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r>
              <w:rPr>
                <w:bCs/>
                <w:color w:val="000000"/>
              </w:rPr>
              <w:t>Assadarat  Khura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r>
              <w:rPr>
                <w:bCs/>
                <w:color w:val="000000"/>
              </w:rPr>
              <w:t>Pattanasak  Mongkolwa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Asst. Prof. Thitinan Tantidham,</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Prof. Patcharee  Lertri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Assoc. Prof. Vasaka Visoottiviseth</w:t>
            </w:r>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Dr. Chakan Pramkaew,</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Assadarat   Khura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Asst. Prof. Thitinan   Tantidham,</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Pattanasak   Mongkolwa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Prof. Patcharee  Lertri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Pattanasak  Mongkolwa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The success of this thesis would never be succeeded without the attentive support from Dr.Assadarat Khurat and Dr.Pattanasak Mongkolwa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XDS.b)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XDS.b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XDS.b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0C3767D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E31899">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0F17D20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E31899">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27197D66"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E31899">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673E7331"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E31899">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6AE3E3E6"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E31899">
              <w:rPr>
                <w:b/>
                <w:bCs/>
                <w:noProof/>
              </w:rPr>
              <w:t>x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0F349EA0"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E31899">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13153864"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E31899">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7CDC4B06"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E31899">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1FEFBA5E"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E31899">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480683D5"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E31899">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3A562BE7"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E31899">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05485B5F"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E31899">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691525D9"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E31899">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729187D9"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E31899">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 xml:space="preserve">Cross-Enterprise Document Sharing Set-b (XDS.b) Profile </w:t>
            </w:r>
            <w:r w:rsidR="00604AE4" w:rsidRPr="00A0013C">
              <w:fldChar w:fldCharType="end"/>
            </w:r>
            <w:r w:rsidR="00BB7232">
              <w:rPr>
                <w:u w:val="dotted"/>
              </w:rPr>
              <w:t>              </w:t>
            </w:r>
          </w:p>
        </w:tc>
        <w:tc>
          <w:tcPr>
            <w:tcW w:w="745" w:type="dxa"/>
          </w:tcPr>
          <w:p w14:paraId="32EC7A41" w14:textId="58551142"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E31899">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2D8B9ACB"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E31899">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1C22CCCD"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E31899">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69345686"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E31899">
              <w:rPr>
                <w:noProof/>
              </w:rPr>
              <w:t>13</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430064F8"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E31899">
              <w:rPr>
                <w:noProof/>
              </w:rPr>
              <w:t>13</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692CC64A"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E31899">
              <w:rPr>
                <w:noProof/>
              </w:rPr>
              <w:t>14</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5E7F68F1" w:rsidR="00111C0E" w:rsidRPr="00FA2708" w:rsidRDefault="00111C0E" w:rsidP="003A1F11">
            <w:pPr>
              <w:spacing w:line="360" w:lineRule="auto"/>
            </w:pPr>
            <w:r>
              <w:fldChar w:fldCharType="begin" w:fldLock="1"/>
            </w:r>
            <w:r>
              <w:instrText xml:space="preserve"> PAGEREF CHAPTERII_223 \h </w:instrText>
            </w:r>
            <w:r>
              <w:fldChar w:fldCharType="separate"/>
            </w:r>
            <w:r w:rsidR="00E31899">
              <w:rPr>
                <w:noProof/>
              </w:rPr>
              <w:t>14</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1E3744C6" w:rsidR="00111C0E" w:rsidRPr="00FA2708" w:rsidRDefault="00111C0E" w:rsidP="003A1F11">
            <w:pPr>
              <w:spacing w:line="360" w:lineRule="auto"/>
            </w:pPr>
            <w:r>
              <w:fldChar w:fldCharType="begin" w:fldLock="1"/>
            </w:r>
            <w:r>
              <w:instrText xml:space="preserve"> PAGEREF CHAPTERII_224 \h </w:instrText>
            </w:r>
            <w:r>
              <w:fldChar w:fldCharType="separate"/>
            </w:r>
            <w:r w:rsidR="00E31899">
              <w:rPr>
                <w:noProof/>
              </w:rPr>
              <w:t>15</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07A33DE7" w:rsidR="00111C0E" w:rsidRPr="00FA2708" w:rsidRDefault="00111C0E" w:rsidP="003A1F11">
            <w:pPr>
              <w:spacing w:line="360" w:lineRule="auto"/>
            </w:pPr>
            <w:r>
              <w:fldChar w:fldCharType="begin" w:fldLock="1"/>
            </w:r>
            <w:r>
              <w:instrText xml:space="preserve"> PAGEREF CHAPTERII_225 \h </w:instrText>
            </w:r>
            <w:r>
              <w:fldChar w:fldCharType="separate"/>
            </w:r>
            <w:r w:rsidR="00E31899">
              <w:rPr>
                <w:noProof/>
              </w:rPr>
              <w:t>16</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08E4F697"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E31899">
              <w:rPr>
                <w:noProof/>
              </w:rPr>
              <w:t>20</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441DC04F" w:rsidR="00604AE4" w:rsidRPr="00FA2708" w:rsidRDefault="007463E4" w:rsidP="003A1F11">
            <w:pPr>
              <w:spacing w:line="360" w:lineRule="auto"/>
            </w:pPr>
            <w:r>
              <w:fldChar w:fldCharType="begin" w:fldLock="1"/>
            </w:r>
            <w:r>
              <w:instrText xml:space="preserve"> PAGEREF CHAPTERII_231 \h </w:instrText>
            </w:r>
            <w:r>
              <w:fldChar w:fldCharType="separate"/>
            </w:r>
            <w:r w:rsidR="00E31899">
              <w:rPr>
                <w:noProof/>
              </w:rPr>
              <w:t>21</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51D35318" w:rsidR="00111C0E" w:rsidRPr="00FA2708" w:rsidRDefault="00111C0E" w:rsidP="003A1F11">
            <w:pPr>
              <w:spacing w:line="360" w:lineRule="auto"/>
            </w:pPr>
            <w:r>
              <w:fldChar w:fldCharType="begin" w:fldLock="1"/>
            </w:r>
            <w:r>
              <w:instrText xml:space="preserve"> PAGEREF CHAPTERII_232 \h </w:instrText>
            </w:r>
            <w:r>
              <w:fldChar w:fldCharType="separate"/>
            </w:r>
            <w:r w:rsidR="00E31899">
              <w:rPr>
                <w:noProof/>
              </w:rPr>
              <w:t>21</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1209CB50"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E31899">
              <w:rPr>
                <w:noProof/>
              </w:rPr>
              <w:t>22</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783E81FD"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E31899">
              <w:rPr>
                <w:noProof/>
              </w:rPr>
              <w:t>22</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 xml:space="preserve">2.4.2 A Case Study for Blockchain in Healthcare: “MedRec”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58BEF3BB"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E31899">
              <w:rPr>
                <w:noProof/>
              </w:rPr>
              <w:t>23</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7DC1F37D"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E31899">
              <w:rPr>
                <w:noProof/>
              </w:rPr>
              <w:t>23</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63789119"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E31899">
              <w:rPr>
                <w:noProof/>
              </w:rPr>
              <w:t>24</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33D45104"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E31899">
              <w:rPr>
                <w:b/>
                <w:bCs/>
                <w:noProof/>
              </w:rPr>
              <w:t>25</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4FBB4157"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E31899">
              <w:rPr>
                <w:noProof/>
              </w:rPr>
              <w:t>25</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2190FA3A"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E31899">
              <w:rPr>
                <w:noProof/>
              </w:rPr>
              <w:t>26</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0D3E6FD2"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E31899">
              <w:rPr>
                <w:noProof/>
              </w:rPr>
              <w:t>27</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Integrating Blockchain with XDS.b</w:t>
            </w:r>
            <w:r w:rsidR="00454CE9">
              <w:t xml:space="preserve"> Profile</w:t>
            </w:r>
            <w:r w:rsidR="00604AE4" w:rsidRPr="00A0013C">
              <w:fldChar w:fldCharType="end"/>
            </w:r>
            <w:r w:rsidR="00F73BD6">
              <w:rPr>
                <w:rFonts w:cstheme="minorBidi" w:hint="cs"/>
                <w:u w:val="dotted"/>
                <w:cs/>
              </w:rPr>
              <w:t>                                                                   </w:t>
            </w:r>
          </w:p>
        </w:tc>
        <w:tc>
          <w:tcPr>
            <w:tcW w:w="745" w:type="dxa"/>
          </w:tcPr>
          <w:p w14:paraId="383226E0" w14:textId="58D1E864"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E31899">
              <w:rPr>
                <w:noProof/>
              </w:rPr>
              <w:t>28</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62CBEC23"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E31899">
              <w:rPr>
                <w:noProof/>
              </w:rPr>
              <w:t>29</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55A285FA"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E31899">
              <w:rPr>
                <w:noProof/>
              </w:rPr>
              <w:t>29</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6BD8B6DF"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E31899">
              <w:rPr>
                <w:noProof/>
              </w:rPr>
              <w:t>30</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4F3A0FB3"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E31899">
              <w:rPr>
                <w:noProof/>
              </w:rPr>
              <w:t>31</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1FAE4EFA"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E31899">
              <w:rPr>
                <w:b/>
                <w:bCs/>
                <w:noProof/>
              </w:rPr>
              <w:t>33</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324366A9"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E31899">
              <w:rPr>
                <w:noProof/>
              </w:rPr>
              <w:t>33</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73F85431"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E31899">
              <w:rPr>
                <w:noProof/>
              </w:rPr>
              <w:t>33</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06B2A1C9"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E31899">
              <w:rPr>
                <w:noProof/>
              </w:rPr>
              <w:t>33</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18535D2A"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E31899">
              <w:rPr>
                <w:noProof/>
              </w:rPr>
              <w:t>35</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4.1.4 Compile and Deploy Smartcontract Solidity Code</w:t>
            </w:r>
            <w:r w:rsidRPr="00A0013C">
              <w:fldChar w:fldCharType="end"/>
            </w:r>
            <w:r w:rsidR="00F73BD6">
              <w:rPr>
                <w:rFonts w:cstheme="minorBidi" w:hint="cs"/>
                <w:u w:val="dotted"/>
                <w:cs/>
              </w:rPr>
              <w:t>                                       </w:t>
            </w:r>
          </w:p>
        </w:tc>
        <w:tc>
          <w:tcPr>
            <w:tcW w:w="745" w:type="dxa"/>
          </w:tcPr>
          <w:p w14:paraId="7ADF9DFE" w14:textId="4AD1E99D"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E31899">
              <w:rPr>
                <w:noProof/>
              </w:rPr>
              <w:t>40</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4.1.5 Deploy Smartcontract into Blockchain</w:t>
            </w:r>
            <w:r w:rsidRPr="00A0013C">
              <w:fldChar w:fldCharType="end"/>
            </w:r>
            <w:r w:rsidR="00F73BD6">
              <w:rPr>
                <w:rFonts w:cstheme="minorBidi" w:hint="cs"/>
                <w:u w:val="dotted"/>
                <w:cs/>
              </w:rPr>
              <w:t>                                                                </w:t>
            </w:r>
          </w:p>
        </w:tc>
        <w:tc>
          <w:tcPr>
            <w:tcW w:w="745" w:type="dxa"/>
          </w:tcPr>
          <w:p w14:paraId="7A8081B3" w14:textId="6F7F7141"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E31899">
              <w:rPr>
                <w:noProof/>
              </w:rPr>
              <w:t>45</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43837F77"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E31899">
              <w:rPr>
                <w:noProof/>
              </w:rPr>
              <w:t>46</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5B44ED4E"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E31899">
              <w:rPr>
                <w:noProof/>
              </w:rPr>
              <w:t>47</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77EC975E"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E31899">
              <w:rPr>
                <w:noProof/>
              </w:rPr>
              <w:t>47</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76675BF5"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E31899">
              <w:rPr>
                <w:noProof/>
              </w:rPr>
              <w:t>56</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05566B97"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E31899">
              <w:rPr>
                <w:noProof/>
              </w:rPr>
              <w:t>83</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0A67FCB9" w:rsidR="00A0013C" w:rsidRPr="00FA2708" w:rsidRDefault="00D41373" w:rsidP="003A1F11">
            <w:pPr>
              <w:spacing w:line="360" w:lineRule="auto"/>
            </w:pPr>
            <w:r>
              <w:fldChar w:fldCharType="begin" w:fldLock="1"/>
            </w:r>
            <w:r>
              <w:instrText xml:space="preserve"> PAGEREF CHAPTERIV_43 \h </w:instrText>
            </w:r>
            <w:r>
              <w:fldChar w:fldCharType="separate"/>
            </w:r>
            <w:r w:rsidR="00E31899">
              <w:rPr>
                <w:noProof/>
              </w:rPr>
              <w:t>123</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6FA5CB30" w:rsidR="00A0013C" w:rsidRPr="00FA2708" w:rsidRDefault="00D41373" w:rsidP="003A1F11">
            <w:pPr>
              <w:spacing w:line="360" w:lineRule="auto"/>
            </w:pPr>
            <w:r>
              <w:fldChar w:fldCharType="begin" w:fldLock="1"/>
            </w:r>
            <w:r>
              <w:instrText xml:space="preserve"> PAGEREF CHAPTERIV_44 \h </w:instrText>
            </w:r>
            <w:r>
              <w:fldChar w:fldCharType="separate"/>
            </w:r>
            <w:r w:rsidR="00E31899">
              <w:rPr>
                <w:noProof/>
              </w:rPr>
              <w:t>133</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75D814CE" w:rsidR="00A0013C" w:rsidRPr="00FA2708" w:rsidRDefault="00D41373" w:rsidP="003A1F11">
            <w:pPr>
              <w:spacing w:line="360" w:lineRule="auto"/>
            </w:pPr>
            <w:r>
              <w:fldChar w:fldCharType="begin" w:fldLock="1"/>
            </w:r>
            <w:r>
              <w:instrText xml:space="preserve"> PAGEREF CHAPTERIV_441 \h </w:instrText>
            </w:r>
            <w:r>
              <w:fldChar w:fldCharType="separate"/>
            </w:r>
            <w:r w:rsidR="00E31899">
              <w:rPr>
                <w:noProof/>
              </w:rPr>
              <w:t>134</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7505B9A7" w:rsidR="00A0013C" w:rsidRPr="00FA2708" w:rsidRDefault="00D41373" w:rsidP="003A1F11">
            <w:pPr>
              <w:spacing w:line="360" w:lineRule="auto"/>
            </w:pPr>
            <w:r>
              <w:fldChar w:fldCharType="begin" w:fldLock="1"/>
            </w:r>
            <w:r>
              <w:instrText xml:space="preserve"> PAGEREF CHAPTERIV_442 \h </w:instrText>
            </w:r>
            <w:r>
              <w:fldChar w:fldCharType="separate"/>
            </w:r>
            <w:r w:rsidR="00E31899">
              <w:rPr>
                <w:noProof/>
              </w:rPr>
              <w:t>139</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3CE4C38E"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E31899">
              <w:rPr>
                <w:b/>
                <w:bCs/>
                <w:noProof/>
              </w:rPr>
              <w:t>144</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37A14369" w:rsidR="00A0013C" w:rsidRPr="00FA2708" w:rsidRDefault="009A5037" w:rsidP="003A1F11">
            <w:pPr>
              <w:spacing w:line="360" w:lineRule="auto"/>
            </w:pPr>
            <w:r>
              <w:fldChar w:fldCharType="begin" w:fldLock="1"/>
            </w:r>
            <w:r>
              <w:instrText xml:space="preserve"> PAGEREF CHAPTERV_51 \h </w:instrText>
            </w:r>
            <w:r>
              <w:fldChar w:fldCharType="separate"/>
            </w:r>
            <w:r w:rsidR="00E31899">
              <w:rPr>
                <w:noProof/>
              </w:rPr>
              <w:t>144</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687A373D" w:rsidR="00555AD4" w:rsidRPr="00FA2708" w:rsidRDefault="009A5037" w:rsidP="00555AD4">
            <w:pPr>
              <w:spacing w:line="360" w:lineRule="auto"/>
            </w:pPr>
            <w:r>
              <w:fldChar w:fldCharType="begin" w:fldLock="1"/>
            </w:r>
            <w:r>
              <w:instrText xml:space="preserve"> PAGEREF CHAPTERV_52 \h </w:instrText>
            </w:r>
            <w:r>
              <w:fldChar w:fldCharType="separate"/>
            </w:r>
            <w:r w:rsidR="00E31899">
              <w:rPr>
                <w:noProof/>
              </w:rPr>
              <w:t>145</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0495A0EA"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E31899">
              <w:rPr>
                <w:b/>
                <w:bCs/>
                <w:noProof/>
              </w:rPr>
              <w:t>147</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00FE93D0"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E31899">
              <w:rPr>
                <w:b/>
                <w:bCs/>
                <w:noProof/>
              </w:rPr>
              <w:t>153</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6383CAAF"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E31899">
              <w:rPr>
                <w:b/>
                <w:bCs/>
                <w:noProof/>
              </w:rPr>
              <w:t>289</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FB2315" w:rsidRPr="00CB3327" w14:paraId="079B4323" w14:textId="77777777" w:rsidTr="008132D5">
        <w:tc>
          <w:tcPr>
            <w:tcW w:w="817" w:type="dxa"/>
          </w:tcPr>
          <w:p w14:paraId="5676373F" w14:textId="1606806B" w:rsidR="00FB2315" w:rsidRDefault="00233A2A" w:rsidP="00FC702B">
            <w:pPr>
              <w:spacing w:line="360" w:lineRule="auto"/>
              <w:jc w:val="center"/>
            </w:pPr>
            <w:r>
              <w:fldChar w:fldCharType="begin" w:fldLock="1"/>
            </w:r>
            <w:r>
              <w:instrText xml:space="preserve"> REF _Ref78702145 \h </w:instrText>
            </w:r>
            <w:r>
              <w:fldChar w:fldCharType="separate"/>
            </w:r>
            <w:r>
              <w:rPr>
                <w:noProof/>
              </w:rPr>
              <w:t>4</w:t>
            </w:r>
            <w:r>
              <w:noBreakHyphen/>
            </w:r>
            <w:r>
              <w:rPr>
                <w:noProof/>
              </w:rPr>
              <w:t>1</w:t>
            </w:r>
            <w:r>
              <w:fldChar w:fldCharType="end"/>
            </w:r>
          </w:p>
        </w:tc>
        <w:tc>
          <w:tcPr>
            <w:tcW w:w="6946" w:type="dxa"/>
          </w:tcPr>
          <w:p w14:paraId="10324A60" w14:textId="3C208CEE" w:rsidR="00FB2315" w:rsidRPr="00CB3327" w:rsidRDefault="00233A2A" w:rsidP="00FC702B">
            <w:pPr>
              <w:spacing w:line="360" w:lineRule="auto"/>
              <w:ind w:hanging="108"/>
            </w:pPr>
            <w:r>
              <w:fldChar w:fldCharType="begin" w:fldLock="1"/>
            </w:r>
            <w:r>
              <w:instrText xml:space="preserve"> REF _Ref78702238 \h </w:instrText>
            </w:r>
            <w:r>
              <w:fldChar w:fldCharType="separate"/>
            </w:r>
            <w:r>
              <w:t>Modified metadata attributes in each sample transaction</w:t>
            </w:r>
            <w:r>
              <w:fldChar w:fldCharType="end"/>
            </w:r>
          </w:p>
        </w:tc>
        <w:tc>
          <w:tcPr>
            <w:tcW w:w="745" w:type="dxa"/>
          </w:tcPr>
          <w:p w14:paraId="745BFA39" w14:textId="6DFDA42A" w:rsidR="00FB2315" w:rsidRPr="00CB3327" w:rsidRDefault="00233A2A" w:rsidP="00FC702B">
            <w:pPr>
              <w:spacing w:line="360" w:lineRule="auto"/>
              <w:jc w:val="right"/>
            </w:pPr>
            <w:r>
              <w:fldChar w:fldCharType="begin" w:fldLock="1"/>
            </w:r>
            <w:r>
              <w:instrText xml:space="preserve"> PAGEREF _Ref78702231 \h </w:instrText>
            </w:r>
            <w:r>
              <w:fldChar w:fldCharType="separate"/>
            </w:r>
            <w:r w:rsidR="00E31899">
              <w:rPr>
                <w:noProof/>
              </w:rPr>
              <w:t>133</w:t>
            </w:r>
            <w:r>
              <w:fldChar w:fldCharType="end"/>
            </w:r>
          </w:p>
        </w:tc>
      </w:tr>
      <w:tr w:rsidR="00233A2A" w:rsidRPr="00CB3327" w14:paraId="4FEDE65E" w14:textId="77777777" w:rsidTr="008132D5">
        <w:tc>
          <w:tcPr>
            <w:tcW w:w="817" w:type="dxa"/>
          </w:tcPr>
          <w:p w14:paraId="4BD297F1" w14:textId="7AA200DE" w:rsidR="00233A2A" w:rsidRDefault="00233A2A" w:rsidP="00FC702B">
            <w:pPr>
              <w:spacing w:line="360" w:lineRule="auto"/>
              <w:jc w:val="center"/>
            </w:pPr>
            <w:r>
              <w:fldChar w:fldCharType="begin" w:fldLock="1"/>
            </w:r>
            <w:r>
              <w:instrText xml:space="preserve"> REF _Ref76730099 \h </w:instrText>
            </w:r>
            <w:r>
              <w:fldChar w:fldCharType="separate"/>
            </w:r>
            <w:r>
              <w:rPr>
                <w:noProof/>
              </w:rPr>
              <w:t>4</w:t>
            </w:r>
            <w:r>
              <w:noBreakHyphen/>
            </w:r>
            <w:r>
              <w:rPr>
                <w:noProof/>
              </w:rPr>
              <w:t>2</w:t>
            </w:r>
            <w:r>
              <w:fldChar w:fldCharType="end"/>
            </w:r>
          </w:p>
        </w:tc>
        <w:tc>
          <w:tcPr>
            <w:tcW w:w="6946" w:type="dxa"/>
          </w:tcPr>
          <w:p w14:paraId="691BC81F" w14:textId="7A6ABFA6" w:rsidR="00233A2A" w:rsidRDefault="00233A2A" w:rsidP="00FC702B">
            <w:pPr>
              <w:spacing w:line="360" w:lineRule="auto"/>
              <w:ind w:hanging="108"/>
            </w:pPr>
            <w:r>
              <w:fldChar w:fldCharType="begin" w:fldLock="1"/>
            </w:r>
            <w:r>
              <w:instrText xml:space="preserve"> REF _Ref76754864 \h </w:instrText>
            </w:r>
            <w:r>
              <w:fldChar w:fldCharType="separate"/>
            </w:r>
            <w:r w:rsidRPr="009F6850">
              <w:t>Functionalities experiment result</w:t>
            </w:r>
            <w:r>
              <w:fldChar w:fldCharType="end"/>
            </w:r>
          </w:p>
        </w:tc>
        <w:tc>
          <w:tcPr>
            <w:tcW w:w="745" w:type="dxa"/>
          </w:tcPr>
          <w:p w14:paraId="69D949B7" w14:textId="44521385" w:rsidR="00233A2A" w:rsidRDefault="00233A2A" w:rsidP="00FC702B">
            <w:pPr>
              <w:spacing w:line="360" w:lineRule="auto"/>
              <w:jc w:val="right"/>
            </w:pPr>
            <w:r>
              <w:fldChar w:fldCharType="begin" w:fldLock="1"/>
            </w:r>
            <w:r>
              <w:instrText xml:space="preserve"> PAGEREF _Ref76754870 \h </w:instrText>
            </w:r>
            <w:r>
              <w:fldChar w:fldCharType="separate"/>
            </w:r>
            <w:r w:rsidR="00E31899">
              <w:rPr>
                <w:noProof/>
              </w:rPr>
              <w:t>136</w:t>
            </w:r>
            <w:r>
              <w:fldChar w:fldCharType="end"/>
            </w:r>
          </w:p>
        </w:tc>
      </w:tr>
      <w:tr w:rsidR="00917805" w:rsidRPr="00CB3327" w14:paraId="267DF972" w14:textId="77777777" w:rsidTr="008132D5">
        <w:tc>
          <w:tcPr>
            <w:tcW w:w="817" w:type="dxa"/>
          </w:tcPr>
          <w:p w14:paraId="4D1C09FE" w14:textId="464E3F87" w:rsidR="00917805" w:rsidRDefault="00917805" w:rsidP="00917805">
            <w:pPr>
              <w:spacing w:line="360" w:lineRule="auto"/>
              <w:jc w:val="center"/>
            </w:pPr>
            <w:r>
              <w:fldChar w:fldCharType="begin" w:fldLock="1"/>
            </w:r>
            <w:r>
              <w:instrText xml:space="preserve"> REF _Ref74285375 \h </w:instrText>
            </w:r>
            <w:r>
              <w:fldChar w:fldCharType="separate"/>
            </w:r>
            <w:r>
              <w:t xml:space="preserve"> </w:t>
            </w:r>
            <w:r>
              <w:rPr>
                <w:noProof/>
              </w:rPr>
              <w:t>A</w:t>
            </w:r>
            <w:r>
              <w:noBreakHyphen/>
            </w:r>
            <w:r>
              <w:rPr>
                <w:noProof/>
              </w:rPr>
              <w:t>1</w:t>
            </w:r>
            <w:r>
              <w:fldChar w:fldCharType="end"/>
            </w:r>
          </w:p>
        </w:tc>
        <w:tc>
          <w:tcPr>
            <w:tcW w:w="6946" w:type="dxa"/>
          </w:tcPr>
          <w:p w14:paraId="47B834BB" w14:textId="6EABECE3" w:rsidR="00917805" w:rsidRPr="00A4250B" w:rsidRDefault="00C149D4" w:rsidP="00917805">
            <w:pPr>
              <w:spacing w:line="360" w:lineRule="auto"/>
              <w:ind w:hanging="108"/>
              <w:rPr>
                <w:rFonts w:cstheme="minorBidi"/>
                <w:cs/>
              </w:rPr>
            </w:pPr>
            <w:r>
              <w:t>SubmissionSet</w:t>
            </w:r>
          </w:p>
        </w:tc>
        <w:tc>
          <w:tcPr>
            <w:tcW w:w="745" w:type="dxa"/>
          </w:tcPr>
          <w:p w14:paraId="00CBD383" w14:textId="3C3A8DAE" w:rsidR="00917805" w:rsidRDefault="00C149D4" w:rsidP="00917805">
            <w:pPr>
              <w:spacing w:line="360" w:lineRule="auto"/>
              <w:jc w:val="right"/>
            </w:pPr>
            <w:r>
              <w:fldChar w:fldCharType="begin" w:fldLock="1"/>
            </w:r>
            <w:r>
              <w:instrText xml:space="preserve"> PAGEREF TableA1 \h </w:instrText>
            </w:r>
            <w:r>
              <w:fldChar w:fldCharType="separate"/>
            </w:r>
            <w:r w:rsidR="00E31899">
              <w:rPr>
                <w:noProof/>
              </w:rPr>
              <w:t>153</w:t>
            </w:r>
            <w:r>
              <w:fldChar w:fldCharType="end"/>
            </w:r>
          </w:p>
        </w:tc>
      </w:tr>
      <w:tr w:rsidR="00917805" w:rsidRPr="00CB3327" w14:paraId="476B27F2" w14:textId="77777777" w:rsidTr="008132D5">
        <w:tc>
          <w:tcPr>
            <w:tcW w:w="817" w:type="dxa"/>
          </w:tcPr>
          <w:p w14:paraId="17738BF2" w14:textId="57AA6FF2" w:rsidR="00917805" w:rsidRDefault="00917805" w:rsidP="00917805">
            <w:pPr>
              <w:spacing w:line="360" w:lineRule="auto"/>
              <w:jc w:val="center"/>
            </w:pPr>
            <w:r>
              <w:fldChar w:fldCharType="begin" w:fldLock="1"/>
            </w:r>
            <w:r>
              <w:instrText xml:space="preserve"> REF _Ref72933640 \h </w:instrText>
            </w:r>
            <w:r>
              <w:fldChar w:fldCharType="separate"/>
            </w:r>
            <w:r w:rsidRPr="00F95571">
              <w:t xml:space="preserve"> </w:t>
            </w:r>
            <w:r>
              <w:rPr>
                <w:noProof/>
              </w:rPr>
              <w:t>A</w:t>
            </w:r>
            <w:r>
              <w:noBreakHyphen/>
            </w:r>
            <w:r>
              <w:rPr>
                <w:noProof/>
              </w:rPr>
              <w:t>2</w:t>
            </w:r>
            <w:r>
              <w:fldChar w:fldCharType="end"/>
            </w:r>
          </w:p>
        </w:tc>
        <w:tc>
          <w:tcPr>
            <w:tcW w:w="6946" w:type="dxa"/>
          </w:tcPr>
          <w:p w14:paraId="46CC8932" w14:textId="2E5EC36B" w:rsidR="00917805" w:rsidRDefault="00C149D4" w:rsidP="00917805">
            <w:pPr>
              <w:spacing w:line="360" w:lineRule="auto"/>
              <w:ind w:hanging="108"/>
            </w:pPr>
            <w:r>
              <w:t>Folder</w:t>
            </w:r>
          </w:p>
        </w:tc>
        <w:tc>
          <w:tcPr>
            <w:tcW w:w="745" w:type="dxa"/>
          </w:tcPr>
          <w:p w14:paraId="2FB82B8A" w14:textId="74A986F4" w:rsidR="00917805" w:rsidRDefault="00C149D4" w:rsidP="00917805">
            <w:pPr>
              <w:spacing w:line="360" w:lineRule="auto"/>
              <w:jc w:val="right"/>
            </w:pPr>
            <w:r>
              <w:fldChar w:fldCharType="begin" w:fldLock="1"/>
            </w:r>
            <w:r>
              <w:instrText xml:space="preserve"> PAGEREF TableA2 \h </w:instrText>
            </w:r>
            <w:r>
              <w:fldChar w:fldCharType="separate"/>
            </w:r>
            <w:r w:rsidR="00E31899">
              <w:rPr>
                <w:noProof/>
              </w:rPr>
              <w:t>154</w:t>
            </w:r>
            <w:r>
              <w:fldChar w:fldCharType="end"/>
            </w:r>
          </w:p>
        </w:tc>
      </w:tr>
      <w:tr w:rsidR="00917805" w:rsidRPr="00CB3327" w14:paraId="014EAD93" w14:textId="77777777" w:rsidTr="008132D5">
        <w:tc>
          <w:tcPr>
            <w:tcW w:w="817" w:type="dxa"/>
          </w:tcPr>
          <w:p w14:paraId="154DFE86" w14:textId="41B71AE7" w:rsidR="00917805" w:rsidRDefault="00917805" w:rsidP="00917805">
            <w:pPr>
              <w:spacing w:line="360" w:lineRule="auto"/>
              <w:jc w:val="center"/>
            </w:pPr>
            <w:r>
              <w:fldChar w:fldCharType="begin" w:fldLock="1"/>
            </w:r>
            <w:r>
              <w:instrText xml:space="preserve"> REF _Ref72933659 \h </w:instrText>
            </w:r>
            <w:r>
              <w:fldChar w:fldCharType="separate"/>
            </w:r>
            <w:r w:rsidRPr="003E35EF">
              <w:t xml:space="preserve"> </w:t>
            </w:r>
            <w:r>
              <w:rPr>
                <w:noProof/>
              </w:rPr>
              <w:t>A</w:t>
            </w:r>
            <w:r>
              <w:noBreakHyphen/>
            </w:r>
            <w:r>
              <w:rPr>
                <w:noProof/>
              </w:rPr>
              <w:t>3</w:t>
            </w:r>
            <w:r>
              <w:fldChar w:fldCharType="end"/>
            </w:r>
          </w:p>
        </w:tc>
        <w:tc>
          <w:tcPr>
            <w:tcW w:w="6946" w:type="dxa"/>
          </w:tcPr>
          <w:p w14:paraId="6C2A1F16" w14:textId="50F48163" w:rsidR="00917805" w:rsidRDefault="00C149D4" w:rsidP="00917805">
            <w:pPr>
              <w:spacing w:line="360" w:lineRule="auto"/>
              <w:ind w:hanging="108"/>
            </w:pPr>
            <w:r>
              <w:t>DocumentEntry</w:t>
            </w:r>
          </w:p>
        </w:tc>
        <w:tc>
          <w:tcPr>
            <w:tcW w:w="745" w:type="dxa"/>
          </w:tcPr>
          <w:p w14:paraId="26F788FA" w14:textId="12FB51C4" w:rsidR="00917805" w:rsidRDefault="00C149D4" w:rsidP="00917805">
            <w:pPr>
              <w:spacing w:line="360" w:lineRule="auto"/>
              <w:jc w:val="right"/>
            </w:pPr>
            <w:r>
              <w:fldChar w:fldCharType="begin" w:fldLock="1"/>
            </w:r>
            <w:r>
              <w:instrText xml:space="preserve"> PAGEREF TableA3 \h </w:instrText>
            </w:r>
            <w:r>
              <w:fldChar w:fldCharType="separate"/>
            </w:r>
            <w:r w:rsidR="00E31899">
              <w:rPr>
                <w:noProof/>
              </w:rPr>
              <w:t>155</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A94FFD">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A94FFD">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7CE8329B"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560E1E">
              <w:t xml:space="preserve">IHE Process to create guideline for implementation of health information technology </w:t>
            </w:r>
            <w:r w:rsidR="00C31D92" w:rsidRPr="00560E1E">
              <w:rPr>
                <w:noProof/>
              </w:rPr>
              <w:t>[20]</w:t>
            </w:r>
            <w:r w:rsidRPr="00112FD0">
              <w:fldChar w:fldCharType="end"/>
            </w:r>
          </w:p>
        </w:tc>
        <w:tc>
          <w:tcPr>
            <w:tcW w:w="753" w:type="dxa"/>
          </w:tcPr>
          <w:p w14:paraId="5D4A17D4" w14:textId="1CA200B3"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E31899">
              <w:rPr>
                <w:noProof/>
              </w:rPr>
              <w:t>7</w:t>
            </w:r>
            <w:r w:rsidRPr="00112FD0">
              <w:fldChar w:fldCharType="end"/>
            </w:r>
          </w:p>
        </w:tc>
      </w:tr>
      <w:tr w:rsidR="000B7CBF" w:rsidRPr="00112FD0" w14:paraId="369A2A79" w14:textId="77777777" w:rsidTr="00A94FFD">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5A00BE3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noProof/>
                <w:spacing w:val="-6"/>
              </w:rPr>
              <w:t xml:space="preserve">Cross-Enterprise Document Sharing - b Diagram </w:t>
            </w:r>
            <w:r w:rsidR="00C31D92" w:rsidRPr="00560E1E">
              <w:rPr>
                <w:noProof/>
              </w:rPr>
              <w:t>[22]</w:t>
            </w:r>
            <w:r w:rsidRPr="00112FD0">
              <w:rPr>
                <w:spacing w:val="-8"/>
              </w:rPr>
              <w:fldChar w:fldCharType="end"/>
            </w:r>
          </w:p>
        </w:tc>
        <w:tc>
          <w:tcPr>
            <w:tcW w:w="753" w:type="dxa"/>
          </w:tcPr>
          <w:p w14:paraId="103E06DE" w14:textId="6E18976F"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E31899">
              <w:rPr>
                <w:noProof/>
              </w:rPr>
              <w:t>11</w:t>
            </w:r>
            <w:r w:rsidRPr="00112FD0">
              <w:fldChar w:fldCharType="end"/>
            </w:r>
          </w:p>
        </w:tc>
      </w:tr>
      <w:tr w:rsidR="000B7CBF" w:rsidRPr="00112FD0" w14:paraId="38B30429" w14:textId="77777777" w:rsidTr="00A94FFD">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0D7FE4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E00D29">
              <w:t>Blockchain network formed from the participation of Blockchain nodes</w:t>
            </w:r>
            <w:r w:rsidRPr="00112FD0">
              <w:rPr>
                <w:spacing w:val="-8"/>
              </w:rPr>
              <w:fldChar w:fldCharType="end"/>
            </w:r>
          </w:p>
        </w:tc>
        <w:tc>
          <w:tcPr>
            <w:tcW w:w="753" w:type="dxa"/>
          </w:tcPr>
          <w:p w14:paraId="313AD2BA" w14:textId="1BAF21E5"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E31899">
              <w:rPr>
                <w:noProof/>
              </w:rPr>
              <w:t>18</w:t>
            </w:r>
            <w:r w:rsidRPr="00112FD0">
              <w:fldChar w:fldCharType="end"/>
            </w:r>
          </w:p>
        </w:tc>
      </w:tr>
      <w:tr w:rsidR="000B7CBF" w:rsidRPr="00112FD0" w14:paraId="59400642" w14:textId="77777777" w:rsidTr="00A94FFD">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2D3F260D"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pacing w:val="-8"/>
              </w:rPr>
              <w:t>XDS Profile within the scope of interest for this work</w:t>
            </w:r>
            <w:r w:rsidRPr="00112FD0">
              <w:rPr>
                <w:spacing w:val="-8"/>
              </w:rPr>
              <w:fldChar w:fldCharType="end"/>
            </w:r>
          </w:p>
        </w:tc>
        <w:tc>
          <w:tcPr>
            <w:tcW w:w="753" w:type="dxa"/>
          </w:tcPr>
          <w:p w14:paraId="3AEE0B9B" w14:textId="1EA7D82A"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E31899">
              <w:rPr>
                <w:noProof/>
              </w:rPr>
              <w:t>28</w:t>
            </w:r>
            <w:r w:rsidRPr="00112FD0">
              <w:fldChar w:fldCharType="end"/>
            </w:r>
          </w:p>
        </w:tc>
      </w:tr>
      <w:tr w:rsidR="000B7CBF" w:rsidRPr="00112FD0" w14:paraId="0D520388" w14:textId="77777777" w:rsidTr="00A94FFD">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231C75C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31D92">
              <w:t>I</w:t>
            </w:r>
            <w:r w:rsidR="00C31D92" w:rsidRPr="00413557">
              <w:t>ntegrat</w:t>
            </w:r>
            <w:r w:rsidR="00C31D92">
              <w:t>ing</w:t>
            </w:r>
            <w:r w:rsidR="00C31D92" w:rsidRPr="00413557">
              <w:t xml:space="preserve"> Blockchain </w:t>
            </w:r>
            <w:r w:rsidR="00C31D92">
              <w:t>into</w:t>
            </w:r>
            <w:r w:rsidR="00C31D92" w:rsidRPr="00413557">
              <w:t xml:space="preserve"> XDS.b Profile</w:t>
            </w:r>
            <w:r w:rsidRPr="00112FD0">
              <w:rPr>
                <w:spacing w:val="-8"/>
              </w:rPr>
              <w:fldChar w:fldCharType="end"/>
            </w:r>
          </w:p>
        </w:tc>
        <w:tc>
          <w:tcPr>
            <w:tcW w:w="753" w:type="dxa"/>
          </w:tcPr>
          <w:p w14:paraId="49062F51" w14:textId="681AAF6C"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E31899">
              <w:rPr>
                <w:noProof/>
              </w:rPr>
              <w:t>29</w:t>
            </w:r>
            <w:r w:rsidRPr="00112FD0">
              <w:fldChar w:fldCharType="end"/>
            </w:r>
          </w:p>
        </w:tc>
      </w:tr>
      <w:tr w:rsidR="000B7CBF" w:rsidRPr="00112FD0" w14:paraId="7247AA0E" w14:textId="77777777" w:rsidTr="00A94FFD">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785B78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D22F28">
              <w:t>The process Flow of XDS Document Registry Actor</w:t>
            </w:r>
            <w:r w:rsidRPr="00112FD0">
              <w:rPr>
                <w:spacing w:val="-8"/>
              </w:rPr>
              <w:fldChar w:fldCharType="end"/>
            </w:r>
          </w:p>
        </w:tc>
        <w:tc>
          <w:tcPr>
            <w:tcW w:w="753" w:type="dxa"/>
          </w:tcPr>
          <w:p w14:paraId="0D9A44A2" w14:textId="485CD0F1"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E31899">
              <w:rPr>
                <w:noProof/>
              </w:rPr>
              <w:t>32</w:t>
            </w:r>
            <w:r w:rsidRPr="00112FD0">
              <w:fldChar w:fldCharType="end"/>
            </w:r>
          </w:p>
        </w:tc>
      </w:tr>
      <w:tr w:rsidR="00182FA3" w:rsidRPr="00112FD0" w14:paraId="40DD7868" w14:textId="77777777" w:rsidTr="00A94FFD">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39891A99"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31D92" w:rsidRPr="009C3625">
              <w:t xml:space="preserve">Installation command-line for Go-Ethereum on Ubuntu </w:t>
            </w:r>
            <w:r w:rsidR="00C31D92" w:rsidRPr="009C3625">
              <w:rPr>
                <w:noProof/>
              </w:rPr>
              <w:t>[41]</w:t>
            </w:r>
            <w:r>
              <w:rPr>
                <w:spacing w:val="-8"/>
              </w:rPr>
              <w:fldChar w:fldCharType="end"/>
            </w:r>
          </w:p>
        </w:tc>
        <w:tc>
          <w:tcPr>
            <w:tcW w:w="753" w:type="dxa"/>
          </w:tcPr>
          <w:p w14:paraId="20503A68" w14:textId="456F4AFA"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E31899">
              <w:rPr>
                <w:noProof/>
              </w:rPr>
              <w:t>34</w:t>
            </w:r>
            <w:r>
              <w:fldChar w:fldCharType="end"/>
            </w:r>
          </w:p>
        </w:tc>
      </w:tr>
      <w:tr w:rsidR="00182FA3" w:rsidRPr="00112FD0" w14:paraId="3D16AAC7" w14:textId="77777777" w:rsidTr="00A94FFD">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4546F5C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31D92" w:rsidRPr="009C3625">
              <w:t>Geth console accessed using "geth attach" command</w:t>
            </w:r>
            <w:r>
              <w:rPr>
                <w:spacing w:val="-8"/>
              </w:rPr>
              <w:fldChar w:fldCharType="end"/>
            </w:r>
          </w:p>
        </w:tc>
        <w:tc>
          <w:tcPr>
            <w:tcW w:w="753" w:type="dxa"/>
          </w:tcPr>
          <w:p w14:paraId="63688DD9" w14:textId="57DA745E"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E31899">
              <w:rPr>
                <w:noProof/>
              </w:rPr>
              <w:t>35</w:t>
            </w:r>
            <w:r>
              <w:fldChar w:fldCharType="end"/>
            </w:r>
          </w:p>
        </w:tc>
      </w:tr>
      <w:tr w:rsidR="00182FA3" w:rsidRPr="00112FD0" w14:paraId="7C35F1E7" w14:textId="77777777" w:rsidTr="00A94FFD">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0097EA5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31D92" w:rsidRPr="009C3625">
              <w:t>Installing Quorum directly from its source</w:t>
            </w:r>
            <w:r>
              <w:rPr>
                <w:spacing w:val="-8"/>
              </w:rPr>
              <w:fldChar w:fldCharType="end"/>
            </w:r>
          </w:p>
        </w:tc>
        <w:tc>
          <w:tcPr>
            <w:tcW w:w="753" w:type="dxa"/>
          </w:tcPr>
          <w:p w14:paraId="744AFF6D" w14:textId="43E06896"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E31899">
              <w:rPr>
                <w:noProof/>
              </w:rPr>
              <w:t>36</w:t>
            </w:r>
            <w:r>
              <w:fldChar w:fldCharType="end"/>
            </w:r>
          </w:p>
        </w:tc>
      </w:tr>
      <w:tr w:rsidR="00182FA3" w:rsidRPr="00112FD0" w14:paraId="377DB75C" w14:textId="77777777" w:rsidTr="00A94FFD">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77E008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31D92" w:rsidRPr="009C3625">
              <w:t>Cloning "7-Nodes" Quorum example from its repository available on Github</w:t>
            </w:r>
            <w:r>
              <w:rPr>
                <w:spacing w:val="-8"/>
              </w:rPr>
              <w:fldChar w:fldCharType="end"/>
            </w:r>
          </w:p>
        </w:tc>
        <w:tc>
          <w:tcPr>
            <w:tcW w:w="753" w:type="dxa"/>
          </w:tcPr>
          <w:p w14:paraId="5951F054" w14:textId="47AB202B"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E31899">
              <w:rPr>
                <w:noProof/>
              </w:rPr>
              <w:t>36</w:t>
            </w:r>
            <w:r>
              <w:fldChar w:fldCharType="end"/>
            </w:r>
          </w:p>
        </w:tc>
      </w:tr>
      <w:tr w:rsidR="00182FA3" w:rsidRPr="00112FD0" w14:paraId="4C939D0B" w14:textId="77777777" w:rsidTr="00A94FFD">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59ED575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31D92" w:rsidRPr="009C3625">
              <w:t>Initial configuration method for 7-Nodes example</w:t>
            </w:r>
            <w:r>
              <w:rPr>
                <w:spacing w:val="-8"/>
              </w:rPr>
              <w:fldChar w:fldCharType="end"/>
            </w:r>
          </w:p>
        </w:tc>
        <w:tc>
          <w:tcPr>
            <w:tcW w:w="753" w:type="dxa"/>
          </w:tcPr>
          <w:p w14:paraId="1690D04B" w14:textId="4AAC1AA0"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E31899">
              <w:rPr>
                <w:noProof/>
              </w:rPr>
              <w:t>37</w:t>
            </w:r>
            <w:r>
              <w:fldChar w:fldCharType="end"/>
            </w:r>
          </w:p>
        </w:tc>
      </w:tr>
      <w:tr w:rsidR="00182FA3" w:rsidRPr="00112FD0" w14:paraId="79682896" w14:textId="77777777" w:rsidTr="00A94FFD">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51630B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31D92" w:rsidRPr="009C3625">
              <w:t>Executing "istanbul-init.sh" with Linux Bash syntax</w:t>
            </w:r>
            <w:r>
              <w:rPr>
                <w:spacing w:val="-8"/>
              </w:rPr>
              <w:fldChar w:fldCharType="end"/>
            </w:r>
          </w:p>
        </w:tc>
        <w:tc>
          <w:tcPr>
            <w:tcW w:w="753" w:type="dxa"/>
          </w:tcPr>
          <w:p w14:paraId="0791A4B3" w14:textId="04ACEC9D"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E31899">
              <w:rPr>
                <w:noProof/>
              </w:rPr>
              <w:t>37</w:t>
            </w:r>
            <w:r>
              <w:fldChar w:fldCharType="end"/>
            </w:r>
          </w:p>
        </w:tc>
      </w:tr>
      <w:tr w:rsidR="00182FA3" w:rsidRPr="00112FD0" w14:paraId="0977AC59" w14:textId="77777777" w:rsidTr="00A94FFD">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36FAC4A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31D92" w:rsidRPr="009C3625">
              <w:t>Content of "istanbul - genesis.json" file</w:t>
            </w:r>
            <w:r>
              <w:rPr>
                <w:spacing w:val="-8"/>
              </w:rPr>
              <w:fldChar w:fldCharType="end"/>
            </w:r>
          </w:p>
        </w:tc>
        <w:tc>
          <w:tcPr>
            <w:tcW w:w="753" w:type="dxa"/>
          </w:tcPr>
          <w:p w14:paraId="1E0A3A9F" w14:textId="42BB87B1"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E31899">
              <w:rPr>
                <w:noProof/>
              </w:rPr>
              <w:t>38</w:t>
            </w:r>
            <w:r>
              <w:fldChar w:fldCharType="end"/>
            </w:r>
          </w:p>
        </w:tc>
      </w:tr>
      <w:tr w:rsidR="00182FA3" w:rsidRPr="00112FD0" w14:paraId="34732201" w14:textId="77777777" w:rsidTr="00A94FFD">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E30033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31D92" w:rsidRPr="009C3625">
              <w:t>IBFT 7-Nodes Blockchain activation script</w:t>
            </w:r>
            <w:r>
              <w:rPr>
                <w:spacing w:val="-8"/>
              </w:rPr>
              <w:fldChar w:fldCharType="end"/>
            </w:r>
          </w:p>
        </w:tc>
        <w:tc>
          <w:tcPr>
            <w:tcW w:w="753" w:type="dxa"/>
          </w:tcPr>
          <w:p w14:paraId="05A5607C" w14:textId="61C19329"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E31899">
              <w:rPr>
                <w:noProof/>
              </w:rPr>
              <w:t>38</w:t>
            </w:r>
            <w:r>
              <w:fldChar w:fldCharType="end"/>
            </w:r>
          </w:p>
        </w:tc>
      </w:tr>
      <w:tr w:rsidR="00182FA3" w:rsidRPr="00112FD0" w14:paraId="6790163C" w14:textId="77777777" w:rsidTr="00A94FFD">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0E197BC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31D92" w:rsidRPr="009C3625">
              <w:t>The activation script activating all seven Blockchain nodes</w:t>
            </w:r>
            <w:r>
              <w:rPr>
                <w:spacing w:val="-8"/>
              </w:rPr>
              <w:fldChar w:fldCharType="end"/>
            </w:r>
          </w:p>
        </w:tc>
        <w:tc>
          <w:tcPr>
            <w:tcW w:w="753" w:type="dxa"/>
          </w:tcPr>
          <w:p w14:paraId="5D8F8FE4" w14:textId="1F1AB75C"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E31899">
              <w:rPr>
                <w:noProof/>
              </w:rPr>
              <w:t>39</w:t>
            </w:r>
            <w:r>
              <w:fldChar w:fldCharType="end"/>
            </w:r>
          </w:p>
        </w:tc>
      </w:tr>
      <w:tr w:rsidR="00182FA3" w:rsidRPr="00112FD0" w14:paraId="1FAE9BCE" w14:textId="77777777" w:rsidTr="00A94FFD">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EA6302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31D92" w:rsidRPr="009C3625">
              <w:t>All seven Blockchain nodes successfully activated</w:t>
            </w:r>
            <w:r>
              <w:rPr>
                <w:spacing w:val="-8"/>
              </w:rPr>
              <w:fldChar w:fldCharType="end"/>
            </w:r>
          </w:p>
        </w:tc>
        <w:tc>
          <w:tcPr>
            <w:tcW w:w="753" w:type="dxa"/>
          </w:tcPr>
          <w:p w14:paraId="5B06671D" w14:textId="14DFCF77"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E31899">
              <w:rPr>
                <w:noProof/>
              </w:rPr>
              <w:t>39</w:t>
            </w:r>
            <w:r>
              <w:fldChar w:fldCharType="end"/>
            </w:r>
          </w:p>
        </w:tc>
      </w:tr>
      <w:tr w:rsidR="00182FA3" w:rsidRPr="00112FD0" w14:paraId="3D8A86E5" w14:textId="77777777" w:rsidTr="00A94FFD">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29BCB19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31D92" w:rsidRPr="009C3625">
              <w:t>The content of "rebirth.sh" script</w:t>
            </w:r>
            <w:r>
              <w:rPr>
                <w:spacing w:val="-8"/>
              </w:rPr>
              <w:fldChar w:fldCharType="end"/>
            </w:r>
          </w:p>
        </w:tc>
        <w:tc>
          <w:tcPr>
            <w:tcW w:w="753" w:type="dxa"/>
          </w:tcPr>
          <w:p w14:paraId="4DEAA360" w14:textId="0EE795D3"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E31899">
              <w:rPr>
                <w:noProof/>
              </w:rPr>
              <w:t>40</w:t>
            </w:r>
            <w:r>
              <w:fldChar w:fldCharType="end"/>
            </w:r>
          </w:p>
        </w:tc>
      </w:tr>
      <w:tr w:rsidR="00182FA3" w:rsidRPr="00112FD0" w14:paraId="48747A9F" w14:textId="77777777" w:rsidTr="00A94FFD">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10EC1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31D92" w:rsidRPr="009C3625">
              <w:t>The content of "runmy7nodes.sh" script</w:t>
            </w:r>
            <w:r>
              <w:rPr>
                <w:spacing w:val="-8"/>
              </w:rPr>
              <w:fldChar w:fldCharType="end"/>
            </w:r>
          </w:p>
        </w:tc>
        <w:tc>
          <w:tcPr>
            <w:tcW w:w="753" w:type="dxa"/>
          </w:tcPr>
          <w:p w14:paraId="33330C88" w14:textId="6734FEC3"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E31899">
              <w:rPr>
                <w:noProof/>
              </w:rPr>
              <w:t>40</w:t>
            </w:r>
            <w:r>
              <w:fldChar w:fldCharType="end"/>
            </w:r>
          </w:p>
        </w:tc>
      </w:tr>
      <w:tr w:rsidR="00182FA3" w:rsidRPr="00112FD0" w14:paraId="7B48FDF2" w14:textId="77777777" w:rsidTr="00A94FFD">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2F5A010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31D92" w:rsidRPr="009C3625">
              <w:t>ABI Code and Byte code generated can be copied and passed directly</w:t>
            </w:r>
            <w:r>
              <w:rPr>
                <w:spacing w:val="-8"/>
              </w:rPr>
              <w:fldChar w:fldCharType="end"/>
            </w:r>
          </w:p>
        </w:tc>
        <w:tc>
          <w:tcPr>
            <w:tcW w:w="753" w:type="dxa"/>
          </w:tcPr>
          <w:p w14:paraId="18DD4266" w14:textId="62D815E6"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E31899">
              <w:rPr>
                <w:noProof/>
              </w:rPr>
              <w:t>41</w:t>
            </w:r>
            <w:r>
              <w:fldChar w:fldCharType="end"/>
            </w:r>
          </w:p>
        </w:tc>
      </w:tr>
      <w:tr w:rsidR="00182FA3" w:rsidRPr="00112FD0" w14:paraId="567C4099" w14:textId="77777777" w:rsidTr="00A94FFD">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5B026D4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31D92" w:rsidRPr="009C3625">
              <w:t>ABI code (brown color) assigned into variable "abi"</w:t>
            </w:r>
            <w:r>
              <w:rPr>
                <w:spacing w:val="-8"/>
              </w:rPr>
              <w:fldChar w:fldCharType="end"/>
            </w:r>
          </w:p>
        </w:tc>
        <w:tc>
          <w:tcPr>
            <w:tcW w:w="753" w:type="dxa"/>
          </w:tcPr>
          <w:p w14:paraId="1290C257" w14:textId="508FD1F3"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E31899">
              <w:rPr>
                <w:noProof/>
              </w:rPr>
              <w:t>43</w:t>
            </w:r>
            <w:r>
              <w:fldChar w:fldCharType="end"/>
            </w:r>
          </w:p>
        </w:tc>
      </w:tr>
      <w:tr w:rsidR="00182FA3" w:rsidRPr="00112FD0" w14:paraId="6B66F65C" w14:textId="77777777" w:rsidTr="00A94FFD">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6A01E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31D92" w:rsidRPr="009C3625">
              <w:t>Byte code (brown color) assigned into variable "bytecode"</w:t>
            </w:r>
            <w:r>
              <w:rPr>
                <w:spacing w:val="-8"/>
              </w:rPr>
              <w:fldChar w:fldCharType="end"/>
            </w:r>
          </w:p>
        </w:tc>
        <w:tc>
          <w:tcPr>
            <w:tcW w:w="753" w:type="dxa"/>
          </w:tcPr>
          <w:p w14:paraId="73E9CCE9" w14:textId="2769F30A"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E31899">
              <w:rPr>
                <w:noProof/>
              </w:rPr>
              <w:t>44</w:t>
            </w:r>
            <w:r>
              <w:fldChar w:fldCharType="end"/>
            </w:r>
          </w:p>
        </w:tc>
      </w:tr>
      <w:tr w:rsidR="00182FA3" w:rsidRPr="00112FD0" w14:paraId="64031C2F" w14:textId="77777777" w:rsidTr="00A94FFD">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4F84242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31D92" w:rsidRPr="009C3625">
              <w:t>The Web3js script for Smartcontract deploy</w:t>
            </w:r>
            <w:r>
              <w:rPr>
                <w:spacing w:val="-8"/>
              </w:rPr>
              <w:fldChar w:fldCharType="end"/>
            </w:r>
          </w:p>
        </w:tc>
        <w:tc>
          <w:tcPr>
            <w:tcW w:w="753" w:type="dxa"/>
          </w:tcPr>
          <w:p w14:paraId="6261FBBB" w14:textId="07199F88"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E31899">
              <w:rPr>
                <w:noProof/>
              </w:rPr>
              <w:t>45</w:t>
            </w:r>
            <w:r>
              <w:fldChar w:fldCharType="end"/>
            </w:r>
          </w:p>
        </w:tc>
      </w:tr>
      <w:tr w:rsidR="00182FA3" w:rsidRPr="00112FD0" w14:paraId="71451A88" w14:textId="77777777" w:rsidTr="00A94FFD">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7D6C3F0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31D92" w:rsidRPr="0023508D">
              <w:t>"npm install" command-line</w:t>
            </w:r>
            <w:r>
              <w:rPr>
                <w:spacing w:val="-8"/>
              </w:rPr>
              <w:fldChar w:fldCharType="end"/>
            </w:r>
          </w:p>
        </w:tc>
        <w:tc>
          <w:tcPr>
            <w:tcW w:w="753" w:type="dxa"/>
          </w:tcPr>
          <w:p w14:paraId="7086750B" w14:textId="7CEE134E"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E31899">
              <w:rPr>
                <w:noProof/>
              </w:rPr>
              <w:t>46</w:t>
            </w:r>
            <w:r>
              <w:fldChar w:fldCharType="end"/>
            </w:r>
          </w:p>
        </w:tc>
      </w:tr>
      <w:tr w:rsidR="000B7CBF" w:rsidRPr="00112FD0" w14:paraId="76CC9279" w14:textId="77777777" w:rsidTr="00A94FFD">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38EC8244"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Pseudocode represents general format of Register Document Set-b</w:t>
            </w:r>
            <w:r w:rsidR="00C31D92" w:rsidRPr="009C3625">
              <w:t xml:space="preserve"> [ITI - 42]</w:t>
            </w:r>
            <w:r w:rsidRPr="00112FD0">
              <w:rPr>
                <w:spacing w:val="-8"/>
              </w:rPr>
              <w:fldChar w:fldCharType="end"/>
            </w:r>
          </w:p>
        </w:tc>
        <w:tc>
          <w:tcPr>
            <w:tcW w:w="753" w:type="dxa"/>
          </w:tcPr>
          <w:p w14:paraId="33203CE3" w14:textId="25A055B5"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E31899">
              <w:rPr>
                <w:noProof/>
              </w:rPr>
              <w:t>48</w:t>
            </w:r>
            <w:r w:rsidRPr="00112FD0">
              <w:fldChar w:fldCharType="end"/>
            </w:r>
          </w:p>
        </w:tc>
      </w:tr>
      <w:tr w:rsidR="000B7CBF" w:rsidRPr="00112FD0" w14:paraId="1718B406" w14:textId="77777777" w:rsidTr="00A94FFD">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6DD9C1D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XML Code snippet of Registry Document Set-b Response transaction sample</w:t>
            </w:r>
            <w:r w:rsidRPr="00112FD0">
              <w:rPr>
                <w:spacing w:val="-8"/>
              </w:rPr>
              <w:fldChar w:fldCharType="end"/>
            </w:r>
          </w:p>
        </w:tc>
        <w:tc>
          <w:tcPr>
            <w:tcW w:w="753" w:type="dxa"/>
          </w:tcPr>
          <w:p w14:paraId="4EF138B1" w14:textId="3B87F34C"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E31899">
              <w:rPr>
                <w:noProof/>
              </w:rPr>
              <w:t>49</w:t>
            </w:r>
            <w:r w:rsidRPr="00112FD0">
              <w:fldChar w:fldCharType="end"/>
            </w:r>
          </w:p>
        </w:tc>
      </w:tr>
      <w:tr w:rsidR="000B7CBF" w:rsidRPr="00112FD0" w14:paraId="156F1D76" w14:textId="77777777" w:rsidTr="00A94FFD">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1D46AFF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9C3625">
              <w:t>XML Code snippet of Registry Document Set-b [ITI-42] transaction sample</w:t>
            </w:r>
            <w:r w:rsidRPr="00112FD0">
              <w:rPr>
                <w:spacing w:val="-8"/>
              </w:rPr>
              <w:fldChar w:fldCharType="end"/>
            </w:r>
          </w:p>
        </w:tc>
        <w:tc>
          <w:tcPr>
            <w:tcW w:w="753" w:type="dxa"/>
          </w:tcPr>
          <w:p w14:paraId="6C18FB57" w14:textId="74F3E363"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E31899">
              <w:rPr>
                <w:noProof/>
              </w:rPr>
              <w:t>54</w:t>
            </w:r>
            <w:r w:rsidRPr="00112FD0">
              <w:fldChar w:fldCharType="end"/>
            </w:r>
          </w:p>
        </w:tc>
      </w:tr>
      <w:tr w:rsidR="000B7CBF" w:rsidRPr="00112FD0" w14:paraId="7133FAF6" w14:textId="77777777" w:rsidTr="00A94FFD">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0445D2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Javascript Code Snippet of XDS Document Repository Actor</w:t>
            </w:r>
            <w:r w:rsidRPr="00112FD0">
              <w:rPr>
                <w:spacing w:val="-8"/>
              </w:rPr>
              <w:fldChar w:fldCharType="end"/>
            </w:r>
          </w:p>
        </w:tc>
        <w:tc>
          <w:tcPr>
            <w:tcW w:w="753" w:type="dxa"/>
          </w:tcPr>
          <w:p w14:paraId="1BDFBBCA" w14:textId="52BAF6F4"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E31899">
              <w:rPr>
                <w:noProof/>
              </w:rPr>
              <w:t>55</w:t>
            </w:r>
            <w:r w:rsidRPr="00112FD0">
              <w:fldChar w:fldCharType="end"/>
            </w:r>
          </w:p>
        </w:tc>
      </w:tr>
      <w:tr w:rsidR="000B7CBF" w:rsidRPr="00112FD0" w14:paraId="65664FFD" w14:textId="77777777" w:rsidTr="00A94FFD">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47A2531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Registry Stored Query Request </w:t>
            </w:r>
            <w:r w:rsidR="00C31D92" w:rsidRPr="009C3625">
              <w:t>[ITI - 18]</w:t>
            </w:r>
            <w:r w:rsidRPr="00112FD0">
              <w:rPr>
                <w:spacing w:val="-8"/>
              </w:rPr>
              <w:fldChar w:fldCharType="end"/>
            </w:r>
          </w:p>
        </w:tc>
        <w:tc>
          <w:tcPr>
            <w:tcW w:w="753" w:type="dxa"/>
          </w:tcPr>
          <w:p w14:paraId="4F2BFBC3" w14:textId="5A5CEFA7"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E31899">
              <w:rPr>
                <w:noProof/>
              </w:rPr>
              <w:t>57</w:t>
            </w:r>
            <w:r w:rsidRPr="00112FD0">
              <w:fldChar w:fldCharType="end"/>
            </w:r>
          </w:p>
        </w:tc>
      </w:tr>
      <w:tr w:rsidR="000B7CBF" w:rsidRPr="00112FD0" w14:paraId="4BD71AC6" w14:textId="77777777" w:rsidTr="00A94FFD">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D6CDE5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Object Reference” of search results</w:t>
            </w:r>
            <w:r w:rsidRPr="00112FD0">
              <w:rPr>
                <w:spacing w:val="-8"/>
              </w:rPr>
              <w:fldChar w:fldCharType="end"/>
            </w:r>
          </w:p>
        </w:tc>
        <w:tc>
          <w:tcPr>
            <w:tcW w:w="753" w:type="dxa"/>
          </w:tcPr>
          <w:p w14:paraId="4413EF7B" w14:textId="7A4214BA"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E31899">
              <w:rPr>
                <w:noProof/>
              </w:rPr>
              <w:t>57</w:t>
            </w:r>
            <w:r w:rsidRPr="00112FD0">
              <w:fldChar w:fldCharType="end"/>
            </w:r>
          </w:p>
        </w:tc>
      </w:tr>
      <w:tr w:rsidR="000B7CBF" w:rsidRPr="00112FD0" w14:paraId="3E77083E" w14:textId="77777777" w:rsidTr="00A94FFD">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2CCD78E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Leaf Class" of search result</w:t>
            </w:r>
            <w:r w:rsidRPr="00112FD0">
              <w:rPr>
                <w:spacing w:val="-8"/>
              </w:rPr>
              <w:fldChar w:fldCharType="end"/>
            </w:r>
          </w:p>
        </w:tc>
        <w:tc>
          <w:tcPr>
            <w:tcW w:w="753" w:type="dxa"/>
          </w:tcPr>
          <w:p w14:paraId="200016CA" w14:textId="3D55CE28"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E31899">
              <w:rPr>
                <w:noProof/>
              </w:rPr>
              <w:t>59</w:t>
            </w:r>
            <w:r w:rsidRPr="00112FD0">
              <w:fldChar w:fldCharType="end"/>
            </w:r>
          </w:p>
        </w:tc>
      </w:tr>
      <w:tr w:rsidR="000B7CBF" w:rsidRPr="00112FD0" w14:paraId="66B5DEFB" w14:textId="77777777" w:rsidTr="00A94FFD">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5AE753A9"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31D92" w:rsidRPr="009C3625">
              <w:t>XML Code Snippet of RegistryStoredQueryRequest [ITI-18] Transaction Sample</w:t>
            </w:r>
            <w:r w:rsidRPr="00112FD0">
              <w:rPr>
                <w:spacing w:val="-8"/>
              </w:rPr>
              <w:fldChar w:fldCharType="end"/>
            </w:r>
          </w:p>
        </w:tc>
        <w:tc>
          <w:tcPr>
            <w:tcW w:w="753" w:type="dxa"/>
          </w:tcPr>
          <w:p w14:paraId="0C6A57C5" w14:textId="6FBD6C96"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E31899">
              <w:rPr>
                <w:noProof/>
              </w:rPr>
              <w:t>60</w:t>
            </w:r>
            <w:r w:rsidRPr="00112FD0">
              <w:fldChar w:fldCharType="end"/>
            </w:r>
          </w:p>
        </w:tc>
      </w:tr>
      <w:tr w:rsidR="000B7CBF" w:rsidRPr="00112FD0" w14:paraId="7ABA9614" w14:textId="77777777" w:rsidTr="00A94FFD">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71B650F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31D92" w:rsidRPr="009C3625">
              <w:t>XML Code Snippet of RegistryStoredQueryResponse Transaction Sample</w:t>
            </w:r>
            <w:r w:rsidRPr="00112FD0">
              <w:rPr>
                <w:spacing w:val="-8"/>
              </w:rPr>
              <w:fldChar w:fldCharType="end"/>
            </w:r>
          </w:p>
        </w:tc>
        <w:tc>
          <w:tcPr>
            <w:tcW w:w="753" w:type="dxa"/>
          </w:tcPr>
          <w:p w14:paraId="0F6A43E0" w14:textId="63717E46"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E31899">
              <w:rPr>
                <w:noProof/>
              </w:rPr>
              <w:t>65</w:t>
            </w:r>
            <w:r w:rsidRPr="00112FD0">
              <w:fldChar w:fldCharType="end"/>
            </w:r>
          </w:p>
        </w:tc>
      </w:tr>
      <w:tr w:rsidR="00182FA3" w:rsidRPr="00112FD0" w14:paraId="49CF3E55" w14:textId="77777777" w:rsidTr="00A94FFD">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A0D341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31D92" w:rsidRPr="009C3625">
              <w:t>The program prompt user to input query type</w:t>
            </w:r>
            <w:r>
              <w:rPr>
                <w:spacing w:val="-8"/>
              </w:rPr>
              <w:fldChar w:fldCharType="end"/>
            </w:r>
          </w:p>
        </w:tc>
        <w:tc>
          <w:tcPr>
            <w:tcW w:w="753" w:type="dxa"/>
          </w:tcPr>
          <w:p w14:paraId="33C5E42C" w14:textId="4D102A09"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E31899">
              <w:rPr>
                <w:noProof/>
              </w:rPr>
              <w:t>67</w:t>
            </w:r>
            <w:r>
              <w:fldChar w:fldCharType="end"/>
            </w:r>
          </w:p>
        </w:tc>
      </w:tr>
      <w:tr w:rsidR="000B7CBF" w:rsidRPr="00112FD0" w14:paraId="0D067C1F" w14:textId="77777777" w:rsidTr="00A94FFD">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AD97056"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31D92" w:rsidRPr="009C3625">
              <w:t>The program prompt user to input essential metadata attribute values</w:t>
            </w:r>
            <w:r>
              <w:rPr>
                <w:spacing w:val="-8"/>
              </w:rPr>
              <w:fldChar w:fldCharType="end"/>
            </w:r>
          </w:p>
        </w:tc>
        <w:tc>
          <w:tcPr>
            <w:tcW w:w="753" w:type="dxa"/>
          </w:tcPr>
          <w:p w14:paraId="78526C02" w14:textId="518CE432"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E31899">
              <w:rPr>
                <w:noProof/>
              </w:rPr>
              <w:t>67</w:t>
            </w:r>
            <w:r>
              <w:fldChar w:fldCharType="end"/>
            </w:r>
          </w:p>
        </w:tc>
      </w:tr>
      <w:tr w:rsidR="000B7CBF" w:rsidRPr="00112FD0" w14:paraId="64B4D160" w14:textId="77777777" w:rsidTr="00A94FFD">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4FF1946B"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31D92" w:rsidRPr="009C3625">
              <w:t>The program prompt user to input optional metadata attributes</w:t>
            </w:r>
            <w:r>
              <w:rPr>
                <w:spacing w:val="-8"/>
              </w:rPr>
              <w:fldChar w:fldCharType="end"/>
            </w:r>
          </w:p>
        </w:tc>
        <w:tc>
          <w:tcPr>
            <w:tcW w:w="753" w:type="dxa"/>
          </w:tcPr>
          <w:p w14:paraId="55818414" w14:textId="210C048D"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E31899">
              <w:rPr>
                <w:noProof/>
              </w:rPr>
              <w:t>67</w:t>
            </w:r>
            <w:r>
              <w:fldChar w:fldCharType="end"/>
            </w:r>
          </w:p>
        </w:tc>
      </w:tr>
      <w:tr w:rsidR="00182FA3" w:rsidRPr="00112FD0" w14:paraId="32B2695A" w14:textId="77777777" w:rsidTr="00A94FFD">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1DCD084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31D92" w:rsidRPr="009C3625">
              <w:t>The user chooses to start the query after input all known attributes</w:t>
            </w:r>
            <w:r>
              <w:rPr>
                <w:spacing w:val="-8"/>
              </w:rPr>
              <w:fldChar w:fldCharType="end"/>
            </w:r>
          </w:p>
        </w:tc>
        <w:tc>
          <w:tcPr>
            <w:tcW w:w="753" w:type="dxa"/>
          </w:tcPr>
          <w:p w14:paraId="3EB7F803" w14:textId="4994A977"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E31899">
              <w:rPr>
                <w:noProof/>
              </w:rPr>
              <w:t>68</w:t>
            </w:r>
            <w:r>
              <w:fldChar w:fldCharType="end"/>
            </w:r>
          </w:p>
        </w:tc>
      </w:tr>
      <w:tr w:rsidR="00182FA3" w:rsidRPr="00112FD0" w14:paraId="69F0B06A" w14:textId="77777777" w:rsidTr="00A94FFD">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058840C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r w:rsidR="00C31D92" w:rsidRPr="009C3625">
              <w:t>Javascript Code Snippet of XDS Document Consumer Actor</w:t>
            </w:r>
            <w:r>
              <w:rPr>
                <w:spacing w:val="-8"/>
              </w:rPr>
              <w:fldChar w:fldCharType="end"/>
            </w:r>
          </w:p>
        </w:tc>
        <w:tc>
          <w:tcPr>
            <w:tcW w:w="753" w:type="dxa"/>
          </w:tcPr>
          <w:p w14:paraId="6EC3D5DF" w14:textId="226A542B"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E31899">
              <w:rPr>
                <w:noProof/>
              </w:rPr>
              <w:t>82</w:t>
            </w:r>
            <w:r>
              <w:fldChar w:fldCharType="end"/>
            </w:r>
          </w:p>
        </w:tc>
      </w:tr>
      <w:tr w:rsidR="00182FA3" w:rsidRPr="00112FD0" w14:paraId="7C7E4C71" w14:textId="77777777" w:rsidTr="00A94FFD">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535C5C3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31D92" w:rsidRPr="009C3625">
              <w:t>Pseudocode showing the process flow of the XDS Document Registry Actor</w:t>
            </w:r>
            <w:r>
              <w:rPr>
                <w:spacing w:val="-8"/>
              </w:rPr>
              <w:fldChar w:fldCharType="end"/>
            </w:r>
          </w:p>
        </w:tc>
        <w:tc>
          <w:tcPr>
            <w:tcW w:w="753" w:type="dxa"/>
          </w:tcPr>
          <w:p w14:paraId="37C43050" w14:textId="7BF43F61"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E31899">
              <w:rPr>
                <w:noProof/>
              </w:rPr>
              <w:t>83</w:t>
            </w:r>
            <w:r>
              <w:fldChar w:fldCharType="end"/>
            </w:r>
          </w:p>
        </w:tc>
      </w:tr>
      <w:tr w:rsidR="00182FA3" w:rsidRPr="00112FD0" w14:paraId="2D3543AB" w14:textId="77777777" w:rsidTr="00A94FFD">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214681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31D92" w:rsidRPr="009C3625">
              <w:t>The pseudocode showing the process flow of XDS Document Registry Actor for Document Registering Function</w:t>
            </w:r>
            <w:r>
              <w:rPr>
                <w:spacing w:val="-8"/>
              </w:rPr>
              <w:fldChar w:fldCharType="end"/>
            </w:r>
          </w:p>
        </w:tc>
        <w:tc>
          <w:tcPr>
            <w:tcW w:w="753" w:type="dxa"/>
          </w:tcPr>
          <w:p w14:paraId="6BC6303B" w14:textId="2D504451"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E31899">
              <w:rPr>
                <w:noProof/>
              </w:rPr>
              <w:t>84</w:t>
            </w:r>
            <w:r>
              <w:fldChar w:fldCharType="end"/>
            </w:r>
          </w:p>
        </w:tc>
      </w:tr>
      <w:tr w:rsidR="00182FA3" w:rsidRPr="00112FD0" w14:paraId="69630D1A" w14:textId="77777777" w:rsidTr="00A94FFD">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5BAFE2F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r w:rsidR="00C31D92" w:rsidRPr="009C3625">
              <w:t>Javascript Code Snippet of XDS Document Registry Actor</w:t>
            </w:r>
            <w:r w:rsidR="00C31D92" w:rsidRPr="009C3625">
              <w:br/>
              <w:t>Node Module import declaration and TCP Socket message receiver section</w:t>
            </w:r>
            <w:r>
              <w:rPr>
                <w:spacing w:val="-8"/>
              </w:rPr>
              <w:fldChar w:fldCharType="end"/>
            </w:r>
          </w:p>
        </w:tc>
        <w:tc>
          <w:tcPr>
            <w:tcW w:w="753" w:type="dxa"/>
          </w:tcPr>
          <w:p w14:paraId="064A3F17" w14:textId="3B9BE7BF"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E31899">
              <w:rPr>
                <w:noProof/>
              </w:rPr>
              <w:t>85</w:t>
            </w:r>
            <w:r>
              <w:fldChar w:fldCharType="end"/>
            </w:r>
          </w:p>
        </w:tc>
      </w:tr>
      <w:tr w:rsidR="00182FA3" w:rsidRPr="00112FD0" w14:paraId="501372B3" w14:textId="77777777" w:rsidTr="00A94FFD">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34E92C1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31D92" w:rsidRPr="009C3625">
              <w:t>XDS Document Registry Actor</w:t>
            </w:r>
            <w:r w:rsidR="00C31D92" w:rsidRPr="009C3625">
              <w:br/>
              <w:t>This section checks if receiving message is ITI-42 or ITI-18 identified by its header</w:t>
            </w:r>
            <w:r>
              <w:rPr>
                <w:spacing w:val="-8"/>
              </w:rPr>
              <w:fldChar w:fldCharType="end"/>
            </w:r>
          </w:p>
        </w:tc>
        <w:tc>
          <w:tcPr>
            <w:tcW w:w="753" w:type="dxa"/>
          </w:tcPr>
          <w:p w14:paraId="163A27BE" w14:textId="5F102DC3"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E31899">
              <w:rPr>
                <w:noProof/>
              </w:rPr>
              <w:t>86</w:t>
            </w:r>
            <w:r>
              <w:fldChar w:fldCharType="end"/>
            </w:r>
          </w:p>
        </w:tc>
      </w:tr>
      <w:tr w:rsidR="00182FA3" w:rsidRPr="00112FD0" w14:paraId="12C10DFF" w14:textId="77777777" w:rsidTr="00A94FFD">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7B5092F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31D92" w:rsidRPr="009C3625">
              <w:t>XDS Document Registry Actor</w:t>
            </w:r>
            <w:r w:rsidR="00C31D92" w:rsidRPr="009C3625">
              <w:br/>
              <w:t>Declaration of JSON variable to store all Metadata attributes by its position in the format</w:t>
            </w:r>
            <w:r>
              <w:rPr>
                <w:spacing w:val="-8"/>
              </w:rPr>
              <w:fldChar w:fldCharType="end"/>
            </w:r>
          </w:p>
        </w:tc>
        <w:tc>
          <w:tcPr>
            <w:tcW w:w="753" w:type="dxa"/>
          </w:tcPr>
          <w:p w14:paraId="30BB0BD1" w14:textId="60A8BCA4"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E31899">
              <w:rPr>
                <w:noProof/>
              </w:rPr>
              <w:t>88</w:t>
            </w:r>
            <w:r>
              <w:fldChar w:fldCharType="end"/>
            </w:r>
          </w:p>
        </w:tc>
      </w:tr>
      <w:tr w:rsidR="00182FA3" w:rsidRPr="00112FD0" w14:paraId="2E77C904" w14:textId="77777777" w:rsidTr="00A94FFD">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3DDEB3E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31D92" w:rsidRPr="009C3625">
              <w:t>XDS Document Registry Actor</w:t>
            </w:r>
            <w:r w:rsidR="00C31D92" w:rsidRPr="009C3625">
              <w:br/>
              <w:t>Define variable of each Metadata attribute UUID label following IHE ITI Framework</w:t>
            </w:r>
            <w:r>
              <w:rPr>
                <w:spacing w:val="-8"/>
              </w:rPr>
              <w:fldChar w:fldCharType="end"/>
            </w:r>
          </w:p>
        </w:tc>
        <w:tc>
          <w:tcPr>
            <w:tcW w:w="753" w:type="dxa"/>
          </w:tcPr>
          <w:p w14:paraId="3C233A13" w14:textId="4102D15B"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E31899">
              <w:rPr>
                <w:noProof/>
              </w:rPr>
              <w:t>89</w:t>
            </w:r>
            <w:r>
              <w:fldChar w:fldCharType="end"/>
            </w:r>
          </w:p>
        </w:tc>
      </w:tr>
      <w:tr w:rsidR="00182FA3" w:rsidRPr="00112FD0" w14:paraId="22F77F26" w14:textId="77777777" w:rsidTr="00A94FFD">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569E72C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31D92" w:rsidRPr="009C3625">
              <w:t>XDS Document Registry Actor</w:t>
            </w:r>
            <w:r w:rsidR="00C31D92" w:rsidRPr="009C3625">
              <w:br/>
              <w:t>This section interprets and assort Metadata attribute value from ITI-42 to JSON</w:t>
            </w:r>
            <w:r>
              <w:rPr>
                <w:spacing w:val="-8"/>
              </w:rPr>
              <w:fldChar w:fldCharType="end"/>
            </w:r>
          </w:p>
        </w:tc>
        <w:tc>
          <w:tcPr>
            <w:tcW w:w="753" w:type="dxa"/>
          </w:tcPr>
          <w:p w14:paraId="0BB4679C" w14:textId="6DCE0FD9"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E31899">
              <w:rPr>
                <w:noProof/>
              </w:rPr>
              <w:t>97</w:t>
            </w:r>
            <w:r>
              <w:fldChar w:fldCharType="end"/>
            </w:r>
          </w:p>
        </w:tc>
      </w:tr>
      <w:tr w:rsidR="00182FA3" w:rsidRPr="00112FD0" w14:paraId="2FC0BF6A" w14:textId="77777777" w:rsidTr="00A94FFD">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415AA85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31D92" w:rsidRPr="009C3625">
              <w:t>XDS Document Registry Actor</w:t>
            </w:r>
            <w:r w:rsidR="00C31D92" w:rsidRPr="009C3625">
              <w:br/>
              <w:t>This section passes JSON into Smart Contract as single string variable</w:t>
            </w:r>
            <w:r>
              <w:rPr>
                <w:spacing w:val="-8"/>
              </w:rPr>
              <w:fldChar w:fldCharType="end"/>
            </w:r>
          </w:p>
        </w:tc>
        <w:tc>
          <w:tcPr>
            <w:tcW w:w="753" w:type="dxa"/>
          </w:tcPr>
          <w:p w14:paraId="040E32D5" w14:textId="44B98873"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E31899">
              <w:rPr>
                <w:noProof/>
              </w:rPr>
              <w:t>100</w:t>
            </w:r>
            <w:r>
              <w:fldChar w:fldCharType="end"/>
            </w:r>
          </w:p>
        </w:tc>
      </w:tr>
      <w:tr w:rsidR="00182FA3" w:rsidRPr="00112FD0" w14:paraId="5185200F" w14:textId="77777777" w:rsidTr="00A94FFD">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1B0E8FF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31D92" w:rsidRPr="009C3625">
              <w:t>Specified gas value spplying Ethereum Smartcontract execution</w:t>
            </w:r>
            <w:r>
              <w:rPr>
                <w:spacing w:val="-8"/>
              </w:rPr>
              <w:fldChar w:fldCharType="end"/>
            </w:r>
          </w:p>
        </w:tc>
        <w:tc>
          <w:tcPr>
            <w:tcW w:w="753" w:type="dxa"/>
          </w:tcPr>
          <w:p w14:paraId="4269022C" w14:textId="516F5D26"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E31899">
              <w:rPr>
                <w:noProof/>
              </w:rPr>
              <w:t>101</w:t>
            </w:r>
            <w:r>
              <w:fldChar w:fldCharType="end"/>
            </w:r>
          </w:p>
        </w:tc>
      </w:tr>
      <w:tr w:rsidR="00182FA3" w:rsidRPr="00112FD0" w14:paraId="2AD2A992" w14:textId="77777777" w:rsidTr="00A94FFD">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107E00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31D92" w:rsidRPr="009C3625">
              <w:t>The pseudocode showing the process flow of Document Register Smartcontract</w:t>
            </w:r>
            <w:r>
              <w:rPr>
                <w:spacing w:val="-8"/>
              </w:rPr>
              <w:fldChar w:fldCharType="end"/>
            </w:r>
          </w:p>
        </w:tc>
        <w:tc>
          <w:tcPr>
            <w:tcW w:w="753" w:type="dxa"/>
          </w:tcPr>
          <w:p w14:paraId="425AA758" w14:textId="3F7A0EA3"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E31899">
              <w:rPr>
                <w:noProof/>
              </w:rPr>
              <w:t>101</w:t>
            </w:r>
            <w:r>
              <w:fldChar w:fldCharType="end"/>
            </w:r>
          </w:p>
        </w:tc>
      </w:tr>
      <w:tr w:rsidR="00182FA3" w:rsidRPr="00112FD0" w14:paraId="7CF66849" w14:textId="77777777" w:rsidTr="00A94FFD">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737477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31D92" w:rsidRPr="009C3625">
              <w:t xml:space="preserve">Solidity Code Snippet of Smart Contract </w:t>
            </w:r>
            <w:r w:rsidR="00C31D92" w:rsidRPr="009C3625">
              <w:br/>
              <w:t>(Highlight - green color) related to Document Registering Function</w:t>
            </w:r>
            <w:r>
              <w:rPr>
                <w:spacing w:val="-8"/>
              </w:rPr>
              <w:fldChar w:fldCharType="end"/>
            </w:r>
          </w:p>
        </w:tc>
        <w:tc>
          <w:tcPr>
            <w:tcW w:w="753" w:type="dxa"/>
          </w:tcPr>
          <w:p w14:paraId="55FD997E" w14:textId="62FBAE87"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E31899">
              <w:rPr>
                <w:noProof/>
              </w:rPr>
              <w:t>102</w:t>
            </w:r>
            <w:r>
              <w:fldChar w:fldCharType="end"/>
            </w:r>
          </w:p>
        </w:tc>
      </w:tr>
      <w:tr w:rsidR="00182FA3" w:rsidRPr="00112FD0" w14:paraId="48AB36DF" w14:textId="77777777" w:rsidTr="00A94FFD">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5BCF94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31D92" w:rsidRPr="009C3625">
              <w:t>XDS Document Registry Actor</w:t>
            </w:r>
            <w:r w:rsidR="00C31D92" w:rsidRPr="009C3625">
              <w:br/>
              <w:t>Define variable of query request type UUID label following IHE ITI Framework</w:t>
            </w:r>
            <w:r>
              <w:rPr>
                <w:spacing w:val="-8"/>
              </w:rPr>
              <w:fldChar w:fldCharType="end"/>
            </w:r>
          </w:p>
        </w:tc>
        <w:tc>
          <w:tcPr>
            <w:tcW w:w="753" w:type="dxa"/>
          </w:tcPr>
          <w:p w14:paraId="79D0571F" w14:textId="398722E7"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E31899">
              <w:rPr>
                <w:noProof/>
              </w:rPr>
              <w:t>103</w:t>
            </w:r>
            <w:r>
              <w:fldChar w:fldCharType="end"/>
            </w:r>
          </w:p>
        </w:tc>
      </w:tr>
      <w:tr w:rsidR="00182FA3" w:rsidRPr="00112FD0" w14:paraId="73E13749" w14:textId="77777777" w:rsidTr="00A94FFD">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31844FE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31D92" w:rsidRPr="009C3625">
              <w:t>The process flow for the native-side Javasceipt program</w:t>
            </w:r>
            <w:r>
              <w:rPr>
                <w:spacing w:val="-8"/>
              </w:rPr>
              <w:fldChar w:fldCharType="end"/>
            </w:r>
          </w:p>
        </w:tc>
        <w:tc>
          <w:tcPr>
            <w:tcW w:w="753" w:type="dxa"/>
          </w:tcPr>
          <w:p w14:paraId="7F5ED368" w14:textId="522F2934"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E31899">
              <w:rPr>
                <w:noProof/>
              </w:rPr>
              <w:t>103</w:t>
            </w:r>
            <w:r>
              <w:fldChar w:fldCharType="end"/>
            </w:r>
          </w:p>
        </w:tc>
      </w:tr>
      <w:tr w:rsidR="00182FA3" w:rsidRPr="00112FD0" w14:paraId="320F9EFC" w14:textId="77777777" w:rsidTr="00A94FFD">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0E86E02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31D92" w:rsidRPr="009C3625">
              <w:t>XDS Document Registry Actor</w:t>
            </w:r>
            <w:r w:rsidR="00C31D92" w:rsidRPr="009C3625">
              <w:br/>
              <w:t>Identify query request type following received ITI-18 header and assort search keyword</w:t>
            </w:r>
            <w:r>
              <w:rPr>
                <w:spacing w:val="-8"/>
              </w:rPr>
              <w:fldChar w:fldCharType="end"/>
            </w:r>
          </w:p>
        </w:tc>
        <w:tc>
          <w:tcPr>
            <w:tcW w:w="753" w:type="dxa"/>
          </w:tcPr>
          <w:p w14:paraId="4228CB64" w14:textId="711E9EAC"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E31899">
              <w:rPr>
                <w:noProof/>
              </w:rPr>
              <w:t>107</w:t>
            </w:r>
            <w:r>
              <w:fldChar w:fldCharType="end"/>
            </w:r>
          </w:p>
        </w:tc>
      </w:tr>
      <w:tr w:rsidR="00182FA3" w:rsidRPr="00112FD0" w14:paraId="011326A3" w14:textId="77777777" w:rsidTr="00A94FFD">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050C15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31D92" w:rsidRPr="009C3625">
              <w:t>XDS Document Registry Actor</w:t>
            </w:r>
            <w:r w:rsidR="00C31D92" w:rsidRPr="009C3625">
              <w:br/>
              <w:t>Check for the latest document ID published in Blockchain before beginning search operation</w:t>
            </w:r>
            <w:r>
              <w:rPr>
                <w:spacing w:val="-8"/>
              </w:rPr>
              <w:fldChar w:fldCharType="end"/>
            </w:r>
          </w:p>
        </w:tc>
        <w:tc>
          <w:tcPr>
            <w:tcW w:w="753" w:type="dxa"/>
          </w:tcPr>
          <w:p w14:paraId="5B26F85E" w14:textId="05A7C0D4"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E31899">
              <w:rPr>
                <w:noProof/>
              </w:rPr>
              <w:t>110</w:t>
            </w:r>
            <w:r>
              <w:fldChar w:fldCharType="end"/>
            </w:r>
          </w:p>
        </w:tc>
      </w:tr>
      <w:tr w:rsidR="00182FA3" w:rsidRPr="00112FD0" w14:paraId="23EC2EEE" w14:textId="77777777" w:rsidTr="00A94FFD">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5407231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31D92" w:rsidRPr="009C3625">
              <w:t>XDS Document Registry Actor</w:t>
            </w:r>
            <w:r w:rsidR="00C31D92" w:rsidRPr="009C3625">
              <w:br/>
              <w:t>Begin search operation by sequentially check each published contract one-by-one</w:t>
            </w:r>
            <w:r>
              <w:rPr>
                <w:spacing w:val="-8"/>
              </w:rPr>
              <w:fldChar w:fldCharType="end"/>
            </w:r>
          </w:p>
        </w:tc>
        <w:tc>
          <w:tcPr>
            <w:tcW w:w="753" w:type="dxa"/>
          </w:tcPr>
          <w:p w14:paraId="1C632E19" w14:textId="1DF1A6EC"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E31899">
              <w:rPr>
                <w:noProof/>
              </w:rPr>
              <w:t>113</w:t>
            </w:r>
            <w:r>
              <w:fldChar w:fldCharType="end"/>
            </w:r>
          </w:p>
        </w:tc>
      </w:tr>
      <w:tr w:rsidR="00182FA3" w:rsidRPr="00112FD0" w14:paraId="478AEC8C" w14:textId="77777777" w:rsidTr="00A94FFD">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73B2CAC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31D92" w:rsidRPr="009C3625">
              <w:t>XDS Document Registry Actor</w:t>
            </w:r>
            <w:r w:rsidR="00C31D92" w:rsidRPr="009C3625">
              <w:br/>
              <w:t>Check if value of Metadata attributes in each publish contract matched with search keyword before summarize search result.</w:t>
            </w:r>
            <w:r>
              <w:rPr>
                <w:spacing w:val="-8"/>
              </w:rPr>
              <w:fldChar w:fldCharType="end"/>
            </w:r>
          </w:p>
        </w:tc>
        <w:tc>
          <w:tcPr>
            <w:tcW w:w="753" w:type="dxa"/>
          </w:tcPr>
          <w:p w14:paraId="7305FB69" w14:textId="63AABD28"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E31899">
              <w:rPr>
                <w:noProof/>
              </w:rPr>
              <w:t>118</w:t>
            </w:r>
            <w:r>
              <w:fldChar w:fldCharType="end"/>
            </w:r>
          </w:p>
        </w:tc>
      </w:tr>
      <w:tr w:rsidR="00182FA3" w:rsidRPr="00112FD0" w14:paraId="308581A2" w14:textId="77777777" w:rsidTr="00A94FFD">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05962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31D92" w:rsidRPr="009C3625">
              <w:t>XDS Document Registry</w:t>
            </w:r>
            <w:r w:rsidR="00C31D92" w:rsidRPr="009C3625">
              <w:br/>
              <w:t>Gather search result and response back to Document Consumer Actor</w:t>
            </w:r>
            <w:r>
              <w:rPr>
                <w:spacing w:val="-8"/>
              </w:rPr>
              <w:fldChar w:fldCharType="end"/>
            </w:r>
          </w:p>
        </w:tc>
        <w:tc>
          <w:tcPr>
            <w:tcW w:w="753" w:type="dxa"/>
          </w:tcPr>
          <w:p w14:paraId="328B9951" w14:textId="1104EF62"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E31899">
              <w:rPr>
                <w:noProof/>
              </w:rPr>
              <w:t>120</w:t>
            </w:r>
            <w:r>
              <w:fldChar w:fldCharType="end"/>
            </w:r>
          </w:p>
        </w:tc>
      </w:tr>
      <w:tr w:rsidR="00182FA3" w:rsidRPr="00112FD0" w14:paraId="7B70340D" w14:textId="77777777" w:rsidTr="00A94FFD">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5AFCF4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31D92" w:rsidRPr="009C3625">
              <w:t>The pseudocode showing the process flow of Smartcontract function related to Document Search</w:t>
            </w:r>
            <w:r>
              <w:rPr>
                <w:spacing w:val="-8"/>
              </w:rPr>
              <w:fldChar w:fldCharType="end"/>
            </w:r>
          </w:p>
        </w:tc>
        <w:tc>
          <w:tcPr>
            <w:tcW w:w="753" w:type="dxa"/>
          </w:tcPr>
          <w:p w14:paraId="610AEE98" w14:textId="5669560D"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E31899">
              <w:rPr>
                <w:noProof/>
              </w:rPr>
              <w:t>121</w:t>
            </w:r>
            <w:r>
              <w:fldChar w:fldCharType="end"/>
            </w:r>
          </w:p>
        </w:tc>
      </w:tr>
      <w:tr w:rsidR="00182FA3" w:rsidRPr="00112FD0" w14:paraId="444AD715" w14:textId="77777777" w:rsidTr="00A94FFD">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65F4710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31D92" w:rsidRPr="009C3625">
              <w:t>Solidity Code Snippet of Smartcontract</w:t>
            </w:r>
            <w:r>
              <w:rPr>
                <w:spacing w:val="-8"/>
              </w:rPr>
              <w:fldChar w:fldCharType="end"/>
            </w:r>
          </w:p>
        </w:tc>
        <w:tc>
          <w:tcPr>
            <w:tcW w:w="753" w:type="dxa"/>
          </w:tcPr>
          <w:p w14:paraId="524BE2DB" w14:textId="6864AED6"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E31899">
              <w:rPr>
                <w:noProof/>
              </w:rPr>
              <w:t>122</w:t>
            </w:r>
            <w:r>
              <w:fldChar w:fldCharType="end"/>
            </w:r>
          </w:p>
        </w:tc>
      </w:tr>
      <w:tr w:rsidR="001E48CF" w:rsidRPr="00112FD0" w14:paraId="2288EF23" w14:textId="77777777" w:rsidTr="00A94FFD">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7A5E73C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rsidR="00C31D92" w:rsidRPr="009F6850">
              <w:t>All XDS Actors activated via its terminal</w:t>
            </w:r>
            <w:r w:rsidR="00C31D92" w:rsidRPr="009F6850">
              <w:br/>
              <w:t>(Top Left) XDS Document Registry Actor</w:t>
            </w:r>
            <w:r>
              <w:rPr>
                <w:spacing w:val="-8"/>
              </w:rPr>
              <w:fldChar w:fldCharType="end"/>
            </w:r>
          </w:p>
        </w:tc>
        <w:tc>
          <w:tcPr>
            <w:tcW w:w="753" w:type="dxa"/>
          </w:tcPr>
          <w:p w14:paraId="65059744" w14:textId="46C455AA" w:rsidR="001E48CF" w:rsidRDefault="001E48CF" w:rsidP="00112FD0">
            <w:pPr>
              <w:spacing w:line="360" w:lineRule="auto"/>
              <w:jc w:val="thaiDistribute"/>
            </w:pPr>
            <w:r>
              <w:fldChar w:fldCharType="begin" w:fldLock="1"/>
            </w:r>
            <w:r>
              <w:instrText xml:space="preserve"> PAGEREF _Ref76937141 \h </w:instrText>
            </w:r>
            <w:r>
              <w:fldChar w:fldCharType="separate"/>
            </w:r>
            <w:r w:rsidR="00E31899">
              <w:rPr>
                <w:noProof/>
              </w:rPr>
              <w:t>124</w:t>
            </w:r>
            <w:r>
              <w:fldChar w:fldCharType="end"/>
            </w:r>
          </w:p>
        </w:tc>
      </w:tr>
      <w:tr w:rsidR="001E48CF" w:rsidRPr="00112FD0" w14:paraId="3474EE8E" w14:textId="77777777" w:rsidTr="00A94FFD">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0CC0C13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rsidR="00C31D92" w:rsidRPr="009F6850">
              <w:t>XDS Document Registry Actor standby and wait for incoming XML Messages.</w:t>
            </w:r>
            <w:r>
              <w:rPr>
                <w:spacing w:val="-8"/>
              </w:rPr>
              <w:fldChar w:fldCharType="end"/>
            </w:r>
          </w:p>
        </w:tc>
        <w:tc>
          <w:tcPr>
            <w:tcW w:w="753" w:type="dxa"/>
          </w:tcPr>
          <w:p w14:paraId="40FC91DF" w14:textId="19298226" w:rsidR="001E48CF" w:rsidRDefault="001E48CF" w:rsidP="00112FD0">
            <w:pPr>
              <w:spacing w:line="360" w:lineRule="auto"/>
              <w:jc w:val="thaiDistribute"/>
            </w:pPr>
            <w:r>
              <w:fldChar w:fldCharType="begin" w:fldLock="1"/>
            </w:r>
            <w:r>
              <w:instrText xml:space="preserve"> PAGEREF _Ref76937144 \h </w:instrText>
            </w:r>
            <w:r>
              <w:fldChar w:fldCharType="separate"/>
            </w:r>
            <w:r w:rsidR="00E31899">
              <w:rPr>
                <w:noProof/>
              </w:rPr>
              <w:t>124</w:t>
            </w:r>
            <w:r>
              <w:fldChar w:fldCharType="end"/>
            </w:r>
          </w:p>
        </w:tc>
      </w:tr>
      <w:tr w:rsidR="001E48CF" w:rsidRPr="00112FD0" w14:paraId="1382E1B7" w14:textId="77777777" w:rsidTr="00A94FFD">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7BB8372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rsidR="00C31D92" w:rsidRPr="009F6850">
              <w:t>XDS Document Repository prompt for health document number to register</w:t>
            </w:r>
            <w:r>
              <w:rPr>
                <w:spacing w:val="-8"/>
              </w:rPr>
              <w:fldChar w:fldCharType="end"/>
            </w:r>
          </w:p>
        </w:tc>
        <w:tc>
          <w:tcPr>
            <w:tcW w:w="753" w:type="dxa"/>
          </w:tcPr>
          <w:p w14:paraId="220ACDB8" w14:textId="1329BE3E" w:rsidR="001E48CF" w:rsidRDefault="001E48CF" w:rsidP="00112FD0">
            <w:pPr>
              <w:spacing w:line="360" w:lineRule="auto"/>
              <w:jc w:val="thaiDistribute"/>
            </w:pPr>
            <w:r>
              <w:fldChar w:fldCharType="begin" w:fldLock="1"/>
            </w:r>
            <w:r>
              <w:instrText xml:space="preserve"> PAGEREF _Ref76937147 \h </w:instrText>
            </w:r>
            <w:r>
              <w:fldChar w:fldCharType="separate"/>
            </w:r>
            <w:r w:rsidR="00E31899">
              <w:rPr>
                <w:noProof/>
              </w:rPr>
              <w:t>125</w:t>
            </w:r>
            <w:r>
              <w:fldChar w:fldCharType="end"/>
            </w:r>
          </w:p>
        </w:tc>
      </w:tr>
      <w:tr w:rsidR="001E48CF" w:rsidRPr="00112FD0" w14:paraId="19AC0DEE" w14:textId="77777777" w:rsidTr="00A94FFD">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139EF04"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rsidR="00C31D92" w:rsidRPr="009F6850">
              <w:t>XDS</w:t>
            </w:r>
            <w:r w:rsidR="00C31D92" w:rsidRPr="009F6850">
              <w:rPr>
                <w:noProof/>
              </w:rPr>
              <w:t xml:space="preserve"> Document Repository sent ITI-42 transaction to XDS Document Registry</w:t>
            </w:r>
            <w:r>
              <w:rPr>
                <w:spacing w:val="-8"/>
              </w:rPr>
              <w:fldChar w:fldCharType="end"/>
            </w:r>
          </w:p>
        </w:tc>
        <w:tc>
          <w:tcPr>
            <w:tcW w:w="753" w:type="dxa"/>
          </w:tcPr>
          <w:p w14:paraId="24C44C33" w14:textId="54518B1A" w:rsidR="001E48CF" w:rsidRDefault="001E48CF" w:rsidP="00112FD0">
            <w:pPr>
              <w:spacing w:line="360" w:lineRule="auto"/>
              <w:jc w:val="thaiDistribute"/>
            </w:pPr>
            <w:r>
              <w:fldChar w:fldCharType="begin" w:fldLock="1"/>
            </w:r>
            <w:r>
              <w:instrText xml:space="preserve"> PAGEREF _Ref76937153 \h </w:instrText>
            </w:r>
            <w:r>
              <w:fldChar w:fldCharType="separate"/>
            </w:r>
            <w:r w:rsidR="00E31899">
              <w:rPr>
                <w:noProof/>
              </w:rPr>
              <w:t>125</w:t>
            </w:r>
            <w:r>
              <w:fldChar w:fldCharType="end"/>
            </w:r>
          </w:p>
        </w:tc>
      </w:tr>
      <w:tr w:rsidR="001E48CF" w:rsidRPr="00112FD0" w14:paraId="77E72DCF" w14:textId="77777777" w:rsidTr="00A94FFD">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07B0481F"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rsidR="00C31D92" w:rsidRPr="009F6850">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0C0C2716" w:rsidR="001E48CF" w:rsidRDefault="001E48CF" w:rsidP="00112FD0">
            <w:pPr>
              <w:spacing w:line="360" w:lineRule="auto"/>
              <w:jc w:val="thaiDistribute"/>
            </w:pPr>
            <w:r>
              <w:fldChar w:fldCharType="begin" w:fldLock="1"/>
            </w:r>
            <w:r>
              <w:instrText xml:space="preserve"> PAGEREF _Ref76937156 \h </w:instrText>
            </w:r>
            <w:r>
              <w:fldChar w:fldCharType="separate"/>
            </w:r>
            <w:r w:rsidR="00E31899">
              <w:rPr>
                <w:noProof/>
              </w:rPr>
              <w:t>125</w:t>
            </w:r>
            <w:r>
              <w:fldChar w:fldCharType="end"/>
            </w:r>
          </w:p>
        </w:tc>
      </w:tr>
      <w:tr w:rsidR="001E48CF" w:rsidRPr="00112FD0" w14:paraId="373FC4C8" w14:textId="77777777" w:rsidTr="00A94FFD">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69E79CB5"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rsidR="00C31D92" w:rsidRPr="009F6850">
              <w:t>XDS Document Repository received response from XDS Document Registry</w:t>
            </w:r>
            <w:r>
              <w:rPr>
                <w:spacing w:val="-8"/>
              </w:rPr>
              <w:fldChar w:fldCharType="end"/>
            </w:r>
          </w:p>
        </w:tc>
        <w:tc>
          <w:tcPr>
            <w:tcW w:w="753" w:type="dxa"/>
          </w:tcPr>
          <w:p w14:paraId="7BDBB871" w14:textId="59ECAEEF" w:rsidR="001E48CF" w:rsidRDefault="001E48CF" w:rsidP="00112FD0">
            <w:pPr>
              <w:spacing w:line="360" w:lineRule="auto"/>
              <w:jc w:val="thaiDistribute"/>
            </w:pPr>
            <w:r>
              <w:fldChar w:fldCharType="begin" w:fldLock="1"/>
            </w:r>
            <w:r>
              <w:instrText xml:space="preserve"> PAGEREF _Ref76937158 \h </w:instrText>
            </w:r>
            <w:r>
              <w:fldChar w:fldCharType="separate"/>
            </w:r>
            <w:r w:rsidR="00E31899">
              <w:rPr>
                <w:noProof/>
              </w:rPr>
              <w:t>126</w:t>
            </w:r>
            <w:r>
              <w:fldChar w:fldCharType="end"/>
            </w:r>
          </w:p>
        </w:tc>
      </w:tr>
      <w:tr w:rsidR="001E48CF" w:rsidRPr="00112FD0" w14:paraId="1338738A" w14:textId="77777777" w:rsidTr="00A94FFD">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18003623"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rsidR="00C31D92" w:rsidRPr="009F6850">
              <w:t>XDS Document consumer Actor prompt the user for input</w:t>
            </w:r>
            <w:r>
              <w:rPr>
                <w:spacing w:val="-8"/>
              </w:rPr>
              <w:fldChar w:fldCharType="end"/>
            </w:r>
          </w:p>
        </w:tc>
        <w:tc>
          <w:tcPr>
            <w:tcW w:w="753" w:type="dxa"/>
          </w:tcPr>
          <w:p w14:paraId="1404B24A" w14:textId="5F1E22A2" w:rsidR="001E48CF" w:rsidRDefault="001E48CF" w:rsidP="00112FD0">
            <w:pPr>
              <w:spacing w:line="360" w:lineRule="auto"/>
              <w:jc w:val="thaiDistribute"/>
            </w:pPr>
            <w:r>
              <w:fldChar w:fldCharType="begin" w:fldLock="1"/>
            </w:r>
            <w:r>
              <w:instrText xml:space="preserve"> PAGEREF _Ref76937161 \h </w:instrText>
            </w:r>
            <w:r>
              <w:fldChar w:fldCharType="separate"/>
            </w:r>
            <w:r w:rsidR="00E31899">
              <w:rPr>
                <w:noProof/>
              </w:rPr>
              <w:t>127</w:t>
            </w:r>
            <w:r>
              <w:fldChar w:fldCharType="end"/>
            </w:r>
          </w:p>
        </w:tc>
      </w:tr>
      <w:tr w:rsidR="001E48CF" w:rsidRPr="00112FD0" w14:paraId="0AD7BF96" w14:textId="77777777" w:rsidTr="00A94FFD">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9B04868"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rsidR="00C31D92" w:rsidRPr="009F6850">
              <w:t>XDS Document Consumer Actor prompt for essential search keyword values</w:t>
            </w:r>
            <w:r>
              <w:rPr>
                <w:spacing w:val="-8"/>
              </w:rPr>
              <w:fldChar w:fldCharType="end"/>
            </w:r>
          </w:p>
        </w:tc>
        <w:tc>
          <w:tcPr>
            <w:tcW w:w="753" w:type="dxa"/>
          </w:tcPr>
          <w:p w14:paraId="4A250FB0" w14:textId="4A14BCB5" w:rsidR="001E48CF" w:rsidRDefault="001E48CF" w:rsidP="00112FD0">
            <w:pPr>
              <w:spacing w:line="360" w:lineRule="auto"/>
              <w:jc w:val="thaiDistribute"/>
            </w:pPr>
            <w:r>
              <w:fldChar w:fldCharType="begin" w:fldLock="1"/>
            </w:r>
            <w:r>
              <w:instrText xml:space="preserve"> PAGEREF _Ref76937163 \h </w:instrText>
            </w:r>
            <w:r>
              <w:fldChar w:fldCharType="separate"/>
            </w:r>
            <w:r w:rsidR="00E31899">
              <w:rPr>
                <w:noProof/>
              </w:rPr>
              <w:t>127</w:t>
            </w:r>
            <w:r>
              <w:fldChar w:fldCharType="end"/>
            </w:r>
          </w:p>
        </w:tc>
      </w:tr>
      <w:tr w:rsidR="001E48CF" w:rsidRPr="00112FD0" w14:paraId="3E3CC654" w14:textId="77777777" w:rsidTr="00A94FFD">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0811A99F"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rsidR="00C31D92" w:rsidRPr="009F6850">
              <w:t>XDS Document Consumer Actor prompt for optional search keyword values</w:t>
            </w:r>
            <w:r>
              <w:rPr>
                <w:spacing w:val="-8"/>
              </w:rPr>
              <w:fldChar w:fldCharType="end"/>
            </w:r>
          </w:p>
        </w:tc>
        <w:tc>
          <w:tcPr>
            <w:tcW w:w="753" w:type="dxa"/>
          </w:tcPr>
          <w:p w14:paraId="0BCC78A3" w14:textId="26F19007" w:rsidR="001E48CF" w:rsidRDefault="001E48CF" w:rsidP="00112FD0">
            <w:pPr>
              <w:spacing w:line="360" w:lineRule="auto"/>
              <w:jc w:val="thaiDistribute"/>
            </w:pPr>
            <w:r>
              <w:fldChar w:fldCharType="begin" w:fldLock="1"/>
            </w:r>
            <w:r>
              <w:instrText xml:space="preserve"> PAGEREF _Ref76937166 \h </w:instrText>
            </w:r>
            <w:r>
              <w:fldChar w:fldCharType="separate"/>
            </w:r>
            <w:r w:rsidR="00E31899">
              <w:rPr>
                <w:noProof/>
              </w:rPr>
              <w:t>127</w:t>
            </w:r>
            <w:r>
              <w:fldChar w:fldCharType="end"/>
            </w:r>
          </w:p>
        </w:tc>
      </w:tr>
      <w:tr w:rsidR="001E48CF" w:rsidRPr="00112FD0" w14:paraId="7B0BF99F" w14:textId="77777777" w:rsidTr="00A94FFD">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1AD96A16"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rsidR="00C31D92" w:rsidRPr="009F6850">
              <w:t>XDS Document Consumer Actor sent ITI-18 transaction</w:t>
            </w:r>
            <w:r>
              <w:rPr>
                <w:spacing w:val="-8"/>
              </w:rPr>
              <w:fldChar w:fldCharType="end"/>
            </w:r>
          </w:p>
        </w:tc>
        <w:tc>
          <w:tcPr>
            <w:tcW w:w="753" w:type="dxa"/>
          </w:tcPr>
          <w:p w14:paraId="44A4A2F2" w14:textId="576C001F" w:rsidR="001E48CF" w:rsidRDefault="001E48CF" w:rsidP="00112FD0">
            <w:pPr>
              <w:spacing w:line="360" w:lineRule="auto"/>
              <w:jc w:val="thaiDistribute"/>
            </w:pPr>
            <w:r>
              <w:fldChar w:fldCharType="begin" w:fldLock="1"/>
            </w:r>
            <w:r>
              <w:instrText xml:space="preserve"> PAGEREF _Ref76937168 \h </w:instrText>
            </w:r>
            <w:r>
              <w:fldChar w:fldCharType="separate"/>
            </w:r>
            <w:r w:rsidR="00E31899">
              <w:rPr>
                <w:noProof/>
              </w:rPr>
              <w:t>128</w:t>
            </w:r>
            <w:r>
              <w:fldChar w:fldCharType="end"/>
            </w:r>
          </w:p>
        </w:tc>
      </w:tr>
      <w:tr w:rsidR="001E48CF" w:rsidRPr="00112FD0" w14:paraId="18A84A77" w14:textId="77777777" w:rsidTr="00A94FFD">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2102BA19"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rsidR="00C31D92" w:rsidRPr="009F6850">
              <w:t>XDS Document Registry received ITI-18 transaction then interpret the message</w:t>
            </w:r>
            <w:r>
              <w:rPr>
                <w:spacing w:val="-8"/>
              </w:rPr>
              <w:fldChar w:fldCharType="end"/>
            </w:r>
          </w:p>
        </w:tc>
        <w:tc>
          <w:tcPr>
            <w:tcW w:w="753" w:type="dxa"/>
          </w:tcPr>
          <w:p w14:paraId="46DC9E0E" w14:textId="6AA44802" w:rsidR="001E48CF" w:rsidRDefault="001E48CF" w:rsidP="00112FD0">
            <w:pPr>
              <w:spacing w:line="360" w:lineRule="auto"/>
              <w:jc w:val="thaiDistribute"/>
            </w:pPr>
            <w:r>
              <w:fldChar w:fldCharType="begin" w:fldLock="1"/>
            </w:r>
            <w:r>
              <w:instrText xml:space="preserve"> PAGEREF _Ref76937171 \h </w:instrText>
            </w:r>
            <w:r>
              <w:fldChar w:fldCharType="separate"/>
            </w:r>
            <w:r w:rsidR="00E31899">
              <w:rPr>
                <w:noProof/>
              </w:rPr>
              <w:t>128</w:t>
            </w:r>
            <w:r>
              <w:fldChar w:fldCharType="end"/>
            </w:r>
          </w:p>
        </w:tc>
      </w:tr>
      <w:tr w:rsidR="001E48CF" w:rsidRPr="00112FD0" w14:paraId="6D5850A4" w14:textId="77777777" w:rsidTr="00A94FFD">
        <w:tc>
          <w:tcPr>
            <w:tcW w:w="895" w:type="dxa"/>
          </w:tcPr>
          <w:p w14:paraId="21006995" w14:textId="1F3BA7CB" w:rsidR="001E48CF" w:rsidRDefault="001E48CF" w:rsidP="00112FD0">
            <w:pPr>
              <w:spacing w:line="360" w:lineRule="auto"/>
              <w:jc w:val="thaiDistribute"/>
            </w:pPr>
            <w:r>
              <w:fldChar w:fldCharType="begin" w:fldLock="1"/>
            </w:r>
            <w:r>
              <w:instrText xml:space="preserve"> REF _Ref76910725 \h </w:instrText>
            </w:r>
            <w:r>
              <w:fldChar w:fldCharType="separate"/>
            </w:r>
            <w:r>
              <w:t xml:space="preserve"> </w:t>
            </w:r>
            <w:r>
              <w:rPr>
                <w:noProof/>
              </w:rPr>
              <w:t>4</w:t>
            </w:r>
            <w:r>
              <w:noBreakHyphen/>
            </w:r>
            <w:r>
              <w:rPr>
                <w:noProof/>
              </w:rPr>
              <w:t>63</w:t>
            </w:r>
            <w:r>
              <w:fldChar w:fldCharType="end"/>
            </w:r>
          </w:p>
        </w:tc>
        <w:tc>
          <w:tcPr>
            <w:tcW w:w="6868" w:type="dxa"/>
          </w:tcPr>
          <w:p w14:paraId="27DF3DB1" w14:textId="4430FE81" w:rsidR="001E48CF" w:rsidRDefault="001E48CF"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rsidR="00C31D92" w:rsidRPr="009F6850">
              <w:t>XDS Document Registry then begin search operation over Smartcontract</w:t>
            </w:r>
            <w:r>
              <w:rPr>
                <w:spacing w:val="-8"/>
              </w:rPr>
              <w:fldChar w:fldCharType="end"/>
            </w:r>
          </w:p>
        </w:tc>
        <w:tc>
          <w:tcPr>
            <w:tcW w:w="753" w:type="dxa"/>
          </w:tcPr>
          <w:p w14:paraId="3A4E6A7F" w14:textId="2426E37F" w:rsidR="001E48CF" w:rsidRDefault="001E48CF" w:rsidP="00112FD0">
            <w:pPr>
              <w:spacing w:line="360" w:lineRule="auto"/>
              <w:jc w:val="thaiDistribute"/>
            </w:pPr>
            <w:r>
              <w:fldChar w:fldCharType="begin" w:fldLock="1"/>
            </w:r>
            <w:r>
              <w:instrText xml:space="preserve"> PAGEREF _Ref76937176 \h </w:instrText>
            </w:r>
            <w:r>
              <w:fldChar w:fldCharType="separate"/>
            </w:r>
            <w:r w:rsidR="00E31899">
              <w:rPr>
                <w:noProof/>
              </w:rPr>
              <w:t>130</w:t>
            </w:r>
            <w:r>
              <w:fldChar w:fldCharType="end"/>
            </w:r>
          </w:p>
        </w:tc>
      </w:tr>
      <w:tr w:rsidR="001E48CF" w:rsidRPr="00112FD0" w14:paraId="5672433F" w14:textId="77777777" w:rsidTr="00A94FFD">
        <w:tc>
          <w:tcPr>
            <w:tcW w:w="895" w:type="dxa"/>
          </w:tcPr>
          <w:p w14:paraId="4BF49403" w14:textId="4EA0CEF1" w:rsidR="001E48CF" w:rsidRDefault="001E48CF" w:rsidP="00112FD0">
            <w:pPr>
              <w:spacing w:line="360" w:lineRule="auto"/>
              <w:jc w:val="thaiDistribute"/>
            </w:pPr>
            <w:r>
              <w:fldChar w:fldCharType="begin" w:fldLock="1"/>
            </w:r>
            <w:r>
              <w:instrText xml:space="preserve"> REF _Ref76910731 \h </w:instrText>
            </w:r>
            <w:r>
              <w:fldChar w:fldCharType="separate"/>
            </w:r>
            <w:r>
              <w:t xml:space="preserve"> </w:t>
            </w:r>
            <w:r>
              <w:rPr>
                <w:noProof/>
              </w:rPr>
              <w:t>4</w:t>
            </w:r>
            <w:r>
              <w:noBreakHyphen/>
            </w:r>
            <w:r>
              <w:rPr>
                <w:noProof/>
              </w:rPr>
              <w:t>64</w:t>
            </w:r>
            <w:r>
              <w:fldChar w:fldCharType="end"/>
            </w:r>
          </w:p>
        </w:tc>
        <w:tc>
          <w:tcPr>
            <w:tcW w:w="6868" w:type="dxa"/>
          </w:tcPr>
          <w:p w14:paraId="00DF1820" w14:textId="6AA428EC" w:rsidR="001E48CF" w:rsidRDefault="001E48CF"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rsidR="00C31D92" w:rsidRPr="009F6850">
              <w:t>XDS Document Registry responding search result back to XDS Document Consumer</w:t>
            </w:r>
            <w:r>
              <w:rPr>
                <w:spacing w:val="-8"/>
              </w:rPr>
              <w:fldChar w:fldCharType="end"/>
            </w:r>
          </w:p>
        </w:tc>
        <w:tc>
          <w:tcPr>
            <w:tcW w:w="753" w:type="dxa"/>
          </w:tcPr>
          <w:p w14:paraId="09AD3FB9" w14:textId="250A4EFB" w:rsidR="001E48CF" w:rsidRDefault="001E48CF" w:rsidP="00112FD0">
            <w:pPr>
              <w:spacing w:line="360" w:lineRule="auto"/>
              <w:jc w:val="thaiDistribute"/>
            </w:pPr>
            <w:r>
              <w:fldChar w:fldCharType="begin" w:fldLock="1"/>
            </w:r>
            <w:r>
              <w:instrText xml:space="preserve"> PAGEREF _Ref76937178 \h </w:instrText>
            </w:r>
            <w:r>
              <w:fldChar w:fldCharType="separate"/>
            </w:r>
            <w:r w:rsidR="00E31899">
              <w:rPr>
                <w:noProof/>
              </w:rPr>
              <w:t>131</w:t>
            </w:r>
            <w:r>
              <w:fldChar w:fldCharType="end"/>
            </w:r>
          </w:p>
        </w:tc>
      </w:tr>
      <w:tr w:rsidR="001E48CF" w:rsidRPr="00112FD0" w14:paraId="1E3944EE" w14:textId="77777777" w:rsidTr="00A94FFD">
        <w:tc>
          <w:tcPr>
            <w:tcW w:w="895" w:type="dxa"/>
          </w:tcPr>
          <w:p w14:paraId="63112372" w14:textId="0A2FD63C" w:rsidR="001E48CF" w:rsidRDefault="001E48CF" w:rsidP="00112FD0">
            <w:pPr>
              <w:spacing w:line="360" w:lineRule="auto"/>
              <w:jc w:val="thaiDistribute"/>
            </w:pPr>
            <w:r>
              <w:fldChar w:fldCharType="begin" w:fldLock="1"/>
            </w:r>
            <w:r>
              <w:instrText xml:space="preserve"> REF _Ref76910735 \h </w:instrText>
            </w:r>
            <w:r>
              <w:fldChar w:fldCharType="separate"/>
            </w:r>
            <w:r>
              <w:t xml:space="preserve"> </w:t>
            </w:r>
            <w:r>
              <w:rPr>
                <w:noProof/>
              </w:rPr>
              <w:t>4</w:t>
            </w:r>
            <w:r>
              <w:noBreakHyphen/>
            </w:r>
            <w:r>
              <w:rPr>
                <w:noProof/>
              </w:rPr>
              <w:t>65</w:t>
            </w:r>
            <w:r>
              <w:fldChar w:fldCharType="end"/>
            </w:r>
          </w:p>
        </w:tc>
        <w:tc>
          <w:tcPr>
            <w:tcW w:w="6868" w:type="dxa"/>
          </w:tcPr>
          <w:p w14:paraId="2389ABBA" w14:textId="503F87D5" w:rsidR="001E48CF" w:rsidRDefault="001E48CF"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rsidR="00C31D92" w:rsidRPr="009F6850">
              <w:t>XDS Document Consumer received search result and display it to the user</w:t>
            </w:r>
            <w:r>
              <w:rPr>
                <w:spacing w:val="-8"/>
              </w:rPr>
              <w:fldChar w:fldCharType="end"/>
            </w:r>
          </w:p>
        </w:tc>
        <w:tc>
          <w:tcPr>
            <w:tcW w:w="753" w:type="dxa"/>
          </w:tcPr>
          <w:p w14:paraId="738DB3D7" w14:textId="571748C6" w:rsidR="001E48CF" w:rsidRDefault="001E48CF" w:rsidP="00112FD0">
            <w:pPr>
              <w:spacing w:line="360" w:lineRule="auto"/>
              <w:jc w:val="thaiDistribute"/>
            </w:pPr>
            <w:r>
              <w:fldChar w:fldCharType="begin" w:fldLock="1"/>
            </w:r>
            <w:r>
              <w:instrText xml:space="preserve"> PAGEREF _Ref76937181 \h </w:instrText>
            </w:r>
            <w:r>
              <w:fldChar w:fldCharType="separate"/>
            </w:r>
            <w:r w:rsidR="00E31899">
              <w:rPr>
                <w:noProof/>
              </w:rPr>
              <w:t>132</w:t>
            </w:r>
            <w:r>
              <w:fldChar w:fldCharType="end"/>
            </w:r>
          </w:p>
        </w:tc>
      </w:tr>
      <w:tr w:rsidR="00182FA3" w:rsidRPr="00112FD0" w14:paraId="427059A1" w14:textId="77777777" w:rsidTr="00A94FFD">
        <w:tc>
          <w:tcPr>
            <w:tcW w:w="895" w:type="dxa"/>
          </w:tcPr>
          <w:p w14:paraId="02D20C0F" w14:textId="37582DC8" w:rsidR="00182FA3" w:rsidRDefault="00182FA3" w:rsidP="00112FD0">
            <w:pPr>
              <w:spacing w:line="360" w:lineRule="auto"/>
              <w:jc w:val="thaiDistribute"/>
            </w:pPr>
            <w:r>
              <w:fldChar w:fldCharType="begin" w:fldLock="1"/>
            </w:r>
            <w:r>
              <w:instrText xml:space="preserve"> REF _Ref74279169 \h </w:instrText>
            </w:r>
            <w:r>
              <w:fldChar w:fldCharType="separate"/>
            </w:r>
            <w:r w:rsidR="00CF6494">
              <w:t xml:space="preserve"> </w:t>
            </w:r>
            <w:r w:rsidR="00CF6494">
              <w:rPr>
                <w:noProof/>
              </w:rPr>
              <w:t>4</w:t>
            </w:r>
            <w:r w:rsidR="00CF6494">
              <w:noBreakHyphen/>
            </w:r>
            <w:r w:rsidR="00CF6494">
              <w:rPr>
                <w:noProof/>
              </w:rPr>
              <w:t>66</w:t>
            </w:r>
            <w:r>
              <w:fldChar w:fldCharType="end"/>
            </w:r>
          </w:p>
        </w:tc>
        <w:tc>
          <w:tcPr>
            <w:tcW w:w="6868" w:type="dxa"/>
          </w:tcPr>
          <w:p w14:paraId="4F254A5B" w14:textId="03C7A5C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4 \h </w:instrText>
            </w:r>
            <w:r>
              <w:rPr>
                <w:spacing w:val="-8"/>
              </w:rPr>
            </w:r>
            <w:r>
              <w:rPr>
                <w:spacing w:val="-8"/>
              </w:rPr>
              <w:fldChar w:fldCharType="separate"/>
            </w:r>
            <w:r w:rsidR="00C31D92" w:rsidRPr="009F6850">
              <w:t xml:space="preserve">Part of transaction samples content </w:t>
            </w:r>
            <w:r>
              <w:rPr>
                <w:spacing w:val="-8"/>
              </w:rPr>
              <w:fldChar w:fldCharType="end"/>
            </w:r>
          </w:p>
        </w:tc>
        <w:tc>
          <w:tcPr>
            <w:tcW w:w="753" w:type="dxa"/>
          </w:tcPr>
          <w:p w14:paraId="64A253A9" w14:textId="16AFA35D" w:rsidR="00182FA3" w:rsidRPr="00112FD0" w:rsidRDefault="00182FA3" w:rsidP="00112FD0">
            <w:pPr>
              <w:spacing w:line="360" w:lineRule="auto"/>
              <w:jc w:val="thaiDistribute"/>
            </w:pPr>
            <w:r>
              <w:fldChar w:fldCharType="begin" w:fldLock="1"/>
            </w:r>
            <w:r>
              <w:instrText xml:space="preserve"> PAGEREF _Ref74284974 \h </w:instrText>
            </w:r>
            <w:r>
              <w:fldChar w:fldCharType="separate"/>
            </w:r>
            <w:r w:rsidR="00E31899">
              <w:rPr>
                <w:noProof/>
              </w:rPr>
              <w:t>134</w:t>
            </w:r>
            <w:r>
              <w:fldChar w:fldCharType="end"/>
            </w:r>
          </w:p>
        </w:tc>
      </w:tr>
      <w:tr w:rsidR="00182FA3" w:rsidRPr="00112FD0" w14:paraId="577B645D" w14:textId="77777777" w:rsidTr="00A94FFD">
        <w:tc>
          <w:tcPr>
            <w:tcW w:w="895" w:type="dxa"/>
          </w:tcPr>
          <w:p w14:paraId="32ACAA32" w14:textId="4CE1231A" w:rsidR="00182FA3" w:rsidRDefault="00182FA3" w:rsidP="00112FD0">
            <w:pPr>
              <w:spacing w:line="360" w:lineRule="auto"/>
              <w:jc w:val="thaiDistribute"/>
            </w:pPr>
            <w:r>
              <w:fldChar w:fldCharType="begin" w:fldLock="1"/>
            </w:r>
            <w:r>
              <w:instrText xml:space="preserve"> REF _Ref74279421 \h </w:instrText>
            </w:r>
            <w:r>
              <w:fldChar w:fldCharType="separate"/>
            </w:r>
            <w:r w:rsidR="00CF6494">
              <w:t xml:space="preserve"> </w:t>
            </w:r>
            <w:r w:rsidR="00CF6494">
              <w:rPr>
                <w:noProof/>
              </w:rPr>
              <w:t>4</w:t>
            </w:r>
            <w:r w:rsidR="00CF6494">
              <w:noBreakHyphen/>
            </w:r>
            <w:r w:rsidR="00CF6494">
              <w:rPr>
                <w:noProof/>
              </w:rPr>
              <w:t>67</w:t>
            </w:r>
            <w:r>
              <w:fldChar w:fldCharType="end"/>
            </w:r>
          </w:p>
        </w:tc>
        <w:tc>
          <w:tcPr>
            <w:tcW w:w="6868" w:type="dxa"/>
          </w:tcPr>
          <w:p w14:paraId="250A1B94" w14:textId="586935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00C31D92" w:rsidRPr="009F6850">
              <w:t>Ten of mockup transactions generated for the experiment</w:t>
            </w:r>
            <w:r>
              <w:rPr>
                <w:spacing w:val="-8"/>
              </w:rPr>
              <w:fldChar w:fldCharType="end"/>
            </w:r>
          </w:p>
        </w:tc>
        <w:tc>
          <w:tcPr>
            <w:tcW w:w="753" w:type="dxa"/>
          </w:tcPr>
          <w:p w14:paraId="0FD0C753" w14:textId="044D3ED0" w:rsidR="00182FA3" w:rsidRPr="00112FD0" w:rsidRDefault="00182FA3" w:rsidP="00112FD0">
            <w:pPr>
              <w:spacing w:line="360" w:lineRule="auto"/>
              <w:jc w:val="thaiDistribute"/>
            </w:pPr>
            <w:r>
              <w:fldChar w:fldCharType="begin" w:fldLock="1"/>
            </w:r>
            <w:r>
              <w:instrText xml:space="preserve"> PAGEREF _Ref74284977 \h </w:instrText>
            </w:r>
            <w:r>
              <w:fldChar w:fldCharType="separate"/>
            </w:r>
            <w:r w:rsidR="00E31899">
              <w:rPr>
                <w:noProof/>
              </w:rPr>
              <w:t>134</w:t>
            </w:r>
            <w:r>
              <w:fldChar w:fldCharType="end"/>
            </w:r>
          </w:p>
        </w:tc>
      </w:tr>
      <w:tr w:rsidR="00182FA3" w:rsidRPr="00112FD0" w14:paraId="68DD38ED" w14:textId="77777777" w:rsidTr="00A94FFD">
        <w:tc>
          <w:tcPr>
            <w:tcW w:w="895" w:type="dxa"/>
          </w:tcPr>
          <w:p w14:paraId="66292596" w14:textId="740C874A" w:rsidR="00182FA3" w:rsidRDefault="00802CE7" w:rsidP="00112FD0">
            <w:pPr>
              <w:spacing w:line="360" w:lineRule="auto"/>
              <w:jc w:val="thaiDistribute"/>
            </w:pPr>
            <w:r>
              <w:fldChar w:fldCharType="begin" w:fldLock="1"/>
            </w:r>
            <w:r>
              <w:instrText xml:space="preserve"> REF _Ref76309841 \h </w:instrText>
            </w:r>
            <w:r>
              <w:fldChar w:fldCharType="separate"/>
            </w:r>
            <w:r w:rsidR="00CF6494">
              <w:t xml:space="preserve"> </w:t>
            </w:r>
            <w:r w:rsidR="00CF6494">
              <w:rPr>
                <w:noProof/>
              </w:rPr>
              <w:t>4</w:t>
            </w:r>
            <w:r w:rsidR="00CF6494">
              <w:noBreakHyphen/>
            </w:r>
            <w:r w:rsidR="00CF6494">
              <w:rPr>
                <w:noProof/>
              </w:rPr>
              <w:t>68</w:t>
            </w:r>
            <w:r>
              <w:fldChar w:fldCharType="end"/>
            </w:r>
          </w:p>
        </w:tc>
        <w:tc>
          <w:tcPr>
            <w:tcW w:w="6868" w:type="dxa"/>
          </w:tcPr>
          <w:p w14:paraId="5393CE06" w14:textId="73DE6E97" w:rsidR="00182FA3" w:rsidRPr="00112FD0" w:rsidRDefault="00802CE7" w:rsidP="00112FD0">
            <w:pPr>
              <w:spacing w:line="360" w:lineRule="auto"/>
              <w:ind w:left="-116"/>
              <w:rPr>
                <w:spacing w:val="-8"/>
              </w:rPr>
            </w:pPr>
            <w:r>
              <w:rPr>
                <w:spacing w:val="-8"/>
              </w:rPr>
              <w:fldChar w:fldCharType="begin" w:fldLock="1"/>
            </w:r>
            <w:r>
              <w:rPr>
                <w:spacing w:val="-8"/>
              </w:rPr>
              <w:instrText xml:space="preserve"> REF _Ref76935781 \h </w:instrText>
            </w:r>
            <w:r>
              <w:rPr>
                <w:spacing w:val="-8"/>
              </w:rPr>
            </w:r>
            <w:r>
              <w:rPr>
                <w:spacing w:val="-8"/>
              </w:rPr>
              <w:fldChar w:fldCharType="separate"/>
            </w:r>
            <w:r w:rsidR="00C31D92" w:rsidRPr="009F6850">
              <w:t>Content of "permissioned-nodes.json" file define active nodes</w:t>
            </w:r>
            <w:r w:rsidR="00C31D92" w:rsidRPr="009F6850">
              <w:br/>
              <w:t>(node ids truncated for simpler explanation)</w:t>
            </w:r>
            <w:r>
              <w:rPr>
                <w:spacing w:val="-8"/>
              </w:rPr>
              <w:fldChar w:fldCharType="end"/>
            </w:r>
          </w:p>
        </w:tc>
        <w:tc>
          <w:tcPr>
            <w:tcW w:w="753" w:type="dxa"/>
          </w:tcPr>
          <w:p w14:paraId="6853908C" w14:textId="254210CB" w:rsidR="00182FA3" w:rsidRPr="00112FD0" w:rsidRDefault="00CF6494" w:rsidP="00112FD0">
            <w:pPr>
              <w:spacing w:line="360" w:lineRule="auto"/>
              <w:jc w:val="thaiDistribute"/>
            </w:pPr>
            <w:r>
              <w:fldChar w:fldCharType="begin" w:fldLock="1"/>
            </w:r>
            <w:r>
              <w:instrText xml:space="preserve"> PAGEREF _Ref76935833 \h </w:instrText>
            </w:r>
            <w:r>
              <w:fldChar w:fldCharType="separate"/>
            </w:r>
            <w:r w:rsidR="00E31899">
              <w:rPr>
                <w:noProof/>
              </w:rPr>
              <w:t>135</w:t>
            </w:r>
            <w:r>
              <w:fldChar w:fldCharType="end"/>
            </w:r>
          </w:p>
        </w:tc>
      </w:tr>
      <w:tr w:rsidR="00182FA3" w:rsidRPr="00112FD0" w14:paraId="616FCE53" w14:textId="77777777" w:rsidTr="00A94FFD">
        <w:tc>
          <w:tcPr>
            <w:tcW w:w="895" w:type="dxa"/>
          </w:tcPr>
          <w:p w14:paraId="6C266F76" w14:textId="1FAF22D6" w:rsidR="00182FA3" w:rsidRDefault="00802CE7" w:rsidP="00112FD0">
            <w:pPr>
              <w:spacing w:line="360" w:lineRule="auto"/>
              <w:jc w:val="thaiDistribute"/>
            </w:pPr>
            <w:r>
              <w:fldChar w:fldCharType="begin" w:fldLock="1"/>
            </w:r>
            <w:r>
              <w:instrText xml:space="preserve"> REF _Ref76309851 \h </w:instrText>
            </w:r>
            <w:r>
              <w:fldChar w:fldCharType="separate"/>
            </w:r>
            <w:r w:rsidR="00CF6494">
              <w:t xml:space="preserve"> </w:t>
            </w:r>
            <w:r w:rsidR="00CF6494">
              <w:rPr>
                <w:noProof/>
              </w:rPr>
              <w:t>4</w:t>
            </w:r>
            <w:r w:rsidR="00CF6494">
              <w:noBreakHyphen/>
            </w:r>
            <w:r w:rsidR="00CF6494">
              <w:rPr>
                <w:noProof/>
              </w:rPr>
              <w:t>69</w:t>
            </w:r>
            <w:r>
              <w:fldChar w:fldCharType="end"/>
            </w:r>
          </w:p>
        </w:tc>
        <w:tc>
          <w:tcPr>
            <w:tcW w:w="6868" w:type="dxa"/>
          </w:tcPr>
          <w:p w14:paraId="198EF376" w14:textId="42201971"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rsidR="00C31D92" w:rsidRPr="009F6850">
              <w:t>Single node id represent single active node</w:t>
            </w:r>
            <w:r>
              <w:rPr>
                <w:spacing w:val="-8"/>
              </w:rPr>
              <w:fldChar w:fldCharType="end"/>
            </w:r>
          </w:p>
        </w:tc>
        <w:tc>
          <w:tcPr>
            <w:tcW w:w="753" w:type="dxa"/>
          </w:tcPr>
          <w:p w14:paraId="1C1EB76F" w14:textId="5724EE16" w:rsidR="00182FA3" w:rsidRPr="00112FD0" w:rsidRDefault="00CF6494" w:rsidP="00112FD0">
            <w:pPr>
              <w:spacing w:line="360" w:lineRule="auto"/>
              <w:jc w:val="thaiDistribute"/>
            </w:pPr>
            <w:r>
              <w:fldChar w:fldCharType="begin" w:fldLock="1"/>
            </w:r>
            <w:r>
              <w:instrText xml:space="preserve"> PAGEREF _Ref76935836 \h </w:instrText>
            </w:r>
            <w:r>
              <w:fldChar w:fldCharType="separate"/>
            </w:r>
            <w:r w:rsidR="00E31899">
              <w:rPr>
                <w:noProof/>
              </w:rPr>
              <w:t>135</w:t>
            </w:r>
            <w:r>
              <w:fldChar w:fldCharType="end"/>
            </w:r>
          </w:p>
        </w:tc>
      </w:tr>
      <w:tr w:rsidR="00182FA3" w:rsidRPr="00112FD0" w14:paraId="6B5296F6" w14:textId="77777777" w:rsidTr="00A94FFD">
        <w:tc>
          <w:tcPr>
            <w:tcW w:w="895" w:type="dxa"/>
          </w:tcPr>
          <w:p w14:paraId="07047DF7" w14:textId="1CD83673" w:rsidR="00182FA3" w:rsidRDefault="00802CE7" w:rsidP="00112FD0">
            <w:pPr>
              <w:spacing w:line="360" w:lineRule="auto"/>
              <w:jc w:val="thaiDistribute"/>
            </w:pPr>
            <w:r>
              <w:fldChar w:fldCharType="begin" w:fldLock="1"/>
            </w:r>
            <w:r>
              <w:instrText xml:space="preserve"> REF _Ref76319758 \h </w:instrText>
            </w:r>
            <w:r>
              <w:fldChar w:fldCharType="separate"/>
            </w:r>
            <w:r w:rsidR="00CF6494">
              <w:t xml:space="preserve"> </w:t>
            </w:r>
            <w:r w:rsidR="00CF6494">
              <w:rPr>
                <w:noProof/>
              </w:rPr>
              <w:t>4</w:t>
            </w:r>
            <w:r w:rsidR="00CF6494">
              <w:noBreakHyphen/>
            </w:r>
            <w:r w:rsidR="00CF6494">
              <w:rPr>
                <w:noProof/>
              </w:rPr>
              <w:t>70</w:t>
            </w:r>
            <w:r>
              <w:fldChar w:fldCharType="end"/>
            </w:r>
          </w:p>
        </w:tc>
        <w:tc>
          <w:tcPr>
            <w:tcW w:w="6868" w:type="dxa"/>
          </w:tcPr>
          <w:p w14:paraId="52610EBF" w14:textId="493C76BB"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rsidR="00C31D92" w:rsidRPr="009F6850">
              <w:t>"numNodes" variable in "istanbul-init.sh" file reassigned with new value</w:t>
            </w:r>
            <w:r>
              <w:rPr>
                <w:spacing w:val="-8"/>
              </w:rPr>
              <w:fldChar w:fldCharType="end"/>
            </w:r>
          </w:p>
        </w:tc>
        <w:tc>
          <w:tcPr>
            <w:tcW w:w="753" w:type="dxa"/>
          </w:tcPr>
          <w:p w14:paraId="707FA10E" w14:textId="16BE91BE" w:rsidR="00182FA3" w:rsidRPr="00112FD0" w:rsidRDefault="00CF6494" w:rsidP="00112FD0">
            <w:pPr>
              <w:spacing w:line="360" w:lineRule="auto"/>
              <w:jc w:val="thaiDistribute"/>
            </w:pPr>
            <w:r>
              <w:fldChar w:fldCharType="begin" w:fldLock="1"/>
            </w:r>
            <w:r>
              <w:instrText xml:space="preserve"> PAGEREF _Ref76935840 \h </w:instrText>
            </w:r>
            <w:r>
              <w:fldChar w:fldCharType="separate"/>
            </w:r>
            <w:r w:rsidR="00E31899">
              <w:rPr>
                <w:noProof/>
              </w:rPr>
              <w:t>136</w:t>
            </w:r>
            <w:r>
              <w:fldChar w:fldCharType="end"/>
            </w:r>
          </w:p>
        </w:tc>
      </w:tr>
      <w:tr w:rsidR="00182FA3" w:rsidRPr="00112FD0" w14:paraId="0F0ABA28" w14:textId="77777777" w:rsidTr="00A94FFD">
        <w:tc>
          <w:tcPr>
            <w:tcW w:w="895" w:type="dxa"/>
          </w:tcPr>
          <w:p w14:paraId="0166C354" w14:textId="2DAD90ED" w:rsidR="00182FA3" w:rsidRDefault="00802CE7" w:rsidP="00112FD0">
            <w:pPr>
              <w:spacing w:line="360" w:lineRule="auto"/>
              <w:jc w:val="thaiDistribute"/>
            </w:pPr>
            <w:r>
              <w:fldChar w:fldCharType="begin" w:fldLock="1"/>
            </w:r>
            <w:r>
              <w:instrText xml:space="preserve"> REF _Ref76732523 \h </w:instrText>
            </w:r>
            <w:r>
              <w:fldChar w:fldCharType="separate"/>
            </w:r>
            <w:r w:rsidR="00CF6494">
              <w:t xml:space="preserve"> </w:t>
            </w:r>
            <w:r w:rsidR="00CF6494">
              <w:rPr>
                <w:noProof/>
              </w:rPr>
              <w:t>4</w:t>
            </w:r>
            <w:r w:rsidR="00CF6494">
              <w:noBreakHyphen/>
            </w:r>
            <w:r w:rsidR="00CF6494">
              <w:rPr>
                <w:noProof/>
              </w:rPr>
              <w:t>71</w:t>
            </w:r>
            <w:r>
              <w:fldChar w:fldCharType="end"/>
            </w:r>
          </w:p>
        </w:tc>
        <w:tc>
          <w:tcPr>
            <w:tcW w:w="6868" w:type="dxa"/>
          </w:tcPr>
          <w:p w14:paraId="5E6019DF" w14:textId="4C5EA6F5"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rsidR="00C31D92" w:rsidRPr="009F6850">
              <w:t>The 7-Node Example system log</w:t>
            </w:r>
            <w:r>
              <w:rPr>
                <w:spacing w:val="-8"/>
              </w:rPr>
              <w:fldChar w:fldCharType="end"/>
            </w:r>
          </w:p>
        </w:tc>
        <w:tc>
          <w:tcPr>
            <w:tcW w:w="753" w:type="dxa"/>
          </w:tcPr>
          <w:p w14:paraId="27CD6E3C" w14:textId="5565E5D6" w:rsidR="00182FA3" w:rsidRPr="00112FD0" w:rsidRDefault="00CF6494" w:rsidP="00112FD0">
            <w:pPr>
              <w:spacing w:line="360" w:lineRule="auto"/>
              <w:jc w:val="thaiDistribute"/>
            </w:pPr>
            <w:r>
              <w:fldChar w:fldCharType="begin" w:fldLock="1"/>
            </w:r>
            <w:r>
              <w:instrText xml:space="preserve"> PAGEREF _Ref76755316 \h </w:instrText>
            </w:r>
            <w:r>
              <w:fldChar w:fldCharType="separate"/>
            </w:r>
            <w:r w:rsidR="00E31899">
              <w:rPr>
                <w:noProof/>
              </w:rPr>
              <w:t>138</w:t>
            </w:r>
            <w:r>
              <w:fldChar w:fldCharType="end"/>
            </w:r>
          </w:p>
        </w:tc>
      </w:tr>
      <w:tr w:rsidR="00E31899" w:rsidRPr="00112FD0" w14:paraId="66FEA7FA" w14:textId="77777777" w:rsidTr="00A94FFD">
        <w:tc>
          <w:tcPr>
            <w:tcW w:w="895" w:type="dxa"/>
          </w:tcPr>
          <w:p w14:paraId="4C49414B" w14:textId="605FCE44" w:rsidR="00E31899" w:rsidRPr="00E31899" w:rsidRDefault="00870E54" w:rsidP="00870E54">
            <w:pPr>
              <w:spacing w:line="360" w:lineRule="auto"/>
            </w:pPr>
            <w:r>
              <w:rPr>
                <w:rFonts w:cstheme="minorBidi" w:hint="cs"/>
                <w:cs/>
              </w:rPr>
              <w:t xml:space="preserve"> </w:t>
            </w:r>
            <w:r w:rsidR="00E31899" w:rsidRPr="00E31899">
              <w:rPr>
                <w:cs/>
              </w:rPr>
              <w:fldChar w:fldCharType="begin" w:fldLock="1"/>
            </w:r>
            <w:r w:rsidR="00E31899" w:rsidRPr="00E31899">
              <w:rPr>
                <w:cs/>
              </w:rPr>
              <w:instrText xml:space="preserve"> </w:instrText>
            </w:r>
            <w:r w:rsidR="00E31899" w:rsidRPr="00E31899">
              <w:instrText>REF _Ref</w:instrText>
            </w:r>
            <w:r w:rsidR="00E31899" w:rsidRPr="00E31899">
              <w:rPr>
                <w:cs/>
              </w:rPr>
              <w:instrText xml:space="preserve">76927450 </w:instrText>
            </w:r>
            <w:r w:rsidR="00E31899" w:rsidRPr="00E31899">
              <w:instrText>\h</w:instrText>
            </w:r>
            <w:r w:rsidR="00E31899" w:rsidRPr="00E31899">
              <w:rPr>
                <w:cs/>
              </w:rPr>
              <w:instrText xml:space="preserve"> </w:instrText>
            </w:r>
            <w:r w:rsidR="00E31899">
              <w:instrText xml:space="preserve"> \* MERGEFORMAT </w:instrText>
            </w:r>
            <w:r w:rsidR="00E31899" w:rsidRPr="00E31899">
              <w:rPr>
                <w:cs/>
              </w:rPr>
            </w:r>
            <w:r w:rsidR="00E31899" w:rsidRPr="00E31899">
              <w:rPr>
                <w:cs/>
              </w:rPr>
              <w:fldChar w:fldCharType="separate"/>
            </w:r>
            <w:r w:rsidR="00E31899" w:rsidRPr="00E31899">
              <w:rPr>
                <w:noProof/>
              </w:rPr>
              <w:t>4</w:t>
            </w:r>
            <w:r w:rsidR="00E31899" w:rsidRPr="00E31899">
              <w:noBreakHyphen/>
            </w:r>
            <w:r w:rsidR="00E31899" w:rsidRPr="00E31899">
              <w:rPr>
                <w:noProof/>
              </w:rPr>
              <w:t>72</w:t>
            </w:r>
            <w:r w:rsidR="00E31899" w:rsidRPr="00E31899">
              <w:rPr>
                <w:cs/>
              </w:rPr>
              <w:fldChar w:fldCharType="end"/>
            </w:r>
          </w:p>
        </w:tc>
        <w:tc>
          <w:tcPr>
            <w:tcW w:w="6868" w:type="dxa"/>
          </w:tcPr>
          <w:p w14:paraId="315ABB0E" w14:textId="3846476B" w:rsidR="00E31899" w:rsidRPr="00E31899" w:rsidRDefault="00E31899" w:rsidP="00112FD0">
            <w:pPr>
              <w:spacing w:line="360" w:lineRule="auto"/>
              <w:ind w:left="-116"/>
              <w:rPr>
                <w:spacing w:val="-8"/>
              </w:rPr>
            </w:pPr>
            <w:r w:rsidRPr="00E31899">
              <w:rPr>
                <w:spacing w:val="-8"/>
                <w:cs/>
              </w:rPr>
              <w:fldChar w:fldCharType="begin" w:fldLock="1"/>
            </w:r>
            <w:r w:rsidRPr="00E31899">
              <w:rPr>
                <w:spacing w:val="-8"/>
                <w:cs/>
              </w:rPr>
              <w:instrText xml:space="preserve"> </w:instrText>
            </w:r>
            <w:r w:rsidRPr="00E31899">
              <w:rPr>
                <w:spacing w:val="-8"/>
              </w:rPr>
              <w:instrText>REF _Ref</w:instrText>
            </w:r>
            <w:r w:rsidRPr="00E31899">
              <w:rPr>
                <w:spacing w:val="-8"/>
                <w:cs/>
              </w:rPr>
              <w:instrText xml:space="preserve">79340388 </w:instrText>
            </w:r>
            <w:r w:rsidRPr="00E31899">
              <w:rPr>
                <w:spacing w:val="-8"/>
              </w:rPr>
              <w:instrText>\h</w:instrText>
            </w:r>
            <w:r w:rsidRPr="00E31899">
              <w:rPr>
                <w:spacing w:val="-8"/>
                <w:cs/>
              </w:rPr>
              <w:instrText xml:space="preserve"> </w:instrText>
            </w:r>
            <w:r>
              <w:rPr>
                <w:spacing w:val="-8"/>
              </w:rPr>
              <w:instrText xml:space="preserve"> \* MERGEFORMAT </w:instrText>
            </w:r>
            <w:r w:rsidRPr="00E31899">
              <w:rPr>
                <w:spacing w:val="-8"/>
                <w:cs/>
              </w:rPr>
            </w:r>
            <w:r w:rsidRPr="00E31899">
              <w:rPr>
                <w:spacing w:val="-8"/>
                <w:cs/>
              </w:rPr>
              <w:fldChar w:fldCharType="separate"/>
            </w:r>
            <w:r w:rsidRPr="00E31899">
              <w:t xml:space="preserve">Performance comparison of the system performing the Document Register function between when performed by only a single node and </w:t>
            </w:r>
            <w:r w:rsidRPr="00E31899">
              <w:br/>
              <w:t xml:space="preserve">when performed by all nodes at the same time </w:t>
            </w:r>
            <w:r w:rsidRPr="00E31899">
              <w:br/>
              <w:t>(without triggering the Document Query function at the time)</w:t>
            </w:r>
            <w:r w:rsidRPr="00E31899">
              <w:rPr>
                <w:spacing w:val="-8"/>
                <w:cs/>
              </w:rPr>
              <w:fldChar w:fldCharType="end"/>
            </w:r>
          </w:p>
        </w:tc>
        <w:tc>
          <w:tcPr>
            <w:tcW w:w="753" w:type="dxa"/>
          </w:tcPr>
          <w:p w14:paraId="00C6D5A4" w14:textId="02AEE2BF" w:rsidR="00E31899" w:rsidRPr="00E31899" w:rsidRDefault="00E31899" w:rsidP="00112FD0">
            <w:pPr>
              <w:spacing w:line="360" w:lineRule="auto"/>
              <w:jc w:val="thaiDistribute"/>
            </w:pPr>
            <w:r w:rsidRPr="00E31899">
              <w:rPr>
                <w:cs/>
              </w:rPr>
              <w:fldChar w:fldCharType="begin" w:fldLock="1"/>
            </w:r>
            <w:r w:rsidRPr="00E31899">
              <w:rPr>
                <w:cs/>
              </w:rPr>
              <w:instrText xml:space="preserve"> </w:instrText>
            </w:r>
            <w:r w:rsidRPr="00E31899">
              <w:instrText>PAGEREF _Ref</w:instrText>
            </w:r>
            <w:r w:rsidRPr="00E31899">
              <w:rPr>
                <w:cs/>
              </w:rPr>
              <w:instrText xml:space="preserve">79340417 </w:instrText>
            </w:r>
            <w:r w:rsidRPr="00E31899">
              <w:instrText>\h</w:instrText>
            </w:r>
            <w:r w:rsidRPr="00E31899">
              <w:rPr>
                <w:cs/>
              </w:rPr>
              <w:instrText xml:space="preserve"> </w:instrText>
            </w:r>
            <w:r w:rsidRPr="00E31899">
              <w:rPr>
                <w:cs/>
              </w:rPr>
            </w:r>
            <w:r w:rsidRPr="00E31899">
              <w:rPr>
                <w:cs/>
              </w:rPr>
              <w:fldChar w:fldCharType="separate"/>
            </w:r>
            <w:r w:rsidRPr="00E31899">
              <w:rPr>
                <w:noProof/>
                <w:cs/>
              </w:rPr>
              <w:t>141</w:t>
            </w:r>
            <w:r w:rsidRPr="00E31899">
              <w:rPr>
                <w:cs/>
              </w:rPr>
              <w:fldChar w:fldCharType="end"/>
            </w:r>
          </w:p>
        </w:tc>
      </w:tr>
      <w:tr w:rsidR="00E31899" w:rsidRPr="00112FD0" w14:paraId="10050236" w14:textId="77777777" w:rsidTr="00A94FFD">
        <w:tc>
          <w:tcPr>
            <w:tcW w:w="895" w:type="dxa"/>
          </w:tcPr>
          <w:p w14:paraId="660D9607" w14:textId="5678E616" w:rsidR="00E31899" w:rsidRPr="00E31899" w:rsidRDefault="00870E54" w:rsidP="00870E54">
            <w:pPr>
              <w:spacing w:line="360" w:lineRule="auto"/>
            </w:pPr>
            <w:r>
              <w:rPr>
                <w:rFonts w:cstheme="minorBidi" w:hint="cs"/>
                <w:cs/>
              </w:rPr>
              <w:t xml:space="preserve"> </w:t>
            </w:r>
            <w:r w:rsidR="00E31899" w:rsidRPr="00E31899">
              <w:rPr>
                <w:cs/>
              </w:rPr>
              <w:fldChar w:fldCharType="begin" w:fldLock="1"/>
            </w:r>
            <w:r w:rsidR="00E31899" w:rsidRPr="00E31899">
              <w:rPr>
                <w:cs/>
              </w:rPr>
              <w:instrText xml:space="preserve"> </w:instrText>
            </w:r>
            <w:r w:rsidR="00E31899" w:rsidRPr="00E31899">
              <w:instrText>REF _Ref</w:instrText>
            </w:r>
            <w:r w:rsidR="00E31899" w:rsidRPr="00E31899">
              <w:rPr>
                <w:cs/>
              </w:rPr>
              <w:instrText xml:space="preserve">76733852 </w:instrText>
            </w:r>
            <w:r w:rsidR="00E31899" w:rsidRPr="00E31899">
              <w:instrText>\h</w:instrText>
            </w:r>
            <w:r w:rsidR="00E31899" w:rsidRPr="00E31899">
              <w:rPr>
                <w:cs/>
              </w:rPr>
              <w:instrText xml:space="preserve"> </w:instrText>
            </w:r>
            <w:r w:rsidR="00E31899">
              <w:instrText xml:space="preserve"> \* MERGEFORMAT </w:instrText>
            </w:r>
            <w:r w:rsidR="00E31899" w:rsidRPr="00E31899">
              <w:rPr>
                <w:cs/>
              </w:rPr>
            </w:r>
            <w:r w:rsidR="00E31899" w:rsidRPr="00E31899">
              <w:rPr>
                <w:cs/>
              </w:rPr>
              <w:fldChar w:fldCharType="separate"/>
            </w:r>
            <w:r w:rsidR="00E31899" w:rsidRPr="00E31899">
              <w:rPr>
                <w:noProof/>
              </w:rPr>
              <w:t>4</w:t>
            </w:r>
            <w:r w:rsidR="00E31899" w:rsidRPr="00E31899">
              <w:noBreakHyphen/>
            </w:r>
            <w:r w:rsidR="00E31899" w:rsidRPr="00E31899">
              <w:rPr>
                <w:noProof/>
              </w:rPr>
              <w:t>73</w:t>
            </w:r>
            <w:r w:rsidR="00E31899" w:rsidRPr="00E31899">
              <w:rPr>
                <w:cs/>
              </w:rPr>
              <w:fldChar w:fldCharType="end"/>
            </w:r>
          </w:p>
        </w:tc>
        <w:tc>
          <w:tcPr>
            <w:tcW w:w="6868" w:type="dxa"/>
          </w:tcPr>
          <w:p w14:paraId="32417E29" w14:textId="45725754" w:rsidR="00E31899" w:rsidRPr="00E31899" w:rsidRDefault="00E31899" w:rsidP="00112FD0">
            <w:pPr>
              <w:spacing w:line="360" w:lineRule="auto"/>
              <w:ind w:left="-116"/>
              <w:rPr>
                <w:spacing w:val="-8"/>
              </w:rPr>
            </w:pPr>
            <w:r w:rsidRPr="00E31899">
              <w:rPr>
                <w:spacing w:val="-8"/>
                <w:cs/>
              </w:rPr>
              <w:fldChar w:fldCharType="begin" w:fldLock="1"/>
            </w:r>
            <w:r w:rsidRPr="00E31899">
              <w:rPr>
                <w:spacing w:val="-8"/>
                <w:cs/>
              </w:rPr>
              <w:instrText xml:space="preserve"> </w:instrText>
            </w:r>
            <w:r w:rsidRPr="00E31899">
              <w:rPr>
                <w:spacing w:val="-8"/>
              </w:rPr>
              <w:instrText>REF _Ref</w:instrText>
            </w:r>
            <w:r w:rsidRPr="00E31899">
              <w:rPr>
                <w:spacing w:val="-8"/>
                <w:cs/>
              </w:rPr>
              <w:instrText xml:space="preserve">76935866 </w:instrText>
            </w:r>
            <w:r w:rsidRPr="00E31899">
              <w:rPr>
                <w:spacing w:val="-8"/>
              </w:rPr>
              <w:instrText>\h</w:instrText>
            </w:r>
            <w:r w:rsidRPr="00E31899">
              <w:rPr>
                <w:spacing w:val="-8"/>
                <w:cs/>
              </w:rPr>
              <w:instrText xml:space="preserve"> </w:instrText>
            </w:r>
            <w:r>
              <w:rPr>
                <w:spacing w:val="-8"/>
              </w:rPr>
              <w:instrText xml:space="preserve"> \* MERGEFORMAT </w:instrText>
            </w:r>
            <w:r w:rsidRPr="00E31899">
              <w:rPr>
                <w:spacing w:val="-8"/>
                <w:cs/>
              </w:rPr>
            </w:r>
            <w:r w:rsidRPr="00E31899">
              <w:rPr>
                <w:spacing w:val="-8"/>
                <w:cs/>
              </w:rPr>
              <w:fldChar w:fldCharType="separate"/>
            </w:r>
            <w:r w:rsidRPr="00E31899">
              <w:t>Processing time to complete Document Query</w:t>
            </w:r>
            <w:r w:rsidRPr="00E31899">
              <w:rPr>
                <w:spacing w:val="-8"/>
                <w:cs/>
              </w:rPr>
              <w:fldChar w:fldCharType="end"/>
            </w:r>
          </w:p>
        </w:tc>
        <w:tc>
          <w:tcPr>
            <w:tcW w:w="753" w:type="dxa"/>
          </w:tcPr>
          <w:p w14:paraId="1591A8CA" w14:textId="367FC673" w:rsidR="00E31899" w:rsidRPr="00E31899" w:rsidRDefault="00E31899" w:rsidP="00112FD0">
            <w:pPr>
              <w:spacing w:line="360" w:lineRule="auto"/>
              <w:jc w:val="thaiDistribute"/>
            </w:pPr>
            <w:r w:rsidRPr="00E31899">
              <w:rPr>
                <w:cs/>
              </w:rPr>
              <w:fldChar w:fldCharType="begin" w:fldLock="1"/>
            </w:r>
            <w:r w:rsidRPr="00E31899">
              <w:rPr>
                <w:cs/>
              </w:rPr>
              <w:instrText xml:space="preserve"> </w:instrText>
            </w:r>
            <w:r w:rsidRPr="00E31899">
              <w:instrText>PAGEREF _Ref</w:instrText>
            </w:r>
            <w:r w:rsidRPr="00E31899">
              <w:rPr>
                <w:cs/>
              </w:rPr>
              <w:instrText xml:space="preserve">79340406 </w:instrText>
            </w:r>
            <w:r w:rsidRPr="00E31899">
              <w:instrText>\h</w:instrText>
            </w:r>
            <w:r w:rsidRPr="00E31899">
              <w:rPr>
                <w:cs/>
              </w:rPr>
              <w:instrText xml:space="preserve"> </w:instrText>
            </w:r>
            <w:r w:rsidRPr="00E31899">
              <w:rPr>
                <w:cs/>
              </w:rPr>
            </w:r>
            <w:r w:rsidRPr="00E31899">
              <w:rPr>
                <w:cs/>
              </w:rPr>
              <w:fldChar w:fldCharType="separate"/>
            </w:r>
            <w:r w:rsidRPr="00E31899">
              <w:rPr>
                <w:noProof/>
                <w:cs/>
              </w:rPr>
              <w:t>143</w:t>
            </w:r>
            <w:r w:rsidRPr="00E31899">
              <w:rPr>
                <w:cs/>
              </w:rP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123CCCDD"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733D63" w:rsidRPr="00733D63">
        <w:rPr>
          <w:color w:val="000000" w:themeColor="text1"/>
        </w:rPr>
        <w:t>However, there is still no effective approach to tackle the problem</w:t>
      </w:r>
      <w:r w:rsidR="00A47532" w:rsidRPr="00A47532">
        <w:rPr>
          <w:color w:val="000000" w:themeColor="text1"/>
        </w:rPr>
        <w: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XDS.b)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ipeware’ are the main cause of these threats. Ransomware takes over ownership over data away from the hospital system and encrypts all the data which often takes an important role in hospital operation. At the same time, Wipewar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XDS.b)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XDS.b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XDS.b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14" w:name="CHAPTERII_21"/>
      <w:r w:rsidR="00177817" w:rsidRPr="00560E1E">
        <w:rPr>
          <w:rFonts w:ascii="Times New Roman" w:hAnsi="Times New Roman" w:cs="Times New Roman"/>
          <w:b/>
          <w:bCs/>
          <w:sz w:val="24"/>
          <w:szCs w:val="24"/>
        </w:rPr>
        <w:t>Integrating the Healthcare Enterprise (IHE)</w:t>
      </w:r>
      <w:bookmarkEnd w:id="14"/>
    </w:p>
    <w:p w14:paraId="2DB54AB3" w14:textId="3D0FFB0A"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t>
      </w:r>
      <w:r w:rsidR="001E5AC8" w:rsidRPr="001E5AC8">
        <w:rPr>
          <w:rFonts w:ascii="Times New Roman" w:hAnsi="Times New Roman" w:cs="Times New Roman"/>
          <w:sz w:val="24"/>
          <w:szCs w:val="24"/>
        </w:rPr>
        <w:t>that works closely with the healthcare industry to improve the integration, exchange, and sharing of information technology systems in the healthcare sector</w:t>
      </w:r>
      <w:r w:rsidR="00421C20" w:rsidRPr="00560E1E">
        <w:rPr>
          <w:rFonts w:ascii="Times New Roman" w:hAnsi="Times New Roman" w:cs="Times New Roman"/>
          <w:sz w:val="24"/>
          <w:szCs w:val="24"/>
        </w:rPr>
        <w:t xml:space="preserve">. </w:t>
      </w:r>
      <w:r w:rsidR="006A1E4D" w:rsidRPr="006A1E4D">
        <w:rPr>
          <w:rFonts w:ascii="Times New Roman" w:hAnsi="Times New Roman" w:cs="Times New Roman"/>
          <w:sz w:val="24"/>
          <w:szCs w:val="24"/>
        </w:rPr>
        <w:t>IHE supports the use of standard practices like HL7 or DICOM to satisfy special demands or clinical needs in order to provide the best possible patient care.</w:t>
      </w:r>
      <w:r w:rsidR="00421C20" w:rsidRPr="00560E1E">
        <w:rPr>
          <w:rFonts w:ascii="Times New Roman" w:hAnsi="Times New Roman" w:cs="Times New Roman"/>
          <w:sz w:val="24"/>
          <w:szCs w:val="24"/>
        </w:rPr>
        <w:t xml:space="preserve"> </w:t>
      </w:r>
      <w:r w:rsidR="00583094" w:rsidRPr="00583094">
        <w:rPr>
          <w:rFonts w:ascii="Times New Roman" w:hAnsi="Times New Roman" w:cs="Times New Roman"/>
          <w:sz w:val="24"/>
          <w:szCs w:val="24"/>
        </w:rPr>
        <w:t>A system created in accordance with IHE will be able to interact more efficiently with one another, will be easier to set up, and will allow health care practitioners to use health data more efficiently.</w:t>
      </w:r>
      <w:r w:rsidR="00421C20" w:rsidRPr="00560E1E">
        <w:rPr>
          <w:rFonts w:ascii="Times New Roman" w:hAnsi="Times New Roman" w:cs="Times New Roman"/>
          <w:sz w:val="24"/>
          <w:szCs w:val="24"/>
        </w:rPr>
        <w:t xml:space="preserve"> This helps enables accessibility to the information which enables usability whenever and wherever it is needed. The initiative is responsible for providing services for interoperability, specifications, and tools. </w:t>
      </w:r>
      <w:r w:rsidR="00232E34" w:rsidRPr="00232E34">
        <w:rPr>
          <w:rFonts w:ascii="Times New Roman" w:hAnsi="Times New Roman" w:cs="Times New Roman"/>
          <w:sz w:val="24"/>
          <w:szCs w:val="24"/>
        </w:rPr>
        <w:t>They also collaborate with industries, health organizations, physicians, and users to design, test, and deploy solutions that satisfy important health information demands while adhering to defined protocols</w:t>
      </w:r>
      <w:r w:rsidR="00421C20" w:rsidRPr="00560E1E">
        <w:rPr>
          <w:rFonts w:ascii="Times New Roman" w:hAnsi="Times New Roman" w:cs="Times New Roman"/>
          <w:sz w:val="24"/>
          <w:szCs w:val="24"/>
        </w:rPr>
        <w:t xml:space="preserve"> </w:t>
      </w:r>
      <w:r w:rsidR="00865FB4"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15" w:name="CHAPTERII_211"/>
      <w:r w:rsidRPr="00560E1E">
        <w:rPr>
          <w:rFonts w:ascii="Times New Roman" w:hAnsi="Times New Roman" w:cs="Times New Roman"/>
          <w:b/>
          <w:bCs/>
          <w:sz w:val="24"/>
          <w:szCs w:val="24"/>
        </w:rPr>
        <w:t>IHE Process</w:t>
      </w:r>
      <w:bookmarkEnd w:id="15"/>
    </w:p>
    <w:p w14:paraId="09B681CE" w14:textId="398C3653"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fldLock="1"/>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w:t>
      </w:r>
      <w:r w:rsidR="005A5930" w:rsidRPr="005A5930">
        <w:rPr>
          <w:rFonts w:ascii="Times New Roman" w:hAnsi="Times New Roman" w:cs="Times New Roman"/>
          <w:sz w:val="24"/>
          <w:szCs w:val="24"/>
        </w:rPr>
        <w:t>Technical and clinical experts develop critical usage scenarios for health information exchange in this phase, and then generate specifications for system communication to solve the use scenarios.</w:t>
      </w:r>
      <w:r w:rsidR="008672A0" w:rsidRPr="00560E1E">
        <w:rPr>
          <w:rFonts w:ascii="Times New Roman" w:hAnsi="Times New Roman" w:cs="Times New Roman"/>
          <w:sz w:val="24"/>
          <w:szCs w:val="24"/>
        </w:rPr>
        <w:t xml:space="preserve">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fldLock="1"/>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6C4A9A64" w:rsidR="00237839" w:rsidRPr="00560E1E" w:rsidRDefault="002B083F" w:rsidP="00FB772F">
      <w:pPr>
        <w:pStyle w:val="Caption"/>
        <w:jc w:val="center"/>
        <w:rPr>
          <w:i/>
          <w:iCs/>
        </w:rPr>
      </w:pPr>
      <w:bookmarkStart w:id="16" w:name="_Ref69270806"/>
      <w:bookmarkStart w:id="17" w:name="_Toc74189599"/>
      <w:bookmarkStart w:id="18" w:name="_Ref74190501"/>
      <w:r w:rsidRPr="00560E1E">
        <w:t xml:space="preserve">Figure </w:t>
      </w:r>
      <w:fldSimple w:instr=" STYLEREF 1 \s " w:fldLock="1">
        <w:r w:rsidR="0096498E" w:rsidRPr="00560E1E">
          <w:rPr>
            <w:noProof/>
          </w:rPr>
          <w:t>2</w:t>
        </w:r>
      </w:fldSimple>
      <w:r w:rsidR="0096498E" w:rsidRPr="00560E1E">
        <w:noBreakHyphen/>
      </w:r>
      <w:fldSimple w:instr=" SEQ Figure \* ARABIC \s 1 " w:fldLock="1">
        <w:r w:rsidR="0096498E" w:rsidRPr="00560E1E">
          <w:rPr>
            <w:noProof/>
          </w:rPr>
          <w:t>1</w:t>
        </w:r>
      </w:fldSimple>
      <w:bookmarkEnd w:id="16"/>
      <w:r w:rsidR="004623E8" w:rsidRPr="00560E1E">
        <w:t xml:space="preserve"> </w:t>
      </w:r>
      <w:bookmarkStart w:id="19"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fldLock="1"/>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7"/>
      <w:r w:rsidR="004A1626" w:rsidRPr="00560E1E">
        <w:rPr>
          <w:i/>
          <w:iCs/>
        </w:rPr>
        <w:fldChar w:fldCharType="end"/>
      </w:r>
      <w:bookmarkEnd w:id="18"/>
      <w:bookmarkEnd w:id="19"/>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20" w:name="CHAPTERII_212"/>
      <w:r w:rsidRPr="00560E1E">
        <w:rPr>
          <w:rFonts w:ascii="Times New Roman" w:hAnsi="Times New Roman" w:cs="Times New Roman"/>
          <w:b/>
          <w:bCs/>
          <w:sz w:val="24"/>
          <w:szCs w:val="24"/>
        </w:rPr>
        <w:t>IHE Integration Profiles</w:t>
      </w:r>
      <w:bookmarkEnd w:id="20"/>
    </w:p>
    <w:p w14:paraId="0CAEEAD4" w14:textId="655B5803"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w:t>
      </w:r>
      <w:r w:rsidR="00433825" w:rsidRPr="00433825">
        <w:rPr>
          <w:rFonts w:ascii="Times New Roman" w:hAnsi="Times New Roman" w:cs="Times New Roman"/>
          <w:sz w:val="24"/>
          <w:szCs w:val="24"/>
        </w:rPr>
        <w:t>These profiles arrange integrated functions through the coordinated execution of defined health information sharing standards (including HL7 W3C, DICOM, and safety standards).</w:t>
      </w:r>
      <w:r w:rsidR="001E4BE0" w:rsidRPr="001E4BE0">
        <w:rPr>
          <w:rFonts w:ascii="Times New Roman" w:hAnsi="Times New Roman" w:cs="Times New Roman"/>
          <w:sz w:val="24"/>
          <w:szCs w:val="24"/>
        </w:rPr>
        <w:t xml:space="preserve">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4D69E2" w:rsidRPr="004D69E2">
        <w:rPr>
          <w:rFonts w:ascii="Times New Roman" w:hAnsi="Times New Roman" w:cs="Times New Roman"/>
          <w:sz w:val="24"/>
          <w:szCs w:val="24"/>
        </w:rPr>
        <w:t>By referencing the associated standards, each profile outlines the participants (actors), transactions, and availability of information needed for implementing to address the scenario.</w:t>
      </w:r>
      <w:r w:rsidR="001E4BE0" w:rsidRPr="001E4BE0">
        <w:rPr>
          <w:rFonts w:ascii="Times New Roman" w:hAnsi="Times New Roman" w:cs="Times New Roman"/>
          <w:sz w:val="24"/>
          <w:szCs w:val="24"/>
        </w:rPr>
        <w:t xml:space="preserve"> IHE Profiles that have undergone IHE Process, tested, and deployment in real-world settings and have reached the approved status, will be published in documents called "IHE </w:t>
      </w:r>
      <w:r w:rsidR="001E4BE0" w:rsidRPr="001E4BE0">
        <w:rPr>
          <w:rFonts w:ascii="Times New Roman" w:hAnsi="Times New Roman" w:cs="Times New Roman"/>
          <w:sz w:val="24"/>
          <w:szCs w:val="24"/>
        </w:rPr>
        <w:lastRenderedPageBreak/>
        <w:t>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21"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21"/>
    </w:p>
    <w:p w14:paraId="0F333C06" w14:textId="3F8A4200"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0A14AC" w:rsidRPr="000A14AC">
        <w:rPr>
          <w:rFonts w:ascii="Times New Roman" w:hAnsi="Times New Roman" w:cs="Times New Roman"/>
          <w:sz w:val="24"/>
          <w:szCs w:val="24"/>
        </w:rPr>
        <w:t>The IHE IT Infrastructure Technical Framework (ITI TF) defines the implementation of existing standards to establish medical information sharing that supports the best patient care</w:t>
      </w:r>
      <w:r w:rsidR="00576011" w:rsidRPr="00576011">
        <w:rPr>
          <w:rFonts w:ascii="Times New Roman" w:hAnsi="Times New Roman" w:cs="Times New Roman"/>
          <w:sz w:val="24"/>
          <w:szCs w:val="24"/>
        </w:rPr>
        <w:t xml:space="preserve">. </w:t>
      </w:r>
      <w:r w:rsidR="004557CA" w:rsidRPr="004557CA">
        <w:rPr>
          <w:rFonts w:ascii="Times New Roman" w:hAnsi="Times New Roman" w:cs="Times New Roman"/>
          <w:sz w:val="24"/>
          <w:szCs w:val="24"/>
        </w:rPr>
        <w:t>After the public review phase, the framework is expanded every year, and it is maintained regularly by detection and corrections through errors.</w:t>
      </w:r>
      <w:r w:rsidR="00576011" w:rsidRPr="00576011">
        <w:rPr>
          <w:rFonts w:ascii="Times New Roman" w:hAnsi="Times New Roman" w:cs="Times New Roman"/>
          <w:sz w:val="24"/>
          <w:szCs w:val="24"/>
        </w:rPr>
        <w:t xml:space="preserve"> </w:t>
      </w:r>
      <w:r w:rsidR="00D4431A" w:rsidRPr="00D4431A">
        <w:rPr>
          <w:rFonts w:ascii="Times New Roman" w:hAnsi="Times New Roman" w:cs="Times New Roman"/>
          <w:sz w:val="24"/>
          <w:szCs w:val="24"/>
        </w:rPr>
        <w:t>IHE ITI TF identifies a subset of the functional components of healthcare companies, called "IHE Participants", and uses "transactions" to illustrate their interactions based on a set of standards-based coordination</w:t>
      </w:r>
      <w:r w:rsidR="00576011" w:rsidRPr="00576011">
        <w:rPr>
          <w:rFonts w:ascii="Times New Roman" w:hAnsi="Times New Roman" w:cs="Times New Roman"/>
          <w:sz w:val="24"/>
          <w:szCs w:val="24"/>
        </w:rPr>
        <w:t>.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22"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XDS</w:t>
      </w:r>
      <w:r w:rsidR="003409E1" w:rsidRPr="00560E1E">
        <w:rPr>
          <w:rFonts w:ascii="Times New Roman" w:hAnsi="Times New Roman" w:cs="Times New Roman"/>
          <w:b/>
          <w:bCs/>
          <w:sz w:val="24"/>
          <w:szCs w:val="24"/>
        </w:rPr>
        <w:t>.b</w:t>
      </w:r>
      <w:r w:rsidR="00002F8B" w:rsidRPr="00560E1E">
        <w:rPr>
          <w:rFonts w:ascii="Times New Roman" w:hAnsi="Times New Roman" w:cs="Times New Roman"/>
          <w:b/>
          <w:bCs/>
          <w:sz w:val="24"/>
          <w:szCs w:val="24"/>
        </w:rPr>
        <w:t xml:space="preserve">) Profile </w:t>
      </w:r>
      <w:bookmarkEnd w:id="22"/>
    </w:p>
    <w:p w14:paraId="0FCADF81" w14:textId="782BD0D4"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D61DAE" w:rsidRPr="00D61DAE">
        <w:rPr>
          <w:rFonts w:ascii="Times New Roman" w:hAnsi="Times New Roman" w:cs="Times New Roman"/>
          <w:sz w:val="24"/>
          <w:szCs w:val="24"/>
        </w:rPr>
        <w:t xml:space="preserve">The configuration file XDS.b (Cross-enterprise document sharing set-b) </w:t>
      </w:r>
      <w:r w:rsidR="00D61DAE" w:rsidRPr="00FB58D6">
        <w:rPr>
          <w:rFonts w:ascii="Times New Roman" w:hAnsi="Times New Roman" w:cs="Times New Roman"/>
          <w:spacing w:val="-2"/>
          <w:sz w:val="24"/>
          <w:szCs w:val="24"/>
        </w:rPr>
        <w:t>makes it easier to register, distribute, and access patient EHR (Electronic Health Records) </w:t>
      </w:r>
      <w:r w:rsidR="00FB58D6">
        <w:rPr>
          <w:rFonts w:ascii="Times New Roman" w:hAnsi="Times New Roman" w:cs="Times New Roman"/>
          <w:spacing w:val="-2"/>
          <w:sz w:val="24"/>
          <w:szCs w:val="24"/>
        </w:rPr>
        <w:br/>
      </w:r>
      <w:r w:rsidR="00D61DAE" w:rsidRPr="00D61DAE">
        <w:rPr>
          <w:rFonts w:ascii="Times New Roman" w:hAnsi="Times New Roman" w:cs="Times New Roman"/>
          <w:sz w:val="24"/>
          <w:szCs w:val="24"/>
        </w:rPr>
        <w:t>across the healthcare corporat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5906B2" w:rsidRPr="005906B2">
        <w:rPr>
          <w:rFonts w:ascii="Times New Roman" w:hAnsi="Times New Roman" w:cs="Times New Roman"/>
          <w:sz w:val="24"/>
          <w:szCs w:val="24"/>
        </w:rPr>
        <w:t>The profile aims at providing a description for handling the exchange of health documents among any healthcare organization, extending from doctors' hospital rooms to acute treatment in psychiatric wards, in compliance with standards.</w:t>
      </w:r>
      <w:r w:rsidR="0065030A" w:rsidRPr="0065030A">
        <w:rPr>
          <w:rFonts w:ascii="Times New Roman" w:hAnsi="Times New Roman" w:cs="Times New Roman"/>
          <w:sz w:val="24"/>
          <w:szCs w:val="24"/>
        </w:rPr>
        <w:t xml:space="preserve">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fldLock="1"/>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In IHE ITI TF Vol.1 declared that the term XDS within the IHE ITI TF currently refers only to XDS.b</w:t>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XDS.b profile is to allow XDS Affinity Domain members to share health documents via XDS Document Registry. That means, its process mainly about makes metadata of documents within the XDS Document Repository available on XDS Document Registry entry. This allows any XDS Document Consumer to visit XDS Document Registry and </w:t>
      </w:r>
      <w:r w:rsidR="003B371F" w:rsidRPr="003B371F">
        <w:rPr>
          <w:rFonts w:ascii="Times New Roman" w:hAnsi="Times New Roman" w:cs="Times New Roman"/>
          <w:sz w:val="24"/>
          <w:szCs w:val="24"/>
        </w:rPr>
        <w:lastRenderedPageBreak/>
        <w:t>seek the document they need before retrieve it from the XDS Document Repository that the document belongs to.</w:t>
      </w:r>
    </w:p>
    <w:p w14:paraId="1C7E5DAA" w14:textId="576E19AC"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The process overview of Cross-Enterprise Document Sharing (XDS.b) profile is described in </w:t>
      </w:r>
      <w:r w:rsidRPr="00560E1E">
        <w:rPr>
          <w:rFonts w:ascii="Times New Roman" w:hAnsi="Times New Roman" w:cs="Times New Roman"/>
          <w:sz w:val="24"/>
          <w:szCs w:val="24"/>
        </w:rPr>
        <w:fldChar w:fldCharType="begin" w:fldLock="1"/>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or exampl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560E1E">
        <w:rPr>
          <w:rFonts w:ascii="Times New Roman" w:hAnsi="Times New Roman" w:cs="Times New Roman"/>
          <w:sz w:val="24"/>
          <w:szCs w:val="24"/>
        </w:rPr>
        <w:t xml:space="preserve"> According to XDS.b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w:t>
      </w:r>
      <w:r w:rsidR="002A1524" w:rsidRPr="00560E1E">
        <w:rPr>
          <w:rFonts w:ascii="Times New Roman" w:hAnsi="Times New Roman" w:cs="Times New Roman"/>
          <w:sz w:val="24"/>
          <w:szCs w:val="24"/>
        </w:rPr>
        <w:t>but</w:t>
      </w:r>
      <w:r w:rsidR="00051658" w:rsidRPr="00560E1E">
        <w:rPr>
          <w:rFonts w:ascii="Times New Roman" w:hAnsi="Times New Roman" w:cs="Times New Roman"/>
          <w:sz w:val="24"/>
          <w:szCs w:val="24"/>
        </w:rPr>
        <w:t xml:space="preserve"> combined together. </w:t>
      </w:r>
    </w:p>
    <w:p w14:paraId="36DC030C" w14:textId="6DBFB64B" w:rsidR="00580BFC" w:rsidRPr="00560E1E" w:rsidRDefault="008F7502" w:rsidP="007B5752">
      <w:pPr>
        <w:pStyle w:val="ListParagraph"/>
        <w:spacing w:line="360" w:lineRule="auto"/>
        <w:ind w:left="0" w:firstLine="720"/>
        <w:jc w:val="thaiDistribute"/>
        <w:rPr>
          <w:rFonts w:ascii="Times New Roman" w:hAnsi="Times New Roman" w:cs="Times New Roman"/>
          <w:sz w:val="24"/>
          <w:szCs w:val="24"/>
        </w:rPr>
      </w:pPr>
      <w:r w:rsidRPr="008F7502">
        <w:rPr>
          <w:rFonts w:ascii="Times New Roman" w:hAnsi="Times New Roman" w:cs="Times New Roman"/>
          <w:sz w:val="24"/>
          <w:szCs w:val="24"/>
        </w:rPr>
        <w:t>The XDS Document Repository will index and make the document available for use after receiving the document and associated metadata.</w:t>
      </w:r>
      <w:r w:rsidR="00051658" w:rsidRPr="00560E1E">
        <w:rPr>
          <w:rFonts w:ascii="Times New Roman" w:hAnsi="Times New Roman" w:cs="Times New Roman"/>
          <w:sz w:val="24"/>
          <w:szCs w:val="24"/>
        </w:rPr>
        <w:t xml:space="preserve"> At the same time, XDS Document Repository register</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A2570C">
        <w:rPr>
          <w:rFonts w:ascii="Times New Roman" w:hAnsi="Times New Roman" w:cs="Times New Roman"/>
          <w:sz w:val="24"/>
          <w:szCs w:val="24"/>
        </w:rPr>
        <w:t xml:space="preserve"> transaction</w:t>
      </w:r>
      <w:r w:rsidR="009F03D0" w:rsidRPr="00560E1E">
        <w:rPr>
          <w:rFonts w:ascii="Times New Roman" w:hAnsi="Times New Roman" w:cs="Times New Roman"/>
          <w:sz w:val="24"/>
          <w:szCs w:val="24"/>
        </w:rPr>
        <w:t>.</w:t>
      </w:r>
      <w:r w:rsidR="00051658" w:rsidRPr="00560E1E">
        <w:rPr>
          <w:rFonts w:ascii="Times New Roman" w:hAnsi="Times New Roman" w:cs="Times New Roman"/>
          <w:sz w:val="24"/>
          <w:szCs w:val="24"/>
        </w:rPr>
        <w:t xml:space="preserve"> </w:t>
      </w:r>
      <w:r w:rsidR="0037799D" w:rsidRPr="0037799D">
        <w:rPr>
          <w:rFonts w:ascii="Times New Roman" w:hAnsi="Times New Roman" w:cs="Times New Roman"/>
          <w:sz w:val="24"/>
          <w:szCs w:val="24"/>
        </w:rPr>
        <w:t>"XDS document registry participant" will be the name of the document registry.</w:t>
      </w:r>
      <w:r w:rsidR="00051658" w:rsidRPr="00560E1E">
        <w:rPr>
          <w:rFonts w:ascii="Times New Roman" w:hAnsi="Times New Roman" w:cs="Times New Roman"/>
          <w:sz w:val="24"/>
          <w:szCs w:val="24"/>
        </w:rPr>
        <w:t xml:space="preserve">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w:t>
      </w:r>
      <w:r w:rsidR="000C05DB" w:rsidRPr="00560E1E">
        <w:rPr>
          <w:rFonts w:ascii="Times New Roman" w:hAnsi="Times New Roman" w:cs="Times New Roman"/>
          <w:sz w:val="24"/>
          <w:szCs w:val="24"/>
        </w:rPr>
        <w:lastRenderedPageBreak/>
        <w:t xml:space="preserve">document attributes from XDS Document Consumer and return the matched document to the consumer. </w:t>
      </w:r>
    </w:p>
    <w:p w14:paraId="316DB75B" w14:textId="3F4FE13E"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t xml:space="preserve">In XDS.b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w:t>
      </w:r>
      <w:r w:rsidR="001F7244">
        <w:rPr>
          <w:rFonts w:ascii="Times New Roman" w:hAnsi="Times New Roman" w:cs="Times New Roman"/>
          <w:sz w:val="24"/>
          <w:szCs w:val="24"/>
        </w:rPr>
        <w:t xml:space="preserve">health </w:t>
      </w:r>
      <w:r w:rsidR="000F1A85" w:rsidRPr="00560E1E">
        <w:rPr>
          <w:rFonts w:ascii="Times New Roman" w:hAnsi="Times New Roman" w:cs="Times New Roman"/>
          <w:sz w:val="24"/>
          <w:szCs w:val="24"/>
        </w:rPr>
        <w:t>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5B97C78" w:rsidR="003A26E0" w:rsidRPr="00560E1E" w:rsidRDefault="003A26E0" w:rsidP="00FB772F">
      <w:pPr>
        <w:pStyle w:val="Caption"/>
        <w:jc w:val="center"/>
        <w:rPr>
          <w:i/>
          <w:iCs/>
          <w:noProof/>
        </w:rPr>
      </w:pPr>
      <w:bookmarkStart w:id="23" w:name="_Ref7291759"/>
      <w:bookmarkStart w:id="24" w:name="_Toc74189600"/>
      <w:bookmarkStart w:id="25" w:name="_Ref7291652"/>
      <w:r w:rsidRPr="00560E1E">
        <w:t xml:space="preserve">Figure </w:t>
      </w:r>
      <w:fldSimple w:instr=" STYLEREF 1 \s " w:fldLock="1">
        <w:r w:rsidR="0096498E" w:rsidRPr="00560E1E">
          <w:rPr>
            <w:noProof/>
          </w:rPr>
          <w:t>2</w:t>
        </w:r>
      </w:fldSimple>
      <w:r w:rsidR="0096498E" w:rsidRPr="00560E1E">
        <w:noBreakHyphen/>
      </w:r>
      <w:fldSimple w:instr=" SEQ Figure \* ARABIC \s 1 " w:fldLock="1">
        <w:r w:rsidR="0096498E" w:rsidRPr="00560E1E">
          <w:rPr>
            <w:noProof/>
          </w:rPr>
          <w:t>2</w:t>
        </w:r>
      </w:fldSimple>
      <w:bookmarkEnd w:id="23"/>
      <w:r w:rsidRPr="00560E1E">
        <w:rPr>
          <w:noProof/>
        </w:rPr>
        <w:t xml:space="preserve"> </w:t>
      </w:r>
      <w:bookmarkStart w:id="26" w:name="_Ref74190808"/>
      <w:r w:rsidRPr="00560E1E">
        <w:rPr>
          <w:noProof/>
        </w:rPr>
        <w:t xml:space="preserve">Cross-Enterprise Document Sharing - b Diagram </w:t>
      </w:r>
      <w:r w:rsidRPr="00560E1E">
        <w:rPr>
          <w:i/>
          <w:iCs/>
          <w:noProof/>
        </w:rPr>
        <w:fldChar w:fldCharType="begin" w:fldLock="1"/>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24"/>
      <w:r w:rsidRPr="00560E1E">
        <w:rPr>
          <w:i/>
          <w:iCs/>
          <w:noProof/>
        </w:rPr>
        <w:fldChar w:fldCharType="end"/>
      </w:r>
      <w:bookmarkEnd w:id="25"/>
      <w:bookmarkEnd w:id="26"/>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7" w:name="CHAPTERII_215"/>
      <w:r w:rsidR="00695F0C" w:rsidRPr="00560E1E">
        <w:rPr>
          <w:rFonts w:ascii="Times New Roman" w:hAnsi="Times New Roman" w:cs="Times New Roman"/>
          <w:b/>
          <w:bCs/>
          <w:sz w:val="24"/>
          <w:szCs w:val="24"/>
        </w:rPr>
        <w:t>XDS Transaction Format Types</w:t>
      </w:r>
      <w:bookmarkEnd w:id="27"/>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and Register Doccument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17EA0E63" w:rsidR="009527CF" w:rsidRPr="00560E1E" w:rsidRDefault="00FF5DA4" w:rsidP="007B5752">
      <w:pPr>
        <w:pStyle w:val="ListParagraph"/>
        <w:spacing w:line="360" w:lineRule="auto"/>
        <w:ind w:left="0" w:firstLine="720"/>
        <w:jc w:val="thaiDistribute"/>
        <w:rPr>
          <w:rFonts w:ascii="Times New Roman" w:hAnsi="Times New Roman" w:cs="Times New Roman"/>
          <w:sz w:val="24"/>
          <w:szCs w:val="24"/>
        </w:rPr>
      </w:pPr>
      <w:r w:rsidRPr="00FF5DA4">
        <w:rPr>
          <w:rFonts w:ascii="Times New Roman" w:hAnsi="Times New Roman" w:cs="Times New Roman"/>
          <w:sz w:val="24"/>
          <w:szCs w:val="24"/>
        </w:rPr>
        <w:t>Registering a document set-b (ITI-42) defines an XML schema for a message that sends the metadata of the documents available in the repository from the XDS Document Repository participant to the XDS Document Registry participant to register the document to the Document Registry entry</w:t>
      </w:r>
      <w:r w:rsidR="009527CF" w:rsidRPr="00560E1E">
        <w:rPr>
          <w:rFonts w:ascii="Times New Roman" w:hAnsi="Times New Roman" w:cs="Times New Roman"/>
          <w:sz w:val="24"/>
          <w:szCs w:val="24"/>
        </w:rPr>
        <w:t>.</w:t>
      </w:r>
      <w:r w:rsidR="00034E18" w:rsidRPr="00560E1E">
        <w:rPr>
          <w:rFonts w:ascii="Times New Roman" w:hAnsi="Times New Roman" w:cs="Times New Roman"/>
          <w:sz w:val="24"/>
          <w:szCs w:val="24"/>
        </w:rPr>
        <w:t xml:space="preserve"> </w:t>
      </w:r>
      <w:r w:rsidR="003C1569" w:rsidRPr="003C1569">
        <w:rPr>
          <w:rFonts w:ascii="Times New Roman" w:hAnsi="Times New Roman" w:cs="Times New Roman"/>
          <w:sz w:val="24"/>
          <w:szCs w:val="24"/>
        </w:rPr>
        <w:t xml:space="preserve">The main goal of this form of transaction </w:t>
      </w:r>
      <w:r w:rsidR="003C1569" w:rsidRPr="003C1569">
        <w:rPr>
          <w:rFonts w:ascii="Times New Roman" w:hAnsi="Times New Roman" w:cs="Times New Roman"/>
          <w:sz w:val="24"/>
          <w:szCs w:val="24"/>
        </w:rPr>
        <w:lastRenderedPageBreak/>
        <w:t>is to send document metadata from the repository to the XDS Document Registry actor, along with repository properties.</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621A205C"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w:t>
      </w:r>
      <w:r w:rsidR="008452DB" w:rsidRPr="00560E1E">
        <w:rPr>
          <w:rFonts w:ascii="Times New Roman" w:hAnsi="Times New Roman" w:cs="Times New Roman"/>
          <w:sz w:val="24"/>
          <w:szCs w:val="24"/>
        </w:rPr>
        <w:t>another</w:t>
      </w:r>
      <w:r w:rsidR="00E37421" w:rsidRPr="00560E1E">
        <w:rPr>
          <w:rFonts w:ascii="Times New Roman" w:hAnsi="Times New Roman" w:cs="Times New Roman"/>
          <w:sz w:val="24"/>
          <w:szCs w:val="24"/>
        </w:rPr>
        <w:t xml:space="preserve">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w:t>
      </w:r>
      <w:r w:rsidR="00173662" w:rsidRPr="00173662">
        <w:rPr>
          <w:rFonts w:ascii="Times New Roman" w:hAnsi="Times New Roman" w:cs="Times New Roman"/>
          <w:sz w:val="24"/>
          <w:szCs w:val="24"/>
        </w:rPr>
        <w:t>The transaction will be used by the XDS Document Consumer actor to request document metadata from the XDS Document Registry actor in this operation.</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8"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8"/>
    </w:p>
    <w:p w14:paraId="05EAE93F" w14:textId="2373A42B" w:rsidR="004C30DD" w:rsidRPr="00560E1E" w:rsidRDefault="003A511B" w:rsidP="00BC7839">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SubmissionSet </w:t>
      </w:r>
      <w:r w:rsidR="00F53902" w:rsidRPr="00560E1E">
        <w:rPr>
          <w:rFonts w:ascii="Times New Roman" w:hAnsi="Times New Roman" w:cs="Times New Roman"/>
          <w:sz w:val="24"/>
          <w:szCs w:val="24"/>
        </w:rPr>
        <w:t>(</w:t>
      </w:r>
      <w:r w:rsidR="00D92A9C">
        <w:rPr>
          <w:rFonts w:ascii="Times New Roman" w:hAnsi="Times New Roman" w:cs="Times New Roman"/>
          <w:sz w:val="24"/>
          <w:szCs w:val="24"/>
        </w:rPr>
        <w:t>Table A-1</w:t>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2</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DocumentEntry</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3</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r w:rsidR="00BC7839">
        <w:rPr>
          <w:rFonts w:ascii="Times New Roman" w:hAnsi="Times New Roman" w:cs="Times New Roman"/>
          <w:sz w:val="24"/>
          <w:szCs w:val="24"/>
        </w:rPr>
        <w:t xml:space="preserve"> </w:t>
      </w:r>
      <w:r w:rsidR="00BC7839" w:rsidRPr="00BC7839">
        <w:rPr>
          <w:rFonts w:ascii="Times New Roman" w:hAnsi="Times New Roman" w:cs="Times New Roman"/>
          <w:sz w:val="24"/>
          <w:szCs w:val="24"/>
        </w:rPr>
        <w:t xml:space="preserve">The table containing all metadata attributes can be further inspected in the Appendix </w:t>
      </w:r>
      <w:r w:rsidR="00D57328">
        <w:rPr>
          <w:rFonts w:ascii="Times New Roman" w:hAnsi="Times New Roman" w:cs="Times New Roman"/>
          <w:sz w:val="24"/>
          <w:szCs w:val="24"/>
        </w:rPr>
        <w:t>S</w:t>
      </w:r>
      <w:r w:rsidR="00BC7839" w:rsidRPr="00BC7839">
        <w:rPr>
          <w:rFonts w:ascii="Times New Roman" w:hAnsi="Times New Roman" w:cs="Times New Roman"/>
          <w:sz w:val="24"/>
          <w:szCs w:val="24"/>
        </w:rPr>
        <w:t>ection</w:t>
      </w:r>
      <w:r w:rsidR="00D57328">
        <w:rPr>
          <w:rFonts w:ascii="Times New Roman" w:hAnsi="Times New Roman" w:cs="Times New Roman"/>
          <w:sz w:val="24"/>
          <w:szCs w:val="24"/>
        </w:rPr>
        <w:t xml:space="preserve"> </w:t>
      </w:r>
      <w:r w:rsidR="00A11B88">
        <w:rPr>
          <w:rFonts w:ascii="Times New Roman" w:hAnsi="Times New Roman" w:cs="Times New Roman"/>
          <w:sz w:val="24"/>
          <w:szCs w:val="24"/>
        </w:rPr>
        <w:t>A</w:t>
      </w:r>
      <w:r w:rsidR="00BC7839" w:rsidRPr="00BC7839">
        <w:rPr>
          <w:rFonts w:ascii="Times New Roman" w:hAnsi="Times New Roman" w:cs="Times New Roman"/>
          <w:sz w:val="24"/>
          <w:szCs w:val="24"/>
        </w:rPr>
        <w:t>.</w:t>
      </w: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29" w:name="CHAPTERII_22"/>
      <w:r w:rsidR="00CB551C" w:rsidRPr="006A7D30">
        <w:rPr>
          <w:rFonts w:ascii="Times New Roman" w:hAnsi="Times New Roman" w:cs="Times New Roman"/>
          <w:b/>
          <w:bCs/>
          <w:sz w:val="28"/>
          <w:szCs w:val="32"/>
        </w:rPr>
        <w:t>Blockchain Technology</w:t>
      </w:r>
      <w:bookmarkEnd w:id="29"/>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30" w:name="CHAPTERII_221"/>
      <w:r w:rsidRPr="00E00D29">
        <w:rPr>
          <w:rFonts w:ascii="Times New Roman" w:hAnsi="Times New Roman" w:cs="Times New Roman"/>
          <w:b/>
          <w:bCs/>
          <w:sz w:val="24"/>
          <w:szCs w:val="24"/>
        </w:rPr>
        <w:t>Definition of Blockchain</w:t>
      </w:r>
      <w:bookmarkEnd w:id="30"/>
    </w:p>
    <w:p w14:paraId="1A53961B" w14:textId="51D42C4C"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B0AB4" w:rsidRPr="008B0AB4">
        <w:rPr>
          <w:rFonts w:ascii="Times New Roman" w:hAnsi="Times New Roman" w:cs="Times New Roman"/>
          <w:sz w:val="24"/>
          <w:szCs w:val="24"/>
        </w:rPr>
        <w:t>The blockchain is a list of records, called "blocks", which are linked to each other in an encrypted manner and have security features</w:t>
      </w:r>
      <w:r w:rsidR="00AE4408" w:rsidRPr="00AE4408">
        <w:rPr>
          <w:rFonts w:ascii="Times New Roman" w:hAnsi="Times New Roman" w:cs="Times New Roman"/>
          <w:sz w:val="24"/>
          <w:szCs w:val="24"/>
        </w:rPr>
        <w:t xml:space="preserve"> </w:t>
      </w:r>
      <w:r w:rsidR="00114A11"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CE32EB" w:rsidRPr="00CE32EB">
        <w:rPr>
          <w:rFonts w:ascii="Times New Roman" w:hAnsi="Times New Roman" w:cs="Times New Roman"/>
          <w:sz w:val="24"/>
          <w:szCs w:val="24"/>
        </w:rPr>
        <w:t>It is a succession of blocks in the blockchain ledger that include a list of transaction records, similar to a standard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 xml:space="preserve">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w:t>
      </w:r>
      <w:r w:rsidR="00846039" w:rsidRPr="00846039">
        <w:rPr>
          <w:rFonts w:ascii="Times New Roman" w:hAnsi="Times New Roman" w:cs="Times New Roman"/>
          <w:sz w:val="24"/>
          <w:szCs w:val="24"/>
        </w:rPr>
        <w:t>The idea of ​​blockchain was later combined with other technologies and computing concepts to create modern digital currencies (called "cryptocurrencies"), which protect electronic cash through the encryption mechanism components of the Blockchain, replacing the central repository or authority.</w:t>
      </w:r>
    </w:p>
    <w:p w14:paraId="386A253E" w14:textId="6D1E3591"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846039" w:rsidRPr="00846039">
        <w:rPr>
          <w:rFonts w:ascii="Times New Roman" w:hAnsi="Times New Roman" w:cs="Times New Roman"/>
          <w:sz w:val="24"/>
          <w:szCs w:val="24"/>
        </w:rPr>
        <w:t xml:space="preserve">In 2009, with the launch of a cryptocurrency network called "Bitcoi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technology became widely known to the public. This was the first widely know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network, and its purpose was to serve as a new type of digital currency, followed by </w:t>
      </w:r>
      <w:r w:rsidR="00846039">
        <w:rPr>
          <w:rFonts w:ascii="Times New Roman" w:hAnsi="Times New Roman" w:cs="Times New Roman"/>
          <w:sz w:val="24"/>
          <w:szCs w:val="24"/>
        </w:rPr>
        <w:t>m</w:t>
      </w:r>
      <w:r w:rsidR="00846039" w:rsidRPr="00846039">
        <w:rPr>
          <w:rFonts w:ascii="Times New Roman" w:hAnsi="Times New Roman" w:cs="Times New Roman"/>
          <w:sz w:val="24"/>
          <w:szCs w:val="24"/>
        </w:rPr>
        <w:t xml:space="preserve">ultifunctional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lockchain such as Ethereum has its own application platform</w:t>
      </w:r>
      <w:r w:rsidR="004F417A" w:rsidRPr="004F417A">
        <w:rPr>
          <w:rFonts w:ascii="Times New Roman" w:hAnsi="Times New Roman" w:cs="Times New Roman"/>
          <w:sz w:val="24"/>
          <w:szCs w:val="24"/>
        </w:rPr>
        <w:t xml:space="preserve">. </w:t>
      </w:r>
      <w:r w:rsidR="000128F8" w:rsidRPr="000128F8">
        <w:rPr>
          <w:rFonts w:ascii="Times New Roman" w:hAnsi="Times New Roman" w:cs="Times New Roman"/>
          <w:sz w:val="24"/>
          <w:szCs w:val="24"/>
        </w:rPr>
        <w:t xml:space="preserve">For cryptocurrency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 xml:space="preserve">lockchains like Bitcoin,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is used to record the transmission of digital information representing electronic cash that occurs in a distributed system</w:t>
      </w:r>
      <w:r w:rsidR="004F417A" w:rsidRPr="004F417A">
        <w:rPr>
          <w:rFonts w:ascii="Times New Roman" w:hAnsi="Times New Roman" w:cs="Times New Roman"/>
          <w:sz w:val="24"/>
          <w:szCs w:val="24"/>
        </w:rPr>
        <w:t xml:space="preserve">.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w:t>
      </w:r>
      <w:r w:rsidR="000128F8" w:rsidRPr="000128F8">
        <w:rPr>
          <w:rFonts w:ascii="Times New Roman" w:hAnsi="Times New Roman" w:cs="Times New Roman"/>
          <w:sz w:val="24"/>
          <w:szCs w:val="24"/>
        </w:rPr>
        <w:t>Combining the concepts of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 and “</w:t>
      </w:r>
      <w:r w:rsidR="000128F8">
        <w:rPr>
          <w:rFonts w:ascii="Times New Roman" w:hAnsi="Times New Roman" w:cs="Times New Roman"/>
          <w:sz w:val="24"/>
          <w:szCs w:val="24"/>
        </w:rPr>
        <w:t>C</w:t>
      </w:r>
      <w:r w:rsidR="000128F8" w:rsidRPr="000128F8">
        <w:rPr>
          <w:rFonts w:ascii="Times New Roman" w:hAnsi="Times New Roman" w:cs="Times New Roman"/>
          <w:sz w:val="24"/>
          <w:szCs w:val="24"/>
        </w:rPr>
        <w:t xml:space="preserve">hain” of encrypted hashing,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will be durable for any attempt to change the information recorded in the distributed ledger</w:t>
      </w:r>
      <w:r w:rsidR="004F417A" w:rsidRPr="004F417A">
        <w:rPr>
          <w:rFonts w:ascii="Times New Roman" w:hAnsi="Times New Roman" w:cs="Times New Roman"/>
          <w:sz w:val="24"/>
          <w:szCs w:val="24"/>
        </w:rPr>
        <w:t xml:space="preserve">. </w:t>
      </w:r>
      <w:r w:rsidR="00433410" w:rsidRPr="00433410">
        <w:rPr>
          <w:rFonts w:ascii="Times New Roman" w:hAnsi="Times New Roman" w:cs="Times New Roman"/>
          <w:sz w:val="24"/>
          <w:szCs w:val="24"/>
        </w:rPr>
        <w:t xml:space="preserve">With the contribution of the </w:t>
      </w:r>
      <w:r w:rsidR="00433410">
        <w:rPr>
          <w:rFonts w:ascii="Times New Roman" w:hAnsi="Times New Roman" w:cs="Times New Roman"/>
          <w:sz w:val="24"/>
          <w:szCs w:val="24"/>
        </w:rPr>
        <w:t>B</w:t>
      </w:r>
      <w:r w:rsidR="00433410" w:rsidRPr="00433410">
        <w:rPr>
          <w:rFonts w:ascii="Times New Roman" w:hAnsi="Times New Roman" w:cs="Times New Roman"/>
          <w:sz w:val="24"/>
          <w:szCs w:val="24"/>
        </w:rPr>
        <w:t>lockchain developer community, the technology can now be used in various applications and is being studied for further us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31" w:name="CHAPTERII_222"/>
      <w:r w:rsidRPr="00E00D29">
        <w:rPr>
          <w:rFonts w:ascii="Times New Roman" w:hAnsi="Times New Roman" w:cs="Times New Roman"/>
          <w:b/>
          <w:bCs/>
          <w:sz w:val="24"/>
          <w:szCs w:val="24"/>
        </w:rPr>
        <w:t>Benefit of Blockchain</w:t>
      </w:r>
      <w:bookmarkEnd w:id="31"/>
    </w:p>
    <w:p w14:paraId="7A5381F8" w14:textId="2A30B989"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43CDD" w:rsidRPr="00A43CDD">
        <w:rPr>
          <w:rFonts w:ascii="Times New Roman" w:hAnsi="Times New Roman" w:cs="Times New Roman"/>
          <w:sz w:val="24"/>
          <w:szCs w:val="24"/>
        </w:rPr>
        <w:t>Blockchain is tamper-proof</w:t>
      </w:r>
      <w:r w:rsidR="008257F0" w:rsidRPr="008257F0">
        <w:rPr>
          <w:rFonts w:ascii="Times New Roman" w:hAnsi="Times New Roman" w:cs="Times New Roman"/>
          <w:sz w:val="24"/>
          <w:szCs w:val="24"/>
        </w:rPr>
        <w:t xml:space="preserve">. </w:t>
      </w:r>
      <w:r w:rsidR="00A43CDD" w:rsidRPr="00A43CDD">
        <w:rPr>
          <w:rFonts w:ascii="Times New Roman" w:hAnsi="Times New Roman" w:cs="Times New Roman"/>
          <w:sz w:val="24"/>
          <w:szCs w:val="24"/>
        </w:rPr>
        <w:t>Blockchain ledgers are implemented in a distributed manner, giving them natural data distribution</w:t>
      </w:r>
      <w:r w:rsidR="008257F0" w:rsidRPr="008257F0">
        <w:rPr>
          <w:rFonts w:ascii="Times New Roman" w:hAnsi="Times New Roman" w:cs="Times New Roman"/>
          <w:sz w:val="24"/>
          <w:szCs w:val="24"/>
        </w:rPr>
        <w:t xml:space="preserve">. </w:t>
      </w:r>
      <w:r w:rsidR="00EC2EB8" w:rsidRPr="00EC2EB8">
        <w:rPr>
          <w:rFonts w:ascii="Times New Roman" w:hAnsi="Times New Roman" w:cs="Times New Roman"/>
          <w:sz w:val="24"/>
          <w:szCs w:val="24"/>
        </w:rPr>
        <w:t>Decentralization is also a feature of the technology, which reduces any need for a central body. The Blockchain allows the Blockchain user community to keep track of transactions in a shared ledger. Any transaction that has been released cannot be modified under the regular conditions of the blockchain network</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D46118" w:rsidRDefault="009E6047" w:rsidP="009E6047">
      <w:pPr>
        <w:pStyle w:val="ListParagraph"/>
        <w:spacing w:line="360" w:lineRule="auto"/>
        <w:ind w:left="0"/>
        <w:jc w:val="thaiDistribute"/>
        <w:rPr>
          <w:rFonts w:ascii="Times New Roman" w:hAnsi="Times New Roman"/>
          <w:b/>
          <w:bCs/>
          <w:sz w:val="24"/>
          <w:szCs w:val="24"/>
          <w:cs/>
        </w:rPr>
      </w:pPr>
      <w:bookmarkStart w:id="32" w:name="CHAPTERII_223"/>
      <w:r w:rsidRPr="00E00D29">
        <w:rPr>
          <w:rFonts w:ascii="Times New Roman" w:hAnsi="Times New Roman" w:cs="Times New Roman"/>
          <w:b/>
          <w:bCs/>
          <w:sz w:val="24"/>
          <w:szCs w:val="24"/>
        </w:rPr>
        <w:tab/>
        <w:t>2.2.3 Blockchain Characteristics</w:t>
      </w:r>
    </w:p>
    <w:bookmarkEnd w:id="32"/>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4BB02226" w14:textId="77777777" w:rsidR="005B190C" w:rsidRDefault="005B190C" w:rsidP="009E6047">
      <w:pPr>
        <w:pStyle w:val="ListParagraph"/>
        <w:spacing w:line="360" w:lineRule="auto"/>
        <w:ind w:left="0"/>
        <w:jc w:val="thaiDistribute"/>
        <w:rPr>
          <w:rFonts w:ascii="Times New Roman" w:hAnsi="Times New Roman"/>
          <w:sz w:val="24"/>
          <w:szCs w:val="24"/>
        </w:rPr>
      </w:pPr>
    </w:p>
    <w:p w14:paraId="6CBE61A6" w14:textId="659CCEA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33"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33"/>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06B4D36F" w14:textId="77777777" w:rsidR="005B190C" w:rsidRDefault="005B190C" w:rsidP="009E6047">
      <w:pPr>
        <w:pStyle w:val="ListParagraph"/>
        <w:spacing w:line="360" w:lineRule="auto"/>
        <w:ind w:left="0"/>
        <w:jc w:val="thaiDistribute"/>
        <w:rPr>
          <w:rFonts w:ascii="Times New Roman" w:hAnsi="Times New Roman"/>
          <w:sz w:val="24"/>
          <w:szCs w:val="24"/>
        </w:rPr>
      </w:pPr>
    </w:p>
    <w:p w14:paraId="0245DE39" w14:textId="77777777" w:rsidR="005B190C" w:rsidRDefault="005B190C" w:rsidP="009E6047">
      <w:pPr>
        <w:pStyle w:val="ListParagraph"/>
        <w:spacing w:line="360" w:lineRule="auto"/>
        <w:ind w:left="0"/>
        <w:jc w:val="thaiDistribute"/>
        <w:rPr>
          <w:rFonts w:ascii="Times New Roman" w:hAnsi="Times New Roman"/>
          <w:sz w:val="24"/>
          <w:szCs w:val="24"/>
        </w:rPr>
      </w:pPr>
    </w:p>
    <w:p w14:paraId="3D33E3DD" w14:textId="62200AA9"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34" w:name="CHAPTERII_225"/>
      <w:r w:rsidRPr="00E00D29">
        <w:rPr>
          <w:rFonts w:ascii="Times New Roman" w:hAnsi="Times New Roman" w:cs="Times New Roman"/>
          <w:b/>
          <w:bCs/>
          <w:sz w:val="24"/>
          <w:szCs w:val="24"/>
        </w:rPr>
        <w:t>2.2.5 Blockchain Components</w:t>
      </w:r>
      <w:bookmarkEnd w:id="34"/>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3DB4DD00" w14:textId="63EE55F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8]","plainTextFormattedCitation":"[28]","previouslyFormattedCitation":"[28]"},"properties":{"noteIndex":0},"schema":"https://github.com/citation-style-language/schema/raw/master/csl-citation.json"}</w:instrText>
      </w:r>
      <w:r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8]</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p>
    <w:p w14:paraId="5E8F2589"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Pr="00E00D29" w:rsidRDefault="009E6047" w:rsidP="009E6047">
      <w:pPr>
        <w:pStyle w:val="ListParagraph"/>
        <w:spacing w:line="360" w:lineRule="auto"/>
        <w:ind w:left="0"/>
        <w:jc w:val="center"/>
        <w:rPr>
          <w:rFonts w:ascii="Times New Roman" w:hAnsi="Times New Roman" w:cs="Times New Roman"/>
          <w:sz w:val="24"/>
          <w:szCs w:val="24"/>
        </w:rPr>
      </w:pPr>
      <w:r w:rsidRPr="00E00D29">
        <w:rPr>
          <w:rFonts w:ascii="Times New Roman" w:hAnsi="Times New Roman" w:cs="Times New Roman"/>
          <w:noProof/>
          <w:sz w:val="24"/>
          <w:szCs w:val="24"/>
        </w:rPr>
        <w:lastRenderedPageBreak/>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86CDF5F" w:rsidR="009E6047" w:rsidRPr="00E00D29" w:rsidRDefault="009E6047" w:rsidP="009E6047">
      <w:pPr>
        <w:pStyle w:val="Caption"/>
        <w:jc w:val="center"/>
        <w:rPr>
          <w:i/>
          <w:iCs/>
        </w:rPr>
      </w:pPr>
      <w:bookmarkStart w:id="35" w:name="_Ref74190571"/>
      <w:bookmarkStart w:id="36" w:name="_Toc74189601"/>
      <w:bookmarkStart w:id="37" w:name="_Ref74191028"/>
      <w:r w:rsidRPr="00E00D29">
        <w:t xml:space="preserve">Figure </w:t>
      </w:r>
      <w:fldSimple w:instr=" STYLEREF 1 \s " w:fldLock="1">
        <w:r w:rsidR="0096498E" w:rsidRPr="00E00D29">
          <w:rPr>
            <w:noProof/>
          </w:rPr>
          <w:t>2</w:t>
        </w:r>
      </w:fldSimple>
      <w:r w:rsidR="0096498E" w:rsidRPr="00E00D29">
        <w:noBreakHyphen/>
      </w:r>
      <w:fldSimple w:instr=" SEQ Figure \* ARABIC \s 1 " w:fldLock="1">
        <w:r w:rsidR="0096498E" w:rsidRPr="00E00D29">
          <w:rPr>
            <w:noProof/>
          </w:rPr>
          <w:t>3</w:t>
        </w:r>
      </w:fldSimple>
      <w:bookmarkEnd w:id="35"/>
      <w:r w:rsidRPr="00E00D29">
        <w:t xml:space="preserve"> </w:t>
      </w:r>
      <w:bookmarkStart w:id="38" w:name="_Ref74190815"/>
      <w:r w:rsidRPr="00E00D29">
        <w:t>Blockchain network formed from the participation of Blockchain nodes</w:t>
      </w:r>
      <w:bookmarkEnd w:id="36"/>
      <w:bookmarkEnd w:id="37"/>
      <w:bookmarkEnd w:id="38"/>
    </w:p>
    <w:p w14:paraId="44212919" w14:textId="77777777" w:rsidR="009E6047" w:rsidRPr="00E00D29" w:rsidRDefault="009E6047" w:rsidP="009E6047"/>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059EA79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Blockchain network must have its own consensus within the network. Specifically, it is not just the consensus between the member but the built-in consensus mechanism within the communication protocol connects each member in the network. </w:t>
      </w:r>
      <w:r w:rsidR="00B159CF" w:rsidRPr="00B159CF">
        <w:rPr>
          <w:rFonts w:ascii="Times New Roman" w:hAnsi="Times New Roman" w:cs="Times New Roman"/>
          <w:sz w:val="24"/>
          <w:szCs w:val="24"/>
        </w:rPr>
        <w:t>The consensus mechanism is critical for maintaining the integrity of the Blockchain ledger because it ensures that everyone in the network has the same replica of the Blockchain ledger so no one has complete control over data added to the Blockchain ledger or the ability to choose which version of the Blockchain ledger the network should maintain.</w:t>
      </w:r>
      <w:r w:rsidRPr="00E00D29">
        <w:rPr>
          <w:rFonts w:ascii="Times New Roman" w:hAnsi="Times New Roman" w:cs="Times New Roman"/>
          <w:sz w:val="24"/>
          <w:szCs w:val="24"/>
        </w:rPr>
        <w:t xml:space="preserve">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18B2681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the first to introduced along with the beginning of Bitcoin Blockchain which called "Proof of Work" (PoW). </w:t>
      </w:r>
      <w:r w:rsidR="009C0871" w:rsidRPr="009C0871">
        <w:rPr>
          <w:rFonts w:ascii="Times New Roman" w:hAnsi="Times New Roman" w:cs="Times New Roman"/>
          <w:sz w:val="24"/>
          <w:szCs w:val="24"/>
        </w:rPr>
        <w:t>Competition-based consensus, such as PoW, forces Blockchain maintainer nodes (also known as "miners") to invest computational resources in competing with other miners to solve a specific mathematical puzzle that can only be solved with computational power</w:t>
      </w:r>
      <w:r w:rsidRPr="00E00D29">
        <w:rPr>
          <w:rFonts w:ascii="Times New Roman" w:hAnsi="Times New Roman" w:cs="Times New Roman"/>
          <w:sz w:val="24"/>
          <w:szCs w:val="24"/>
        </w:rPr>
        <w:t xml:space="preserve">. The first miner who can solve the puzzle will have the right to add the adding Block to the Blockchain ledger and receive a reward declared by the network which would compensate the </w:t>
      </w:r>
      <w:r w:rsidRPr="00E00D29">
        <w:rPr>
          <w:rFonts w:ascii="Times New Roman" w:hAnsi="Times New Roman" w:cs="Times New Roman"/>
          <w:sz w:val="24"/>
          <w:szCs w:val="24"/>
        </w:rPr>
        <w:lastRenderedPageBreak/>
        <w:t xml:space="preserve">investment. </w:t>
      </w:r>
      <w:r w:rsidR="007A39B1" w:rsidRPr="007A39B1">
        <w:rPr>
          <w:rFonts w:ascii="Times New Roman" w:hAnsi="Times New Roman" w:cs="Times New Roman"/>
          <w:sz w:val="24"/>
          <w:szCs w:val="24"/>
        </w:rPr>
        <w:t>In the case of PoW, a miner must generate a valid "nonce" number at random, which, when hashed with the hash value of the added Block, yields a hash value beginning with the digit "0" as required by the network</w:t>
      </w:r>
      <w:r w:rsidRPr="00E00D29">
        <w:rPr>
          <w:rFonts w:ascii="Times New Roman" w:hAnsi="Times New Roman" w:cs="Times New Roman"/>
          <w:sz w:val="24"/>
          <w:szCs w:val="24"/>
        </w:rPr>
        <w:t xml:space="preserve">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221632EE"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PoW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w:t>
      </w:r>
      <w:r w:rsidR="00D247E9" w:rsidRPr="00D247E9">
        <w:rPr>
          <w:rFonts w:ascii="Times New Roman" w:hAnsi="Times New Roman" w:cs="Times New Roman"/>
          <w:sz w:val="24"/>
          <w:szCs w:val="24"/>
        </w:rPr>
        <w:t>The person who has placed a larger bet on a stake will have a better probability of being chosen as the time validator</w:t>
      </w:r>
      <w:r w:rsidRPr="00E00D29">
        <w:rPr>
          <w:rFonts w:ascii="Times New Roman" w:hAnsi="Times New Roman" w:cs="Times New Roman"/>
          <w:sz w:val="24"/>
          <w:szCs w:val="24"/>
        </w:rPr>
        <w:t xml:space="preserv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39" w:name="CHAPTERII_23"/>
      <w:r w:rsidR="00CB551C" w:rsidRPr="006A7D30">
        <w:rPr>
          <w:b/>
          <w:bCs/>
          <w:sz w:val="28"/>
        </w:rPr>
        <w:t>Ethereum</w:t>
      </w:r>
      <w:r w:rsidR="00A75F2D">
        <w:rPr>
          <w:b/>
          <w:bCs/>
          <w:sz w:val="28"/>
        </w:rPr>
        <w:t xml:space="preserve"> and Smart-Contract</w:t>
      </w:r>
      <w:bookmarkEnd w:id="39"/>
    </w:p>
    <w:p w14:paraId="0154AF3F" w14:textId="7A0EFB2D"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9]","plainTextFormattedCitation":"[29]","previouslyFormattedCitation":"[29]"},"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2EE9D42B"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B7D3BFA" w14:textId="6E72D529"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466882F3" w14:textId="77777777"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40"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40"/>
    </w:p>
    <w:p w14:paraId="5E2B3113" w14:textId="20773297"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2E1D60" w:rsidRPr="002E1D60">
        <w:rPr>
          <w:rFonts w:ascii="Times New Roman" w:hAnsi="Times New Roman" w:cs="Times New Roman"/>
          <w:sz w:val="24"/>
          <w:szCs w:val="24"/>
        </w:rPr>
        <w:t>Ethereum was the first to propose the concept of a smart contract</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9, 30]","plainTextFormattedCitation":"[29, 30]","previouslyFormattedCitation":"[29,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r w:rsidR="00F520B1" w:rsidRPr="00E00D29">
        <w:rPr>
          <w:rFonts w:ascii="Times New Roman" w:hAnsi="Times New Roman" w:cs="Times New Roman"/>
          <w:sz w:val="24"/>
          <w:szCs w:val="24"/>
        </w:rPr>
        <w:t>J</w:t>
      </w:r>
      <w:r w:rsidRPr="00E00D29">
        <w:rPr>
          <w:rFonts w:ascii="Times New Roman" w:hAnsi="Times New Roman" w:cs="Times New Roman"/>
          <w:sz w:val="24"/>
          <w:szCs w:val="24"/>
        </w:rPr>
        <w:t xml:space="preserve">avascript-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fldLock="1"/>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41"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fldLock="1"/>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41"/>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Quorum (or later renamed as GoQuorum) is an Ethereum-based distributed ledger protocol forked of go-ethereum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fldLock="1"/>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42"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42"/>
    <w:p w14:paraId="1705D92A" w14:textId="7D2CA8E2" w:rsidR="0012549F" w:rsidRPr="00FC11BF" w:rsidRDefault="00CE6EF4" w:rsidP="0091085F">
      <w:pPr>
        <w:spacing w:line="360" w:lineRule="auto"/>
        <w:jc w:val="thaiDistribute"/>
      </w:pPr>
      <w:r w:rsidRPr="00FC11BF">
        <w:rPr>
          <w:b/>
          <w:bCs/>
        </w:rPr>
        <w:tab/>
      </w:r>
      <w:r w:rsidRPr="00FC11BF">
        <w:t xml:space="preserve">There ar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43"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43"/>
    </w:p>
    <w:p w14:paraId="114FE549" w14:textId="02FD0F74" w:rsidR="00A715CA" w:rsidRPr="00FC11BF" w:rsidRDefault="00230D7F" w:rsidP="0091085F">
      <w:pPr>
        <w:spacing w:line="360" w:lineRule="auto"/>
        <w:jc w:val="thaiDistribute"/>
      </w:pPr>
      <w:r w:rsidRPr="00FC11BF">
        <w:tab/>
      </w:r>
      <w:r w:rsidR="008745B9" w:rsidRPr="008745B9">
        <w:t>The study advocated that Blockchain be used as a single center for health data exchange</w:t>
      </w:r>
      <w:r w:rsidR="00AA4821" w:rsidRPr="00FC11BF">
        <w:t xml:space="preserv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really compatibl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However, they did</w:t>
      </w:r>
      <w:r w:rsidR="006E35AA">
        <w:t xml:space="preserve"> not</w:t>
      </w:r>
      <w:r w:rsidR="0096263F" w:rsidRPr="00FC11BF">
        <w:t xml:space="preserve">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44" w:name="CHAPTERII_242"/>
      <w:r w:rsidRPr="00FC11BF">
        <w:rPr>
          <w:b/>
          <w:bCs/>
        </w:rPr>
        <w:t>2.</w:t>
      </w:r>
      <w:r w:rsidR="00041FDB" w:rsidRPr="00FC11BF">
        <w:rPr>
          <w:b/>
          <w:bCs/>
        </w:rPr>
        <w:t>4</w:t>
      </w:r>
      <w:r w:rsidR="00462E57" w:rsidRPr="00FC11BF">
        <w:rPr>
          <w:b/>
          <w:bCs/>
        </w:rPr>
        <w:t xml:space="preserve">.2 A Case Study for Blockchain in Healthcare: “MedRec”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44"/>
    </w:p>
    <w:p w14:paraId="2687EC97" w14:textId="55C87241" w:rsidR="005F4DD3" w:rsidRPr="00FC11BF" w:rsidRDefault="00C83058" w:rsidP="0091085F">
      <w:pPr>
        <w:spacing w:line="360" w:lineRule="auto"/>
        <w:jc w:val="thaiDistribute"/>
      </w:pPr>
      <w:r w:rsidRPr="00FC11BF">
        <w:tab/>
        <w:t>Main goal of MedRec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Additionally, MedRec</w:t>
      </w:r>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Zyskin et al. </w:t>
      </w:r>
      <w:r w:rsidR="00B70ABC" w:rsidRPr="00FC11BF">
        <w:fldChar w:fldCharType="begin" w:fldLock="1"/>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MedRec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MedRec is another good example that using Blockchain technology to aid health information exchange issue.</w:t>
      </w:r>
      <w:r w:rsidR="00F63466" w:rsidRPr="00FC11BF">
        <w:t xml:space="preserve"> And the last, MedRec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45"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fldLock="1"/>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45"/>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46"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fldLock="1"/>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46"/>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MedRec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47"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47"/>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16658D1F"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w:t>
      </w:r>
      <w:r w:rsidR="004E065A" w:rsidRPr="004E065A">
        <w:t>The third section explains how to construct Blockchain infrastructure that is compatible with the IHE XDS.b Profile's implementation</w:t>
      </w:r>
      <w:r w:rsidR="00AE52C7" w:rsidRPr="00AE52C7">
        <w:t xml:space="preserve">. </w:t>
      </w:r>
      <w:r w:rsidR="00B77D7A" w:rsidRPr="00B77D7A">
        <w:t>The fourth section explains how Blockchain technology is integrated into the IHE XDS.b Profile</w:t>
      </w:r>
      <w:r w:rsidR="00AE52C7" w:rsidRPr="00AE52C7">
        <w:t>.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48" w:name="CHAPTERIII_31"/>
      <w:r>
        <w:t xml:space="preserve">Use </w:t>
      </w:r>
      <w:r w:rsidR="00BE028C">
        <w:t>C</w:t>
      </w:r>
      <w:r>
        <w:t xml:space="preserve">ase </w:t>
      </w:r>
      <w:r w:rsidR="00BE028C">
        <w:t>S</w:t>
      </w:r>
      <w:r>
        <w:t>cenario</w:t>
      </w:r>
      <w:bookmarkEnd w:id="48"/>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49" w:name="CHAPTERIII_32"/>
      <w:r w:rsidR="00212F19" w:rsidRPr="00212F19">
        <w:t>Concept Design</w:t>
      </w:r>
      <w:bookmarkEnd w:id="49"/>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fldLock="1"/>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So instead of risk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fldLock="1"/>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50" w:name="CHAPTERIII_33"/>
      <w:r w:rsidR="00F03869" w:rsidRPr="004C461D">
        <w:t>Blockchain Design</w:t>
      </w:r>
      <w:bookmarkEnd w:id="50"/>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51" w:name="CHAPTERIII_34"/>
      <w:r w:rsidR="00C312FF" w:rsidRPr="008A6DD2">
        <w:t>Integrating Blockchain with XDS.b</w:t>
      </w:r>
      <w:r w:rsidR="008A6DD2">
        <w:t xml:space="preserve"> Profile</w:t>
      </w:r>
      <w:bookmarkEnd w:id="51"/>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3B927621" w:rsidR="00AD58D0" w:rsidRPr="00A9644A" w:rsidRDefault="00AD58D0" w:rsidP="00FB772F">
      <w:pPr>
        <w:pStyle w:val="Caption"/>
        <w:jc w:val="center"/>
        <w:rPr>
          <w:rFonts w:cs="Angsana New"/>
          <w:i/>
          <w:iCs/>
          <w:szCs w:val="30"/>
        </w:rPr>
      </w:pPr>
      <w:bookmarkStart w:id="52" w:name="_Ref69271471"/>
      <w:bookmarkStart w:id="53" w:name="_Toc74189602"/>
      <w:bookmarkStart w:id="54" w:name="_Ref74191032"/>
      <w:r w:rsidRPr="00FA336C">
        <w:t xml:space="preserve">Figure </w:t>
      </w:r>
      <w:fldSimple w:instr=" STYLEREF 1 \s " w:fldLock="1">
        <w:r w:rsidR="0096498E">
          <w:rPr>
            <w:noProof/>
          </w:rPr>
          <w:t>3</w:t>
        </w:r>
      </w:fldSimple>
      <w:r w:rsidR="0096498E">
        <w:noBreakHyphen/>
      </w:r>
      <w:fldSimple w:instr=" SEQ Figure \* ARABIC \s 1 " w:fldLock="1">
        <w:r w:rsidR="0096498E">
          <w:rPr>
            <w:noProof/>
          </w:rPr>
          <w:t>1</w:t>
        </w:r>
      </w:fldSimple>
      <w:bookmarkEnd w:id="52"/>
      <w:r w:rsidRPr="00FA336C">
        <w:t xml:space="preserve"> </w:t>
      </w:r>
      <w:bookmarkStart w:id="55" w:name="_Ref74190820"/>
      <w:r w:rsidR="00A9644A" w:rsidRPr="00A9644A">
        <w:t>XDS Profile within the scope of interest for this work</w:t>
      </w:r>
      <w:bookmarkEnd w:id="53"/>
      <w:bookmarkEnd w:id="54"/>
      <w:bookmarkEnd w:id="55"/>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Smartcontract and publish into the Blockchain ledger. </w:t>
      </w:r>
      <w:r w:rsidR="005E2259" w:rsidRPr="00FC11BF">
        <w:t xml:space="preserve">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5E2259" w:rsidRPr="00FC11BF">
        <w:fldChar w:fldCharType="begin" w:fldLock="1"/>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259F49F0" w:rsidR="00C312FF" w:rsidRPr="00731799" w:rsidRDefault="00413557" w:rsidP="00FB772F">
      <w:pPr>
        <w:pStyle w:val="Caption"/>
        <w:jc w:val="center"/>
        <w:rPr>
          <w:i/>
          <w:iCs/>
        </w:rPr>
      </w:pPr>
      <w:bookmarkStart w:id="56" w:name="_Ref69271717"/>
      <w:bookmarkStart w:id="57" w:name="_Toc74189603"/>
      <w:bookmarkStart w:id="58" w:name="_Ref74191037"/>
      <w:r w:rsidRPr="00413557">
        <w:t xml:space="preserve">Figure </w:t>
      </w:r>
      <w:fldSimple w:instr=" STYLEREF 1 \s " w:fldLock="1">
        <w:r w:rsidR="0096498E">
          <w:rPr>
            <w:noProof/>
          </w:rPr>
          <w:t>3</w:t>
        </w:r>
      </w:fldSimple>
      <w:r w:rsidR="0096498E">
        <w:noBreakHyphen/>
      </w:r>
      <w:fldSimple w:instr=" SEQ Figure \* ARABIC \s 1 " w:fldLock="1">
        <w:r w:rsidR="0096498E">
          <w:rPr>
            <w:noProof/>
          </w:rPr>
          <w:t>2</w:t>
        </w:r>
      </w:fldSimple>
      <w:bookmarkEnd w:id="56"/>
      <w:r w:rsidRPr="00413557">
        <w:t xml:space="preserve"> </w:t>
      </w:r>
      <w:bookmarkStart w:id="59" w:name="_Ref74190824"/>
      <w:r w:rsidR="00606802">
        <w:t>I</w:t>
      </w:r>
      <w:r w:rsidRPr="00413557">
        <w:t>ntegrat</w:t>
      </w:r>
      <w:r w:rsidR="00606802">
        <w:t>ing</w:t>
      </w:r>
      <w:r w:rsidRPr="00413557">
        <w:t xml:space="preserve"> Blockchain </w:t>
      </w:r>
      <w:r w:rsidR="00606802">
        <w:t>into</w:t>
      </w:r>
      <w:r w:rsidRPr="00413557">
        <w:t xml:space="preserve"> XDS.b Profile</w:t>
      </w:r>
      <w:bookmarkEnd w:id="57"/>
      <w:bookmarkEnd w:id="58"/>
      <w:bookmarkEnd w:id="59"/>
    </w:p>
    <w:p w14:paraId="52D41F6A" w14:textId="0EBD173F" w:rsidR="00B369FB" w:rsidRDefault="00B369FB" w:rsidP="00006734">
      <w:pPr>
        <w:pStyle w:val="Heading2"/>
      </w:pPr>
      <w:bookmarkStart w:id="6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60"/>
    <w:p w14:paraId="6CDC0BF3" w14:textId="6F841A7F" w:rsidR="001039FE" w:rsidRPr="00FC11BF" w:rsidRDefault="00826AC7" w:rsidP="00B369FB">
      <w:pPr>
        <w:spacing w:line="360" w:lineRule="auto"/>
        <w:jc w:val="thaiDistribute"/>
        <w:rPr>
          <w:b/>
          <w:bCs/>
        </w:rPr>
      </w:pPr>
      <w:r w:rsidRPr="00FC11BF">
        <w:tab/>
      </w:r>
      <w:bookmarkStart w:id="61"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61"/>
    </w:p>
    <w:p w14:paraId="10587924" w14:textId="0F5E4342" w:rsidR="002C00ED" w:rsidRPr="00FC11BF" w:rsidRDefault="001039FE" w:rsidP="002C00ED">
      <w:pPr>
        <w:spacing w:line="360" w:lineRule="auto"/>
        <w:jc w:val="thaiDistribute"/>
      </w:pPr>
      <w:r w:rsidRPr="00FC11BF">
        <w:tab/>
      </w:r>
      <w:r w:rsidR="002C00ED" w:rsidRPr="00FC11BF">
        <w:t>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Smartcontract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r w:rsidR="00285C87" w:rsidRPr="00FC11BF">
        <w:lastRenderedPageBreak/>
        <w:t>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62"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62"/>
    </w:p>
    <w:p w14:paraId="30CF1520" w14:textId="4712B335" w:rsidR="00681704" w:rsidRPr="00FC11BF" w:rsidRDefault="00903289" w:rsidP="00EF7BF8">
      <w:pPr>
        <w:spacing w:line="360" w:lineRule="auto"/>
        <w:jc w:val="thaiDistribute"/>
      </w:pPr>
      <w:r w:rsidRPr="00FC11BF">
        <w:tab/>
        <w:t>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Smartcontract functions related.</w:t>
      </w:r>
    </w:p>
    <w:p w14:paraId="3371C954" w14:textId="403751AE" w:rsidR="00903289" w:rsidRPr="00FC11BF" w:rsidRDefault="00903289" w:rsidP="00EF7BF8">
      <w:pPr>
        <w:spacing w:line="360" w:lineRule="auto"/>
        <w:jc w:val="thaiDistribute"/>
      </w:pPr>
      <w:r w:rsidRPr="00FC11BF">
        <w:tab/>
        <w:t>The first function is the read function where Smartcontract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The second Smartcontract function is the return query result function where the Smartcontract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Following the normal process of IHE XDS.b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6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63"/>
    <w:p w14:paraId="00C16ED7" w14:textId="7BADFCC6" w:rsidR="0072745C" w:rsidRPr="00FC11BF" w:rsidRDefault="0021241B" w:rsidP="00EF7BF8">
      <w:pPr>
        <w:spacing w:line="360" w:lineRule="auto"/>
        <w:jc w:val="thaiDistribute"/>
      </w:pPr>
      <w:r w:rsidRPr="00FC11BF">
        <w:tab/>
      </w:r>
      <w:r w:rsidR="00D22F28" w:rsidRPr="00FC11BF">
        <w:fldChar w:fldCharType="begin" w:fldLock="1"/>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8B54ABB" w:rsidR="00681704" w:rsidRDefault="00D22F28" w:rsidP="00FB772F">
      <w:pPr>
        <w:pStyle w:val="Caption"/>
        <w:jc w:val="center"/>
      </w:pPr>
      <w:bookmarkStart w:id="64" w:name="_Ref73664944"/>
      <w:bookmarkStart w:id="65" w:name="_Toc74189604"/>
      <w:bookmarkStart w:id="66" w:name="_Ref74191041"/>
      <w:r w:rsidRPr="00D22F28">
        <w:t xml:space="preserve">Figure </w:t>
      </w:r>
      <w:fldSimple w:instr=" STYLEREF 1 \s " w:fldLock="1">
        <w:r w:rsidR="0096498E">
          <w:rPr>
            <w:noProof/>
          </w:rPr>
          <w:t>3</w:t>
        </w:r>
      </w:fldSimple>
      <w:r w:rsidR="0096498E">
        <w:noBreakHyphen/>
      </w:r>
      <w:fldSimple w:instr=" SEQ Figure \* ARABIC \s 1 " w:fldLock="1">
        <w:r w:rsidR="0096498E">
          <w:rPr>
            <w:noProof/>
          </w:rPr>
          <w:t>3</w:t>
        </w:r>
      </w:fldSimple>
      <w:bookmarkEnd w:id="64"/>
      <w:r w:rsidRPr="00D22F28">
        <w:t xml:space="preserve"> </w:t>
      </w:r>
      <w:bookmarkStart w:id="67" w:name="_Ref74190852"/>
      <w:r w:rsidRPr="00D22F28">
        <w:t>The process Flow of XDS Document Registry Actor</w:t>
      </w:r>
      <w:bookmarkEnd w:id="65"/>
      <w:bookmarkEnd w:id="66"/>
      <w:bookmarkEnd w:id="67"/>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68" w:name="CHAPTERIV"/>
      <w:r>
        <w:rPr>
          <w:b/>
          <w:bCs/>
          <w:sz w:val="28"/>
          <w:szCs w:val="28"/>
        </w:rPr>
        <w:t>CHAPTER IV</w:t>
      </w:r>
      <w:r>
        <w:rPr>
          <w:b/>
          <w:bCs/>
          <w:sz w:val="28"/>
          <w:szCs w:val="28"/>
        </w:rPr>
        <w:br/>
      </w:r>
      <w:r w:rsidR="00EE29F5" w:rsidRPr="003B134A">
        <w:rPr>
          <w:b/>
          <w:bCs/>
          <w:sz w:val="28"/>
          <w:szCs w:val="28"/>
        </w:rPr>
        <w:t>IMPLEMENTATION</w:t>
      </w:r>
    </w:p>
    <w:bookmarkEnd w:id="6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Smartcontract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69" w:name="CHAPTERIV_41"/>
      <w:r w:rsidR="00BC5A0F" w:rsidRPr="00A34155">
        <w:t xml:space="preserve">Blockchain setup </w:t>
      </w:r>
      <w:bookmarkEnd w:id="69"/>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0"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70"/>
    </w:p>
    <w:p w14:paraId="17307171" w14:textId="4BDF2D1D"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 Core i9</w:t>
      </w:r>
      <w:r w:rsidR="00932E79">
        <w:rPr>
          <w:rFonts w:ascii="Times New Roman" w:hAnsi="Times New Roman" w:cs="Times New Roman"/>
          <w:sz w:val="24"/>
          <w:szCs w:val="24"/>
        </w:rPr>
        <w:t xml:space="preserve"> with</w:t>
      </w:r>
      <w:r w:rsidR="00033A67" w:rsidRPr="009C3625">
        <w:rPr>
          <w:rFonts w:ascii="Times New Roman" w:hAnsi="Times New Roman" w:cs="Times New Roman"/>
          <w:sz w:val="24"/>
          <w:szCs w:val="24"/>
        </w:rPr>
        <w:t xml:space="preserve">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1" w:name="CHAPTERIV_412"/>
      <w:r w:rsidRPr="009C3625">
        <w:rPr>
          <w:rFonts w:ascii="Times New Roman" w:hAnsi="Times New Roman" w:cs="Times New Roman"/>
          <w:b/>
          <w:bCs/>
          <w:sz w:val="24"/>
          <w:szCs w:val="24"/>
        </w:rPr>
        <w:t xml:space="preserve">4.1.2 Go-Ethereum </w:t>
      </w:r>
      <w:bookmarkEnd w:id="71"/>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fldLock="1"/>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the installation package of the Ethereum platform variant or other kinds of service </w:t>
      </w:r>
      <w:r w:rsidR="00E35C5D" w:rsidRPr="009C3625">
        <w:rPr>
          <w:rFonts w:ascii="Times New Roman" w:hAnsi="Times New Roman" w:cs="Times New Roman"/>
          <w:sz w:val="24"/>
          <w:szCs w:val="24"/>
        </w:rPr>
        <w:lastRenderedPageBreak/>
        <w:t>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ethereum” in Ubuntu. The installation instruction can be located at </w:t>
      </w:r>
      <w:r w:rsidR="00485A4D" w:rsidRPr="009C3625">
        <w:rPr>
          <w:rFonts w:ascii="Times New Roman" w:hAnsi="Times New Roman" w:cs="Times New Roman"/>
          <w:sz w:val="24"/>
          <w:szCs w:val="24"/>
        </w:rPr>
        <w:fldChar w:fldCharType="begin" w:fldLock="1"/>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fldLock="1"/>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fldLock="1"/>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geth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fldLock="1"/>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07E1FB64" w:rsidR="00485A4D" w:rsidRPr="009C3625" w:rsidRDefault="00485A4D" w:rsidP="00112FD0">
      <w:pPr>
        <w:pStyle w:val="Caption"/>
        <w:jc w:val="center"/>
      </w:pPr>
      <w:bookmarkStart w:id="72" w:name="_Ref74222324"/>
      <w:bookmarkStart w:id="73" w:name="_Ref7428481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w:t>
        </w:r>
      </w:fldSimple>
      <w:bookmarkEnd w:id="72"/>
      <w:r w:rsidRPr="009C3625">
        <w:t xml:space="preserve"> </w:t>
      </w:r>
      <w:bookmarkStart w:id="74" w:name="_Ref74284402"/>
      <w:r w:rsidRPr="009C3625">
        <w:t xml:space="preserve">Installation </w:t>
      </w:r>
      <w:r w:rsidR="004E2051" w:rsidRPr="009C3625">
        <w:t>command-line</w:t>
      </w:r>
      <w:r w:rsidRPr="009C3625">
        <w:t xml:space="preserve"> for Go-Ethereum on Ubuntu </w:t>
      </w:r>
      <w:r w:rsidRPr="009C3625">
        <w:fldChar w:fldCharType="begin" w:fldLock="1"/>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73"/>
      <w:bookmarkEnd w:id="74"/>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6425063F" w:rsidR="00CE0D73" w:rsidRPr="009C3625" w:rsidRDefault="006A4838" w:rsidP="006A4838">
      <w:pPr>
        <w:pStyle w:val="Caption"/>
        <w:spacing w:after="240"/>
        <w:jc w:val="center"/>
        <w:rPr>
          <w:color w:val="FF0000"/>
        </w:rPr>
      </w:pPr>
      <w:bookmarkStart w:id="75" w:name="_Ref74223398"/>
      <w:bookmarkStart w:id="76" w:name="_Ref7428481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w:t>
        </w:r>
      </w:fldSimple>
      <w:bookmarkEnd w:id="75"/>
      <w:r w:rsidRPr="009C3625">
        <w:t xml:space="preserve"> </w:t>
      </w:r>
      <w:bookmarkStart w:id="77" w:name="_Ref74284407"/>
      <w:r w:rsidRPr="009C3625">
        <w:t>Geth console accessed using "geth attach" command</w:t>
      </w:r>
      <w:bookmarkEnd w:id="76"/>
      <w:bookmarkEnd w:id="77"/>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78" w:name="CHAPTERIV_413"/>
      <w:r w:rsidRPr="009C3625">
        <w:rPr>
          <w:rFonts w:ascii="Times New Roman" w:hAnsi="Times New Roman" w:cs="Times New Roman"/>
          <w:b/>
          <w:bCs/>
          <w:sz w:val="24"/>
          <w:szCs w:val="24"/>
        </w:rPr>
        <w:t>4.1.3 Quorum Installation</w:t>
      </w:r>
      <w:bookmarkEnd w:id="78"/>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PoW and PoS which default to Ethereum Blockchain. Quorum's source code and installation package can be accessed at </w:t>
      </w:r>
      <w:r w:rsidR="008349FF"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fldLock="1"/>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0D650E09" w:rsidR="00D91E46" w:rsidRPr="009C3625" w:rsidRDefault="00D91E46" w:rsidP="00D91E46">
      <w:pPr>
        <w:pStyle w:val="Caption"/>
        <w:spacing w:after="240"/>
        <w:jc w:val="center"/>
        <w:rPr>
          <w:color w:val="FF0000"/>
        </w:rPr>
      </w:pPr>
      <w:bookmarkStart w:id="79" w:name="_Ref74223927"/>
      <w:bookmarkStart w:id="80" w:name="_Ref7428482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w:t>
        </w:r>
      </w:fldSimple>
      <w:bookmarkEnd w:id="79"/>
      <w:r w:rsidRPr="009C3625">
        <w:t xml:space="preserve"> </w:t>
      </w:r>
      <w:bookmarkStart w:id="81" w:name="_Ref74284411"/>
      <w:r w:rsidRPr="009C3625">
        <w:t>Installing Quorum directly from its source</w:t>
      </w:r>
      <w:bookmarkEnd w:id="80"/>
      <w:bookmarkEnd w:id="81"/>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Other than the Blockchain platform, Quorum also offers the "7-Nodes Example" for developers to locally deploy in their machine to test the functionality and performance of Smartcontract during the development. The source code can be cloned directly from its repository available in Github</w:t>
      </w:r>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fldLock="1"/>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7-Nodes" will simulate seven Blockchain nodes in the host machine in a similar fashion to a virtual machine using the required library called "Tessera"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Smartcontract,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54EDEDEB" w:rsidR="0091637F" w:rsidRPr="009C3625" w:rsidRDefault="0091637F" w:rsidP="0091637F">
      <w:pPr>
        <w:pStyle w:val="Caption"/>
        <w:spacing w:after="240"/>
        <w:jc w:val="center"/>
      </w:pPr>
      <w:bookmarkStart w:id="82" w:name="_Ref74224502"/>
      <w:bookmarkStart w:id="83" w:name="_Ref7428482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w:t>
        </w:r>
      </w:fldSimple>
      <w:bookmarkEnd w:id="82"/>
      <w:r w:rsidRPr="009C3625">
        <w:t xml:space="preserve"> </w:t>
      </w:r>
      <w:bookmarkStart w:id="84" w:name="_Ref74284434"/>
      <w:r w:rsidRPr="009C3625">
        <w:t>Cloning "7-Nodes" Quorum example from its repository available on Github</w:t>
      </w:r>
      <w:bookmarkEnd w:id="83"/>
      <w:bookmarkEnd w:id="84"/>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fldLock="1"/>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14A19A8E" w:rsidR="00E752FF" w:rsidRPr="009C3625" w:rsidRDefault="00E752FF" w:rsidP="00E752FF">
      <w:pPr>
        <w:pStyle w:val="Caption"/>
        <w:spacing w:after="240"/>
        <w:jc w:val="center"/>
      </w:pPr>
      <w:bookmarkStart w:id="85" w:name="_Ref74226819"/>
      <w:bookmarkStart w:id="86" w:name="_Ref7428482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5</w:t>
        </w:r>
      </w:fldSimple>
      <w:bookmarkEnd w:id="85"/>
      <w:r w:rsidRPr="009C3625">
        <w:t xml:space="preserve"> </w:t>
      </w:r>
      <w:bookmarkStart w:id="87" w:name="_Ref74284463"/>
      <w:r w:rsidRPr="009C3625">
        <w:t>Initial configuration method for 7-Nodes example</w:t>
      </w:r>
      <w:bookmarkEnd w:id="86"/>
      <w:bookmarkEnd w:id="87"/>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o initiate the genesis Block for the Blockchain ledger as we going to use IBFT as its consensus mechanism. The script will generate "istanbul-genesis.json" file as a configuration script for the genesis block which its content should be configured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fldLock="1"/>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01CE93AD" w:rsidR="00C52E11" w:rsidRPr="009C3625" w:rsidRDefault="00C52E11" w:rsidP="00C52E11">
      <w:pPr>
        <w:pStyle w:val="Caption"/>
        <w:jc w:val="center"/>
      </w:pPr>
      <w:bookmarkStart w:id="88" w:name="_Ref74226983"/>
      <w:bookmarkStart w:id="89" w:name="_Ref7428483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6</w:t>
        </w:r>
      </w:fldSimple>
      <w:bookmarkEnd w:id="88"/>
      <w:r w:rsidRPr="009C3625">
        <w:t xml:space="preserve"> </w:t>
      </w:r>
      <w:bookmarkStart w:id="90" w:name="_Ref74284468"/>
      <w:r w:rsidRPr="009C3625">
        <w:t>Executing "istanbul-init.sh" with Linux Bash syntax</w:t>
      </w:r>
      <w:bookmarkEnd w:id="89"/>
      <w:bookmarkEnd w:id="90"/>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33BB75E2" w:rsidR="008D12BC" w:rsidRPr="009C3625" w:rsidRDefault="008D12BC" w:rsidP="008D12BC">
      <w:pPr>
        <w:pStyle w:val="Caption"/>
        <w:spacing w:after="240"/>
        <w:jc w:val="center"/>
      </w:pPr>
      <w:bookmarkStart w:id="91" w:name="_Ref74227014"/>
      <w:bookmarkStart w:id="92" w:name="_Ref7428483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7</w:t>
        </w:r>
      </w:fldSimple>
      <w:bookmarkEnd w:id="91"/>
      <w:r w:rsidRPr="009C3625">
        <w:t xml:space="preserve"> </w:t>
      </w:r>
      <w:bookmarkStart w:id="93" w:name="_Ref74284483"/>
      <w:r w:rsidRPr="009C3625">
        <w:t>Content of "istanbul - genesis.json" file</w:t>
      </w:r>
      <w:bookmarkEnd w:id="92"/>
      <w:bookmarkEnd w:id="93"/>
      <w:r w:rsidR="00793CA8">
        <w:t xml:space="preserve"> </w:t>
      </w:r>
      <w:r w:rsidR="00793CA8">
        <w:fldChar w:fldCharType="begin" w:fldLock="1"/>
      </w:r>
      <w:r w:rsidR="00793CA8">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793CA8">
        <w:fldChar w:fldCharType="separate"/>
      </w:r>
      <w:r w:rsidR="00793CA8" w:rsidRPr="00793CA8">
        <w:rPr>
          <w:noProof/>
        </w:rPr>
        <w:t>[33]</w:t>
      </w:r>
      <w:r w:rsidR="00793CA8">
        <w:fldChar w:fldCharType="end"/>
      </w:r>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3BAFC442" w:rsidR="00C52E11" w:rsidRPr="009C3625" w:rsidRDefault="00C52E11" w:rsidP="00C52E11">
      <w:pPr>
        <w:pStyle w:val="Caption"/>
        <w:jc w:val="center"/>
      </w:pPr>
      <w:bookmarkStart w:id="94" w:name="_Ref74227242"/>
      <w:bookmarkStart w:id="95" w:name="_Ref7428484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8</w:t>
        </w:r>
      </w:fldSimple>
      <w:bookmarkEnd w:id="94"/>
      <w:r w:rsidRPr="009C3625">
        <w:t xml:space="preserve"> </w:t>
      </w:r>
      <w:bookmarkStart w:id="96" w:name="_Ref74284492"/>
      <w:r w:rsidRPr="009C3625">
        <w:t>IBFT 7-Nodes Blockchain activation script</w:t>
      </w:r>
      <w:bookmarkEnd w:id="95"/>
      <w:bookmarkEnd w:id="96"/>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38ED9FD" w:rsidR="00435AEB" w:rsidRPr="009C3625" w:rsidRDefault="00435AEB" w:rsidP="00435AEB">
      <w:pPr>
        <w:pStyle w:val="Caption"/>
        <w:jc w:val="center"/>
      </w:pPr>
      <w:bookmarkStart w:id="97" w:name="_Ref74227393"/>
      <w:bookmarkStart w:id="98" w:name="_Ref7428484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9</w:t>
        </w:r>
      </w:fldSimple>
      <w:bookmarkEnd w:id="97"/>
      <w:r w:rsidRPr="009C3625">
        <w:t xml:space="preserve"> </w:t>
      </w:r>
      <w:bookmarkStart w:id="99" w:name="_Ref74284497"/>
      <w:r w:rsidRPr="009C3625">
        <w:t>The activation script activating all seven Blockchain nodes</w:t>
      </w:r>
      <w:bookmarkEnd w:id="98"/>
      <w:bookmarkEnd w:id="99"/>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1DBA6F49" w:rsidR="002C2ED3" w:rsidRPr="009C3625" w:rsidRDefault="002C2ED3" w:rsidP="002C2ED3">
      <w:pPr>
        <w:pStyle w:val="Caption"/>
        <w:jc w:val="center"/>
      </w:pPr>
      <w:bookmarkStart w:id="100" w:name="_Ref74227509"/>
      <w:bookmarkStart w:id="101" w:name="_Ref7428484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0</w:t>
        </w:r>
      </w:fldSimple>
      <w:bookmarkEnd w:id="100"/>
      <w:r w:rsidRPr="009C3625">
        <w:t xml:space="preserve"> </w:t>
      </w:r>
      <w:bookmarkStart w:id="102" w:name="_Ref74284508"/>
      <w:r w:rsidRPr="009C3625">
        <w:t>All seven Blockchain nodes successfully activated</w:t>
      </w:r>
      <w:bookmarkEnd w:id="101"/>
      <w:bookmarkEnd w:id="102"/>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0DDE7580" w:rsidR="00600BDD" w:rsidRPr="009C3625" w:rsidRDefault="00600BDD" w:rsidP="00600BDD">
      <w:pPr>
        <w:pStyle w:val="Caption"/>
        <w:jc w:val="center"/>
      </w:pPr>
      <w:bookmarkStart w:id="103" w:name="_Ref74228412"/>
      <w:bookmarkStart w:id="104" w:name="_Ref7428485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1</w:t>
        </w:r>
      </w:fldSimple>
      <w:bookmarkEnd w:id="103"/>
      <w:r w:rsidRPr="009C3625">
        <w:t xml:space="preserve"> </w:t>
      </w:r>
      <w:bookmarkStart w:id="105" w:name="_Ref74284516"/>
      <w:r w:rsidRPr="009C3625">
        <w:t>The content of "rebirth.sh" script</w:t>
      </w:r>
      <w:bookmarkEnd w:id="104"/>
      <w:bookmarkEnd w:id="105"/>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02CA7911" w:rsidR="00600BDD" w:rsidRPr="009C3625" w:rsidRDefault="00600BDD" w:rsidP="00600BDD">
      <w:pPr>
        <w:pStyle w:val="Caption"/>
        <w:jc w:val="center"/>
      </w:pPr>
      <w:bookmarkStart w:id="106" w:name="_Ref74228424"/>
      <w:bookmarkStart w:id="107" w:name="_Ref7428485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2</w:t>
        </w:r>
      </w:fldSimple>
      <w:bookmarkEnd w:id="106"/>
      <w:r w:rsidRPr="009C3625">
        <w:t xml:space="preserve"> </w:t>
      </w:r>
      <w:bookmarkStart w:id="108" w:name="_Ref74284522"/>
      <w:r w:rsidRPr="009C3625">
        <w:t>The content of "runmy7nodes.sh" script</w:t>
      </w:r>
      <w:bookmarkEnd w:id="107"/>
      <w:bookmarkEnd w:id="108"/>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09"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Smartcontract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09"/>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For Smartcontract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In the implementation, Remix was accessed using Google Chrome from the main machine and the session was saved locally using Remix client to avoid unexpected issues on the Solidity code. Each Smartcontract is validated, and test deployed within the IDE before actual implementation on the test machine. The Smartcontract ready for implementation will be compiled using the Solidity compiler provided by Remix community-based plugin. Each compiled solidity code gives ABI code and Binary code which will be used on Web3js code to interact with the Blockchain Smartcontrac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Smartcontract code, the ABI code and Byte code will be automatically generated by the IDE as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fldLock="1"/>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Smartcontract and only required on the first deployment of the Smartcontract which required only once in this implementation, while ABI code define interface for communicating with the Smartcontract and always required every time the native program communicate with Smartcontrac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B0D372D" w:rsidR="00A84F5B" w:rsidRPr="009C3625" w:rsidRDefault="00A84F5B" w:rsidP="00A84F5B">
      <w:pPr>
        <w:pStyle w:val="Caption"/>
        <w:jc w:val="center"/>
      </w:pPr>
      <w:bookmarkStart w:id="110" w:name="_Ref74239181"/>
      <w:bookmarkStart w:id="111" w:name="_Ref7428486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3</w:t>
        </w:r>
      </w:fldSimple>
      <w:bookmarkEnd w:id="110"/>
      <w:r w:rsidRPr="009C3625">
        <w:t xml:space="preserve"> </w:t>
      </w:r>
      <w:bookmarkStart w:id="112" w:name="_Ref74284533"/>
      <w:r w:rsidRPr="009C3625">
        <w:t>ABI Code and Byte code generated can be copied and passed directly</w:t>
      </w:r>
      <w:bookmarkEnd w:id="111"/>
      <w:bookmarkEnd w:id="112"/>
      <w:r w:rsidRPr="009C3625">
        <w:t xml:space="preserve"> </w:t>
      </w:r>
    </w:p>
    <w:p w14:paraId="50B0C18E" w14:textId="5C82A05A" w:rsidR="002A554F" w:rsidRPr="009C3625" w:rsidRDefault="00A84F5B" w:rsidP="00793CA8">
      <w:pPr>
        <w:pStyle w:val="Caption"/>
        <w:jc w:val="center"/>
      </w:pPr>
      <w:r w:rsidRPr="009C3625">
        <w:t>(From red circle) into Web3js code</w:t>
      </w:r>
      <w:r w:rsidR="00793CA8">
        <w:t xml:space="preserve"> </w:t>
      </w:r>
      <w:r w:rsidR="00793CA8">
        <w:fldChar w:fldCharType="begin" w:fldLock="1"/>
      </w:r>
      <w:r w:rsidR="003662BA">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00793CA8">
        <w:fldChar w:fldCharType="separate"/>
      </w:r>
      <w:r w:rsidR="00793CA8" w:rsidRPr="00793CA8">
        <w:rPr>
          <w:noProof/>
        </w:rPr>
        <w:t>[47]</w:t>
      </w:r>
      <w:r w:rsidR="00793CA8">
        <w:fldChar w:fldCharType="end"/>
      </w:r>
    </w:p>
    <w:p w14:paraId="3EE11638" w14:textId="586F8162" w:rsidR="00A84F5B" w:rsidRPr="009C3625" w:rsidRDefault="00276007" w:rsidP="00A84F5B">
      <w:pPr>
        <w:keepNext/>
      </w:pPr>
      <w:r>
        <w:rPr>
          <w:noProof/>
        </w:rPr>
        <w:lastRenderedPageBreak/>
        <w:drawing>
          <wp:inline distT="0" distB="0" distL="0" distR="0" wp14:anchorId="0331D744" wp14:editId="2A1C0F4A">
            <wp:extent cx="4429125" cy="7677150"/>
            <wp:effectExtent l="0" t="0" r="9525" b="0"/>
            <wp:docPr id="74" name="Picture 7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graphical user interface&#10;&#10;Description automatically generated"/>
                    <pic:cNvPicPr/>
                  </pic:nvPicPr>
                  <pic:blipFill>
                    <a:blip r:embed="rId38"/>
                    <a:stretch>
                      <a:fillRect/>
                    </a:stretch>
                  </pic:blipFill>
                  <pic:spPr>
                    <a:xfrm>
                      <a:off x="0" y="0"/>
                      <a:ext cx="4429125" cy="7677150"/>
                    </a:xfrm>
                    <a:prstGeom prst="rect">
                      <a:avLst/>
                    </a:prstGeom>
                  </pic:spPr>
                </pic:pic>
              </a:graphicData>
            </a:graphic>
          </wp:inline>
        </w:drawing>
      </w:r>
      <w:r w:rsidRPr="009C3625">
        <w:t xml:space="preserve"> </w:t>
      </w:r>
      <w:r>
        <w:rPr>
          <w:noProof/>
        </w:rPr>
        <w:lastRenderedPageBreak/>
        <w:drawing>
          <wp:inline distT="0" distB="0" distL="0" distR="0" wp14:anchorId="6F273855" wp14:editId="4EA9100F">
            <wp:extent cx="3019425" cy="4991100"/>
            <wp:effectExtent l="0" t="0" r="9525" b="0"/>
            <wp:docPr id="75" name="Picture 7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text&#10;&#10;Description automatically generated"/>
                    <pic:cNvPicPr/>
                  </pic:nvPicPr>
                  <pic:blipFill>
                    <a:blip r:embed="rId39"/>
                    <a:stretch>
                      <a:fillRect/>
                    </a:stretch>
                  </pic:blipFill>
                  <pic:spPr>
                    <a:xfrm>
                      <a:off x="0" y="0"/>
                      <a:ext cx="3019425" cy="4991100"/>
                    </a:xfrm>
                    <a:prstGeom prst="rect">
                      <a:avLst/>
                    </a:prstGeom>
                  </pic:spPr>
                </pic:pic>
              </a:graphicData>
            </a:graphic>
          </wp:inline>
        </w:drawing>
      </w:r>
    </w:p>
    <w:p w14:paraId="72A2E741" w14:textId="458BFF32" w:rsidR="00A84F5B" w:rsidRPr="009C3625" w:rsidRDefault="00A84F5B" w:rsidP="00A84F5B">
      <w:pPr>
        <w:pStyle w:val="Caption"/>
        <w:jc w:val="center"/>
      </w:pPr>
      <w:bookmarkStart w:id="113" w:name="_Ref74239197"/>
      <w:bookmarkStart w:id="114" w:name="_Ref7428486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4</w:t>
        </w:r>
      </w:fldSimple>
      <w:bookmarkEnd w:id="113"/>
      <w:r w:rsidRPr="009C3625">
        <w:t xml:space="preserve"> </w:t>
      </w:r>
      <w:bookmarkStart w:id="115" w:name="_Ref74284538"/>
      <w:r w:rsidRPr="009C3625">
        <w:t>ABI code (brown color) assigned into variable "abi"</w:t>
      </w:r>
      <w:bookmarkEnd w:id="114"/>
      <w:bookmarkEnd w:id="115"/>
    </w:p>
    <w:p w14:paraId="4A222EF7" w14:textId="10983B94" w:rsidR="0007379C" w:rsidRPr="009C3625" w:rsidRDefault="001B31C3" w:rsidP="001B31C3">
      <w:pPr>
        <w:keepNext/>
        <w:jc w:val="center"/>
      </w:pPr>
      <w:r>
        <w:rPr>
          <w:noProof/>
        </w:rPr>
        <w:lastRenderedPageBreak/>
        <w:drawing>
          <wp:inline distT="0" distB="0" distL="0" distR="0" wp14:anchorId="3B3260F3" wp14:editId="26AB6044">
            <wp:extent cx="5187013" cy="6219825"/>
            <wp:effectExtent l="0" t="0" r="0" b="0"/>
            <wp:docPr id="76" name="Picture 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Background pattern&#10;&#10;Description automatically generated"/>
                    <pic:cNvPicPr/>
                  </pic:nvPicPr>
                  <pic:blipFill>
                    <a:blip r:embed="rId40"/>
                    <a:stretch>
                      <a:fillRect/>
                    </a:stretch>
                  </pic:blipFill>
                  <pic:spPr>
                    <a:xfrm>
                      <a:off x="0" y="0"/>
                      <a:ext cx="5193433" cy="6227524"/>
                    </a:xfrm>
                    <a:prstGeom prst="rect">
                      <a:avLst/>
                    </a:prstGeom>
                  </pic:spPr>
                </pic:pic>
              </a:graphicData>
            </a:graphic>
          </wp:inline>
        </w:drawing>
      </w:r>
    </w:p>
    <w:p w14:paraId="7B893FCA" w14:textId="236856DC" w:rsidR="0007379C" w:rsidRPr="009C3625" w:rsidRDefault="0007379C" w:rsidP="0007379C">
      <w:pPr>
        <w:pStyle w:val="Caption"/>
        <w:spacing w:after="240"/>
        <w:jc w:val="center"/>
        <w:rPr>
          <w:cs/>
        </w:rPr>
      </w:pPr>
      <w:bookmarkStart w:id="116" w:name="_Ref74239571"/>
      <w:bookmarkStart w:id="117" w:name="_Ref7428486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5</w:t>
        </w:r>
      </w:fldSimple>
      <w:bookmarkEnd w:id="116"/>
      <w:r w:rsidRPr="009C3625">
        <w:t xml:space="preserve"> </w:t>
      </w:r>
      <w:bookmarkStart w:id="118" w:name="_Ref74284544"/>
      <w:r w:rsidRPr="009C3625">
        <w:t>Byte code (brown color) assigned into variable "bytecode"</w:t>
      </w:r>
      <w:bookmarkEnd w:id="117"/>
      <w:bookmarkEnd w:id="118"/>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19" w:name="CHAPTERIV_415"/>
      <w:r w:rsidRPr="009C3625">
        <w:rPr>
          <w:rFonts w:ascii="Times New Roman" w:hAnsi="Times New Roman" w:cs="Times New Roman"/>
          <w:b/>
          <w:bCs/>
          <w:sz w:val="24"/>
          <w:szCs w:val="24"/>
        </w:rPr>
        <w:t xml:space="preserve">4.1.5 Deploy </w:t>
      </w:r>
      <w:r w:rsidR="0052667A" w:rsidRPr="009C3625">
        <w:rPr>
          <w:rFonts w:ascii="Times New Roman" w:hAnsi="Times New Roman" w:cs="Times New Roman"/>
          <w:b/>
          <w:bCs/>
          <w:sz w:val="24"/>
          <w:szCs w:val="24"/>
        </w:rPr>
        <w:t>Smartcontract into Blockchain</w:t>
      </w:r>
      <w:bookmarkEnd w:id="119"/>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Smartcontract, the Smartcontract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fldLock="1"/>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Smartcontract into the Blockchain ledger. It required both the Byte code and ABI code received from the Solidity compiler to be completed. Once the Smartcontract is deployed, any later communication with Smartcontract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Smartcontract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p w14:paraId="203463EE" w14:textId="79DE6A8C" w:rsidR="0063570F" w:rsidRPr="009C3625" w:rsidRDefault="006D1EE3" w:rsidP="0063570F">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4AA853A" wp14:editId="2DD4B00D">
            <wp:extent cx="5309870" cy="5035550"/>
            <wp:effectExtent l="0" t="0" r="5080" b="0"/>
            <wp:docPr id="101" name="Picture 10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ext, application&#10;&#10;Description automatically generated"/>
                    <pic:cNvPicPr/>
                  </pic:nvPicPr>
                  <pic:blipFill>
                    <a:blip r:embed="rId41"/>
                    <a:stretch>
                      <a:fillRect/>
                    </a:stretch>
                  </pic:blipFill>
                  <pic:spPr>
                    <a:xfrm>
                      <a:off x="0" y="0"/>
                      <a:ext cx="5309870" cy="5035550"/>
                    </a:xfrm>
                    <a:prstGeom prst="rect">
                      <a:avLst/>
                    </a:prstGeom>
                  </pic:spPr>
                </pic:pic>
              </a:graphicData>
            </a:graphic>
          </wp:inline>
        </w:drawing>
      </w:r>
    </w:p>
    <w:p w14:paraId="1AE0F681" w14:textId="1D4FD165" w:rsidR="00A640F7" w:rsidRPr="009C3625" w:rsidRDefault="0063570F" w:rsidP="0063570F">
      <w:pPr>
        <w:pStyle w:val="Caption"/>
        <w:spacing w:after="240"/>
        <w:jc w:val="center"/>
        <w:rPr>
          <w:color w:val="FF0000"/>
        </w:rPr>
      </w:pPr>
      <w:bookmarkStart w:id="120" w:name="_Ref74241034"/>
      <w:bookmarkStart w:id="121" w:name="_Ref7428487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6</w:t>
        </w:r>
      </w:fldSimple>
      <w:bookmarkEnd w:id="120"/>
      <w:r w:rsidRPr="009C3625">
        <w:t xml:space="preserve"> </w:t>
      </w:r>
      <w:bookmarkStart w:id="122" w:name="_Ref74284555"/>
      <w:r w:rsidRPr="009C3625">
        <w:t>The Web3js script for Smartcontract deploy</w:t>
      </w:r>
      <w:bookmarkEnd w:id="121"/>
      <w:bookmarkEnd w:id="122"/>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23"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23"/>
    </w:p>
    <w:p w14:paraId="4FE5F893" w14:textId="019940B9"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and "cryptr"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6]"},"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as shown</w:t>
      </w:r>
      <w:r w:rsidR="00DA6677" w:rsidRPr="000858EA">
        <w:rPr>
          <w:rFonts w:ascii="Times New Roman" w:hAnsi="Times New Roman" w:cs="Times New Roman"/>
          <w:sz w:val="24"/>
          <w:szCs w:val="24"/>
        </w:rPr>
        <w:t xml:space="preserve"> in </w:t>
      </w:r>
      <w:r w:rsidR="0036636A" w:rsidRPr="000858EA">
        <w:rPr>
          <w:rFonts w:ascii="Times New Roman" w:hAnsi="Times New Roman" w:cs="Times New Roman"/>
          <w:sz w:val="24"/>
          <w:szCs w:val="24"/>
        </w:rPr>
        <w:fldChar w:fldCharType="begin" w:fldLock="1"/>
      </w:r>
      <w:r w:rsidR="0036636A" w:rsidRPr="000858EA">
        <w:rPr>
          <w:rFonts w:ascii="Times New Roman" w:hAnsi="Times New Roman" w:cs="Times New Roman"/>
          <w:sz w:val="24"/>
          <w:szCs w:val="24"/>
        </w:rPr>
        <w:instrText xml:space="preserve"> REF _Ref74284095 \h </w:instrText>
      </w:r>
      <w:r w:rsidR="000858EA" w:rsidRPr="000858EA">
        <w:rPr>
          <w:rFonts w:ascii="Times New Roman" w:hAnsi="Times New Roman" w:cs="Times New Roman"/>
          <w:sz w:val="24"/>
          <w:szCs w:val="24"/>
        </w:rPr>
        <w:instrText xml:space="preserve"> \* MERGEFORMAT </w:instrText>
      </w:r>
      <w:r w:rsidR="0036636A" w:rsidRPr="000858EA">
        <w:rPr>
          <w:rFonts w:ascii="Times New Roman" w:hAnsi="Times New Roman" w:cs="Times New Roman"/>
          <w:sz w:val="24"/>
          <w:szCs w:val="24"/>
        </w:rPr>
      </w:r>
      <w:r w:rsidR="0036636A" w:rsidRPr="000858EA">
        <w:rPr>
          <w:rFonts w:ascii="Times New Roman" w:hAnsi="Times New Roman" w:cs="Times New Roman"/>
          <w:sz w:val="24"/>
          <w:szCs w:val="24"/>
        </w:rPr>
        <w:fldChar w:fldCharType="separate"/>
      </w:r>
      <w:r w:rsidR="0036636A" w:rsidRPr="000858EA">
        <w:rPr>
          <w:rFonts w:ascii="Times New Roman" w:hAnsi="Times New Roman" w:cs="Times New Roman"/>
          <w:sz w:val="24"/>
          <w:szCs w:val="24"/>
        </w:rPr>
        <w:t xml:space="preserve">Figure </w:t>
      </w:r>
      <w:r w:rsidR="0036636A" w:rsidRPr="000858EA">
        <w:rPr>
          <w:rFonts w:ascii="Times New Roman" w:hAnsi="Times New Roman" w:cs="Times New Roman"/>
          <w:noProof/>
          <w:sz w:val="24"/>
          <w:szCs w:val="24"/>
        </w:rPr>
        <w:t>4</w:t>
      </w:r>
      <w:r w:rsidR="0036636A" w:rsidRPr="000858EA">
        <w:rPr>
          <w:rFonts w:ascii="Times New Roman" w:hAnsi="Times New Roman" w:cs="Times New Roman"/>
          <w:sz w:val="24"/>
          <w:szCs w:val="24"/>
        </w:rPr>
        <w:noBreakHyphen/>
      </w:r>
      <w:r w:rsidR="0036636A" w:rsidRPr="000858EA">
        <w:rPr>
          <w:rFonts w:ascii="Times New Roman" w:hAnsi="Times New Roman" w:cs="Times New Roman"/>
          <w:noProof/>
          <w:sz w:val="24"/>
          <w:szCs w:val="24"/>
        </w:rPr>
        <w:t>17</w:t>
      </w:r>
      <w:r w:rsidR="0036636A" w:rsidRPr="000858EA">
        <w:rPr>
          <w:rFonts w:ascii="Times New Roman" w:hAnsi="Times New Roman" w:cs="Times New Roman"/>
          <w:sz w:val="24"/>
          <w:szCs w:val="24"/>
        </w:rPr>
        <w:fldChar w:fldCharType="end"/>
      </w:r>
      <w:r w:rsidRPr="000858EA">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p w14:paraId="12970324" w14:textId="518F6814" w:rsidR="00DA6677" w:rsidRPr="0023508D" w:rsidRDefault="00523E19" w:rsidP="00DA6677">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0598B736" wp14:editId="46912186">
            <wp:extent cx="5309870" cy="2958465"/>
            <wp:effectExtent l="0" t="0" r="5080" b="0"/>
            <wp:docPr id="102" name="Picture 1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a:blip r:embed="rId42"/>
                    <a:stretch>
                      <a:fillRect/>
                    </a:stretch>
                  </pic:blipFill>
                  <pic:spPr>
                    <a:xfrm>
                      <a:off x="0" y="0"/>
                      <a:ext cx="5309870" cy="2958465"/>
                    </a:xfrm>
                    <a:prstGeom prst="rect">
                      <a:avLst/>
                    </a:prstGeom>
                  </pic:spPr>
                </pic:pic>
              </a:graphicData>
            </a:graphic>
          </wp:inline>
        </w:drawing>
      </w:r>
    </w:p>
    <w:p w14:paraId="493984F7" w14:textId="7ADA5B03" w:rsidR="00DA6677" w:rsidRPr="0023508D" w:rsidRDefault="00DA6677" w:rsidP="00DA6677">
      <w:pPr>
        <w:pStyle w:val="Caption"/>
        <w:spacing w:after="240"/>
        <w:jc w:val="center"/>
      </w:pPr>
      <w:bookmarkStart w:id="124" w:name="_Ref74284095"/>
      <w:bookmarkStart w:id="125" w:name="_Ref7428487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7</w:t>
        </w:r>
      </w:fldSimple>
      <w:bookmarkEnd w:id="124"/>
      <w:r w:rsidRPr="0023508D">
        <w:t xml:space="preserve"> </w:t>
      </w:r>
      <w:bookmarkStart w:id="126" w:name="_Ref74284562"/>
      <w:r w:rsidRPr="0023508D">
        <w:t>"npm install" command-line</w:t>
      </w:r>
      <w:bookmarkEnd w:id="125"/>
      <w:bookmarkEnd w:id="126"/>
      <w:r w:rsidR="003662BA">
        <w:t xml:space="preserve"> </w:t>
      </w:r>
      <w:r w:rsidR="003662BA">
        <w:fldChar w:fldCharType="begin" w:fldLock="1"/>
      </w:r>
      <w:r w:rsidR="00CB68AC">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3662BA">
        <w:fldChar w:fldCharType="separate"/>
      </w:r>
      <w:r w:rsidR="003662BA" w:rsidRPr="003662BA">
        <w:rPr>
          <w:noProof/>
        </w:rPr>
        <w:t>[49]</w:t>
      </w:r>
      <w:r w:rsidR="003662BA">
        <w:fldChar w:fldCharType="end"/>
      </w:r>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27" w:name="CHAPTERIV_42"/>
      <w:r w:rsidRPr="009C3625">
        <w:rPr>
          <w:szCs w:val="28"/>
        </w:rPr>
        <w:lastRenderedPageBreak/>
        <w:t xml:space="preserve">4.2 XDS Actors </w:t>
      </w:r>
    </w:p>
    <w:bookmarkEnd w:id="127"/>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0C70D2E1"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 xml:space="preserve">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w:t>
      </w:r>
      <w:r w:rsidR="00EC1EC9" w:rsidRPr="00EC1EC9">
        <w:rPr>
          <w:rFonts w:ascii="Times New Roman" w:hAnsi="Times New Roman" w:cs="Times New Roman"/>
          <w:sz w:val="24"/>
          <w:szCs w:val="24"/>
        </w:rPr>
        <w:t>JSON (Javascript Object Notation) is a lightweight data-exchange format for programming objects that was created specifically for this purpose.</w:t>
      </w:r>
      <w:r w:rsidRPr="009C3625">
        <w:rPr>
          <w:rFonts w:ascii="Times New Roman" w:hAnsi="Times New Roman" w:cs="Times New Roman"/>
          <w:sz w:val="24"/>
          <w:szCs w:val="24"/>
        </w:rPr>
        <w:t xml:space="preserve"> </w:t>
      </w:r>
      <w:r w:rsidR="00520400" w:rsidRPr="00520400">
        <w:rPr>
          <w:rFonts w:ascii="Times New Roman" w:hAnsi="Times New Roman" w:cs="Times New Roman"/>
          <w:sz w:val="24"/>
          <w:szCs w:val="24"/>
        </w:rPr>
        <w:t>It is simple to read and write for humans, and it is simple to parse or generate for machines.</w:t>
      </w:r>
      <w:r w:rsidRPr="009C3625">
        <w:rPr>
          <w:rFonts w:ascii="Times New Roman" w:hAnsi="Times New Roman" w:cs="Times New Roman"/>
          <w:sz w:val="24"/>
          <w:szCs w:val="24"/>
        </w:rPr>
        <w:t xml:space="preserv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82941D"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7]"},"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Javascript called "Web3JS" which allows the Javascript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28" w:name="CHAPTERIV_421"/>
      <w:r w:rsidRPr="009C3625">
        <w:t>4.2.</w:t>
      </w:r>
      <w:r w:rsidR="00A34155" w:rsidRPr="009C3625">
        <w:t>1</w:t>
      </w:r>
      <w:r w:rsidRPr="009C3625">
        <w:t xml:space="preserve"> </w:t>
      </w:r>
      <w:r w:rsidR="00A34155" w:rsidRPr="009C3625">
        <w:t xml:space="preserve">XDS Document </w:t>
      </w:r>
      <w:r w:rsidRPr="009C3625">
        <w:t>Repository Actor</w:t>
      </w:r>
    </w:p>
    <w:bookmarkEnd w:id="128"/>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fldLock="1"/>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lcm:SubmitObjectReques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rim:RegistryObjectList” following with “rim:ExtrinsicObjec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fldLock="1"/>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p w14:paraId="6DC93675" w14:textId="76852E84" w:rsidR="00F42134" w:rsidRPr="009C3625" w:rsidRDefault="00754E90" w:rsidP="0005751D">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E567C6E" wp14:editId="5AC8BD0F">
            <wp:extent cx="5347323" cy="4895850"/>
            <wp:effectExtent l="0" t="0" r="6350" b="0"/>
            <wp:docPr id="103" name="Picture 1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ext&#10;&#10;Description automatically generated"/>
                    <pic:cNvPicPr/>
                  </pic:nvPicPr>
                  <pic:blipFill>
                    <a:blip r:embed="rId43"/>
                    <a:stretch>
                      <a:fillRect/>
                    </a:stretch>
                  </pic:blipFill>
                  <pic:spPr>
                    <a:xfrm>
                      <a:off x="0" y="0"/>
                      <a:ext cx="5365715" cy="4912689"/>
                    </a:xfrm>
                    <a:prstGeom prst="rect">
                      <a:avLst/>
                    </a:prstGeom>
                  </pic:spPr>
                </pic:pic>
              </a:graphicData>
            </a:graphic>
          </wp:inline>
        </w:drawing>
      </w:r>
    </w:p>
    <w:p w14:paraId="5B3B1FD0" w14:textId="0E80AD88" w:rsidR="00F42134" w:rsidRPr="009C3625" w:rsidRDefault="00F42134" w:rsidP="00136A00">
      <w:pPr>
        <w:pStyle w:val="Caption"/>
        <w:jc w:val="center"/>
        <w:rPr>
          <w:i/>
          <w:iCs/>
        </w:rPr>
      </w:pPr>
      <w:bookmarkStart w:id="129" w:name="_Ref72083156"/>
      <w:bookmarkStart w:id="130" w:name="_Toc74189605"/>
      <w:bookmarkStart w:id="131" w:name="_Ref7419104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8</w:t>
        </w:r>
      </w:fldSimple>
      <w:bookmarkEnd w:id="129"/>
      <w:r w:rsidRPr="009C3625">
        <w:t xml:space="preserve"> </w:t>
      </w:r>
      <w:bookmarkStart w:id="132" w:name="_Ref74190870"/>
      <w:r w:rsidRPr="009C3625">
        <w:t>Pseudocode represents general format of Register Document Set-b [ITI - 42]</w:t>
      </w:r>
      <w:bookmarkEnd w:id="130"/>
      <w:bookmarkEnd w:id="131"/>
      <w:bookmarkEnd w:id="132"/>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6404B67" w14:textId="77777777" w:rsidR="00F42134" w:rsidRPr="009C3625" w:rsidRDefault="00F42134" w:rsidP="00F42134"/>
    <w:p w14:paraId="6B9963EA" w14:textId="382B1007" w:rsidR="00F42134" w:rsidRPr="009C3625" w:rsidRDefault="00484937" w:rsidP="0005751D">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712AF43" wp14:editId="6E14203A">
            <wp:extent cx="5309870" cy="657225"/>
            <wp:effectExtent l="0" t="0" r="5080" b="9525"/>
            <wp:docPr id="104" name="Picture 10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text, application&#10;&#10;Description automatically generated"/>
                    <pic:cNvPicPr/>
                  </pic:nvPicPr>
                  <pic:blipFill rotWithShape="1">
                    <a:blip r:embed="rId44"/>
                    <a:srcRect b="15095"/>
                    <a:stretch/>
                  </pic:blipFill>
                  <pic:spPr bwMode="auto">
                    <a:xfrm>
                      <a:off x="0" y="0"/>
                      <a:ext cx="5309870" cy="657225"/>
                    </a:xfrm>
                    <a:prstGeom prst="rect">
                      <a:avLst/>
                    </a:prstGeom>
                    <a:ln>
                      <a:noFill/>
                    </a:ln>
                    <a:extLst>
                      <a:ext uri="{53640926-AAD7-44D8-BBD7-CCE9431645EC}">
                        <a14:shadowObscured xmlns:a14="http://schemas.microsoft.com/office/drawing/2010/main"/>
                      </a:ext>
                    </a:extLst>
                  </pic:spPr>
                </pic:pic>
              </a:graphicData>
            </a:graphic>
          </wp:inline>
        </w:drawing>
      </w:r>
    </w:p>
    <w:p w14:paraId="769AFC5E" w14:textId="0D4F643B" w:rsidR="00F42134" w:rsidRPr="009C3625" w:rsidRDefault="00F42134" w:rsidP="00913992">
      <w:pPr>
        <w:pStyle w:val="Caption"/>
        <w:jc w:val="center"/>
        <w:rPr>
          <w:i/>
          <w:iCs/>
        </w:rPr>
      </w:pPr>
      <w:bookmarkStart w:id="133" w:name="_Ref70913534"/>
      <w:bookmarkStart w:id="134" w:name="_Toc74189606"/>
      <w:bookmarkStart w:id="135" w:name="_Ref7419104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9</w:t>
        </w:r>
      </w:fldSimple>
      <w:bookmarkEnd w:id="133"/>
      <w:r w:rsidRPr="009C3625">
        <w:t xml:space="preserve"> </w:t>
      </w:r>
      <w:bookmarkStart w:id="136" w:name="_Ref74190876"/>
      <w:r w:rsidRPr="009C3625">
        <w:t>XML Code snippet of Registry Document Set-b Response transaction sample</w:t>
      </w:r>
      <w:bookmarkEnd w:id="134"/>
      <w:bookmarkEnd w:id="135"/>
      <w:bookmarkEnd w:id="136"/>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2D0A5CC" w14:textId="4F6D3DA7" w:rsidR="00F42134" w:rsidRPr="009C3625" w:rsidRDefault="002E3AAB" w:rsidP="00B71284">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2CE301A4" wp14:editId="3B9A4B86">
            <wp:extent cx="5076825" cy="7070641"/>
            <wp:effectExtent l="0" t="0" r="0" b="0"/>
            <wp:docPr id="105" name="Picture 1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pic:cNvPicPr/>
                  </pic:nvPicPr>
                  <pic:blipFill>
                    <a:blip r:embed="rId45"/>
                    <a:stretch>
                      <a:fillRect/>
                    </a:stretch>
                  </pic:blipFill>
                  <pic:spPr>
                    <a:xfrm>
                      <a:off x="0" y="0"/>
                      <a:ext cx="5084897" cy="7081883"/>
                    </a:xfrm>
                    <a:prstGeom prst="rect">
                      <a:avLst/>
                    </a:prstGeom>
                  </pic:spPr>
                </pic:pic>
              </a:graphicData>
            </a:graphic>
          </wp:inline>
        </w:drawing>
      </w:r>
    </w:p>
    <w:p w14:paraId="77505E60" w14:textId="77777777" w:rsidR="00F42134" w:rsidRPr="009C3625" w:rsidRDefault="00F42134" w:rsidP="00F42134"/>
    <w:p w14:paraId="5BEC1742" w14:textId="41998368"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952FE27" wp14:editId="7C6E6DB7">
            <wp:extent cx="5422539" cy="6448425"/>
            <wp:effectExtent l="0" t="0" r="6985" b="0"/>
            <wp:docPr id="106" name="Picture 1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able&#10;&#10;Description automatically generated"/>
                    <pic:cNvPicPr/>
                  </pic:nvPicPr>
                  <pic:blipFill>
                    <a:blip r:embed="rId46"/>
                    <a:stretch>
                      <a:fillRect/>
                    </a:stretch>
                  </pic:blipFill>
                  <pic:spPr>
                    <a:xfrm>
                      <a:off x="0" y="0"/>
                      <a:ext cx="5430647" cy="6458067"/>
                    </a:xfrm>
                    <a:prstGeom prst="rect">
                      <a:avLst/>
                    </a:prstGeom>
                  </pic:spPr>
                </pic:pic>
              </a:graphicData>
            </a:graphic>
          </wp:inline>
        </w:drawing>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194D219" w14:textId="75F6A06C"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754D58" wp14:editId="531D8B0A">
            <wp:extent cx="5404072" cy="6848475"/>
            <wp:effectExtent l="0" t="0" r="635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47"/>
                    <a:stretch>
                      <a:fillRect/>
                    </a:stretch>
                  </pic:blipFill>
                  <pic:spPr>
                    <a:xfrm>
                      <a:off x="0" y="0"/>
                      <a:ext cx="5410707" cy="6856884"/>
                    </a:xfrm>
                    <a:prstGeom prst="rect">
                      <a:avLst/>
                    </a:prstGeom>
                  </pic:spPr>
                </pic:pic>
              </a:graphicData>
            </a:graphic>
          </wp:inline>
        </w:drawing>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302C2127" w14:textId="6D728080"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5CB8A389" wp14:editId="0A8E4B54">
            <wp:extent cx="5309870" cy="6638925"/>
            <wp:effectExtent l="0" t="0" r="5080" b="9525"/>
            <wp:docPr id="108" name="Picture 10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able&#10;&#10;Description automatically generated with low confidence"/>
                    <pic:cNvPicPr/>
                  </pic:nvPicPr>
                  <pic:blipFill rotWithShape="1">
                    <a:blip r:embed="rId48"/>
                    <a:srcRect b="862"/>
                    <a:stretch/>
                  </pic:blipFill>
                  <pic:spPr bwMode="auto">
                    <a:xfrm>
                      <a:off x="0" y="0"/>
                      <a:ext cx="5309870" cy="6638925"/>
                    </a:xfrm>
                    <a:prstGeom prst="rect">
                      <a:avLst/>
                    </a:prstGeom>
                    <a:ln>
                      <a:noFill/>
                    </a:ln>
                    <a:extLst>
                      <a:ext uri="{53640926-AAD7-44D8-BBD7-CCE9431645EC}">
                        <a14:shadowObscured xmlns:a14="http://schemas.microsoft.com/office/drawing/2010/main"/>
                      </a:ext>
                    </a:extLst>
                  </pic:spPr>
                </pic:pic>
              </a:graphicData>
            </a:graphic>
          </wp:inline>
        </w:drawing>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B2F03D4" w14:textId="7E5662C4" w:rsidR="00F42134" w:rsidRPr="009C3625" w:rsidRDefault="00673DBA"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317E566" wp14:editId="133A23C1">
            <wp:extent cx="5350551" cy="6848475"/>
            <wp:effectExtent l="0" t="0" r="254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a:blip r:embed="rId49"/>
                    <a:stretch>
                      <a:fillRect/>
                    </a:stretch>
                  </pic:blipFill>
                  <pic:spPr>
                    <a:xfrm>
                      <a:off x="0" y="0"/>
                      <a:ext cx="5354259" cy="6853221"/>
                    </a:xfrm>
                    <a:prstGeom prst="rect">
                      <a:avLst/>
                    </a:prstGeom>
                  </pic:spPr>
                </pic:pic>
              </a:graphicData>
            </a:graphic>
          </wp:inline>
        </w:drawing>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0EC9561B" w14:textId="26D9526E"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7A3C141C" wp14:editId="73C20544">
            <wp:extent cx="5479662" cy="3381375"/>
            <wp:effectExtent l="0" t="0" r="6985"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rotWithShape="1">
                    <a:blip r:embed="rId50"/>
                    <a:srcRect b="6011"/>
                    <a:stretch/>
                  </pic:blipFill>
                  <pic:spPr bwMode="auto">
                    <a:xfrm>
                      <a:off x="0" y="0"/>
                      <a:ext cx="5481647" cy="3382600"/>
                    </a:xfrm>
                    <a:prstGeom prst="rect">
                      <a:avLst/>
                    </a:prstGeom>
                    <a:ln>
                      <a:noFill/>
                    </a:ln>
                    <a:extLst>
                      <a:ext uri="{53640926-AAD7-44D8-BBD7-CCE9431645EC}">
                        <a14:shadowObscured xmlns:a14="http://schemas.microsoft.com/office/drawing/2010/main"/>
                      </a:ext>
                    </a:extLst>
                  </pic:spPr>
                </pic:pic>
              </a:graphicData>
            </a:graphic>
          </wp:inline>
        </w:drawing>
      </w:r>
    </w:p>
    <w:p w14:paraId="29083792" w14:textId="08BA08FD"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37" w:name="_Ref72083161"/>
      <w:bookmarkStart w:id="138" w:name="_Toc74189607"/>
      <w:bookmarkStart w:id="139" w:name="_Ref74191056"/>
      <w:r w:rsidRPr="009C3625">
        <w:rPr>
          <w:rFonts w:ascii="Times New Roman" w:hAnsi="Times New Roman" w:cs="Times New Roman"/>
          <w:sz w:val="24"/>
          <w:szCs w:val="24"/>
        </w:rPr>
        <w:t xml:space="preserve">Figure </w:t>
      </w:r>
      <w:r w:rsidR="0096498E" w:rsidRPr="009C3625">
        <w:rPr>
          <w:rFonts w:ascii="Times New Roman" w:hAnsi="Times New Roman" w:cs="Times New Roman"/>
          <w:sz w:val="24"/>
          <w:szCs w:val="24"/>
        </w:rPr>
        <w:fldChar w:fldCharType="begin" w:fldLock="1"/>
      </w:r>
      <w:r w:rsidR="0096498E" w:rsidRPr="009C3625">
        <w:rPr>
          <w:rFonts w:ascii="Times New Roman" w:hAnsi="Times New Roman" w:cs="Times New Roman"/>
          <w:sz w:val="24"/>
          <w:szCs w:val="24"/>
        </w:rPr>
        <w:instrText xml:space="preserve"> STYLEREF 1 \s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4</w:t>
      </w:r>
      <w:r w:rsidR="0096498E" w:rsidRPr="009C3625">
        <w:rPr>
          <w:rFonts w:ascii="Times New Roman" w:hAnsi="Times New Roman" w:cs="Times New Roman"/>
          <w:sz w:val="24"/>
          <w:szCs w:val="24"/>
        </w:rPr>
        <w:fldChar w:fldCharType="end"/>
      </w:r>
      <w:r w:rsidR="0096498E" w:rsidRPr="009C3625">
        <w:rPr>
          <w:rFonts w:ascii="Times New Roman" w:hAnsi="Times New Roman" w:cs="Times New Roman"/>
          <w:sz w:val="24"/>
          <w:szCs w:val="24"/>
        </w:rPr>
        <w:noBreakHyphen/>
      </w:r>
      <w:r w:rsidR="0096498E" w:rsidRPr="009C3625">
        <w:rPr>
          <w:rFonts w:ascii="Times New Roman" w:hAnsi="Times New Roman" w:cs="Times New Roman"/>
          <w:sz w:val="24"/>
          <w:szCs w:val="24"/>
        </w:rPr>
        <w:fldChar w:fldCharType="begin" w:fldLock="1"/>
      </w:r>
      <w:r w:rsidR="0096498E" w:rsidRPr="009C3625">
        <w:rPr>
          <w:rFonts w:ascii="Times New Roman" w:hAnsi="Times New Roman" w:cs="Times New Roman"/>
          <w:sz w:val="24"/>
          <w:szCs w:val="24"/>
        </w:rPr>
        <w:instrText xml:space="preserve"> SEQ Figure \* ARABIC \s 1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20</w:t>
      </w:r>
      <w:r w:rsidR="0096498E" w:rsidRPr="009C3625">
        <w:rPr>
          <w:rFonts w:ascii="Times New Roman" w:hAnsi="Times New Roman" w:cs="Times New Roman"/>
          <w:sz w:val="24"/>
          <w:szCs w:val="24"/>
        </w:rPr>
        <w:fldChar w:fldCharType="end"/>
      </w:r>
      <w:bookmarkEnd w:id="137"/>
      <w:r w:rsidRPr="009C3625">
        <w:rPr>
          <w:rFonts w:ascii="Times New Roman" w:hAnsi="Times New Roman" w:cs="Times New Roman"/>
          <w:sz w:val="24"/>
          <w:szCs w:val="24"/>
        </w:rPr>
        <w:t xml:space="preserve"> </w:t>
      </w:r>
      <w:bookmarkStart w:id="140" w:name="_Ref74190883"/>
      <w:r w:rsidRPr="009C3625">
        <w:rPr>
          <w:rFonts w:ascii="Times New Roman" w:hAnsi="Times New Roman" w:cs="Times New Roman"/>
          <w:sz w:val="24"/>
          <w:szCs w:val="24"/>
        </w:rPr>
        <w:t>XML Code snippet of Registry Document Set-b [ITI-42] transaction sample</w:t>
      </w:r>
      <w:bookmarkEnd w:id="138"/>
      <w:bookmarkEnd w:id="139"/>
      <w:bookmarkEnd w:id="140"/>
      <w:r w:rsidR="0084619E" w:rsidRPr="009C3625">
        <w:rPr>
          <w:rFonts w:ascii="Times New Roman" w:hAnsi="Times New Roman" w:cs="Times New Roman"/>
          <w:sz w:val="24"/>
          <w:szCs w:val="24"/>
        </w:rPr>
        <w:tab/>
      </w:r>
      <w:r w:rsidR="00CB68AC">
        <w:rPr>
          <w:rFonts w:ascii="Times New Roman" w:hAnsi="Times New Roman" w:cs="Times New Roman"/>
          <w:sz w:val="24"/>
          <w:szCs w:val="24"/>
        </w:rPr>
        <w:fldChar w:fldCharType="begin" w:fldLock="1"/>
      </w:r>
      <w:r w:rsidR="00CB68AC">
        <w:rPr>
          <w:rFonts w:ascii="Times New Roman" w:hAnsi="Times New Roman" w:cs="Times New Roman"/>
          <w:sz w:val="24"/>
          <w:szCs w:val="24"/>
        </w:rPr>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rPr>
          <w:rFonts w:ascii="Times New Roman" w:hAnsi="Times New Roman" w:cs="Times New Roman"/>
          <w:sz w:val="24"/>
          <w:szCs w:val="24"/>
        </w:rPr>
        <w:fldChar w:fldCharType="separate"/>
      </w:r>
      <w:r w:rsidR="00CB68AC" w:rsidRPr="00CB68AC">
        <w:rPr>
          <w:rFonts w:ascii="Times New Roman" w:hAnsi="Times New Roman" w:cs="Times New Roman"/>
          <w:noProof/>
          <w:sz w:val="24"/>
          <w:szCs w:val="24"/>
        </w:rPr>
        <w:t>[58]</w:t>
      </w:r>
      <w:r w:rsidR="00CB68AC">
        <w:rPr>
          <w:rFonts w:ascii="Times New Roman" w:hAnsi="Times New Roman" w:cs="Times New Roman"/>
          <w:sz w:val="24"/>
          <w:szCs w:val="24"/>
        </w:rPr>
        <w:fldChar w:fldCharType="end"/>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fldLock="1"/>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Javascript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p w14:paraId="182B8815" w14:textId="46DCC88F" w:rsidR="001C74CA" w:rsidRPr="009C3625" w:rsidRDefault="00A8304C" w:rsidP="001C74CA">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F06EB5F" wp14:editId="40C33CAE">
            <wp:extent cx="5512291" cy="693420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51"/>
                    <a:stretch>
                      <a:fillRect/>
                    </a:stretch>
                  </pic:blipFill>
                  <pic:spPr>
                    <a:xfrm>
                      <a:off x="0" y="0"/>
                      <a:ext cx="5520127" cy="6944057"/>
                    </a:xfrm>
                    <a:prstGeom prst="rect">
                      <a:avLst/>
                    </a:prstGeom>
                  </pic:spPr>
                </pic:pic>
              </a:graphicData>
            </a:graphic>
          </wp:inline>
        </w:drawing>
      </w:r>
    </w:p>
    <w:p w14:paraId="59105D0D" w14:textId="438F3049" w:rsidR="001C74CA" w:rsidRPr="009C3625" w:rsidRDefault="001C74CA" w:rsidP="00B71284">
      <w:pPr>
        <w:pStyle w:val="Caption"/>
        <w:jc w:val="center"/>
        <w:rPr>
          <w:i/>
          <w:iCs/>
        </w:rPr>
      </w:pPr>
      <w:bookmarkStart w:id="141" w:name="_Ref70923564"/>
      <w:bookmarkStart w:id="142" w:name="_Toc74189608"/>
      <w:bookmarkStart w:id="143" w:name="_Ref7419106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1</w:t>
        </w:r>
      </w:fldSimple>
      <w:bookmarkEnd w:id="141"/>
      <w:r w:rsidRPr="009C3625">
        <w:t xml:space="preserve"> </w:t>
      </w:r>
      <w:bookmarkStart w:id="144" w:name="_Ref74190888"/>
      <w:r w:rsidRPr="009C3625">
        <w:t>Javascript Code Snippet of XDS Document Repository Actor</w:t>
      </w:r>
      <w:bookmarkEnd w:id="142"/>
      <w:bookmarkEnd w:id="143"/>
      <w:bookmarkEnd w:id="144"/>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45"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45"/>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r w:rsidRPr="009C3625">
        <w:rPr>
          <w:rFonts w:ascii="Times New Roman" w:hAnsi="Times New Roman" w:cs="Times New Roman"/>
          <w:sz w:val="24"/>
          <w:szCs w:val="24"/>
        </w:rPr>
        <w:t xml:space="preserve">RegistryStoredQueryRequest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 xml:space="preserve">3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query:AdhocQueryResponse”, the transaction contain search result depend on query type specified in ITI-18 transaction. If the query expected for “LeafClass”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ObjectLis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se two types of response specifically selected depend on search behavior of Document Consumer Actor’s user. The query which specified “LeafClass”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ObjectLis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p w14:paraId="1CCA1AA4" w14:textId="12B1CFE8" w:rsidR="00F42134" w:rsidRPr="009C3625" w:rsidRDefault="00FD0563" w:rsidP="00256B31">
      <w:pPr>
        <w:keepNext/>
        <w:jc w:val="center"/>
      </w:pPr>
      <w:r>
        <w:rPr>
          <w:noProof/>
        </w:rPr>
        <w:drawing>
          <wp:inline distT="0" distB="0" distL="0" distR="0" wp14:anchorId="4A81B15A" wp14:editId="43D3FF79">
            <wp:extent cx="5393404" cy="2828925"/>
            <wp:effectExtent l="0" t="0" r="0" b="0"/>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52"/>
                    <a:stretch>
                      <a:fillRect/>
                    </a:stretch>
                  </pic:blipFill>
                  <pic:spPr>
                    <a:xfrm>
                      <a:off x="0" y="0"/>
                      <a:ext cx="5394548" cy="2829525"/>
                    </a:xfrm>
                    <a:prstGeom prst="rect">
                      <a:avLst/>
                    </a:prstGeom>
                  </pic:spPr>
                </pic:pic>
              </a:graphicData>
            </a:graphic>
          </wp:inline>
        </w:drawing>
      </w:r>
    </w:p>
    <w:p w14:paraId="106CB59C" w14:textId="0FF3DA52" w:rsidR="00F42134" w:rsidRDefault="00F42134" w:rsidP="00256B31">
      <w:pPr>
        <w:pStyle w:val="Caption"/>
        <w:jc w:val="center"/>
      </w:pPr>
      <w:bookmarkStart w:id="146" w:name="_Ref74190691"/>
      <w:bookmarkStart w:id="147" w:name="_Toc74189609"/>
      <w:bookmarkStart w:id="148" w:name="_Ref7419106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2</w:t>
        </w:r>
      </w:fldSimple>
      <w:bookmarkEnd w:id="146"/>
      <w:r w:rsidRPr="009C3625">
        <w:t xml:space="preserve"> </w:t>
      </w:r>
      <w:bookmarkStart w:id="149" w:name="_Ref74190893"/>
      <w:r w:rsidRPr="009C3625">
        <w:t>Pseudocode represents general format of Registry Stored Query Request [ITI - 18]</w:t>
      </w:r>
      <w:bookmarkEnd w:id="147"/>
      <w:bookmarkEnd w:id="148"/>
      <w:bookmarkEnd w:id="149"/>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7219A0" w14:textId="77777777" w:rsidR="00FD0563" w:rsidRPr="00FD0563" w:rsidRDefault="00FD0563" w:rsidP="00FD0563"/>
    <w:p w14:paraId="357FE5B5" w14:textId="77777777" w:rsidR="00F42134" w:rsidRPr="009C3625" w:rsidRDefault="00F42134" w:rsidP="00F42134"/>
    <w:p w14:paraId="069C27E6" w14:textId="7EEB9B51" w:rsidR="00F42134" w:rsidRPr="009C3625" w:rsidRDefault="00FD0563" w:rsidP="00256B31">
      <w:pPr>
        <w:keepNext/>
        <w:jc w:val="center"/>
      </w:pPr>
      <w:r>
        <w:rPr>
          <w:noProof/>
        </w:rPr>
        <w:drawing>
          <wp:inline distT="0" distB="0" distL="0" distR="0" wp14:anchorId="2FB26CEF" wp14:editId="50028274">
            <wp:extent cx="5309870" cy="2132965"/>
            <wp:effectExtent l="0" t="0" r="5080" b="635"/>
            <wp:docPr id="113" name="Picture 1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email&#10;&#10;Description automatically generated"/>
                    <pic:cNvPicPr/>
                  </pic:nvPicPr>
                  <pic:blipFill>
                    <a:blip r:embed="rId53"/>
                    <a:stretch>
                      <a:fillRect/>
                    </a:stretch>
                  </pic:blipFill>
                  <pic:spPr>
                    <a:xfrm>
                      <a:off x="0" y="0"/>
                      <a:ext cx="5312987" cy="2134217"/>
                    </a:xfrm>
                    <a:prstGeom prst="rect">
                      <a:avLst/>
                    </a:prstGeom>
                  </pic:spPr>
                </pic:pic>
              </a:graphicData>
            </a:graphic>
          </wp:inline>
        </w:drawing>
      </w:r>
    </w:p>
    <w:p w14:paraId="2FB35F8C" w14:textId="15D6201C" w:rsidR="00F42134" w:rsidRPr="009C3625" w:rsidRDefault="00F42134" w:rsidP="00256B31">
      <w:pPr>
        <w:pStyle w:val="Caption"/>
        <w:jc w:val="center"/>
        <w:rPr>
          <w:i/>
          <w:iCs/>
        </w:rPr>
      </w:pPr>
      <w:bookmarkStart w:id="150" w:name="_Ref74190695"/>
      <w:bookmarkStart w:id="151" w:name="_Toc74189610"/>
      <w:bookmarkStart w:id="152" w:name="_Ref7419106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3</w:t>
        </w:r>
      </w:fldSimple>
      <w:bookmarkEnd w:id="150"/>
      <w:r w:rsidRPr="009C3625">
        <w:t xml:space="preserve"> </w:t>
      </w:r>
      <w:bookmarkStart w:id="153" w:name="_Ref74190899"/>
      <w:r w:rsidRPr="009C3625">
        <w:t xml:space="preserve">Pseudocode represents general format of Query Response </w:t>
      </w:r>
      <w:r w:rsidRPr="009C3625">
        <w:br/>
        <w:t>included “Object Reference” of search results</w:t>
      </w:r>
      <w:bookmarkEnd w:id="151"/>
      <w:bookmarkEnd w:id="152"/>
      <w:bookmarkEnd w:id="153"/>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F655228" w14:textId="0EE4A01A" w:rsidR="00F42134" w:rsidRPr="009C3625" w:rsidRDefault="00A044DC" w:rsidP="00256B31">
      <w:pPr>
        <w:keepNext/>
        <w:jc w:val="center"/>
      </w:pPr>
      <w:r>
        <w:rPr>
          <w:noProof/>
        </w:rPr>
        <w:lastRenderedPageBreak/>
        <w:drawing>
          <wp:inline distT="0" distB="0" distL="0" distR="0" wp14:anchorId="73DEBBD7" wp14:editId="6F4DB0F1">
            <wp:extent cx="5415979" cy="7000875"/>
            <wp:effectExtent l="0" t="0" r="0" b="0"/>
            <wp:docPr id="114" name="Picture 11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with low confidence"/>
                    <pic:cNvPicPr/>
                  </pic:nvPicPr>
                  <pic:blipFill>
                    <a:blip r:embed="rId54"/>
                    <a:stretch>
                      <a:fillRect/>
                    </a:stretch>
                  </pic:blipFill>
                  <pic:spPr>
                    <a:xfrm>
                      <a:off x="0" y="0"/>
                      <a:ext cx="5420750" cy="7007042"/>
                    </a:xfrm>
                    <a:prstGeom prst="rect">
                      <a:avLst/>
                    </a:prstGeom>
                  </pic:spPr>
                </pic:pic>
              </a:graphicData>
            </a:graphic>
          </wp:inline>
        </w:drawing>
      </w:r>
    </w:p>
    <w:p w14:paraId="4B57F382" w14:textId="77777777" w:rsidR="00F42134" w:rsidRPr="009C3625" w:rsidRDefault="00F42134" w:rsidP="00F42134"/>
    <w:p w14:paraId="08259B18" w14:textId="77777777" w:rsidR="00F42134" w:rsidRPr="009C3625" w:rsidRDefault="00F42134" w:rsidP="00F42134"/>
    <w:p w14:paraId="25BBAB88" w14:textId="45FFEE5E" w:rsidR="00F42134" w:rsidRPr="009C3625" w:rsidRDefault="00884379" w:rsidP="00256B31">
      <w:pPr>
        <w:spacing w:after="240"/>
        <w:jc w:val="center"/>
      </w:pPr>
      <w:r>
        <w:rPr>
          <w:noProof/>
        </w:rPr>
        <w:lastRenderedPageBreak/>
        <w:drawing>
          <wp:inline distT="0" distB="0" distL="0" distR="0" wp14:anchorId="06686EFC" wp14:editId="215B4DE8">
            <wp:extent cx="5465378" cy="3838575"/>
            <wp:effectExtent l="0" t="0" r="2540" b="0"/>
            <wp:docPr id="115" name="Picture 1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ext&#10;&#10;Description automatically generated"/>
                    <pic:cNvPicPr/>
                  </pic:nvPicPr>
                  <pic:blipFill>
                    <a:blip r:embed="rId55"/>
                    <a:stretch>
                      <a:fillRect/>
                    </a:stretch>
                  </pic:blipFill>
                  <pic:spPr>
                    <a:xfrm>
                      <a:off x="0" y="0"/>
                      <a:ext cx="5467008" cy="3839720"/>
                    </a:xfrm>
                    <a:prstGeom prst="rect">
                      <a:avLst/>
                    </a:prstGeom>
                  </pic:spPr>
                </pic:pic>
              </a:graphicData>
            </a:graphic>
          </wp:inline>
        </w:drawing>
      </w:r>
    </w:p>
    <w:p w14:paraId="23F97D4C" w14:textId="7F127710" w:rsidR="00F42134" w:rsidRPr="009C3625" w:rsidRDefault="008C129B" w:rsidP="00256B31">
      <w:pPr>
        <w:pStyle w:val="Caption"/>
        <w:jc w:val="center"/>
        <w:rPr>
          <w:i/>
          <w:iCs/>
        </w:rPr>
      </w:pPr>
      <w:bookmarkStart w:id="154" w:name="_Ref74190702"/>
      <w:bookmarkStart w:id="155" w:name="_Toc74189611"/>
      <w:bookmarkStart w:id="156" w:name="_Ref7419107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4</w:t>
        </w:r>
      </w:fldSimple>
      <w:bookmarkEnd w:id="154"/>
      <w:r w:rsidRPr="009C3625">
        <w:t xml:space="preserve"> </w:t>
      </w:r>
      <w:bookmarkStart w:id="157" w:name="_Ref74190907"/>
      <w:r w:rsidRPr="009C3625">
        <w:t xml:space="preserve">Pseudocode represents general format of Query Response </w:t>
      </w:r>
      <w:r w:rsidRPr="009C3625">
        <w:br/>
        <w:t>included "Leaf Class" of search result</w:t>
      </w:r>
      <w:bookmarkEnd w:id="155"/>
      <w:bookmarkEnd w:id="156"/>
      <w:bookmarkEnd w:id="157"/>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489FC8" w14:textId="738EF4CD" w:rsidR="00F42134" w:rsidRPr="009C3625" w:rsidRDefault="00C44B6E" w:rsidP="00256B3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52485E" wp14:editId="5273EEB5">
            <wp:extent cx="5638402" cy="5972175"/>
            <wp:effectExtent l="0" t="0" r="635"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56"/>
                    <a:stretch>
                      <a:fillRect/>
                    </a:stretch>
                  </pic:blipFill>
                  <pic:spPr>
                    <a:xfrm>
                      <a:off x="0" y="0"/>
                      <a:ext cx="5641526" cy="5975484"/>
                    </a:xfrm>
                    <a:prstGeom prst="rect">
                      <a:avLst/>
                    </a:prstGeom>
                  </pic:spPr>
                </pic:pic>
              </a:graphicData>
            </a:graphic>
          </wp:inline>
        </w:drawing>
      </w:r>
    </w:p>
    <w:p w14:paraId="761935D7" w14:textId="43ABB5A7" w:rsidR="00256B31" w:rsidRPr="009C3625" w:rsidRDefault="00256B31" w:rsidP="00256B31">
      <w:pPr>
        <w:pStyle w:val="Caption"/>
        <w:jc w:val="center"/>
        <w:rPr>
          <w:i/>
          <w:iCs/>
        </w:rPr>
      </w:pPr>
      <w:bookmarkStart w:id="158" w:name="_Ref70696482"/>
      <w:bookmarkStart w:id="159" w:name="_Toc74189612"/>
      <w:bookmarkStart w:id="160" w:name="_Ref7419107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5</w:t>
        </w:r>
      </w:fldSimple>
      <w:bookmarkEnd w:id="158"/>
      <w:r w:rsidRPr="009C3625">
        <w:t xml:space="preserve"> </w:t>
      </w:r>
      <w:bookmarkStart w:id="161" w:name="_Ref74190995"/>
      <w:r w:rsidRPr="009C3625">
        <w:t>XML Code Snippet of</w:t>
      </w:r>
      <w:r w:rsidR="009F1B90" w:rsidRPr="009C3625">
        <w:t xml:space="preserve"> </w:t>
      </w:r>
      <w:r w:rsidRPr="009C3625">
        <w:t>RegistryStoredQueryRequest [ITI-18] Transaction Sample</w:t>
      </w:r>
      <w:bookmarkEnd w:id="159"/>
      <w:bookmarkEnd w:id="160"/>
      <w:bookmarkEnd w:id="161"/>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p w14:paraId="0FDB96BF" w14:textId="71EC4DA9" w:rsidR="00F42134" w:rsidRPr="009C3625" w:rsidRDefault="006D0B3C" w:rsidP="00256B31">
      <w:pPr>
        <w:keepNext/>
        <w:jc w:val="center"/>
      </w:pPr>
      <w:r>
        <w:rPr>
          <w:noProof/>
        </w:rPr>
        <w:lastRenderedPageBreak/>
        <w:drawing>
          <wp:inline distT="0" distB="0" distL="0" distR="0" wp14:anchorId="116C324D" wp14:editId="65319810">
            <wp:extent cx="5495476" cy="7200900"/>
            <wp:effectExtent l="0" t="0" r="0" b="0"/>
            <wp:docPr id="117" name="Picture 1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able&#10;&#10;Description automatically generated"/>
                    <pic:cNvPicPr/>
                  </pic:nvPicPr>
                  <pic:blipFill>
                    <a:blip r:embed="rId57"/>
                    <a:stretch>
                      <a:fillRect/>
                    </a:stretch>
                  </pic:blipFill>
                  <pic:spPr>
                    <a:xfrm>
                      <a:off x="0" y="0"/>
                      <a:ext cx="5501442" cy="7208718"/>
                    </a:xfrm>
                    <a:prstGeom prst="rect">
                      <a:avLst/>
                    </a:prstGeom>
                  </pic:spPr>
                </pic:pic>
              </a:graphicData>
            </a:graphic>
          </wp:inline>
        </w:drawing>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p w14:paraId="5388F2B9" w14:textId="5EC2898B" w:rsidR="00F42134" w:rsidRPr="009C3625" w:rsidRDefault="00AC084F" w:rsidP="00256B31">
      <w:pPr>
        <w:jc w:val="center"/>
      </w:pPr>
      <w:r>
        <w:rPr>
          <w:noProof/>
        </w:rPr>
        <w:lastRenderedPageBreak/>
        <w:drawing>
          <wp:inline distT="0" distB="0" distL="0" distR="0" wp14:anchorId="6823738F" wp14:editId="4F5C2434">
            <wp:extent cx="5495925" cy="7051635"/>
            <wp:effectExtent l="0" t="0" r="0" b="0"/>
            <wp:docPr id="118" name="Picture 1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picture containing text&#10;&#10;Description automatically generated"/>
                    <pic:cNvPicPr/>
                  </pic:nvPicPr>
                  <pic:blipFill>
                    <a:blip r:embed="rId58"/>
                    <a:stretch>
                      <a:fillRect/>
                    </a:stretch>
                  </pic:blipFill>
                  <pic:spPr>
                    <a:xfrm>
                      <a:off x="0" y="0"/>
                      <a:ext cx="5499575" cy="7056318"/>
                    </a:xfrm>
                    <a:prstGeom prst="rect">
                      <a:avLst/>
                    </a:prstGeom>
                  </pic:spPr>
                </pic:pic>
              </a:graphicData>
            </a:graphic>
          </wp:inline>
        </w:drawing>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p w14:paraId="45643503" w14:textId="70FA8407" w:rsidR="00F42134" w:rsidRPr="009C3625" w:rsidRDefault="00CD1437" w:rsidP="00256B31">
      <w:pPr>
        <w:jc w:val="center"/>
      </w:pPr>
      <w:r>
        <w:rPr>
          <w:noProof/>
        </w:rPr>
        <w:lastRenderedPageBreak/>
        <w:drawing>
          <wp:inline distT="0" distB="0" distL="0" distR="0" wp14:anchorId="55A801F1" wp14:editId="260DEF87">
            <wp:extent cx="5429525" cy="6886575"/>
            <wp:effectExtent l="0" t="0" r="0" b="0"/>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59"/>
                    <a:stretch>
                      <a:fillRect/>
                    </a:stretch>
                  </pic:blipFill>
                  <pic:spPr>
                    <a:xfrm>
                      <a:off x="0" y="0"/>
                      <a:ext cx="5431675" cy="6889302"/>
                    </a:xfrm>
                    <a:prstGeom prst="rect">
                      <a:avLst/>
                    </a:prstGeom>
                  </pic:spPr>
                </pic:pic>
              </a:graphicData>
            </a:graphic>
          </wp:inline>
        </w:drawing>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p w14:paraId="42C40CAB" w14:textId="012BD6A7" w:rsidR="00F42134" w:rsidRPr="009C3625" w:rsidRDefault="00EB559D" w:rsidP="00256B31">
      <w:pPr>
        <w:jc w:val="center"/>
      </w:pPr>
      <w:r>
        <w:rPr>
          <w:noProof/>
        </w:rPr>
        <w:lastRenderedPageBreak/>
        <w:drawing>
          <wp:inline distT="0" distB="0" distL="0" distR="0" wp14:anchorId="09D6803D" wp14:editId="4BB99E5B">
            <wp:extent cx="5427656" cy="6905625"/>
            <wp:effectExtent l="0" t="0" r="1905" b="0"/>
            <wp:docPr id="120" name="Picture 120"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close-up of a document&#10;&#10;Description automatically generated with medium confidence"/>
                    <pic:cNvPicPr/>
                  </pic:nvPicPr>
                  <pic:blipFill>
                    <a:blip r:embed="rId60"/>
                    <a:stretch>
                      <a:fillRect/>
                    </a:stretch>
                  </pic:blipFill>
                  <pic:spPr>
                    <a:xfrm>
                      <a:off x="0" y="0"/>
                      <a:ext cx="5432264" cy="6911488"/>
                    </a:xfrm>
                    <a:prstGeom prst="rect">
                      <a:avLst/>
                    </a:prstGeom>
                  </pic:spPr>
                </pic:pic>
              </a:graphicData>
            </a:graphic>
          </wp:inline>
        </w:drawing>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p w14:paraId="1AC81667" w14:textId="7AD705BA" w:rsidR="00F42134" w:rsidRPr="009C3625" w:rsidRDefault="00BF7B99" w:rsidP="00256B31">
      <w:pPr>
        <w:spacing w:after="240"/>
        <w:jc w:val="center"/>
      </w:pPr>
      <w:r>
        <w:rPr>
          <w:noProof/>
        </w:rPr>
        <w:lastRenderedPageBreak/>
        <w:drawing>
          <wp:inline distT="0" distB="0" distL="0" distR="0" wp14:anchorId="26039F17" wp14:editId="56566C03">
            <wp:extent cx="5503512" cy="4800600"/>
            <wp:effectExtent l="0" t="0" r="2540" b="0"/>
            <wp:docPr id="121" name="Picture 1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10;&#10;Description automatically generated"/>
                    <pic:cNvPicPr/>
                  </pic:nvPicPr>
                  <pic:blipFill>
                    <a:blip r:embed="rId61"/>
                    <a:stretch>
                      <a:fillRect/>
                    </a:stretch>
                  </pic:blipFill>
                  <pic:spPr>
                    <a:xfrm>
                      <a:off x="0" y="0"/>
                      <a:ext cx="5510420" cy="4806625"/>
                    </a:xfrm>
                    <a:prstGeom prst="rect">
                      <a:avLst/>
                    </a:prstGeom>
                  </pic:spPr>
                </pic:pic>
              </a:graphicData>
            </a:graphic>
          </wp:inline>
        </w:drawing>
      </w:r>
    </w:p>
    <w:p w14:paraId="5220D1A9" w14:textId="5D80DC36" w:rsidR="005C0216" w:rsidRPr="009C3625" w:rsidRDefault="005C0216" w:rsidP="00943DCC">
      <w:pPr>
        <w:pStyle w:val="Caption"/>
        <w:jc w:val="center"/>
        <w:rPr>
          <w:i/>
          <w:iCs/>
        </w:rPr>
      </w:pPr>
      <w:bookmarkStart w:id="162" w:name="_Ref70914739"/>
      <w:bookmarkStart w:id="163" w:name="_Toc74189613"/>
      <w:bookmarkStart w:id="164" w:name="_Ref7419108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6</w:t>
        </w:r>
      </w:fldSimple>
      <w:bookmarkEnd w:id="162"/>
      <w:r w:rsidRPr="009C3625">
        <w:t xml:space="preserve"> </w:t>
      </w:r>
      <w:bookmarkStart w:id="165" w:name="_Ref74191003"/>
      <w:r w:rsidRPr="009C3625">
        <w:t>XML Code Snippet of RegistryStoredQueryResponse Transaction Sample</w:t>
      </w:r>
      <w:bookmarkEnd w:id="163"/>
      <w:bookmarkEnd w:id="164"/>
      <w:bookmarkEnd w:id="165"/>
      <w:r w:rsidR="00CB68AC">
        <w:t xml:space="preserve"> </w:t>
      </w:r>
      <w:r w:rsidR="00CB68AC">
        <w:fldChar w:fldCharType="begin" w:fldLock="1"/>
      </w:r>
      <w:r w:rsidR="0029292E">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fldLock="1"/>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Javascript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7FE23FAD"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or choose to quit the program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FindDocuments will require attributes included DocumentEntryPatientId and DocumentEntryStatus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attributes as optional depending on the information the user known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XDS Document Consumer </w:t>
      </w:r>
      <w:r w:rsidRPr="009C3625">
        <w:rPr>
          <w:rFonts w:ascii="Times New Roman" w:hAnsi="Times New Roman" w:cs="Times New Roman"/>
          <w:sz w:val="24"/>
          <w:szCs w:val="24"/>
        </w:rPr>
        <w:lastRenderedPageBreak/>
        <w:t>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46117" cy="2405360"/>
                    </a:xfrm>
                    <a:prstGeom prst="rect">
                      <a:avLst/>
                    </a:prstGeom>
                  </pic:spPr>
                </pic:pic>
              </a:graphicData>
            </a:graphic>
          </wp:inline>
        </w:drawing>
      </w:r>
    </w:p>
    <w:p w14:paraId="05A2E5B9" w14:textId="5687DCD1" w:rsidR="00DF2651" w:rsidRPr="009C3625" w:rsidRDefault="00DF2651" w:rsidP="00DF2651">
      <w:pPr>
        <w:pStyle w:val="Caption"/>
        <w:spacing w:after="240"/>
        <w:jc w:val="center"/>
      </w:pPr>
      <w:bookmarkStart w:id="166" w:name="_Ref74246275"/>
      <w:bookmarkStart w:id="167" w:name="_Ref7428488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7</w:t>
        </w:r>
      </w:fldSimple>
      <w:bookmarkEnd w:id="166"/>
      <w:r w:rsidRPr="009C3625">
        <w:t xml:space="preserve"> </w:t>
      </w:r>
      <w:bookmarkStart w:id="168" w:name="_Ref74284575"/>
      <w:r w:rsidRPr="009C3625">
        <w:t>The program prompt user to input query type</w:t>
      </w:r>
      <w:bookmarkEnd w:id="167"/>
      <w:bookmarkEnd w:id="168"/>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915168" cy="588639"/>
                    </a:xfrm>
                    <a:prstGeom prst="rect">
                      <a:avLst/>
                    </a:prstGeom>
                  </pic:spPr>
                </pic:pic>
              </a:graphicData>
            </a:graphic>
          </wp:inline>
        </w:drawing>
      </w:r>
    </w:p>
    <w:p w14:paraId="019BEDDB" w14:textId="33055145" w:rsidR="00DF2651" w:rsidRPr="009C3625" w:rsidRDefault="00DF2651" w:rsidP="00DF2651">
      <w:pPr>
        <w:pStyle w:val="Caption"/>
        <w:jc w:val="center"/>
      </w:pPr>
      <w:bookmarkStart w:id="169" w:name="_Ref74246289"/>
      <w:bookmarkStart w:id="170" w:name="_Ref7428488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8</w:t>
        </w:r>
      </w:fldSimple>
      <w:bookmarkEnd w:id="169"/>
      <w:r w:rsidRPr="009C3625">
        <w:t xml:space="preserve"> </w:t>
      </w:r>
      <w:bookmarkStart w:id="171" w:name="_Ref74284584"/>
      <w:r w:rsidRPr="009C3625">
        <w:t>The program prompt user to input essential metadata attribute values</w:t>
      </w:r>
      <w:bookmarkEnd w:id="170"/>
      <w:bookmarkEnd w:id="171"/>
      <w:r w:rsidRPr="009C3625">
        <w:t xml:space="preserve"> </w:t>
      </w:r>
    </w:p>
    <w:p w14:paraId="5600A7ED" w14:textId="77777777" w:rsidR="00DF2651" w:rsidRPr="009C3625" w:rsidRDefault="00DF2651" w:rsidP="00DF2651">
      <w:pPr>
        <w:pStyle w:val="Caption"/>
        <w:spacing w:after="240"/>
        <w:jc w:val="center"/>
      </w:pPr>
      <w:r w:rsidRPr="009C3625">
        <w:t>(In case of FindDocuments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773423" cy="2792507"/>
                    </a:xfrm>
                    <a:prstGeom prst="rect">
                      <a:avLst/>
                    </a:prstGeom>
                  </pic:spPr>
                </pic:pic>
              </a:graphicData>
            </a:graphic>
          </wp:inline>
        </w:drawing>
      </w:r>
    </w:p>
    <w:p w14:paraId="4302EBF9" w14:textId="4B9522B4" w:rsidR="00DF2651" w:rsidRPr="009C3625" w:rsidRDefault="00DF2651" w:rsidP="00DF2651">
      <w:pPr>
        <w:pStyle w:val="Caption"/>
        <w:spacing w:after="240"/>
        <w:jc w:val="center"/>
      </w:pPr>
      <w:bookmarkStart w:id="172" w:name="_Ref74246303"/>
      <w:bookmarkStart w:id="173" w:name="_Ref7428489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9</w:t>
        </w:r>
      </w:fldSimple>
      <w:bookmarkEnd w:id="172"/>
      <w:r w:rsidRPr="009C3625">
        <w:t xml:space="preserve"> </w:t>
      </w:r>
      <w:bookmarkStart w:id="174" w:name="_Ref74284594"/>
      <w:r w:rsidRPr="009C3625">
        <w:t>The program prompt user to input optional metadata attributes</w:t>
      </w:r>
      <w:bookmarkEnd w:id="173"/>
      <w:bookmarkEnd w:id="174"/>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32524" cy="3692048"/>
                    </a:xfrm>
                    <a:prstGeom prst="rect">
                      <a:avLst/>
                    </a:prstGeom>
                  </pic:spPr>
                </pic:pic>
              </a:graphicData>
            </a:graphic>
          </wp:inline>
        </w:drawing>
      </w:r>
    </w:p>
    <w:p w14:paraId="071508C5" w14:textId="43FD49BF" w:rsidR="00DF2651" w:rsidRPr="009C3625" w:rsidRDefault="00DF2651" w:rsidP="00DF2651">
      <w:pPr>
        <w:pStyle w:val="Caption"/>
        <w:jc w:val="center"/>
      </w:pPr>
      <w:bookmarkStart w:id="175" w:name="_Ref74246318"/>
      <w:bookmarkStart w:id="176" w:name="_Ref7428489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0</w:t>
        </w:r>
      </w:fldSimple>
      <w:bookmarkEnd w:id="175"/>
      <w:r w:rsidRPr="009C3625">
        <w:t xml:space="preserve"> </w:t>
      </w:r>
      <w:bookmarkStart w:id="177" w:name="_Ref74284599"/>
      <w:r w:rsidRPr="009C3625">
        <w:t>The user chooses to start the query after input all known attributes</w:t>
      </w:r>
      <w:bookmarkEnd w:id="176"/>
      <w:bookmarkEnd w:id="177"/>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p w14:paraId="0425F971" w14:textId="5F1A07D3" w:rsidR="00B0548B"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4AB1EC5" wp14:editId="33C81B5F">
            <wp:extent cx="4248150" cy="8001000"/>
            <wp:effectExtent l="0" t="0" r="0" b="0"/>
            <wp:docPr id="122" name="Picture 12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able&#10;&#10;Description automatically generated with medium confidence"/>
                    <pic:cNvPicPr/>
                  </pic:nvPicPr>
                  <pic:blipFill>
                    <a:blip r:embed="rId66"/>
                    <a:stretch>
                      <a:fillRect/>
                    </a:stretch>
                  </pic:blipFill>
                  <pic:spPr>
                    <a:xfrm>
                      <a:off x="0" y="0"/>
                      <a:ext cx="4248150" cy="8001000"/>
                    </a:xfrm>
                    <a:prstGeom prst="rect">
                      <a:avLst/>
                    </a:prstGeom>
                  </pic:spPr>
                </pic:pic>
              </a:graphicData>
            </a:graphic>
          </wp:inline>
        </w:drawing>
      </w:r>
    </w:p>
    <w:p w14:paraId="49FFAAED" w14:textId="4F981007" w:rsidR="00DF2651"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7ABCBF7" wp14:editId="5009A44D">
            <wp:extent cx="5309870" cy="7927975"/>
            <wp:effectExtent l="0" t="0" r="5080" b="0"/>
            <wp:docPr id="123" name="Picture 1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ext&#10;&#10;Description automatically generated"/>
                    <pic:cNvPicPr/>
                  </pic:nvPicPr>
                  <pic:blipFill>
                    <a:blip r:embed="rId67"/>
                    <a:stretch>
                      <a:fillRect/>
                    </a:stretch>
                  </pic:blipFill>
                  <pic:spPr>
                    <a:xfrm>
                      <a:off x="0" y="0"/>
                      <a:ext cx="5309870" cy="7927975"/>
                    </a:xfrm>
                    <a:prstGeom prst="rect">
                      <a:avLst/>
                    </a:prstGeom>
                  </pic:spPr>
                </pic:pic>
              </a:graphicData>
            </a:graphic>
          </wp:inline>
        </w:drawing>
      </w:r>
    </w:p>
    <w:p w14:paraId="19B12F9C" w14:textId="57B3F85E" w:rsidR="00DF2651" w:rsidRPr="009C3625" w:rsidRDefault="0068282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E4C1C5F" wp14:editId="12071E68">
            <wp:extent cx="5490852" cy="7667625"/>
            <wp:effectExtent l="0" t="0" r="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68"/>
                    <a:stretch>
                      <a:fillRect/>
                    </a:stretch>
                  </pic:blipFill>
                  <pic:spPr>
                    <a:xfrm>
                      <a:off x="0" y="0"/>
                      <a:ext cx="5492756" cy="7670284"/>
                    </a:xfrm>
                    <a:prstGeom prst="rect">
                      <a:avLst/>
                    </a:prstGeom>
                  </pic:spPr>
                </pic:pic>
              </a:graphicData>
            </a:graphic>
          </wp:inline>
        </w:drawing>
      </w:r>
    </w:p>
    <w:p w14:paraId="68915C34" w14:textId="4A511918" w:rsidR="00DF2651" w:rsidRPr="009C3625" w:rsidRDefault="00E3753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43C9D4A" wp14:editId="590330B0">
            <wp:extent cx="5525062" cy="7124700"/>
            <wp:effectExtent l="0" t="0" r="0" b="0"/>
            <wp:docPr id="125" name="Picture 12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able&#10;&#10;Description automatically generated with medium confidence"/>
                    <pic:cNvPicPr/>
                  </pic:nvPicPr>
                  <pic:blipFill>
                    <a:blip r:embed="rId69"/>
                    <a:stretch>
                      <a:fillRect/>
                    </a:stretch>
                  </pic:blipFill>
                  <pic:spPr>
                    <a:xfrm>
                      <a:off x="0" y="0"/>
                      <a:ext cx="5527585" cy="7127954"/>
                    </a:xfrm>
                    <a:prstGeom prst="rect">
                      <a:avLst/>
                    </a:prstGeom>
                  </pic:spPr>
                </pic:pic>
              </a:graphicData>
            </a:graphic>
          </wp:inline>
        </w:drawing>
      </w:r>
    </w:p>
    <w:p w14:paraId="5A713970" w14:textId="23C698B7" w:rsidR="00252E91" w:rsidRPr="009C3625" w:rsidRDefault="002447D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4DD75C8" wp14:editId="3C6A31CE">
            <wp:extent cx="5634872" cy="7134225"/>
            <wp:effectExtent l="0" t="0" r="4445" b="0"/>
            <wp:docPr id="126" name="Picture 1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Text&#10;&#10;Description automatically generated"/>
                    <pic:cNvPicPr/>
                  </pic:nvPicPr>
                  <pic:blipFill>
                    <a:blip r:embed="rId70"/>
                    <a:stretch>
                      <a:fillRect/>
                    </a:stretch>
                  </pic:blipFill>
                  <pic:spPr>
                    <a:xfrm>
                      <a:off x="0" y="0"/>
                      <a:ext cx="5638465" cy="7138774"/>
                    </a:xfrm>
                    <a:prstGeom prst="rect">
                      <a:avLst/>
                    </a:prstGeom>
                  </pic:spPr>
                </pic:pic>
              </a:graphicData>
            </a:graphic>
          </wp:inline>
        </w:drawing>
      </w:r>
    </w:p>
    <w:p w14:paraId="6C0D564D" w14:textId="24DDC769" w:rsidR="00252E91" w:rsidRPr="009C3625" w:rsidRDefault="002D52A0"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B37CB54" wp14:editId="7C159CA6">
            <wp:extent cx="5573431" cy="7143750"/>
            <wp:effectExtent l="0" t="0" r="8255" b="0"/>
            <wp:docPr id="127" name="Picture 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Table&#10;&#10;Description automatically generated"/>
                    <pic:cNvPicPr/>
                  </pic:nvPicPr>
                  <pic:blipFill>
                    <a:blip r:embed="rId71"/>
                    <a:stretch>
                      <a:fillRect/>
                    </a:stretch>
                  </pic:blipFill>
                  <pic:spPr>
                    <a:xfrm>
                      <a:off x="0" y="0"/>
                      <a:ext cx="5577102" cy="7148455"/>
                    </a:xfrm>
                    <a:prstGeom prst="rect">
                      <a:avLst/>
                    </a:prstGeom>
                  </pic:spPr>
                </pic:pic>
              </a:graphicData>
            </a:graphic>
          </wp:inline>
        </w:drawing>
      </w:r>
    </w:p>
    <w:p w14:paraId="58348326" w14:textId="5E4E3017" w:rsidR="000F5CC4" w:rsidRPr="009C3625" w:rsidRDefault="000811A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897C389" wp14:editId="2338582E">
            <wp:extent cx="5566533" cy="7505700"/>
            <wp:effectExtent l="0" t="0" r="0" b="0"/>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pic:nvPicPr>
                  <pic:blipFill>
                    <a:blip r:embed="rId72"/>
                    <a:stretch>
                      <a:fillRect/>
                    </a:stretch>
                  </pic:blipFill>
                  <pic:spPr>
                    <a:xfrm>
                      <a:off x="0" y="0"/>
                      <a:ext cx="5569234" cy="7509342"/>
                    </a:xfrm>
                    <a:prstGeom prst="rect">
                      <a:avLst/>
                    </a:prstGeom>
                  </pic:spPr>
                </pic:pic>
              </a:graphicData>
            </a:graphic>
          </wp:inline>
        </w:drawing>
      </w:r>
    </w:p>
    <w:p w14:paraId="67240763" w14:textId="7A9435B4" w:rsidR="000F5CC4" w:rsidRPr="009C3625" w:rsidRDefault="0091261D"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2DD2278" wp14:editId="4617BC22">
            <wp:extent cx="5350132" cy="7172325"/>
            <wp:effectExtent l="0" t="0" r="3175" b="0"/>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73"/>
                    <a:stretch>
                      <a:fillRect/>
                    </a:stretch>
                  </pic:blipFill>
                  <pic:spPr>
                    <a:xfrm>
                      <a:off x="0" y="0"/>
                      <a:ext cx="5355708" cy="7179800"/>
                    </a:xfrm>
                    <a:prstGeom prst="rect">
                      <a:avLst/>
                    </a:prstGeom>
                  </pic:spPr>
                </pic:pic>
              </a:graphicData>
            </a:graphic>
          </wp:inline>
        </w:drawing>
      </w:r>
    </w:p>
    <w:p w14:paraId="73D114A7" w14:textId="79A5A128" w:rsidR="000F5CC4" w:rsidRPr="009C3625" w:rsidRDefault="00651EB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22481BA" wp14:editId="2704FCBE">
            <wp:extent cx="5525888" cy="7553325"/>
            <wp:effectExtent l="0" t="0" r="0" b="0"/>
            <wp:docPr id="130" name="Picture 13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 letter&#10;&#10;Description automatically generated"/>
                    <pic:cNvPicPr/>
                  </pic:nvPicPr>
                  <pic:blipFill>
                    <a:blip r:embed="rId74"/>
                    <a:stretch>
                      <a:fillRect/>
                    </a:stretch>
                  </pic:blipFill>
                  <pic:spPr>
                    <a:xfrm>
                      <a:off x="0" y="0"/>
                      <a:ext cx="5527942" cy="7556133"/>
                    </a:xfrm>
                    <a:prstGeom prst="rect">
                      <a:avLst/>
                    </a:prstGeom>
                  </pic:spPr>
                </pic:pic>
              </a:graphicData>
            </a:graphic>
          </wp:inline>
        </w:drawing>
      </w:r>
    </w:p>
    <w:p w14:paraId="058DF491" w14:textId="334FDD93" w:rsidR="000F5CC4" w:rsidRPr="009C3625" w:rsidRDefault="00AF2A1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9F411AB" wp14:editId="5942A941">
            <wp:extent cx="5617588" cy="7210425"/>
            <wp:effectExtent l="0" t="0" r="2540" b="0"/>
            <wp:docPr id="131" name="Picture 1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with medium confidence"/>
                    <pic:cNvPicPr/>
                  </pic:nvPicPr>
                  <pic:blipFill>
                    <a:blip r:embed="rId75"/>
                    <a:stretch>
                      <a:fillRect/>
                    </a:stretch>
                  </pic:blipFill>
                  <pic:spPr>
                    <a:xfrm>
                      <a:off x="0" y="0"/>
                      <a:ext cx="5622076" cy="7216186"/>
                    </a:xfrm>
                    <a:prstGeom prst="rect">
                      <a:avLst/>
                    </a:prstGeom>
                  </pic:spPr>
                </pic:pic>
              </a:graphicData>
            </a:graphic>
          </wp:inline>
        </w:drawing>
      </w:r>
    </w:p>
    <w:p w14:paraId="16F0D122" w14:textId="4DB9F33C" w:rsidR="000F5CC4" w:rsidRPr="009C3625" w:rsidRDefault="006F33B9" w:rsidP="006F33B9">
      <w:pPr>
        <w:pStyle w:val="ListParagraph"/>
        <w:keepNext/>
        <w:spacing w:after="0" w:line="360" w:lineRule="auto"/>
        <w:ind w:left="0"/>
        <w:rPr>
          <w:rFonts w:ascii="Times New Roman" w:hAnsi="Times New Roman" w:cs="Times New Roman"/>
          <w:sz w:val="24"/>
          <w:szCs w:val="24"/>
        </w:rPr>
      </w:pPr>
      <w:r>
        <w:rPr>
          <w:noProof/>
        </w:rPr>
        <w:lastRenderedPageBreak/>
        <w:drawing>
          <wp:inline distT="0" distB="0" distL="0" distR="0" wp14:anchorId="71B52587" wp14:editId="0C9A5608">
            <wp:extent cx="5532180" cy="7553325"/>
            <wp:effectExtent l="0" t="0" r="0" b="0"/>
            <wp:docPr id="132" name="Picture 1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ext&#10;&#10;Description automatically generated"/>
                    <pic:cNvPicPr/>
                  </pic:nvPicPr>
                  <pic:blipFill>
                    <a:blip r:embed="rId76"/>
                    <a:stretch>
                      <a:fillRect/>
                    </a:stretch>
                  </pic:blipFill>
                  <pic:spPr>
                    <a:xfrm>
                      <a:off x="0" y="0"/>
                      <a:ext cx="5533917" cy="7555697"/>
                    </a:xfrm>
                    <a:prstGeom prst="rect">
                      <a:avLst/>
                    </a:prstGeom>
                  </pic:spPr>
                </pic:pic>
              </a:graphicData>
            </a:graphic>
          </wp:inline>
        </w:drawing>
      </w:r>
      <w:r>
        <w:rPr>
          <w:rFonts w:ascii="Times New Roman" w:hAnsi="Times New Roman" w:cs="Times New Roman"/>
          <w:sz w:val="24"/>
          <w:szCs w:val="24"/>
        </w:rPr>
        <w:br w:type="textWrapping" w:clear="all"/>
      </w:r>
    </w:p>
    <w:p w14:paraId="6F48103B" w14:textId="4C65B777" w:rsidR="000F5CC4" w:rsidRPr="009C3625" w:rsidRDefault="00354FB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53C3AC7" wp14:editId="2CE58901">
            <wp:extent cx="5440515" cy="7562850"/>
            <wp:effectExtent l="0" t="0" r="8255" b="0"/>
            <wp:docPr id="133" name="Picture 13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with low confidence"/>
                    <pic:cNvPicPr/>
                  </pic:nvPicPr>
                  <pic:blipFill>
                    <a:blip r:embed="rId77"/>
                    <a:stretch>
                      <a:fillRect/>
                    </a:stretch>
                  </pic:blipFill>
                  <pic:spPr>
                    <a:xfrm>
                      <a:off x="0" y="0"/>
                      <a:ext cx="5445367" cy="7569595"/>
                    </a:xfrm>
                    <a:prstGeom prst="rect">
                      <a:avLst/>
                    </a:prstGeom>
                  </pic:spPr>
                </pic:pic>
              </a:graphicData>
            </a:graphic>
          </wp:inline>
        </w:drawing>
      </w:r>
    </w:p>
    <w:p w14:paraId="4C0BFCC0" w14:textId="6044CC2B" w:rsidR="000F5CC4" w:rsidRPr="009C3625" w:rsidRDefault="00F869C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A59783F" wp14:editId="61AC5C8D">
            <wp:extent cx="5544227" cy="7886700"/>
            <wp:effectExtent l="0" t="0" r="0" b="0"/>
            <wp:docPr id="134" name="Picture 1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ext&#10;&#10;Description automatically generated"/>
                    <pic:cNvPicPr/>
                  </pic:nvPicPr>
                  <pic:blipFill rotWithShape="1">
                    <a:blip r:embed="rId78"/>
                    <a:srcRect b="460"/>
                    <a:stretch/>
                  </pic:blipFill>
                  <pic:spPr bwMode="auto">
                    <a:xfrm>
                      <a:off x="0" y="0"/>
                      <a:ext cx="5551878" cy="7897584"/>
                    </a:xfrm>
                    <a:prstGeom prst="rect">
                      <a:avLst/>
                    </a:prstGeom>
                    <a:ln>
                      <a:noFill/>
                    </a:ln>
                    <a:extLst>
                      <a:ext uri="{53640926-AAD7-44D8-BBD7-CCE9431645EC}">
                        <a14:shadowObscured xmlns:a14="http://schemas.microsoft.com/office/drawing/2010/main"/>
                      </a:ext>
                    </a:extLst>
                  </pic:spPr>
                </pic:pic>
              </a:graphicData>
            </a:graphic>
          </wp:inline>
        </w:drawing>
      </w:r>
    </w:p>
    <w:p w14:paraId="1DD096CA" w14:textId="6B28A92D" w:rsidR="000F5CC4" w:rsidRPr="009C3625" w:rsidRDefault="0081423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EF2341" wp14:editId="14ED2BC9">
            <wp:extent cx="5628495" cy="4419600"/>
            <wp:effectExtent l="0" t="0" r="0" b="0"/>
            <wp:docPr id="135" name="Picture 1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ext, letter&#10;&#10;Description automatically generated"/>
                    <pic:cNvPicPr/>
                  </pic:nvPicPr>
                  <pic:blipFill>
                    <a:blip r:embed="rId79"/>
                    <a:stretch>
                      <a:fillRect/>
                    </a:stretch>
                  </pic:blipFill>
                  <pic:spPr>
                    <a:xfrm>
                      <a:off x="0" y="0"/>
                      <a:ext cx="5630523" cy="4421193"/>
                    </a:xfrm>
                    <a:prstGeom prst="rect">
                      <a:avLst/>
                    </a:prstGeom>
                  </pic:spPr>
                </pic:pic>
              </a:graphicData>
            </a:graphic>
          </wp:inline>
        </w:drawing>
      </w:r>
    </w:p>
    <w:p w14:paraId="3FDF2337" w14:textId="09CE36FE" w:rsidR="00B0548B" w:rsidRPr="009C3625" w:rsidRDefault="00B0548B" w:rsidP="000917E3">
      <w:pPr>
        <w:pStyle w:val="Caption"/>
        <w:jc w:val="center"/>
      </w:pPr>
      <w:bookmarkStart w:id="178" w:name="_Ref74246122"/>
      <w:bookmarkStart w:id="179" w:name="_Toc74189614"/>
      <w:bookmarkStart w:id="180" w:name="_Ref7428489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1</w:t>
        </w:r>
      </w:fldSimple>
      <w:bookmarkEnd w:id="178"/>
      <w:r w:rsidRPr="009C3625">
        <w:t xml:space="preserve"> </w:t>
      </w:r>
      <w:bookmarkStart w:id="181" w:name="_Ref74284610"/>
      <w:r w:rsidRPr="009C3625">
        <w:t>Javascript Code Snippet of XDS Document Consumer Actor</w:t>
      </w:r>
      <w:bookmarkEnd w:id="179"/>
      <w:bookmarkEnd w:id="180"/>
      <w:bookmarkEnd w:id="181"/>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182" w:name="CHAPTERIV_423"/>
      <w:r w:rsidRPr="009C3625">
        <w:lastRenderedPageBreak/>
        <w:t xml:space="preserve">4.2.3 XDS Document Registry Actor </w:t>
      </w:r>
    </w:p>
    <w:bookmarkEnd w:id="182"/>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fldLock="1"/>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p w14:paraId="0E4A9060" w14:textId="6BAF2ECB" w:rsidR="00B15085" w:rsidRPr="009C3625" w:rsidRDefault="00DD5939" w:rsidP="00B15085">
      <w:pPr>
        <w:keepNext/>
        <w:spacing w:line="360" w:lineRule="auto"/>
        <w:jc w:val="thaiDistribute"/>
      </w:pPr>
      <w:r>
        <w:rPr>
          <w:noProof/>
        </w:rPr>
        <w:drawing>
          <wp:inline distT="0" distB="0" distL="0" distR="0" wp14:anchorId="3AA30ADF" wp14:editId="2E175606">
            <wp:extent cx="5702955" cy="3371850"/>
            <wp:effectExtent l="0" t="0" r="0" b="0"/>
            <wp:docPr id="136" name="Picture 13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Text&#10;&#10;Description automatically generated with low confidence"/>
                    <pic:cNvPicPr/>
                  </pic:nvPicPr>
                  <pic:blipFill>
                    <a:blip r:embed="rId80"/>
                    <a:stretch>
                      <a:fillRect/>
                    </a:stretch>
                  </pic:blipFill>
                  <pic:spPr>
                    <a:xfrm>
                      <a:off x="0" y="0"/>
                      <a:ext cx="5706915" cy="3374191"/>
                    </a:xfrm>
                    <a:prstGeom prst="rect">
                      <a:avLst/>
                    </a:prstGeom>
                  </pic:spPr>
                </pic:pic>
              </a:graphicData>
            </a:graphic>
          </wp:inline>
        </w:drawing>
      </w:r>
    </w:p>
    <w:p w14:paraId="5D915903" w14:textId="7EBA36BC" w:rsidR="00B15085" w:rsidRPr="009C3625" w:rsidRDefault="00B15085" w:rsidP="00FA122C">
      <w:pPr>
        <w:pStyle w:val="Caption"/>
        <w:spacing w:after="240"/>
        <w:jc w:val="center"/>
      </w:pPr>
      <w:bookmarkStart w:id="183" w:name="_Ref74252675"/>
      <w:bookmarkStart w:id="184" w:name="_Ref7428490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2</w:t>
        </w:r>
      </w:fldSimple>
      <w:bookmarkEnd w:id="183"/>
      <w:r w:rsidRPr="009C3625">
        <w:t xml:space="preserve"> </w:t>
      </w:r>
      <w:bookmarkStart w:id="185" w:name="_Ref74284614"/>
      <w:r w:rsidRPr="009C3625">
        <w:t>Pseudocode showing the process flow of the XDS Document Registry Actor</w:t>
      </w:r>
      <w:bookmarkEnd w:id="184"/>
      <w:bookmarkEnd w:id="185"/>
    </w:p>
    <w:p w14:paraId="3768C350" w14:textId="5F718988" w:rsidR="000F728E" w:rsidRPr="009C3625" w:rsidRDefault="00C90368" w:rsidP="00B15085">
      <w:pPr>
        <w:spacing w:after="240" w:line="360" w:lineRule="auto"/>
        <w:jc w:val="thaiDistribute"/>
      </w:pPr>
      <w:r w:rsidRPr="009C3625">
        <w:tab/>
      </w:r>
      <w:r w:rsidR="00F705D4" w:rsidRPr="009C3625">
        <w:t>Unlike the XDS Document Repository Actor and XDS Document Consumer Actor, the XDS Document Registry was made to act as the medium between the native system and the Blockchain Smartc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Smartcontract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contract compatible format.  </w:t>
      </w:r>
      <w:r w:rsidR="00441267" w:rsidRPr="009C3625">
        <w:rPr>
          <w:rFonts w:ascii="Times New Roman" w:hAnsi="Times New Roman" w:cs="Times New Roman"/>
          <w:sz w:val="24"/>
          <w:szCs w:val="24"/>
        </w:rPr>
        <w:fldChar w:fldCharType="begin" w:fldLock="1"/>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Javascript program handling the ITI-42 transaction until converted into the Smartcontract compatible format.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Javascript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p w14:paraId="1091AFF2" w14:textId="45BB8807" w:rsidR="002F47DC" w:rsidRPr="009C3625" w:rsidRDefault="000A3126" w:rsidP="002F47DC">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65E5C05" wp14:editId="7D7F7BA0">
            <wp:extent cx="5496294" cy="1085850"/>
            <wp:effectExtent l="0" t="0" r="9525" b="0"/>
            <wp:docPr id="137" name="Picture 1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Text&#10;&#10;Description automatically generated"/>
                    <pic:cNvPicPr/>
                  </pic:nvPicPr>
                  <pic:blipFill>
                    <a:blip r:embed="rId81"/>
                    <a:stretch>
                      <a:fillRect/>
                    </a:stretch>
                  </pic:blipFill>
                  <pic:spPr>
                    <a:xfrm>
                      <a:off x="0" y="0"/>
                      <a:ext cx="5499693" cy="1086522"/>
                    </a:xfrm>
                    <a:prstGeom prst="rect">
                      <a:avLst/>
                    </a:prstGeom>
                  </pic:spPr>
                </pic:pic>
              </a:graphicData>
            </a:graphic>
          </wp:inline>
        </w:drawing>
      </w:r>
    </w:p>
    <w:p w14:paraId="4C9E9E20" w14:textId="1782B2E7" w:rsidR="00FA122C" w:rsidRPr="009C3625" w:rsidRDefault="002F47DC" w:rsidP="002F47DC">
      <w:pPr>
        <w:pStyle w:val="Caption"/>
        <w:jc w:val="center"/>
      </w:pPr>
      <w:bookmarkStart w:id="186" w:name="_Ref74253701"/>
      <w:bookmarkStart w:id="187" w:name="_Ref7428490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3</w:t>
        </w:r>
      </w:fldSimple>
      <w:bookmarkEnd w:id="186"/>
      <w:r w:rsidRPr="009C3625">
        <w:t xml:space="preserve"> </w:t>
      </w:r>
      <w:bookmarkStart w:id="188" w:name="_Ref74284619"/>
      <w:r w:rsidRPr="009C3625">
        <w:t>The pseudocode showing the process flow of XDS Document Registry Actor for Document Registering Function</w:t>
      </w:r>
      <w:bookmarkEnd w:id="187"/>
      <w:bookmarkEnd w:id="188"/>
    </w:p>
    <w:p w14:paraId="36824CF3" w14:textId="145FAE0E" w:rsidR="001C74CA" w:rsidRPr="009C3625" w:rsidRDefault="00B750E2" w:rsidP="00FA122C">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5A51C43" wp14:editId="27125120">
            <wp:extent cx="5637039" cy="7286625"/>
            <wp:effectExtent l="0" t="0" r="1905" b="0"/>
            <wp:docPr id="138" name="Picture 1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ext&#10;&#10;Description automatically generated"/>
                    <pic:cNvPicPr/>
                  </pic:nvPicPr>
                  <pic:blipFill>
                    <a:blip r:embed="rId82"/>
                    <a:stretch>
                      <a:fillRect/>
                    </a:stretch>
                  </pic:blipFill>
                  <pic:spPr>
                    <a:xfrm>
                      <a:off x="0" y="0"/>
                      <a:ext cx="5640517" cy="7291121"/>
                    </a:xfrm>
                    <a:prstGeom prst="rect">
                      <a:avLst/>
                    </a:prstGeom>
                  </pic:spPr>
                </pic:pic>
              </a:graphicData>
            </a:graphic>
          </wp:inline>
        </w:drawing>
      </w:r>
    </w:p>
    <w:p w14:paraId="3FCEDAF2" w14:textId="7A35132B" w:rsidR="001C74CA" w:rsidRPr="009C3625" w:rsidRDefault="001C74CA" w:rsidP="00FA122C">
      <w:pPr>
        <w:pStyle w:val="Caption"/>
        <w:jc w:val="center"/>
        <w:rPr>
          <w:i/>
          <w:iCs/>
        </w:rPr>
      </w:pPr>
      <w:bookmarkStart w:id="189" w:name="_Ref74253853"/>
      <w:bookmarkStart w:id="190" w:name="_Toc74189615"/>
      <w:bookmarkStart w:id="191" w:name="_Ref7428490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4</w:t>
        </w:r>
      </w:fldSimple>
      <w:bookmarkEnd w:id="189"/>
      <w:r w:rsidRPr="009C3625">
        <w:t xml:space="preserve"> </w:t>
      </w:r>
      <w:bookmarkStart w:id="192" w:name="_Ref74284633"/>
      <w:r w:rsidRPr="009C3625">
        <w:t>Javascript Code Snippet of XDS Document Registry Actor</w:t>
      </w:r>
      <w:r w:rsidRPr="009C3625">
        <w:br/>
        <w:t>Node Module import declaration and TCP Socket message receiver section</w:t>
      </w:r>
      <w:bookmarkEnd w:id="190"/>
      <w:bookmarkEnd w:id="191"/>
      <w:bookmarkEnd w:id="192"/>
    </w:p>
    <w:p w14:paraId="7DB2597E" w14:textId="11C1B1B5" w:rsidR="001C74CA" w:rsidRPr="009C3625" w:rsidRDefault="00C22DBF"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CB2609" wp14:editId="25FE9BE9">
            <wp:extent cx="5800575" cy="5029200"/>
            <wp:effectExtent l="0" t="0" r="0" b="0"/>
            <wp:docPr id="139" name="Picture 1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 letter&#10;&#10;Description automatically generated"/>
                    <pic:cNvPicPr/>
                  </pic:nvPicPr>
                  <pic:blipFill>
                    <a:blip r:embed="rId83"/>
                    <a:stretch>
                      <a:fillRect/>
                    </a:stretch>
                  </pic:blipFill>
                  <pic:spPr>
                    <a:xfrm>
                      <a:off x="0" y="0"/>
                      <a:ext cx="5805004" cy="5033040"/>
                    </a:xfrm>
                    <a:prstGeom prst="rect">
                      <a:avLst/>
                    </a:prstGeom>
                  </pic:spPr>
                </pic:pic>
              </a:graphicData>
            </a:graphic>
          </wp:inline>
        </w:drawing>
      </w:r>
    </w:p>
    <w:p w14:paraId="3E201FF9" w14:textId="2F6CBA8C" w:rsidR="001C74CA" w:rsidRPr="009C3625" w:rsidRDefault="001C74CA" w:rsidP="00062749">
      <w:pPr>
        <w:pStyle w:val="Caption"/>
        <w:jc w:val="center"/>
        <w:rPr>
          <w:i/>
          <w:iCs/>
        </w:rPr>
      </w:pPr>
      <w:bookmarkStart w:id="193" w:name="_Ref74284173"/>
      <w:bookmarkStart w:id="194" w:name="_Toc74189616"/>
      <w:bookmarkStart w:id="195" w:name="_Ref7428491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5</w:t>
        </w:r>
      </w:fldSimple>
      <w:bookmarkEnd w:id="193"/>
      <w:r w:rsidRPr="009C3625">
        <w:t xml:space="preserve"> </w:t>
      </w:r>
      <w:bookmarkStart w:id="196" w:name="_Ref74284640"/>
      <w:r w:rsidRPr="009C3625">
        <w:t>XDS Document Registry Actor</w:t>
      </w:r>
      <w:r w:rsidRPr="009C3625">
        <w:br/>
        <w:t>This section checks if receiving message is ITI-42 or ITI-18 identified by its header</w:t>
      </w:r>
      <w:bookmarkEnd w:id="194"/>
      <w:bookmarkEnd w:id="195"/>
      <w:bookmarkEnd w:id="196"/>
    </w:p>
    <w:p w14:paraId="71776E31" w14:textId="7C261860" w:rsidR="001C74CA" w:rsidRPr="009C3625" w:rsidRDefault="004B0DF5"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C82233E" wp14:editId="7F395C44">
            <wp:extent cx="5742085" cy="7896225"/>
            <wp:effectExtent l="0" t="0" r="0" b="0"/>
            <wp:docPr id="140" name="Picture 1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Table&#10;&#10;Description automatically generated with medium confidence"/>
                    <pic:cNvPicPr/>
                  </pic:nvPicPr>
                  <pic:blipFill>
                    <a:blip r:embed="rId84"/>
                    <a:stretch>
                      <a:fillRect/>
                    </a:stretch>
                  </pic:blipFill>
                  <pic:spPr>
                    <a:xfrm>
                      <a:off x="0" y="0"/>
                      <a:ext cx="5746767" cy="7902664"/>
                    </a:xfrm>
                    <a:prstGeom prst="rect">
                      <a:avLst/>
                    </a:prstGeom>
                  </pic:spPr>
                </pic:pic>
              </a:graphicData>
            </a:graphic>
          </wp:inline>
        </w:drawing>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E3BB7A6" w14:textId="58885B87" w:rsidR="001C74CA" w:rsidRPr="009C3625" w:rsidRDefault="00C07CB7" w:rsidP="000627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22C3CC3" wp14:editId="051F93AC">
            <wp:extent cx="4080395" cy="7877175"/>
            <wp:effectExtent l="0" t="0" r="0" b="0"/>
            <wp:docPr id="141" name="Picture 1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able&#10;&#10;Description automatically generated with medium confidence"/>
                    <pic:cNvPicPr/>
                  </pic:nvPicPr>
                  <pic:blipFill>
                    <a:blip r:embed="rId85"/>
                    <a:stretch>
                      <a:fillRect/>
                    </a:stretch>
                  </pic:blipFill>
                  <pic:spPr>
                    <a:xfrm>
                      <a:off x="0" y="0"/>
                      <a:ext cx="4083451" cy="7883075"/>
                    </a:xfrm>
                    <a:prstGeom prst="rect">
                      <a:avLst/>
                    </a:prstGeom>
                  </pic:spPr>
                </pic:pic>
              </a:graphicData>
            </a:graphic>
          </wp:inline>
        </w:drawing>
      </w:r>
    </w:p>
    <w:p w14:paraId="5C4EE741" w14:textId="47E18B2C" w:rsidR="001C74CA" w:rsidRPr="00AD16AB" w:rsidRDefault="004B70A0" w:rsidP="00AD16AB">
      <w:pPr>
        <w:pStyle w:val="Caption"/>
        <w:jc w:val="center"/>
        <w:rPr>
          <w:i/>
          <w:iCs/>
        </w:rPr>
      </w:pPr>
      <w:bookmarkStart w:id="197" w:name="_Ref74284176"/>
      <w:bookmarkStart w:id="198" w:name="_Toc74189617"/>
      <w:bookmarkStart w:id="199" w:name="_Ref74284918"/>
      <w:bookmarkStart w:id="200" w:name="_Hlk7092814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6</w:t>
        </w:r>
      </w:fldSimple>
      <w:bookmarkEnd w:id="197"/>
      <w:r w:rsidRPr="009C3625">
        <w:t xml:space="preserve"> </w:t>
      </w:r>
      <w:bookmarkStart w:id="201" w:name="_Ref74284645"/>
      <w:r w:rsidRPr="009C3625">
        <w:t>XDS Document Registry Actor</w:t>
      </w:r>
      <w:r w:rsidRPr="009C3625">
        <w:br/>
        <w:t>Declaration of JSON variable to store all Metadata attributes by its position in the format</w:t>
      </w:r>
      <w:bookmarkEnd w:id="198"/>
      <w:bookmarkEnd w:id="199"/>
      <w:bookmarkEnd w:id="201"/>
    </w:p>
    <w:bookmarkEnd w:id="200"/>
    <w:p w14:paraId="5A0A8227" w14:textId="77A249AA" w:rsidR="001C74CA" w:rsidRPr="009C3625" w:rsidRDefault="00AD16AB"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7F0EA95" wp14:editId="330DA7EE">
            <wp:extent cx="5095875" cy="4468258"/>
            <wp:effectExtent l="0" t="0" r="0" b="8890"/>
            <wp:docPr id="142" name="Picture 1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ext, letter&#10;&#10;Description automatically generated"/>
                    <pic:cNvPicPr/>
                  </pic:nvPicPr>
                  <pic:blipFill>
                    <a:blip r:embed="rId86"/>
                    <a:stretch>
                      <a:fillRect/>
                    </a:stretch>
                  </pic:blipFill>
                  <pic:spPr>
                    <a:xfrm>
                      <a:off x="0" y="0"/>
                      <a:ext cx="5102544" cy="4474106"/>
                    </a:xfrm>
                    <a:prstGeom prst="rect">
                      <a:avLst/>
                    </a:prstGeom>
                  </pic:spPr>
                </pic:pic>
              </a:graphicData>
            </a:graphic>
          </wp:inline>
        </w:drawing>
      </w:r>
    </w:p>
    <w:p w14:paraId="602FEE54" w14:textId="42AE38D7" w:rsidR="001C74CA" w:rsidRPr="009C3625" w:rsidRDefault="001C74CA" w:rsidP="00062749">
      <w:pPr>
        <w:pStyle w:val="Caption"/>
        <w:jc w:val="center"/>
        <w:rPr>
          <w:i/>
          <w:iCs/>
        </w:rPr>
      </w:pPr>
      <w:bookmarkStart w:id="202" w:name="_Ref74284180"/>
      <w:bookmarkStart w:id="203" w:name="_Toc74189618"/>
      <w:bookmarkStart w:id="204" w:name="_Ref7428492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7</w:t>
        </w:r>
      </w:fldSimple>
      <w:bookmarkEnd w:id="202"/>
      <w:r w:rsidRPr="009C3625">
        <w:t xml:space="preserve"> </w:t>
      </w:r>
      <w:bookmarkStart w:id="205" w:name="_Ref74284655"/>
      <w:r w:rsidRPr="009C3625">
        <w:t>XDS Document Registry Actor</w:t>
      </w:r>
      <w:r w:rsidRPr="009C3625">
        <w:br/>
        <w:t>Define variable of each Metadata attribute UUID label following IHE ITI Framework</w:t>
      </w:r>
      <w:bookmarkEnd w:id="203"/>
      <w:bookmarkEnd w:id="204"/>
      <w:bookmarkEnd w:id="205"/>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6B7270E" w14:textId="1FC1F57F" w:rsidR="001C74CA" w:rsidRPr="009C3625" w:rsidRDefault="0070244A"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EF3C24C" wp14:editId="5B9ECF4D">
            <wp:extent cx="5639882" cy="6153150"/>
            <wp:effectExtent l="0" t="0" r="0" b="0"/>
            <wp:docPr id="143" name="Picture 1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Text&#10;&#10;Description automatically generated"/>
                    <pic:cNvPicPr/>
                  </pic:nvPicPr>
                  <pic:blipFill>
                    <a:blip r:embed="rId87"/>
                    <a:stretch>
                      <a:fillRect/>
                    </a:stretch>
                  </pic:blipFill>
                  <pic:spPr>
                    <a:xfrm>
                      <a:off x="0" y="0"/>
                      <a:ext cx="5644833" cy="6158552"/>
                    </a:xfrm>
                    <a:prstGeom prst="rect">
                      <a:avLst/>
                    </a:prstGeom>
                  </pic:spPr>
                </pic:pic>
              </a:graphicData>
            </a:graphic>
          </wp:inline>
        </w:drawing>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1113B45" w14:textId="40DD700E" w:rsidR="001C74CA" w:rsidRPr="009C3625" w:rsidRDefault="00DA5FE5"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A20978A" wp14:editId="41388D7A">
            <wp:extent cx="5661677" cy="7572375"/>
            <wp:effectExtent l="0" t="0" r="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pic:nvPicPr>
                  <pic:blipFill>
                    <a:blip r:embed="rId88"/>
                    <a:stretch>
                      <a:fillRect/>
                    </a:stretch>
                  </pic:blipFill>
                  <pic:spPr>
                    <a:xfrm>
                      <a:off x="0" y="0"/>
                      <a:ext cx="5669693" cy="7583096"/>
                    </a:xfrm>
                    <a:prstGeom prst="rect">
                      <a:avLst/>
                    </a:prstGeom>
                  </pic:spPr>
                </pic:pic>
              </a:graphicData>
            </a:graphic>
          </wp:inline>
        </w:drawing>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AB4B117" w14:textId="15C4F83C" w:rsidR="001C74CA" w:rsidRPr="009C3625" w:rsidRDefault="006F7262"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4073E2C0" wp14:editId="4537D285">
            <wp:extent cx="5425539" cy="7267575"/>
            <wp:effectExtent l="0" t="0" r="3810" b="0"/>
            <wp:docPr id="145" name="Picture 1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ext&#10;&#10;Description automatically generated with medium confidence"/>
                    <pic:cNvPicPr/>
                  </pic:nvPicPr>
                  <pic:blipFill>
                    <a:blip r:embed="rId89"/>
                    <a:stretch>
                      <a:fillRect/>
                    </a:stretch>
                  </pic:blipFill>
                  <pic:spPr>
                    <a:xfrm>
                      <a:off x="0" y="0"/>
                      <a:ext cx="5431279" cy="7275264"/>
                    </a:xfrm>
                    <a:prstGeom prst="rect">
                      <a:avLst/>
                    </a:prstGeom>
                  </pic:spPr>
                </pic:pic>
              </a:graphicData>
            </a:graphic>
          </wp:inline>
        </w:drawing>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3B40C1D" w14:textId="65E497C7" w:rsidR="001C74CA" w:rsidRPr="009C3625" w:rsidRDefault="007B2870"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D9FA568" wp14:editId="6D920A0D">
            <wp:extent cx="5819883" cy="6572250"/>
            <wp:effectExtent l="0" t="0" r="9525" b="0"/>
            <wp:docPr id="146" name="Picture 1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Text&#10;&#10;Description automatically generated with medium confidence"/>
                    <pic:cNvPicPr/>
                  </pic:nvPicPr>
                  <pic:blipFill>
                    <a:blip r:embed="rId90"/>
                    <a:stretch>
                      <a:fillRect/>
                    </a:stretch>
                  </pic:blipFill>
                  <pic:spPr>
                    <a:xfrm>
                      <a:off x="0" y="0"/>
                      <a:ext cx="5826416" cy="6579628"/>
                    </a:xfrm>
                    <a:prstGeom prst="rect">
                      <a:avLst/>
                    </a:prstGeom>
                  </pic:spPr>
                </pic:pic>
              </a:graphicData>
            </a:graphic>
          </wp:inline>
        </w:drawing>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0CEBD1" w14:textId="380ADB8E" w:rsidR="001C74CA" w:rsidRPr="009C3625" w:rsidRDefault="00C34E23"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1395BAEB" wp14:editId="5588D099">
            <wp:extent cx="5653333" cy="7410450"/>
            <wp:effectExtent l="0" t="0" r="508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1"/>
                    <a:stretch>
                      <a:fillRect/>
                    </a:stretch>
                  </pic:blipFill>
                  <pic:spPr>
                    <a:xfrm>
                      <a:off x="0" y="0"/>
                      <a:ext cx="5659257" cy="7418215"/>
                    </a:xfrm>
                    <a:prstGeom prst="rect">
                      <a:avLst/>
                    </a:prstGeom>
                  </pic:spPr>
                </pic:pic>
              </a:graphicData>
            </a:graphic>
          </wp:inline>
        </w:drawing>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7943E2F" w14:textId="20AE597F" w:rsidR="001C74CA" w:rsidRPr="009C3625" w:rsidRDefault="004712B4"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5BAC24EB" wp14:editId="0F2DFED4">
            <wp:extent cx="5731497" cy="6629400"/>
            <wp:effectExtent l="0" t="0" r="3175" b="0"/>
            <wp:docPr id="148" name="Picture 1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Text&#10;&#10;Description automatically generated with medium confidence"/>
                    <pic:cNvPicPr/>
                  </pic:nvPicPr>
                  <pic:blipFill>
                    <a:blip r:embed="rId92"/>
                    <a:stretch>
                      <a:fillRect/>
                    </a:stretch>
                  </pic:blipFill>
                  <pic:spPr>
                    <a:xfrm>
                      <a:off x="0" y="0"/>
                      <a:ext cx="5736355" cy="6635019"/>
                    </a:xfrm>
                    <a:prstGeom prst="rect">
                      <a:avLst/>
                    </a:prstGeom>
                  </pic:spPr>
                </pic:pic>
              </a:graphicData>
            </a:graphic>
          </wp:inline>
        </w:drawing>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B413ABF" w14:textId="63A5F078" w:rsidR="001C74CA" w:rsidRPr="009C3625" w:rsidRDefault="00F93AFC"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00718C3" wp14:editId="67DC3C05">
            <wp:extent cx="5557334" cy="7486650"/>
            <wp:effectExtent l="0" t="0" r="5715" b="0"/>
            <wp:docPr id="149" name="Picture 1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Text, letter&#10;&#10;Description automatically generated"/>
                    <pic:cNvPicPr/>
                  </pic:nvPicPr>
                  <pic:blipFill>
                    <a:blip r:embed="rId93"/>
                    <a:stretch>
                      <a:fillRect/>
                    </a:stretch>
                  </pic:blipFill>
                  <pic:spPr>
                    <a:xfrm>
                      <a:off x="0" y="0"/>
                      <a:ext cx="5563434" cy="7494868"/>
                    </a:xfrm>
                    <a:prstGeom prst="rect">
                      <a:avLst/>
                    </a:prstGeom>
                  </pic:spPr>
                </pic:pic>
              </a:graphicData>
            </a:graphic>
          </wp:inline>
        </w:drawing>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BDF78EA" w14:textId="4C084F32" w:rsidR="001C74CA" w:rsidRPr="009C3625" w:rsidRDefault="002A54DF"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5D318A3" wp14:editId="6DFBA639">
            <wp:extent cx="5372100" cy="3737728"/>
            <wp:effectExtent l="0" t="0" r="0" b="0"/>
            <wp:docPr id="150" name="Picture 150" descr="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ext, application, letter&#10;&#10;Description automatically generated"/>
                    <pic:cNvPicPr/>
                  </pic:nvPicPr>
                  <pic:blipFill>
                    <a:blip r:embed="rId94"/>
                    <a:stretch>
                      <a:fillRect/>
                    </a:stretch>
                  </pic:blipFill>
                  <pic:spPr>
                    <a:xfrm>
                      <a:off x="0" y="0"/>
                      <a:ext cx="5378427" cy="3742130"/>
                    </a:xfrm>
                    <a:prstGeom prst="rect">
                      <a:avLst/>
                    </a:prstGeom>
                  </pic:spPr>
                </pic:pic>
              </a:graphicData>
            </a:graphic>
          </wp:inline>
        </w:drawing>
      </w:r>
    </w:p>
    <w:p w14:paraId="1F33D26F" w14:textId="7BBA27C5" w:rsidR="005D3CB7" w:rsidRPr="009C3625" w:rsidRDefault="005D3CB7" w:rsidP="00062749">
      <w:pPr>
        <w:pStyle w:val="Caption"/>
        <w:jc w:val="center"/>
        <w:rPr>
          <w:i/>
          <w:iCs/>
        </w:rPr>
      </w:pPr>
      <w:bookmarkStart w:id="206" w:name="_Ref74284184"/>
      <w:bookmarkStart w:id="207" w:name="_Toc74189619"/>
      <w:bookmarkStart w:id="208" w:name="_Ref7428492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8</w:t>
        </w:r>
      </w:fldSimple>
      <w:bookmarkEnd w:id="206"/>
      <w:r w:rsidRPr="009C3625">
        <w:rPr>
          <w:cs/>
        </w:rPr>
        <w:t xml:space="preserve"> </w:t>
      </w:r>
      <w:bookmarkStart w:id="209"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07"/>
      <w:bookmarkEnd w:id="208"/>
      <w:bookmarkEnd w:id="209"/>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D5D48B9" w14:textId="485D0D5C" w:rsidR="001C74CA" w:rsidRPr="009C3625" w:rsidRDefault="00B73160"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4D65E23" wp14:editId="08F08CCC">
            <wp:extent cx="5672933" cy="8458200"/>
            <wp:effectExtent l="0" t="0" r="4445" b="0"/>
            <wp:docPr id="151" name="Picture 1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Text, letter&#10;&#10;Description automatically generated"/>
                    <pic:cNvPicPr/>
                  </pic:nvPicPr>
                  <pic:blipFill>
                    <a:blip r:embed="rId95"/>
                    <a:stretch>
                      <a:fillRect/>
                    </a:stretch>
                  </pic:blipFill>
                  <pic:spPr>
                    <a:xfrm>
                      <a:off x="0" y="0"/>
                      <a:ext cx="5675810" cy="8462490"/>
                    </a:xfrm>
                    <a:prstGeom prst="rect">
                      <a:avLst/>
                    </a:prstGeom>
                  </pic:spPr>
                </pic:pic>
              </a:graphicData>
            </a:graphic>
          </wp:inline>
        </w:drawing>
      </w:r>
    </w:p>
    <w:p w14:paraId="37E42FC0" w14:textId="50AA4A2B" w:rsidR="001C74CA" w:rsidRPr="009C3625" w:rsidRDefault="003A00BE"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2FEC2778" wp14:editId="0EC3D7A3">
            <wp:extent cx="4661598" cy="8181975"/>
            <wp:effectExtent l="0" t="0" r="5715" b="0"/>
            <wp:docPr id="152" name="Picture 15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table&#10;&#10;Description automatically generated"/>
                    <pic:cNvPicPr/>
                  </pic:nvPicPr>
                  <pic:blipFill>
                    <a:blip r:embed="rId96"/>
                    <a:stretch>
                      <a:fillRect/>
                    </a:stretch>
                  </pic:blipFill>
                  <pic:spPr>
                    <a:xfrm>
                      <a:off x="0" y="0"/>
                      <a:ext cx="4666670" cy="8190877"/>
                    </a:xfrm>
                    <a:prstGeom prst="rect">
                      <a:avLst/>
                    </a:prstGeom>
                  </pic:spPr>
                </pic:pic>
              </a:graphicData>
            </a:graphic>
          </wp:inline>
        </w:drawing>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EA68EB7" w14:textId="3D64A754" w:rsidR="001C74CA" w:rsidRPr="009C3625" w:rsidRDefault="00EF44A8"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9740B52" wp14:editId="3F010203">
            <wp:extent cx="5353050" cy="3470659"/>
            <wp:effectExtent l="0" t="0" r="0" b="0"/>
            <wp:docPr id="153" name="Picture 15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 text, application, email&#10;&#10;Description automatically generated"/>
                    <pic:cNvPicPr/>
                  </pic:nvPicPr>
                  <pic:blipFill>
                    <a:blip r:embed="rId97"/>
                    <a:stretch>
                      <a:fillRect/>
                    </a:stretch>
                  </pic:blipFill>
                  <pic:spPr>
                    <a:xfrm>
                      <a:off x="0" y="0"/>
                      <a:ext cx="5365373" cy="3478649"/>
                    </a:xfrm>
                    <a:prstGeom prst="rect">
                      <a:avLst/>
                    </a:prstGeom>
                  </pic:spPr>
                </pic:pic>
              </a:graphicData>
            </a:graphic>
          </wp:inline>
        </w:drawing>
      </w:r>
    </w:p>
    <w:p w14:paraId="3FC78321" w14:textId="37833F60" w:rsidR="008C3281" w:rsidRPr="009C3625" w:rsidRDefault="008C3281" w:rsidP="00062749">
      <w:pPr>
        <w:pStyle w:val="Caption"/>
        <w:jc w:val="center"/>
        <w:rPr>
          <w:i/>
          <w:iCs/>
        </w:rPr>
      </w:pPr>
      <w:bookmarkStart w:id="210" w:name="_Ref74253860"/>
      <w:bookmarkStart w:id="211" w:name="_Toc74189620"/>
      <w:bookmarkStart w:id="212" w:name="_Ref7428493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9</w:t>
        </w:r>
      </w:fldSimple>
      <w:bookmarkEnd w:id="210"/>
      <w:r w:rsidRPr="009C3625">
        <w:rPr>
          <w:cs/>
        </w:rPr>
        <w:t xml:space="preserve"> </w:t>
      </w:r>
      <w:bookmarkStart w:id="213" w:name="_Ref74284665"/>
      <w:r w:rsidRPr="009C3625">
        <w:t>XDS Document Registry Actor</w:t>
      </w:r>
      <w:r w:rsidRPr="009C3625">
        <w:br/>
        <w:t>This section passes JSON into Smart Contract as single string variable</w:t>
      </w:r>
      <w:bookmarkEnd w:id="211"/>
      <w:bookmarkEnd w:id="212"/>
      <w:bookmarkEnd w:id="213"/>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4.2.3.1.2 Smartcontract</w:t>
      </w:r>
    </w:p>
    <w:p w14:paraId="4BFE1A6A" w14:textId="0C73B48A"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Smartcontract was designed to store string values and will return the stored value when called by the corresponding Smartcontract function. The prepared JSON must be converted into a string variable before entering Smartcontract. This is due to the limit of the Ethereum Smartcontract which can cover a limited number of programming variables so, we simplify our program to avoid that limit by storing the whole JSON in string form as a single variable. </w:t>
      </w:r>
      <w:r w:rsidR="00855AE1" w:rsidRPr="00855AE1">
        <w:rPr>
          <w:rFonts w:ascii="Times New Roman" w:hAnsi="Times New Roman" w:cs="Times New Roman"/>
          <w:sz w:val="24"/>
          <w:szCs w:val="24"/>
        </w:rPr>
        <w:t>Because the Ethereum Blockchain requires a particular amount of gas to run the Smartcontract, the length of the variable could produce an error if there isn't enough gas available.</w:t>
      </w:r>
      <w:r w:rsidR="0083533F" w:rsidRPr="009C3625">
        <w:rPr>
          <w:rFonts w:ascii="Times New Roman" w:hAnsi="Times New Roman" w:cs="Times New Roman"/>
          <w:sz w:val="24"/>
          <w:szCs w:val="24"/>
        </w:rPr>
        <w:t xml:space="preserve"> That means, we need to increase the limit amount of gas for executing Smartcontract from the default value as shown 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Smartcontract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557E9567">
            <wp:extent cx="4582160" cy="7810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60030" cy="794323"/>
                    </a:xfrm>
                    <a:prstGeom prst="rect">
                      <a:avLst/>
                    </a:prstGeom>
                  </pic:spPr>
                </pic:pic>
              </a:graphicData>
            </a:graphic>
          </wp:inline>
        </w:drawing>
      </w:r>
    </w:p>
    <w:p w14:paraId="252476F5" w14:textId="378B8530" w:rsidR="00043D73" w:rsidRPr="009C3625" w:rsidRDefault="00043D73" w:rsidP="00043D73">
      <w:pPr>
        <w:pStyle w:val="Caption"/>
        <w:spacing w:after="240"/>
        <w:jc w:val="center"/>
      </w:pPr>
      <w:bookmarkStart w:id="214" w:name="_Ref74256754"/>
      <w:bookmarkStart w:id="215" w:name="_Ref7428493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0</w:t>
        </w:r>
      </w:fldSimple>
      <w:bookmarkEnd w:id="214"/>
      <w:r w:rsidRPr="009C3625">
        <w:t xml:space="preserve"> </w:t>
      </w:r>
      <w:bookmarkStart w:id="216" w:name="_Ref74284671"/>
      <w:r w:rsidRPr="009C3625">
        <w:t>Specified gas value spplying Ethereum Smartcontract execution</w:t>
      </w:r>
      <w:bookmarkEnd w:id="215"/>
      <w:bookmarkEnd w:id="216"/>
    </w:p>
    <w:p w14:paraId="1D94870C" w14:textId="276DA6E3" w:rsidR="00A77865" w:rsidRPr="009C3625" w:rsidRDefault="00FE4A09" w:rsidP="00FE4A0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4A81C6C" wp14:editId="26F04803">
            <wp:extent cx="4210050" cy="1724377"/>
            <wp:effectExtent l="0" t="0" r="0" b="9525"/>
            <wp:docPr id="154" name="Picture 1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Graphical user interface, text, application, email&#10;&#10;Description automatically generated"/>
                    <pic:cNvPicPr/>
                  </pic:nvPicPr>
                  <pic:blipFill>
                    <a:blip r:embed="rId99"/>
                    <a:stretch>
                      <a:fillRect/>
                    </a:stretch>
                  </pic:blipFill>
                  <pic:spPr>
                    <a:xfrm>
                      <a:off x="0" y="0"/>
                      <a:ext cx="4225710" cy="1730791"/>
                    </a:xfrm>
                    <a:prstGeom prst="rect">
                      <a:avLst/>
                    </a:prstGeom>
                  </pic:spPr>
                </pic:pic>
              </a:graphicData>
            </a:graphic>
          </wp:inline>
        </w:drawing>
      </w:r>
    </w:p>
    <w:p w14:paraId="2FDB6D25" w14:textId="47E649DB" w:rsidR="00A77865" w:rsidRPr="009C3625" w:rsidRDefault="00A77865" w:rsidP="00A77865">
      <w:pPr>
        <w:pStyle w:val="Caption"/>
        <w:spacing w:after="240"/>
        <w:jc w:val="center"/>
      </w:pPr>
      <w:bookmarkStart w:id="217" w:name="_Ref74256626"/>
      <w:bookmarkStart w:id="218" w:name="_Ref7428494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1</w:t>
        </w:r>
      </w:fldSimple>
      <w:bookmarkEnd w:id="217"/>
      <w:r w:rsidRPr="009C3625">
        <w:t xml:space="preserve"> </w:t>
      </w:r>
      <w:bookmarkStart w:id="219" w:name="_Ref74284676"/>
      <w:r w:rsidRPr="009C3625">
        <w:t>The pseudocode showing the process flow of Document Register Smartcontract</w:t>
      </w:r>
      <w:bookmarkEnd w:id="218"/>
      <w:bookmarkEnd w:id="219"/>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2050BE92" w:rsidR="0083533F" w:rsidRPr="009C3625"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Smartcontract design, XDS Document Registry actors can keep Metadata attributes of each document by storing them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It must be noted that publishing of Smartcontract always requires gas to execute the task while calling for the variable value stored in the Smartcontract is not consuming any Blockchain resource.  </w:t>
      </w:r>
      <w:r w:rsidR="00121ED4" w:rsidRPr="009C3625">
        <w:rPr>
          <w:rFonts w:ascii="Times New Roman" w:hAnsi="Times New Roman" w:cs="Times New Roman"/>
          <w:sz w:val="24"/>
          <w:szCs w:val="24"/>
        </w:rPr>
        <w:fldChar w:fldCharType="begin" w:fldLock="1"/>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p w14:paraId="59C2EB5B" w14:textId="28C25D63" w:rsidR="003E644E" w:rsidRPr="009C3625" w:rsidRDefault="00D87AA9" w:rsidP="003E644E">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38569BE" wp14:editId="56E358A0">
            <wp:extent cx="5300310" cy="5228684"/>
            <wp:effectExtent l="0" t="0" r="0" b="0"/>
            <wp:docPr id="155" name="Picture 15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 letter&#10;&#10;Description automatically generated"/>
                    <pic:cNvPicPr/>
                  </pic:nvPicPr>
                  <pic:blipFill>
                    <a:blip r:embed="rId100"/>
                    <a:stretch>
                      <a:fillRect/>
                    </a:stretch>
                  </pic:blipFill>
                  <pic:spPr>
                    <a:xfrm>
                      <a:off x="0" y="0"/>
                      <a:ext cx="5305544" cy="5233847"/>
                    </a:xfrm>
                    <a:prstGeom prst="rect">
                      <a:avLst/>
                    </a:prstGeom>
                  </pic:spPr>
                </pic:pic>
              </a:graphicData>
            </a:graphic>
          </wp:inline>
        </w:drawing>
      </w:r>
    </w:p>
    <w:p w14:paraId="25CBE291" w14:textId="6ACBC538" w:rsidR="003E644E" w:rsidRDefault="003E644E" w:rsidP="003B2F86">
      <w:pPr>
        <w:pStyle w:val="Caption"/>
        <w:jc w:val="center"/>
      </w:pPr>
      <w:bookmarkStart w:id="220" w:name="_Ref70917482"/>
      <w:bookmarkStart w:id="221" w:name="_Toc74189621"/>
      <w:bookmarkStart w:id="222" w:name="_Ref7428494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2</w:t>
        </w:r>
      </w:fldSimple>
      <w:bookmarkEnd w:id="220"/>
      <w:r w:rsidRPr="009C3625">
        <w:t xml:space="preserve"> </w:t>
      </w:r>
      <w:bookmarkStart w:id="223" w:name="_Ref74284683"/>
      <w:r w:rsidRPr="009C3625">
        <w:t xml:space="preserve">Solidity Code Snippet of Smart Contract </w:t>
      </w:r>
      <w:bookmarkEnd w:id="221"/>
      <w:r w:rsidR="0055072E" w:rsidRPr="009C3625">
        <w:br/>
        <w:t xml:space="preserve">(Highlight - </w:t>
      </w:r>
      <w:r w:rsidR="0083533F" w:rsidRPr="009C3625">
        <w:t>green</w:t>
      </w:r>
      <w:r w:rsidR="0055072E" w:rsidRPr="009C3625">
        <w:t xml:space="preserve"> color) related to Document Registering Function</w:t>
      </w:r>
      <w:bookmarkEnd w:id="222"/>
      <w:bookmarkEnd w:id="223"/>
    </w:p>
    <w:p w14:paraId="2659E00B" w14:textId="77777777" w:rsidR="00DF703D" w:rsidRPr="00DF703D" w:rsidRDefault="00DF703D" w:rsidP="00DF703D"/>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QueryResponse” and compose of Metadata attributes value input by Document Consumer. These values will be used in search operation which will seek for the Smartcontract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fldLock="1"/>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Javascript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Javascript code snippet for native-side of XDS Document Registry handling ITI-18 transaction and Document Search function.</w:t>
      </w:r>
    </w:p>
    <w:p w14:paraId="0AB3B1DD" w14:textId="2590A2DC" w:rsidR="00D27893" w:rsidRPr="009C3625" w:rsidRDefault="00004C1A" w:rsidP="00004C1A">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FAE70E1" wp14:editId="6116EDDF">
            <wp:extent cx="4722612" cy="2686050"/>
            <wp:effectExtent l="0" t="0" r="1905" b="0"/>
            <wp:docPr id="156" name="Picture 1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Text, letter&#10;&#10;Description automatically generated"/>
                    <pic:cNvPicPr/>
                  </pic:nvPicPr>
                  <pic:blipFill>
                    <a:blip r:embed="rId101"/>
                    <a:stretch>
                      <a:fillRect/>
                    </a:stretch>
                  </pic:blipFill>
                  <pic:spPr>
                    <a:xfrm>
                      <a:off x="0" y="0"/>
                      <a:ext cx="4736234" cy="2693798"/>
                    </a:xfrm>
                    <a:prstGeom prst="rect">
                      <a:avLst/>
                    </a:prstGeom>
                  </pic:spPr>
                </pic:pic>
              </a:graphicData>
            </a:graphic>
          </wp:inline>
        </w:drawing>
      </w:r>
    </w:p>
    <w:p w14:paraId="2ABB1758" w14:textId="639A2AC7" w:rsidR="00D27893" w:rsidRPr="009C3625" w:rsidRDefault="00D27893" w:rsidP="008E649C">
      <w:pPr>
        <w:pStyle w:val="Caption"/>
        <w:jc w:val="center"/>
      </w:pPr>
      <w:bookmarkStart w:id="224" w:name="_Ref74257922"/>
      <w:bookmarkStart w:id="225" w:name="_Toc74189622"/>
      <w:bookmarkStart w:id="226" w:name="_Ref7428494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3</w:t>
        </w:r>
      </w:fldSimple>
      <w:bookmarkEnd w:id="224"/>
      <w:r w:rsidRPr="009C3625">
        <w:t xml:space="preserve"> </w:t>
      </w:r>
      <w:bookmarkStart w:id="227" w:name="_Ref74284690"/>
      <w:r w:rsidRPr="009C3625">
        <w:t>XDS Document Registry Actor</w:t>
      </w:r>
      <w:r w:rsidRPr="009C3625">
        <w:br/>
        <w:t>Define variable of query request type UUID label following IHE ITI Framework</w:t>
      </w:r>
      <w:bookmarkEnd w:id="225"/>
      <w:bookmarkEnd w:id="226"/>
      <w:bookmarkEnd w:id="227"/>
    </w:p>
    <w:p w14:paraId="4DC8EF09" w14:textId="77777777" w:rsidR="00E80FCD" w:rsidRPr="009C3625" w:rsidRDefault="00E80FCD" w:rsidP="00E80FCD"/>
    <w:p w14:paraId="20B61A89" w14:textId="6EF4D52B" w:rsidR="00E80FCD" w:rsidRPr="009C3625" w:rsidRDefault="00A4722F" w:rsidP="00E80FCD">
      <w:pPr>
        <w:keepNext/>
        <w:jc w:val="center"/>
      </w:pPr>
      <w:r>
        <w:rPr>
          <w:noProof/>
        </w:rPr>
        <w:drawing>
          <wp:inline distT="0" distB="0" distL="0" distR="0" wp14:anchorId="41A2BA3F" wp14:editId="45901118">
            <wp:extent cx="3781425" cy="822677"/>
            <wp:effectExtent l="0" t="0" r="0" b="0"/>
            <wp:docPr id="157" name="Picture 1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Graphical user interface, text, application&#10;&#10;Description automatically generated"/>
                    <pic:cNvPicPr/>
                  </pic:nvPicPr>
                  <pic:blipFill>
                    <a:blip r:embed="rId102"/>
                    <a:stretch>
                      <a:fillRect/>
                    </a:stretch>
                  </pic:blipFill>
                  <pic:spPr>
                    <a:xfrm>
                      <a:off x="0" y="0"/>
                      <a:ext cx="3839255" cy="835258"/>
                    </a:xfrm>
                    <a:prstGeom prst="rect">
                      <a:avLst/>
                    </a:prstGeom>
                  </pic:spPr>
                </pic:pic>
              </a:graphicData>
            </a:graphic>
          </wp:inline>
        </w:drawing>
      </w:r>
    </w:p>
    <w:p w14:paraId="0B15E4A1" w14:textId="06CF38CE" w:rsidR="00E80FCD" w:rsidRPr="009C3625" w:rsidRDefault="00E80FCD" w:rsidP="00E80FCD">
      <w:pPr>
        <w:pStyle w:val="Caption"/>
        <w:jc w:val="center"/>
      </w:pPr>
      <w:bookmarkStart w:id="228" w:name="_Ref74271688"/>
      <w:bookmarkStart w:id="229" w:name="_Ref7428494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4</w:t>
        </w:r>
      </w:fldSimple>
      <w:bookmarkEnd w:id="228"/>
      <w:r w:rsidRPr="009C3625">
        <w:t xml:space="preserve"> </w:t>
      </w:r>
      <w:bookmarkStart w:id="230" w:name="_Ref74284696"/>
      <w:r w:rsidRPr="009C3625">
        <w:t>The process flow for the native-side Javasceipt program</w:t>
      </w:r>
      <w:bookmarkEnd w:id="229"/>
      <w:bookmarkEnd w:id="230"/>
      <w:r w:rsidRPr="009C3625">
        <w:t xml:space="preserve"> </w:t>
      </w:r>
    </w:p>
    <w:p w14:paraId="5F1F648A" w14:textId="58032100" w:rsidR="00E80FCD" w:rsidRPr="009C3625" w:rsidRDefault="00E80FCD" w:rsidP="00E80FCD">
      <w:pPr>
        <w:pStyle w:val="Caption"/>
        <w:jc w:val="center"/>
      </w:pPr>
      <w:r w:rsidRPr="009C3625">
        <w:t>related Document Search Function</w:t>
      </w:r>
    </w:p>
    <w:p w14:paraId="3C4152E1" w14:textId="02ECA9CA" w:rsidR="00D27893" w:rsidRPr="009C3625" w:rsidRDefault="00D82765" w:rsidP="00805F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C3A6606" wp14:editId="52BCB4E6">
            <wp:extent cx="5568212" cy="7267575"/>
            <wp:effectExtent l="0" t="0" r="0" b="0"/>
            <wp:docPr id="158" name="Picture 1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ext&#10;&#10;Description automatically generated with medium confidence"/>
                    <pic:cNvPicPr/>
                  </pic:nvPicPr>
                  <pic:blipFill>
                    <a:blip r:embed="rId103"/>
                    <a:stretch>
                      <a:fillRect/>
                    </a:stretch>
                  </pic:blipFill>
                  <pic:spPr>
                    <a:xfrm>
                      <a:off x="0" y="0"/>
                      <a:ext cx="5573482" cy="7274453"/>
                    </a:xfrm>
                    <a:prstGeom prst="rect">
                      <a:avLst/>
                    </a:prstGeom>
                  </pic:spPr>
                </pic:pic>
              </a:graphicData>
            </a:graphic>
          </wp:inline>
        </w:drawing>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9A28A17" w14:textId="4520B6EF" w:rsidR="00D27893" w:rsidRPr="009C3625" w:rsidRDefault="00F00876" w:rsidP="00805F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316CA77" wp14:editId="7ED9728B">
            <wp:extent cx="5828967" cy="7658100"/>
            <wp:effectExtent l="0" t="0" r="635" b="0"/>
            <wp:docPr id="159" name="Picture 15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ext&#10;&#10;Description automatically generated with low confidence"/>
                    <pic:cNvPicPr/>
                  </pic:nvPicPr>
                  <pic:blipFill>
                    <a:blip r:embed="rId104"/>
                    <a:stretch>
                      <a:fillRect/>
                    </a:stretch>
                  </pic:blipFill>
                  <pic:spPr>
                    <a:xfrm>
                      <a:off x="0" y="0"/>
                      <a:ext cx="5832694" cy="7662997"/>
                    </a:xfrm>
                    <a:prstGeom prst="rect">
                      <a:avLst/>
                    </a:prstGeom>
                  </pic:spPr>
                </pic:pic>
              </a:graphicData>
            </a:graphic>
          </wp:inline>
        </w:drawing>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CDAA813" w14:textId="74838704" w:rsidR="00D27893" w:rsidRPr="009C3625" w:rsidRDefault="00CB12C8" w:rsidP="00D27893">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4DFA75A" wp14:editId="31EBFDCE">
            <wp:extent cx="5702350" cy="7639050"/>
            <wp:effectExtent l="0" t="0" r="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pic:nvPicPr>
                  <pic:blipFill>
                    <a:blip r:embed="rId105"/>
                    <a:stretch>
                      <a:fillRect/>
                    </a:stretch>
                  </pic:blipFill>
                  <pic:spPr>
                    <a:xfrm>
                      <a:off x="0" y="0"/>
                      <a:ext cx="5709447" cy="7648557"/>
                    </a:xfrm>
                    <a:prstGeom prst="rect">
                      <a:avLst/>
                    </a:prstGeom>
                  </pic:spPr>
                </pic:pic>
              </a:graphicData>
            </a:graphic>
          </wp:inline>
        </w:drawing>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F76033A" w14:textId="72A0DE4C" w:rsidR="00D27893" w:rsidRPr="009C3625" w:rsidRDefault="00CB12C8" w:rsidP="004B08D6">
      <w:pPr>
        <w:pStyle w:val="ListParagraph"/>
        <w:spacing w:after="0" w:line="360" w:lineRule="auto"/>
        <w:ind w:left="0"/>
        <w:jc w:val="thaiDistribute"/>
        <w:rPr>
          <w:rFonts w:ascii="Times New Roman" w:hAnsi="Times New Roman" w:cs="Times New Roman"/>
          <w:sz w:val="24"/>
          <w:szCs w:val="24"/>
        </w:rPr>
      </w:pPr>
      <w:r>
        <w:rPr>
          <w:noProof/>
        </w:rPr>
        <w:lastRenderedPageBreak/>
        <w:drawing>
          <wp:inline distT="0" distB="0" distL="0" distR="0" wp14:anchorId="207CFE46" wp14:editId="4B7A43B6">
            <wp:extent cx="5726183" cy="7258050"/>
            <wp:effectExtent l="0" t="0" r="8255" b="0"/>
            <wp:docPr id="161" name="Picture 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Table&#10;&#10;Description automatically generated"/>
                    <pic:cNvPicPr/>
                  </pic:nvPicPr>
                  <pic:blipFill>
                    <a:blip r:embed="rId106"/>
                    <a:stretch>
                      <a:fillRect/>
                    </a:stretch>
                  </pic:blipFill>
                  <pic:spPr>
                    <a:xfrm>
                      <a:off x="0" y="0"/>
                      <a:ext cx="5733105" cy="7266824"/>
                    </a:xfrm>
                    <a:prstGeom prst="rect">
                      <a:avLst/>
                    </a:prstGeom>
                  </pic:spPr>
                </pic:pic>
              </a:graphicData>
            </a:graphic>
          </wp:inline>
        </w:drawing>
      </w:r>
    </w:p>
    <w:p w14:paraId="1D229DDA" w14:textId="3784BD3F" w:rsidR="004B08D6" w:rsidRPr="009C3625" w:rsidRDefault="004B08D6" w:rsidP="004B08D6">
      <w:pPr>
        <w:pStyle w:val="Caption"/>
        <w:jc w:val="center"/>
        <w:rPr>
          <w:i/>
          <w:iCs/>
        </w:rPr>
      </w:pPr>
      <w:bookmarkStart w:id="231" w:name="_Ref74257932"/>
      <w:bookmarkStart w:id="232" w:name="_Toc74189623"/>
      <w:bookmarkStart w:id="233" w:name="_Ref7428495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5</w:t>
        </w:r>
      </w:fldSimple>
      <w:bookmarkEnd w:id="231"/>
      <w:r w:rsidRPr="009C3625">
        <w:t xml:space="preserve"> </w:t>
      </w:r>
      <w:bookmarkStart w:id="234" w:name="_Ref74284708"/>
      <w:r w:rsidRPr="009C3625">
        <w:t>XDS Document Registry Actor</w:t>
      </w:r>
      <w:r w:rsidRPr="009C3625">
        <w:br/>
        <w:t>Identify query request type following received ITI-18 header and assort search keyword</w:t>
      </w:r>
      <w:bookmarkEnd w:id="232"/>
      <w:bookmarkEnd w:id="233"/>
      <w:bookmarkEnd w:id="234"/>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p w14:paraId="44E558D8" w14:textId="64EB4508" w:rsidR="00D27893" w:rsidRPr="009C3625" w:rsidRDefault="00450F05" w:rsidP="00E205A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0C43DF7" wp14:editId="45747C90">
            <wp:extent cx="5705792" cy="7696200"/>
            <wp:effectExtent l="0" t="0" r="9525" b="0"/>
            <wp:docPr id="162" name="Picture 16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ext&#10;&#10;Description automatically generated with medium confidence"/>
                    <pic:cNvPicPr/>
                  </pic:nvPicPr>
                  <pic:blipFill>
                    <a:blip r:embed="rId107"/>
                    <a:stretch>
                      <a:fillRect/>
                    </a:stretch>
                  </pic:blipFill>
                  <pic:spPr>
                    <a:xfrm>
                      <a:off x="0" y="0"/>
                      <a:ext cx="5709908" cy="7701752"/>
                    </a:xfrm>
                    <a:prstGeom prst="rect">
                      <a:avLst/>
                    </a:prstGeom>
                  </pic:spPr>
                </pic:pic>
              </a:graphicData>
            </a:graphic>
          </wp:inline>
        </w:drawing>
      </w:r>
    </w:p>
    <w:p w14:paraId="41C0A54E" w14:textId="6EEA64FF" w:rsidR="00D27893" w:rsidRPr="009C3625" w:rsidRDefault="000C6476" w:rsidP="00E205A1">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31317BDB" wp14:editId="2C7F1F05">
            <wp:extent cx="4836752" cy="8267700"/>
            <wp:effectExtent l="0" t="0" r="2540" b="0"/>
            <wp:docPr id="163" name="Picture 16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text&#10;&#10;Description automatically generated"/>
                    <pic:cNvPicPr/>
                  </pic:nvPicPr>
                  <pic:blipFill>
                    <a:blip r:embed="rId108"/>
                    <a:stretch>
                      <a:fillRect/>
                    </a:stretch>
                  </pic:blipFill>
                  <pic:spPr>
                    <a:xfrm>
                      <a:off x="0" y="0"/>
                      <a:ext cx="4839438" cy="8272292"/>
                    </a:xfrm>
                    <a:prstGeom prst="rect">
                      <a:avLst/>
                    </a:prstGeom>
                  </pic:spPr>
                </pic:pic>
              </a:graphicData>
            </a:graphic>
          </wp:inline>
        </w:drawing>
      </w:r>
    </w:p>
    <w:p w14:paraId="73E2F893" w14:textId="408F4D36" w:rsidR="00D27893" w:rsidRPr="009C3625" w:rsidRDefault="0008005A" w:rsidP="00E205A1">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491EBBB" wp14:editId="3B22C347">
            <wp:extent cx="4462811" cy="3238500"/>
            <wp:effectExtent l="0" t="0" r="0" b="0"/>
            <wp:docPr id="164" name="Picture 16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Text, letter&#10;&#10;Description automatically generated"/>
                    <pic:cNvPicPr/>
                  </pic:nvPicPr>
                  <pic:blipFill>
                    <a:blip r:embed="rId109"/>
                    <a:stretch>
                      <a:fillRect/>
                    </a:stretch>
                  </pic:blipFill>
                  <pic:spPr>
                    <a:xfrm>
                      <a:off x="0" y="0"/>
                      <a:ext cx="4465275" cy="3240288"/>
                    </a:xfrm>
                    <a:prstGeom prst="rect">
                      <a:avLst/>
                    </a:prstGeom>
                  </pic:spPr>
                </pic:pic>
              </a:graphicData>
            </a:graphic>
          </wp:inline>
        </w:drawing>
      </w:r>
    </w:p>
    <w:p w14:paraId="5BAC337E" w14:textId="02C01093" w:rsidR="00D27893" w:rsidRPr="009C3625" w:rsidRDefault="00E205A1" w:rsidP="0008005A">
      <w:pPr>
        <w:pStyle w:val="Caption"/>
        <w:jc w:val="center"/>
      </w:pPr>
      <w:bookmarkStart w:id="235" w:name="_Ref74284269"/>
      <w:bookmarkStart w:id="236" w:name="_Toc74189624"/>
      <w:bookmarkStart w:id="237" w:name="_Ref7428495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6</w:t>
        </w:r>
      </w:fldSimple>
      <w:bookmarkEnd w:id="235"/>
      <w:r w:rsidRPr="009C3625">
        <w:t xml:space="preserve"> </w:t>
      </w:r>
      <w:bookmarkStart w:id="238" w:name="_Ref74284712"/>
      <w:r w:rsidRPr="009C3625">
        <w:t>XDS Document Registry Actor</w:t>
      </w:r>
      <w:r w:rsidRPr="009C3625">
        <w:br/>
        <w:t>Check for the latest document ID published in Blockchain before beginning search operation</w:t>
      </w:r>
      <w:bookmarkEnd w:id="236"/>
      <w:bookmarkEnd w:id="237"/>
      <w:bookmarkEnd w:id="238"/>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32B3D0E" w14:textId="5BBFCFA1" w:rsidR="00D27893" w:rsidRPr="009C3625" w:rsidRDefault="00D93EFE"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88D48C0" wp14:editId="099CE224">
            <wp:extent cx="5562600" cy="8003741"/>
            <wp:effectExtent l="0" t="0" r="0" b="0"/>
            <wp:docPr id="165" name="Picture 1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Text&#10;&#10;Description automatically generated"/>
                    <pic:cNvPicPr/>
                  </pic:nvPicPr>
                  <pic:blipFill>
                    <a:blip r:embed="rId110"/>
                    <a:stretch>
                      <a:fillRect/>
                    </a:stretch>
                  </pic:blipFill>
                  <pic:spPr>
                    <a:xfrm>
                      <a:off x="0" y="0"/>
                      <a:ext cx="5567737" cy="8011132"/>
                    </a:xfrm>
                    <a:prstGeom prst="rect">
                      <a:avLst/>
                    </a:prstGeom>
                  </pic:spPr>
                </pic:pic>
              </a:graphicData>
            </a:graphic>
          </wp:inline>
        </w:drawing>
      </w:r>
    </w:p>
    <w:p w14:paraId="53526719" w14:textId="69BC6A46" w:rsidR="00D27893" w:rsidRPr="009C3625" w:rsidRDefault="00B55F1C" w:rsidP="000759DF">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C45E2B5" wp14:editId="0F91817B">
            <wp:extent cx="5082693" cy="8315325"/>
            <wp:effectExtent l="0" t="0" r="3810" b="0"/>
            <wp:docPr id="166" name="Picture 1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graphical user interface&#10;&#10;Description automatically generated"/>
                    <pic:cNvPicPr/>
                  </pic:nvPicPr>
                  <pic:blipFill>
                    <a:blip r:embed="rId111"/>
                    <a:stretch>
                      <a:fillRect/>
                    </a:stretch>
                  </pic:blipFill>
                  <pic:spPr>
                    <a:xfrm>
                      <a:off x="0" y="0"/>
                      <a:ext cx="5087072" cy="8322489"/>
                    </a:xfrm>
                    <a:prstGeom prst="rect">
                      <a:avLst/>
                    </a:prstGeom>
                  </pic:spPr>
                </pic:pic>
              </a:graphicData>
            </a:graphic>
          </wp:inline>
        </w:drawing>
      </w:r>
    </w:p>
    <w:p w14:paraId="43E83E72" w14:textId="2376F667" w:rsidR="00D27893" w:rsidRPr="009C3625" w:rsidRDefault="00B61B73" w:rsidP="000759DF">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5D791D4" wp14:editId="6AAA6071">
            <wp:extent cx="5143026" cy="4314825"/>
            <wp:effectExtent l="0" t="0" r="635" b="0"/>
            <wp:docPr id="167" name="Picture 16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Text, letter&#10;&#10;Description automatically generated"/>
                    <pic:cNvPicPr/>
                  </pic:nvPicPr>
                  <pic:blipFill>
                    <a:blip r:embed="rId112"/>
                    <a:stretch>
                      <a:fillRect/>
                    </a:stretch>
                  </pic:blipFill>
                  <pic:spPr>
                    <a:xfrm>
                      <a:off x="0" y="0"/>
                      <a:ext cx="5145555" cy="4316947"/>
                    </a:xfrm>
                    <a:prstGeom prst="rect">
                      <a:avLst/>
                    </a:prstGeom>
                  </pic:spPr>
                </pic:pic>
              </a:graphicData>
            </a:graphic>
          </wp:inline>
        </w:drawing>
      </w:r>
    </w:p>
    <w:p w14:paraId="403373B7" w14:textId="55E81F78" w:rsidR="009F6BA9" w:rsidRPr="009C3625" w:rsidRDefault="009F6BA9" w:rsidP="009F6BA9">
      <w:pPr>
        <w:pStyle w:val="Caption"/>
        <w:jc w:val="center"/>
        <w:rPr>
          <w:i/>
          <w:iCs/>
        </w:rPr>
      </w:pPr>
      <w:bookmarkStart w:id="239" w:name="_Ref74284274"/>
      <w:bookmarkStart w:id="240" w:name="_Toc74189625"/>
      <w:bookmarkStart w:id="241" w:name="_Ref7428495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7</w:t>
        </w:r>
      </w:fldSimple>
      <w:bookmarkEnd w:id="239"/>
      <w:r w:rsidRPr="009C3625">
        <w:rPr>
          <w:cs/>
        </w:rPr>
        <w:t xml:space="preserve"> </w:t>
      </w:r>
      <w:bookmarkStart w:id="242" w:name="_Ref74284717"/>
      <w:r w:rsidRPr="009C3625">
        <w:t>XDS Document Registry Actor</w:t>
      </w:r>
      <w:r w:rsidRPr="009C3625">
        <w:br/>
        <w:t>Begin search operation by sequentially check each published contract one-by-one</w:t>
      </w:r>
      <w:bookmarkEnd w:id="240"/>
      <w:bookmarkEnd w:id="241"/>
      <w:bookmarkEnd w:id="242"/>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A9F47B0" w14:textId="2F32AA8F" w:rsidR="00D27893" w:rsidRPr="009C3625" w:rsidRDefault="00B40A35"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5C5EE11" wp14:editId="7D250047">
            <wp:extent cx="5584564" cy="6648450"/>
            <wp:effectExtent l="0" t="0" r="0" b="0"/>
            <wp:docPr id="168" name="Picture 1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Text, letter&#10;&#10;Description automatically generated"/>
                    <pic:cNvPicPr/>
                  </pic:nvPicPr>
                  <pic:blipFill>
                    <a:blip r:embed="rId113"/>
                    <a:stretch>
                      <a:fillRect/>
                    </a:stretch>
                  </pic:blipFill>
                  <pic:spPr>
                    <a:xfrm>
                      <a:off x="0" y="0"/>
                      <a:ext cx="5591303" cy="6656473"/>
                    </a:xfrm>
                    <a:prstGeom prst="rect">
                      <a:avLst/>
                    </a:prstGeom>
                  </pic:spPr>
                </pic:pic>
              </a:graphicData>
            </a:graphic>
          </wp:inline>
        </w:drawing>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50ED311" w14:textId="3D9BFB26" w:rsidR="00D27893" w:rsidRPr="00FC462C" w:rsidRDefault="00FC462C"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23FEBD91" wp14:editId="6CBD99E6">
            <wp:extent cx="5711056" cy="7448550"/>
            <wp:effectExtent l="0" t="0" r="4445" b="0"/>
            <wp:docPr id="169" name="Picture 1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Text, letter&#10;&#10;Description automatically generated"/>
                    <pic:cNvPicPr/>
                  </pic:nvPicPr>
                  <pic:blipFill>
                    <a:blip r:embed="rId114"/>
                    <a:stretch>
                      <a:fillRect/>
                    </a:stretch>
                  </pic:blipFill>
                  <pic:spPr>
                    <a:xfrm>
                      <a:off x="0" y="0"/>
                      <a:ext cx="5713923" cy="7452290"/>
                    </a:xfrm>
                    <a:prstGeom prst="rect">
                      <a:avLst/>
                    </a:prstGeom>
                  </pic:spPr>
                </pic:pic>
              </a:graphicData>
            </a:graphic>
          </wp:inline>
        </w:drawing>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89C8184" w14:textId="2BEF3BEE" w:rsidR="00D27893" w:rsidRPr="00B702F3" w:rsidRDefault="00B702F3"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13DAE37E" wp14:editId="7926C309">
            <wp:extent cx="5777543" cy="7915275"/>
            <wp:effectExtent l="0" t="0" r="0" b="0"/>
            <wp:docPr id="170" name="Picture 17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ext, letter&#10;&#10;Description automatically generated"/>
                    <pic:cNvPicPr/>
                  </pic:nvPicPr>
                  <pic:blipFill>
                    <a:blip r:embed="rId115"/>
                    <a:stretch>
                      <a:fillRect/>
                    </a:stretch>
                  </pic:blipFill>
                  <pic:spPr>
                    <a:xfrm>
                      <a:off x="0" y="0"/>
                      <a:ext cx="5783794" cy="7923839"/>
                    </a:xfrm>
                    <a:prstGeom prst="rect">
                      <a:avLst/>
                    </a:prstGeom>
                  </pic:spPr>
                </pic:pic>
              </a:graphicData>
            </a:graphic>
          </wp:inline>
        </w:drawing>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9B80380" w14:textId="777C6703" w:rsidR="00D27893" w:rsidRPr="00DB1299" w:rsidRDefault="00DB1299"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7A88E628" wp14:editId="45ED6B3F">
            <wp:extent cx="4029075" cy="8418236"/>
            <wp:effectExtent l="0" t="0" r="0" b="190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116"/>
                    <a:stretch>
                      <a:fillRect/>
                    </a:stretch>
                  </pic:blipFill>
                  <pic:spPr>
                    <a:xfrm>
                      <a:off x="0" y="0"/>
                      <a:ext cx="4030166" cy="8420516"/>
                    </a:xfrm>
                    <a:prstGeom prst="rect">
                      <a:avLst/>
                    </a:prstGeom>
                  </pic:spPr>
                </pic:pic>
              </a:graphicData>
            </a:graphic>
          </wp:inline>
        </w:drawing>
      </w:r>
    </w:p>
    <w:p w14:paraId="34D2DEDD" w14:textId="4B65A1EE" w:rsidR="00D27893" w:rsidRPr="0098189C" w:rsidRDefault="0098189C" w:rsidP="000759DF">
      <w:pPr>
        <w:pStyle w:val="ListParagraph"/>
        <w:spacing w:after="0" w:line="360" w:lineRule="auto"/>
        <w:ind w:left="0"/>
        <w:jc w:val="center"/>
        <w:rPr>
          <w:rFonts w:ascii="Times New Roman" w:hAnsi="Times New Roman"/>
          <w:sz w:val="24"/>
          <w:szCs w:val="24"/>
        </w:rPr>
      </w:pPr>
      <w:r>
        <w:rPr>
          <w:noProof/>
        </w:rPr>
        <w:lastRenderedPageBreak/>
        <w:drawing>
          <wp:inline distT="0" distB="0" distL="0" distR="0" wp14:anchorId="1502177B" wp14:editId="42133EA2">
            <wp:extent cx="4495800" cy="6777833"/>
            <wp:effectExtent l="0" t="0" r="0" b="4445"/>
            <wp:docPr id="172" name="Picture 1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Text, letter&#10;&#10;Description automatically generated"/>
                    <pic:cNvPicPr/>
                  </pic:nvPicPr>
                  <pic:blipFill>
                    <a:blip r:embed="rId117"/>
                    <a:stretch>
                      <a:fillRect/>
                    </a:stretch>
                  </pic:blipFill>
                  <pic:spPr>
                    <a:xfrm>
                      <a:off x="0" y="0"/>
                      <a:ext cx="4497106" cy="6779802"/>
                    </a:xfrm>
                    <a:prstGeom prst="rect">
                      <a:avLst/>
                    </a:prstGeom>
                  </pic:spPr>
                </pic:pic>
              </a:graphicData>
            </a:graphic>
          </wp:inline>
        </w:drawing>
      </w:r>
    </w:p>
    <w:p w14:paraId="0540431F" w14:textId="1245E677" w:rsidR="000759DF" w:rsidRPr="009C3625" w:rsidRDefault="000759DF" w:rsidP="000759DF">
      <w:pPr>
        <w:pStyle w:val="Caption"/>
        <w:jc w:val="center"/>
        <w:rPr>
          <w:i/>
          <w:iCs/>
        </w:rPr>
      </w:pPr>
      <w:bookmarkStart w:id="243" w:name="_Ref74284278"/>
      <w:bookmarkStart w:id="244" w:name="_Toc74189626"/>
      <w:bookmarkStart w:id="245" w:name="_Ref7428495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8</w:t>
        </w:r>
      </w:fldSimple>
      <w:bookmarkEnd w:id="243"/>
      <w:r w:rsidRPr="009C3625">
        <w:t xml:space="preserve"> </w:t>
      </w:r>
      <w:bookmarkStart w:id="246" w:name="_Ref74284722"/>
      <w:r w:rsidRPr="009C3625">
        <w:t>XDS Document Registry Actor</w:t>
      </w:r>
      <w:r w:rsidRPr="009C3625">
        <w:br/>
        <w:t>Check if value of Metadata attributes in each publish contract matched with search keyword before summarize search result.</w:t>
      </w:r>
      <w:bookmarkEnd w:id="244"/>
      <w:bookmarkEnd w:id="245"/>
      <w:bookmarkEnd w:id="246"/>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3A18127" w14:textId="765D115F" w:rsidR="00D27893" w:rsidRPr="00836051" w:rsidRDefault="00836051" w:rsidP="000759DF">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6B70509C" wp14:editId="7EE0922D">
            <wp:extent cx="5686609" cy="7400925"/>
            <wp:effectExtent l="0" t="0" r="9525" b="0"/>
            <wp:docPr id="173" name="Picture 1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able&#10;&#10;Description automatically generated"/>
                    <pic:cNvPicPr/>
                  </pic:nvPicPr>
                  <pic:blipFill rotWithShape="1">
                    <a:blip r:embed="rId118"/>
                    <a:srcRect r="5760"/>
                    <a:stretch/>
                  </pic:blipFill>
                  <pic:spPr bwMode="auto">
                    <a:xfrm>
                      <a:off x="0" y="0"/>
                      <a:ext cx="5698669" cy="7416621"/>
                    </a:xfrm>
                    <a:prstGeom prst="rect">
                      <a:avLst/>
                    </a:prstGeom>
                    <a:ln>
                      <a:noFill/>
                    </a:ln>
                    <a:extLst>
                      <a:ext uri="{53640926-AAD7-44D8-BBD7-CCE9431645EC}">
                        <a14:shadowObscured xmlns:a14="http://schemas.microsoft.com/office/drawing/2010/main"/>
                      </a:ext>
                    </a:extLst>
                  </pic:spPr>
                </pic:pic>
              </a:graphicData>
            </a:graphic>
          </wp:inline>
        </w:drawing>
      </w:r>
    </w:p>
    <w:p w14:paraId="712E9945" w14:textId="77777777" w:rsidR="00D27893" w:rsidRPr="009C3625" w:rsidRDefault="00D27893" w:rsidP="00D27893"/>
    <w:p w14:paraId="23BAD3FE" w14:textId="77777777" w:rsidR="00D27893" w:rsidRPr="009C3625" w:rsidRDefault="00D27893" w:rsidP="00D27893"/>
    <w:p w14:paraId="51638EB7" w14:textId="7EAC1587" w:rsidR="00D27893" w:rsidRPr="00C60C0D" w:rsidRDefault="00C60C0D" w:rsidP="000759DF">
      <w:pPr>
        <w:jc w:val="center"/>
        <w:rPr>
          <w:rFonts w:cstheme="minorBidi"/>
        </w:rPr>
      </w:pPr>
      <w:r>
        <w:rPr>
          <w:noProof/>
        </w:rPr>
        <w:lastRenderedPageBreak/>
        <w:drawing>
          <wp:inline distT="0" distB="0" distL="0" distR="0" wp14:anchorId="2AC2E730" wp14:editId="1A6252C8">
            <wp:extent cx="5305425" cy="4087000"/>
            <wp:effectExtent l="0" t="0" r="0" b="8890"/>
            <wp:docPr id="174" name="Picture 174"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Text, application&#10;&#10;Description automatically generated"/>
                    <pic:cNvPicPr/>
                  </pic:nvPicPr>
                  <pic:blipFill>
                    <a:blip r:embed="rId119"/>
                    <a:stretch>
                      <a:fillRect/>
                    </a:stretch>
                  </pic:blipFill>
                  <pic:spPr>
                    <a:xfrm>
                      <a:off x="0" y="0"/>
                      <a:ext cx="5307327" cy="4088465"/>
                    </a:xfrm>
                    <a:prstGeom prst="rect">
                      <a:avLst/>
                    </a:prstGeom>
                  </pic:spPr>
                </pic:pic>
              </a:graphicData>
            </a:graphic>
          </wp:inline>
        </w:drawing>
      </w:r>
    </w:p>
    <w:p w14:paraId="0FC362EA" w14:textId="63AC4879" w:rsidR="000759DF" w:rsidRPr="009C3625" w:rsidRDefault="000759DF" w:rsidP="000759DF">
      <w:pPr>
        <w:pStyle w:val="Caption"/>
        <w:jc w:val="center"/>
        <w:rPr>
          <w:i/>
          <w:iCs/>
        </w:rPr>
      </w:pPr>
      <w:bookmarkStart w:id="247" w:name="_Ref74257951"/>
      <w:bookmarkStart w:id="248" w:name="_Toc74189627"/>
      <w:bookmarkStart w:id="249" w:name="_Ref7428496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9</w:t>
        </w:r>
      </w:fldSimple>
      <w:bookmarkEnd w:id="247"/>
      <w:r w:rsidRPr="009C3625">
        <w:t xml:space="preserve"> </w:t>
      </w:r>
      <w:bookmarkStart w:id="250" w:name="_Ref74284733"/>
      <w:r w:rsidRPr="009C3625">
        <w:t>XDS Document Registry</w:t>
      </w:r>
      <w:r w:rsidRPr="009C3625">
        <w:br/>
        <w:t>Gather search result and response back to Document Consumer Actor</w:t>
      </w:r>
      <w:bookmarkEnd w:id="248"/>
      <w:bookmarkEnd w:id="249"/>
      <w:bookmarkEnd w:id="250"/>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4.2.3.2.2 Smartcontract</w:t>
      </w:r>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Smartcontract function related to Document Search.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p w14:paraId="4389E2AD" w14:textId="0F3D91A0" w:rsidR="00D03468" w:rsidRPr="00AB6FE5" w:rsidRDefault="00AB6FE5" w:rsidP="00AB6FE5">
      <w:pPr>
        <w:pStyle w:val="ListParagraph"/>
        <w:keepNext/>
        <w:spacing w:after="0" w:line="360" w:lineRule="auto"/>
        <w:ind w:left="0"/>
        <w:jc w:val="center"/>
        <w:rPr>
          <w:rFonts w:ascii="Times New Roman" w:hAnsi="Times New Roman"/>
          <w:sz w:val="24"/>
          <w:szCs w:val="24"/>
        </w:rPr>
      </w:pPr>
      <w:r>
        <w:rPr>
          <w:noProof/>
        </w:rPr>
        <w:drawing>
          <wp:inline distT="0" distB="0" distL="0" distR="0" wp14:anchorId="48086E9B" wp14:editId="26E76A87">
            <wp:extent cx="5309870" cy="1932305"/>
            <wp:effectExtent l="0" t="0" r="5080" b="0"/>
            <wp:docPr id="175" name="Picture 1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Graphical user interface, text, application&#10;&#10;Description automatically generated"/>
                    <pic:cNvPicPr/>
                  </pic:nvPicPr>
                  <pic:blipFill>
                    <a:blip r:embed="rId120"/>
                    <a:stretch>
                      <a:fillRect/>
                    </a:stretch>
                  </pic:blipFill>
                  <pic:spPr>
                    <a:xfrm>
                      <a:off x="0" y="0"/>
                      <a:ext cx="5309870" cy="1932305"/>
                    </a:xfrm>
                    <a:prstGeom prst="rect">
                      <a:avLst/>
                    </a:prstGeom>
                  </pic:spPr>
                </pic:pic>
              </a:graphicData>
            </a:graphic>
          </wp:inline>
        </w:drawing>
      </w:r>
    </w:p>
    <w:p w14:paraId="337B4641" w14:textId="16A29874" w:rsidR="00D03468" w:rsidRPr="009C3625" w:rsidRDefault="00D03468" w:rsidP="00D03468">
      <w:pPr>
        <w:pStyle w:val="Caption"/>
        <w:spacing w:after="240"/>
        <w:jc w:val="center"/>
      </w:pPr>
      <w:bookmarkStart w:id="251" w:name="_Ref74271315"/>
      <w:bookmarkStart w:id="252" w:name="_Ref7428496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50</w:t>
        </w:r>
      </w:fldSimple>
      <w:bookmarkEnd w:id="251"/>
      <w:r w:rsidRPr="009C3625">
        <w:t xml:space="preserve"> </w:t>
      </w:r>
      <w:bookmarkStart w:id="253" w:name="_Ref74284737"/>
      <w:r w:rsidRPr="009C3625">
        <w:t>The pseudocode showing the process flow of Smartcontract function related to Document Search</w:t>
      </w:r>
      <w:bookmarkEnd w:id="252"/>
      <w:bookmarkEnd w:id="253"/>
    </w:p>
    <w:p w14:paraId="20EA71A8" w14:textId="7BF60468" w:rsidR="004809CD" w:rsidRPr="00CF025F" w:rsidRDefault="00CF025F" w:rsidP="004809CD">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2813F9F3" wp14:editId="42E42373">
            <wp:extent cx="5309870" cy="6774815"/>
            <wp:effectExtent l="0" t="0" r="5080" b="6985"/>
            <wp:docPr id="176" name="Picture 1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Text, letter&#10;&#10;Description automatically generated"/>
                    <pic:cNvPicPr/>
                  </pic:nvPicPr>
                  <pic:blipFill>
                    <a:blip r:embed="rId121"/>
                    <a:stretch>
                      <a:fillRect/>
                    </a:stretch>
                  </pic:blipFill>
                  <pic:spPr>
                    <a:xfrm>
                      <a:off x="0" y="0"/>
                      <a:ext cx="5309870" cy="6774815"/>
                    </a:xfrm>
                    <a:prstGeom prst="rect">
                      <a:avLst/>
                    </a:prstGeom>
                  </pic:spPr>
                </pic:pic>
              </a:graphicData>
            </a:graphic>
          </wp:inline>
        </w:drawing>
      </w:r>
    </w:p>
    <w:p w14:paraId="4DF7531D" w14:textId="1C9869CE" w:rsidR="004809CD" w:rsidRPr="009C3625" w:rsidRDefault="004809CD" w:rsidP="004809CD">
      <w:pPr>
        <w:pStyle w:val="Caption"/>
        <w:jc w:val="center"/>
      </w:pPr>
      <w:bookmarkStart w:id="254" w:name="_Ref74271325"/>
      <w:bookmarkStart w:id="255" w:name="_Ref7428497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51</w:t>
        </w:r>
      </w:fldSimple>
      <w:bookmarkEnd w:id="254"/>
      <w:r w:rsidRPr="009C3625">
        <w:t xml:space="preserve"> </w:t>
      </w:r>
      <w:bookmarkStart w:id="256" w:name="_Ref74284740"/>
      <w:r w:rsidRPr="009C3625">
        <w:t>Solidity Code Snippet of Smartcontract</w:t>
      </w:r>
      <w:bookmarkEnd w:id="255"/>
      <w:bookmarkEnd w:id="256"/>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257" w:name="CHAPTERIV_43"/>
      <w:r w:rsidRPr="009C3625">
        <w:rPr>
          <w:szCs w:val="28"/>
        </w:rPr>
        <w:lastRenderedPageBreak/>
        <w:t xml:space="preserve">4.3 </w:t>
      </w:r>
      <w:r w:rsidR="00441DE7" w:rsidRPr="009C3625">
        <w:rPr>
          <w:szCs w:val="28"/>
        </w:rPr>
        <w:t>Implementation Result</w:t>
      </w:r>
    </w:p>
    <w:bookmarkEnd w:id="257"/>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fldLock="1"/>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22"/>
                    <a:stretch>
                      <a:fillRect/>
                    </a:stretch>
                  </pic:blipFill>
                  <pic:spPr>
                    <a:xfrm>
                      <a:off x="0" y="0"/>
                      <a:ext cx="5727271" cy="3208834"/>
                    </a:xfrm>
                    <a:prstGeom prst="rect">
                      <a:avLst/>
                    </a:prstGeom>
                  </pic:spPr>
                </pic:pic>
              </a:graphicData>
            </a:graphic>
          </wp:inline>
        </w:drawing>
      </w:r>
    </w:p>
    <w:p w14:paraId="54BE7370" w14:textId="2492DFC9" w:rsidR="00EF463A" w:rsidRPr="009F6850" w:rsidRDefault="00EF463A" w:rsidP="00EF463A">
      <w:pPr>
        <w:pStyle w:val="Caption"/>
        <w:spacing w:line="240" w:lineRule="auto"/>
        <w:jc w:val="center"/>
      </w:pPr>
      <w:bookmarkStart w:id="258" w:name="_Ref76908318"/>
      <w:bookmarkStart w:id="259" w:name="_Ref7693714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2</w:t>
        </w:r>
      </w:fldSimple>
      <w:bookmarkEnd w:id="258"/>
      <w:r w:rsidRPr="009F6850">
        <w:t xml:space="preserve"> </w:t>
      </w:r>
      <w:bookmarkStart w:id="260" w:name="_Ref76937009"/>
      <w:r w:rsidRPr="009F6850">
        <w:t>All XDS Actors activated via its terminal</w:t>
      </w:r>
      <w:r w:rsidRPr="009F6850">
        <w:br/>
        <w:t>(Top Left) XDS Document Registry Actor</w:t>
      </w:r>
      <w:bookmarkEnd w:id="259"/>
      <w:bookmarkEnd w:id="260"/>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123"/>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75232BFE" w:rsidR="00EF463A" w:rsidRPr="009F6850" w:rsidRDefault="00EF463A" w:rsidP="00EF463A">
      <w:pPr>
        <w:pStyle w:val="Caption"/>
        <w:spacing w:after="240"/>
        <w:jc w:val="center"/>
      </w:pPr>
      <w:bookmarkStart w:id="261" w:name="_Ref76908353"/>
      <w:bookmarkStart w:id="262" w:name="_Ref76937144"/>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3</w:t>
        </w:r>
      </w:fldSimple>
      <w:bookmarkEnd w:id="261"/>
      <w:r w:rsidRPr="009F6850">
        <w:t xml:space="preserve"> </w:t>
      </w:r>
      <w:bookmarkStart w:id="263" w:name="_Ref76937013"/>
      <w:r w:rsidRPr="009F6850">
        <w:t>XDS Document Registry Actor standby and wait for incoming XML Messages.</w:t>
      </w:r>
      <w:bookmarkEnd w:id="262"/>
      <w:bookmarkEnd w:id="263"/>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fldLock="1"/>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fldLock="1"/>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fldLock="1"/>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fldLock="1"/>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24"/>
                    <a:stretch>
                      <a:fillRect/>
                    </a:stretch>
                  </pic:blipFill>
                  <pic:spPr>
                    <a:xfrm>
                      <a:off x="0" y="0"/>
                      <a:ext cx="2664808" cy="591326"/>
                    </a:xfrm>
                    <a:prstGeom prst="rect">
                      <a:avLst/>
                    </a:prstGeom>
                  </pic:spPr>
                </pic:pic>
              </a:graphicData>
            </a:graphic>
          </wp:inline>
        </w:drawing>
      </w:r>
    </w:p>
    <w:p w14:paraId="0BDBF23A" w14:textId="4AD08B24" w:rsidR="00EF463A" w:rsidRPr="009F6850" w:rsidRDefault="00EF463A" w:rsidP="00EF463A">
      <w:pPr>
        <w:pStyle w:val="Caption"/>
        <w:jc w:val="center"/>
      </w:pPr>
      <w:bookmarkStart w:id="264" w:name="_Ref76908390"/>
      <w:bookmarkStart w:id="265" w:name="_Ref76937147"/>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4</w:t>
        </w:r>
      </w:fldSimple>
      <w:bookmarkEnd w:id="264"/>
      <w:r w:rsidRPr="009F6850">
        <w:t xml:space="preserve"> </w:t>
      </w:r>
      <w:bookmarkStart w:id="266" w:name="_Ref76937017"/>
      <w:r w:rsidRPr="009F6850">
        <w:t>XDS Document Repository prompt for health document number to register</w:t>
      </w:r>
      <w:bookmarkEnd w:id="265"/>
      <w:bookmarkEnd w:id="266"/>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25"/>
                    <a:stretch>
                      <a:fillRect/>
                    </a:stretch>
                  </pic:blipFill>
                  <pic:spPr>
                    <a:xfrm>
                      <a:off x="0" y="0"/>
                      <a:ext cx="4386405" cy="2398307"/>
                    </a:xfrm>
                    <a:prstGeom prst="rect">
                      <a:avLst/>
                    </a:prstGeom>
                  </pic:spPr>
                </pic:pic>
              </a:graphicData>
            </a:graphic>
          </wp:inline>
        </w:drawing>
      </w:r>
    </w:p>
    <w:p w14:paraId="60140BC5" w14:textId="3398D3A6" w:rsidR="00EF463A" w:rsidRPr="009F6850" w:rsidRDefault="00EF463A" w:rsidP="00EF463A">
      <w:pPr>
        <w:pStyle w:val="Caption"/>
        <w:spacing w:after="240"/>
        <w:jc w:val="center"/>
        <w:rPr>
          <w:noProof/>
        </w:rPr>
      </w:pPr>
      <w:bookmarkStart w:id="267" w:name="_Ref76908399"/>
      <w:bookmarkStart w:id="268" w:name="_Ref7693715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5</w:t>
        </w:r>
      </w:fldSimple>
      <w:bookmarkEnd w:id="267"/>
      <w:r w:rsidRPr="009F6850">
        <w:t xml:space="preserve">  </w:t>
      </w:r>
      <w:bookmarkStart w:id="269" w:name="_Ref76937020"/>
      <w:r w:rsidRPr="009F6850">
        <w:t>XDS</w:t>
      </w:r>
      <w:r w:rsidRPr="009F6850">
        <w:rPr>
          <w:noProof/>
        </w:rPr>
        <w:t xml:space="preserve"> Document Repository sent ITI-42 transaction to XDS Document Registry</w:t>
      </w:r>
      <w:bookmarkEnd w:id="268"/>
      <w:bookmarkEnd w:id="269"/>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26"/>
                    <a:stretch>
                      <a:fillRect/>
                    </a:stretch>
                  </pic:blipFill>
                  <pic:spPr>
                    <a:xfrm>
                      <a:off x="0" y="0"/>
                      <a:ext cx="5309870" cy="3586480"/>
                    </a:xfrm>
                    <a:prstGeom prst="rect">
                      <a:avLst/>
                    </a:prstGeom>
                  </pic:spPr>
                </pic:pic>
              </a:graphicData>
            </a:graphic>
          </wp:inline>
        </w:drawing>
      </w:r>
    </w:p>
    <w:p w14:paraId="34EF4806" w14:textId="3FCEC079" w:rsidR="00EF463A" w:rsidRPr="009F6850" w:rsidRDefault="00EF463A" w:rsidP="00EF463A">
      <w:pPr>
        <w:pStyle w:val="Caption"/>
        <w:jc w:val="center"/>
      </w:pPr>
      <w:bookmarkStart w:id="270" w:name="_Ref76908408"/>
      <w:bookmarkStart w:id="271" w:name="_Ref7693715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6</w:t>
        </w:r>
      </w:fldSimple>
      <w:bookmarkEnd w:id="270"/>
      <w:r w:rsidRPr="009F6850">
        <w:t xml:space="preserve"> </w:t>
      </w:r>
      <w:bookmarkStart w:id="272" w:name="_Ref76937023"/>
      <w:r w:rsidRPr="009F6850">
        <w:t>XDS Document Registry received ITI-42 transaction and</w:t>
      </w:r>
      <w:bookmarkEnd w:id="271"/>
      <w:bookmarkEnd w:id="272"/>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127"/>
                    <a:stretch>
                      <a:fillRect/>
                    </a:stretch>
                  </pic:blipFill>
                  <pic:spPr>
                    <a:xfrm>
                      <a:off x="0" y="0"/>
                      <a:ext cx="3157106" cy="815712"/>
                    </a:xfrm>
                    <a:prstGeom prst="rect">
                      <a:avLst/>
                    </a:prstGeom>
                  </pic:spPr>
                </pic:pic>
              </a:graphicData>
            </a:graphic>
          </wp:inline>
        </w:drawing>
      </w:r>
    </w:p>
    <w:p w14:paraId="76548F19" w14:textId="4A48A7EE" w:rsidR="00EF463A" w:rsidRPr="009F6850" w:rsidRDefault="00EF463A" w:rsidP="00EF463A">
      <w:pPr>
        <w:pStyle w:val="Caption"/>
        <w:jc w:val="center"/>
      </w:pPr>
      <w:bookmarkStart w:id="273" w:name="_Ref76908423"/>
      <w:bookmarkStart w:id="274" w:name="_Ref7693715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7</w:t>
        </w:r>
      </w:fldSimple>
      <w:bookmarkEnd w:id="273"/>
      <w:r w:rsidRPr="009F6850">
        <w:t xml:space="preserve"> </w:t>
      </w:r>
      <w:bookmarkStart w:id="275" w:name="_Ref76937032"/>
      <w:r w:rsidRPr="009F6850">
        <w:t>XDS Document Repository received response from XDS Document Registry</w:t>
      </w:r>
      <w:bookmarkEnd w:id="274"/>
      <w:bookmarkEnd w:id="275"/>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fldLock="1"/>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fldLock="1"/>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fldLock="1"/>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fldLock="1"/>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fldLock="1"/>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fldLock="1"/>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fldLock="1"/>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fldLock="1"/>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28"/>
                    <a:stretch>
                      <a:fillRect/>
                    </a:stretch>
                  </pic:blipFill>
                  <pic:spPr>
                    <a:xfrm>
                      <a:off x="0" y="0"/>
                      <a:ext cx="3730127" cy="2843084"/>
                    </a:xfrm>
                    <a:prstGeom prst="rect">
                      <a:avLst/>
                    </a:prstGeom>
                  </pic:spPr>
                </pic:pic>
              </a:graphicData>
            </a:graphic>
          </wp:inline>
        </w:drawing>
      </w:r>
    </w:p>
    <w:p w14:paraId="7D5062B4" w14:textId="3D131AD2" w:rsidR="00EF463A" w:rsidRPr="009F6850" w:rsidRDefault="00EF463A" w:rsidP="00EF463A">
      <w:pPr>
        <w:pStyle w:val="Caption"/>
        <w:spacing w:after="240"/>
        <w:jc w:val="center"/>
      </w:pPr>
      <w:bookmarkStart w:id="276" w:name="_Ref76908512"/>
      <w:bookmarkStart w:id="277" w:name="_Ref7693716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8</w:t>
        </w:r>
      </w:fldSimple>
      <w:bookmarkEnd w:id="276"/>
      <w:r w:rsidRPr="009F6850">
        <w:t xml:space="preserve"> </w:t>
      </w:r>
      <w:bookmarkStart w:id="278" w:name="_Ref76937037"/>
      <w:r w:rsidRPr="009F6850">
        <w:t>XDS Document consumer Actor prompt the user for input</w:t>
      </w:r>
      <w:bookmarkEnd w:id="277"/>
      <w:bookmarkEnd w:id="278"/>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29"/>
                    <a:stretch>
                      <a:fillRect/>
                    </a:stretch>
                  </pic:blipFill>
                  <pic:spPr>
                    <a:xfrm>
                      <a:off x="0" y="0"/>
                      <a:ext cx="5309870" cy="1420495"/>
                    </a:xfrm>
                    <a:prstGeom prst="rect">
                      <a:avLst/>
                    </a:prstGeom>
                  </pic:spPr>
                </pic:pic>
              </a:graphicData>
            </a:graphic>
          </wp:inline>
        </w:drawing>
      </w:r>
    </w:p>
    <w:p w14:paraId="46290EE1" w14:textId="7A983522" w:rsidR="007755D6" w:rsidRPr="009F6850" w:rsidRDefault="007755D6" w:rsidP="007755D6">
      <w:pPr>
        <w:pStyle w:val="Caption"/>
        <w:jc w:val="center"/>
      </w:pPr>
      <w:bookmarkStart w:id="279" w:name="_Ref76908829"/>
      <w:bookmarkStart w:id="280" w:name="_Ref7693716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9</w:t>
        </w:r>
      </w:fldSimple>
      <w:bookmarkEnd w:id="279"/>
      <w:r w:rsidRPr="009F6850">
        <w:t xml:space="preserve"> </w:t>
      </w:r>
      <w:bookmarkStart w:id="281" w:name="_Ref76937041"/>
      <w:r w:rsidRPr="009F6850">
        <w:t>XDS Document Consumer Actor prompt for essential search keyword values</w:t>
      </w:r>
      <w:bookmarkEnd w:id="280"/>
      <w:bookmarkEnd w:id="281"/>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130"/>
                    <a:stretch>
                      <a:fillRect/>
                    </a:stretch>
                  </pic:blipFill>
                  <pic:spPr>
                    <a:xfrm>
                      <a:off x="0" y="0"/>
                      <a:ext cx="5356902" cy="2821310"/>
                    </a:xfrm>
                    <a:prstGeom prst="rect">
                      <a:avLst/>
                    </a:prstGeom>
                  </pic:spPr>
                </pic:pic>
              </a:graphicData>
            </a:graphic>
          </wp:inline>
        </w:drawing>
      </w:r>
    </w:p>
    <w:p w14:paraId="021FCF9B" w14:textId="7C707E43" w:rsidR="007755D6" w:rsidRPr="009F6850" w:rsidRDefault="007755D6" w:rsidP="007755D6">
      <w:pPr>
        <w:pStyle w:val="Caption"/>
        <w:jc w:val="center"/>
      </w:pPr>
      <w:bookmarkStart w:id="282" w:name="_Ref76908959"/>
      <w:bookmarkStart w:id="283" w:name="_Ref7693716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0</w:t>
        </w:r>
      </w:fldSimple>
      <w:bookmarkEnd w:id="282"/>
      <w:r w:rsidRPr="009F6850">
        <w:t xml:space="preserve"> </w:t>
      </w:r>
      <w:bookmarkStart w:id="284" w:name="_Ref76937045"/>
      <w:r w:rsidRPr="009F6850">
        <w:t>XDS Document Consumer Actor prompt for optional search keyword values</w:t>
      </w:r>
      <w:bookmarkEnd w:id="283"/>
      <w:bookmarkEnd w:id="284"/>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131"/>
                    <a:stretch>
                      <a:fillRect/>
                    </a:stretch>
                  </pic:blipFill>
                  <pic:spPr>
                    <a:xfrm>
                      <a:off x="0" y="0"/>
                      <a:ext cx="4980976" cy="1703610"/>
                    </a:xfrm>
                    <a:prstGeom prst="rect">
                      <a:avLst/>
                    </a:prstGeom>
                  </pic:spPr>
                </pic:pic>
              </a:graphicData>
            </a:graphic>
          </wp:inline>
        </w:drawing>
      </w:r>
    </w:p>
    <w:p w14:paraId="42AB793E" w14:textId="253D6C58" w:rsidR="00EF463A" w:rsidRPr="009F6850" w:rsidRDefault="00EF463A" w:rsidP="00EF463A">
      <w:pPr>
        <w:pStyle w:val="Caption"/>
        <w:jc w:val="center"/>
      </w:pPr>
      <w:bookmarkStart w:id="285" w:name="_Ref76908518"/>
      <w:bookmarkStart w:id="286" w:name="_Ref7693716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1</w:t>
        </w:r>
      </w:fldSimple>
      <w:bookmarkEnd w:id="285"/>
      <w:r w:rsidRPr="009F6850">
        <w:t xml:space="preserve"> </w:t>
      </w:r>
      <w:bookmarkStart w:id="287" w:name="_Ref76937049"/>
      <w:r w:rsidRPr="009F6850">
        <w:t>XDS Document Consumer Actor sent ITI-18 transaction</w:t>
      </w:r>
      <w:bookmarkEnd w:id="286"/>
      <w:bookmarkEnd w:id="287"/>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132"/>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60E07EB4" w:rsidR="00EF463A" w:rsidRPr="009F6850" w:rsidRDefault="00EF463A" w:rsidP="00EF463A">
      <w:pPr>
        <w:pStyle w:val="Caption"/>
        <w:jc w:val="center"/>
      </w:pPr>
      <w:bookmarkStart w:id="288" w:name="_Ref76908524"/>
      <w:bookmarkStart w:id="289" w:name="_Ref7693717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2</w:t>
        </w:r>
      </w:fldSimple>
      <w:bookmarkEnd w:id="288"/>
      <w:r w:rsidRPr="009F6850">
        <w:t xml:space="preserve"> </w:t>
      </w:r>
      <w:bookmarkStart w:id="290" w:name="_Ref76937053"/>
      <w:r w:rsidRPr="009F6850">
        <w:t>XDS Document Registry received ITI-18 transaction then interpret the message</w:t>
      </w:r>
      <w:bookmarkEnd w:id="289"/>
      <w:bookmarkEnd w:id="290"/>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133"/>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134"/>
                    <a:stretch>
                      <a:fillRect/>
                    </a:stretch>
                  </pic:blipFill>
                  <pic:spPr>
                    <a:xfrm>
                      <a:off x="0" y="0"/>
                      <a:ext cx="5309870" cy="6875145"/>
                    </a:xfrm>
                    <a:prstGeom prst="rect">
                      <a:avLst/>
                    </a:prstGeom>
                  </pic:spPr>
                </pic:pic>
              </a:graphicData>
            </a:graphic>
          </wp:inline>
        </w:drawing>
      </w:r>
    </w:p>
    <w:p w14:paraId="77F13D06" w14:textId="698AB56C" w:rsidR="00EF463A" w:rsidRPr="009F6850" w:rsidRDefault="00EF463A" w:rsidP="00EF463A">
      <w:pPr>
        <w:pStyle w:val="Caption"/>
        <w:jc w:val="center"/>
      </w:pPr>
      <w:bookmarkStart w:id="291" w:name="_Ref76910725"/>
      <w:bookmarkStart w:id="292" w:name="_Ref7693717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3</w:t>
        </w:r>
      </w:fldSimple>
      <w:bookmarkEnd w:id="291"/>
      <w:r w:rsidRPr="009F6850">
        <w:t xml:space="preserve"> </w:t>
      </w:r>
      <w:bookmarkStart w:id="293" w:name="_Ref76937057"/>
      <w:r w:rsidRPr="009F6850">
        <w:t>XDS Document Registry then begin search operation over Smartcontract</w:t>
      </w:r>
      <w:bookmarkEnd w:id="292"/>
      <w:bookmarkEnd w:id="293"/>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135"/>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136"/>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192665" cy="578136"/>
                    </a:xfrm>
                    <a:prstGeom prst="rect">
                      <a:avLst/>
                    </a:prstGeom>
                  </pic:spPr>
                </pic:pic>
              </a:graphicData>
            </a:graphic>
          </wp:inline>
        </w:drawing>
      </w:r>
    </w:p>
    <w:p w14:paraId="4F7DC8B1" w14:textId="47F4C1E9" w:rsidR="00597B5F" w:rsidRPr="009F6850" w:rsidRDefault="00597B5F" w:rsidP="00597B5F">
      <w:pPr>
        <w:pStyle w:val="Caption"/>
        <w:jc w:val="center"/>
      </w:pPr>
      <w:bookmarkStart w:id="294" w:name="_Ref76910731"/>
      <w:bookmarkStart w:id="295" w:name="_Ref7693717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4</w:t>
        </w:r>
      </w:fldSimple>
      <w:bookmarkEnd w:id="294"/>
      <w:r w:rsidRPr="009F6850">
        <w:t xml:space="preserve"> </w:t>
      </w:r>
      <w:bookmarkStart w:id="296" w:name="_Ref76937062"/>
      <w:r w:rsidRPr="009F6850">
        <w:t>XDS Document Registry responding search result back to XDS Document Consumer</w:t>
      </w:r>
      <w:bookmarkEnd w:id="295"/>
      <w:bookmarkEnd w:id="296"/>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138"/>
                    <a:stretch>
                      <a:fillRect/>
                    </a:stretch>
                  </pic:blipFill>
                  <pic:spPr>
                    <a:xfrm>
                      <a:off x="0" y="0"/>
                      <a:ext cx="5309870" cy="6967855"/>
                    </a:xfrm>
                    <a:prstGeom prst="rect">
                      <a:avLst/>
                    </a:prstGeom>
                  </pic:spPr>
                </pic:pic>
              </a:graphicData>
            </a:graphic>
          </wp:inline>
        </w:drawing>
      </w:r>
    </w:p>
    <w:p w14:paraId="5E8328F8" w14:textId="5CB73ED8" w:rsidR="00597B5F" w:rsidRPr="009F6850" w:rsidRDefault="00597B5F" w:rsidP="00597B5F">
      <w:pPr>
        <w:pStyle w:val="Caption"/>
        <w:jc w:val="center"/>
      </w:pPr>
      <w:bookmarkStart w:id="297" w:name="_Ref76910735"/>
      <w:bookmarkStart w:id="298" w:name="_Ref7693718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5</w:t>
        </w:r>
      </w:fldSimple>
      <w:bookmarkEnd w:id="297"/>
      <w:r w:rsidRPr="009F6850">
        <w:t xml:space="preserve"> </w:t>
      </w:r>
      <w:bookmarkStart w:id="299" w:name="_Ref76937065"/>
      <w:r w:rsidRPr="009F6850">
        <w:t>XDS Document Consumer received search result and display it to the user</w:t>
      </w:r>
      <w:bookmarkEnd w:id="298"/>
      <w:bookmarkEnd w:id="299"/>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300" w:name="CHAPTERIV_44"/>
      <w:r w:rsidRPr="009F6850">
        <w:rPr>
          <w:szCs w:val="28"/>
        </w:rPr>
        <w:lastRenderedPageBreak/>
        <w:t>4.</w:t>
      </w:r>
      <w:r w:rsidR="009004A0" w:rsidRPr="009F6850">
        <w:rPr>
          <w:szCs w:val="28"/>
        </w:rPr>
        <w:t xml:space="preserve">4 </w:t>
      </w:r>
      <w:r w:rsidR="00441DE7" w:rsidRPr="009F6850">
        <w:rPr>
          <w:szCs w:val="28"/>
        </w:rPr>
        <w:t>Evaluation</w:t>
      </w:r>
    </w:p>
    <w:bookmarkEnd w:id="300"/>
    <w:p w14:paraId="78BAAF17" w14:textId="678DB1D8" w:rsidR="007B3027"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fldLock="1"/>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fldLock="1"/>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00067A32">
        <w:rPr>
          <w:spacing w:val="-10"/>
        </w:rPr>
        <w:t xml:space="preserve"> B</w:t>
      </w:r>
      <w:r w:rsidR="00BC2F5B" w:rsidRPr="009F6850">
        <w:rPr>
          <w:spacing w:val="-10"/>
        </w:rPr>
        <w:t>.</w:t>
      </w:r>
      <w:r w:rsidRPr="009F6850">
        <w:rPr>
          <w:spacing w:val="-10"/>
        </w:rPr>
        <w:t xml:space="preserve"> In each transaction have its metadata attributes modified varied in each transaction for the test</w:t>
      </w:r>
      <w:r w:rsidR="00272EAB">
        <w:rPr>
          <w:spacing w:val="-10"/>
        </w:rPr>
        <w:t xml:space="preserve"> as shown in </w:t>
      </w:r>
      <w:r w:rsidR="00272EAB">
        <w:rPr>
          <w:spacing w:val="-10"/>
        </w:rPr>
        <w:fldChar w:fldCharType="begin" w:fldLock="1"/>
      </w:r>
      <w:r w:rsidR="00272EAB">
        <w:rPr>
          <w:spacing w:val="-10"/>
        </w:rPr>
        <w:instrText xml:space="preserve"> REF _Ref78702145 \h </w:instrText>
      </w:r>
      <w:r w:rsidR="00272EAB">
        <w:rPr>
          <w:spacing w:val="-10"/>
        </w:rPr>
      </w:r>
      <w:r w:rsidR="00272EAB">
        <w:rPr>
          <w:spacing w:val="-10"/>
        </w:rPr>
        <w:fldChar w:fldCharType="separate"/>
      </w:r>
      <w:r w:rsidR="00272EAB">
        <w:t xml:space="preserve">Table </w:t>
      </w:r>
      <w:r w:rsidR="00272EAB">
        <w:rPr>
          <w:noProof/>
        </w:rPr>
        <w:t>4</w:t>
      </w:r>
      <w:r w:rsidR="00272EAB">
        <w:noBreakHyphen/>
      </w:r>
      <w:r w:rsidR="00272EAB">
        <w:rPr>
          <w:noProof/>
        </w:rPr>
        <w:t>1</w:t>
      </w:r>
      <w:r w:rsidR="00272EAB">
        <w:rPr>
          <w:spacing w:val="-10"/>
        </w:rPr>
        <w:fldChar w:fldCharType="end"/>
      </w:r>
      <w:r w:rsidRPr="009F6850">
        <w:rPr>
          <w:spacing w:val="-10"/>
        </w:rPr>
        <w:t>.</w:t>
      </w:r>
      <w:r w:rsidR="004A1611">
        <w:rPr>
          <w:spacing w:val="-10"/>
        </w:rPr>
        <w:t xml:space="preserve"> </w:t>
      </w:r>
      <w:r w:rsidR="004A1611" w:rsidRPr="004A1611">
        <w:rPr>
          <w:spacing w:val="-10"/>
        </w:rPr>
        <w:t>Each transaction will have about the same file size but different metadata attributes values to prove functionalities of the Document Query function</w:t>
      </w:r>
      <w:r w:rsidR="004A1611">
        <w:rPr>
          <w:spacing w:val="-10"/>
        </w:rPr>
        <w: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Tx</w:t>
      </w:r>
      <w:r w:rsidR="004D15BB" w:rsidRPr="009F6850">
        <w:rPr>
          <w:spacing w:val="-10"/>
        </w:rPr>
        <w:t>#n</w:t>
      </w:r>
      <w:r w:rsidR="00761E18" w:rsidRPr="009F6850">
        <w:rPr>
          <w:spacing w:val="-10"/>
        </w:rPr>
        <w:t>").</w:t>
      </w:r>
    </w:p>
    <w:p w14:paraId="50351523" w14:textId="7A541FC3" w:rsidR="007B3027" w:rsidRDefault="007B3027" w:rsidP="007B3027">
      <w:pPr>
        <w:pStyle w:val="Caption"/>
        <w:keepNext/>
        <w:jc w:val="center"/>
      </w:pPr>
      <w:bookmarkStart w:id="301" w:name="_Ref78702145"/>
      <w:bookmarkStart w:id="302" w:name="_Ref78702231"/>
      <w:r>
        <w:t xml:space="preserve">Table </w:t>
      </w:r>
      <w:fldSimple w:instr=" STYLEREF 1 \s " w:fldLock="1">
        <w:r>
          <w:rPr>
            <w:noProof/>
          </w:rPr>
          <w:t>4</w:t>
        </w:r>
      </w:fldSimple>
      <w:r>
        <w:noBreakHyphen/>
      </w:r>
      <w:fldSimple w:instr=" SEQ Table \* ARABIC \s 1 " w:fldLock="1">
        <w:r>
          <w:rPr>
            <w:noProof/>
          </w:rPr>
          <w:t>1</w:t>
        </w:r>
      </w:fldSimple>
      <w:bookmarkEnd w:id="301"/>
      <w:r>
        <w:t xml:space="preserve"> </w:t>
      </w:r>
      <w:bookmarkStart w:id="303" w:name="_Ref78702238"/>
      <w:r>
        <w:t>Modified metadata attributes in each sample transaction</w:t>
      </w:r>
      <w:bookmarkEnd w:id="302"/>
      <w:bookmarkEnd w:id="303"/>
    </w:p>
    <w:tbl>
      <w:tblPr>
        <w:tblStyle w:val="TableGrid"/>
        <w:tblW w:w="8545" w:type="dxa"/>
        <w:tblLook w:val="04A0" w:firstRow="1" w:lastRow="0" w:firstColumn="1" w:lastColumn="0" w:noHBand="0" w:noVBand="1"/>
      </w:tblPr>
      <w:tblGrid>
        <w:gridCol w:w="4528"/>
        <w:gridCol w:w="4017"/>
      </w:tblGrid>
      <w:tr w:rsidR="007B3027" w14:paraId="2FDF3E9E" w14:textId="77777777" w:rsidTr="00850E7E">
        <w:tc>
          <w:tcPr>
            <w:tcW w:w="4528" w:type="dxa"/>
          </w:tcPr>
          <w:p w14:paraId="4E5FFC40" w14:textId="3A980AA1" w:rsidR="007B3027" w:rsidRDefault="00272EAB" w:rsidP="00272EAB">
            <w:pPr>
              <w:spacing w:line="360" w:lineRule="auto"/>
              <w:jc w:val="center"/>
              <w:rPr>
                <w:spacing w:val="-10"/>
              </w:rPr>
            </w:pPr>
            <w:r>
              <w:rPr>
                <w:spacing w:val="-10"/>
              </w:rPr>
              <w:t>Metadata Attributes</w:t>
            </w:r>
          </w:p>
        </w:tc>
        <w:tc>
          <w:tcPr>
            <w:tcW w:w="4017" w:type="dxa"/>
          </w:tcPr>
          <w:p w14:paraId="535CF2E6" w14:textId="3509FB2D" w:rsidR="007B3027" w:rsidRDefault="00272EAB" w:rsidP="00272EAB">
            <w:pPr>
              <w:spacing w:line="360" w:lineRule="auto"/>
              <w:jc w:val="center"/>
              <w:rPr>
                <w:spacing w:val="-10"/>
              </w:rPr>
            </w:pPr>
            <w:r>
              <w:rPr>
                <w:spacing w:val="-10"/>
              </w:rPr>
              <w:t>Modif</w:t>
            </w:r>
            <w:r w:rsidR="00A043BC">
              <w:rPr>
                <w:spacing w:val="-10"/>
              </w:rPr>
              <w:t>y</w:t>
            </w:r>
            <w:r>
              <w:rPr>
                <w:spacing w:val="-10"/>
              </w:rPr>
              <w:t xml:space="preserve"> </w:t>
            </w:r>
            <w:r w:rsidR="000A6EFE">
              <w:rPr>
                <w:spacing w:val="-10"/>
              </w:rPr>
              <w:t>Pattern</w:t>
            </w:r>
          </w:p>
        </w:tc>
      </w:tr>
      <w:tr w:rsidR="007B3027" w14:paraId="6A00C54A" w14:textId="77777777" w:rsidTr="00850E7E">
        <w:tc>
          <w:tcPr>
            <w:tcW w:w="4528" w:type="dxa"/>
          </w:tcPr>
          <w:p w14:paraId="2271FDCE" w14:textId="4A38171D" w:rsidR="007B3027" w:rsidRDefault="007B3027" w:rsidP="00BC2F5B">
            <w:pPr>
              <w:spacing w:line="360" w:lineRule="auto"/>
              <w:jc w:val="thaiDistribute"/>
              <w:rPr>
                <w:spacing w:val="-10"/>
              </w:rPr>
            </w:pPr>
            <w:r w:rsidRPr="009F6850">
              <w:rPr>
                <w:spacing w:val="-10"/>
              </w:rPr>
              <w:t>DocumentEntry.patientId</w:t>
            </w:r>
          </w:p>
        </w:tc>
        <w:tc>
          <w:tcPr>
            <w:tcW w:w="4017" w:type="dxa"/>
          </w:tcPr>
          <w:p w14:paraId="0A22897A" w14:textId="1F66A0C9" w:rsidR="007B3027" w:rsidRDefault="00986224" w:rsidP="00BC2F5B">
            <w:pPr>
              <w:spacing w:line="360" w:lineRule="auto"/>
              <w:jc w:val="thaiDistribute"/>
              <w:rPr>
                <w:spacing w:val="-10"/>
              </w:rPr>
            </w:pPr>
            <w:r w:rsidRPr="00986224">
              <w:rPr>
                <w:spacing w:val="-10"/>
              </w:rPr>
              <w:t>1.3.6.1.4.1.</w:t>
            </w:r>
            <w:r>
              <w:rPr>
                <w:spacing w:val="-10"/>
              </w:rPr>
              <w:t>xxxx</w:t>
            </w:r>
            <w:r w:rsidRPr="00986224">
              <w:rPr>
                <w:spacing w:val="-10"/>
              </w:rPr>
              <w:t>.13.20.3000&amp;ISO</w:t>
            </w:r>
            <w:r>
              <w:rPr>
                <w:spacing w:val="-10"/>
              </w:rPr>
              <w:br/>
            </w:r>
            <w:r w:rsidRPr="00171004">
              <w:rPr>
                <w:spacing w:val="-10"/>
                <w:sz w:val="22"/>
                <w:szCs w:val="22"/>
              </w:rPr>
              <w:t>Replace “xxxx” with 5 digit</w:t>
            </w:r>
            <w:r w:rsidR="00171004" w:rsidRPr="00171004">
              <w:rPr>
                <w:spacing w:val="-10"/>
                <w:sz w:val="22"/>
                <w:szCs w:val="22"/>
              </w:rPr>
              <w:t>s</w:t>
            </w:r>
            <w:r w:rsidRPr="00171004">
              <w:rPr>
                <w:spacing w:val="-10"/>
                <w:sz w:val="22"/>
                <w:szCs w:val="22"/>
              </w:rPr>
              <w:t xml:space="preserve"> random number</w:t>
            </w:r>
          </w:p>
        </w:tc>
      </w:tr>
      <w:tr w:rsidR="007B3027" w14:paraId="3564A570" w14:textId="77777777" w:rsidTr="00850E7E">
        <w:tc>
          <w:tcPr>
            <w:tcW w:w="4528" w:type="dxa"/>
          </w:tcPr>
          <w:p w14:paraId="25B64363" w14:textId="3AC7E9FA" w:rsidR="007B3027" w:rsidRDefault="007B3027" w:rsidP="00BC2F5B">
            <w:pPr>
              <w:spacing w:line="360" w:lineRule="auto"/>
              <w:jc w:val="thaiDistribute"/>
              <w:rPr>
                <w:spacing w:val="-10"/>
              </w:rPr>
            </w:pPr>
            <w:r w:rsidRPr="001572A8">
              <w:rPr>
                <w:spacing w:val="-14"/>
              </w:rPr>
              <w:t>DocumentEntry.repositoryUniqueId</w:t>
            </w:r>
          </w:p>
        </w:tc>
        <w:tc>
          <w:tcPr>
            <w:tcW w:w="4017" w:type="dxa"/>
          </w:tcPr>
          <w:p w14:paraId="5C43F040" w14:textId="33B5A18C" w:rsidR="007B3027" w:rsidRDefault="00A043BC" w:rsidP="00BC2F5B">
            <w:pPr>
              <w:spacing w:line="360" w:lineRule="auto"/>
              <w:jc w:val="thaiDistribute"/>
              <w:rPr>
                <w:spacing w:val="-10"/>
              </w:rPr>
            </w:pPr>
            <w:r w:rsidRPr="00A043BC">
              <w:rPr>
                <w:spacing w:val="-10"/>
              </w:rPr>
              <w:t>1.19.6.24.</w:t>
            </w:r>
            <w:r>
              <w:rPr>
                <w:spacing w:val="-10"/>
              </w:rPr>
              <w:t>xxx</w:t>
            </w:r>
            <w:r w:rsidRPr="00A043BC">
              <w:rPr>
                <w:spacing w:val="-10"/>
              </w:rPr>
              <w:t>.42.1</w:t>
            </w:r>
            <w:r>
              <w:rPr>
                <w:spacing w:val="-10"/>
              </w:rPr>
              <w:br/>
              <w:t>Replace “xxx” with random number</w:t>
            </w:r>
          </w:p>
        </w:tc>
      </w:tr>
      <w:tr w:rsidR="007B3027" w14:paraId="183D84E3" w14:textId="77777777" w:rsidTr="00850E7E">
        <w:tc>
          <w:tcPr>
            <w:tcW w:w="4528" w:type="dxa"/>
          </w:tcPr>
          <w:p w14:paraId="712B7986" w14:textId="4E9872BD" w:rsidR="007B3027" w:rsidRDefault="007B3027" w:rsidP="00BC2F5B">
            <w:pPr>
              <w:spacing w:line="360" w:lineRule="auto"/>
              <w:jc w:val="thaiDistribute"/>
              <w:rPr>
                <w:spacing w:val="-10"/>
              </w:rPr>
            </w:pPr>
            <w:r w:rsidRPr="001572A8">
              <w:rPr>
                <w:spacing w:val="-14"/>
              </w:rPr>
              <w:t>DocumentEntry.hash</w:t>
            </w:r>
          </w:p>
        </w:tc>
        <w:tc>
          <w:tcPr>
            <w:tcW w:w="4017" w:type="dxa"/>
          </w:tcPr>
          <w:p w14:paraId="2BE20098" w14:textId="7F03AA31" w:rsidR="007B3027" w:rsidRDefault="00A043BC" w:rsidP="00BC2F5B">
            <w:pPr>
              <w:spacing w:line="360" w:lineRule="auto"/>
              <w:jc w:val="thaiDistribute"/>
              <w:rPr>
                <w:spacing w:val="-10"/>
              </w:rPr>
            </w:pPr>
            <w:r>
              <w:rPr>
                <w:spacing w:val="-10"/>
              </w:rPr>
              <w:t>Replace with md5 random hash number</w:t>
            </w:r>
          </w:p>
        </w:tc>
      </w:tr>
      <w:tr w:rsidR="007B3027" w14:paraId="107C4CA8" w14:textId="77777777" w:rsidTr="00850E7E">
        <w:tc>
          <w:tcPr>
            <w:tcW w:w="4528" w:type="dxa"/>
          </w:tcPr>
          <w:p w14:paraId="0B1FBEC0" w14:textId="41A1F031" w:rsidR="007B3027" w:rsidRDefault="007B3027" w:rsidP="00BC2F5B">
            <w:pPr>
              <w:spacing w:line="360" w:lineRule="auto"/>
              <w:jc w:val="thaiDistribute"/>
              <w:rPr>
                <w:spacing w:val="-10"/>
              </w:rPr>
            </w:pPr>
            <w:r w:rsidRPr="001572A8">
              <w:rPr>
                <w:spacing w:val="-14"/>
              </w:rPr>
              <w:t>DocumentEntry.creationTime</w:t>
            </w:r>
          </w:p>
        </w:tc>
        <w:tc>
          <w:tcPr>
            <w:tcW w:w="4017" w:type="dxa"/>
          </w:tcPr>
          <w:p w14:paraId="5BE58DC3" w14:textId="5A10ECD5" w:rsidR="007B3027" w:rsidRDefault="00A043BC" w:rsidP="00BC2F5B">
            <w:pPr>
              <w:spacing w:line="360" w:lineRule="auto"/>
              <w:jc w:val="thaiDistribute"/>
              <w:rPr>
                <w:spacing w:val="-10"/>
              </w:rPr>
            </w:pPr>
            <w:r w:rsidRPr="00171004">
              <w:rPr>
                <w:spacing w:val="-10"/>
                <w:sz w:val="22"/>
                <w:szCs w:val="22"/>
              </w:rPr>
              <w:t>Replace Date Time differ from other transaction</w:t>
            </w:r>
          </w:p>
        </w:tc>
      </w:tr>
      <w:tr w:rsidR="007B3027" w14:paraId="7704B8A2" w14:textId="77777777" w:rsidTr="00850E7E">
        <w:tc>
          <w:tcPr>
            <w:tcW w:w="4528" w:type="dxa"/>
          </w:tcPr>
          <w:p w14:paraId="0B958234" w14:textId="6A024237" w:rsidR="007B3027" w:rsidRDefault="007B3027" w:rsidP="00BC2F5B">
            <w:pPr>
              <w:spacing w:line="360" w:lineRule="auto"/>
              <w:jc w:val="thaiDistribute"/>
              <w:rPr>
                <w:spacing w:val="-10"/>
              </w:rPr>
            </w:pPr>
            <w:r>
              <w:t>DocumentEntry.serviceStartTime</w:t>
            </w:r>
          </w:p>
        </w:tc>
        <w:tc>
          <w:tcPr>
            <w:tcW w:w="4017" w:type="dxa"/>
          </w:tcPr>
          <w:p w14:paraId="01B0CF13" w14:textId="5200B682" w:rsidR="007B3027" w:rsidRDefault="00171004" w:rsidP="00BC2F5B">
            <w:pPr>
              <w:spacing w:line="360" w:lineRule="auto"/>
              <w:jc w:val="thaiDistribute"/>
              <w:rPr>
                <w:spacing w:val="-10"/>
              </w:rPr>
            </w:pPr>
            <w:r w:rsidRPr="00171004">
              <w:rPr>
                <w:spacing w:val="-10"/>
                <w:sz w:val="22"/>
                <w:szCs w:val="22"/>
              </w:rPr>
              <w:t>Replace Date Time differ from other transaction</w:t>
            </w:r>
          </w:p>
        </w:tc>
      </w:tr>
      <w:tr w:rsidR="007B3027" w14:paraId="025CE66B" w14:textId="77777777" w:rsidTr="00850E7E">
        <w:tc>
          <w:tcPr>
            <w:tcW w:w="4528" w:type="dxa"/>
          </w:tcPr>
          <w:p w14:paraId="0B2C098E" w14:textId="3F0F7E79" w:rsidR="007B3027" w:rsidRDefault="007B3027" w:rsidP="00BC2F5B">
            <w:pPr>
              <w:spacing w:line="360" w:lineRule="auto"/>
              <w:jc w:val="thaiDistribute"/>
              <w:rPr>
                <w:spacing w:val="-10"/>
              </w:rPr>
            </w:pPr>
            <w:r>
              <w:t>DocumentEntry.serviceStopTime</w:t>
            </w:r>
          </w:p>
        </w:tc>
        <w:tc>
          <w:tcPr>
            <w:tcW w:w="4017" w:type="dxa"/>
          </w:tcPr>
          <w:p w14:paraId="337749F4" w14:textId="74ACAC9B" w:rsidR="007B3027" w:rsidRDefault="00171004" w:rsidP="00BC2F5B">
            <w:pPr>
              <w:spacing w:line="360" w:lineRule="auto"/>
              <w:jc w:val="thaiDistribute"/>
              <w:rPr>
                <w:spacing w:val="-10"/>
              </w:rPr>
            </w:pPr>
            <w:r w:rsidRPr="00171004">
              <w:rPr>
                <w:spacing w:val="-10"/>
                <w:sz w:val="22"/>
                <w:szCs w:val="22"/>
              </w:rPr>
              <w:t>Replace Date Time differ from other transaction</w:t>
            </w:r>
          </w:p>
        </w:tc>
      </w:tr>
      <w:tr w:rsidR="007B3027" w14:paraId="2E19ACC5" w14:textId="77777777" w:rsidTr="00850E7E">
        <w:tc>
          <w:tcPr>
            <w:tcW w:w="4528" w:type="dxa"/>
          </w:tcPr>
          <w:p w14:paraId="2D712D71" w14:textId="2A05DB2F" w:rsidR="007B3027" w:rsidRDefault="007B3027" w:rsidP="00BC2F5B">
            <w:pPr>
              <w:spacing w:line="360" w:lineRule="auto"/>
              <w:jc w:val="thaiDistribute"/>
            </w:pPr>
            <w:r>
              <w:t>DocumentEntry.sourcePatientId</w:t>
            </w:r>
          </w:p>
        </w:tc>
        <w:tc>
          <w:tcPr>
            <w:tcW w:w="4017" w:type="dxa"/>
          </w:tcPr>
          <w:p w14:paraId="02CA0607" w14:textId="77777777" w:rsidR="007B3027" w:rsidRDefault="00850E7E" w:rsidP="00BC2F5B">
            <w:pPr>
              <w:spacing w:line="360" w:lineRule="auto"/>
              <w:jc w:val="thaiDistribute"/>
              <w:rPr>
                <w:spacing w:val="-10"/>
              </w:rPr>
            </w:pPr>
            <w:r>
              <w:rPr>
                <w:spacing w:val="-10"/>
              </w:rPr>
              <w:t>xxxxxxxxx</w:t>
            </w:r>
            <w:r w:rsidRPr="00850E7E">
              <w:rPr>
                <w:spacing w:val="-10"/>
              </w:rPr>
              <w:t>^^^&amp;amp;1.3.4.5&amp;amp;ISO</w:t>
            </w:r>
          </w:p>
          <w:p w14:paraId="69E916B9" w14:textId="260CA651" w:rsidR="00850E7E" w:rsidRDefault="00850E7E" w:rsidP="00BC2F5B">
            <w:pPr>
              <w:spacing w:line="360" w:lineRule="auto"/>
              <w:jc w:val="thaiDistribute"/>
              <w:rPr>
                <w:spacing w:val="-10"/>
              </w:rPr>
            </w:pPr>
            <w:r>
              <w:rPr>
                <w:spacing w:val="-10"/>
              </w:rPr>
              <w:t>Replace “xxxxxxxxx” with random value</w:t>
            </w:r>
          </w:p>
        </w:tc>
      </w:tr>
      <w:tr w:rsidR="000A6EFE" w14:paraId="2F785D46" w14:textId="77777777" w:rsidTr="00850E7E">
        <w:tc>
          <w:tcPr>
            <w:tcW w:w="4528" w:type="dxa"/>
          </w:tcPr>
          <w:p w14:paraId="03305243" w14:textId="161E349D" w:rsidR="000A6EFE" w:rsidRDefault="000A6EFE" w:rsidP="00BC2F5B">
            <w:pPr>
              <w:spacing w:line="360" w:lineRule="auto"/>
              <w:jc w:val="thaiDistribute"/>
            </w:pPr>
            <w:r>
              <w:t>DocumentEntry.sourcePatientInfo</w:t>
            </w:r>
          </w:p>
        </w:tc>
        <w:tc>
          <w:tcPr>
            <w:tcW w:w="4017" w:type="dxa"/>
          </w:tcPr>
          <w:p w14:paraId="6FD091DA" w14:textId="2DCE9E14" w:rsidR="000A6EFE" w:rsidRDefault="00850E7E" w:rsidP="00BC2F5B">
            <w:pPr>
              <w:spacing w:line="360" w:lineRule="auto"/>
              <w:jc w:val="thaiDistribute"/>
              <w:rPr>
                <w:spacing w:val="-10"/>
              </w:rPr>
            </w:pPr>
            <w:r>
              <w:rPr>
                <w:spacing w:val="-10"/>
              </w:rPr>
              <w:t>Random generated personal info.</w:t>
            </w:r>
          </w:p>
        </w:tc>
      </w:tr>
      <w:tr w:rsidR="000A6EFE" w14:paraId="1E05932A" w14:textId="77777777" w:rsidTr="00850E7E">
        <w:tc>
          <w:tcPr>
            <w:tcW w:w="4528" w:type="dxa"/>
          </w:tcPr>
          <w:p w14:paraId="1619B53F" w14:textId="7EB26DAB" w:rsidR="000A6EFE" w:rsidRDefault="000A6EFE" w:rsidP="00BC2F5B">
            <w:pPr>
              <w:spacing w:line="360" w:lineRule="auto"/>
              <w:jc w:val="thaiDistribute"/>
            </w:pPr>
            <w:r>
              <w:t>DocumentEntry.author</w:t>
            </w:r>
          </w:p>
        </w:tc>
        <w:tc>
          <w:tcPr>
            <w:tcW w:w="4017" w:type="dxa"/>
          </w:tcPr>
          <w:p w14:paraId="734AF77E" w14:textId="2D383926" w:rsidR="000A6EFE" w:rsidRDefault="00850E7E" w:rsidP="00BC2F5B">
            <w:pPr>
              <w:spacing w:line="360" w:lineRule="auto"/>
              <w:jc w:val="thaiDistribute"/>
              <w:rPr>
                <w:spacing w:val="-10"/>
              </w:rPr>
            </w:pPr>
            <w:r>
              <w:rPr>
                <w:spacing w:val="-10"/>
              </w:rPr>
              <w:t>Random generated personal info.</w:t>
            </w:r>
          </w:p>
        </w:tc>
      </w:tr>
      <w:tr w:rsidR="00850E7E" w14:paraId="306E0C02" w14:textId="77777777" w:rsidTr="00850E7E">
        <w:tc>
          <w:tcPr>
            <w:tcW w:w="4528" w:type="dxa"/>
          </w:tcPr>
          <w:p w14:paraId="7CEDA4F2" w14:textId="4EDE878C" w:rsidR="00850E7E" w:rsidRDefault="00850E7E" w:rsidP="00BC2F5B">
            <w:pPr>
              <w:spacing w:line="360" w:lineRule="auto"/>
              <w:jc w:val="thaiDistribute"/>
            </w:pPr>
            <w:r>
              <w:t>DocumentEntry.healthcareFacilityTypeCode</w:t>
            </w:r>
          </w:p>
        </w:tc>
        <w:tc>
          <w:tcPr>
            <w:tcW w:w="4017" w:type="dxa"/>
            <w:vMerge w:val="restart"/>
          </w:tcPr>
          <w:p w14:paraId="43DDD62B" w14:textId="2A797BE4" w:rsidR="00850E7E" w:rsidRDefault="00850E7E" w:rsidP="00BC2F5B">
            <w:pPr>
              <w:spacing w:line="360" w:lineRule="auto"/>
              <w:jc w:val="thaiDistribute"/>
              <w:rPr>
                <w:spacing w:val="-10"/>
              </w:rPr>
            </w:pPr>
            <w:r>
              <w:rPr>
                <w:spacing w:val="-10"/>
              </w:rPr>
              <w:t>Randomly chosen from Facility Type and Practice Setting list</w:t>
            </w:r>
          </w:p>
        </w:tc>
      </w:tr>
      <w:tr w:rsidR="00850E7E" w14:paraId="7CB70605" w14:textId="77777777" w:rsidTr="00850E7E">
        <w:tc>
          <w:tcPr>
            <w:tcW w:w="4528" w:type="dxa"/>
          </w:tcPr>
          <w:p w14:paraId="6A873348" w14:textId="431E2D06" w:rsidR="00850E7E" w:rsidRDefault="00850E7E" w:rsidP="00BC2F5B">
            <w:pPr>
              <w:spacing w:line="360" w:lineRule="auto"/>
              <w:jc w:val="thaiDistribute"/>
            </w:pPr>
            <w:r>
              <w:t>DocumentEntry.practiceSettingCode</w:t>
            </w:r>
          </w:p>
        </w:tc>
        <w:tc>
          <w:tcPr>
            <w:tcW w:w="4017" w:type="dxa"/>
            <w:vMerge/>
          </w:tcPr>
          <w:p w14:paraId="5FC7528E" w14:textId="77777777" w:rsidR="00850E7E" w:rsidRDefault="00850E7E" w:rsidP="00BC2F5B">
            <w:pPr>
              <w:spacing w:line="360" w:lineRule="auto"/>
              <w:jc w:val="thaiDistribute"/>
              <w:rPr>
                <w:spacing w:val="-10"/>
              </w:rPr>
            </w:pPr>
          </w:p>
        </w:tc>
      </w:tr>
    </w:tbl>
    <w:p w14:paraId="0C52F8CA" w14:textId="77777777" w:rsidR="007B3027" w:rsidRPr="009F6850" w:rsidRDefault="007B3027" w:rsidP="00BC2F5B">
      <w:pPr>
        <w:spacing w:line="360" w:lineRule="auto"/>
        <w:jc w:val="thaiDistribute"/>
        <w:rPr>
          <w:spacing w:val="-10"/>
        </w:rPr>
      </w:pPr>
    </w:p>
    <w:p w14:paraId="4628BD4D" w14:textId="77777777" w:rsidR="00EF4DBA" w:rsidRPr="009F6850" w:rsidRDefault="00EF4DBA" w:rsidP="00EF4DBA">
      <w:pPr>
        <w:keepNext/>
        <w:spacing w:line="360" w:lineRule="auto"/>
        <w:jc w:val="center"/>
      </w:pPr>
      <w:r w:rsidRPr="009F6850">
        <w:rPr>
          <w:noProof/>
        </w:rPr>
        <w:lastRenderedPageBreak/>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39"/>
                    <a:stretch>
                      <a:fillRect/>
                    </a:stretch>
                  </pic:blipFill>
                  <pic:spPr>
                    <a:xfrm>
                      <a:off x="0" y="0"/>
                      <a:ext cx="5545852" cy="3921624"/>
                    </a:xfrm>
                    <a:prstGeom prst="rect">
                      <a:avLst/>
                    </a:prstGeom>
                    <a:ln>
                      <a:solidFill>
                        <a:schemeClr val="tx1"/>
                      </a:solidFill>
                    </a:ln>
                  </pic:spPr>
                </pic:pic>
              </a:graphicData>
            </a:graphic>
          </wp:inline>
        </w:drawing>
      </w:r>
    </w:p>
    <w:p w14:paraId="23F3185A" w14:textId="01C5F008" w:rsidR="00EF4DBA" w:rsidRPr="009F6850" w:rsidRDefault="00EF4DBA" w:rsidP="00EF4DBA">
      <w:pPr>
        <w:pStyle w:val="Caption"/>
        <w:jc w:val="center"/>
      </w:pPr>
      <w:bookmarkStart w:id="304" w:name="_Ref76752486"/>
      <w:bookmarkStart w:id="305" w:name="_Ref74279169"/>
      <w:bookmarkStart w:id="306" w:name="_Ref74284974"/>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6</w:t>
        </w:r>
      </w:fldSimple>
      <w:bookmarkEnd w:id="304"/>
      <w:bookmarkEnd w:id="305"/>
      <w:r w:rsidRPr="009F6850">
        <w:t xml:space="preserve"> </w:t>
      </w:r>
      <w:bookmarkStart w:id="307" w:name="_Ref74284744"/>
      <w:r w:rsidR="00CD159D" w:rsidRPr="009F6850">
        <w:t>Part</w:t>
      </w:r>
      <w:r w:rsidRPr="009F6850">
        <w:t xml:space="preserve"> of transaction</w:t>
      </w:r>
      <w:r w:rsidR="00CD159D" w:rsidRPr="009F6850">
        <w:t xml:space="preserve"> samples content</w:t>
      </w:r>
      <w:r w:rsidRPr="009F6850">
        <w:t xml:space="preserve"> </w:t>
      </w:r>
      <w:bookmarkEnd w:id="306"/>
      <w:bookmarkEnd w:id="307"/>
      <w:r w:rsidR="004D1AFB">
        <w:fldChar w:fldCharType="begin" w:fldLock="1"/>
      </w:r>
      <w:r w:rsidR="00CB68AC">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4D1AFB">
        <w:fldChar w:fldCharType="separate"/>
      </w:r>
      <w:r w:rsidR="00CB68AC" w:rsidRPr="00CB68AC">
        <w:rPr>
          <w:noProof/>
        </w:rPr>
        <w:t>[59]</w:t>
      </w:r>
      <w:r w:rsidR="004D1AFB">
        <w:fldChar w:fldCharType="end"/>
      </w:r>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140"/>
                    <a:stretch>
                      <a:fillRect/>
                    </a:stretch>
                  </pic:blipFill>
                  <pic:spPr>
                    <a:xfrm>
                      <a:off x="0" y="0"/>
                      <a:ext cx="4870104" cy="569013"/>
                    </a:xfrm>
                    <a:prstGeom prst="rect">
                      <a:avLst/>
                    </a:prstGeom>
                  </pic:spPr>
                </pic:pic>
              </a:graphicData>
            </a:graphic>
          </wp:inline>
        </w:drawing>
      </w:r>
    </w:p>
    <w:p w14:paraId="37473AE4" w14:textId="702989F6" w:rsidR="00EF4DBA" w:rsidRPr="009F6850" w:rsidRDefault="00EF4DBA" w:rsidP="00EF4DBA">
      <w:pPr>
        <w:pStyle w:val="Caption"/>
        <w:jc w:val="center"/>
      </w:pPr>
      <w:bookmarkStart w:id="308" w:name="_Ref76752492"/>
      <w:bookmarkStart w:id="309" w:name="_Ref74279421"/>
      <w:bookmarkStart w:id="310" w:name="_Ref74284977"/>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7</w:t>
        </w:r>
      </w:fldSimple>
      <w:bookmarkEnd w:id="308"/>
      <w:bookmarkEnd w:id="309"/>
      <w:r w:rsidRPr="009F6850">
        <w:t xml:space="preserve"> </w:t>
      </w:r>
      <w:bookmarkStart w:id="311" w:name="_Ref74284747"/>
      <w:r w:rsidRPr="009F6850">
        <w:t>Ten of mockup transactions generated for the experiment</w:t>
      </w:r>
      <w:bookmarkEnd w:id="310"/>
      <w:bookmarkEnd w:id="311"/>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12" w:name="CHAPTERIV_441"/>
      <w:r w:rsidRPr="009F6850">
        <w:t xml:space="preserve">4.4.1 </w:t>
      </w:r>
      <w:r w:rsidR="00476739" w:rsidRPr="009F6850">
        <w:t>Functionalities Test</w:t>
      </w:r>
    </w:p>
    <w:bookmarkEnd w:id="312"/>
    <w:p w14:paraId="7BA22AAD" w14:textId="14231A9B" w:rsidR="008132D5" w:rsidRPr="009F6850" w:rsidRDefault="008132D5" w:rsidP="008132D5">
      <w:pPr>
        <w:spacing w:line="360" w:lineRule="auto"/>
        <w:jc w:val="thaiDistribute"/>
      </w:pPr>
      <w:r w:rsidRPr="009F6850">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 xml:space="preserve">In Quorum 7-Nodes Example, the number of active nodes was defined in the "permissioned-nodes.json" file as shown in </w:t>
      </w:r>
      <w:r w:rsidRPr="009F6850">
        <w:fldChar w:fldCharType="begin" w:fldLock="1"/>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xml:space="preserve">. Each active node represents by its "enode" identifier number </w:t>
      </w:r>
      <w:r w:rsidRPr="009F6850">
        <w:lastRenderedPageBreak/>
        <w:t xml:space="preserve">together with its communicating TCP port number as shown in </w:t>
      </w:r>
      <w:r w:rsidRPr="009F6850">
        <w:fldChar w:fldCharType="begin" w:fldLock="1"/>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enode number was excluded from the file. That means, in each setup for a specific number of nodes, enode number of inactive nodes must be excluded from the file before initiate the 7-Nodes Blockchain network.  At the same time, the "numNodes" variable value in the "istanbul-init.sh" file must be set to the specific number of active nodes (i.e., numNodes = 6 for six active nodes) as shown in </w:t>
      </w:r>
      <w:r w:rsidRPr="009F6850">
        <w:fldChar w:fldCharType="begin" w:fldLock="1"/>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141">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4DE3FD3D" w:rsidR="008132D5" w:rsidRPr="009F6850" w:rsidRDefault="008132D5" w:rsidP="008132D5">
      <w:pPr>
        <w:pStyle w:val="Caption"/>
        <w:jc w:val="center"/>
      </w:pPr>
      <w:bookmarkStart w:id="313" w:name="_Ref76309841"/>
      <w:bookmarkStart w:id="314" w:name="_Ref7693583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8</w:t>
        </w:r>
      </w:fldSimple>
      <w:bookmarkEnd w:id="313"/>
      <w:r w:rsidRPr="009F6850">
        <w:t xml:space="preserve"> </w:t>
      </w:r>
      <w:bookmarkStart w:id="315" w:name="_Ref76935781"/>
      <w:r w:rsidRPr="009F6850">
        <w:t>Content of "permissioned-nodes.json" file define active nodes</w:t>
      </w:r>
      <w:r w:rsidRPr="009F6850">
        <w:br/>
        <w:t>(node ids truncated for simpler explanation)</w:t>
      </w:r>
      <w:bookmarkEnd w:id="314"/>
      <w:bookmarkEnd w:id="315"/>
      <w:r w:rsidR="0029292E">
        <w:t xml:space="preserve"> </w:t>
      </w:r>
      <w:r w:rsidR="0029292E">
        <w:fldChar w:fldCharType="begin" w:fldLock="1"/>
      </w:r>
      <w:r w:rsidR="0029292E">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operties":{"noteIndex":0},"schema":"https://github.com/citation-style-language/schema/raw/master/csl-citation.json"}</w:instrText>
      </w:r>
      <w:r w:rsidR="0029292E">
        <w:fldChar w:fldCharType="separate"/>
      </w:r>
      <w:r w:rsidR="0029292E" w:rsidRPr="0029292E">
        <w:rPr>
          <w:noProof/>
        </w:rPr>
        <w:t>[33]</w:t>
      </w:r>
      <w:r w:rsidR="0029292E">
        <w:fldChar w:fldCharType="end"/>
      </w:r>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7062985" cy="173999"/>
                    </a:xfrm>
                    <a:prstGeom prst="rect">
                      <a:avLst/>
                    </a:prstGeom>
                  </pic:spPr>
                </pic:pic>
              </a:graphicData>
            </a:graphic>
          </wp:inline>
        </w:drawing>
      </w:r>
    </w:p>
    <w:p w14:paraId="21158691" w14:textId="004BF26F" w:rsidR="008132D5" w:rsidRPr="009F6850" w:rsidRDefault="008132D5" w:rsidP="008132D5">
      <w:pPr>
        <w:pStyle w:val="Caption"/>
        <w:spacing w:after="240"/>
        <w:jc w:val="center"/>
      </w:pPr>
      <w:bookmarkStart w:id="316" w:name="_Ref76309851"/>
      <w:bookmarkStart w:id="317" w:name="_Ref7693583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9</w:t>
        </w:r>
      </w:fldSimple>
      <w:bookmarkEnd w:id="316"/>
      <w:r w:rsidRPr="009F6850">
        <w:t xml:space="preserve"> </w:t>
      </w:r>
      <w:bookmarkStart w:id="318" w:name="_Ref76935787"/>
      <w:r w:rsidRPr="009F6850">
        <w:t>Single node id represent single active node</w:t>
      </w:r>
      <w:bookmarkEnd w:id="317"/>
      <w:bookmarkEnd w:id="318"/>
    </w:p>
    <w:p w14:paraId="51D83062" w14:textId="77777777" w:rsidR="008132D5" w:rsidRPr="009F6850" w:rsidRDefault="008132D5" w:rsidP="008132D5">
      <w:pPr>
        <w:keepNext/>
        <w:jc w:val="center"/>
      </w:pPr>
      <w:r w:rsidRPr="009F6850">
        <w:rPr>
          <w:noProof/>
        </w:rPr>
        <w:lastRenderedPageBreak/>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143"/>
                    <a:stretch>
                      <a:fillRect/>
                    </a:stretch>
                  </pic:blipFill>
                  <pic:spPr>
                    <a:xfrm>
                      <a:off x="0" y="0"/>
                      <a:ext cx="5705118" cy="4446335"/>
                    </a:xfrm>
                    <a:prstGeom prst="rect">
                      <a:avLst/>
                    </a:prstGeom>
                  </pic:spPr>
                </pic:pic>
              </a:graphicData>
            </a:graphic>
          </wp:inline>
        </w:drawing>
      </w:r>
    </w:p>
    <w:p w14:paraId="6DC4F2EB" w14:textId="268E2A5A" w:rsidR="008132D5" w:rsidRPr="009F6850" w:rsidRDefault="008132D5" w:rsidP="008132D5">
      <w:pPr>
        <w:pStyle w:val="Caption"/>
        <w:jc w:val="center"/>
      </w:pPr>
      <w:bookmarkStart w:id="319" w:name="_Ref76319758"/>
      <w:bookmarkStart w:id="320" w:name="_Ref76935840"/>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0</w:t>
        </w:r>
      </w:fldSimple>
      <w:bookmarkEnd w:id="319"/>
      <w:r w:rsidRPr="009F6850">
        <w:t xml:space="preserve"> </w:t>
      </w:r>
      <w:bookmarkStart w:id="321" w:name="_Ref76935817"/>
      <w:r w:rsidRPr="009F6850">
        <w:t>"numNodes" variable in "istanbul-init.sh" file reassigned with new value</w:t>
      </w:r>
      <w:bookmarkEnd w:id="320"/>
      <w:bookmarkEnd w:id="321"/>
    </w:p>
    <w:p w14:paraId="10868211" w14:textId="77777777" w:rsidR="008132D5" w:rsidRPr="009F6850" w:rsidRDefault="008132D5" w:rsidP="00EF463A">
      <w:pPr>
        <w:spacing w:after="240" w:line="360" w:lineRule="auto"/>
        <w:jc w:val="thaiDistribute"/>
        <w:rPr>
          <w:highlight w:val="yellow"/>
        </w:rPr>
      </w:pPr>
    </w:p>
    <w:p w14:paraId="6EDFF505" w14:textId="1D42CEDB" w:rsidR="00EF463A" w:rsidRPr="009F6850" w:rsidRDefault="00EF463A" w:rsidP="00EF463A">
      <w:pPr>
        <w:spacing w:after="240" w:line="360" w:lineRule="auto"/>
        <w:jc w:val="thaiDistribute"/>
      </w:pPr>
      <w:r w:rsidRPr="009F6850">
        <w:tab/>
      </w:r>
      <w:r w:rsidR="00A45882">
        <w:fldChar w:fldCharType="begin" w:fldLock="1"/>
      </w:r>
      <w:r w:rsidR="00A45882">
        <w:instrText xml:space="preserve"> REF _Ref76730099 \h </w:instrText>
      </w:r>
      <w:r w:rsidR="00A45882">
        <w:fldChar w:fldCharType="separate"/>
      </w:r>
      <w:r w:rsidR="00A45882" w:rsidRPr="009F6850">
        <w:t xml:space="preserve">Table </w:t>
      </w:r>
      <w:r w:rsidR="00A45882">
        <w:rPr>
          <w:noProof/>
        </w:rPr>
        <w:t>4</w:t>
      </w:r>
      <w:r w:rsidR="00A45882">
        <w:noBreakHyphen/>
      </w:r>
      <w:r w:rsidR="00A45882">
        <w:rPr>
          <w:noProof/>
        </w:rPr>
        <w:t>2</w:t>
      </w:r>
      <w:r w:rsidR="00A45882">
        <w:fldChar w:fldCharType="end"/>
      </w:r>
      <w:r w:rsidR="00A45882">
        <w:t xml:space="preserve"> </w:t>
      </w:r>
      <w:r w:rsidRPr="009F6850">
        <w:t xml:space="preserve">shows that the system result from the implementation can function normally with 7, 6, and 5 active nodes. The system stops functioning when there are active nodes lesser than 5. </w:t>
      </w:r>
    </w:p>
    <w:p w14:paraId="6E2366F2" w14:textId="27E33AB0" w:rsidR="00E13142" w:rsidRPr="009F6850" w:rsidRDefault="00E13142" w:rsidP="00E13142">
      <w:pPr>
        <w:pStyle w:val="Caption"/>
        <w:jc w:val="center"/>
      </w:pPr>
      <w:bookmarkStart w:id="322" w:name="_Ref76730099"/>
      <w:bookmarkStart w:id="323" w:name="_Ref76754870"/>
      <w:r w:rsidRPr="009F6850">
        <w:t xml:space="preserve">Table </w:t>
      </w:r>
      <w:fldSimple w:instr=" STYLEREF 1 \s " w:fldLock="1">
        <w:r w:rsidR="007B3027">
          <w:rPr>
            <w:noProof/>
          </w:rPr>
          <w:t>4</w:t>
        </w:r>
      </w:fldSimple>
      <w:r w:rsidR="007B3027">
        <w:noBreakHyphen/>
      </w:r>
      <w:fldSimple w:instr=" SEQ Table \* ARABIC \s 1 " w:fldLock="1">
        <w:r w:rsidR="007B3027">
          <w:rPr>
            <w:noProof/>
          </w:rPr>
          <w:t>2</w:t>
        </w:r>
      </w:fldSimple>
      <w:bookmarkEnd w:id="322"/>
      <w:r w:rsidRPr="009F6850">
        <w:t xml:space="preserve"> </w:t>
      </w:r>
      <w:bookmarkStart w:id="324" w:name="_Ref76754864"/>
      <w:r w:rsidRPr="009F6850">
        <w:t>Functionalities experiment result</w:t>
      </w:r>
      <w:bookmarkEnd w:id="323"/>
      <w:bookmarkEnd w:id="324"/>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r w:rsidRPr="009F6850">
              <w:t>Smartcontract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08436763" w:rsidR="00653703" w:rsidRPr="009F6850" w:rsidRDefault="005C7277" w:rsidP="005C7277">
      <w:pPr>
        <w:spacing w:line="360" w:lineRule="auto"/>
        <w:jc w:val="thaiDistribute"/>
      </w:pPr>
      <w:r w:rsidRPr="009F6850">
        <w:lastRenderedPageBreak/>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fldLock="1"/>
      </w:r>
      <w:r w:rsidRPr="009F6850">
        <w:instrText xml:space="preserve"> REF _Ref76732523 \h  \* MERGEFORMAT </w:instrText>
      </w:r>
      <w:r w:rsidRPr="009F6850">
        <w:fldChar w:fldCharType="separate"/>
      </w:r>
      <w:r w:rsidRPr="009F6850">
        <w:t xml:space="preserve">Figure </w:t>
      </w:r>
      <w:r w:rsidRPr="009F6850">
        <w:rPr>
          <w:noProof/>
        </w:rPr>
        <w:t>4</w:t>
      </w:r>
      <w:r w:rsidRPr="009F6850">
        <w:rPr>
          <w:noProof/>
        </w:rPr>
        <w:noBreakHyphen/>
        <w:t>71</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We think that a possible reason could be that the 7-Nodes example may not be developed for the situation with 4,3,2, or 1 active node as it was only built to aid Smartcontract developers to easily deploy and test their Smartcontract in the proper 7 active nodes simulated environment closely similar to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144"/>
                    <a:stretch>
                      <a:fillRect/>
                    </a:stretch>
                  </pic:blipFill>
                  <pic:spPr>
                    <a:xfrm>
                      <a:off x="0" y="0"/>
                      <a:ext cx="5863973" cy="3246854"/>
                    </a:xfrm>
                    <a:prstGeom prst="rect">
                      <a:avLst/>
                    </a:prstGeom>
                  </pic:spPr>
                </pic:pic>
              </a:graphicData>
            </a:graphic>
          </wp:inline>
        </w:drawing>
      </w:r>
    </w:p>
    <w:p w14:paraId="056BC23F" w14:textId="27F22D41" w:rsidR="00EF463A" w:rsidRPr="009F6850" w:rsidRDefault="00EF463A" w:rsidP="00EF463A">
      <w:pPr>
        <w:pStyle w:val="Caption"/>
        <w:spacing w:after="240"/>
        <w:jc w:val="center"/>
      </w:pPr>
      <w:bookmarkStart w:id="325" w:name="_Ref76732523"/>
      <w:bookmarkStart w:id="326" w:name="_Ref7675531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1</w:t>
        </w:r>
      </w:fldSimple>
      <w:bookmarkEnd w:id="325"/>
      <w:r w:rsidRPr="009F6850">
        <w:t xml:space="preserve"> </w:t>
      </w:r>
      <w:bookmarkStart w:id="327" w:name="_Ref76755194"/>
      <w:r w:rsidRPr="009F6850">
        <w:t>The 7-Node Example system log</w:t>
      </w:r>
      <w:bookmarkEnd w:id="326"/>
      <w:bookmarkEnd w:id="327"/>
    </w:p>
    <w:p w14:paraId="6C051BC4" w14:textId="7C9BC054" w:rsidR="00FD1C46" w:rsidRPr="009F6850" w:rsidRDefault="00FD1C46" w:rsidP="006A79A8">
      <w:pPr>
        <w:spacing w:line="360" w:lineRule="auto"/>
        <w:jc w:val="thaiDistribute"/>
      </w:pPr>
      <w:r w:rsidRPr="009F6850">
        <w:tab/>
        <w:t>It also 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328" w:name="CHAPTERIV_442"/>
      <w:r w:rsidRPr="009F6850">
        <w:lastRenderedPageBreak/>
        <w:t>4.4.</w:t>
      </w:r>
      <w:r w:rsidR="00BE315A" w:rsidRPr="009F6850">
        <w:t>2</w:t>
      </w:r>
      <w:r w:rsidRPr="009F6850">
        <w:t xml:space="preserve"> </w:t>
      </w:r>
      <w:r w:rsidR="00476739" w:rsidRPr="009F6850">
        <w:t>Performance Test</w:t>
      </w:r>
    </w:p>
    <w:bookmarkEnd w:id="328"/>
    <w:p w14:paraId="081DD414" w14:textId="3816C677" w:rsidR="000160CD" w:rsidRPr="009F6850" w:rsidRDefault="008B5357" w:rsidP="00EE7BBB">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449B1A72" w14:textId="2E795D98" w:rsidR="00706B47" w:rsidRPr="009F6850" w:rsidRDefault="00A37A03" w:rsidP="00706B47">
      <w:pPr>
        <w:keepNext/>
        <w:spacing w:line="360" w:lineRule="auto"/>
        <w:jc w:val="thaiDistribute"/>
      </w:pPr>
      <w:r w:rsidRPr="009F6850">
        <w:br w:type="page"/>
      </w:r>
    </w:p>
    <w:p w14:paraId="34C350AA" w14:textId="39D31C0F" w:rsidR="00CF5249" w:rsidRPr="001C319A" w:rsidRDefault="00551926" w:rsidP="00F237D6">
      <w:pPr>
        <w:spacing w:line="360" w:lineRule="auto"/>
        <w:jc w:val="thaiDistribute"/>
      </w:pPr>
      <w:r>
        <w:rPr>
          <w:rFonts w:cstheme="minorBidi"/>
          <w:cs/>
        </w:rPr>
        <w:lastRenderedPageBreak/>
        <w:tab/>
      </w:r>
      <w:r w:rsidR="00615176" w:rsidRPr="001C319A">
        <w:t>4.4.2.</w:t>
      </w:r>
      <w:r w:rsidR="008B1BC0">
        <w:rPr>
          <w:rFonts w:cstheme="minorBidi"/>
        </w:rPr>
        <w:t>1</w:t>
      </w:r>
      <w:r w:rsidR="00615176" w:rsidRPr="001C319A">
        <w:t xml:space="preserve"> </w:t>
      </w:r>
      <w:r w:rsidR="00C301B8" w:rsidRPr="001C319A">
        <w:t>Test if the number of transactions would cause a change in performance of the XDS Document Registry to perform the Document Register function.</w:t>
      </w:r>
    </w:p>
    <w:p w14:paraId="704DEF47" w14:textId="2EF0065E" w:rsidR="00F237D6" w:rsidRPr="001C319A" w:rsidRDefault="00F237D6" w:rsidP="00975665">
      <w:pPr>
        <w:spacing w:line="360" w:lineRule="auto"/>
        <w:jc w:val="thaiDistribute"/>
      </w:pPr>
      <w:r w:rsidRPr="001C319A">
        <w:tab/>
      </w:r>
      <w:r w:rsidR="008B1BC0" w:rsidRPr="005933C7">
        <w:rPr>
          <w:highlight w:val="yellow"/>
        </w:rPr>
        <w:t xml:space="preserve">The "Single Node" line was the averaged processing time monitored </w:t>
      </w:r>
      <w:r w:rsidR="005E7EAB">
        <w:rPr>
          <w:highlight w:val="yellow"/>
        </w:rPr>
        <w:t>at</w:t>
      </w:r>
      <w:r w:rsidR="008B1BC0" w:rsidRPr="005933C7">
        <w:rPr>
          <w:highlight w:val="yellow"/>
        </w:rPr>
        <w:t xml:space="preserve"> the 1st Node performing the Document Register function when there is only one node performing the function. The "All Nodes" line was the average processing time monitored </w:t>
      </w:r>
      <w:r w:rsidR="005E7EAB">
        <w:rPr>
          <w:highlight w:val="yellow"/>
        </w:rPr>
        <w:t>at</w:t>
      </w:r>
      <w:r w:rsidR="008B1BC0" w:rsidRPr="005933C7">
        <w:rPr>
          <w:highlight w:val="yellow"/>
        </w:rPr>
        <w:t xml:space="preserve"> the 1st 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p>
    <w:p w14:paraId="7FC9E537" w14:textId="2114DC4C" w:rsidR="00975665" w:rsidRPr="001C319A" w:rsidRDefault="00975665" w:rsidP="00975665">
      <w:pPr>
        <w:spacing w:line="360" w:lineRule="auto"/>
        <w:jc w:val="thaiDistribute"/>
      </w:pPr>
      <w:r w:rsidRPr="001C319A">
        <w:tab/>
      </w:r>
      <w:r w:rsidR="00435665" w:rsidRPr="001C319A">
        <w:fldChar w:fldCharType="begin" w:fldLock="1"/>
      </w:r>
      <w:r w:rsidR="00435665" w:rsidRPr="001C319A">
        <w:instrText xml:space="preserve"> REF _Ref76927450 \h </w:instrText>
      </w:r>
      <w:r w:rsidR="0023508D" w:rsidRPr="001C319A">
        <w:instrText xml:space="preserve"> \* MERGEFORMAT </w:instrText>
      </w:r>
      <w:r w:rsidR="00435665" w:rsidRPr="001C319A">
        <w:fldChar w:fldCharType="separate"/>
      </w:r>
      <w:r w:rsidR="008333E7" w:rsidRPr="007E339B">
        <w:t xml:space="preserve">Figure </w:t>
      </w:r>
      <w:r w:rsidR="008333E7">
        <w:rPr>
          <w:noProof/>
        </w:rPr>
        <w:t>4</w:t>
      </w:r>
      <w:r w:rsidR="008333E7" w:rsidRPr="007E339B">
        <w:rPr>
          <w:noProof/>
        </w:rPr>
        <w:noBreakHyphen/>
      </w:r>
      <w:r w:rsidR="008333E7">
        <w:rPr>
          <w:noProof/>
        </w:rPr>
        <w:t>72</w:t>
      </w:r>
      <w:r w:rsidR="00435665" w:rsidRPr="001C319A">
        <w:fldChar w:fldCharType="end"/>
      </w:r>
      <w:r w:rsidRPr="001C319A">
        <w:t xml:space="preserve"> shows that when all nodes perform the Document Register function at the same time, it took a longer time to complete the function when compared to the situation when there is only a single node perform the Document Register function.</w:t>
      </w:r>
      <w:r w:rsidR="00781771">
        <w:t xml:space="preserve"> </w:t>
      </w:r>
      <w:r w:rsidR="00781771" w:rsidRPr="00781771">
        <w:t xml:space="preserve">The raw results can be further inspected in Appendix Section </w:t>
      </w:r>
      <w:r w:rsidR="009F7E08">
        <w:t>C</w:t>
      </w:r>
      <w:r w:rsidR="00781771" w:rsidRPr="00781771">
        <w:t>.</w:t>
      </w:r>
    </w:p>
    <w:p w14:paraId="0F05311B" w14:textId="20F882C3" w:rsidR="00975665" w:rsidRPr="001C319A" w:rsidRDefault="00975665" w:rsidP="00331D46">
      <w:pPr>
        <w:spacing w:line="360" w:lineRule="auto"/>
        <w:jc w:val="thaiDistribute"/>
      </w:pPr>
      <w:r w:rsidRPr="001C319A">
        <w:tab/>
      </w:r>
      <w:r w:rsidR="00794BA6" w:rsidRPr="00C7573E">
        <w:rPr>
          <w:highlight w:val="yellow"/>
        </w:rPr>
        <w:t xml:space="preserve">Evidently, the nature of the 7-Nodes Example which its Blockchain nodes need to share processing units of the same host machine could be the main factor affecting the performance. Additionally, the Document Register function is where the XDS Document Registry actor performs a Block validation task for the Blockchain network. Its performance would not depend on the number of transactions entering the Blockchain. So, the shared processing unit environment may be affecting the performance of each node resulting in a difference in performance as shown in </w:t>
      </w:r>
      <w:r w:rsidR="00AC5780">
        <w:rPr>
          <w:highlight w:val="yellow"/>
        </w:rPr>
        <w:br/>
      </w:r>
      <w:r w:rsidR="005E3DC0" w:rsidRPr="00C7573E">
        <w:rPr>
          <w:highlight w:val="yellow"/>
        </w:rPr>
        <w:fldChar w:fldCharType="begin" w:fldLock="1"/>
      </w:r>
      <w:r w:rsidR="005E3DC0" w:rsidRPr="00C7573E">
        <w:rPr>
          <w:highlight w:val="yellow"/>
        </w:rPr>
        <w:instrText xml:space="preserve"> REF _Ref76927450 \h </w:instrText>
      </w:r>
      <w:r w:rsidR="00A65E80" w:rsidRPr="00C7573E">
        <w:rPr>
          <w:highlight w:val="yellow"/>
        </w:rPr>
        <w:instrText xml:space="preserve"> \* MERGEFORMAT </w:instrText>
      </w:r>
      <w:r w:rsidR="005E3DC0" w:rsidRPr="00C7573E">
        <w:rPr>
          <w:highlight w:val="yellow"/>
        </w:rPr>
      </w:r>
      <w:r w:rsidR="005E3DC0" w:rsidRPr="00C7573E">
        <w:rPr>
          <w:highlight w:val="yellow"/>
        </w:rPr>
        <w:fldChar w:fldCharType="separate"/>
      </w:r>
      <w:r w:rsidR="008333E7" w:rsidRPr="008333E7">
        <w:rPr>
          <w:highlight w:val="yellow"/>
        </w:rPr>
        <w:t xml:space="preserve">Figure </w:t>
      </w:r>
      <w:r w:rsidR="008333E7" w:rsidRPr="008333E7">
        <w:rPr>
          <w:noProof/>
          <w:highlight w:val="yellow"/>
        </w:rPr>
        <w:t>4</w:t>
      </w:r>
      <w:r w:rsidR="008333E7" w:rsidRPr="008333E7">
        <w:rPr>
          <w:noProof/>
          <w:highlight w:val="yellow"/>
        </w:rPr>
        <w:noBreakHyphen/>
        <w:t>72</w:t>
      </w:r>
      <w:r w:rsidR="005E3DC0" w:rsidRPr="00C7573E">
        <w:rPr>
          <w:highlight w:val="yellow"/>
        </w:rPr>
        <w:fldChar w:fldCharType="end"/>
      </w:r>
    </w:p>
    <w:p w14:paraId="55A0254F" w14:textId="77777777" w:rsidR="0096498E" w:rsidRPr="00761728" w:rsidRDefault="00E10EC0" w:rsidP="0096498E">
      <w:pPr>
        <w:keepNext/>
        <w:rPr>
          <w:highlight w:val="yellow"/>
        </w:rPr>
      </w:pPr>
      <w:r w:rsidRPr="00761728">
        <w:rPr>
          <w:noProof/>
          <w:highlight w:val="yellow"/>
        </w:rPr>
        <w:lastRenderedPageBreak/>
        <w:drawing>
          <wp:inline distT="0" distB="0" distL="0" distR="0" wp14:anchorId="51AA2B00" wp14:editId="53CED0F5">
            <wp:extent cx="5486400" cy="2762250"/>
            <wp:effectExtent l="0" t="0" r="0"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14:paraId="570937B9" w14:textId="0973CDD5" w:rsidR="003F6D78" w:rsidRDefault="0096498E" w:rsidP="00082CE3">
      <w:pPr>
        <w:pStyle w:val="Caption"/>
        <w:jc w:val="center"/>
      </w:pPr>
      <w:bookmarkStart w:id="329" w:name="_Ref76927450"/>
      <w:bookmarkStart w:id="330" w:name="_Ref76935886"/>
      <w:bookmarkStart w:id="331" w:name="_Ref79340417"/>
      <w:r w:rsidRPr="007E339B">
        <w:t xml:space="preserve">Figure </w:t>
      </w:r>
      <w:fldSimple w:instr=" STYLEREF 1 \s " w:fldLock="1">
        <w:r w:rsidR="008333E7">
          <w:rPr>
            <w:noProof/>
          </w:rPr>
          <w:t>4</w:t>
        </w:r>
      </w:fldSimple>
      <w:r w:rsidRPr="007E339B">
        <w:noBreakHyphen/>
      </w:r>
      <w:fldSimple w:instr=" SEQ Figure \* ARABIC \s 1 " w:fldLock="1">
        <w:r w:rsidR="008333E7">
          <w:rPr>
            <w:noProof/>
          </w:rPr>
          <w:t>72</w:t>
        </w:r>
      </w:fldSimple>
      <w:bookmarkEnd w:id="329"/>
      <w:r w:rsidRPr="007E339B">
        <w:t xml:space="preserve"> </w:t>
      </w:r>
      <w:bookmarkStart w:id="332" w:name="_Ref76935880"/>
      <w:bookmarkStart w:id="333" w:name="_Ref79340388"/>
      <w:r w:rsidRPr="007E339B">
        <w:t>Performance comparison</w:t>
      </w:r>
      <w:r w:rsidR="00082CE3">
        <w:t xml:space="preserve"> of the system performing </w:t>
      </w:r>
      <w:r w:rsidR="00082CE3" w:rsidRPr="007E339B">
        <w:t>the Document Register</w:t>
      </w:r>
      <w:r w:rsidR="00082CE3">
        <w:t xml:space="preserve"> function</w:t>
      </w:r>
      <w:r w:rsidRPr="007E339B">
        <w:t xml:space="preserve"> between</w:t>
      </w:r>
      <w:r w:rsidR="00082CE3">
        <w:t xml:space="preserve"> </w:t>
      </w:r>
      <w:r w:rsidRPr="007E339B">
        <w:t xml:space="preserve">when </w:t>
      </w:r>
      <w:r w:rsidR="00082CE3">
        <w:t xml:space="preserve">performed by </w:t>
      </w:r>
      <w:r w:rsidRPr="007E339B">
        <w:t xml:space="preserve">only a single node and </w:t>
      </w:r>
      <w:r w:rsidR="005F4976">
        <w:br/>
      </w:r>
      <w:r w:rsidRPr="007E339B">
        <w:t xml:space="preserve">when </w:t>
      </w:r>
      <w:r w:rsidR="00082CE3">
        <w:t xml:space="preserve">performed by </w:t>
      </w:r>
      <w:r w:rsidRPr="007E339B">
        <w:t>all nodes at the same time</w:t>
      </w:r>
      <w:bookmarkEnd w:id="330"/>
      <w:bookmarkEnd w:id="332"/>
      <w:r w:rsidR="00082CE3">
        <w:t xml:space="preserve"> </w:t>
      </w:r>
      <w:r w:rsidR="005F4976">
        <w:br/>
      </w:r>
      <w:r w:rsidR="00DC705C">
        <w:t>(</w:t>
      </w:r>
      <w:r w:rsidR="001E6DF6" w:rsidRPr="007E339B">
        <w:t xml:space="preserve">without </w:t>
      </w:r>
      <w:r w:rsidR="00082CE3">
        <w:t>triggering</w:t>
      </w:r>
      <w:r w:rsidR="00DC705C">
        <w:t xml:space="preserve"> the</w:t>
      </w:r>
      <w:r w:rsidR="001E6DF6" w:rsidRPr="007E339B">
        <w:t xml:space="preserve"> Document Query</w:t>
      </w:r>
      <w:r w:rsidR="00DC705C">
        <w:t xml:space="preserve"> function at the time)</w:t>
      </w:r>
      <w:bookmarkEnd w:id="331"/>
      <w:bookmarkEnd w:id="333"/>
      <w:r w:rsidR="003F6D78">
        <w:br w:type="page"/>
      </w:r>
    </w:p>
    <w:p w14:paraId="4B437259" w14:textId="53919B3C" w:rsidR="003F1C2E" w:rsidRPr="009F6850" w:rsidRDefault="003F1C2E" w:rsidP="003F1C2E">
      <w:pPr>
        <w:spacing w:line="360" w:lineRule="auto"/>
        <w:jc w:val="thaiDistribute"/>
      </w:pPr>
      <w:r w:rsidRPr="009F6850">
        <w:lastRenderedPageBreak/>
        <w:tab/>
        <w:t>4.4.2.</w:t>
      </w:r>
      <w:r w:rsidR="008B1BC0">
        <w:t>2</w:t>
      </w:r>
      <w:r w:rsidRPr="009F6850">
        <w:t xml:space="preserve"> Test if the number of search keywords would cause a change in performance of Document Query function.</w:t>
      </w:r>
    </w:p>
    <w:p w14:paraId="758692FA" w14:textId="77777777" w:rsidR="003F1C2E" w:rsidRPr="009F6850" w:rsidRDefault="003F1C2E" w:rsidP="003F1C2E">
      <w:pPr>
        <w:spacing w:line="360" w:lineRule="auto"/>
        <w:jc w:val="thaiDistribute"/>
      </w:pPr>
      <w:r w:rsidRPr="009F6850">
        <w:tab/>
        <w:t>This setup is performed by trigger the XDS Document Consumer Actor to start the Document Query function which prompts for input from the user. The user then inputs metadata attributes values of each transaction sample (Tx1 – Tx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minimum" search keywords will include only two attribute values while the "maximum" search keywords will include fourteen attribute values. Both will be performing the "FindDocument" query type which is the only stable query type available in the current version of the implementation.</w:t>
      </w:r>
    </w:p>
    <w:p w14:paraId="04C26012" w14:textId="3DFB046D" w:rsidR="003F1C2E" w:rsidRPr="009F6850" w:rsidRDefault="003F1C2E" w:rsidP="003F1C2E">
      <w:pPr>
        <w:spacing w:line="360" w:lineRule="auto"/>
        <w:jc w:val="thaiDistribute"/>
      </w:pPr>
      <w:r w:rsidRPr="009F6850">
        <w:tab/>
        <w:t xml:space="preserve">The Document Query with minimum keywords took an average process time of </w:t>
      </w:r>
      <w:r w:rsidRPr="009F6850">
        <w:rPr>
          <w:cs/>
        </w:rPr>
        <w:t xml:space="preserve">302.5096151 </w:t>
      </w:r>
      <w:r w:rsidRPr="009F6850">
        <w:t xml:space="preserve">milliseconds to complete the function. The Document Query with maximum keywords took an average process time of </w:t>
      </w:r>
      <w:r w:rsidRPr="009F6850">
        <w:rPr>
          <w:cs/>
        </w:rPr>
        <w:t xml:space="preserve">298.9329658 </w:t>
      </w:r>
      <w:r w:rsidRPr="009F6850">
        <w:t xml:space="preserve">milliseconds to complete the function. </w:t>
      </w:r>
      <w:r w:rsidRPr="009F6850">
        <w:fldChar w:fldCharType="begin" w:fldLock="1"/>
      </w:r>
      <w:r w:rsidRPr="009F6850">
        <w:instrText xml:space="preserve"> REF _Ref76733852 \h  \* MERGEFORMAT </w:instrText>
      </w:r>
      <w:r w:rsidRPr="009F6850">
        <w:fldChar w:fldCharType="separate"/>
      </w:r>
      <w:r w:rsidR="008333E7" w:rsidRPr="009F6850">
        <w:t xml:space="preserve">Figure </w:t>
      </w:r>
      <w:r w:rsidR="008333E7">
        <w:rPr>
          <w:noProof/>
        </w:rPr>
        <w:t>4</w:t>
      </w:r>
      <w:r w:rsidR="008333E7" w:rsidRPr="009F6850">
        <w:rPr>
          <w:noProof/>
        </w:rPr>
        <w:noBreakHyphen/>
      </w:r>
      <w:r w:rsidR="008333E7">
        <w:rPr>
          <w:noProof/>
        </w:rPr>
        <w:t>73</w:t>
      </w:r>
      <w:r w:rsidRPr="009F6850">
        <w:fldChar w:fldCharType="end"/>
      </w:r>
      <w:r w:rsidRPr="009F6850">
        <w:rPr>
          <w:cs/>
        </w:rPr>
        <w:t xml:space="preserve"> </w:t>
      </w:r>
      <w:r w:rsidRPr="009F6850">
        <w:t>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2FEC4ABD" w14:textId="0B5EC1E6" w:rsidR="003F1C2E" w:rsidRPr="00A12C77" w:rsidRDefault="00A12C77" w:rsidP="00A12C77">
      <w:pPr>
        <w:spacing w:line="360" w:lineRule="auto"/>
        <w:jc w:val="thaiDistribute"/>
      </w:pPr>
      <w:r>
        <w:tab/>
      </w:r>
      <w:r w:rsidRPr="00952E2F">
        <w:rPr>
          <w:highlight w:val="yellow"/>
        </w:rPr>
        <w:t>This is an expected result as the Document Query function program only used provided search keywords to search for the matching transaction registered in the Blockchain ledger. The function simply sequentially cycles through the registered transaction one by one until the matching result was found. The number of provided search keywords would not affect the performance of the system.</w:t>
      </w:r>
    </w:p>
    <w:p w14:paraId="16FBF0FB" w14:textId="77777777" w:rsidR="003F1C2E" w:rsidRPr="009F6850" w:rsidRDefault="003F1C2E" w:rsidP="003F1C2E">
      <w:pPr>
        <w:keepNext/>
        <w:spacing w:line="360" w:lineRule="auto"/>
        <w:jc w:val="center"/>
      </w:pPr>
      <w:r w:rsidRPr="009F6850">
        <w:rPr>
          <w:noProof/>
          <w:color w:val="FF0000"/>
        </w:rPr>
        <w:lastRenderedPageBreak/>
        <w:drawing>
          <wp:inline distT="0" distB="0" distL="0" distR="0" wp14:anchorId="2A662DD1" wp14:editId="122C8F12">
            <wp:extent cx="5469147" cy="3347050"/>
            <wp:effectExtent l="0" t="0" r="17780" b="63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5A588920" w14:textId="38E18E65" w:rsidR="003F1C2E" w:rsidRPr="009F6850" w:rsidRDefault="003F1C2E" w:rsidP="003F1C2E">
      <w:pPr>
        <w:pStyle w:val="Caption"/>
        <w:jc w:val="center"/>
      </w:pPr>
      <w:bookmarkStart w:id="334" w:name="_Ref76733852"/>
      <w:bookmarkStart w:id="335" w:name="_Ref76755321"/>
      <w:bookmarkStart w:id="336" w:name="_Ref79340406"/>
      <w:r w:rsidRPr="009F6850">
        <w:t xml:space="preserve">Figure </w:t>
      </w:r>
      <w:r w:rsidR="00AC6210">
        <w:fldChar w:fldCharType="begin" w:fldLock="1"/>
      </w:r>
      <w:r w:rsidR="00AC6210">
        <w:instrText xml:space="preserve"> STYLEREF 1 \s </w:instrText>
      </w:r>
      <w:r w:rsidR="00AC6210">
        <w:fldChar w:fldCharType="separate"/>
      </w:r>
      <w:r w:rsidR="008333E7">
        <w:rPr>
          <w:noProof/>
        </w:rPr>
        <w:t>4</w:t>
      </w:r>
      <w:r w:rsidR="00AC6210">
        <w:rPr>
          <w:noProof/>
        </w:rPr>
        <w:fldChar w:fldCharType="end"/>
      </w:r>
      <w:r w:rsidRPr="009F6850">
        <w:noBreakHyphen/>
      </w:r>
      <w:r w:rsidR="00AC6210">
        <w:fldChar w:fldCharType="begin" w:fldLock="1"/>
      </w:r>
      <w:r w:rsidR="00AC6210">
        <w:instrText xml:space="preserve"> SEQ Figure \* ARABIC \s 1 </w:instrText>
      </w:r>
      <w:r w:rsidR="00AC6210">
        <w:fldChar w:fldCharType="separate"/>
      </w:r>
      <w:r w:rsidR="008333E7">
        <w:rPr>
          <w:noProof/>
        </w:rPr>
        <w:t>73</w:t>
      </w:r>
      <w:r w:rsidR="00AC6210">
        <w:rPr>
          <w:noProof/>
        </w:rPr>
        <w:fldChar w:fldCharType="end"/>
      </w:r>
      <w:bookmarkEnd w:id="334"/>
      <w:r w:rsidRPr="009F6850">
        <w:t xml:space="preserve"> </w:t>
      </w:r>
      <w:bookmarkStart w:id="337" w:name="_Ref76755205"/>
      <w:bookmarkStart w:id="338" w:name="_Ref76935866"/>
      <w:r w:rsidRPr="009F6850">
        <w:t>Process</w:t>
      </w:r>
      <w:r w:rsidR="008D58EB">
        <w:t>ing</w:t>
      </w:r>
      <w:r w:rsidRPr="009F6850">
        <w:t xml:space="preserve"> time</w:t>
      </w:r>
      <w:bookmarkEnd w:id="335"/>
      <w:bookmarkEnd w:id="337"/>
      <w:r w:rsidRPr="009F6850">
        <w:t xml:space="preserve"> to complete Document Query</w:t>
      </w:r>
      <w:bookmarkEnd w:id="336"/>
      <w:bookmarkEnd w:id="338"/>
    </w:p>
    <w:p w14:paraId="11917675" w14:textId="77777777" w:rsidR="003F1C2E" w:rsidRPr="003F6D78" w:rsidRDefault="003F1C2E" w:rsidP="003F1C2E">
      <w:pPr>
        <w:spacing w:after="240"/>
        <w:jc w:val="center"/>
        <w:rPr>
          <w:rFonts w:cstheme="minorBidi"/>
          <w:cs/>
        </w:rPr>
      </w:pPr>
      <w:r w:rsidRPr="009F6850">
        <w:t>compared between minimum keywords and maximum keywords</w:t>
      </w:r>
    </w:p>
    <w:p w14:paraId="78F788AE" w14:textId="77777777" w:rsidR="003F1C2E" w:rsidRDefault="003F1C2E" w:rsidP="008132D5">
      <w:pPr>
        <w:spacing w:line="360" w:lineRule="auto"/>
        <w:jc w:val="thaiDistribute"/>
      </w:pPr>
    </w:p>
    <w:p w14:paraId="62128393" w14:textId="77777777" w:rsidR="004B6D8B" w:rsidRDefault="004B6D8B" w:rsidP="008132D5">
      <w:pPr>
        <w:spacing w:line="360" w:lineRule="auto"/>
        <w:jc w:val="thaiDistribute"/>
      </w:pPr>
      <w:r>
        <w:br w:type="page"/>
      </w:r>
    </w:p>
    <w:p w14:paraId="03A6C3AC" w14:textId="43C5F77A" w:rsidR="00093BF3" w:rsidRPr="009F6850" w:rsidRDefault="00093BF3" w:rsidP="00F26F22">
      <w:pPr>
        <w:spacing w:line="360" w:lineRule="auto"/>
        <w:jc w:val="thaiDistribute"/>
        <w:sectPr w:rsidR="00093BF3" w:rsidRPr="009F6850" w:rsidSect="008C5EA2">
          <w:headerReference w:type="even" r:id="rId147"/>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339"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339"/>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conslusion</w:t>
      </w:r>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340" w:name="CHAPTERV_51"/>
      <w:r w:rsidRPr="00820112">
        <w:rPr>
          <w:b/>
          <w:bCs/>
          <w:sz w:val="28"/>
        </w:rPr>
        <w:t>5.</w:t>
      </w:r>
      <w:r w:rsidR="002C772A">
        <w:rPr>
          <w:rFonts w:cstheme="minorBidi"/>
          <w:b/>
          <w:bCs/>
          <w:sz w:val="28"/>
        </w:rPr>
        <w:t>1</w:t>
      </w:r>
      <w:r w:rsidR="00820112" w:rsidRPr="00820112">
        <w:rPr>
          <w:b/>
          <w:bCs/>
          <w:sz w:val="28"/>
        </w:rPr>
        <w:t xml:space="preserve"> Discussion</w:t>
      </w:r>
    </w:p>
    <w:bookmarkEnd w:id="340"/>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 xml:space="preserve">Amongst many metadata attributes, there are attributes that value can expose patients' confidential information into the Blockchain network. For example, "DocumentEntry.sourcePatientInfo"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Smartcontract was limited by its gas requirement. Every task performed by Smartc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341" w:name="CHAPTERV_52"/>
      <w:r w:rsidRPr="00820112">
        <w:rPr>
          <w:b/>
          <w:bCs/>
          <w:sz w:val="28"/>
        </w:rPr>
        <w:t>5.</w:t>
      </w:r>
      <w:r>
        <w:rPr>
          <w:b/>
          <w:bCs/>
          <w:sz w:val="28"/>
        </w:rPr>
        <w:t>2</w:t>
      </w:r>
      <w:r w:rsidRPr="00820112">
        <w:rPr>
          <w:b/>
          <w:bCs/>
          <w:sz w:val="28"/>
        </w:rPr>
        <w:t xml:space="preserve"> Conclusion</w:t>
      </w:r>
    </w:p>
    <w:bookmarkEnd w:id="341"/>
    <w:p w14:paraId="5DF50A93" w14:textId="78842354" w:rsidR="00E10FF5" w:rsidRDefault="002C772A" w:rsidP="008132D5">
      <w:pPr>
        <w:spacing w:line="360" w:lineRule="auto"/>
        <w:jc w:val="thaiDistribute"/>
      </w:pPr>
      <w:r w:rsidRPr="00820112">
        <w:tab/>
        <w:t>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148"/>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342" w:name="REFERENCE"/>
      <w:r w:rsidRPr="00212F19">
        <w:rPr>
          <w:b/>
          <w:bCs/>
          <w:sz w:val="28"/>
          <w:szCs w:val="28"/>
        </w:rPr>
        <w:lastRenderedPageBreak/>
        <w:t>REFERENCE</w:t>
      </w:r>
    </w:p>
    <w:bookmarkEnd w:id="342"/>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53FDEB32" w14:textId="05FDCEDD" w:rsidR="0029292E" w:rsidRPr="0029292E" w:rsidRDefault="00610514" w:rsidP="0029292E">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29292E" w:rsidRPr="0029292E">
        <w:rPr>
          <w:noProof/>
          <w:sz w:val="22"/>
        </w:rPr>
        <w:t xml:space="preserve">[1] </w:t>
      </w:r>
      <w:r w:rsidR="0029292E" w:rsidRPr="0029292E">
        <w:rPr>
          <w:noProof/>
          <w:sz w:val="22"/>
        </w:rPr>
        <w:tab/>
        <w:t>Weinelt B. Digital Transformation of Industries. Logistics Industry, http://reports.weforum.org/digital-transformation/wp-content/blogs.dir/94/mp/files/pages/files/digital-enterprise-narrative-final-january-2016.pdf (2016).</w:t>
      </w:r>
    </w:p>
    <w:p w14:paraId="4F34CAA2"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 </w:t>
      </w:r>
      <w:r w:rsidRPr="0029292E">
        <w:rPr>
          <w:noProof/>
          <w:sz w:val="22"/>
        </w:rPr>
        <w:tab/>
        <w:t xml:space="preserve">Marcelo A, Medeiros D, Ramesh K, et al. Transforming Health Systems Through Good Digital Health Governance. </w:t>
      </w:r>
      <w:r w:rsidRPr="0029292E">
        <w:rPr>
          <w:i/>
          <w:iCs/>
          <w:noProof/>
          <w:sz w:val="22"/>
        </w:rPr>
        <w:t>adb Sustain Dev Work Pap Ser</w:t>
      </w:r>
      <w:r w:rsidRPr="0029292E">
        <w:rPr>
          <w:noProof/>
          <w:sz w:val="22"/>
        </w:rPr>
        <w:t xml:space="preserve"> 2018; 1–15.</w:t>
      </w:r>
    </w:p>
    <w:p w14:paraId="374E9127"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 </w:t>
      </w:r>
      <w:r w:rsidRPr="0029292E">
        <w:rPr>
          <w:noProof/>
          <w:sz w:val="22"/>
        </w:rPr>
        <w:tab/>
        <w:t xml:space="preserve">Shaw T, Hines M, Kielly C. </w:t>
      </w:r>
      <w:r w:rsidRPr="0029292E">
        <w:rPr>
          <w:i/>
          <w:iCs/>
          <w:noProof/>
          <w:sz w:val="22"/>
        </w:rPr>
        <w:t>Impact of Digital Health on the Safety and Quality of Health Care</w:t>
      </w:r>
      <w:r w:rsidRPr="0029292E">
        <w:rPr>
          <w:noProof/>
          <w:sz w:val="22"/>
        </w:rPr>
        <w:t>, https://www.safetyandquality.gov.au/wp-content/uploads/2018/02/Report-The-Impact-of-Digital-Health-on-Safety-and-Quality-of-Healthcar....pdf (2000).</w:t>
      </w:r>
    </w:p>
    <w:p w14:paraId="5C23590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 </w:t>
      </w:r>
      <w:r w:rsidRPr="0029292E">
        <w:rPr>
          <w:noProof/>
          <w:sz w:val="22"/>
        </w:rPr>
        <w:tab/>
        <w:t xml:space="preserve">Cisco. The Digitization of the Healthcare Industry: Using Technology to Transform Care. </w:t>
      </w:r>
      <w:r w:rsidRPr="0029292E">
        <w:rPr>
          <w:i/>
          <w:iCs/>
          <w:noProof/>
          <w:sz w:val="22"/>
        </w:rPr>
        <w:t>Cisco</w:t>
      </w:r>
      <w:r w:rsidRPr="0029292E">
        <w:rPr>
          <w:noProof/>
          <w:sz w:val="22"/>
        </w:rPr>
        <w:t xml:space="preserve"> 2017; 1: 12.</w:t>
      </w:r>
    </w:p>
    <w:p w14:paraId="531AABB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 </w:t>
      </w:r>
      <w:r w:rsidRPr="0029292E">
        <w:rPr>
          <w:noProof/>
          <w:sz w:val="22"/>
        </w:rPr>
        <w:tab/>
        <w:t xml:space="preserve">Bullhound G. </w:t>
      </w:r>
      <w:r w:rsidRPr="0029292E">
        <w:rPr>
          <w:i/>
          <w:iCs/>
          <w:noProof/>
          <w:sz w:val="22"/>
        </w:rPr>
        <w:t>Digital healthcare</w:t>
      </w:r>
      <w:r w:rsidRPr="0029292E">
        <w:rPr>
          <w:noProof/>
          <w:sz w:val="22"/>
        </w:rPr>
        <w:t>. 2015.</w:t>
      </w:r>
    </w:p>
    <w:p w14:paraId="413B883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6] </w:t>
      </w:r>
      <w:r w:rsidRPr="0029292E">
        <w:rPr>
          <w:noProof/>
          <w:sz w:val="22"/>
        </w:rPr>
        <w:tab/>
        <w:t xml:space="preserve">Meskó B, Drobni Z, Bényei É, et al. Digital health is a cultural transformation of traditional healthcare. </w:t>
      </w:r>
      <w:r w:rsidRPr="0029292E">
        <w:rPr>
          <w:i/>
          <w:iCs/>
          <w:noProof/>
          <w:sz w:val="22"/>
        </w:rPr>
        <w:t>mHealth</w:t>
      </w:r>
      <w:r w:rsidRPr="0029292E">
        <w:rPr>
          <w:noProof/>
          <w:sz w:val="22"/>
        </w:rPr>
        <w:t xml:space="preserve"> 2017; 3: 38–38.</w:t>
      </w:r>
    </w:p>
    <w:p w14:paraId="23E4966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7] </w:t>
      </w:r>
      <w:r w:rsidRPr="0029292E">
        <w:rPr>
          <w:noProof/>
          <w:sz w:val="22"/>
        </w:rPr>
        <w:tab/>
        <w:t>Carestream Health. Interoperability : Connecting the Healthcare Enterprise to Deliver Responsive Patient Care. 2015; 1–9.</w:t>
      </w:r>
    </w:p>
    <w:p w14:paraId="136B5FD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8] </w:t>
      </w:r>
      <w:r w:rsidRPr="0029292E">
        <w:rPr>
          <w:noProof/>
          <w:sz w:val="22"/>
        </w:rPr>
        <w:tab/>
        <w:t>PolicyMedical. Interoperability in Healthcare: To Have or Not to Have, https://www.policymedical.com/interoperability-healthcare/ (accessed 22 September 2018).</w:t>
      </w:r>
    </w:p>
    <w:p w14:paraId="1947795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9] </w:t>
      </w:r>
      <w:r w:rsidRPr="0029292E">
        <w:rPr>
          <w:noProof/>
          <w:sz w:val="22"/>
        </w:rPr>
        <w:tab/>
        <w:t>Interoperability DH. Digital Healthcare Interoperability.</w:t>
      </w:r>
    </w:p>
    <w:p w14:paraId="6606E315"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0] </w:t>
      </w:r>
      <w:r w:rsidRPr="0029292E">
        <w:rPr>
          <w:noProof/>
          <w:sz w:val="22"/>
        </w:rPr>
        <w:tab/>
        <w:t xml:space="preserve">Healthcare Information and Management Systems Society. Definition of Interoperability. </w:t>
      </w:r>
      <w:r w:rsidRPr="0029292E">
        <w:rPr>
          <w:i/>
          <w:iCs/>
          <w:noProof/>
          <w:sz w:val="22"/>
        </w:rPr>
        <w:t>Himss</w:t>
      </w:r>
      <w:r w:rsidRPr="0029292E">
        <w:rPr>
          <w:noProof/>
          <w:sz w:val="22"/>
        </w:rPr>
        <w:t xml:space="preserve"> 2013; 2013.</w:t>
      </w:r>
    </w:p>
    <w:p w14:paraId="31428CB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1] </w:t>
      </w:r>
      <w:r w:rsidRPr="0029292E">
        <w:rPr>
          <w:noProof/>
          <w:sz w:val="22"/>
        </w:rPr>
        <w:tab/>
        <w:t xml:space="preserve">Oracle. Interoperability : A Key to Meaningful Use. </w:t>
      </w:r>
      <w:r w:rsidRPr="0029292E">
        <w:rPr>
          <w:i/>
          <w:iCs/>
          <w:noProof/>
          <w:sz w:val="22"/>
        </w:rPr>
        <w:t>Solutions</w:t>
      </w:r>
      <w:r w:rsidRPr="0029292E">
        <w:rPr>
          <w:noProof/>
          <w:sz w:val="22"/>
        </w:rPr>
        <w:t>, http://www.oracle.com/us/industries/healthcare/interoperability-wp-188782.pdf (2010).</w:t>
      </w:r>
    </w:p>
    <w:p w14:paraId="611D64D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lastRenderedPageBreak/>
        <w:t xml:space="preserve">[12] </w:t>
      </w:r>
      <w:r w:rsidRPr="0029292E">
        <w:rPr>
          <w:noProof/>
          <w:sz w:val="22"/>
        </w:rPr>
        <w:tab/>
        <w:t>HIMSS. What is Interoperability?, https://www.himss.org/library/interoperability-standards/what-is-interoperability (accessed 27 April 2019).</w:t>
      </w:r>
    </w:p>
    <w:p w14:paraId="3FB3029F"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3] </w:t>
      </w:r>
      <w:r w:rsidRPr="0029292E">
        <w:rPr>
          <w:noProof/>
          <w:sz w:val="22"/>
        </w:rPr>
        <w:tab/>
        <w:t>Paige Goodhew. Why Healthcare Interoperability Matters | Redox, https://www.redoxengine.com/blog/why-healthcare-interoperability-matters/ (accessed 27 April 2019).</w:t>
      </w:r>
    </w:p>
    <w:p w14:paraId="5178582A"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4] </w:t>
      </w:r>
      <w:r w:rsidRPr="0029292E">
        <w:rPr>
          <w:noProof/>
          <w:sz w:val="22"/>
        </w:rPr>
        <w:tab/>
        <w:t>Dr.David Hay. Why is interoperability so important for healthcare organisations? | Orion Health, https://orionhealth.com/global/knowledge-hub/blogs/why-is-interoperability-so-important-for-healthcare-organisations/ (accessed 27 April 2019).</w:t>
      </w:r>
    </w:p>
    <w:p w14:paraId="10DB2B4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5] </w:t>
      </w:r>
      <w:r w:rsidRPr="0029292E">
        <w:rPr>
          <w:noProof/>
          <w:sz w:val="22"/>
        </w:rPr>
        <w:tab/>
        <w:t xml:space="preserve">Le Bris A, Asri W El. STATE OF CYBERSECURITY &amp;amp; CYBER THREATS IN HEALTHCARE ORGANIZATIONS Applied Cybersecurity Strategy for Managers. </w:t>
      </w:r>
      <w:r w:rsidRPr="0029292E">
        <w:rPr>
          <w:i/>
          <w:iCs/>
          <w:noProof/>
          <w:sz w:val="22"/>
        </w:rPr>
        <w:t>ESSEC Bus Sch</w:t>
      </w:r>
      <w:r w:rsidRPr="0029292E">
        <w:rPr>
          <w:noProof/>
          <w:sz w:val="22"/>
        </w:rPr>
        <w:t xml:space="preserve"> 2017; 13.</w:t>
      </w:r>
    </w:p>
    <w:p w14:paraId="4317615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6] </w:t>
      </w:r>
      <w:r w:rsidRPr="0029292E">
        <w:rPr>
          <w:noProof/>
          <w:sz w:val="22"/>
        </w:rPr>
        <w:tab/>
        <w:t>Healthcare IT News. The biggest healthcare breaches of 2017, https://www.healthcareitnews.com/slideshow/biggest-healthcare-breaches-2017-so-far?page=1 (accessed 11 September 2018).</w:t>
      </w:r>
    </w:p>
    <w:p w14:paraId="72FD07D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7] </w:t>
      </w:r>
      <w:r w:rsidRPr="0029292E">
        <w:rPr>
          <w:noProof/>
          <w:sz w:val="22"/>
        </w:rPr>
        <w:tab/>
        <w:t>HIPAA Journal. Largest Healthcare Data Breaches of 2018, https://www.hipaajournal.com/largest-healthcare-data-breaches-of-2018/ (accessed 27 April 2019).</w:t>
      </w:r>
    </w:p>
    <w:p w14:paraId="70228B6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8] </w:t>
      </w:r>
      <w:r w:rsidRPr="0029292E">
        <w:rPr>
          <w:noProof/>
          <w:sz w:val="22"/>
        </w:rPr>
        <w:tab/>
        <w:t>Healthcare IT News. The biggest healthcare data breaches of 2018 (so far), https://www.healthcareitnews.com/projects/biggest-healthcare-data-breaches-2018-so-far (accessed 27 April 2019).</w:t>
      </w:r>
    </w:p>
    <w:p w14:paraId="784B1FE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9] </w:t>
      </w:r>
      <w:r w:rsidRPr="0029292E">
        <w:rPr>
          <w:noProof/>
          <w:sz w:val="22"/>
        </w:rPr>
        <w:tab/>
        <w:t>IHE International Inc. About IHE, https://www.ihe.net/about_ihe/ (accessed 11 September 2018).</w:t>
      </w:r>
    </w:p>
    <w:p w14:paraId="7514866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0] </w:t>
      </w:r>
      <w:r w:rsidRPr="0029292E">
        <w:rPr>
          <w:noProof/>
          <w:sz w:val="22"/>
        </w:rPr>
        <w:tab/>
        <w:t>IHE International Inc. IHE Process, https://www.ihe.net/about_ihe/ihe_process/ (accessed 11 September 2018).</w:t>
      </w:r>
    </w:p>
    <w:p w14:paraId="2F7556B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1] </w:t>
      </w:r>
      <w:r w:rsidRPr="0029292E">
        <w:rPr>
          <w:noProof/>
          <w:sz w:val="22"/>
        </w:rPr>
        <w:tab/>
        <w:t>IHE International Inc. Profiles, https://www.ihe.net/resources/profiles/ (accessed 17 September 2018).</w:t>
      </w:r>
    </w:p>
    <w:p w14:paraId="438C8BF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2] </w:t>
      </w:r>
      <w:r w:rsidRPr="0029292E">
        <w:rPr>
          <w:noProof/>
          <w:sz w:val="22"/>
        </w:rPr>
        <w:tab/>
        <w:t xml:space="preserve">IHE International Inc. IHE IT Infrastructure ( ITI ) Technical Framework Volume 1 Integration Profiles. </w:t>
      </w:r>
      <w:r w:rsidRPr="0029292E">
        <w:rPr>
          <w:i/>
          <w:iCs/>
          <w:noProof/>
          <w:sz w:val="22"/>
        </w:rPr>
        <w:t>Int J Healthc Technol Manag</w:t>
      </w:r>
      <w:r w:rsidRPr="0029292E">
        <w:rPr>
          <w:noProof/>
          <w:sz w:val="22"/>
        </w:rPr>
        <w:t xml:space="preserve"> 2008; 1: 1–177.</w:t>
      </w:r>
    </w:p>
    <w:p w14:paraId="01E2424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3] </w:t>
      </w:r>
      <w:r w:rsidRPr="0029292E">
        <w:rPr>
          <w:noProof/>
          <w:sz w:val="22"/>
        </w:rPr>
        <w:tab/>
        <w:t xml:space="preserve">dkorolyk. What Is The Difference Between XDS,XDS.a,XDS.b and XDS-I?, </w:t>
      </w:r>
      <w:r w:rsidRPr="0029292E">
        <w:rPr>
          <w:noProof/>
          <w:sz w:val="22"/>
        </w:rPr>
        <w:lastRenderedPageBreak/>
        <w:t>http://healthcareitsystems.com/2012/05/22/what-is-the-difference-between-xds-xds-a-xds-b-and-xds-i/ (2012, accessed 17 February 2019).</w:t>
      </w:r>
    </w:p>
    <w:p w14:paraId="60152C1A"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4] </w:t>
      </w:r>
      <w:r w:rsidRPr="0029292E">
        <w:rPr>
          <w:noProof/>
          <w:sz w:val="22"/>
        </w:rPr>
        <w:tab/>
        <w:t>Luke MN, Lee SJ, Pekarek Z, et al. Blockchain in Electricity: a Critical Review of Progress to Date. 2018; 1–36.</w:t>
      </w:r>
    </w:p>
    <w:p w14:paraId="2749D5E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5] </w:t>
      </w:r>
      <w:r w:rsidRPr="0029292E">
        <w:rPr>
          <w:noProof/>
          <w:sz w:val="22"/>
        </w:rPr>
        <w:tab/>
        <w:t>PwC. a Catalyst for New Approaches in Insurance.</w:t>
      </w:r>
    </w:p>
    <w:p w14:paraId="569F3A4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6] </w:t>
      </w:r>
      <w:r w:rsidRPr="0029292E">
        <w:rPr>
          <w:noProof/>
          <w:sz w:val="22"/>
        </w:rPr>
        <w:tab/>
        <w:t xml:space="preserve">Zheng Z, Xie S, Dai H, et al. An Overview of Blockchain Technology: Architecture, Consensus, and Future Trends. </w:t>
      </w:r>
      <w:r w:rsidRPr="0029292E">
        <w:rPr>
          <w:i/>
          <w:iCs/>
          <w:noProof/>
          <w:sz w:val="22"/>
        </w:rPr>
        <w:t>Proc - 2017 IEEE 6th Int Congr Big Data, BigData Congr 2017</w:t>
      </w:r>
      <w:r w:rsidRPr="0029292E">
        <w:rPr>
          <w:noProof/>
          <w:sz w:val="22"/>
        </w:rPr>
        <w:t xml:space="preserve"> 2017; 557–564.</w:t>
      </w:r>
    </w:p>
    <w:p w14:paraId="358BCDA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7] </w:t>
      </w:r>
      <w:r w:rsidRPr="0029292E">
        <w:rPr>
          <w:noProof/>
          <w:sz w:val="22"/>
        </w:rPr>
        <w:tab/>
        <w:t xml:space="preserve">Yaga D, Mell P, Roby N, et al. Blockchain Technology Overview (NISTIR-8202). </w:t>
      </w:r>
      <w:r w:rsidRPr="0029292E">
        <w:rPr>
          <w:i/>
          <w:iCs/>
          <w:noProof/>
          <w:sz w:val="22"/>
        </w:rPr>
        <w:t>Draft NISTIR</w:t>
      </w:r>
      <w:r w:rsidRPr="0029292E">
        <w:rPr>
          <w:noProof/>
          <w:sz w:val="22"/>
        </w:rPr>
        <w:t xml:space="preserve"> 2018; 59.</w:t>
      </w:r>
    </w:p>
    <w:p w14:paraId="4F5E207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8] </w:t>
      </w:r>
      <w:r w:rsidRPr="0029292E">
        <w:rPr>
          <w:noProof/>
          <w:sz w:val="22"/>
        </w:rPr>
        <w:tab/>
        <w:t>ethereum/devp2p: Ethereum peer-to-peer networking specifications, https://github.com/ethereum/devp2p (accessed 3 June 2021).</w:t>
      </w:r>
    </w:p>
    <w:p w14:paraId="690F6A8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9] </w:t>
      </w:r>
      <w:r w:rsidRPr="0029292E">
        <w:rPr>
          <w:noProof/>
          <w:sz w:val="22"/>
        </w:rPr>
        <w:tab/>
        <w:t xml:space="preserve">Buterin V. </w:t>
      </w:r>
      <w:r w:rsidRPr="0029292E">
        <w:rPr>
          <w:i/>
          <w:iCs/>
          <w:noProof/>
          <w:sz w:val="22"/>
        </w:rPr>
        <w:t>A NEXT GENERATION SMART CONTRACT &amp; DECENTRALIZED APPLICATION PLATFORM</w:t>
      </w:r>
      <w:r w:rsidRPr="0029292E">
        <w:rPr>
          <w:noProof/>
          <w:sz w:val="22"/>
        </w:rPr>
        <w:t>.</w:t>
      </w:r>
    </w:p>
    <w:p w14:paraId="0F7701A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0] </w:t>
      </w:r>
      <w:r w:rsidRPr="0029292E">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6387557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1] </w:t>
      </w:r>
      <w:r w:rsidRPr="0029292E">
        <w:rPr>
          <w:noProof/>
          <w:sz w:val="22"/>
        </w:rPr>
        <w:tab/>
        <w:t>Quorum. GoQuorum, https://github.com/ConsenSys/quorum (2020, accessed 3 June 2021).</w:t>
      </w:r>
    </w:p>
    <w:p w14:paraId="59E74C8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2] </w:t>
      </w:r>
      <w:r w:rsidRPr="0029292E">
        <w:rPr>
          <w:noProof/>
          <w:sz w:val="22"/>
        </w:rPr>
        <w:tab/>
        <w:t>Morgan JP. Quorum | J.P. Morgan, https://www.jpmorgan.com/global/Quorum (2017, accessed 26 April 2019).</w:t>
      </w:r>
    </w:p>
    <w:p w14:paraId="196F2EF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3] </w:t>
      </w:r>
      <w:r w:rsidRPr="0029292E">
        <w:rPr>
          <w:noProof/>
          <w:sz w:val="22"/>
        </w:rPr>
        <w:tab/>
        <w:t>Quorum 7-nodes Example, https://github.com/ConsenSys/quorum-examples/tree/master/examples/7nodes (accessed 3 June 2021).</w:t>
      </w:r>
    </w:p>
    <w:p w14:paraId="5969400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4] </w:t>
      </w:r>
      <w:r w:rsidRPr="0029292E">
        <w:rPr>
          <w:noProof/>
          <w:sz w:val="22"/>
        </w:rPr>
        <w:tab/>
        <w:t xml:space="preserve">Peterson K, Deeduvanu R, Kanjamala P, et al. A Blockchain-Based Approach to Health Information Exchange Networks. </w:t>
      </w:r>
      <w:r w:rsidRPr="0029292E">
        <w:rPr>
          <w:i/>
          <w:iCs/>
          <w:noProof/>
          <w:sz w:val="22"/>
        </w:rPr>
        <w:t>Mayo Clin</w:t>
      </w:r>
      <w:r w:rsidRPr="0029292E">
        <w:rPr>
          <w:noProof/>
          <w:sz w:val="22"/>
        </w:rPr>
        <w:t xml:space="preserve"> 2016; 10.</w:t>
      </w:r>
    </w:p>
    <w:p w14:paraId="35CA09E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5] </w:t>
      </w:r>
      <w:r w:rsidRPr="0029292E">
        <w:rPr>
          <w:noProof/>
          <w:sz w:val="22"/>
        </w:rPr>
        <w:tab/>
        <w:t xml:space="preserve">Ekblaw A, Azaria A, Halamka JD, et al. A Case Study for Blockchain in Healthcare: " MedRec " prototype for electronic health records and medical research data. </w:t>
      </w:r>
      <w:r w:rsidRPr="0029292E">
        <w:rPr>
          <w:i/>
          <w:iCs/>
          <w:noProof/>
          <w:sz w:val="22"/>
        </w:rPr>
        <w:t>IEEE Technol Soc Mag</w:t>
      </w:r>
      <w:r w:rsidRPr="0029292E">
        <w:rPr>
          <w:noProof/>
          <w:sz w:val="22"/>
        </w:rPr>
        <w:t xml:space="preserve"> 2016; 1–13.</w:t>
      </w:r>
    </w:p>
    <w:p w14:paraId="22EB006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lastRenderedPageBreak/>
        <w:t xml:space="preserve">[36] </w:t>
      </w:r>
      <w:r w:rsidRPr="0029292E">
        <w:rPr>
          <w:noProof/>
          <w:sz w:val="22"/>
        </w:rPr>
        <w:tab/>
        <w:t xml:space="preserve">Zyskind G, Nathan O, Pentland AS. Decentralizing privacy: Using Blockchain to Protect Personal Data. </w:t>
      </w:r>
      <w:r w:rsidRPr="0029292E">
        <w:rPr>
          <w:i/>
          <w:iCs/>
          <w:noProof/>
          <w:sz w:val="22"/>
        </w:rPr>
        <w:t>Proc - 2015 IEEE Secur Priv Work SPW 2015</w:t>
      </w:r>
      <w:r w:rsidRPr="0029292E">
        <w:rPr>
          <w:noProof/>
          <w:sz w:val="22"/>
        </w:rPr>
        <w:t xml:space="preserve"> 2015; 180–184.</w:t>
      </w:r>
    </w:p>
    <w:p w14:paraId="2C7BDB5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7] </w:t>
      </w:r>
      <w:r w:rsidRPr="0029292E">
        <w:rPr>
          <w:noProof/>
          <w:sz w:val="22"/>
        </w:rPr>
        <w:tab/>
        <w:t xml:space="preserve">Li H, Zhu L, Shen M, et al. Blockchain-Based Data Preservation System for Medical Data. </w:t>
      </w:r>
      <w:r w:rsidRPr="0029292E">
        <w:rPr>
          <w:i/>
          <w:iCs/>
          <w:noProof/>
          <w:sz w:val="22"/>
        </w:rPr>
        <w:t>J Med Syst</w:t>
      </w:r>
      <w:r w:rsidRPr="0029292E">
        <w:rPr>
          <w:noProof/>
          <w:sz w:val="22"/>
        </w:rPr>
        <w:t xml:space="preserve"> 2018; 42: 1–13.</w:t>
      </w:r>
    </w:p>
    <w:p w14:paraId="269B7E77"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8] </w:t>
      </w:r>
      <w:r w:rsidRPr="0029292E">
        <w:rPr>
          <w:noProof/>
          <w:sz w:val="22"/>
        </w:rPr>
        <w:tab/>
        <w:t xml:space="preserve">Tanwar S, Parekh K, Evans R. Blockchain-based electronic healthcare record system for healthcare 4.0 applications. </w:t>
      </w:r>
      <w:r w:rsidRPr="0029292E">
        <w:rPr>
          <w:i/>
          <w:iCs/>
          <w:noProof/>
          <w:sz w:val="22"/>
        </w:rPr>
        <w:t>J Inf Secur Appl</w:t>
      </w:r>
      <w:r w:rsidRPr="0029292E">
        <w:rPr>
          <w:noProof/>
          <w:sz w:val="22"/>
        </w:rPr>
        <w:t xml:space="preserve"> 2020; 50: 102407.</w:t>
      </w:r>
    </w:p>
    <w:p w14:paraId="364F627D"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9] </w:t>
      </w:r>
      <w:r w:rsidRPr="0029292E">
        <w:rPr>
          <w:noProof/>
          <w:sz w:val="22"/>
        </w:rPr>
        <w:tab/>
        <w:t xml:space="preserve">Sultan K, Ruhi U, Lakhani R. </w:t>
      </w:r>
      <w:r w:rsidRPr="0029292E">
        <w:rPr>
          <w:i/>
          <w:iCs/>
          <w:noProof/>
          <w:sz w:val="22"/>
        </w:rPr>
        <w:t>CONCEPTUALIZING BLOCKCHAINS: CHARACTERISTICS &amp; APPLICATIONS</w:t>
      </w:r>
      <w:r w:rsidRPr="0029292E">
        <w:rPr>
          <w:noProof/>
          <w:sz w:val="22"/>
        </w:rPr>
        <w:t>, https://arxiv.org/ftp/arxiv/papers/1806/1806.03693.pdf (2018, accessed 29 October 2018).</w:t>
      </w:r>
    </w:p>
    <w:p w14:paraId="1E82254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0] </w:t>
      </w:r>
      <w:r w:rsidRPr="0029292E">
        <w:rPr>
          <w:noProof/>
          <w:sz w:val="22"/>
        </w:rPr>
        <w:tab/>
        <w:t>ethereum/go-ethereum: Official Go implementation of the Ethereum protocol, https://github.com/ethereum/go-ethereum (accessed 5 June 2021).</w:t>
      </w:r>
    </w:p>
    <w:p w14:paraId="01DD2D2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1] </w:t>
      </w:r>
      <w:r w:rsidRPr="0029292E">
        <w:rPr>
          <w:noProof/>
          <w:sz w:val="22"/>
        </w:rPr>
        <w:tab/>
        <w:t>Installing Geth | Go Ethereum, https://geth.ethereum.org/docs/install-and-build/installing-geth#install-on-ubuntu-via-ppas (accessed 10 June 2021).</w:t>
      </w:r>
    </w:p>
    <w:p w14:paraId="1D18E2A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2] </w:t>
      </w:r>
      <w:r w:rsidRPr="0029292E">
        <w:rPr>
          <w:noProof/>
          <w:sz w:val="22"/>
        </w:rPr>
        <w:tab/>
        <w:t>Command-line Options | Go Ethereum, https://geth.ethereum.org/docs/interface/command-line-options (accessed 10 June 2021).</w:t>
      </w:r>
    </w:p>
    <w:p w14:paraId="5EBC7CE2"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3] </w:t>
      </w:r>
      <w:r w:rsidRPr="0029292E">
        <w:rPr>
          <w:noProof/>
          <w:sz w:val="22"/>
        </w:rPr>
        <w:tab/>
        <w:t>Install - GoQuorum, https://docs.goquorum.consensys.net/en/stable/HowTo/GetStarted/Install/ (accessed 10 June 2021).</w:t>
      </w:r>
    </w:p>
    <w:p w14:paraId="000FD4E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4] </w:t>
      </w:r>
      <w:r w:rsidRPr="0029292E">
        <w:rPr>
          <w:noProof/>
          <w:sz w:val="22"/>
        </w:rPr>
        <w:tab/>
        <w:t>ConsenSys/tessera: Tessera - Enterprise Implementation of Quorum’s transaction manager, https://github.com/ConsenSys/tessera (accessed 5 June 2021).</w:t>
      </w:r>
    </w:p>
    <w:p w14:paraId="7A6668F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5] </w:t>
      </w:r>
      <w:r w:rsidRPr="0029292E">
        <w:rPr>
          <w:noProof/>
          <w:sz w:val="22"/>
        </w:rPr>
        <w:tab/>
        <w:t>ConsenSys/constellation: Peer-to-peer encrypted message exchange, https://github.com/ConsenSys/constellation (accessed 5 June 2021).</w:t>
      </w:r>
    </w:p>
    <w:p w14:paraId="45D6CD6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6] </w:t>
      </w:r>
      <w:r w:rsidRPr="0029292E">
        <w:rPr>
          <w:noProof/>
          <w:sz w:val="22"/>
        </w:rPr>
        <w:tab/>
        <w:t>quorum-examples/README.md at master · ConsenSys/quorum-examples, https://github.com/ConsenSys/quorum-examples/blob/master/README.md (accessed 10 June 2021).</w:t>
      </w:r>
    </w:p>
    <w:p w14:paraId="5C9232D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7] </w:t>
      </w:r>
      <w:r w:rsidRPr="0029292E">
        <w:rPr>
          <w:noProof/>
          <w:sz w:val="22"/>
        </w:rPr>
        <w:tab/>
        <w:t>Remix - Ethereum IDE, https://remix.ethereum.org/ (accessed 8 March 2021).</w:t>
      </w:r>
    </w:p>
    <w:p w14:paraId="6FB5672D"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8] </w:t>
      </w:r>
      <w:r w:rsidRPr="0029292E">
        <w:rPr>
          <w:noProof/>
          <w:sz w:val="22"/>
        </w:rPr>
        <w:tab/>
        <w:t>Node.js, https://nodejs.org/en/ (accessed 10 June 2021).</w:t>
      </w:r>
    </w:p>
    <w:p w14:paraId="1D4419F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lastRenderedPageBreak/>
        <w:t xml:space="preserve">[49] </w:t>
      </w:r>
      <w:r w:rsidRPr="0029292E">
        <w:rPr>
          <w:noProof/>
          <w:sz w:val="22"/>
        </w:rPr>
        <w:tab/>
        <w:t>npm, https://www.npmjs.com/ (accessed 10 June 2021).</w:t>
      </w:r>
    </w:p>
    <w:p w14:paraId="58A4F2D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0] </w:t>
      </w:r>
      <w:r w:rsidRPr="0029292E">
        <w:rPr>
          <w:noProof/>
          <w:sz w:val="22"/>
        </w:rPr>
        <w:tab/>
        <w:t>web3 - npm, https://www.npmjs.com/package/web3 (accessed 10 June 2021).</w:t>
      </w:r>
    </w:p>
    <w:p w14:paraId="4B061C3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1] </w:t>
      </w:r>
      <w:r w:rsidRPr="0029292E">
        <w:rPr>
          <w:noProof/>
          <w:sz w:val="22"/>
        </w:rPr>
        <w:tab/>
        <w:t>xml2js - npm, https://www.npmjs.com/package/xml2js (accessed 10 June 2021).</w:t>
      </w:r>
    </w:p>
    <w:p w14:paraId="44747312"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2] </w:t>
      </w:r>
      <w:r w:rsidRPr="0029292E">
        <w:rPr>
          <w:noProof/>
          <w:sz w:val="22"/>
        </w:rPr>
        <w:tab/>
        <w:t>fs - npm, https://www.npmjs.com/package/fs (accessed 10 June 2021).</w:t>
      </w:r>
    </w:p>
    <w:p w14:paraId="426F494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3] </w:t>
      </w:r>
      <w:r w:rsidRPr="0029292E">
        <w:rPr>
          <w:noProof/>
          <w:sz w:val="22"/>
        </w:rPr>
        <w:tab/>
        <w:t>net - npm, https://www.npmjs.com/package/net (accessed 10 June 2021).</w:t>
      </w:r>
    </w:p>
    <w:p w14:paraId="425A735F"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4] </w:t>
      </w:r>
      <w:r w:rsidRPr="0029292E">
        <w:rPr>
          <w:noProof/>
          <w:sz w:val="22"/>
        </w:rPr>
        <w:tab/>
        <w:t>util - npm, https://www.npmjs.com/package/util (accessed 10 June 2021).</w:t>
      </w:r>
    </w:p>
    <w:p w14:paraId="2308C9C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5] </w:t>
      </w:r>
      <w:r w:rsidRPr="0029292E">
        <w:rPr>
          <w:noProof/>
          <w:sz w:val="22"/>
        </w:rPr>
        <w:tab/>
        <w:t>moment - npm, https://www.npmjs.com/package/moment (accessed 10 June 2021).</w:t>
      </w:r>
    </w:p>
    <w:p w14:paraId="2332592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6] </w:t>
      </w:r>
      <w:r w:rsidRPr="0029292E">
        <w:rPr>
          <w:noProof/>
          <w:sz w:val="22"/>
        </w:rPr>
        <w:tab/>
        <w:t>cryptr - npm, https://www.npmjs.com/package/cryptr (accessed 10 June 2021).</w:t>
      </w:r>
    </w:p>
    <w:p w14:paraId="5D91D51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7] </w:t>
      </w:r>
      <w:r w:rsidRPr="0029292E">
        <w:rPr>
          <w:noProof/>
          <w:sz w:val="22"/>
        </w:rPr>
        <w:tab/>
        <w:t>web3.eth.Contract — web3.js 1.0.0 documentation, https://web3js.readthedocs.io/en/v1.3.4/web3-eth-contract.html (accessed 8 March 2021).</w:t>
      </w:r>
    </w:p>
    <w:p w14:paraId="3EA8197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8] </w:t>
      </w:r>
      <w:r w:rsidRPr="0029292E">
        <w:rPr>
          <w:noProof/>
          <w:sz w:val="22"/>
        </w:rPr>
        <w:tab/>
        <w:t>IHE International Inc. IHE IT Infrastructure Technical Framework: Volume 2b (ITI TF-2b): Transactions Part B – Sections 3.29 – 3.64. 2.</w:t>
      </w:r>
    </w:p>
    <w:p w14:paraId="51E4A7D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9] </w:t>
      </w:r>
      <w:r w:rsidRPr="0029292E">
        <w:rPr>
          <w:noProof/>
          <w:sz w:val="22"/>
        </w:rPr>
        <w:tab/>
        <w:t>IHE International Inc. IT Infrastructure Technical Framework: Volume 3 (ITI TF-3) Cross-Transaction Specifications and Content Specifications. 3.</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149"/>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343" w:name="Appendix"/>
      <w:r w:rsidRPr="00C77849">
        <w:rPr>
          <w:b/>
          <w:bCs/>
          <w:caps/>
          <w:sz w:val="28"/>
        </w:rPr>
        <w:lastRenderedPageBreak/>
        <w:t>APPENDI</w:t>
      </w:r>
      <w:r w:rsidRPr="00C77849">
        <w:rPr>
          <w:b/>
          <w:bCs/>
          <w:sz w:val="28"/>
        </w:rPr>
        <w:t>X</w:t>
      </w:r>
      <w:r w:rsidR="00D86834">
        <w:rPr>
          <w:rStyle w:val="Heading1Char"/>
        </w:rPr>
        <w:t>6</w:t>
      </w:r>
    </w:p>
    <w:bookmarkEnd w:id="343"/>
    <w:p w14:paraId="1E3A7571" w14:textId="77777777" w:rsidR="00C82C3C" w:rsidRPr="00E84CC0" w:rsidRDefault="00C82C3C" w:rsidP="00C82C3C">
      <w:pPr>
        <w:spacing w:line="360" w:lineRule="auto"/>
        <w:jc w:val="center"/>
        <w:rPr>
          <w:b/>
          <w:bCs/>
          <w:sz w:val="28"/>
        </w:rPr>
      </w:pPr>
    </w:p>
    <w:p w14:paraId="43B82E51" w14:textId="56CD50F8" w:rsidR="00C82C3C" w:rsidRDefault="00C82C3C" w:rsidP="00C82C3C">
      <w:pPr>
        <w:tabs>
          <w:tab w:val="left" w:pos="1120"/>
          <w:tab w:val="left" w:pos="2240"/>
        </w:tabs>
        <w:spacing w:line="360" w:lineRule="auto"/>
        <w:jc w:val="center"/>
        <w:rPr>
          <w:rFonts w:cstheme="minorBidi"/>
          <w:b/>
          <w:bCs/>
        </w:rPr>
      </w:pPr>
    </w:p>
    <w:p w14:paraId="17B38D4D" w14:textId="7188E3F9" w:rsidR="00126901" w:rsidRPr="00126901" w:rsidRDefault="00126901" w:rsidP="00126901">
      <w:pPr>
        <w:pStyle w:val="Heading3"/>
        <w:rPr>
          <w:rFonts w:cstheme="minorBidi"/>
        </w:rPr>
      </w:pPr>
      <w:r>
        <w:t>A. Metadata Attributes</w:t>
      </w:r>
    </w:p>
    <w:p w14:paraId="185577F8" w14:textId="744B022E" w:rsidR="00126901" w:rsidRDefault="00126901" w:rsidP="00126901">
      <w:pPr>
        <w:pStyle w:val="ListParagraph"/>
        <w:spacing w:line="360" w:lineRule="auto"/>
        <w:ind w:left="0"/>
        <w:rPr>
          <w:rFonts w:ascii="Times New Roman" w:hAnsi="Times New Roman"/>
          <w:sz w:val="24"/>
          <w:szCs w:val="24"/>
        </w:rPr>
      </w:pPr>
      <w:r>
        <w:rPr>
          <w:rFonts w:ascii="Times New Roman" w:hAnsi="Times New Roman"/>
          <w:sz w:val="24"/>
          <w:szCs w:val="24"/>
        </w:rPr>
        <w:tab/>
      </w:r>
      <w:bookmarkStart w:id="344" w:name="TableA1"/>
      <w:r w:rsidR="00917805">
        <w:rPr>
          <w:rFonts w:ascii="Times New Roman" w:hAnsi="Times New Roman"/>
          <w:sz w:val="24"/>
          <w:szCs w:val="24"/>
        </w:rPr>
        <w:t xml:space="preserve">Table A-1 </w:t>
      </w:r>
      <w:r w:rsidR="00917805" w:rsidRPr="00A24A12">
        <w:rPr>
          <w:rFonts w:ascii="Times New Roman" w:hAnsi="Times New Roman" w:cs="Times New Roman"/>
          <w:sz w:val="24"/>
          <w:szCs w:val="24"/>
        </w:rPr>
        <w:t>SubmissionSet</w:t>
      </w:r>
    </w:p>
    <w:p w14:paraId="7C9F9398" w14:textId="13E3F7BD" w:rsidR="00230FCB" w:rsidRPr="00230FCB" w:rsidRDefault="00230FCB" w:rsidP="00126901">
      <w:pPr>
        <w:pStyle w:val="ListParagraph"/>
        <w:spacing w:line="360" w:lineRule="auto"/>
        <w:ind w:left="0"/>
        <w:rPr>
          <w:rFonts w:ascii="Times New Roman" w:hAnsi="Times New Roman"/>
          <w:sz w:val="24"/>
          <w:szCs w:val="24"/>
        </w:rPr>
      </w:pPr>
      <w:r>
        <w:rPr>
          <w:noProof/>
        </w:rPr>
        <w:drawing>
          <wp:inline distT="0" distB="0" distL="0" distR="0" wp14:anchorId="2BA3CF4D" wp14:editId="153E31DC">
            <wp:extent cx="5309870" cy="6880860"/>
            <wp:effectExtent l="0" t="0" r="5080" b="0"/>
            <wp:docPr id="178" name="Picture 1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Table&#10;&#10;Description automatically generated"/>
                    <pic:cNvPicPr/>
                  </pic:nvPicPr>
                  <pic:blipFill>
                    <a:blip r:embed="rId150"/>
                    <a:stretch>
                      <a:fillRect/>
                    </a:stretch>
                  </pic:blipFill>
                  <pic:spPr>
                    <a:xfrm>
                      <a:off x="0" y="0"/>
                      <a:ext cx="5309870" cy="6880860"/>
                    </a:xfrm>
                    <a:prstGeom prst="rect">
                      <a:avLst/>
                    </a:prstGeom>
                  </pic:spPr>
                </pic:pic>
              </a:graphicData>
            </a:graphic>
          </wp:inline>
        </w:drawing>
      </w:r>
    </w:p>
    <w:bookmarkEnd w:id="344"/>
    <w:p w14:paraId="3455D2D1" w14:textId="35DC82ED"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345" w:name="TableA2"/>
      <w:r w:rsidR="00917805">
        <w:rPr>
          <w:rFonts w:ascii="Times New Roman" w:hAnsi="Times New Roman" w:cs="Times New Roman"/>
          <w:sz w:val="24"/>
          <w:szCs w:val="24"/>
        </w:rPr>
        <w:t xml:space="preserve">Table A-2 </w:t>
      </w:r>
      <w:r w:rsidRPr="00A24A12">
        <w:rPr>
          <w:rFonts w:ascii="Times New Roman" w:hAnsi="Times New Roman" w:cs="Times New Roman"/>
          <w:sz w:val="24"/>
          <w:szCs w:val="24"/>
        </w:rPr>
        <w:t>Folder</w:t>
      </w:r>
      <w:bookmarkEnd w:id="345"/>
    </w:p>
    <w:p w14:paraId="4D70A5E1" w14:textId="2B379D45" w:rsidR="00126901" w:rsidRPr="006A7D30" w:rsidRDefault="008D4B5F" w:rsidP="00126901">
      <w:pPr>
        <w:pStyle w:val="ListParagraph"/>
        <w:spacing w:line="360" w:lineRule="auto"/>
        <w:ind w:left="0"/>
        <w:rPr>
          <w:rFonts w:ascii="Times New Roman" w:hAnsi="Times New Roman" w:cs="Times New Roman"/>
          <w:szCs w:val="24"/>
        </w:rPr>
      </w:pPr>
      <w:r>
        <w:rPr>
          <w:noProof/>
        </w:rPr>
        <w:drawing>
          <wp:inline distT="0" distB="0" distL="0" distR="0" wp14:anchorId="0F992B73" wp14:editId="1A2D2E79">
            <wp:extent cx="5309870" cy="4832350"/>
            <wp:effectExtent l="0" t="0" r="5080" b="6350"/>
            <wp:docPr id="179" name="Picture 1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able&#10;&#10;Description automatically generated"/>
                    <pic:cNvPicPr/>
                  </pic:nvPicPr>
                  <pic:blipFill>
                    <a:blip r:embed="rId151"/>
                    <a:stretch>
                      <a:fillRect/>
                    </a:stretch>
                  </pic:blipFill>
                  <pic:spPr>
                    <a:xfrm>
                      <a:off x="0" y="0"/>
                      <a:ext cx="5309870" cy="4832350"/>
                    </a:xfrm>
                    <a:prstGeom prst="rect">
                      <a:avLst/>
                    </a:prstGeom>
                  </pic:spPr>
                </pic:pic>
              </a:graphicData>
            </a:graphic>
          </wp:inline>
        </w:drawing>
      </w:r>
      <w:r w:rsidR="00126901" w:rsidRPr="006A7D30">
        <w:rPr>
          <w:rFonts w:ascii="Times New Roman" w:hAnsi="Times New Roman" w:cs="Times New Roman"/>
          <w:szCs w:val="24"/>
        </w:rPr>
        <w:tab/>
      </w:r>
    </w:p>
    <w:p w14:paraId="7598832C" w14:textId="77777777" w:rsidR="00126901" w:rsidRPr="006A7D30" w:rsidRDefault="00126901" w:rsidP="00126901">
      <w:pPr>
        <w:pStyle w:val="ListParagraph"/>
        <w:spacing w:line="360" w:lineRule="auto"/>
        <w:ind w:left="0"/>
        <w:rPr>
          <w:rFonts w:ascii="Times New Roman" w:hAnsi="Times New Roman" w:cs="Times New Roman"/>
          <w:szCs w:val="24"/>
        </w:rPr>
      </w:pPr>
    </w:p>
    <w:p w14:paraId="76ED3866" w14:textId="77777777" w:rsid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728FA9ED" w14:textId="262170CA" w:rsidR="00126901" w:rsidRPr="00C02E41" w:rsidRDefault="00126901" w:rsidP="00C02E41">
      <w:pPr>
        <w:pStyle w:val="ListParagraph"/>
        <w:spacing w:after="0" w:line="360" w:lineRule="auto"/>
        <w:ind w:left="0"/>
        <w:rPr>
          <w:rFonts w:ascii="Times New Roman" w:hAnsi="Times New Roman"/>
          <w:sz w:val="24"/>
          <w:szCs w:val="24"/>
        </w:rPr>
      </w:pPr>
      <w:r w:rsidRPr="00A24A12">
        <w:rPr>
          <w:rFonts w:ascii="Times New Roman" w:hAnsi="Times New Roman" w:cs="Times New Roman"/>
          <w:sz w:val="24"/>
          <w:szCs w:val="24"/>
        </w:rPr>
        <w:lastRenderedPageBreak/>
        <w:tab/>
      </w:r>
      <w:bookmarkStart w:id="346" w:name="TableA3"/>
      <w:r w:rsidR="00917805">
        <w:rPr>
          <w:rFonts w:ascii="Times New Roman" w:hAnsi="Times New Roman" w:cs="Times New Roman"/>
          <w:sz w:val="24"/>
          <w:szCs w:val="24"/>
        </w:rPr>
        <w:t xml:space="preserve">Table A-3 </w:t>
      </w:r>
      <w:r w:rsidRPr="00A24A12">
        <w:rPr>
          <w:rFonts w:ascii="Times New Roman" w:hAnsi="Times New Roman" w:cs="Times New Roman"/>
          <w:sz w:val="24"/>
          <w:szCs w:val="24"/>
        </w:rPr>
        <w:t>DocumentEntry</w:t>
      </w:r>
      <w:bookmarkEnd w:id="346"/>
    </w:p>
    <w:p w14:paraId="0C338FE8" w14:textId="77777777" w:rsidR="00C02E41" w:rsidRDefault="00C02E41" w:rsidP="00C82C3C">
      <w:pPr>
        <w:tabs>
          <w:tab w:val="left" w:pos="1120"/>
          <w:tab w:val="left" w:pos="2240"/>
        </w:tabs>
        <w:spacing w:line="360" w:lineRule="auto"/>
        <w:jc w:val="center"/>
        <w:rPr>
          <w:rFonts w:cstheme="minorBidi"/>
          <w:b/>
          <w:bCs/>
        </w:rPr>
      </w:pPr>
      <w:r>
        <w:rPr>
          <w:rFonts w:cstheme="minorBidi"/>
          <w:b/>
          <w:bCs/>
          <w:noProof/>
        </w:rPr>
        <w:drawing>
          <wp:inline distT="0" distB="0" distL="0" distR="0" wp14:anchorId="065A51F0" wp14:editId="796C1AB4">
            <wp:extent cx="5309870" cy="7880985"/>
            <wp:effectExtent l="0" t="0" r="5080" b="5715"/>
            <wp:docPr id="180" name="Picture 18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Table&#10;&#10;Description automatically generated"/>
                    <pic:cNvPicPr/>
                  </pic:nvPicPr>
                  <pic:blipFill>
                    <a:blip r:embed="rId152">
                      <a:extLst>
                        <a:ext uri="{28A0092B-C50C-407E-A947-70E740481C1C}">
                          <a14:useLocalDpi xmlns:a14="http://schemas.microsoft.com/office/drawing/2010/main" val="0"/>
                        </a:ext>
                      </a:extLst>
                    </a:blip>
                    <a:stretch>
                      <a:fillRect/>
                    </a:stretch>
                  </pic:blipFill>
                  <pic:spPr>
                    <a:xfrm>
                      <a:off x="0" y="0"/>
                      <a:ext cx="5309870" cy="7880985"/>
                    </a:xfrm>
                    <a:prstGeom prst="rect">
                      <a:avLst/>
                    </a:prstGeom>
                  </pic:spPr>
                </pic:pic>
              </a:graphicData>
            </a:graphic>
          </wp:inline>
        </w:drawing>
      </w:r>
    </w:p>
    <w:p w14:paraId="1DA8186E" w14:textId="7CFCE03D" w:rsidR="00126901" w:rsidRDefault="00C02E41" w:rsidP="00C82C3C">
      <w:pPr>
        <w:tabs>
          <w:tab w:val="left" w:pos="1120"/>
          <w:tab w:val="left" w:pos="2240"/>
        </w:tabs>
        <w:spacing w:line="360" w:lineRule="auto"/>
        <w:jc w:val="center"/>
        <w:rPr>
          <w:rFonts w:cstheme="minorBidi"/>
          <w:b/>
          <w:bCs/>
        </w:rPr>
      </w:pPr>
      <w:r>
        <w:rPr>
          <w:rFonts w:cstheme="minorBidi"/>
          <w:b/>
          <w:bCs/>
          <w:noProof/>
        </w:rPr>
        <w:lastRenderedPageBreak/>
        <w:drawing>
          <wp:inline distT="0" distB="0" distL="0" distR="0" wp14:anchorId="541073F2" wp14:editId="72B0A027">
            <wp:extent cx="5309870" cy="6993255"/>
            <wp:effectExtent l="0" t="0" r="5080" b="0"/>
            <wp:docPr id="181" name="Picture 1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Table&#10;&#10;Description automatically generated"/>
                    <pic:cNvPicPr/>
                  </pic:nvPicPr>
                  <pic:blipFill>
                    <a:blip r:embed="rId153">
                      <a:extLst>
                        <a:ext uri="{28A0092B-C50C-407E-A947-70E740481C1C}">
                          <a14:useLocalDpi xmlns:a14="http://schemas.microsoft.com/office/drawing/2010/main" val="0"/>
                        </a:ext>
                      </a:extLst>
                    </a:blip>
                    <a:stretch>
                      <a:fillRect/>
                    </a:stretch>
                  </pic:blipFill>
                  <pic:spPr>
                    <a:xfrm>
                      <a:off x="0" y="0"/>
                      <a:ext cx="5309870" cy="6993255"/>
                    </a:xfrm>
                    <a:prstGeom prst="rect">
                      <a:avLst/>
                    </a:prstGeom>
                  </pic:spPr>
                </pic:pic>
              </a:graphicData>
            </a:graphic>
          </wp:inline>
        </w:drawing>
      </w:r>
    </w:p>
    <w:p w14:paraId="6988BE8D" w14:textId="06646663" w:rsidR="00126901" w:rsidRDefault="00126901" w:rsidP="00C82C3C">
      <w:pPr>
        <w:tabs>
          <w:tab w:val="left" w:pos="1120"/>
          <w:tab w:val="left" w:pos="2240"/>
        </w:tabs>
        <w:spacing w:line="360" w:lineRule="auto"/>
        <w:jc w:val="center"/>
        <w:rPr>
          <w:rFonts w:cstheme="minorBidi"/>
          <w:b/>
          <w:bCs/>
        </w:rPr>
      </w:pPr>
    </w:p>
    <w:p w14:paraId="54B89F88" w14:textId="49CD0DC1" w:rsidR="00126901" w:rsidRDefault="00126901" w:rsidP="00C82C3C">
      <w:pPr>
        <w:tabs>
          <w:tab w:val="left" w:pos="1120"/>
          <w:tab w:val="left" w:pos="2240"/>
        </w:tabs>
        <w:spacing w:line="360" w:lineRule="auto"/>
        <w:jc w:val="center"/>
        <w:rPr>
          <w:rFonts w:cstheme="minorBidi"/>
          <w:b/>
          <w:bCs/>
        </w:rPr>
      </w:pPr>
    </w:p>
    <w:p w14:paraId="5A958DC9" w14:textId="3124619E" w:rsidR="00126901" w:rsidRDefault="00126901" w:rsidP="00C82C3C">
      <w:pPr>
        <w:tabs>
          <w:tab w:val="left" w:pos="1120"/>
          <w:tab w:val="left" w:pos="2240"/>
        </w:tabs>
        <w:spacing w:line="360" w:lineRule="auto"/>
        <w:jc w:val="center"/>
        <w:rPr>
          <w:rFonts w:cstheme="minorBidi"/>
          <w:b/>
          <w:bCs/>
        </w:rPr>
      </w:pPr>
    </w:p>
    <w:p w14:paraId="5BC1B5ED" w14:textId="77777777" w:rsidR="00C02E41" w:rsidRDefault="00C02E41" w:rsidP="00C82C3C">
      <w:pPr>
        <w:tabs>
          <w:tab w:val="left" w:pos="1120"/>
          <w:tab w:val="left" w:pos="2240"/>
        </w:tabs>
        <w:spacing w:line="360" w:lineRule="auto"/>
        <w:jc w:val="center"/>
        <w:rPr>
          <w:rFonts w:cstheme="minorBidi"/>
          <w:b/>
          <w:bCs/>
        </w:rPr>
      </w:pPr>
    </w:p>
    <w:p w14:paraId="1A7144CE" w14:textId="77777777" w:rsidR="00126901" w:rsidRPr="00126901" w:rsidRDefault="00126901" w:rsidP="00C82C3C">
      <w:pPr>
        <w:tabs>
          <w:tab w:val="left" w:pos="1120"/>
          <w:tab w:val="left" w:pos="2240"/>
        </w:tabs>
        <w:spacing w:line="360" w:lineRule="auto"/>
        <w:jc w:val="center"/>
        <w:rPr>
          <w:rFonts w:cstheme="minorBidi"/>
          <w:b/>
          <w:bCs/>
        </w:rPr>
      </w:pPr>
    </w:p>
    <w:p w14:paraId="5CD83FD9" w14:textId="096969CD" w:rsidR="00FF6296" w:rsidRPr="00126901" w:rsidRDefault="00126901" w:rsidP="00FF6296">
      <w:pPr>
        <w:pStyle w:val="Heading3"/>
        <w:rPr>
          <w:rFonts w:cstheme="minorBidi"/>
        </w:rPr>
      </w:pPr>
      <w:r>
        <w:lastRenderedPageBreak/>
        <w:t>B</w:t>
      </w:r>
      <w:r w:rsidR="004959D0">
        <w:t xml:space="preserve">. </w:t>
      </w:r>
      <w:r w:rsidR="00FF6296">
        <w:t>Full content of transaction sample.</w:t>
      </w:r>
    </w:p>
    <w:p w14:paraId="3A458D4A" w14:textId="49DA7571" w:rsidR="00176134" w:rsidRDefault="00176134" w:rsidP="00FF6296">
      <w:pPr>
        <w:spacing w:after="240"/>
      </w:pPr>
      <w:r>
        <w:tab/>
      </w:r>
      <w:r w:rsidR="003B5A42" w:rsidRPr="003B5A42">
        <w:t>These are full content of transaction samples created for the experiment in Sections 4.3 and 4.4.</w:t>
      </w:r>
    </w:p>
    <w:p w14:paraId="0BD5B118" w14:textId="2DA6E9D0" w:rsidR="00C82C3C" w:rsidRPr="00B12922" w:rsidRDefault="00B12922" w:rsidP="00C82C3C">
      <w:pPr>
        <w:tabs>
          <w:tab w:val="left" w:pos="1120"/>
          <w:tab w:val="left" w:pos="2240"/>
        </w:tabs>
        <w:spacing w:line="360" w:lineRule="auto"/>
        <w:jc w:val="center"/>
        <w:rPr>
          <w:rFonts w:cstheme="minorBidi"/>
          <w:b/>
          <w:bCs/>
        </w:rPr>
      </w:pPr>
      <w:r>
        <w:rPr>
          <w:noProof/>
        </w:rPr>
        <w:drawing>
          <wp:inline distT="0" distB="0" distL="0" distR="0" wp14:anchorId="77649D96" wp14:editId="0A8ED3ED">
            <wp:extent cx="5698919" cy="7530860"/>
            <wp:effectExtent l="0" t="0" r="0" b="0"/>
            <wp:docPr id="183" name="Picture 18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ext&#10;&#10;Description automatically generated with medium confidence"/>
                    <pic:cNvPicPr/>
                  </pic:nvPicPr>
                  <pic:blipFill>
                    <a:blip r:embed="rId154"/>
                    <a:stretch>
                      <a:fillRect/>
                    </a:stretch>
                  </pic:blipFill>
                  <pic:spPr>
                    <a:xfrm>
                      <a:off x="0" y="0"/>
                      <a:ext cx="5704380" cy="7538077"/>
                    </a:xfrm>
                    <a:prstGeom prst="rect">
                      <a:avLst/>
                    </a:prstGeom>
                  </pic:spPr>
                </pic:pic>
              </a:graphicData>
            </a:graphic>
          </wp:inline>
        </w:drawing>
      </w:r>
    </w:p>
    <w:p w14:paraId="04951EAE" w14:textId="1521A604" w:rsidR="00D86834" w:rsidRPr="004867FD" w:rsidRDefault="004867FD"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46EA9250" wp14:editId="26A9A376">
            <wp:extent cx="4727275" cy="827030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155"/>
                    <a:stretch>
                      <a:fillRect/>
                    </a:stretch>
                  </pic:blipFill>
                  <pic:spPr>
                    <a:xfrm>
                      <a:off x="0" y="0"/>
                      <a:ext cx="4729174" cy="8273628"/>
                    </a:xfrm>
                    <a:prstGeom prst="rect">
                      <a:avLst/>
                    </a:prstGeom>
                  </pic:spPr>
                </pic:pic>
              </a:graphicData>
            </a:graphic>
          </wp:inline>
        </w:drawing>
      </w:r>
    </w:p>
    <w:p w14:paraId="30D6C7C1" w14:textId="04311727" w:rsidR="00D86834" w:rsidRPr="009500FE" w:rsidRDefault="009500FE"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A51F2DB" wp14:editId="03A33783">
            <wp:extent cx="5599253" cy="7875917"/>
            <wp:effectExtent l="0" t="0" r="1905" b="0"/>
            <wp:docPr id="185" name="Picture 18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Table&#10;&#10;Description automatically generated"/>
                    <pic:cNvPicPr/>
                  </pic:nvPicPr>
                  <pic:blipFill>
                    <a:blip r:embed="rId156"/>
                    <a:stretch>
                      <a:fillRect/>
                    </a:stretch>
                  </pic:blipFill>
                  <pic:spPr>
                    <a:xfrm>
                      <a:off x="0" y="0"/>
                      <a:ext cx="5603932" cy="7882499"/>
                    </a:xfrm>
                    <a:prstGeom prst="rect">
                      <a:avLst/>
                    </a:prstGeom>
                  </pic:spPr>
                </pic:pic>
              </a:graphicData>
            </a:graphic>
          </wp:inline>
        </w:drawing>
      </w:r>
    </w:p>
    <w:p w14:paraId="7432D8BD" w14:textId="2CAFDCB0" w:rsidR="00D86834" w:rsidRPr="00633BF8" w:rsidRDefault="00633BF8"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71B2295F" wp14:editId="142715F6">
            <wp:extent cx="5523808" cy="7927675"/>
            <wp:effectExtent l="0" t="0" r="1270" b="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able&#10;&#10;Description automatically generated"/>
                    <pic:cNvPicPr/>
                  </pic:nvPicPr>
                  <pic:blipFill>
                    <a:blip r:embed="rId157"/>
                    <a:stretch>
                      <a:fillRect/>
                    </a:stretch>
                  </pic:blipFill>
                  <pic:spPr>
                    <a:xfrm>
                      <a:off x="0" y="0"/>
                      <a:ext cx="5530899" cy="7937852"/>
                    </a:xfrm>
                    <a:prstGeom prst="rect">
                      <a:avLst/>
                    </a:prstGeom>
                  </pic:spPr>
                </pic:pic>
              </a:graphicData>
            </a:graphic>
          </wp:inline>
        </w:drawing>
      </w:r>
    </w:p>
    <w:p w14:paraId="56B9B337" w14:textId="3D8AEB80" w:rsidR="00D86834" w:rsidRPr="006F3D45" w:rsidRDefault="006F3D4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5795536" wp14:editId="23EB5A66">
            <wp:extent cx="5588914" cy="7668883"/>
            <wp:effectExtent l="0" t="0" r="0" b="8890"/>
            <wp:docPr id="187" name="Picture 1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Text&#10;&#10;Description automatically generated"/>
                    <pic:cNvPicPr/>
                  </pic:nvPicPr>
                  <pic:blipFill>
                    <a:blip r:embed="rId158"/>
                    <a:stretch>
                      <a:fillRect/>
                    </a:stretch>
                  </pic:blipFill>
                  <pic:spPr>
                    <a:xfrm>
                      <a:off x="0" y="0"/>
                      <a:ext cx="5596073" cy="7678706"/>
                    </a:xfrm>
                    <a:prstGeom prst="rect">
                      <a:avLst/>
                    </a:prstGeom>
                  </pic:spPr>
                </pic:pic>
              </a:graphicData>
            </a:graphic>
          </wp:inline>
        </w:drawing>
      </w:r>
    </w:p>
    <w:p w14:paraId="4C976D65" w14:textId="40AD883E" w:rsidR="00D86834" w:rsidRPr="0067137F" w:rsidRDefault="0067137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C508EC2" wp14:editId="5C176173">
            <wp:extent cx="5540321" cy="7392837"/>
            <wp:effectExtent l="0" t="0" r="3810" b="0"/>
            <wp:docPr id="188" name="Picture 18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with low confidence"/>
                    <pic:cNvPicPr/>
                  </pic:nvPicPr>
                  <pic:blipFill>
                    <a:blip r:embed="rId159"/>
                    <a:stretch>
                      <a:fillRect/>
                    </a:stretch>
                  </pic:blipFill>
                  <pic:spPr>
                    <a:xfrm>
                      <a:off x="0" y="0"/>
                      <a:ext cx="5543976" cy="7397715"/>
                    </a:xfrm>
                    <a:prstGeom prst="rect">
                      <a:avLst/>
                    </a:prstGeom>
                  </pic:spPr>
                </pic:pic>
              </a:graphicData>
            </a:graphic>
          </wp:inline>
        </w:drawing>
      </w:r>
    </w:p>
    <w:p w14:paraId="569CB15F" w14:textId="588B3869" w:rsidR="00D86834" w:rsidRPr="005638BF" w:rsidRDefault="005638B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FFFE6DD" wp14:editId="1D6EE4B1">
            <wp:extent cx="5635077" cy="7625751"/>
            <wp:effectExtent l="0" t="0" r="3810"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Table&#10;&#10;Description automatically generated"/>
                    <pic:cNvPicPr/>
                  </pic:nvPicPr>
                  <pic:blipFill>
                    <a:blip r:embed="rId160"/>
                    <a:stretch>
                      <a:fillRect/>
                    </a:stretch>
                  </pic:blipFill>
                  <pic:spPr>
                    <a:xfrm>
                      <a:off x="0" y="0"/>
                      <a:ext cx="5638779" cy="7630761"/>
                    </a:xfrm>
                    <a:prstGeom prst="rect">
                      <a:avLst/>
                    </a:prstGeom>
                  </pic:spPr>
                </pic:pic>
              </a:graphicData>
            </a:graphic>
          </wp:inline>
        </w:drawing>
      </w:r>
    </w:p>
    <w:p w14:paraId="13C8FFA6" w14:textId="46933EFC" w:rsidR="00D86834" w:rsidRPr="000255A7" w:rsidRDefault="000255A7"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9E42CFB" wp14:editId="2AAFE861">
            <wp:extent cx="5468162" cy="8057071"/>
            <wp:effectExtent l="0" t="0" r="0" b="1270"/>
            <wp:docPr id="190" name="Picture 19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Table&#10;&#10;Description automatically generated with medium confidence"/>
                    <pic:cNvPicPr/>
                  </pic:nvPicPr>
                  <pic:blipFill>
                    <a:blip r:embed="rId161"/>
                    <a:stretch>
                      <a:fillRect/>
                    </a:stretch>
                  </pic:blipFill>
                  <pic:spPr>
                    <a:xfrm>
                      <a:off x="0" y="0"/>
                      <a:ext cx="5472574" cy="8063572"/>
                    </a:xfrm>
                    <a:prstGeom prst="rect">
                      <a:avLst/>
                    </a:prstGeom>
                  </pic:spPr>
                </pic:pic>
              </a:graphicData>
            </a:graphic>
          </wp:inline>
        </w:drawing>
      </w:r>
    </w:p>
    <w:p w14:paraId="214B14BB" w14:textId="4FE9B834" w:rsidR="00D86834" w:rsidRPr="00694835" w:rsidRDefault="0069483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44C862B" wp14:editId="3FE91390">
            <wp:extent cx="5866775" cy="7798279"/>
            <wp:effectExtent l="0" t="0" r="635" b="0"/>
            <wp:docPr id="191" name="Picture 19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Text&#10;&#10;Description automatically generated with medium confidence"/>
                    <pic:cNvPicPr/>
                  </pic:nvPicPr>
                  <pic:blipFill>
                    <a:blip r:embed="rId162"/>
                    <a:stretch>
                      <a:fillRect/>
                    </a:stretch>
                  </pic:blipFill>
                  <pic:spPr>
                    <a:xfrm>
                      <a:off x="0" y="0"/>
                      <a:ext cx="5872412" cy="7805772"/>
                    </a:xfrm>
                    <a:prstGeom prst="rect">
                      <a:avLst/>
                    </a:prstGeom>
                  </pic:spPr>
                </pic:pic>
              </a:graphicData>
            </a:graphic>
          </wp:inline>
        </w:drawing>
      </w:r>
    </w:p>
    <w:p w14:paraId="7315880F" w14:textId="09E0D1A0" w:rsidR="00D86834" w:rsidRPr="00146059" w:rsidRDefault="00146059" w:rsidP="00D86834">
      <w:pPr>
        <w:keepNext/>
        <w:tabs>
          <w:tab w:val="left" w:pos="1120"/>
          <w:tab w:val="left" w:pos="2240"/>
        </w:tabs>
        <w:spacing w:line="360" w:lineRule="auto"/>
        <w:jc w:val="center"/>
        <w:rPr>
          <w:rFonts w:cstheme="minorBidi"/>
        </w:rPr>
      </w:pPr>
      <w:r>
        <w:rPr>
          <w:noProof/>
        </w:rPr>
        <w:lastRenderedPageBreak/>
        <w:drawing>
          <wp:inline distT="0" distB="0" distL="0" distR="0" wp14:anchorId="10D6A312" wp14:editId="4CA56A3B">
            <wp:extent cx="5590959" cy="3605841"/>
            <wp:effectExtent l="0" t="0" r="0" b="0"/>
            <wp:docPr id="192" name="Picture 19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ext, letter&#10;&#10;Description automatically generated"/>
                    <pic:cNvPicPr/>
                  </pic:nvPicPr>
                  <pic:blipFill>
                    <a:blip r:embed="rId163"/>
                    <a:stretch>
                      <a:fillRect/>
                    </a:stretch>
                  </pic:blipFill>
                  <pic:spPr>
                    <a:xfrm>
                      <a:off x="0" y="0"/>
                      <a:ext cx="5603208" cy="3613741"/>
                    </a:xfrm>
                    <a:prstGeom prst="rect">
                      <a:avLst/>
                    </a:prstGeom>
                  </pic:spPr>
                </pic:pic>
              </a:graphicData>
            </a:graphic>
          </wp:inline>
        </w:drawing>
      </w:r>
    </w:p>
    <w:p w14:paraId="6BD3B730" w14:textId="7C23E949" w:rsidR="00D86834" w:rsidRPr="00731E0F" w:rsidRDefault="00126901" w:rsidP="00D86834">
      <w:pPr>
        <w:pStyle w:val="Caption"/>
        <w:jc w:val="center"/>
      </w:pPr>
      <w:r>
        <w:t>Appendix B</w:t>
      </w:r>
      <w:r w:rsidR="00D86834" w:rsidRPr="00731E0F">
        <w:t xml:space="preserve">-1 </w:t>
      </w:r>
      <w:r w:rsidR="00731E0F" w:rsidRPr="00731E0F">
        <w:t>Full content of transaction sample “T</w:t>
      </w:r>
      <w:r w:rsidR="00892912">
        <w:t>x</w:t>
      </w:r>
      <w:r w:rsidR="00731E0F" w:rsidRPr="00731E0F">
        <w:t>1</w:t>
      </w:r>
      <w:r w:rsidR="00731E0F">
        <w:t>”</w:t>
      </w:r>
    </w:p>
    <w:p w14:paraId="4D555728" w14:textId="26ADBA28" w:rsidR="00C82C3C" w:rsidRPr="003229CC" w:rsidRDefault="003229CC" w:rsidP="00C82C3C">
      <w:pPr>
        <w:tabs>
          <w:tab w:val="left" w:pos="1120"/>
          <w:tab w:val="left" w:pos="2240"/>
        </w:tabs>
        <w:spacing w:line="360" w:lineRule="auto"/>
        <w:jc w:val="center"/>
        <w:rPr>
          <w:rFonts w:cstheme="minorBidi"/>
          <w:b/>
          <w:bCs/>
        </w:rPr>
      </w:pPr>
      <w:r>
        <w:rPr>
          <w:noProof/>
        </w:rPr>
        <w:lastRenderedPageBreak/>
        <w:drawing>
          <wp:inline distT="0" distB="0" distL="0" distR="0" wp14:anchorId="71CB6041" wp14:editId="4FD2A037">
            <wp:extent cx="5745983" cy="7772400"/>
            <wp:effectExtent l="0" t="0" r="7620" b="0"/>
            <wp:docPr id="193" name="Picture 19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able&#10;&#10;Description automatically generated"/>
                    <pic:cNvPicPr/>
                  </pic:nvPicPr>
                  <pic:blipFill>
                    <a:blip r:embed="rId164"/>
                    <a:stretch>
                      <a:fillRect/>
                    </a:stretch>
                  </pic:blipFill>
                  <pic:spPr>
                    <a:xfrm>
                      <a:off x="0" y="0"/>
                      <a:ext cx="5751193" cy="7779448"/>
                    </a:xfrm>
                    <a:prstGeom prst="rect">
                      <a:avLst/>
                    </a:prstGeom>
                  </pic:spPr>
                </pic:pic>
              </a:graphicData>
            </a:graphic>
          </wp:inline>
        </w:drawing>
      </w:r>
    </w:p>
    <w:p w14:paraId="5165D4AB" w14:textId="4F89E315" w:rsidR="00892912" w:rsidRPr="00842DBB" w:rsidRDefault="00842DBB" w:rsidP="00C82C3C">
      <w:pPr>
        <w:tabs>
          <w:tab w:val="left" w:pos="1120"/>
          <w:tab w:val="left" w:pos="2240"/>
        </w:tabs>
        <w:spacing w:line="360" w:lineRule="auto"/>
        <w:jc w:val="center"/>
        <w:rPr>
          <w:rFonts w:cstheme="minorBidi"/>
          <w:b/>
          <w:bCs/>
        </w:rPr>
      </w:pPr>
      <w:r>
        <w:rPr>
          <w:noProof/>
        </w:rPr>
        <w:lastRenderedPageBreak/>
        <w:drawing>
          <wp:inline distT="0" distB="0" distL="0" distR="0" wp14:anchorId="77D97F5F" wp14:editId="5D9223F0">
            <wp:extent cx="4813540" cy="8218711"/>
            <wp:effectExtent l="0" t="0" r="6350" b="0"/>
            <wp:docPr id="194" name="Picture 19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165"/>
                    <a:stretch>
                      <a:fillRect/>
                    </a:stretch>
                  </pic:blipFill>
                  <pic:spPr>
                    <a:xfrm>
                      <a:off x="0" y="0"/>
                      <a:ext cx="4819141" cy="8228275"/>
                    </a:xfrm>
                    <a:prstGeom prst="rect">
                      <a:avLst/>
                    </a:prstGeom>
                  </pic:spPr>
                </pic:pic>
              </a:graphicData>
            </a:graphic>
          </wp:inline>
        </w:drawing>
      </w:r>
    </w:p>
    <w:p w14:paraId="0441075A" w14:textId="13AF2AB0" w:rsidR="00892912" w:rsidRPr="00C3078E" w:rsidRDefault="00C3078E" w:rsidP="00C82C3C">
      <w:pPr>
        <w:tabs>
          <w:tab w:val="left" w:pos="1120"/>
          <w:tab w:val="left" w:pos="2240"/>
        </w:tabs>
        <w:spacing w:line="360" w:lineRule="auto"/>
        <w:jc w:val="center"/>
        <w:rPr>
          <w:rFonts w:cstheme="minorBidi"/>
          <w:b/>
          <w:bCs/>
        </w:rPr>
      </w:pPr>
      <w:r>
        <w:rPr>
          <w:noProof/>
        </w:rPr>
        <w:lastRenderedPageBreak/>
        <w:drawing>
          <wp:inline distT="0" distB="0" distL="0" distR="0" wp14:anchorId="42056FA3" wp14:editId="257C3576">
            <wp:extent cx="5332037" cy="7737894"/>
            <wp:effectExtent l="0" t="0" r="2540" b="0"/>
            <wp:docPr id="195" name="Picture 19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with medium confidence"/>
                    <pic:cNvPicPr/>
                  </pic:nvPicPr>
                  <pic:blipFill>
                    <a:blip r:embed="rId166"/>
                    <a:stretch>
                      <a:fillRect/>
                    </a:stretch>
                  </pic:blipFill>
                  <pic:spPr>
                    <a:xfrm>
                      <a:off x="0" y="0"/>
                      <a:ext cx="5333178" cy="7739550"/>
                    </a:xfrm>
                    <a:prstGeom prst="rect">
                      <a:avLst/>
                    </a:prstGeom>
                  </pic:spPr>
                </pic:pic>
              </a:graphicData>
            </a:graphic>
          </wp:inline>
        </w:drawing>
      </w:r>
    </w:p>
    <w:p w14:paraId="0DF3A778" w14:textId="073021F6" w:rsidR="00892912" w:rsidRPr="00166EB6" w:rsidRDefault="00166EB6" w:rsidP="00C82C3C">
      <w:pPr>
        <w:tabs>
          <w:tab w:val="left" w:pos="1120"/>
          <w:tab w:val="left" w:pos="2240"/>
        </w:tabs>
        <w:spacing w:line="360" w:lineRule="auto"/>
        <w:jc w:val="center"/>
        <w:rPr>
          <w:rFonts w:cstheme="minorBidi"/>
          <w:b/>
          <w:bCs/>
        </w:rPr>
      </w:pPr>
      <w:r>
        <w:rPr>
          <w:noProof/>
        </w:rPr>
        <w:lastRenderedPageBreak/>
        <w:drawing>
          <wp:inline distT="0" distB="0" distL="0" distR="0" wp14:anchorId="5C937EB5" wp14:editId="203FCB49">
            <wp:extent cx="5355373" cy="7772400"/>
            <wp:effectExtent l="0" t="0" r="0" b="0"/>
            <wp:docPr id="196" name="Picture 19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able&#10;&#10;Description automatically generated with medium confidence"/>
                    <pic:cNvPicPr/>
                  </pic:nvPicPr>
                  <pic:blipFill>
                    <a:blip r:embed="rId167"/>
                    <a:stretch>
                      <a:fillRect/>
                    </a:stretch>
                  </pic:blipFill>
                  <pic:spPr>
                    <a:xfrm>
                      <a:off x="0" y="0"/>
                      <a:ext cx="5357195" cy="7775045"/>
                    </a:xfrm>
                    <a:prstGeom prst="rect">
                      <a:avLst/>
                    </a:prstGeom>
                  </pic:spPr>
                </pic:pic>
              </a:graphicData>
            </a:graphic>
          </wp:inline>
        </w:drawing>
      </w:r>
    </w:p>
    <w:p w14:paraId="628AF3AD" w14:textId="0F2FDFC7" w:rsidR="00892912" w:rsidRPr="008C2299" w:rsidRDefault="008C2299" w:rsidP="00C82C3C">
      <w:pPr>
        <w:tabs>
          <w:tab w:val="left" w:pos="1120"/>
          <w:tab w:val="left" w:pos="2240"/>
        </w:tabs>
        <w:spacing w:line="360" w:lineRule="auto"/>
        <w:jc w:val="center"/>
        <w:rPr>
          <w:rFonts w:cstheme="minorBidi"/>
          <w:b/>
          <w:bCs/>
        </w:rPr>
      </w:pPr>
      <w:r>
        <w:rPr>
          <w:noProof/>
        </w:rPr>
        <w:lastRenderedPageBreak/>
        <w:drawing>
          <wp:inline distT="0" distB="0" distL="0" distR="0" wp14:anchorId="3AA895E2" wp14:editId="72186F48">
            <wp:extent cx="5349817" cy="7565366"/>
            <wp:effectExtent l="0" t="0" r="3810" b="0"/>
            <wp:docPr id="197" name="Picture 1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Text&#10;&#10;Description automatically generated"/>
                    <pic:cNvPicPr/>
                  </pic:nvPicPr>
                  <pic:blipFill>
                    <a:blip r:embed="rId168"/>
                    <a:stretch>
                      <a:fillRect/>
                    </a:stretch>
                  </pic:blipFill>
                  <pic:spPr>
                    <a:xfrm>
                      <a:off x="0" y="0"/>
                      <a:ext cx="5351240" cy="7567379"/>
                    </a:xfrm>
                    <a:prstGeom prst="rect">
                      <a:avLst/>
                    </a:prstGeom>
                  </pic:spPr>
                </pic:pic>
              </a:graphicData>
            </a:graphic>
          </wp:inline>
        </w:drawing>
      </w:r>
    </w:p>
    <w:p w14:paraId="6F112BCE" w14:textId="372EC815" w:rsidR="00892912" w:rsidRPr="00180A95" w:rsidRDefault="00180A9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8BEA67F" wp14:editId="15433BFE">
            <wp:extent cx="5541713" cy="7289321"/>
            <wp:effectExtent l="0" t="0" r="1905" b="6985"/>
            <wp:docPr id="198" name="Picture 19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with low confidence"/>
                    <pic:cNvPicPr/>
                  </pic:nvPicPr>
                  <pic:blipFill>
                    <a:blip r:embed="rId169"/>
                    <a:stretch>
                      <a:fillRect/>
                    </a:stretch>
                  </pic:blipFill>
                  <pic:spPr>
                    <a:xfrm>
                      <a:off x="0" y="0"/>
                      <a:ext cx="5546127" cy="7295127"/>
                    </a:xfrm>
                    <a:prstGeom prst="rect">
                      <a:avLst/>
                    </a:prstGeom>
                  </pic:spPr>
                </pic:pic>
              </a:graphicData>
            </a:graphic>
          </wp:inline>
        </w:drawing>
      </w:r>
    </w:p>
    <w:p w14:paraId="6E5B5C4A" w14:textId="18467239" w:rsidR="00892912" w:rsidRPr="000E4D76" w:rsidRDefault="000E4D76" w:rsidP="00C82C3C">
      <w:pPr>
        <w:tabs>
          <w:tab w:val="left" w:pos="1120"/>
          <w:tab w:val="left" w:pos="2240"/>
        </w:tabs>
        <w:spacing w:line="360" w:lineRule="auto"/>
        <w:jc w:val="center"/>
        <w:rPr>
          <w:rFonts w:cstheme="minorBidi"/>
          <w:b/>
          <w:bCs/>
        </w:rPr>
      </w:pPr>
      <w:r>
        <w:rPr>
          <w:noProof/>
        </w:rPr>
        <w:lastRenderedPageBreak/>
        <w:drawing>
          <wp:inline distT="0" distB="0" distL="0" distR="0" wp14:anchorId="6198B48B" wp14:editId="75C0D82F">
            <wp:extent cx="5456815" cy="7323826"/>
            <wp:effectExtent l="0" t="0" r="0" b="0"/>
            <wp:docPr id="199" name="Picture 19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able&#10;&#10;Description automatically generated with medium confidence"/>
                    <pic:cNvPicPr/>
                  </pic:nvPicPr>
                  <pic:blipFill>
                    <a:blip r:embed="rId170"/>
                    <a:stretch>
                      <a:fillRect/>
                    </a:stretch>
                  </pic:blipFill>
                  <pic:spPr>
                    <a:xfrm>
                      <a:off x="0" y="0"/>
                      <a:ext cx="5458761" cy="7326438"/>
                    </a:xfrm>
                    <a:prstGeom prst="rect">
                      <a:avLst/>
                    </a:prstGeom>
                  </pic:spPr>
                </pic:pic>
              </a:graphicData>
            </a:graphic>
          </wp:inline>
        </w:drawing>
      </w:r>
    </w:p>
    <w:p w14:paraId="6511AB0F" w14:textId="4A61A182" w:rsidR="00892912" w:rsidRPr="00945245" w:rsidRDefault="0094524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E7DD045" wp14:editId="18658FEF">
            <wp:extent cx="5434759" cy="7781026"/>
            <wp:effectExtent l="0" t="0" r="0" b="0"/>
            <wp:docPr id="200" name="Picture 20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able&#10;&#10;Description automatically generated with medium confidence"/>
                    <pic:cNvPicPr/>
                  </pic:nvPicPr>
                  <pic:blipFill>
                    <a:blip r:embed="rId171"/>
                    <a:stretch>
                      <a:fillRect/>
                    </a:stretch>
                  </pic:blipFill>
                  <pic:spPr>
                    <a:xfrm>
                      <a:off x="0" y="0"/>
                      <a:ext cx="5436773" cy="7783910"/>
                    </a:xfrm>
                    <a:prstGeom prst="rect">
                      <a:avLst/>
                    </a:prstGeom>
                  </pic:spPr>
                </pic:pic>
              </a:graphicData>
            </a:graphic>
          </wp:inline>
        </w:drawing>
      </w:r>
    </w:p>
    <w:p w14:paraId="226D7368" w14:textId="49EA46CA" w:rsidR="00892912" w:rsidRPr="00BD2146" w:rsidRDefault="00BD2146" w:rsidP="00C82C3C">
      <w:pPr>
        <w:tabs>
          <w:tab w:val="left" w:pos="1120"/>
          <w:tab w:val="left" w:pos="2240"/>
        </w:tabs>
        <w:spacing w:line="360" w:lineRule="auto"/>
        <w:jc w:val="center"/>
        <w:rPr>
          <w:rFonts w:cstheme="minorBidi"/>
          <w:b/>
          <w:bCs/>
        </w:rPr>
      </w:pPr>
      <w:r>
        <w:rPr>
          <w:noProof/>
        </w:rPr>
        <w:lastRenderedPageBreak/>
        <w:drawing>
          <wp:inline distT="0" distB="0" distL="0" distR="0" wp14:anchorId="3BAA8C53" wp14:editId="4DB7A093">
            <wp:extent cx="5609707" cy="7453222"/>
            <wp:effectExtent l="0" t="0" r="0" b="0"/>
            <wp:docPr id="201" name="Picture 20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Table&#10;&#10;Description automatically generated"/>
                    <pic:cNvPicPr/>
                  </pic:nvPicPr>
                  <pic:blipFill>
                    <a:blip r:embed="rId172"/>
                    <a:stretch>
                      <a:fillRect/>
                    </a:stretch>
                  </pic:blipFill>
                  <pic:spPr>
                    <a:xfrm>
                      <a:off x="0" y="0"/>
                      <a:ext cx="5615021" cy="7460282"/>
                    </a:xfrm>
                    <a:prstGeom prst="rect">
                      <a:avLst/>
                    </a:prstGeom>
                  </pic:spPr>
                </pic:pic>
              </a:graphicData>
            </a:graphic>
          </wp:inline>
        </w:drawing>
      </w:r>
    </w:p>
    <w:p w14:paraId="5D9906B5" w14:textId="5F0DD37B" w:rsidR="00892912" w:rsidRPr="00255597" w:rsidRDefault="00255597" w:rsidP="00C82C3C">
      <w:pPr>
        <w:tabs>
          <w:tab w:val="left" w:pos="1120"/>
          <w:tab w:val="left" w:pos="2240"/>
        </w:tabs>
        <w:spacing w:line="360" w:lineRule="auto"/>
        <w:jc w:val="center"/>
        <w:rPr>
          <w:rFonts w:cstheme="minorBidi"/>
          <w:b/>
          <w:bCs/>
        </w:rPr>
      </w:pPr>
      <w:r>
        <w:rPr>
          <w:noProof/>
        </w:rPr>
        <w:lastRenderedPageBreak/>
        <w:drawing>
          <wp:inline distT="0" distB="0" distL="0" distR="0" wp14:anchorId="3076F4C5" wp14:editId="7B4658D3">
            <wp:extent cx="5690331" cy="3761117"/>
            <wp:effectExtent l="0" t="0" r="5715" b="0"/>
            <wp:docPr id="202" name="Picture 2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ext, letter&#10;&#10;Description automatically generated"/>
                    <pic:cNvPicPr/>
                  </pic:nvPicPr>
                  <pic:blipFill>
                    <a:blip r:embed="rId173"/>
                    <a:stretch>
                      <a:fillRect/>
                    </a:stretch>
                  </pic:blipFill>
                  <pic:spPr>
                    <a:xfrm>
                      <a:off x="0" y="0"/>
                      <a:ext cx="5694287" cy="3763732"/>
                    </a:xfrm>
                    <a:prstGeom prst="rect">
                      <a:avLst/>
                    </a:prstGeom>
                  </pic:spPr>
                </pic:pic>
              </a:graphicData>
            </a:graphic>
          </wp:inline>
        </w:drawing>
      </w:r>
    </w:p>
    <w:p w14:paraId="67AAEE9B" w14:textId="53D6DEC3" w:rsidR="00731E0F" w:rsidRPr="00731E0F" w:rsidRDefault="00126901" w:rsidP="00731E0F">
      <w:pPr>
        <w:pStyle w:val="Caption"/>
        <w:jc w:val="center"/>
      </w:pPr>
      <w:r>
        <w:t>Appendix B</w:t>
      </w:r>
      <w:r w:rsidR="00731E0F" w:rsidRPr="00731E0F">
        <w:t>-</w:t>
      </w:r>
      <w:r w:rsidR="00731E0F">
        <w:t>2</w:t>
      </w:r>
      <w:r w:rsidR="00731E0F" w:rsidRPr="00731E0F">
        <w:t xml:space="preserve"> Full content of transaction sample “T</w:t>
      </w:r>
      <w:r w:rsidR="00892912">
        <w:t>x</w:t>
      </w:r>
      <w:r w:rsidR="00731E0F">
        <w:t>2”</w: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p w14:paraId="0C25B5BD" w14:textId="6F20E123" w:rsidR="007014D0" w:rsidRDefault="00DE23C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69F59F" wp14:editId="614138F3">
            <wp:extent cx="5568802" cy="7565366"/>
            <wp:effectExtent l="0" t="0" r="0" b="0"/>
            <wp:docPr id="203" name="Picture 20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 table&#10;&#10;Description automatically generated with medium confidence"/>
                    <pic:cNvPicPr/>
                  </pic:nvPicPr>
                  <pic:blipFill>
                    <a:blip r:embed="rId174"/>
                    <a:stretch>
                      <a:fillRect/>
                    </a:stretch>
                  </pic:blipFill>
                  <pic:spPr>
                    <a:xfrm>
                      <a:off x="0" y="0"/>
                      <a:ext cx="5577984" cy="7577840"/>
                    </a:xfrm>
                    <a:prstGeom prst="rect">
                      <a:avLst/>
                    </a:prstGeom>
                  </pic:spPr>
                </pic:pic>
              </a:graphicData>
            </a:graphic>
          </wp:inline>
        </w:drawing>
      </w:r>
    </w:p>
    <w:p w14:paraId="7D754959" w14:textId="0B3AF162" w:rsidR="00A156E1" w:rsidRPr="00D472D3" w:rsidRDefault="00D472D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4AF8B1" wp14:editId="1CEC0180">
            <wp:extent cx="5286375" cy="8143875"/>
            <wp:effectExtent l="0" t="0" r="9525" b="9525"/>
            <wp:docPr id="204" name="Picture 20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able&#10;&#10;Description automatically generated with low confidence"/>
                    <pic:cNvPicPr/>
                  </pic:nvPicPr>
                  <pic:blipFill>
                    <a:blip r:embed="rId175"/>
                    <a:stretch>
                      <a:fillRect/>
                    </a:stretch>
                  </pic:blipFill>
                  <pic:spPr>
                    <a:xfrm>
                      <a:off x="0" y="0"/>
                      <a:ext cx="5287976" cy="8146342"/>
                    </a:xfrm>
                    <a:prstGeom prst="rect">
                      <a:avLst/>
                    </a:prstGeom>
                  </pic:spPr>
                </pic:pic>
              </a:graphicData>
            </a:graphic>
          </wp:inline>
        </w:drawing>
      </w:r>
    </w:p>
    <w:p w14:paraId="0EFF3ED5" w14:textId="4990A00C" w:rsidR="00A156E1" w:rsidRPr="007963E9" w:rsidRDefault="007963E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C58D569" wp14:editId="777B3294">
            <wp:extent cx="5309870" cy="7900035"/>
            <wp:effectExtent l="0" t="0" r="5080" b="5715"/>
            <wp:docPr id="205" name="Picture 2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Table&#10;&#10;Description automatically generated"/>
                    <pic:cNvPicPr/>
                  </pic:nvPicPr>
                  <pic:blipFill>
                    <a:blip r:embed="rId176"/>
                    <a:stretch>
                      <a:fillRect/>
                    </a:stretch>
                  </pic:blipFill>
                  <pic:spPr>
                    <a:xfrm>
                      <a:off x="0" y="0"/>
                      <a:ext cx="5309870" cy="7900035"/>
                    </a:xfrm>
                    <a:prstGeom prst="rect">
                      <a:avLst/>
                    </a:prstGeom>
                  </pic:spPr>
                </pic:pic>
              </a:graphicData>
            </a:graphic>
          </wp:inline>
        </w:drawing>
      </w:r>
    </w:p>
    <w:p w14:paraId="22F95CC9" w14:textId="4BEA49B4" w:rsidR="00A156E1" w:rsidRPr="002E60FF" w:rsidRDefault="002E60F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61A4C8A" wp14:editId="03592CA7">
            <wp:extent cx="5309870" cy="7757160"/>
            <wp:effectExtent l="0" t="0" r="5080" b="0"/>
            <wp:docPr id="206" name="Picture 20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with medium confidence"/>
                    <pic:cNvPicPr/>
                  </pic:nvPicPr>
                  <pic:blipFill>
                    <a:blip r:embed="rId177"/>
                    <a:stretch>
                      <a:fillRect/>
                    </a:stretch>
                  </pic:blipFill>
                  <pic:spPr>
                    <a:xfrm>
                      <a:off x="0" y="0"/>
                      <a:ext cx="5309870" cy="7757160"/>
                    </a:xfrm>
                    <a:prstGeom prst="rect">
                      <a:avLst/>
                    </a:prstGeom>
                  </pic:spPr>
                </pic:pic>
              </a:graphicData>
            </a:graphic>
          </wp:inline>
        </w:drawing>
      </w:r>
    </w:p>
    <w:p w14:paraId="57384AF7" w14:textId="11F14490" w:rsidR="00A156E1" w:rsidRPr="000507CF" w:rsidRDefault="000507C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DFFF62" wp14:editId="3D13C1EB">
            <wp:extent cx="5495577" cy="7677509"/>
            <wp:effectExtent l="0" t="0" r="0" b="0"/>
            <wp:docPr id="207" name="Picture 20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10;&#10;Description automatically generated with medium confidence"/>
                    <pic:cNvPicPr/>
                  </pic:nvPicPr>
                  <pic:blipFill>
                    <a:blip r:embed="rId178"/>
                    <a:stretch>
                      <a:fillRect/>
                    </a:stretch>
                  </pic:blipFill>
                  <pic:spPr>
                    <a:xfrm>
                      <a:off x="0" y="0"/>
                      <a:ext cx="5499234" cy="7682618"/>
                    </a:xfrm>
                    <a:prstGeom prst="rect">
                      <a:avLst/>
                    </a:prstGeom>
                  </pic:spPr>
                </pic:pic>
              </a:graphicData>
            </a:graphic>
          </wp:inline>
        </w:drawing>
      </w:r>
    </w:p>
    <w:p w14:paraId="434EF5C7" w14:textId="2CD0F258" w:rsidR="00A156E1" w:rsidRPr="00355DD4" w:rsidRDefault="00355DD4"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6EDF54E" wp14:editId="120E7747">
            <wp:extent cx="5413439" cy="7246188"/>
            <wp:effectExtent l="0" t="0" r="0" b="0"/>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179"/>
                    <a:stretch>
                      <a:fillRect/>
                    </a:stretch>
                  </pic:blipFill>
                  <pic:spPr>
                    <a:xfrm>
                      <a:off x="0" y="0"/>
                      <a:ext cx="5415357" cy="7248755"/>
                    </a:xfrm>
                    <a:prstGeom prst="rect">
                      <a:avLst/>
                    </a:prstGeom>
                  </pic:spPr>
                </pic:pic>
              </a:graphicData>
            </a:graphic>
          </wp:inline>
        </w:drawing>
      </w:r>
    </w:p>
    <w:p w14:paraId="7CFF17B5" w14:textId="7E059B2C" w:rsidR="00A156E1" w:rsidRPr="00BC4BAA" w:rsidRDefault="00BC4BAA"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81EE278" wp14:editId="5F491982">
            <wp:extent cx="5648024" cy="7401464"/>
            <wp:effectExtent l="0" t="0" r="0" b="9525"/>
            <wp:docPr id="209" name="Picture 20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able&#10;&#10;Description automatically generated with medium confidence"/>
                    <pic:cNvPicPr/>
                  </pic:nvPicPr>
                  <pic:blipFill>
                    <a:blip r:embed="rId180"/>
                    <a:stretch>
                      <a:fillRect/>
                    </a:stretch>
                  </pic:blipFill>
                  <pic:spPr>
                    <a:xfrm>
                      <a:off x="0" y="0"/>
                      <a:ext cx="5657006" cy="7413235"/>
                    </a:xfrm>
                    <a:prstGeom prst="rect">
                      <a:avLst/>
                    </a:prstGeom>
                  </pic:spPr>
                </pic:pic>
              </a:graphicData>
            </a:graphic>
          </wp:inline>
        </w:drawing>
      </w:r>
    </w:p>
    <w:p w14:paraId="303E78E2" w14:textId="00F3F13C" w:rsidR="00A156E1" w:rsidRPr="00AF626C" w:rsidRDefault="00AF626C"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97A3608" wp14:editId="3B9FF79D">
            <wp:extent cx="5386799" cy="7392837"/>
            <wp:effectExtent l="0" t="0" r="4445" b="0"/>
            <wp:docPr id="210" name="Picture 2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Table&#10;&#10;Description automatically generated"/>
                    <pic:cNvPicPr/>
                  </pic:nvPicPr>
                  <pic:blipFill>
                    <a:blip r:embed="rId181"/>
                    <a:stretch>
                      <a:fillRect/>
                    </a:stretch>
                  </pic:blipFill>
                  <pic:spPr>
                    <a:xfrm>
                      <a:off x="0" y="0"/>
                      <a:ext cx="5388643" cy="7395367"/>
                    </a:xfrm>
                    <a:prstGeom prst="rect">
                      <a:avLst/>
                    </a:prstGeom>
                  </pic:spPr>
                </pic:pic>
              </a:graphicData>
            </a:graphic>
          </wp:inline>
        </w:drawing>
      </w:r>
    </w:p>
    <w:p w14:paraId="41F87DC2" w14:textId="74030DA7" w:rsidR="00A156E1" w:rsidRPr="00DE6732" w:rsidRDefault="00DE673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42FBC20" wp14:editId="6C03275B">
            <wp:extent cx="5430895" cy="7306573"/>
            <wp:effectExtent l="0" t="0" r="0" b="8890"/>
            <wp:docPr id="211" name="Picture 2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ext&#10;&#10;Description automatically generated with medium confidence"/>
                    <pic:cNvPicPr/>
                  </pic:nvPicPr>
                  <pic:blipFill>
                    <a:blip r:embed="rId182"/>
                    <a:stretch>
                      <a:fillRect/>
                    </a:stretch>
                  </pic:blipFill>
                  <pic:spPr>
                    <a:xfrm>
                      <a:off x="0" y="0"/>
                      <a:ext cx="5433846" cy="7310543"/>
                    </a:xfrm>
                    <a:prstGeom prst="rect">
                      <a:avLst/>
                    </a:prstGeom>
                  </pic:spPr>
                </pic:pic>
              </a:graphicData>
            </a:graphic>
          </wp:inline>
        </w:drawing>
      </w:r>
    </w:p>
    <w:p w14:paraId="67290C76" w14:textId="7C5D4FE4" w:rsidR="00A156E1" w:rsidRPr="00076E06" w:rsidRDefault="00076E0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2CECF32" wp14:editId="1D024496">
            <wp:extent cx="5545240" cy="3122762"/>
            <wp:effectExtent l="0" t="0" r="0" b="1905"/>
            <wp:docPr id="212" name="Picture 2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 letter&#10;&#10;Description automatically generated"/>
                    <pic:cNvPicPr/>
                  </pic:nvPicPr>
                  <pic:blipFill>
                    <a:blip r:embed="rId183"/>
                    <a:stretch>
                      <a:fillRect/>
                    </a:stretch>
                  </pic:blipFill>
                  <pic:spPr>
                    <a:xfrm>
                      <a:off x="0" y="0"/>
                      <a:ext cx="5551193" cy="3126115"/>
                    </a:xfrm>
                    <a:prstGeom prst="rect">
                      <a:avLst/>
                    </a:prstGeom>
                  </pic:spPr>
                </pic:pic>
              </a:graphicData>
            </a:graphic>
          </wp:inline>
        </w:drawing>
      </w:r>
    </w:p>
    <w:p w14:paraId="72D3D8F2" w14:textId="50EF0EC9" w:rsidR="0069160C" w:rsidRPr="00731E0F" w:rsidRDefault="00126901" w:rsidP="0069160C">
      <w:pPr>
        <w:pStyle w:val="Caption"/>
        <w:jc w:val="center"/>
      </w:pPr>
      <w:r>
        <w:t>Appendix B</w:t>
      </w:r>
      <w:r w:rsidR="0069160C" w:rsidRPr="00731E0F">
        <w:t>-</w:t>
      </w:r>
      <w:r w:rsidR="0069160C">
        <w:t>3</w:t>
      </w:r>
      <w:r w:rsidR="0069160C" w:rsidRPr="00731E0F">
        <w:t xml:space="preserve"> Full content of transaction sample “T</w:t>
      </w:r>
      <w:r w:rsidR="0069160C">
        <w:t>x3”</w: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p w14:paraId="7322EE13" w14:textId="18418247" w:rsidR="007014D0" w:rsidRPr="0062295B" w:rsidRDefault="0062295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42F9564" wp14:editId="777EB7D7">
            <wp:extent cx="5620838" cy="7608498"/>
            <wp:effectExtent l="0" t="0" r="0" b="0"/>
            <wp:docPr id="213" name="Picture 2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with medium confidence"/>
                    <pic:cNvPicPr/>
                  </pic:nvPicPr>
                  <pic:blipFill>
                    <a:blip r:embed="rId184"/>
                    <a:stretch>
                      <a:fillRect/>
                    </a:stretch>
                  </pic:blipFill>
                  <pic:spPr>
                    <a:xfrm>
                      <a:off x="0" y="0"/>
                      <a:ext cx="5625622" cy="7614974"/>
                    </a:xfrm>
                    <a:prstGeom prst="rect">
                      <a:avLst/>
                    </a:prstGeom>
                  </pic:spPr>
                </pic:pic>
              </a:graphicData>
            </a:graphic>
          </wp:inline>
        </w:drawing>
      </w:r>
    </w:p>
    <w:p w14:paraId="6B78E1D9" w14:textId="28F4F0BA" w:rsidR="004C5B96" w:rsidRPr="00407D69" w:rsidRDefault="00407D6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7C3CA2A" wp14:editId="0D2F88C0">
            <wp:extent cx="5295900" cy="8172450"/>
            <wp:effectExtent l="0" t="0" r="0" b="0"/>
            <wp:docPr id="214" name="Picture 21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able&#10;&#10;Description automatically generated with medium confidence"/>
                    <pic:cNvPicPr/>
                  </pic:nvPicPr>
                  <pic:blipFill>
                    <a:blip r:embed="rId185"/>
                    <a:stretch>
                      <a:fillRect/>
                    </a:stretch>
                  </pic:blipFill>
                  <pic:spPr>
                    <a:xfrm>
                      <a:off x="0" y="0"/>
                      <a:ext cx="5295900" cy="8172450"/>
                    </a:xfrm>
                    <a:prstGeom prst="rect">
                      <a:avLst/>
                    </a:prstGeom>
                  </pic:spPr>
                </pic:pic>
              </a:graphicData>
            </a:graphic>
          </wp:inline>
        </w:drawing>
      </w:r>
    </w:p>
    <w:p w14:paraId="23D066AD" w14:textId="56A8A0D0" w:rsidR="004C5B96" w:rsidRPr="00216E33" w:rsidRDefault="00216E3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E2E35D0" wp14:editId="3BDE71DE">
            <wp:extent cx="5341289" cy="7772400"/>
            <wp:effectExtent l="0" t="0" r="0" b="0"/>
            <wp:docPr id="215" name="Picture 2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Table&#10;&#10;Description automatically generated"/>
                    <pic:cNvPicPr/>
                  </pic:nvPicPr>
                  <pic:blipFill>
                    <a:blip r:embed="rId186"/>
                    <a:stretch>
                      <a:fillRect/>
                    </a:stretch>
                  </pic:blipFill>
                  <pic:spPr>
                    <a:xfrm>
                      <a:off x="0" y="0"/>
                      <a:ext cx="5342198" cy="7773723"/>
                    </a:xfrm>
                    <a:prstGeom prst="rect">
                      <a:avLst/>
                    </a:prstGeom>
                  </pic:spPr>
                </pic:pic>
              </a:graphicData>
            </a:graphic>
          </wp:inline>
        </w:drawing>
      </w:r>
    </w:p>
    <w:p w14:paraId="0A107D98" w14:textId="28890A1E" w:rsidR="004C5B96" w:rsidRPr="00F91488" w:rsidRDefault="00F91488"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C55F51F" wp14:editId="013C00C8">
            <wp:extent cx="5322498" cy="7683951"/>
            <wp:effectExtent l="0" t="0" r="0" b="0"/>
            <wp:docPr id="216" name="Picture 2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able&#10;&#10;Description automatically generated"/>
                    <pic:cNvPicPr/>
                  </pic:nvPicPr>
                  <pic:blipFill>
                    <a:blip r:embed="rId187"/>
                    <a:stretch>
                      <a:fillRect/>
                    </a:stretch>
                  </pic:blipFill>
                  <pic:spPr>
                    <a:xfrm>
                      <a:off x="0" y="0"/>
                      <a:ext cx="5323061" cy="7684764"/>
                    </a:xfrm>
                    <a:prstGeom prst="rect">
                      <a:avLst/>
                    </a:prstGeom>
                  </pic:spPr>
                </pic:pic>
              </a:graphicData>
            </a:graphic>
          </wp:inline>
        </w:drawing>
      </w:r>
    </w:p>
    <w:p w14:paraId="4DCA52A1" w14:textId="55216EC1" w:rsidR="004C5B96" w:rsidRPr="00FF7EB0" w:rsidRDefault="00FF7EB0"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EA2B714" wp14:editId="37B555B0">
            <wp:extent cx="5374256" cy="7557507"/>
            <wp:effectExtent l="0" t="0" r="0" b="5715"/>
            <wp:docPr id="217" name="Picture 21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ext&#10;&#10;Description automatically generated with medium confidence"/>
                    <pic:cNvPicPr/>
                  </pic:nvPicPr>
                  <pic:blipFill>
                    <a:blip r:embed="rId188"/>
                    <a:stretch>
                      <a:fillRect/>
                    </a:stretch>
                  </pic:blipFill>
                  <pic:spPr>
                    <a:xfrm>
                      <a:off x="0" y="0"/>
                      <a:ext cx="5376466" cy="7560615"/>
                    </a:xfrm>
                    <a:prstGeom prst="rect">
                      <a:avLst/>
                    </a:prstGeom>
                  </pic:spPr>
                </pic:pic>
              </a:graphicData>
            </a:graphic>
          </wp:inline>
        </w:drawing>
      </w:r>
    </w:p>
    <w:p w14:paraId="117D2985" w14:textId="6DF95031" w:rsidR="004C5B96" w:rsidRPr="00D70DAB" w:rsidRDefault="00D70DA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0865CEB" wp14:editId="798C0A7C">
            <wp:extent cx="5394698" cy="7272068"/>
            <wp:effectExtent l="0" t="0" r="0" b="5080"/>
            <wp:docPr id="218" name="Picture 2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Text&#10;&#10;Description automatically generated"/>
                    <pic:cNvPicPr/>
                  </pic:nvPicPr>
                  <pic:blipFill>
                    <a:blip r:embed="rId189"/>
                    <a:stretch>
                      <a:fillRect/>
                    </a:stretch>
                  </pic:blipFill>
                  <pic:spPr>
                    <a:xfrm>
                      <a:off x="0" y="0"/>
                      <a:ext cx="5396041" cy="7273878"/>
                    </a:xfrm>
                    <a:prstGeom prst="rect">
                      <a:avLst/>
                    </a:prstGeom>
                  </pic:spPr>
                </pic:pic>
              </a:graphicData>
            </a:graphic>
          </wp:inline>
        </w:drawing>
      </w:r>
    </w:p>
    <w:p w14:paraId="2D7FADA9" w14:textId="38AD9D0C" w:rsidR="004C5B96" w:rsidRPr="00BA1453" w:rsidRDefault="00BA145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76EB231" wp14:editId="78C54BC1">
            <wp:extent cx="5405494" cy="7410090"/>
            <wp:effectExtent l="0" t="0" r="5080" b="635"/>
            <wp:docPr id="219" name="Picture 21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able&#10;&#10;Description automatically generated with low confidence"/>
                    <pic:cNvPicPr/>
                  </pic:nvPicPr>
                  <pic:blipFill>
                    <a:blip r:embed="rId190"/>
                    <a:stretch>
                      <a:fillRect/>
                    </a:stretch>
                  </pic:blipFill>
                  <pic:spPr>
                    <a:xfrm>
                      <a:off x="0" y="0"/>
                      <a:ext cx="5407321" cy="7412595"/>
                    </a:xfrm>
                    <a:prstGeom prst="rect">
                      <a:avLst/>
                    </a:prstGeom>
                  </pic:spPr>
                </pic:pic>
              </a:graphicData>
            </a:graphic>
          </wp:inline>
        </w:drawing>
      </w:r>
    </w:p>
    <w:p w14:paraId="2C653A6A" w14:textId="1AE61B8D" w:rsidR="004C5B96" w:rsidRPr="00A65A51" w:rsidRDefault="00A65A5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8BBAA39" wp14:editId="653E8242">
            <wp:extent cx="5357004" cy="7401276"/>
            <wp:effectExtent l="0" t="0" r="0" b="9525"/>
            <wp:docPr id="220" name="Picture 2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Table&#10;&#10;Description automatically generated with medium confidence"/>
                    <pic:cNvPicPr/>
                  </pic:nvPicPr>
                  <pic:blipFill>
                    <a:blip r:embed="rId191"/>
                    <a:stretch>
                      <a:fillRect/>
                    </a:stretch>
                  </pic:blipFill>
                  <pic:spPr>
                    <a:xfrm>
                      <a:off x="0" y="0"/>
                      <a:ext cx="5360399" cy="7405966"/>
                    </a:xfrm>
                    <a:prstGeom prst="rect">
                      <a:avLst/>
                    </a:prstGeom>
                  </pic:spPr>
                </pic:pic>
              </a:graphicData>
            </a:graphic>
          </wp:inline>
        </w:drawing>
      </w:r>
    </w:p>
    <w:p w14:paraId="0C971A36" w14:textId="3E13D5C5" w:rsidR="004C5B96" w:rsidRPr="005D3421" w:rsidRDefault="005D342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9FCAE47" wp14:editId="4F8014A1">
            <wp:extent cx="5570350" cy="7366958"/>
            <wp:effectExtent l="0" t="0" r="0" b="5715"/>
            <wp:docPr id="221" name="Picture 2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Text&#10;&#10;Description automatically generated"/>
                    <pic:cNvPicPr/>
                  </pic:nvPicPr>
                  <pic:blipFill>
                    <a:blip r:embed="rId192"/>
                    <a:stretch>
                      <a:fillRect/>
                    </a:stretch>
                  </pic:blipFill>
                  <pic:spPr>
                    <a:xfrm>
                      <a:off x="0" y="0"/>
                      <a:ext cx="5575633" cy="7373944"/>
                    </a:xfrm>
                    <a:prstGeom prst="rect">
                      <a:avLst/>
                    </a:prstGeom>
                  </pic:spPr>
                </pic:pic>
              </a:graphicData>
            </a:graphic>
          </wp:inline>
        </w:drawing>
      </w:r>
    </w:p>
    <w:p w14:paraId="5C69A8B9" w14:textId="139665A5" w:rsidR="004C5B96" w:rsidRPr="00304497" w:rsidRDefault="00304497"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BC61FB2" wp14:editId="07422021">
            <wp:extent cx="5406958" cy="3010619"/>
            <wp:effectExtent l="0" t="0" r="3810" b="0"/>
            <wp:docPr id="222" name="Picture 2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Text, letter&#10;&#10;Description automatically generated"/>
                    <pic:cNvPicPr/>
                  </pic:nvPicPr>
                  <pic:blipFill>
                    <a:blip r:embed="rId193"/>
                    <a:stretch>
                      <a:fillRect/>
                    </a:stretch>
                  </pic:blipFill>
                  <pic:spPr>
                    <a:xfrm>
                      <a:off x="0" y="0"/>
                      <a:ext cx="5409277" cy="3011910"/>
                    </a:xfrm>
                    <a:prstGeom prst="rect">
                      <a:avLst/>
                    </a:prstGeom>
                  </pic:spPr>
                </pic:pic>
              </a:graphicData>
            </a:graphic>
          </wp:inline>
        </w:drawing>
      </w:r>
    </w:p>
    <w:p w14:paraId="753F9628" w14:textId="573FCCF8" w:rsidR="00A156E1" w:rsidRPr="00731E0F" w:rsidRDefault="00126901" w:rsidP="00A156E1">
      <w:pPr>
        <w:pStyle w:val="Caption"/>
        <w:jc w:val="center"/>
      </w:pPr>
      <w:r>
        <w:t>Appendix B</w:t>
      </w:r>
      <w:r w:rsidR="00A156E1" w:rsidRPr="00731E0F">
        <w:t>-</w:t>
      </w:r>
      <w:r w:rsidR="00A156E1">
        <w:t>4</w:t>
      </w:r>
      <w:r w:rsidR="00A156E1" w:rsidRPr="00731E0F">
        <w:t xml:space="preserve"> Full content of transaction sample “T</w:t>
      </w:r>
      <w:r w:rsidR="00A156E1">
        <w:t>x4”</w: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p w14:paraId="35427A1A" w14:textId="3FF95EF2" w:rsidR="007014D0" w:rsidRPr="00DE4046" w:rsidRDefault="00DE404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CBC49F9" wp14:editId="092B85BE">
            <wp:extent cx="5624566" cy="7435970"/>
            <wp:effectExtent l="0" t="0" r="0" b="0"/>
            <wp:docPr id="223" name="Picture 2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Table&#10;&#10;Description automatically generated"/>
                    <pic:cNvPicPr/>
                  </pic:nvPicPr>
                  <pic:blipFill>
                    <a:blip r:embed="rId194"/>
                    <a:stretch>
                      <a:fillRect/>
                    </a:stretch>
                  </pic:blipFill>
                  <pic:spPr>
                    <a:xfrm>
                      <a:off x="0" y="0"/>
                      <a:ext cx="5627697" cy="7440110"/>
                    </a:xfrm>
                    <a:prstGeom prst="rect">
                      <a:avLst/>
                    </a:prstGeom>
                  </pic:spPr>
                </pic:pic>
              </a:graphicData>
            </a:graphic>
          </wp:inline>
        </w:drawing>
      </w:r>
    </w:p>
    <w:p w14:paraId="4BDE9AFC" w14:textId="754CFF28" w:rsidR="00262026" w:rsidRPr="00D37641" w:rsidRDefault="00D3764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5E5A448" wp14:editId="75DC36A5">
            <wp:extent cx="4810125" cy="8172450"/>
            <wp:effectExtent l="0" t="0" r="9525" b="0"/>
            <wp:docPr id="224" name="Picture 2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able&#10;&#10;Description automatically generated"/>
                    <pic:cNvPicPr/>
                  </pic:nvPicPr>
                  <pic:blipFill>
                    <a:blip r:embed="rId195"/>
                    <a:stretch>
                      <a:fillRect/>
                    </a:stretch>
                  </pic:blipFill>
                  <pic:spPr>
                    <a:xfrm>
                      <a:off x="0" y="0"/>
                      <a:ext cx="4810125" cy="8172450"/>
                    </a:xfrm>
                    <a:prstGeom prst="rect">
                      <a:avLst/>
                    </a:prstGeom>
                  </pic:spPr>
                </pic:pic>
              </a:graphicData>
            </a:graphic>
          </wp:inline>
        </w:drawing>
      </w:r>
    </w:p>
    <w:p w14:paraId="596C35DF" w14:textId="35495F83" w:rsidR="00262026" w:rsidRPr="00EF138D" w:rsidRDefault="00EF138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AE1F942" wp14:editId="0D994EFA">
            <wp:extent cx="5408762" cy="7965020"/>
            <wp:effectExtent l="0" t="0" r="1905" b="0"/>
            <wp:docPr id="225" name="Picture 2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Table&#10;&#10;Description automatically generated"/>
                    <pic:cNvPicPr/>
                  </pic:nvPicPr>
                  <pic:blipFill>
                    <a:blip r:embed="rId196"/>
                    <a:stretch>
                      <a:fillRect/>
                    </a:stretch>
                  </pic:blipFill>
                  <pic:spPr>
                    <a:xfrm>
                      <a:off x="0" y="0"/>
                      <a:ext cx="5411618" cy="7969226"/>
                    </a:xfrm>
                    <a:prstGeom prst="rect">
                      <a:avLst/>
                    </a:prstGeom>
                  </pic:spPr>
                </pic:pic>
              </a:graphicData>
            </a:graphic>
          </wp:inline>
        </w:drawing>
      </w:r>
    </w:p>
    <w:p w14:paraId="0A4E604F" w14:textId="7C0AC9D9" w:rsidR="00262026" w:rsidRPr="0034105F" w:rsidRDefault="0034105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4EE9593" wp14:editId="3776F304">
            <wp:extent cx="5368973" cy="7806905"/>
            <wp:effectExtent l="0" t="0" r="3175" b="381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Table&#10;&#10;Description automatically generated"/>
                    <pic:cNvPicPr/>
                  </pic:nvPicPr>
                  <pic:blipFill>
                    <a:blip r:embed="rId197"/>
                    <a:stretch>
                      <a:fillRect/>
                    </a:stretch>
                  </pic:blipFill>
                  <pic:spPr>
                    <a:xfrm>
                      <a:off x="0" y="0"/>
                      <a:ext cx="5370693" cy="7809406"/>
                    </a:xfrm>
                    <a:prstGeom prst="rect">
                      <a:avLst/>
                    </a:prstGeom>
                  </pic:spPr>
                </pic:pic>
              </a:graphicData>
            </a:graphic>
          </wp:inline>
        </w:drawing>
      </w:r>
    </w:p>
    <w:p w14:paraId="456397AB" w14:textId="724C08F7" w:rsidR="00262026" w:rsidRDefault="00BD5BA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00EA5B" wp14:editId="10A5DDD0">
            <wp:extent cx="5466645" cy="7729268"/>
            <wp:effectExtent l="0" t="0" r="1270" b="5080"/>
            <wp:docPr id="227" name="Picture 2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Text&#10;&#10;Description automatically generated with medium confidence"/>
                    <pic:cNvPicPr/>
                  </pic:nvPicPr>
                  <pic:blipFill>
                    <a:blip r:embed="rId198"/>
                    <a:stretch>
                      <a:fillRect/>
                    </a:stretch>
                  </pic:blipFill>
                  <pic:spPr>
                    <a:xfrm>
                      <a:off x="0" y="0"/>
                      <a:ext cx="5470097" cy="7734149"/>
                    </a:xfrm>
                    <a:prstGeom prst="rect">
                      <a:avLst/>
                    </a:prstGeom>
                  </pic:spPr>
                </pic:pic>
              </a:graphicData>
            </a:graphic>
          </wp:inline>
        </w:drawing>
      </w:r>
    </w:p>
    <w:p w14:paraId="07C62A59" w14:textId="4F01D6F1" w:rsidR="00262026" w:rsidRDefault="0031048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49FB46B" wp14:editId="3601F4A0">
            <wp:extent cx="5374256" cy="7356342"/>
            <wp:effectExtent l="0" t="0" r="0" b="0"/>
            <wp:docPr id="228" name="Picture 2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ext&#10;&#10;Description automatically generated with medium confidence"/>
                    <pic:cNvPicPr/>
                  </pic:nvPicPr>
                  <pic:blipFill>
                    <a:blip r:embed="rId199"/>
                    <a:stretch>
                      <a:fillRect/>
                    </a:stretch>
                  </pic:blipFill>
                  <pic:spPr>
                    <a:xfrm>
                      <a:off x="0" y="0"/>
                      <a:ext cx="5375312" cy="7357788"/>
                    </a:xfrm>
                    <a:prstGeom prst="rect">
                      <a:avLst/>
                    </a:prstGeom>
                  </pic:spPr>
                </pic:pic>
              </a:graphicData>
            </a:graphic>
          </wp:inline>
        </w:drawing>
      </w:r>
    </w:p>
    <w:p w14:paraId="3E171662" w14:textId="22722E5D" w:rsidR="00262026" w:rsidRDefault="00D65FA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1695E95" wp14:editId="652DB621">
            <wp:extent cx="5384371" cy="7323826"/>
            <wp:effectExtent l="0" t="0" r="6985" b="0"/>
            <wp:docPr id="229" name="Picture 22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able&#10;&#10;Description automatically generated with medium confidence"/>
                    <pic:cNvPicPr/>
                  </pic:nvPicPr>
                  <pic:blipFill>
                    <a:blip r:embed="rId200"/>
                    <a:stretch>
                      <a:fillRect/>
                    </a:stretch>
                  </pic:blipFill>
                  <pic:spPr>
                    <a:xfrm>
                      <a:off x="0" y="0"/>
                      <a:ext cx="5387036" cy="7327451"/>
                    </a:xfrm>
                    <a:prstGeom prst="rect">
                      <a:avLst/>
                    </a:prstGeom>
                  </pic:spPr>
                </pic:pic>
              </a:graphicData>
            </a:graphic>
          </wp:inline>
        </w:drawing>
      </w:r>
    </w:p>
    <w:p w14:paraId="17CD2407" w14:textId="700DC9F4" w:rsidR="00262026" w:rsidRDefault="008416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C097E17" wp14:editId="777B3259">
            <wp:extent cx="5360894" cy="7384211"/>
            <wp:effectExtent l="0" t="0" r="0" b="7620"/>
            <wp:docPr id="230" name="Picture 2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able&#10;&#10;Description automatically generated"/>
                    <pic:cNvPicPr/>
                  </pic:nvPicPr>
                  <pic:blipFill>
                    <a:blip r:embed="rId201"/>
                    <a:stretch>
                      <a:fillRect/>
                    </a:stretch>
                  </pic:blipFill>
                  <pic:spPr>
                    <a:xfrm>
                      <a:off x="0" y="0"/>
                      <a:ext cx="5363148" cy="7387315"/>
                    </a:xfrm>
                    <a:prstGeom prst="rect">
                      <a:avLst/>
                    </a:prstGeom>
                  </pic:spPr>
                </pic:pic>
              </a:graphicData>
            </a:graphic>
          </wp:inline>
        </w:drawing>
      </w:r>
    </w:p>
    <w:p w14:paraId="0CA7C398" w14:textId="0D6E9997" w:rsidR="00262026" w:rsidRDefault="009E421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706F8EA" wp14:editId="14DB12A8">
            <wp:extent cx="5501144" cy="7280694"/>
            <wp:effectExtent l="0" t="0" r="4445" b="0"/>
            <wp:docPr id="231" name="Picture 2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able&#10;&#10;Description automatically generated with medium confidence"/>
                    <pic:cNvPicPr/>
                  </pic:nvPicPr>
                  <pic:blipFill>
                    <a:blip r:embed="rId202"/>
                    <a:stretch>
                      <a:fillRect/>
                    </a:stretch>
                  </pic:blipFill>
                  <pic:spPr>
                    <a:xfrm>
                      <a:off x="0" y="0"/>
                      <a:ext cx="5505457" cy="7286402"/>
                    </a:xfrm>
                    <a:prstGeom prst="rect">
                      <a:avLst/>
                    </a:prstGeom>
                  </pic:spPr>
                </pic:pic>
              </a:graphicData>
            </a:graphic>
          </wp:inline>
        </w:drawing>
      </w:r>
    </w:p>
    <w:p w14:paraId="0200061C" w14:textId="183A4BF7" w:rsidR="00262026" w:rsidRDefault="00E3529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F810ABD" wp14:editId="7C83E737">
            <wp:extent cx="5595053" cy="3209026"/>
            <wp:effectExtent l="0" t="0" r="5715" b="0"/>
            <wp:docPr id="232" name="Picture 2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 letter&#10;&#10;Description automatically generated"/>
                    <pic:cNvPicPr/>
                  </pic:nvPicPr>
                  <pic:blipFill>
                    <a:blip r:embed="rId203"/>
                    <a:stretch>
                      <a:fillRect/>
                    </a:stretch>
                  </pic:blipFill>
                  <pic:spPr>
                    <a:xfrm>
                      <a:off x="0" y="0"/>
                      <a:ext cx="5604760" cy="3214594"/>
                    </a:xfrm>
                    <a:prstGeom prst="rect">
                      <a:avLst/>
                    </a:prstGeom>
                  </pic:spPr>
                </pic:pic>
              </a:graphicData>
            </a:graphic>
          </wp:inline>
        </w:drawing>
      </w:r>
    </w:p>
    <w:p w14:paraId="7BDFF99E" w14:textId="3A8342D6" w:rsidR="007014D0" w:rsidRPr="004C5B96" w:rsidRDefault="00126901" w:rsidP="004C5B96">
      <w:pPr>
        <w:pStyle w:val="Caption"/>
        <w:jc w:val="center"/>
      </w:pPr>
      <w:r>
        <w:t>Appendix B</w:t>
      </w:r>
      <w:r w:rsidR="004C5B96" w:rsidRPr="00731E0F">
        <w:t>-</w:t>
      </w:r>
      <w:r w:rsidR="00262026">
        <w:t>5</w:t>
      </w:r>
      <w:r w:rsidR="004C5B96" w:rsidRPr="00731E0F">
        <w:t xml:space="preserve"> Full content of transaction sample “T</w:t>
      </w:r>
      <w:r w:rsidR="004C5B96">
        <w:t>x</w:t>
      </w:r>
      <w:r w:rsidR="00262026">
        <w:t>5</w:t>
      </w:r>
      <w:r w:rsidR="004C5B96">
        <w:t>”</w:t>
      </w:r>
    </w:p>
    <w:p w14:paraId="1D5A12D2" w14:textId="7DD56675" w:rsidR="007014D0" w:rsidRDefault="007E759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C8835F" wp14:editId="7F98E990">
            <wp:extent cx="5626100" cy="7608498"/>
            <wp:effectExtent l="0" t="0" r="0" b="0"/>
            <wp:docPr id="233" name="Picture 23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 table&#10;&#10;Description automatically generated with medium confidence"/>
                    <pic:cNvPicPr/>
                  </pic:nvPicPr>
                  <pic:blipFill rotWithShape="1">
                    <a:blip r:embed="rId204"/>
                    <a:srcRect b="331"/>
                    <a:stretch/>
                  </pic:blipFill>
                  <pic:spPr bwMode="auto">
                    <a:xfrm>
                      <a:off x="0" y="0"/>
                      <a:ext cx="5633470" cy="7618465"/>
                    </a:xfrm>
                    <a:prstGeom prst="rect">
                      <a:avLst/>
                    </a:prstGeom>
                    <a:ln>
                      <a:noFill/>
                    </a:ln>
                    <a:extLst>
                      <a:ext uri="{53640926-AAD7-44D8-BBD7-CCE9431645EC}">
                        <a14:shadowObscured xmlns:a14="http://schemas.microsoft.com/office/drawing/2010/main"/>
                      </a:ext>
                    </a:extLst>
                  </pic:spPr>
                </pic:pic>
              </a:graphicData>
            </a:graphic>
          </wp:inline>
        </w:drawing>
      </w:r>
    </w:p>
    <w:p w14:paraId="173DFD90" w14:textId="01C97391" w:rsidR="004C5B96" w:rsidRDefault="003370C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863306F" wp14:editId="2BFB6E1C">
            <wp:extent cx="4991100" cy="8108830"/>
            <wp:effectExtent l="0" t="0" r="0" b="6985"/>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able&#10;&#10;Description automatically generated"/>
                    <pic:cNvPicPr/>
                  </pic:nvPicPr>
                  <pic:blipFill rotWithShape="1">
                    <a:blip r:embed="rId205"/>
                    <a:srcRect b="663"/>
                    <a:stretch/>
                  </pic:blipFill>
                  <pic:spPr bwMode="auto">
                    <a:xfrm>
                      <a:off x="0" y="0"/>
                      <a:ext cx="4991100" cy="8108830"/>
                    </a:xfrm>
                    <a:prstGeom prst="rect">
                      <a:avLst/>
                    </a:prstGeom>
                    <a:ln>
                      <a:noFill/>
                    </a:ln>
                    <a:extLst>
                      <a:ext uri="{53640926-AAD7-44D8-BBD7-CCE9431645EC}">
                        <a14:shadowObscured xmlns:a14="http://schemas.microsoft.com/office/drawing/2010/main"/>
                      </a:ext>
                    </a:extLst>
                  </pic:spPr>
                </pic:pic>
              </a:graphicData>
            </a:graphic>
          </wp:inline>
        </w:drawing>
      </w:r>
    </w:p>
    <w:p w14:paraId="5D8AEBC0" w14:textId="11A16417" w:rsidR="004C5B96" w:rsidRDefault="00F67AA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8972B6" wp14:editId="4A187A02">
            <wp:extent cx="5374652" cy="8151962"/>
            <wp:effectExtent l="0" t="0" r="0" b="1905"/>
            <wp:docPr id="235" name="Picture 23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Table&#10;&#10;Description automatically generated with medium confidence"/>
                    <pic:cNvPicPr/>
                  </pic:nvPicPr>
                  <pic:blipFill>
                    <a:blip r:embed="rId206"/>
                    <a:stretch>
                      <a:fillRect/>
                    </a:stretch>
                  </pic:blipFill>
                  <pic:spPr>
                    <a:xfrm>
                      <a:off x="0" y="0"/>
                      <a:ext cx="5376412" cy="8154632"/>
                    </a:xfrm>
                    <a:prstGeom prst="rect">
                      <a:avLst/>
                    </a:prstGeom>
                  </pic:spPr>
                </pic:pic>
              </a:graphicData>
            </a:graphic>
          </wp:inline>
        </w:drawing>
      </w:r>
    </w:p>
    <w:p w14:paraId="1B8270F0" w14:textId="5C5BAB86" w:rsidR="004C5B96" w:rsidRDefault="008D20D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3D01310" wp14:editId="179A48F6">
            <wp:extent cx="5365630" cy="7896370"/>
            <wp:effectExtent l="0" t="0" r="6985" b="0"/>
            <wp:docPr id="236" name="Picture 2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able&#10;&#10;Description automatically generated with medium confidence"/>
                    <pic:cNvPicPr/>
                  </pic:nvPicPr>
                  <pic:blipFill>
                    <a:blip r:embed="rId207"/>
                    <a:stretch>
                      <a:fillRect/>
                    </a:stretch>
                  </pic:blipFill>
                  <pic:spPr>
                    <a:xfrm>
                      <a:off x="0" y="0"/>
                      <a:ext cx="5367407" cy="7898985"/>
                    </a:xfrm>
                    <a:prstGeom prst="rect">
                      <a:avLst/>
                    </a:prstGeom>
                  </pic:spPr>
                </pic:pic>
              </a:graphicData>
            </a:graphic>
          </wp:inline>
        </w:drawing>
      </w:r>
    </w:p>
    <w:p w14:paraId="7F87D99A" w14:textId="6AD3CDBB" w:rsidR="004C5B96" w:rsidRDefault="00A66AF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A886522" wp14:editId="5278BD8D">
            <wp:extent cx="5417388" cy="7723762"/>
            <wp:effectExtent l="0" t="0" r="0" b="0"/>
            <wp:docPr id="237" name="Picture 2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Text&#10;&#10;Description automatically generated"/>
                    <pic:cNvPicPr/>
                  </pic:nvPicPr>
                  <pic:blipFill>
                    <a:blip r:embed="rId208"/>
                    <a:stretch>
                      <a:fillRect/>
                    </a:stretch>
                  </pic:blipFill>
                  <pic:spPr>
                    <a:xfrm>
                      <a:off x="0" y="0"/>
                      <a:ext cx="5419746" cy="7727124"/>
                    </a:xfrm>
                    <a:prstGeom prst="rect">
                      <a:avLst/>
                    </a:prstGeom>
                  </pic:spPr>
                </pic:pic>
              </a:graphicData>
            </a:graphic>
          </wp:inline>
        </w:drawing>
      </w:r>
    </w:p>
    <w:p w14:paraId="58E9B34E" w14:textId="3BD13FC1" w:rsidR="004C5B96" w:rsidRDefault="0064396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879817" wp14:editId="217A7141">
            <wp:extent cx="5432241" cy="7392837"/>
            <wp:effectExtent l="0" t="0" r="0" b="0"/>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209"/>
                    <a:stretch>
                      <a:fillRect/>
                    </a:stretch>
                  </pic:blipFill>
                  <pic:spPr>
                    <a:xfrm>
                      <a:off x="0" y="0"/>
                      <a:ext cx="5434336" cy="7395688"/>
                    </a:xfrm>
                    <a:prstGeom prst="rect">
                      <a:avLst/>
                    </a:prstGeom>
                  </pic:spPr>
                </pic:pic>
              </a:graphicData>
            </a:graphic>
          </wp:inline>
        </w:drawing>
      </w:r>
    </w:p>
    <w:p w14:paraId="13139CAB" w14:textId="421E9C63" w:rsidR="004C5B96" w:rsidRDefault="00427F1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B625895" wp14:editId="0396A74B">
            <wp:extent cx="5437624" cy="7401464"/>
            <wp:effectExtent l="0" t="0" r="0" b="9525"/>
            <wp:docPr id="239" name="Picture 23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Text&#10;&#10;Description automatically generated with low confidence"/>
                    <pic:cNvPicPr/>
                  </pic:nvPicPr>
                  <pic:blipFill>
                    <a:blip r:embed="rId210"/>
                    <a:stretch>
                      <a:fillRect/>
                    </a:stretch>
                  </pic:blipFill>
                  <pic:spPr>
                    <a:xfrm>
                      <a:off x="0" y="0"/>
                      <a:ext cx="5440977" cy="7406027"/>
                    </a:xfrm>
                    <a:prstGeom prst="rect">
                      <a:avLst/>
                    </a:prstGeom>
                  </pic:spPr>
                </pic:pic>
              </a:graphicData>
            </a:graphic>
          </wp:inline>
        </w:drawing>
      </w:r>
    </w:p>
    <w:p w14:paraId="034DD770" w14:textId="74182B70" w:rsidR="004C5B96" w:rsidRDefault="004B058F"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E47547B" wp14:editId="20FC8BFE">
            <wp:extent cx="5541061" cy="7625751"/>
            <wp:effectExtent l="0" t="0" r="2540" b="0"/>
            <wp:docPr id="240" name="Picture 2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able&#10;&#10;Description automatically generated with medium confidence"/>
                    <pic:cNvPicPr/>
                  </pic:nvPicPr>
                  <pic:blipFill>
                    <a:blip r:embed="rId211"/>
                    <a:stretch>
                      <a:fillRect/>
                    </a:stretch>
                  </pic:blipFill>
                  <pic:spPr>
                    <a:xfrm>
                      <a:off x="0" y="0"/>
                      <a:ext cx="5544048" cy="7629862"/>
                    </a:xfrm>
                    <a:prstGeom prst="rect">
                      <a:avLst/>
                    </a:prstGeom>
                  </pic:spPr>
                </pic:pic>
              </a:graphicData>
            </a:graphic>
          </wp:inline>
        </w:drawing>
      </w:r>
    </w:p>
    <w:p w14:paraId="599AD492" w14:textId="4124ABC6" w:rsidR="004C5B96" w:rsidRDefault="00976E7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6DE9B8E" wp14:editId="399D79BC">
            <wp:extent cx="5724823" cy="7573992"/>
            <wp:effectExtent l="0" t="0" r="9525" b="8255"/>
            <wp:docPr id="241" name="Picture 2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Text&#10;&#10;Description automatically generated"/>
                    <pic:cNvPicPr/>
                  </pic:nvPicPr>
                  <pic:blipFill>
                    <a:blip r:embed="rId212"/>
                    <a:stretch>
                      <a:fillRect/>
                    </a:stretch>
                  </pic:blipFill>
                  <pic:spPr>
                    <a:xfrm>
                      <a:off x="0" y="0"/>
                      <a:ext cx="5732525" cy="7584182"/>
                    </a:xfrm>
                    <a:prstGeom prst="rect">
                      <a:avLst/>
                    </a:prstGeom>
                  </pic:spPr>
                </pic:pic>
              </a:graphicData>
            </a:graphic>
          </wp:inline>
        </w:drawing>
      </w:r>
    </w:p>
    <w:p w14:paraId="240169EC" w14:textId="1DE40285" w:rsidR="004C5B96" w:rsidRDefault="00F762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F41745E" wp14:editId="6FFF2075">
            <wp:extent cx="5396100" cy="3001992"/>
            <wp:effectExtent l="0" t="0" r="0" b="8255"/>
            <wp:docPr id="242" name="Picture 2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 letter&#10;&#10;Description automatically generated"/>
                    <pic:cNvPicPr/>
                  </pic:nvPicPr>
                  <pic:blipFill>
                    <a:blip r:embed="rId213"/>
                    <a:stretch>
                      <a:fillRect/>
                    </a:stretch>
                  </pic:blipFill>
                  <pic:spPr>
                    <a:xfrm>
                      <a:off x="0" y="0"/>
                      <a:ext cx="5400246" cy="3004298"/>
                    </a:xfrm>
                    <a:prstGeom prst="rect">
                      <a:avLst/>
                    </a:prstGeom>
                  </pic:spPr>
                </pic:pic>
              </a:graphicData>
            </a:graphic>
          </wp:inline>
        </w:drawing>
      </w:r>
    </w:p>
    <w:p w14:paraId="1BBAE05C" w14:textId="3D44899C" w:rsidR="007014D0" w:rsidRPr="002C6631" w:rsidRDefault="00126901" w:rsidP="004C5B96">
      <w:pPr>
        <w:pStyle w:val="Caption"/>
        <w:jc w:val="center"/>
        <w:rPr>
          <w:rFonts w:cstheme="minorBidi"/>
          <w:color w:val="FF0000"/>
          <w:sz w:val="28"/>
          <w:cs/>
        </w:rPr>
      </w:pPr>
      <w:r>
        <w:t>Appendix B</w:t>
      </w:r>
      <w:r w:rsidR="004C5B96" w:rsidRPr="00731E0F">
        <w:t>-</w:t>
      </w:r>
      <w:r w:rsidR="0009616F">
        <w:t>6</w:t>
      </w:r>
      <w:r w:rsidR="004C5B96" w:rsidRPr="00731E0F">
        <w:t xml:space="preserve"> Full content of transaction sample “T</w:t>
      </w:r>
      <w:r w:rsidR="004C5B96">
        <w:t>x</w:t>
      </w:r>
      <w:r w:rsidR="0009616F">
        <w:t>6</w:t>
      </w:r>
      <w:r w:rsidR="004C5B96">
        <w:t>”</w:t>
      </w:r>
    </w:p>
    <w:p w14:paraId="7D037769" w14:textId="14F4B7F9" w:rsidR="007014D0" w:rsidRDefault="00371F6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B428A2D" wp14:editId="5E703B17">
            <wp:extent cx="5636895" cy="7444596"/>
            <wp:effectExtent l="0" t="0" r="1905" b="4445"/>
            <wp:docPr id="243" name="Picture 2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with medium confidence"/>
                    <pic:cNvPicPr/>
                  </pic:nvPicPr>
                  <pic:blipFill rotWithShape="1">
                    <a:blip r:embed="rId214"/>
                    <a:srcRect b="454"/>
                    <a:stretch/>
                  </pic:blipFill>
                  <pic:spPr bwMode="auto">
                    <a:xfrm>
                      <a:off x="0" y="0"/>
                      <a:ext cx="5641842" cy="7451129"/>
                    </a:xfrm>
                    <a:prstGeom prst="rect">
                      <a:avLst/>
                    </a:prstGeom>
                    <a:ln>
                      <a:noFill/>
                    </a:ln>
                    <a:extLst>
                      <a:ext uri="{53640926-AAD7-44D8-BBD7-CCE9431645EC}">
                        <a14:shadowObscured xmlns:a14="http://schemas.microsoft.com/office/drawing/2010/main"/>
                      </a:ext>
                    </a:extLst>
                  </pic:spPr>
                </pic:pic>
              </a:graphicData>
            </a:graphic>
          </wp:inline>
        </w:drawing>
      </w:r>
    </w:p>
    <w:p w14:paraId="32E50E5C" w14:textId="22F3A1E9" w:rsidR="0081137A" w:rsidRDefault="0094065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973B43" wp14:editId="7DECF003">
            <wp:extent cx="5186561" cy="8229600"/>
            <wp:effectExtent l="0" t="0" r="0" b="0"/>
            <wp:docPr id="244" name="Picture 2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pic:cNvPicPr/>
                  </pic:nvPicPr>
                  <pic:blipFill>
                    <a:blip r:embed="rId215"/>
                    <a:stretch>
                      <a:fillRect/>
                    </a:stretch>
                  </pic:blipFill>
                  <pic:spPr>
                    <a:xfrm>
                      <a:off x="0" y="0"/>
                      <a:ext cx="5190420" cy="8235724"/>
                    </a:xfrm>
                    <a:prstGeom prst="rect">
                      <a:avLst/>
                    </a:prstGeom>
                  </pic:spPr>
                </pic:pic>
              </a:graphicData>
            </a:graphic>
          </wp:inline>
        </w:drawing>
      </w:r>
    </w:p>
    <w:p w14:paraId="03A104AA" w14:textId="52718E68" w:rsidR="0081137A" w:rsidRDefault="00AA035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971101C" wp14:editId="4023666E">
            <wp:extent cx="5517898" cy="7944928"/>
            <wp:effectExtent l="0" t="0" r="6985" b="0"/>
            <wp:docPr id="245" name="Picture 2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Table&#10;&#10;Description automatically generated"/>
                    <pic:cNvPicPr/>
                  </pic:nvPicPr>
                  <pic:blipFill>
                    <a:blip r:embed="rId216"/>
                    <a:stretch>
                      <a:fillRect/>
                    </a:stretch>
                  </pic:blipFill>
                  <pic:spPr>
                    <a:xfrm>
                      <a:off x="0" y="0"/>
                      <a:ext cx="5524736" cy="7954774"/>
                    </a:xfrm>
                    <a:prstGeom prst="rect">
                      <a:avLst/>
                    </a:prstGeom>
                  </pic:spPr>
                </pic:pic>
              </a:graphicData>
            </a:graphic>
          </wp:inline>
        </w:drawing>
      </w:r>
    </w:p>
    <w:p w14:paraId="7C5233DA" w14:textId="2146E02A" w:rsidR="0081137A" w:rsidRDefault="00D247C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7127D9B" wp14:editId="27F15EE8">
            <wp:extent cx="5348690" cy="7875917"/>
            <wp:effectExtent l="0" t="0" r="4445" b="0"/>
            <wp:docPr id="246" name="Picture 24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able&#10;&#10;Description automatically generated with medium confidence"/>
                    <pic:cNvPicPr/>
                  </pic:nvPicPr>
                  <pic:blipFill>
                    <a:blip r:embed="rId217"/>
                    <a:stretch>
                      <a:fillRect/>
                    </a:stretch>
                  </pic:blipFill>
                  <pic:spPr>
                    <a:xfrm>
                      <a:off x="0" y="0"/>
                      <a:ext cx="5350849" cy="7879096"/>
                    </a:xfrm>
                    <a:prstGeom prst="rect">
                      <a:avLst/>
                    </a:prstGeom>
                  </pic:spPr>
                </pic:pic>
              </a:graphicData>
            </a:graphic>
          </wp:inline>
        </w:drawing>
      </w:r>
    </w:p>
    <w:p w14:paraId="3184FB4C" w14:textId="63C7A9AB" w:rsidR="0081137A" w:rsidRDefault="00F160F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DC4E3AD" wp14:editId="0DB0C7A4">
            <wp:extent cx="5404615" cy="7712015"/>
            <wp:effectExtent l="0" t="0" r="5715" b="3810"/>
            <wp:docPr id="247" name="Picture 2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Text&#10;&#10;Description automatically generated"/>
                    <pic:cNvPicPr/>
                  </pic:nvPicPr>
                  <pic:blipFill>
                    <a:blip r:embed="rId218"/>
                    <a:stretch>
                      <a:fillRect/>
                    </a:stretch>
                  </pic:blipFill>
                  <pic:spPr>
                    <a:xfrm>
                      <a:off x="0" y="0"/>
                      <a:ext cx="5408186" cy="7717110"/>
                    </a:xfrm>
                    <a:prstGeom prst="rect">
                      <a:avLst/>
                    </a:prstGeom>
                  </pic:spPr>
                </pic:pic>
              </a:graphicData>
            </a:graphic>
          </wp:inline>
        </w:drawing>
      </w:r>
    </w:p>
    <w:p w14:paraId="313D820B" w14:textId="57F46DA1" w:rsidR="0081137A" w:rsidRDefault="00DE2F8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71E987F" wp14:editId="171020A2">
            <wp:extent cx="5397831" cy="7427343"/>
            <wp:effectExtent l="0" t="0" r="0" b="2540"/>
            <wp:docPr id="248" name="Picture 2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with medium confidence"/>
                    <pic:cNvPicPr/>
                  </pic:nvPicPr>
                  <pic:blipFill>
                    <a:blip r:embed="rId219"/>
                    <a:stretch>
                      <a:fillRect/>
                    </a:stretch>
                  </pic:blipFill>
                  <pic:spPr>
                    <a:xfrm>
                      <a:off x="0" y="0"/>
                      <a:ext cx="5399239" cy="7429281"/>
                    </a:xfrm>
                    <a:prstGeom prst="rect">
                      <a:avLst/>
                    </a:prstGeom>
                  </pic:spPr>
                </pic:pic>
              </a:graphicData>
            </a:graphic>
          </wp:inline>
        </w:drawing>
      </w:r>
    </w:p>
    <w:p w14:paraId="17CC0B85" w14:textId="4AFA5AA1" w:rsidR="0081137A" w:rsidRDefault="0095279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73B745" wp14:editId="54372AFF">
            <wp:extent cx="5370420" cy="7392837"/>
            <wp:effectExtent l="0" t="0" r="1905" b="0"/>
            <wp:docPr id="249" name="Picture 2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able&#10;&#10;Description automatically generated"/>
                    <pic:cNvPicPr/>
                  </pic:nvPicPr>
                  <pic:blipFill>
                    <a:blip r:embed="rId220"/>
                    <a:stretch>
                      <a:fillRect/>
                    </a:stretch>
                  </pic:blipFill>
                  <pic:spPr>
                    <a:xfrm>
                      <a:off x="0" y="0"/>
                      <a:ext cx="5372088" cy="7395133"/>
                    </a:xfrm>
                    <a:prstGeom prst="rect">
                      <a:avLst/>
                    </a:prstGeom>
                  </pic:spPr>
                </pic:pic>
              </a:graphicData>
            </a:graphic>
          </wp:inline>
        </w:drawing>
      </w:r>
    </w:p>
    <w:p w14:paraId="45CCF33B" w14:textId="3E567779" w:rsidR="0081137A" w:rsidRDefault="009E729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322A5C" wp14:editId="5041CC85">
            <wp:extent cx="5381756" cy="7504981"/>
            <wp:effectExtent l="0" t="0" r="0" b="1270"/>
            <wp:docPr id="250" name="Picture 25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able&#10;&#10;Description automatically generated with medium confidence"/>
                    <pic:cNvPicPr/>
                  </pic:nvPicPr>
                  <pic:blipFill>
                    <a:blip r:embed="rId221"/>
                    <a:stretch>
                      <a:fillRect/>
                    </a:stretch>
                  </pic:blipFill>
                  <pic:spPr>
                    <a:xfrm>
                      <a:off x="0" y="0"/>
                      <a:ext cx="5383996" cy="7508104"/>
                    </a:xfrm>
                    <a:prstGeom prst="rect">
                      <a:avLst/>
                    </a:prstGeom>
                  </pic:spPr>
                </pic:pic>
              </a:graphicData>
            </a:graphic>
          </wp:inline>
        </w:drawing>
      </w:r>
    </w:p>
    <w:p w14:paraId="224971E0" w14:textId="08073E0A" w:rsidR="0081137A" w:rsidRDefault="00BA07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8E3AB1A" wp14:editId="7B8EB572">
            <wp:extent cx="5467031" cy="7366958"/>
            <wp:effectExtent l="0" t="0" r="635" b="5715"/>
            <wp:docPr id="251" name="Picture 25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Table&#10;&#10;Description automatically generated with medium confidence"/>
                    <pic:cNvPicPr/>
                  </pic:nvPicPr>
                  <pic:blipFill>
                    <a:blip r:embed="rId222"/>
                    <a:stretch>
                      <a:fillRect/>
                    </a:stretch>
                  </pic:blipFill>
                  <pic:spPr>
                    <a:xfrm>
                      <a:off x="0" y="0"/>
                      <a:ext cx="5470083" cy="7371071"/>
                    </a:xfrm>
                    <a:prstGeom prst="rect">
                      <a:avLst/>
                    </a:prstGeom>
                  </pic:spPr>
                </pic:pic>
              </a:graphicData>
            </a:graphic>
          </wp:inline>
        </w:drawing>
      </w:r>
    </w:p>
    <w:p w14:paraId="7B8FC841" w14:textId="64247987" w:rsidR="0081137A" w:rsidRPr="00DE1F25" w:rsidRDefault="0028063D" w:rsidP="00C82C3C">
      <w:pPr>
        <w:pStyle w:val="ListParagraph"/>
        <w:spacing w:line="360" w:lineRule="auto"/>
        <w:ind w:left="0"/>
        <w:rPr>
          <w:rFonts w:ascii="Times New Roman" w:hAnsi="Times New Roman"/>
          <w:color w:val="FF0000"/>
          <w:sz w:val="28"/>
          <w:cs/>
        </w:rPr>
      </w:pPr>
      <w:r>
        <w:rPr>
          <w:noProof/>
        </w:rPr>
        <w:lastRenderedPageBreak/>
        <w:drawing>
          <wp:inline distT="0" distB="0" distL="0" distR="0" wp14:anchorId="66572A40" wp14:editId="4FC8E20A">
            <wp:extent cx="5309870" cy="2916555"/>
            <wp:effectExtent l="0" t="0" r="5080" b="0"/>
            <wp:docPr id="252" name="Picture 2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Text, letter&#10;&#10;Description automatically generated"/>
                    <pic:cNvPicPr/>
                  </pic:nvPicPr>
                  <pic:blipFill>
                    <a:blip r:embed="rId223"/>
                    <a:stretch>
                      <a:fillRect/>
                    </a:stretch>
                  </pic:blipFill>
                  <pic:spPr>
                    <a:xfrm>
                      <a:off x="0" y="0"/>
                      <a:ext cx="5309870" cy="2916555"/>
                    </a:xfrm>
                    <a:prstGeom prst="rect">
                      <a:avLst/>
                    </a:prstGeom>
                  </pic:spPr>
                </pic:pic>
              </a:graphicData>
            </a:graphic>
          </wp:inline>
        </w:drawing>
      </w:r>
    </w:p>
    <w:p w14:paraId="37E6446D" w14:textId="43081431" w:rsidR="007014D0" w:rsidRDefault="00126901" w:rsidP="0081137A">
      <w:pPr>
        <w:pStyle w:val="Caption"/>
        <w:jc w:val="center"/>
        <w:rPr>
          <w:color w:val="FF0000"/>
          <w:sz w:val="28"/>
        </w:rPr>
      </w:pPr>
      <w:r>
        <w:t>Appendix B</w:t>
      </w:r>
      <w:r w:rsidR="0081137A" w:rsidRPr="00731E0F">
        <w:t>-</w:t>
      </w:r>
      <w:r w:rsidR="002C6631">
        <w:rPr>
          <w:rFonts w:cstheme="minorBidi"/>
        </w:rPr>
        <w:t>7</w:t>
      </w:r>
      <w:r w:rsidR="0081137A" w:rsidRPr="00731E0F">
        <w:t xml:space="preserve"> Full content of transaction sample “T</w:t>
      </w:r>
      <w:r w:rsidR="0081137A">
        <w:t>x</w:t>
      </w:r>
      <w:r w:rsidR="002C6631">
        <w:rPr>
          <w:rFonts w:cstheme="minorBidi"/>
        </w:rPr>
        <w:t>7</w:t>
      </w:r>
      <w:r w:rsidR="0081137A">
        <w:t>”</w:t>
      </w:r>
    </w:p>
    <w:p w14:paraId="1D0EE02E" w14:textId="5F92A78C" w:rsidR="007014D0" w:rsidRPr="00FC04CD" w:rsidRDefault="00FC04C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8327EA7" wp14:editId="7C4EA66D">
            <wp:extent cx="5509887" cy="7427343"/>
            <wp:effectExtent l="0" t="0" r="0" b="2540"/>
            <wp:docPr id="253" name="Picture 2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able&#10;&#10;Description automatically generated"/>
                    <pic:cNvPicPr/>
                  </pic:nvPicPr>
                  <pic:blipFill>
                    <a:blip r:embed="rId224"/>
                    <a:stretch>
                      <a:fillRect/>
                    </a:stretch>
                  </pic:blipFill>
                  <pic:spPr>
                    <a:xfrm>
                      <a:off x="0" y="0"/>
                      <a:ext cx="5514376" cy="7433394"/>
                    </a:xfrm>
                    <a:prstGeom prst="rect">
                      <a:avLst/>
                    </a:prstGeom>
                  </pic:spPr>
                </pic:pic>
              </a:graphicData>
            </a:graphic>
          </wp:inline>
        </w:drawing>
      </w:r>
    </w:p>
    <w:p w14:paraId="3CE58E87" w14:textId="67B4F344" w:rsidR="00F61429" w:rsidRPr="00CF07C2" w:rsidRDefault="00CF07C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3E5578A" wp14:editId="305C08D3">
            <wp:extent cx="5114925" cy="8153400"/>
            <wp:effectExtent l="0" t="0" r="9525" b="0"/>
            <wp:docPr id="254" name="Picture 2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able&#10;&#10;Description automatically generated"/>
                    <pic:cNvPicPr/>
                  </pic:nvPicPr>
                  <pic:blipFill>
                    <a:blip r:embed="rId225"/>
                    <a:stretch>
                      <a:fillRect/>
                    </a:stretch>
                  </pic:blipFill>
                  <pic:spPr>
                    <a:xfrm>
                      <a:off x="0" y="0"/>
                      <a:ext cx="5114925" cy="8153400"/>
                    </a:xfrm>
                    <a:prstGeom prst="rect">
                      <a:avLst/>
                    </a:prstGeom>
                  </pic:spPr>
                </pic:pic>
              </a:graphicData>
            </a:graphic>
          </wp:inline>
        </w:drawing>
      </w:r>
    </w:p>
    <w:p w14:paraId="4B658450" w14:textId="5A74C1A2" w:rsidR="00F61429" w:rsidRDefault="00332D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C35379F" wp14:editId="068A1206">
            <wp:extent cx="5309870" cy="7863840"/>
            <wp:effectExtent l="0" t="0" r="5080" b="3810"/>
            <wp:docPr id="255" name="Picture 2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Table&#10;&#10;Description automatically generated"/>
                    <pic:cNvPicPr/>
                  </pic:nvPicPr>
                  <pic:blipFill>
                    <a:blip r:embed="rId226"/>
                    <a:stretch>
                      <a:fillRect/>
                    </a:stretch>
                  </pic:blipFill>
                  <pic:spPr>
                    <a:xfrm>
                      <a:off x="0" y="0"/>
                      <a:ext cx="5309870" cy="7863840"/>
                    </a:xfrm>
                    <a:prstGeom prst="rect">
                      <a:avLst/>
                    </a:prstGeom>
                  </pic:spPr>
                </pic:pic>
              </a:graphicData>
            </a:graphic>
          </wp:inline>
        </w:drawing>
      </w:r>
    </w:p>
    <w:p w14:paraId="70206EF9" w14:textId="678D5405" w:rsidR="00F61429" w:rsidRDefault="001451E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3DD3842" wp14:editId="5A97A439">
            <wp:extent cx="5309870" cy="8025765"/>
            <wp:effectExtent l="0" t="0" r="5080" b="0"/>
            <wp:docPr id="256" name="Picture 2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Table&#10;&#10;Description automatically generated"/>
                    <pic:cNvPicPr/>
                  </pic:nvPicPr>
                  <pic:blipFill>
                    <a:blip r:embed="rId227"/>
                    <a:stretch>
                      <a:fillRect/>
                    </a:stretch>
                  </pic:blipFill>
                  <pic:spPr>
                    <a:xfrm>
                      <a:off x="0" y="0"/>
                      <a:ext cx="5309870" cy="8025765"/>
                    </a:xfrm>
                    <a:prstGeom prst="rect">
                      <a:avLst/>
                    </a:prstGeom>
                  </pic:spPr>
                </pic:pic>
              </a:graphicData>
            </a:graphic>
          </wp:inline>
        </w:drawing>
      </w:r>
    </w:p>
    <w:p w14:paraId="1B9DB67D" w14:textId="2D87F4D2" w:rsidR="00F61429" w:rsidRDefault="00A77E0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3C7E977" wp14:editId="6F663D30">
            <wp:extent cx="5468910" cy="7815532"/>
            <wp:effectExtent l="0" t="0" r="0" b="0"/>
            <wp:docPr id="257" name="Picture 257"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 email&#10;&#10;Description automatically generated"/>
                    <pic:cNvPicPr/>
                  </pic:nvPicPr>
                  <pic:blipFill>
                    <a:blip r:embed="rId228"/>
                    <a:stretch>
                      <a:fillRect/>
                    </a:stretch>
                  </pic:blipFill>
                  <pic:spPr>
                    <a:xfrm>
                      <a:off x="0" y="0"/>
                      <a:ext cx="5471857" cy="7819743"/>
                    </a:xfrm>
                    <a:prstGeom prst="rect">
                      <a:avLst/>
                    </a:prstGeom>
                  </pic:spPr>
                </pic:pic>
              </a:graphicData>
            </a:graphic>
          </wp:inline>
        </w:drawing>
      </w:r>
    </w:p>
    <w:p w14:paraId="2439A09B" w14:textId="71F97552" w:rsidR="00F61429" w:rsidRDefault="005420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A16B09F" wp14:editId="6A7117F5">
            <wp:extent cx="5351322" cy="7427343"/>
            <wp:effectExtent l="0" t="0" r="1905" b="2540"/>
            <wp:docPr id="258" name="Picture 2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Text&#10;&#10;Description automatically generated with medium confidence"/>
                    <pic:cNvPicPr/>
                  </pic:nvPicPr>
                  <pic:blipFill>
                    <a:blip r:embed="rId229"/>
                    <a:stretch>
                      <a:fillRect/>
                    </a:stretch>
                  </pic:blipFill>
                  <pic:spPr>
                    <a:xfrm>
                      <a:off x="0" y="0"/>
                      <a:ext cx="5352628" cy="7429156"/>
                    </a:xfrm>
                    <a:prstGeom prst="rect">
                      <a:avLst/>
                    </a:prstGeom>
                  </pic:spPr>
                </pic:pic>
              </a:graphicData>
            </a:graphic>
          </wp:inline>
        </w:drawing>
      </w:r>
    </w:p>
    <w:p w14:paraId="1479B8F3" w14:textId="61F32D42" w:rsidR="00F61429" w:rsidRDefault="005D5F0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91C165E" wp14:editId="2431FDC5">
            <wp:extent cx="5606912" cy="7487728"/>
            <wp:effectExtent l="0" t="0" r="0" b="0"/>
            <wp:docPr id="259" name="Picture 2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able&#10;&#10;Description automatically generated"/>
                    <pic:cNvPicPr/>
                  </pic:nvPicPr>
                  <pic:blipFill>
                    <a:blip r:embed="rId230"/>
                    <a:stretch>
                      <a:fillRect/>
                    </a:stretch>
                  </pic:blipFill>
                  <pic:spPr>
                    <a:xfrm>
                      <a:off x="0" y="0"/>
                      <a:ext cx="5610094" cy="7491978"/>
                    </a:xfrm>
                    <a:prstGeom prst="rect">
                      <a:avLst/>
                    </a:prstGeom>
                  </pic:spPr>
                </pic:pic>
              </a:graphicData>
            </a:graphic>
          </wp:inline>
        </w:drawing>
      </w:r>
    </w:p>
    <w:p w14:paraId="192DA4F6" w14:textId="3D96BECD" w:rsidR="00F61429" w:rsidRDefault="00F87AB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229132" wp14:editId="336EEB6E">
            <wp:extent cx="5358745" cy="7410090"/>
            <wp:effectExtent l="0" t="0" r="0" b="635"/>
            <wp:docPr id="260" name="Picture 26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able&#10;&#10;Description automatically generated with medium confidence"/>
                    <pic:cNvPicPr/>
                  </pic:nvPicPr>
                  <pic:blipFill>
                    <a:blip r:embed="rId231"/>
                    <a:stretch>
                      <a:fillRect/>
                    </a:stretch>
                  </pic:blipFill>
                  <pic:spPr>
                    <a:xfrm>
                      <a:off x="0" y="0"/>
                      <a:ext cx="5359789" cy="7411534"/>
                    </a:xfrm>
                    <a:prstGeom prst="rect">
                      <a:avLst/>
                    </a:prstGeom>
                  </pic:spPr>
                </pic:pic>
              </a:graphicData>
            </a:graphic>
          </wp:inline>
        </w:drawing>
      </w:r>
    </w:p>
    <w:p w14:paraId="40A886AB" w14:textId="77A32EEB"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A4BE6AE" wp14:editId="4E7F1728">
            <wp:extent cx="5469116" cy="7289321"/>
            <wp:effectExtent l="0" t="0" r="0" b="6985"/>
            <wp:docPr id="261" name="Picture 2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able&#10;&#10;Description automatically generated"/>
                    <pic:cNvPicPr/>
                  </pic:nvPicPr>
                  <pic:blipFill>
                    <a:blip r:embed="rId232"/>
                    <a:stretch>
                      <a:fillRect/>
                    </a:stretch>
                  </pic:blipFill>
                  <pic:spPr>
                    <a:xfrm>
                      <a:off x="0" y="0"/>
                      <a:ext cx="5472677" cy="7294068"/>
                    </a:xfrm>
                    <a:prstGeom prst="rect">
                      <a:avLst/>
                    </a:prstGeom>
                  </pic:spPr>
                </pic:pic>
              </a:graphicData>
            </a:graphic>
          </wp:inline>
        </w:drawing>
      </w:r>
    </w:p>
    <w:p w14:paraId="6C6DBE16" w14:textId="66C510B9"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11F6EA9" wp14:editId="71704D40">
            <wp:extent cx="5309870" cy="2918460"/>
            <wp:effectExtent l="0" t="0" r="5080" b="0"/>
            <wp:docPr id="262" name="Picture 26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Text, letter&#10;&#10;Description automatically generated"/>
                    <pic:cNvPicPr/>
                  </pic:nvPicPr>
                  <pic:blipFill>
                    <a:blip r:embed="rId233"/>
                    <a:stretch>
                      <a:fillRect/>
                    </a:stretch>
                  </pic:blipFill>
                  <pic:spPr>
                    <a:xfrm>
                      <a:off x="0" y="0"/>
                      <a:ext cx="5309870" cy="2918460"/>
                    </a:xfrm>
                    <a:prstGeom prst="rect">
                      <a:avLst/>
                    </a:prstGeom>
                  </pic:spPr>
                </pic:pic>
              </a:graphicData>
            </a:graphic>
          </wp:inline>
        </w:drawing>
      </w:r>
    </w:p>
    <w:p w14:paraId="47EF62AB" w14:textId="76699466" w:rsidR="007014D0" w:rsidRDefault="00126901" w:rsidP="002C6631">
      <w:pPr>
        <w:pStyle w:val="Caption"/>
        <w:jc w:val="center"/>
        <w:rPr>
          <w:color w:val="FF0000"/>
          <w:sz w:val="28"/>
        </w:rPr>
      </w:pPr>
      <w:r>
        <w:t>Appendix B</w:t>
      </w:r>
      <w:r w:rsidR="0081137A" w:rsidRPr="00731E0F">
        <w:t>-</w:t>
      </w:r>
      <w:r w:rsidR="002C6631">
        <w:rPr>
          <w:rFonts w:cstheme="minorBidi"/>
        </w:rPr>
        <w:t>8</w:t>
      </w:r>
      <w:r w:rsidR="0081137A" w:rsidRPr="00731E0F">
        <w:t xml:space="preserve"> Full content of transaction sample “T</w:t>
      </w:r>
      <w:r w:rsidR="0081137A">
        <w:t>x</w:t>
      </w:r>
      <w:r w:rsidR="002C6631">
        <w:t>8</w:t>
      </w:r>
      <w:r w:rsidR="0081137A">
        <w:t>”</w:t>
      </w:r>
    </w:p>
    <w:p w14:paraId="22B19CA2" w14:textId="4B7DCC29" w:rsidR="00E571B7" w:rsidRDefault="00CE2F2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40E11E5" wp14:editId="170E07ED">
            <wp:extent cx="5498465" cy="7194430"/>
            <wp:effectExtent l="0" t="0" r="6985" b="6985"/>
            <wp:docPr id="263" name="Picture 2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able&#10;&#10;Description automatically generated"/>
                    <pic:cNvPicPr/>
                  </pic:nvPicPr>
                  <pic:blipFill rotWithShape="1">
                    <a:blip r:embed="rId234"/>
                    <a:srcRect b="471"/>
                    <a:stretch/>
                  </pic:blipFill>
                  <pic:spPr bwMode="auto">
                    <a:xfrm>
                      <a:off x="0" y="0"/>
                      <a:ext cx="5501843" cy="7198850"/>
                    </a:xfrm>
                    <a:prstGeom prst="rect">
                      <a:avLst/>
                    </a:prstGeom>
                    <a:ln>
                      <a:noFill/>
                    </a:ln>
                    <a:extLst>
                      <a:ext uri="{53640926-AAD7-44D8-BBD7-CCE9431645EC}">
                        <a14:shadowObscured xmlns:a14="http://schemas.microsoft.com/office/drawing/2010/main"/>
                      </a:ext>
                    </a:extLst>
                  </pic:spPr>
                </pic:pic>
              </a:graphicData>
            </a:graphic>
          </wp:inline>
        </w:drawing>
      </w:r>
    </w:p>
    <w:p w14:paraId="14DA1713" w14:textId="222223AD"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BF583A" wp14:editId="51A85B46">
            <wp:extent cx="5057775" cy="8162925"/>
            <wp:effectExtent l="0" t="0" r="9525" b="9525"/>
            <wp:docPr id="264" name="Picture 2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Table&#10;&#10;Description automatically generated"/>
                    <pic:cNvPicPr/>
                  </pic:nvPicPr>
                  <pic:blipFill>
                    <a:blip r:embed="rId235"/>
                    <a:stretch>
                      <a:fillRect/>
                    </a:stretch>
                  </pic:blipFill>
                  <pic:spPr>
                    <a:xfrm>
                      <a:off x="0" y="0"/>
                      <a:ext cx="5057775" cy="8162925"/>
                    </a:xfrm>
                    <a:prstGeom prst="rect">
                      <a:avLst/>
                    </a:prstGeom>
                  </pic:spPr>
                </pic:pic>
              </a:graphicData>
            </a:graphic>
          </wp:inline>
        </w:drawing>
      </w:r>
    </w:p>
    <w:p w14:paraId="15576471" w14:textId="420D889F"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C3F0F76" wp14:editId="33E5B79F">
            <wp:extent cx="5309870" cy="7896225"/>
            <wp:effectExtent l="0" t="0" r="5080" b="9525"/>
            <wp:docPr id="265" name="Picture 2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Table&#10;&#10;Description automatically generated"/>
                    <pic:cNvPicPr/>
                  </pic:nvPicPr>
                  <pic:blipFill>
                    <a:blip r:embed="rId236"/>
                    <a:stretch>
                      <a:fillRect/>
                    </a:stretch>
                  </pic:blipFill>
                  <pic:spPr>
                    <a:xfrm>
                      <a:off x="0" y="0"/>
                      <a:ext cx="5309870" cy="7896225"/>
                    </a:xfrm>
                    <a:prstGeom prst="rect">
                      <a:avLst/>
                    </a:prstGeom>
                  </pic:spPr>
                </pic:pic>
              </a:graphicData>
            </a:graphic>
          </wp:inline>
        </w:drawing>
      </w:r>
    </w:p>
    <w:p w14:paraId="29CBEADC" w14:textId="3207A4FA"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50E329" wp14:editId="21B0A9AA">
            <wp:extent cx="5309870" cy="7832090"/>
            <wp:effectExtent l="0" t="0" r="5080" b="0"/>
            <wp:docPr id="266" name="Picture 26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Table&#10;&#10;Description automatically generated with low confidence"/>
                    <pic:cNvPicPr/>
                  </pic:nvPicPr>
                  <pic:blipFill>
                    <a:blip r:embed="rId237"/>
                    <a:stretch>
                      <a:fillRect/>
                    </a:stretch>
                  </pic:blipFill>
                  <pic:spPr>
                    <a:xfrm>
                      <a:off x="0" y="0"/>
                      <a:ext cx="5309870" cy="7832090"/>
                    </a:xfrm>
                    <a:prstGeom prst="rect">
                      <a:avLst/>
                    </a:prstGeom>
                  </pic:spPr>
                </pic:pic>
              </a:graphicData>
            </a:graphic>
          </wp:inline>
        </w:drawing>
      </w:r>
    </w:p>
    <w:p w14:paraId="7759C63C" w14:textId="6CE46084"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05796ED" wp14:editId="74582533">
            <wp:extent cx="5515332" cy="7660256"/>
            <wp:effectExtent l="0" t="0" r="9525" b="0"/>
            <wp:docPr id="267" name="Picture 2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Text&#10;&#10;Description automatically generated with medium confidence"/>
                    <pic:cNvPicPr/>
                  </pic:nvPicPr>
                  <pic:blipFill>
                    <a:blip r:embed="rId238"/>
                    <a:stretch>
                      <a:fillRect/>
                    </a:stretch>
                  </pic:blipFill>
                  <pic:spPr>
                    <a:xfrm>
                      <a:off x="0" y="0"/>
                      <a:ext cx="5520987" cy="7668111"/>
                    </a:xfrm>
                    <a:prstGeom prst="rect">
                      <a:avLst/>
                    </a:prstGeom>
                  </pic:spPr>
                </pic:pic>
              </a:graphicData>
            </a:graphic>
          </wp:inline>
        </w:drawing>
      </w:r>
    </w:p>
    <w:p w14:paraId="290CCC83" w14:textId="77F879B9"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62B545" wp14:editId="19DA8E3B">
            <wp:extent cx="5424289" cy="7315200"/>
            <wp:effectExtent l="0" t="0" r="5080" b="0"/>
            <wp:docPr id="268" name="Picture 26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Table&#10;&#10;Description automatically generated with low confidence"/>
                    <pic:cNvPicPr/>
                  </pic:nvPicPr>
                  <pic:blipFill>
                    <a:blip r:embed="rId239"/>
                    <a:stretch>
                      <a:fillRect/>
                    </a:stretch>
                  </pic:blipFill>
                  <pic:spPr>
                    <a:xfrm>
                      <a:off x="0" y="0"/>
                      <a:ext cx="5428375" cy="7320711"/>
                    </a:xfrm>
                    <a:prstGeom prst="rect">
                      <a:avLst/>
                    </a:prstGeom>
                  </pic:spPr>
                </pic:pic>
              </a:graphicData>
            </a:graphic>
          </wp:inline>
        </w:drawing>
      </w:r>
    </w:p>
    <w:p w14:paraId="67566B94" w14:textId="551064F1"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0FD48B1" wp14:editId="5FAC1EC5">
            <wp:extent cx="5491546" cy="7513607"/>
            <wp:effectExtent l="0" t="0" r="0" b="0"/>
            <wp:docPr id="269" name="Picture 2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able&#10;&#10;Description automatically generated"/>
                    <pic:cNvPicPr/>
                  </pic:nvPicPr>
                  <pic:blipFill>
                    <a:blip r:embed="rId240"/>
                    <a:stretch>
                      <a:fillRect/>
                    </a:stretch>
                  </pic:blipFill>
                  <pic:spPr>
                    <a:xfrm>
                      <a:off x="0" y="0"/>
                      <a:ext cx="5494225" cy="7517272"/>
                    </a:xfrm>
                    <a:prstGeom prst="rect">
                      <a:avLst/>
                    </a:prstGeom>
                  </pic:spPr>
                </pic:pic>
              </a:graphicData>
            </a:graphic>
          </wp:inline>
        </w:drawing>
      </w:r>
    </w:p>
    <w:p w14:paraId="22B8E03B" w14:textId="59D951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2060D4" wp14:editId="1C463BB0">
            <wp:extent cx="5386045" cy="7401464"/>
            <wp:effectExtent l="0" t="0" r="5715" b="0"/>
            <wp:docPr id="270" name="Picture 27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A picture containing table&#10;&#10;Description automatically generated"/>
                    <pic:cNvPicPr/>
                  </pic:nvPicPr>
                  <pic:blipFill>
                    <a:blip r:embed="rId241"/>
                    <a:stretch>
                      <a:fillRect/>
                    </a:stretch>
                  </pic:blipFill>
                  <pic:spPr>
                    <a:xfrm>
                      <a:off x="0" y="0"/>
                      <a:ext cx="5388113" cy="7404306"/>
                    </a:xfrm>
                    <a:prstGeom prst="rect">
                      <a:avLst/>
                    </a:prstGeom>
                  </pic:spPr>
                </pic:pic>
              </a:graphicData>
            </a:graphic>
          </wp:inline>
        </w:drawing>
      </w:r>
    </w:p>
    <w:p w14:paraId="1FCC258C" w14:textId="56088E7E"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14F4EC4" wp14:editId="79D4E892">
            <wp:extent cx="5639527" cy="7504981"/>
            <wp:effectExtent l="0" t="0" r="0" b="1270"/>
            <wp:docPr id="271" name="Picture 2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Table&#10;&#10;Description automatically generated"/>
                    <pic:cNvPicPr/>
                  </pic:nvPicPr>
                  <pic:blipFill>
                    <a:blip r:embed="rId242"/>
                    <a:stretch>
                      <a:fillRect/>
                    </a:stretch>
                  </pic:blipFill>
                  <pic:spPr>
                    <a:xfrm>
                      <a:off x="0" y="0"/>
                      <a:ext cx="5645248" cy="7512595"/>
                    </a:xfrm>
                    <a:prstGeom prst="rect">
                      <a:avLst/>
                    </a:prstGeom>
                  </pic:spPr>
                </pic:pic>
              </a:graphicData>
            </a:graphic>
          </wp:inline>
        </w:drawing>
      </w:r>
    </w:p>
    <w:p w14:paraId="21A0E205" w14:textId="4199E3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7C16F65" wp14:editId="19D52526">
            <wp:extent cx="5369203" cy="2976113"/>
            <wp:effectExtent l="0" t="0" r="3175" b="0"/>
            <wp:docPr id="272" name="Picture 2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Text, letter&#10;&#10;Description automatically generated"/>
                    <pic:cNvPicPr/>
                  </pic:nvPicPr>
                  <pic:blipFill>
                    <a:blip r:embed="rId243"/>
                    <a:stretch>
                      <a:fillRect/>
                    </a:stretch>
                  </pic:blipFill>
                  <pic:spPr>
                    <a:xfrm>
                      <a:off x="0" y="0"/>
                      <a:ext cx="5370704" cy="2976945"/>
                    </a:xfrm>
                    <a:prstGeom prst="rect">
                      <a:avLst/>
                    </a:prstGeom>
                  </pic:spPr>
                </pic:pic>
              </a:graphicData>
            </a:graphic>
          </wp:inline>
        </w:drawing>
      </w:r>
    </w:p>
    <w:p w14:paraId="366ED440" w14:textId="7F4DE3DB" w:rsidR="00E571B7" w:rsidRDefault="00126901" w:rsidP="002C6631">
      <w:pPr>
        <w:pStyle w:val="Caption"/>
        <w:jc w:val="center"/>
        <w:rPr>
          <w:color w:val="FF0000"/>
          <w:sz w:val="28"/>
        </w:rPr>
      </w:pPr>
      <w:r>
        <w:t>Appendix B</w:t>
      </w:r>
      <w:r w:rsidR="002C6631" w:rsidRPr="00731E0F">
        <w:t>-</w:t>
      </w:r>
      <w:r w:rsidR="002C6631">
        <w:rPr>
          <w:rFonts w:cstheme="minorBidi"/>
        </w:rPr>
        <w:t>9</w:t>
      </w:r>
      <w:r w:rsidR="002C6631" w:rsidRPr="00731E0F">
        <w:t xml:space="preserve"> Full content of transaction sample “T</w:t>
      </w:r>
      <w:r w:rsidR="002C6631">
        <w:t>x9”</w:t>
      </w:r>
    </w:p>
    <w:p w14:paraId="478B26E4" w14:textId="1059D59C" w:rsidR="00550A97"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1647AC4" wp14:editId="7DF65CE6">
            <wp:extent cx="5474839" cy="7272068"/>
            <wp:effectExtent l="0" t="0" r="0" b="5080"/>
            <wp:docPr id="273" name="Picture 27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Table&#10;&#10;Description automatically generated with medium confidence"/>
                    <pic:cNvPicPr/>
                  </pic:nvPicPr>
                  <pic:blipFill>
                    <a:blip r:embed="rId244"/>
                    <a:stretch>
                      <a:fillRect/>
                    </a:stretch>
                  </pic:blipFill>
                  <pic:spPr>
                    <a:xfrm>
                      <a:off x="0" y="0"/>
                      <a:ext cx="5480047" cy="7278986"/>
                    </a:xfrm>
                    <a:prstGeom prst="rect">
                      <a:avLst/>
                    </a:prstGeom>
                  </pic:spPr>
                </pic:pic>
              </a:graphicData>
            </a:graphic>
          </wp:inline>
        </w:drawing>
      </w:r>
    </w:p>
    <w:p w14:paraId="2748B211" w14:textId="7D63B941" w:rsidR="00D33C24" w:rsidRDefault="0073248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5C6F74F" wp14:editId="6D0A85E9">
            <wp:extent cx="4905375" cy="8153400"/>
            <wp:effectExtent l="0" t="0" r="9525" b="0"/>
            <wp:docPr id="274" name="Picture 27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 274" descr="Table&#10;&#10;Description automatically generated with medium confidence"/>
                    <pic:cNvPicPr/>
                  </pic:nvPicPr>
                  <pic:blipFill>
                    <a:blip r:embed="rId245"/>
                    <a:stretch>
                      <a:fillRect/>
                    </a:stretch>
                  </pic:blipFill>
                  <pic:spPr>
                    <a:xfrm>
                      <a:off x="0" y="0"/>
                      <a:ext cx="4905375" cy="8153400"/>
                    </a:xfrm>
                    <a:prstGeom prst="rect">
                      <a:avLst/>
                    </a:prstGeom>
                  </pic:spPr>
                </pic:pic>
              </a:graphicData>
            </a:graphic>
          </wp:inline>
        </w:drawing>
      </w:r>
    </w:p>
    <w:p w14:paraId="7CA35B78" w14:textId="0B92F941" w:rsidR="00D33C24" w:rsidRDefault="000A0067"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070DB3A" wp14:editId="519A84F9">
            <wp:extent cx="5309870" cy="7806905"/>
            <wp:effectExtent l="0" t="0" r="5080" b="3810"/>
            <wp:docPr id="275" name="Picture 2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Table&#10;&#10;Description automatically generated"/>
                    <pic:cNvPicPr/>
                  </pic:nvPicPr>
                  <pic:blipFill rotWithShape="1">
                    <a:blip r:embed="rId246"/>
                    <a:srcRect b="265"/>
                    <a:stretch/>
                  </pic:blipFill>
                  <pic:spPr bwMode="auto">
                    <a:xfrm>
                      <a:off x="0" y="0"/>
                      <a:ext cx="5309870" cy="7806905"/>
                    </a:xfrm>
                    <a:prstGeom prst="rect">
                      <a:avLst/>
                    </a:prstGeom>
                    <a:ln>
                      <a:noFill/>
                    </a:ln>
                    <a:extLst>
                      <a:ext uri="{53640926-AAD7-44D8-BBD7-CCE9431645EC}">
                        <a14:shadowObscured xmlns:a14="http://schemas.microsoft.com/office/drawing/2010/main"/>
                      </a:ext>
                    </a:extLst>
                  </pic:spPr>
                </pic:pic>
              </a:graphicData>
            </a:graphic>
          </wp:inline>
        </w:drawing>
      </w:r>
    </w:p>
    <w:p w14:paraId="1179AA7D" w14:textId="33FFFA71" w:rsidR="00D33C24" w:rsidRDefault="00CA279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377F63" wp14:editId="696FC731">
            <wp:extent cx="5309870" cy="7726045"/>
            <wp:effectExtent l="0" t="0" r="5080" b="8255"/>
            <wp:docPr id="276" name="Picture 27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Table&#10;&#10;Description automatically generated with medium confidence"/>
                    <pic:cNvPicPr/>
                  </pic:nvPicPr>
                  <pic:blipFill>
                    <a:blip r:embed="rId247"/>
                    <a:stretch>
                      <a:fillRect/>
                    </a:stretch>
                  </pic:blipFill>
                  <pic:spPr>
                    <a:xfrm>
                      <a:off x="0" y="0"/>
                      <a:ext cx="5309870" cy="7726045"/>
                    </a:xfrm>
                    <a:prstGeom prst="rect">
                      <a:avLst/>
                    </a:prstGeom>
                  </pic:spPr>
                </pic:pic>
              </a:graphicData>
            </a:graphic>
          </wp:inline>
        </w:drawing>
      </w:r>
    </w:p>
    <w:p w14:paraId="2588FFBB" w14:textId="62940F9F" w:rsidR="00D33C24" w:rsidRDefault="00F24AF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2836DA" wp14:editId="34236090">
            <wp:extent cx="5426070" cy="7453222"/>
            <wp:effectExtent l="0" t="0" r="3810" b="0"/>
            <wp:docPr id="277" name="Picture 2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Text&#10;&#10;Description automatically generated"/>
                    <pic:cNvPicPr/>
                  </pic:nvPicPr>
                  <pic:blipFill>
                    <a:blip r:embed="rId248"/>
                    <a:stretch>
                      <a:fillRect/>
                    </a:stretch>
                  </pic:blipFill>
                  <pic:spPr>
                    <a:xfrm>
                      <a:off x="0" y="0"/>
                      <a:ext cx="5431308" cy="7460416"/>
                    </a:xfrm>
                    <a:prstGeom prst="rect">
                      <a:avLst/>
                    </a:prstGeom>
                  </pic:spPr>
                </pic:pic>
              </a:graphicData>
            </a:graphic>
          </wp:inline>
        </w:drawing>
      </w:r>
    </w:p>
    <w:p w14:paraId="7A130CE6" w14:textId="583C28FD" w:rsidR="00D33C24" w:rsidRDefault="0054545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FD6022" wp14:editId="769B1DCE">
            <wp:extent cx="5574524" cy="7470475"/>
            <wp:effectExtent l="0" t="0" r="7620" b="0"/>
            <wp:docPr id="278" name="Picture 2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Text&#10;&#10;Description automatically generated"/>
                    <pic:cNvPicPr/>
                  </pic:nvPicPr>
                  <pic:blipFill>
                    <a:blip r:embed="rId249"/>
                    <a:stretch>
                      <a:fillRect/>
                    </a:stretch>
                  </pic:blipFill>
                  <pic:spPr>
                    <a:xfrm>
                      <a:off x="0" y="0"/>
                      <a:ext cx="5577782" cy="7474841"/>
                    </a:xfrm>
                    <a:prstGeom prst="rect">
                      <a:avLst/>
                    </a:prstGeom>
                  </pic:spPr>
                </pic:pic>
              </a:graphicData>
            </a:graphic>
          </wp:inline>
        </w:drawing>
      </w:r>
    </w:p>
    <w:p w14:paraId="7BB126D0" w14:textId="6613E11E" w:rsidR="00D33C24" w:rsidRDefault="00951CB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3B03AD4" wp14:editId="136A67A7">
            <wp:extent cx="5383610" cy="7375585"/>
            <wp:effectExtent l="0" t="0" r="7620" b="0"/>
            <wp:docPr id="279" name="Picture 27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descr="Table&#10;&#10;Description automatically generated with medium confidence"/>
                    <pic:cNvPicPr/>
                  </pic:nvPicPr>
                  <pic:blipFill>
                    <a:blip r:embed="rId250"/>
                    <a:stretch>
                      <a:fillRect/>
                    </a:stretch>
                  </pic:blipFill>
                  <pic:spPr>
                    <a:xfrm>
                      <a:off x="0" y="0"/>
                      <a:ext cx="5384654" cy="7377015"/>
                    </a:xfrm>
                    <a:prstGeom prst="rect">
                      <a:avLst/>
                    </a:prstGeom>
                  </pic:spPr>
                </pic:pic>
              </a:graphicData>
            </a:graphic>
          </wp:inline>
        </w:drawing>
      </w:r>
    </w:p>
    <w:p w14:paraId="69BBFE0D" w14:textId="5F859DFE" w:rsidR="00D33C24" w:rsidRDefault="002F6E0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40B10C9" wp14:editId="7794D0E5">
            <wp:extent cx="5384746" cy="7341079"/>
            <wp:effectExtent l="0" t="0" r="6985" b="0"/>
            <wp:docPr id="280" name="Picture 28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descr="Table&#10;&#10;Description automatically generated with medium confidence"/>
                    <pic:cNvPicPr/>
                  </pic:nvPicPr>
                  <pic:blipFill>
                    <a:blip r:embed="rId251"/>
                    <a:stretch>
                      <a:fillRect/>
                    </a:stretch>
                  </pic:blipFill>
                  <pic:spPr>
                    <a:xfrm>
                      <a:off x="0" y="0"/>
                      <a:ext cx="5389344" cy="7347348"/>
                    </a:xfrm>
                    <a:prstGeom prst="rect">
                      <a:avLst/>
                    </a:prstGeom>
                  </pic:spPr>
                </pic:pic>
              </a:graphicData>
            </a:graphic>
          </wp:inline>
        </w:drawing>
      </w:r>
    </w:p>
    <w:p w14:paraId="441ACF6F" w14:textId="72AF6D2C" w:rsidR="00D33C24" w:rsidRDefault="006C03D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EFC141D" wp14:editId="24B50BFF">
            <wp:extent cx="5585834" cy="7401464"/>
            <wp:effectExtent l="0" t="0" r="0" b="9525"/>
            <wp:docPr id="281" name="Picture 28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Table&#10;&#10;Description automatically generated with medium confidence"/>
                    <pic:cNvPicPr/>
                  </pic:nvPicPr>
                  <pic:blipFill>
                    <a:blip r:embed="rId252"/>
                    <a:stretch>
                      <a:fillRect/>
                    </a:stretch>
                  </pic:blipFill>
                  <pic:spPr>
                    <a:xfrm>
                      <a:off x="0" y="0"/>
                      <a:ext cx="5589095" cy="7405785"/>
                    </a:xfrm>
                    <a:prstGeom prst="rect">
                      <a:avLst/>
                    </a:prstGeom>
                  </pic:spPr>
                </pic:pic>
              </a:graphicData>
            </a:graphic>
          </wp:inline>
        </w:drawing>
      </w:r>
    </w:p>
    <w:p w14:paraId="018F9C0F" w14:textId="0B9DC489" w:rsidR="00D33C24" w:rsidRDefault="00D26A6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E897457" wp14:editId="1A4F6ED0">
            <wp:extent cx="5372010" cy="3045124"/>
            <wp:effectExtent l="0" t="0" r="635" b="3175"/>
            <wp:docPr id="282" name="Picture 28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ext, letter&#10;&#10;Description automatically generated"/>
                    <pic:cNvPicPr/>
                  </pic:nvPicPr>
                  <pic:blipFill>
                    <a:blip r:embed="rId253"/>
                    <a:stretch>
                      <a:fillRect/>
                    </a:stretch>
                  </pic:blipFill>
                  <pic:spPr>
                    <a:xfrm>
                      <a:off x="0" y="0"/>
                      <a:ext cx="5373365" cy="3045892"/>
                    </a:xfrm>
                    <a:prstGeom prst="rect">
                      <a:avLst/>
                    </a:prstGeom>
                  </pic:spPr>
                </pic:pic>
              </a:graphicData>
            </a:graphic>
          </wp:inline>
        </w:drawing>
      </w:r>
    </w:p>
    <w:p w14:paraId="25F29104" w14:textId="1A6AC8F7" w:rsidR="002C6631" w:rsidRDefault="00126901" w:rsidP="002C6631">
      <w:pPr>
        <w:pStyle w:val="Caption"/>
        <w:jc w:val="center"/>
        <w:rPr>
          <w:color w:val="FF0000"/>
          <w:sz w:val="28"/>
        </w:rPr>
      </w:pPr>
      <w:r>
        <w:t>Appendix B</w:t>
      </w:r>
      <w:r w:rsidR="002C6631" w:rsidRPr="00731E0F">
        <w:t>-</w:t>
      </w:r>
      <w:r w:rsidR="002C6631">
        <w:rPr>
          <w:rFonts w:cstheme="minorBidi"/>
        </w:rPr>
        <w:t>10</w:t>
      </w:r>
      <w:r w:rsidR="002C6631" w:rsidRPr="00731E0F">
        <w:t xml:space="preserve"> Full content of transaction sample “T</w:t>
      </w:r>
      <w:r w:rsidR="002C6631">
        <w:t>x10”</w:t>
      </w: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254"/>
          <w:pgSz w:w="11906" w:h="16838"/>
          <w:pgMar w:top="2126" w:right="1418" w:bottom="1418" w:left="2126" w:header="720" w:footer="720" w:gutter="0"/>
          <w:cols w:space="720"/>
          <w:docGrid w:linePitch="360"/>
        </w:sectPr>
      </w:pPr>
    </w:p>
    <w:p w14:paraId="2C92C93C" w14:textId="41B0EEE0" w:rsidR="00DD05AD" w:rsidRDefault="00D33C24" w:rsidP="00DD05AD">
      <w:pPr>
        <w:pStyle w:val="Heading3"/>
        <w:ind w:left="0"/>
      </w:pPr>
      <w:r>
        <w:lastRenderedPageBreak/>
        <w:t xml:space="preserve">B. </w:t>
      </w:r>
      <w:r w:rsidR="00DD05AD">
        <w:t>Experiment Result for Section 4.4.2</w:t>
      </w:r>
    </w:p>
    <w:p w14:paraId="27B5D6FB" w14:textId="7EC25A42" w:rsidR="00BD692C" w:rsidRDefault="00E55D53" w:rsidP="00BD692C">
      <w:r>
        <w:t>Raw data for Section 4.4.2.1 with minimum search keywords</w:t>
      </w:r>
    </w:p>
    <w:p w14:paraId="010DA53E" w14:textId="77777777" w:rsidR="00E55D53" w:rsidRDefault="00E55D53" w:rsidP="00BD692C"/>
    <w:tbl>
      <w:tblPr>
        <w:tblStyle w:val="TableGrid"/>
        <w:tblW w:w="0" w:type="auto"/>
        <w:tblLook w:val="04A0" w:firstRow="1" w:lastRow="0" w:firstColumn="1" w:lastColumn="0" w:noHBand="0" w:noVBand="1"/>
      </w:tblPr>
      <w:tblGrid>
        <w:gridCol w:w="1120"/>
        <w:gridCol w:w="1129"/>
        <w:gridCol w:w="1129"/>
        <w:gridCol w:w="1129"/>
        <w:gridCol w:w="1129"/>
        <w:gridCol w:w="1129"/>
        <w:gridCol w:w="1129"/>
        <w:gridCol w:w="1129"/>
        <w:gridCol w:w="1129"/>
        <w:gridCol w:w="1129"/>
        <w:gridCol w:w="1129"/>
      </w:tblGrid>
      <w:tr w:rsidR="00C3641C" w:rsidRPr="00E55D53" w14:paraId="2BB4C89C" w14:textId="77777777" w:rsidTr="009D77C9">
        <w:trPr>
          <w:trHeight w:val="261"/>
        </w:trPr>
        <w:tc>
          <w:tcPr>
            <w:tcW w:w="1120" w:type="dxa"/>
          </w:tcPr>
          <w:p w14:paraId="54A86B98" w14:textId="77777777" w:rsidR="00C3641C" w:rsidRPr="00E55D53" w:rsidRDefault="00C3641C" w:rsidP="00E55D53"/>
        </w:tc>
        <w:tc>
          <w:tcPr>
            <w:tcW w:w="1129" w:type="dxa"/>
            <w:noWrap/>
            <w:hideMark/>
          </w:tcPr>
          <w:p w14:paraId="7C4A877D" w14:textId="792D29C5" w:rsidR="00C3641C" w:rsidRPr="00E55D53" w:rsidRDefault="00C3641C" w:rsidP="00E55D53">
            <w:r w:rsidRPr="00E55D53">
              <w:t>Tx01</w:t>
            </w:r>
          </w:p>
        </w:tc>
        <w:tc>
          <w:tcPr>
            <w:tcW w:w="1129" w:type="dxa"/>
            <w:noWrap/>
            <w:hideMark/>
          </w:tcPr>
          <w:p w14:paraId="523CCBDB" w14:textId="77777777" w:rsidR="00C3641C" w:rsidRPr="00E55D53" w:rsidRDefault="00C3641C" w:rsidP="00E55D53">
            <w:r w:rsidRPr="00E55D53">
              <w:t>Tx02</w:t>
            </w:r>
          </w:p>
        </w:tc>
        <w:tc>
          <w:tcPr>
            <w:tcW w:w="1129" w:type="dxa"/>
            <w:noWrap/>
            <w:hideMark/>
          </w:tcPr>
          <w:p w14:paraId="01657DBC" w14:textId="77777777" w:rsidR="00C3641C" w:rsidRPr="00E55D53" w:rsidRDefault="00C3641C" w:rsidP="00E55D53">
            <w:r w:rsidRPr="00E55D53">
              <w:t>Tx03</w:t>
            </w:r>
          </w:p>
        </w:tc>
        <w:tc>
          <w:tcPr>
            <w:tcW w:w="1129" w:type="dxa"/>
            <w:noWrap/>
            <w:hideMark/>
          </w:tcPr>
          <w:p w14:paraId="2D953B5D" w14:textId="77777777" w:rsidR="00C3641C" w:rsidRPr="00E55D53" w:rsidRDefault="00C3641C" w:rsidP="00E55D53">
            <w:r w:rsidRPr="00E55D53">
              <w:t>Tx04</w:t>
            </w:r>
          </w:p>
        </w:tc>
        <w:tc>
          <w:tcPr>
            <w:tcW w:w="1129" w:type="dxa"/>
            <w:noWrap/>
            <w:hideMark/>
          </w:tcPr>
          <w:p w14:paraId="51131CC0" w14:textId="77777777" w:rsidR="00C3641C" w:rsidRPr="00E55D53" w:rsidRDefault="00C3641C" w:rsidP="00E55D53">
            <w:r w:rsidRPr="00E55D53">
              <w:t>Tx05</w:t>
            </w:r>
          </w:p>
        </w:tc>
        <w:tc>
          <w:tcPr>
            <w:tcW w:w="1129" w:type="dxa"/>
            <w:noWrap/>
            <w:hideMark/>
          </w:tcPr>
          <w:p w14:paraId="6542DF68" w14:textId="77777777" w:rsidR="00C3641C" w:rsidRPr="00E55D53" w:rsidRDefault="00C3641C" w:rsidP="00E55D53">
            <w:r w:rsidRPr="00E55D53">
              <w:t>Tx06</w:t>
            </w:r>
          </w:p>
        </w:tc>
        <w:tc>
          <w:tcPr>
            <w:tcW w:w="1129" w:type="dxa"/>
            <w:noWrap/>
            <w:hideMark/>
          </w:tcPr>
          <w:p w14:paraId="51817F48" w14:textId="77777777" w:rsidR="00C3641C" w:rsidRPr="00E55D53" w:rsidRDefault="00C3641C" w:rsidP="00E55D53">
            <w:r w:rsidRPr="00E55D53">
              <w:t>Tx07</w:t>
            </w:r>
          </w:p>
        </w:tc>
        <w:tc>
          <w:tcPr>
            <w:tcW w:w="1129" w:type="dxa"/>
            <w:noWrap/>
            <w:hideMark/>
          </w:tcPr>
          <w:p w14:paraId="6FFCD993" w14:textId="77777777" w:rsidR="00C3641C" w:rsidRPr="00E55D53" w:rsidRDefault="00C3641C" w:rsidP="00E55D53">
            <w:r w:rsidRPr="00E55D53">
              <w:t>Tx08</w:t>
            </w:r>
          </w:p>
        </w:tc>
        <w:tc>
          <w:tcPr>
            <w:tcW w:w="1129" w:type="dxa"/>
            <w:noWrap/>
            <w:hideMark/>
          </w:tcPr>
          <w:p w14:paraId="5233D63C" w14:textId="77777777" w:rsidR="00C3641C" w:rsidRPr="00E55D53" w:rsidRDefault="00C3641C" w:rsidP="00E55D53">
            <w:r w:rsidRPr="00E55D53">
              <w:t>Tx09</w:t>
            </w:r>
          </w:p>
        </w:tc>
        <w:tc>
          <w:tcPr>
            <w:tcW w:w="1129" w:type="dxa"/>
            <w:noWrap/>
            <w:hideMark/>
          </w:tcPr>
          <w:p w14:paraId="29AEA320" w14:textId="77777777" w:rsidR="00C3641C" w:rsidRPr="00E55D53" w:rsidRDefault="00C3641C" w:rsidP="00E55D53">
            <w:r w:rsidRPr="00E55D53">
              <w:t>Tx10</w:t>
            </w:r>
          </w:p>
        </w:tc>
      </w:tr>
      <w:tr w:rsidR="00C3641C" w:rsidRPr="00E55D53" w14:paraId="0296A87A" w14:textId="77777777" w:rsidTr="009D77C9">
        <w:trPr>
          <w:trHeight w:val="261"/>
        </w:trPr>
        <w:tc>
          <w:tcPr>
            <w:tcW w:w="1120" w:type="dxa"/>
            <w:vMerge w:val="restart"/>
          </w:tcPr>
          <w:p w14:paraId="63EB1F16" w14:textId="47D616B9" w:rsidR="00C3641C" w:rsidRPr="00E55D53" w:rsidRDefault="00C3641C" w:rsidP="00E55D53">
            <w:r>
              <w:t>Process Time</w:t>
            </w:r>
          </w:p>
        </w:tc>
        <w:tc>
          <w:tcPr>
            <w:tcW w:w="1129" w:type="dxa"/>
            <w:noWrap/>
            <w:hideMark/>
          </w:tcPr>
          <w:p w14:paraId="5180D52C" w14:textId="5C3477F7" w:rsidR="00C3641C" w:rsidRPr="00E55D53" w:rsidRDefault="00C3641C" w:rsidP="00E55D53">
            <w:r w:rsidRPr="00E55D53">
              <w:t>361.5501</w:t>
            </w:r>
          </w:p>
        </w:tc>
        <w:tc>
          <w:tcPr>
            <w:tcW w:w="1129" w:type="dxa"/>
            <w:noWrap/>
            <w:hideMark/>
          </w:tcPr>
          <w:p w14:paraId="567EE448" w14:textId="77777777" w:rsidR="00C3641C" w:rsidRPr="00E55D53" w:rsidRDefault="00C3641C" w:rsidP="00E55D53">
            <w:r w:rsidRPr="00E55D53">
              <w:t>321.9779</w:t>
            </w:r>
          </w:p>
        </w:tc>
        <w:tc>
          <w:tcPr>
            <w:tcW w:w="1129" w:type="dxa"/>
            <w:noWrap/>
            <w:hideMark/>
          </w:tcPr>
          <w:p w14:paraId="5D087C31" w14:textId="77777777" w:rsidR="00C3641C" w:rsidRPr="00E55D53" w:rsidRDefault="00C3641C" w:rsidP="00E55D53">
            <w:r w:rsidRPr="00E55D53">
              <w:t>296.8513</w:t>
            </w:r>
          </w:p>
        </w:tc>
        <w:tc>
          <w:tcPr>
            <w:tcW w:w="1129" w:type="dxa"/>
            <w:noWrap/>
            <w:hideMark/>
          </w:tcPr>
          <w:p w14:paraId="29913C11" w14:textId="77777777" w:rsidR="00C3641C" w:rsidRPr="00E55D53" w:rsidRDefault="00C3641C" w:rsidP="00E55D53">
            <w:r w:rsidRPr="00E55D53">
              <w:t>288.9975</w:t>
            </w:r>
          </w:p>
        </w:tc>
        <w:tc>
          <w:tcPr>
            <w:tcW w:w="1129" w:type="dxa"/>
            <w:noWrap/>
            <w:hideMark/>
          </w:tcPr>
          <w:p w14:paraId="43BA30F7" w14:textId="77777777" w:rsidR="00C3641C" w:rsidRPr="00E55D53" w:rsidRDefault="00C3641C" w:rsidP="00E55D53">
            <w:r w:rsidRPr="00E55D53">
              <w:t>321.6248</w:t>
            </w:r>
          </w:p>
        </w:tc>
        <w:tc>
          <w:tcPr>
            <w:tcW w:w="1129" w:type="dxa"/>
            <w:noWrap/>
            <w:hideMark/>
          </w:tcPr>
          <w:p w14:paraId="58F556EF" w14:textId="77777777" w:rsidR="00C3641C" w:rsidRPr="00E55D53" w:rsidRDefault="00C3641C" w:rsidP="00E55D53">
            <w:r w:rsidRPr="00E55D53">
              <w:t>300.7045</w:t>
            </w:r>
          </w:p>
        </w:tc>
        <w:tc>
          <w:tcPr>
            <w:tcW w:w="1129" w:type="dxa"/>
            <w:noWrap/>
            <w:hideMark/>
          </w:tcPr>
          <w:p w14:paraId="5714FB8B" w14:textId="77777777" w:rsidR="00C3641C" w:rsidRPr="00E55D53" w:rsidRDefault="00C3641C" w:rsidP="00E55D53">
            <w:r w:rsidRPr="00E55D53">
              <w:t>291.6251</w:t>
            </w:r>
          </w:p>
        </w:tc>
        <w:tc>
          <w:tcPr>
            <w:tcW w:w="1129" w:type="dxa"/>
            <w:noWrap/>
            <w:hideMark/>
          </w:tcPr>
          <w:p w14:paraId="5B02F2D7" w14:textId="77777777" w:rsidR="00C3641C" w:rsidRPr="00E55D53" w:rsidRDefault="00C3641C" w:rsidP="00E55D53">
            <w:r w:rsidRPr="00E55D53">
              <w:t>284.6361</w:t>
            </w:r>
          </w:p>
        </w:tc>
        <w:tc>
          <w:tcPr>
            <w:tcW w:w="1129" w:type="dxa"/>
            <w:noWrap/>
            <w:hideMark/>
          </w:tcPr>
          <w:p w14:paraId="1B2AF8CD" w14:textId="77777777" w:rsidR="00C3641C" w:rsidRPr="00E55D53" w:rsidRDefault="00C3641C" w:rsidP="00E55D53">
            <w:r w:rsidRPr="00E55D53">
              <w:t>293.0078</w:t>
            </w:r>
          </w:p>
        </w:tc>
        <w:tc>
          <w:tcPr>
            <w:tcW w:w="1129" w:type="dxa"/>
            <w:noWrap/>
            <w:hideMark/>
          </w:tcPr>
          <w:p w14:paraId="5A978A04" w14:textId="77777777" w:rsidR="00C3641C" w:rsidRPr="00E55D53" w:rsidRDefault="00C3641C" w:rsidP="00E55D53">
            <w:r w:rsidRPr="00E55D53">
              <w:t>314.4867</w:t>
            </w:r>
          </w:p>
        </w:tc>
      </w:tr>
      <w:tr w:rsidR="00C3641C" w:rsidRPr="00E55D53" w14:paraId="2260B468" w14:textId="77777777" w:rsidTr="009D77C9">
        <w:trPr>
          <w:trHeight w:val="261"/>
        </w:trPr>
        <w:tc>
          <w:tcPr>
            <w:tcW w:w="1120" w:type="dxa"/>
            <w:vMerge/>
          </w:tcPr>
          <w:p w14:paraId="036A9E00" w14:textId="77777777" w:rsidR="00C3641C" w:rsidRPr="00E55D53" w:rsidRDefault="00C3641C" w:rsidP="00E55D53"/>
        </w:tc>
        <w:tc>
          <w:tcPr>
            <w:tcW w:w="1129" w:type="dxa"/>
            <w:noWrap/>
            <w:hideMark/>
          </w:tcPr>
          <w:p w14:paraId="68CA0ECF" w14:textId="4E147F76" w:rsidR="00C3641C" w:rsidRPr="00E55D53" w:rsidRDefault="00C3641C" w:rsidP="00E55D53">
            <w:r w:rsidRPr="00E55D53">
              <w:t>328.3096</w:t>
            </w:r>
          </w:p>
        </w:tc>
        <w:tc>
          <w:tcPr>
            <w:tcW w:w="1129" w:type="dxa"/>
            <w:noWrap/>
            <w:hideMark/>
          </w:tcPr>
          <w:p w14:paraId="2AA707C6" w14:textId="77777777" w:rsidR="00C3641C" w:rsidRPr="00E55D53" w:rsidRDefault="00C3641C" w:rsidP="00E55D53">
            <w:r w:rsidRPr="00E55D53">
              <w:t>288.428</w:t>
            </w:r>
          </w:p>
        </w:tc>
        <w:tc>
          <w:tcPr>
            <w:tcW w:w="1129" w:type="dxa"/>
            <w:noWrap/>
            <w:hideMark/>
          </w:tcPr>
          <w:p w14:paraId="64E208F9" w14:textId="77777777" w:rsidR="00C3641C" w:rsidRPr="00E55D53" w:rsidRDefault="00C3641C" w:rsidP="00E55D53">
            <w:r w:rsidRPr="00E55D53">
              <w:t>304.6246</w:t>
            </w:r>
          </w:p>
        </w:tc>
        <w:tc>
          <w:tcPr>
            <w:tcW w:w="1129" w:type="dxa"/>
            <w:noWrap/>
            <w:hideMark/>
          </w:tcPr>
          <w:p w14:paraId="4E7F34B0" w14:textId="77777777" w:rsidR="00C3641C" w:rsidRPr="00E55D53" w:rsidRDefault="00C3641C" w:rsidP="00E55D53">
            <w:r w:rsidRPr="00E55D53">
              <w:t>278.6577</w:t>
            </w:r>
          </w:p>
        </w:tc>
        <w:tc>
          <w:tcPr>
            <w:tcW w:w="1129" w:type="dxa"/>
            <w:noWrap/>
            <w:hideMark/>
          </w:tcPr>
          <w:p w14:paraId="011523ED" w14:textId="77777777" w:rsidR="00C3641C" w:rsidRPr="00E55D53" w:rsidRDefault="00C3641C" w:rsidP="00E55D53">
            <w:r w:rsidRPr="00E55D53">
              <w:t>291.1331</w:t>
            </w:r>
          </w:p>
        </w:tc>
        <w:tc>
          <w:tcPr>
            <w:tcW w:w="1129" w:type="dxa"/>
            <w:noWrap/>
            <w:hideMark/>
          </w:tcPr>
          <w:p w14:paraId="230FE25D" w14:textId="77777777" w:rsidR="00C3641C" w:rsidRPr="00E55D53" w:rsidRDefault="00C3641C" w:rsidP="00E55D53">
            <w:r w:rsidRPr="00E55D53">
              <w:t>297.1532</w:t>
            </w:r>
          </w:p>
        </w:tc>
        <w:tc>
          <w:tcPr>
            <w:tcW w:w="1129" w:type="dxa"/>
            <w:noWrap/>
            <w:hideMark/>
          </w:tcPr>
          <w:p w14:paraId="336BC428" w14:textId="77777777" w:rsidR="00C3641C" w:rsidRPr="00E55D53" w:rsidRDefault="00C3641C" w:rsidP="00E55D53">
            <w:r w:rsidRPr="00E55D53">
              <w:t>333.1004</w:t>
            </w:r>
          </w:p>
        </w:tc>
        <w:tc>
          <w:tcPr>
            <w:tcW w:w="1129" w:type="dxa"/>
            <w:noWrap/>
            <w:hideMark/>
          </w:tcPr>
          <w:p w14:paraId="4851049D" w14:textId="77777777" w:rsidR="00C3641C" w:rsidRPr="00E55D53" w:rsidRDefault="00C3641C" w:rsidP="00E55D53">
            <w:r w:rsidRPr="00E55D53">
              <w:t>285.9932</w:t>
            </w:r>
          </w:p>
        </w:tc>
        <w:tc>
          <w:tcPr>
            <w:tcW w:w="1129" w:type="dxa"/>
            <w:noWrap/>
            <w:hideMark/>
          </w:tcPr>
          <w:p w14:paraId="672AE791" w14:textId="77777777" w:rsidR="00C3641C" w:rsidRPr="00E55D53" w:rsidRDefault="00C3641C" w:rsidP="00E55D53">
            <w:r w:rsidRPr="00E55D53">
              <w:t>287.7625</w:t>
            </w:r>
          </w:p>
        </w:tc>
        <w:tc>
          <w:tcPr>
            <w:tcW w:w="1129" w:type="dxa"/>
            <w:noWrap/>
            <w:hideMark/>
          </w:tcPr>
          <w:p w14:paraId="740296D1" w14:textId="77777777" w:rsidR="00C3641C" w:rsidRPr="00E55D53" w:rsidRDefault="00C3641C" w:rsidP="00E55D53">
            <w:r w:rsidRPr="00E55D53">
              <w:t>317.6712</w:t>
            </w:r>
          </w:p>
        </w:tc>
      </w:tr>
      <w:tr w:rsidR="00C3641C" w:rsidRPr="00E55D53" w14:paraId="2443992C" w14:textId="77777777" w:rsidTr="009D77C9">
        <w:trPr>
          <w:trHeight w:val="261"/>
        </w:trPr>
        <w:tc>
          <w:tcPr>
            <w:tcW w:w="1120" w:type="dxa"/>
            <w:vMerge/>
          </w:tcPr>
          <w:p w14:paraId="160F4D00" w14:textId="77777777" w:rsidR="00C3641C" w:rsidRPr="00E55D53" w:rsidRDefault="00C3641C" w:rsidP="00E55D53"/>
        </w:tc>
        <w:tc>
          <w:tcPr>
            <w:tcW w:w="1129" w:type="dxa"/>
            <w:noWrap/>
            <w:hideMark/>
          </w:tcPr>
          <w:p w14:paraId="72F5C395" w14:textId="2C3C0818" w:rsidR="00C3641C" w:rsidRPr="00E55D53" w:rsidRDefault="00C3641C" w:rsidP="00E55D53">
            <w:r w:rsidRPr="00E55D53">
              <w:t>290.7664</w:t>
            </w:r>
          </w:p>
        </w:tc>
        <w:tc>
          <w:tcPr>
            <w:tcW w:w="1129" w:type="dxa"/>
            <w:noWrap/>
            <w:hideMark/>
          </w:tcPr>
          <w:p w14:paraId="595D281C" w14:textId="77777777" w:rsidR="00C3641C" w:rsidRPr="00E55D53" w:rsidRDefault="00C3641C" w:rsidP="00E55D53">
            <w:r w:rsidRPr="00E55D53">
              <w:t>306.7773</w:t>
            </w:r>
          </w:p>
        </w:tc>
        <w:tc>
          <w:tcPr>
            <w:tcW w:w="1129" w:type="dxa"/>
            <w:noWrap/>
            <w:hideMark/>
          </w:tcPr>
          <w:p w14:paraId="65D8931C" w14:textId="77777777" w:rsidR="00C3641C" w:rsidRPr="00E55D53" w:rsidRDefault="00C3641C" w:rsidP="00E55D53">
            <w:r w:rsidRPr="00E55D53">
              <w:t>308.1006</w:t>
            </w:r>
          </w:p>
        </w:tc>
        <w:tc>
          <w:tcPr>
            <w:tcW w:w="1129" w:type="dxa"/>
            <w:noWrap/>
            <w:hideMark/>
          </w:tcPr>
          <w:p w14:paraId="40908A50" w14:textId="77777777" w:rsidR="00C3641C" w:rsidRPr="00E55D53" w:rsidRDefault="00C3641C" w:rsidP="00E55D53">
            <w:r w:rsidRPr="00E55D53">
              <w:t>294.7269</w:t>
            </w:r>
          </w:p>
        </w:tc>
        <w:tc>
          <w:tcPr>
            <w:tcW w:w="1129" w:type="dxa"/>
            <w:noWrap/>
            <w:hideMark/>
          </w:tcPr>
          <w:p w14:paraId="0417038C" w14:textId="77777777" w:rsidR="00C3641C" w:rsidRPr="00E55D53" w:rsidRDefault="00C3641C" w:rsidP="00E55D53">
            <w:r w:rsidRPr="00E55D53">
              <w:t>284.9566</w:t>
            </w:r>
          </w:p>
        </w:tc>
        <w:tc>
          <w:tcPr>
            <w:tcW w:w="1129" w:type="dxa"/>
            <w:noWrap/>
            <w:hideMark/>
          </w:tcPr>
          <w:p w14:paraId="01EFB53B" w14:textId="77777777" w:rsidR="00C3641C" w:rsidRPr="00E55D53" w:rsidRDefault="00C3641C" w:rsidP="00E55D53">
            <w:r w:rsidRPr="00E55D53">
              <w:t>307.1629</w:t>
            </w:r>
          </w:p>
        </w:tc>
        <w:tc>
          <w:tcPr>
            <w:tcW w:w="1129" w:type="dxa"/>
            <w:noWrap/>
            <w:hideMark/>
          </w:tcPr>
          <w:p w14:paraId="640841B8" w14:textId="77777777" w:rsidR="00C3641C" w:rsidRPr="00E55D53" w:rsidRDefault="00C3641C" w:rsidP="00E55D53">
            <w:r w:rsidRPr="00E55D53">
              <w:t>256.034</w:t>
            </w:r>
          </w:p>
        </w:tc>
        <w:tc>
          <w:tcPr>
            <w:tcW w:w="1129" w:type="dxa"/>
            <w:noWrap/>
            <w:hideMark/>
          </w:tcPr>
          <w:p w14:paraId="2BCE0CE9" w14:textId="77777777" w:rsidR="00C3641C" w:rsidRPr="00E55D53" w:rsidRDefault="00C3641C" w:rsidP="00E55D53">
            <w:r w:rsidRPr="00E55D53">
              <w:t>281.7649</w:t>
            </w:r>
          </w:p>
        </w:tc>
        <w:tc>
          <w:tcPr>
            <w:tcW w:w="1129" w:type="dxa"/>
            <w:noWrap/>
            <w:hideMark/>
          </w:tcPr>
          <w:p w14:paraId="1AD201B1" w14:textId="77777777" w:rsidR="00C3641C" w:rsidRPr="00E55D53" w:rsidRDefault="00C3641C" w:rsidP="00E55D53">
            <w:r w:rsidRPr="00E55D53">
              <w:t>280.7085</w:t>
            </w:r>
          </w:p>
        </w:tc>
        <w:tc>
          <w:tcPr>
            <w:tcW w:w="1129" w:type="dxa"/>
            <w:noWrap/>
            <w:hideMark/>
          </w:tcPr>
          <w:p w14:paraId="05979BE0" w14:textId="77777777" w:rsidR="00C3641C" w:rsidRPr="00E55D53" w:rsidRDefault="00C3641C" w:rsidP="00E55D53">
            <w:r w:rsidRPr="00E55D53">
              <w:t>398.6213</w:t>
            </w:r>
          </w:p>
        </w:tc>
      </w:tr>
      <w:tr w:rsidR="00C3641C" w:rsidRPr="00E55D53" w14:paraId="73020D62" w14:textId="77777777" w:rsidTr="009D77C9">
        <w:trPr>
          <w:trHeight w:val="261"/>
        </w:trPr>
        <w:tc>
          <w:tcPr>
            <w:tcW w:w="1120" w:type="dxa"/>
            <w:vMerge/>
          </w:tcPr>
          <w:p w14:paraId="61A65BF0" w14:textId="77777777" w:rsidR="00C3641C" w:rsidRPr="00E55D53" w:rsidRDefault="00C3641C" w:rsidP="00E55D53"/>
        </w:tc>
        <w:tc>
          <w:tcPr>
            <w:tcW w:w="1129" w:type="dxa"/>
            <w:noWrap/>
            <w:hideMark/>
          </w:tcPr>
          <w:p w14:paraId="5057FAAF" w14:textId="6409A907" w:rsidR="00C3641C" w:rsidRPr="00E55D53" w:rsidRDefault="00C3641C" w:rsidP="00E55D53">
            <w:r w:rsidRPr="00E55D53">
              <w:t>364.0201</w:t>
            </w:r>
          </w:p>
        </w:tc>
        <w:tc>
          <w:tcPr>
            <w:tcW w:w="1129" w:type="dxa"/>
            <w:noWrap/>
            <w:hideMark/>
          </w:tcPr>
          <w:p w14:paraId="5A38F346" w14:textId="77777777" w:rsidR="00C3641C" w:rsidRPr="00E55D53" w:rsidRDefault="00C3641C" w:rsidP="00E55D53">
            <w:r w:rsidRPr="00E55D53">
              <w:t>296.2914</w:t>
            </w:r>
          </w:p>
        </w:tc>
        <w:tc>
          <w:tcPr>
            <w:tcW w:w="1129" w:type="dxa"/>
            <w:noWrap/>
            <w:hideMark/>
          </w:tcPr>
          <w:p w14:paraId="55D9AD41" w14:textId="77777777" w:rsidR="00C3641C" w:rsidRPr="00E55D53" w:rsidRDefault="00C3641C" w:rsidP="00E55D53">
            <w:r w:rsidRPr="00E55D53">
              <w:t>268.5683</w:t>
            </w:r>
          </w:p>
        </w:tc>
        <w:tc>
          <w:tcPr>
            <w:tcW w:w="1129" w:type="dxa"/>
            <w:noWrap/>
            <w:hideMark/>
          </w:tcPr>
          <w:p w14:paraId="1AD874E0" w14:textId="77777777" w:rsidR="00C3641C" w:rsidRPr="00E55D53" w:rsidRDefault="00C3641C" w:rsidP="00E55D53">
            <w:r w:rsidRPr="00E55D53">
              <w:t>300.2671</w:t>
            </w:r>
          </w:p>
        </w:tc>
        <w:tc>
          <w:tcPr>
            <w:tcW w:w="1129" w:type="dxa"/>
            <w:noWrap/>
            <w:hideMark/>
          </w:tcPr>
          <w:p w14:paraId="7D087C2E" w14:textId="77777777" w:rsidR="00C3641C" w:rsidRPr="00E55D53" w:rsidRDefault="00C3641C" w:rsidP="00E55D53">
            <w:r w:rsidRPr="00E55D53">
              <w:t>276.3719</w:t>
            </w:r>
          </w:p>
        </w:tc>
        <w:tc>
          <w:tcPr>
            <w:tcW w:w="1129" w:type="dxa"/>
            <w:noWrap/>
            <w:hideMark/>
          </w:tcPr>
          <w:p w14:paraId="4990E380" w14:textId="77777777" w:rsidR="00C3641C" w:rsidRPr="00E55D53" w:rsidRDefault="00C3641C" w:rsidP="00E55D53">
            <w:r w:rsidRPr="00E55D53">
              <w:t>266.0841</w:t>
            </w:r>
          </w:p>
        </w:tc>
        <w:tc>
          <w:tcPr>
            <w:tcW w:w="1129" w:type="dxa"/>
            <w:noWrap/>
            <w:hideMark/>
          </w:tcPr>
          <w:p w14:paraId="567489D4" w14:textId="77777777" w:rsidR="00C3641C" w:rsidRPr="00E55D53" w:rsidRDefault="00C3641C" w:rsidP="00E55D53">
            <w:r w:rsidRPr="00E55D53">
              <w:t>300.1949</w:t>
            </w:r>
          </w:p>
        </w:tc>
        <w:tc>
          <w:tcPr>
            <w:tcW w:w="1129" w:type="dxa"/>
            <w:noWrap/>
            <w:hideMark/>
          </w:tcPr>
          <w:p w14:paraId="4FD86C2C" w14:textId="77777777" w:rsidR="00C3641C" w:rsidRPr="00E55D53" w:rsidRDefault="00C3641C" w:rsidP="00E55D53">
            <w:r w:rsidRPr="00E55D53">
              <w:t>287.3013</w:t>
            </w:r>
          </w:p>
        </w:tc>
        <w:tc>
          <w:tcPr>
            <w:tcW w:w="1129" w:type="dxa"/>
            <w:noWrap/>
            <w:hideMark/>
          </w:tcPr>
          <w:p w14:paraId="3CBAABE0" w14:textId="77777777" w:rsidR="00C3641C" w:rsidRPr="00E55D53" w:rsidRDefault="00C3641C" w:rsidP="00E55D53">
            <w:r w:rsidRPr="00E55D53">
              <w:t>305.3752</w:t>
            </w:r>
          </w:p>
        </w:tc>
        <w:tc>
          <w:tcPr>
            <w:tcW w:w="1129" w:type="dxa"/>
            <w:noWrap/>
            <w:hideMark/>
          </w:tcPr>
          <w:p w14:paraId="60608CAF" w14:textId="77777777" w:rsidR="00C3641C" w:rsidRPr="00E55D53" w:rsidRDefault="00C3641C" w:rsidP="00E55D53">
            <w:r w:rsidRPr="00E55D53">
              <w:t>271.5091</w:t>
            </w:r>
          </w:p>
        </w:tc>
      </w:tr>
      <w:tr w:rsidR="00C3641C" w:rsidRPr="00E55D53" w14:paraId="3A2F5388" w14:textId="77777777" w:rsidTr="009D77C9">
        <w:trPr>
          <w:trHeight w:val="261"/>
        </w:trPr>
        <w:tc>
          <w:tcPr>
            <w:tcW w:w="1120" w:type="dxa"/>
            <w:vMerge/>
          </w:tcPr>
          <w:p w14:paraId="21F480A8" w14:textId="77777777" w:rsidR="00C3641C" w:rsidRPr="00E55D53" w:rsidRDefault="00C3641C" w:rsidP="00E55D53"/>
        </w:tc>
        <w:tc>
          <w:tcPr>
            <w:tcW w:w="1129" w:type="dxa"/>
            <w:noWrap/>
            <w:hideMark/>
          </w:tcPr>
          <w:p w14:paraId="30C85373" w14:textId="462203B1" w:rsidR="00C3641C" w:rsidRPr="00E55D53" w:rsidRDefault="00C3641C" w:rsidP="00E55D53">
            <w:r w:rsidRPr="00E55D53">
              <w:t>329.1722</w:t>
            </w:r>
          </w:p>
        </w:tc>
        <w:tc>
          <w:tcPr>
            <w:tcW w:w="1129" w:type="dxa"/>
            <w:noWrap/>
            <w:hideMark/>
          </w:tcPr>
          <w:p w14:paraId="10363D85" w14:textId="77777777" w:rsidR="00C3641C" w:rsidRPr="00E55D53" w:rsidRDefault="00C3641C" w:rsidP="00E55D53">
            <w:r w:rsidRPr="00E55D53">
              <w:t>284.9879</w:t>
            </w:r>
          </w:p>
        </w:tc>
        <w:tc>
          <w:tcPr>
            <w:tcW w:w="1129" w:type="dxa"/>
            <w:noWrap/>
            <w:hideMark/>
          </w:tcPr>
          <w:p w14:paraId="0BE2C986" w14:textId="77777777" w:rsidR="00C3641C" w:rsidRPr="00E55D53" w:rsidRDefault="00C3641C" w:rsidP="00E55D53">
            <w:r w:rsidRPr="00E55D53">
              <w:t>339.6045</w:t>
            </w:r>
          </w:p>
        </w:tc>
        <w:tc>
          <w:tcPr>
            <w:tcW w:w="1129" w:type="dxa"/>
            <w:noWrap/>
            <w:hideMark/>
          </w:tcPr>
          <w:p w14:paraId="1659C19F" w14:textId="77777777" w:rsidR="00C3641C" w:rsidRPr="00E55D53" w:rsidRDefault="00C3641C" w:rsidP="00E55D53">
            <w:r w:rsidRPr="00E55D53">
              <w:t>308.2748</w:t>
            </w:r>
          </w:p>
        </w:tc>
        <w:tc>
          <w:tcPr>
            <w:tcW w:w="1129" w:type="dxa"/>
            <w:noWrap/>
            <w:hideMark/>
          </w:tcPr>
          <w:p w14:paraId="0C659D1F" w14:textId="77777777" w:rsidR="00C3641C" w:rsidRPr="00E55D53" w:rsidRDefault="00C3641C" w:rsidP="00E55D53">
            <w:r w:rsidRPr="00E55D53">
              <w:t>271.4789</w:t>
            </w:r>
          </w:p>
        </w:tc>
        <w:tc>
          <w:tcPr>
            <w:tcW w:w="1129" w:type="dxa"/>
            <w:noWrap/>
            <w:hideMark/>
          </w:tcPr>
          <w:p w14:paraId="3149761F" w14:textId="77777777" w:rsidR="00C3641C" w:rsidRPr="00E55D53" w:rsidRDefault="00C3641C" w:rsidP="00E55D53">
            <w:r w:rsidRPr="00E55D53">
              <w:t>317.9875</w:t>
            </w:r>
          </w:p>
        </w:tc>
        <w:tc>
          <w:tcPr>
            <w:tcW w:w="1129" w:type="dxa"/>
            <w:noWrap/>
            <w:hideMark/>
          </w:tcPr>
          <w:p w14:paraId="6A453E27" w14:textId="77777777" w:rsidR="00C3641C" w:rsidRPr="00E55D53" w:rsidRDefault="00C3641C" w:rsidP="00E55D53">
            <w:r w:rsidRPr="00E55D53">
              <w:t>294.9599</w:t>
            </w:r>
          </w:p>
        </w:tc>
        <w:tc>
          <w:tcPr>
            <w:tcW w:w="1129" w:type="dxa"/>
            <w:noWrap/>
            <w:hideMark/>
          </w:tcPr>
          <w:p w14:paraId="7D6E5586" w14:textId="77777777" w:rsidR="00C3641C" w:rsidRPr="00E55D53" w:rsidRDefault="00C3641C" w:rsidP="00E55D53">
            <w:r w:rsidRPr="00E55D53">
              <w:t>263.2637</w:t>
            </w:r>
          </w:p>
        </w:tc>
        <w:tc>
          <w:tcPr>
            <w:tcW w:w="1129" w:type="dxa"/>
            <w:noWrap/>
            <w:hideMark/>
          </w:tcPr>
          <w:p w14:paraId="0CD40373" w14:textId="77777777" w:rsidR="00C3641C" w:rsidRPr="00E55D53" w:rsidRDefault="00C3641C" w:rsidP="00E55D53">
            <w:r w:rsidRPr="00E55D53">
              <w:t>296.5325</w:t>
            </w:r>
          </w:p>
        </w:tc>
        <w:tc>
          <w:tcPr>
            <w:tcW w:w="1129" w:type="dxa"/>
            <w:noWrap/>
            <w:hideMark/>
          </w:tcPr>
          <w:p w14:paraId="3C94F95E" w14:textId="77777777" w:rsidR="00C3641C" w:rsidRPr="00E55D53" w:rsidRDefault="00C3641C" w:rsidP="00E55D53">
            <w:r w:rsidRPr="00E55D53">
              <w:t>295.7916</w:t>
            </w:r>
          </w:p>
        </w:tc>
      </w:tr>
      <w:tr w:rsidR="00C3641C" w:rsidRPr="00E55D53" w14:paraId="5F356240" w14:textId="77777777" w:rsidTr="009D77C9">
        <w:trPr>
          <w:trHeight w:val="261"/>
        </w:trPr>
        <w:tc>
          <w:tcPr>
            <w:tcW w:w="1120" w:type="dxa"/>
            <w:vMerge/>
          </w:tcPr>
          <w:p w14:paraId="47863441" w14:textId="77777777" w:rsidR="00C3641C" w:rsidRPr="00E55D53" w:rsidRDefault="00C3641C" w:rsidP="00E55D53"/>
        </w:tc>
        <w:tc>
          <w:tcPr>
            <w:tcW w:w="1129" w:type="dxa"/>
            <w:noWrap/>
            <w:hideMark/>
          </w:tcPr>
          <w:p w14:paraId="44A44DB7" w14:textId="3BF88153" w:rsidR="00C3641C" w:rsidRPr="00E55D53" w:rsidRDefault="00C3641C" w:rsidP="00E55D53">
            <w:r w:rsidRPr="00E55D53">
              <w:t>294.024</w:t>
            </w:r>
          </w:p>
        </w:tc>
        <w:tc>
          <w:tcPr>
            <w:tcW w:w="1129" w:type="dxa"/>
            <w:noWrap/>
            <w:hideMark/>
          </w:tcPr>
          <w:p w14:paraId="6E463FFE" w14:textId="77777777" w:rsidR="00C3641C" w:rsidRPr="00E55D53" w:rsidRDefault="00C3641C" w:rsidP="00E55D53">
            <w:r w:rsidRPr="00E55D53">
              <w:t>303.3484</w:t>
            </w:r>
          </w:p>
        </w:tc>
        <w:tc>
          <w:tcPr>
            <w:tcW w:w="1129" w:type="dxa"/>
            <w:noWrap/>
            <w:hideMark/>
          </w:tcPr>
          <w:p w14:paraId="1811DD4D" w14:textId="77777777" w:rsidR="00C3641C" w:rsidRPr="00E55D53" w:rsidRDefault="00C3641C" w:rsidP="00E55D53">
            <w:r w:rsidRPr="00E55D53">
              <w:t>311.2926</w:t>
            </w:r>
          </w:p>
        </w:tc>
        <w:tc>
          <w:tcPr>
            <w:tcW w:w="1129" w:type="dxa"/>
            <w:noWrap/>
            <w:hideMark/>
          </w:tcPr>
          <w:p w14:paraId="0063875A" w14:textId="77777777" w:rsidR="00C3641C" w:rsidRPr="00E55D53" w:rsidRDefault="00C3641C" w:rsidP="00E55D53">
            <w:r w:rsidRPr="00E55D53">
              <w:t>283.0728</w:t>
            </w:r>
          </w:p>
        </w:tc>
        <w:tc>
          <w:tcPr>
            <w:tcW w:w="1129" w:type="dxa"/>
            <w:noWrap/>
            <w:hideMark/>
          </w:tcPr>
          <w:p w14:paraId="054C39E7" w14:textId="77777777" w:rsidR="00C3641C" w:rsidRPr="00E55D53" w:rsidRDefault="00C3641C" w:rsidP="00E55D53">
            <w:r w:rsidRPr="00E55D53">
              <w:t>311.5203</w:t>
            </w:r>
          </w:p>
        </w:tc>
        <w:tc>
          <w:tcPr>
            <w:tcW w:w="1129" w:type="dxa"/>
            <w:noWrap/>
            <w:hideMark/>
          </w:tcPr>
          <w:p w14:paraId="5855FADB" w14:textId="77777777" w:rsidR="00C3641C" w:rsidRPr="00E55D53" w:rsidRDefault="00C3641C" w:rsidP="00E55D53">
            <w:r w:rsidRPr="00E55D53">
              <w:t>307.2749</w:t>
            </w:r>
          </w:p>
        </w:tc>
        <w:tc>
          <w:tcPr>
            <w:tcW w:w="1129" w:type="dxa"/>
            <w:noWrap/>
            <w:hideMark/>
          </w:tcPr>
          <w:p w14:paraId="758584A6" w14:textId="77777777" w:rsidR="00C3641C" w:rsidRPr="00E55D53" w:rsidRDefault="00C3641C" w:rsidP="00E55D53">
            <w:r w:rsidRPr="00E55D53">
              <w:t>309.714</w:t>
            </w:r>
          </w:p>
        </w:tc>
        <w:tc>
          <w:tcPr>
            <w:tcW w:w="1129" w:type="dxa"/>
            <w:noWrap/>
            <w:hideMark/>
          </w:tcPr>
          <w:p w14:paraId="1E3ECD3E" w14:textId="77777777" w:rsidR="00C3641C" w:rsidRPr="00E55D53" w:rsidRDefault="00C3641C" w:rsidP="00E55D53">
            <w:r w:rsidRPr="00E55D53">
              <w:t>280.873</w:t>
            </w:r>
          </w:p>
        </w:tc>
        <w:tc>
          <w:tcPr>
            <w:tcW w:w="1129" w:type="dxa"/>
            <w:noWrap/>
            <w:hideMark/>
          </w:tcPr>
          <w:p w14:paraId="6A547D97" w14:textId="77777777" w:rsidR="00C3641C" w:rsidRPr="00E55D53" w:rsidRDefault="00C3641C" w:rsidP="00E55D53">
            <w:r w:rsidRPr="00E55D53">
              <w:t>275.8628</w:t>
            </w:r>
          </w:p>
        </w:tc>
        <w:tc>
          <w:tcPr>
            <w:tcW w:w="1129" w:type="dxa"/>
            <w:noWrap/>
            <w:hideMark/>
          </w:tcPr>
          <w:p w14:paraId="4663014B" w14:textId="77777777" w:rsidR="00C3641C" w:rsidRPr="00E55D53" w:rsidRDefault="00C3641C" w:rsidP="00E55D53">
            <w:r w:rsidRPr="00E55D53">
              <w:t>285.6257</w:t>
            </w:r>
          </w:p>
        </w:tc>
      </w:tr>
      <w:tr w:rsidR="00C3641C" w:rsidRPr="00E55D53" w14:paraId="6B0D6E52" w14:textId="77777777" w:rsidTr="009D77C9">
        <w:trPr>
          <w:trHeight w:val="261"/>
        </w:trPr>
        <w:tc>
          <w:tcPr>
            <w:tcW w:w="1120" w:type="dxa"/>
            <w:vMerge/>
          </w:tcPr>
          <w:p w14:paraId="5523E6F3" w14:textId="77777777" w:rsidR="00C3641C" w:rsidRPr="00E55D53" w:rsidRDefault="00C3641C" w:rsidP="00E55D53"/>
        </w:tc>
        <w:tc>
          <w:tcPr>
            <w:tcW w:w="1129" w:type="dxa"/>
            <w:noWrap/>
            <w:hideMark/>
          </w:tcPr>
          <w:p w14:paraId="1E072072" w14:textId="028F790F" w:rsidR="00C3641C" w:rsidRPr="00E55D53" w:rsidRDefault="00C3641C" w:rsidP="00E55D53">
            <w:r w:rsidRPr="00E55D53">
              <w:t>303.3317</w:t>
            </w:r>
          </w:p>
        </w:tc>
        <w:tc>
          <w:tcPr>
            <w:tcW w:w="1129" w:type="dxa"/>
            <w:noWrap/>
            <w:hideMark/>
          </w:tcPr>
          <w:p w14:paraId="12747E2C" w14:textId="77777777" w:rsidR="00C3641C" w:rsidRPr="00E55D53" w:rsidRDefault="00C3641C" w:rsidP="00E55D53">
            <w:r w:rsidRPr="00E55D53">
              <w:t>316.5503</w:t>
            </w:r>
          </w:p>
        </w:tc>
        <w:tc>
          <w:tcPr>
            <w:tcW w:w="1129" w:type="dxa"/>
            <w:noWrap/>
            <w:hideMark/>
          </w:tcPr>
          <w:p w14:paraId="1A191FC6" w14:textId="77777777" w:rsidR="00C3641C" w:rsidRPr="00E55D53" w:rsidRDefault="00C3641C" w:rsidP="00E55D53">
            <w:r w:rsidRPr="00E55D53">
              <w:t>286.3469</w:t>
            </w:r>
          </w:p>
        </w:tc>
        <w:tc>
          <w:tcPr>
            <w:tcW w:w="1129" w:type="dxa"/>
            <w:noWrap/>
            <w:hideMark/>
          </w:tcPr>
          <w:p w14:paraId="50E4B4D6" w14:textId="77777777" w:rsidR="00C3641C" w:rsidRPr="00E55D53" w:rsidRDefault="00C3641C" w:rsidP="00E55D53">
            <w:r w:rsidRPr="00E55D53">
              <w:t>305.986</w:t>
            </w:r>
          </w:p>
        </w:tc>
        <w:tc>
          <w:tcPr>
            <w:tcW w:w="1129" w:type="dxa"/>
            <w:noWrap/>
            <w:hideMark/>
          </w:tcPr>
          <w:p w14:paraId="70FA61A3" w14:textId="77777777" w:rsidR="00C3641C" w:rsidRPr="00E55D53" w:rsidRDefault="00C3641C" w:rsidP="00E55D53">
            <w:r w:rsidRPr="00E55D53">
              <w:t>297.3743</w:t>
            </w:r>
          </w:p>
        </w:tc>
        <w:tc>
          <w:tcPr>
            <w:tcW w:w="1129" w:type="dxa"/>
            <w:noWrap/>
            <w:hideMark/>
          </w:tcPr>
          <w:p w14:paraId="508099A2" w14:textId="77777777" w:rsidR="00C3641C" w:rsidRPr="00E55D53" w:rsidRDefault="00C3641C" w:rsidP="00E55D53">
            <w:r w:rsidRPr="00E55D53">
              <w:t>307.8647</w:t>
            </w:r>
          </w:p>
        </w:tc>
        <w:tc>
          <w:tcPr>
            <w:tcW w:w="1129" w:type="dxa"/>
            <w:noWrap/>
            <w:hideMark/>
          </w:tcPr>
          <w:p w14:paraId="7092B996" w14:textId="77777777" w:rsidR="00C3641C" w:rsidRPr="00E55D53" w:rsidRDefault="00C3641C" w:rsidP="00E55D53">
            <w:r w:rsidRPr="00E55D53">
              <w:t>303.7185</w:t>
            </w:r>
          </w:p>
        </w:tc>
        <w:tc>
          <w:tcPr>
            <w:tcW w:w="1129" w:type="dxa"/>
            <w:noWrap/>
            <w:hideMark/>
          </w:tcPr>
          <w:p w14:paraId="47E6923F" w14:textId="77777777" w:rsidR="00C3641C" w:rsidRPr="00E55D53" w:rsidRDefault="00C3641C" w:rsidP="00E55D53">
            <w:r w:rsidRPr="00E55D53">
              <w:t>282.9706</w:t>
            </w:r>
          </w:p>
        </w:tc>
        <w:tc>
          <w:tcPr>
            <w:tcW w:w="1129" w:type="dxa"/>
            <w:noWrap/>
            <w:hideMark/>
          </w:tcPr>
          <w:p w14:paraId="7385644F" w14:textId="77777777" w:rsidR="00C3641C" w:rsidRPr="00E55D53" w:rsidRDefault="00C3641C" w:rsidP="00E55D53">
            <w:r w:rsidRPr="00E55D53">
              <w:t>300.5428</w:t>
            </w:r>
          </w:p>
        </w:tc>
        <w:tc>
          <w:tcPr>
            <w:tcW w:w="1129" w:type="dxa"/>
            <w:noWrap/>
            <w:hideMark/>
          </w:tcPr>
          <w:p w14:paraId="5F661A57" w14:textId="77777777" w:rsidR="00C3641C" w:rsidRPr="00E55D53" w:rsidRDefault="00C3641C" w:rsidP="00E55D53">
            <w:r w:rsidRPr="00E55D53">
              <w:t>282.0309</w:t>
            </w:r>
          </w:p>
        </w:tc>
      </w:tr>
      <w:tr w:rsidR="00C3641C" w:rsidRPr="00E55D53" w14:paraId="0D7FB9D2" w14:textId="77777777" w:rsidTr="009D77C9">
        <w:trPr>
          <w:trHeight w:val="261"/>
        </w:trPr>
        <w:tc>
          <w:tcPr>
            <w:tcW w:w="1120" w:type="dxa"/>
            <w:vMerge/>
          </w:tcPr>
          <w:p w14:paraId="427F5561" w14:textId="77777777" w:rsidR="00C3641C" w:rsidRPr="00E55D53" w:rsidRDefault="00C3641C" w:rsidP="00E55D53"/>
        </w:tc>
        <w:tc>
          <w:tcPr>
            <w:tcW w:w="1129" w:type="dxa"/>
            <w:noWrap/>
            <w:hideMark/>
          </w:tcPr>
          <w:p w14:paraId="7D4E1D25" w14:textId="5D5FE274" w:rsidR="00C3641C" w:rsidRPr="00E55D53" w:rsidRDefault="00C3641C" w:rsidP="00E55D53">
            <w:r w:rsidRPr="00E55D53">
              <w:t>308.9477</w:t>
            </w:r>
          </w:p>
        </w:tc>
        <w:tc>
          <w:tcPr>
            <w:tcW w:w="1129" w:type="dxa"/>
            <w:noWrap/>
            <w:hideMark/>
          </w:tcPr>
          <w:p w14:paraId="38C1213C" w14:textId="77777777" w:rsidR="00C3641C" w:rsidRPr="00E55D53" w:rsidRDefault="00C3641C" w:rsidP="00E55D53">
            <w:r w:rsidRPr="00E55D53">
              <w:t>286.298</w:t>
            </w:r>
          </w:p>
        </w:tc>
        <w:tc>
          <w:tcPr>
            <w:tcW w:w="1129" w:type="dxa"/>
            <w:noWrap/>
            <w:hideMark/>
          </w:tcPr>
          <w:p w14:paraId="6424B9F6" w14:textId="77777777" w:rsidR="00C3641C" w:rsidRPr="00E55D53" w:rsidRDefault="00C3641C" w:rsidP="00E55D53">
            <w:r w:rsidRPr="00E55D53">
              <w:t>309.3546</w:t>
            </w:r>
          </w:p>
        </w:tc>
        <w:tc>
          <w:tcPr>
            <w:tcW w:w="1129" w:type="dxa"/>
            <w:noWrap/>
            <w:hideMark/>
          </w:tcPr>
          <w:p w14:paraId="6FFEF0ED" w14:textId="77777777" w:rsidR="00C3641C" w:rsidRPr="00E55D53" w:rsidRDefault="00C3641C" w:rsidP="00E55D53">
            <w:r w:rsidRPr="00E55D53">
              <w:t>294.2719</w:t>
            </w:r>
          </w:p>
        </w:tc>
        <w:tc>
          <w:tcPr>
            <w:tcW w:w="1129" w:type="dxa"/>
            <w:noWrap/>
            <w:hideMark/>
          </w:tcPr>
          <w:p w14:paraId="226D96C8" w14:textId="77777777" w:rsidR="00C3641C" w:rsidRPr="00E55D53" w:rsidRDefault="00C3641C" w:rsidP="00E55D53">
            <w:r w:rsidRPr="00E55D53">
              <w:t>275.1136</w:t>
            </w:r>
          </w:p>
        </w:tc>
        <w:tc>
          <w:tcPr>
            <w:tcW w:w="1129" w:type="dxa"/>
            <w:noWrap/>
            <w:hideMark/>
          </w:tcPr>
          <w:p w14:paraId="613E32AC" w14:textId="77777777" w:rsidR="00C3641C" w:rsidRPr="00E55D53" w:rsidRDefault="00C3641C" w:rsidP="00E55D53">
            <w:r w:rsidRPr="00E55D53">
              <w:t>273.2222</w:t>
            </w:r>
          </w:p>
        </w:tc>
        <w:tc>
          <w:tcPr>
            <w:tcW w:w="1129" w:type="dxa"/>
            <w:noWrap/>
            <w:hideMark/>
          </w:tcPr>
          <w:p w14:paraId="2A2ADD48" w14:textId="77777777" w:rsidR="00C3641C" w:rsidRPr="00E55D53" w:rsidRDefault="00C3641C" w:rsidP="00E55D53">
            <w:r w:rsidRPr="00E55D53">
              <w:t>333.0603</w:t>
            </w:r>
          </w:p>
        </w:tc>
        <w:tc>
          <w:tcPr>
            <w:tcW w:w="1129" w:type="dxa"/>
            <w:noWrap/>
            <w:hideMark/>
          </w:tcPr>
          <w:p w14:paraId="4977E31B" w14:textId="77777777" w:rsidR="00C3641C" w:rsidRPr="00E55D53" w:rsidRDefault="00C3641C" w:rsidP="00E55D53">
            <w:r w:rsidRPr="00E55D53">
              <w:t>334.033</w:t>
            </w:r>
          </w:p>
        </w:tc>
        <w:tc>
          <w:tcPr>
            <w:tcW w:w="1129" w:type="dxa"/>
            <w:noWrap/>
            <w:hideMark/>
          </w:tcPr>
          <w:p w14:paraId="17505562" w14:textId="77777777" w:rsidR="00C3641C" w:rsidRPr="00E55D53" w:rsidRDefault="00C3641C" w:rsidP="00E55D53">
            <w:r w:rsidRPr="00E55D53">
              <w:t>299.8779</w:t>
            </w:r>
          </w:p>
        </w:tc>
        <w:tc>
          <w:tcPr>
            <w:tcW w:w="1129" w:type="dxa"/>
            <w:noWrap/>
            <w:hideMark/>
          </w:tcPr>
          <w:p w14:paraId="7FE84A84" w14:textId="77777777" w:rsidR="00C3641C" w:rsidRPr="00E55D53" w:rsidRDefault="00C3641C" w:rsidP="00E55D53">
            <w:r w:rsidRPr="00E55D53">
              <w:t>274.1863</w:t>
            </w:r>
          </w:p>
        </w:tc>
      </w:tr>
      <w:tr w:rsidR="00C3641C" w:rsidRPr="00E55D53" w14:paraId="7E69FF08" w14:textId="77777777" w:rsidTr="009D77C9">
        <w:trPr>
          <w:trHeight w:val="261"/>
        </w:trPr>
        <w:tc>
          <w:tcPr>
            <w:tcW w:w="1120" w:type="dxa"/>
            <w:vMerge/>
          </w:tcPr>
          <w:p w14:paraId="295B0ED3" w14:textId="77777777" w:rsidR="00C3641C" w:rsidRPr="00E55D53" w:rsidRDefault="00C3641C" w:rsidP="00E55D53"/>
        </w:tc>
        <w:tc>
          <w:tcPr>
            <w:tcW w:w="1129" w:type="dxa"/>
            <w:noWrap/>
            <w:hideMark/>
          </w:tcPr>
          <w:p w14:paraId="7808572C" w14:textId="29FB50E4" w:rsidR="00C3641C" w:rsidRPr="00E55D53" w:rsidRDefault="00C3641C" w:rsidP="00E55D53">
            <w:r w:rsidRPr="00E55D53">
              <w:t>404.0886</w:t>
            </w:r>
          </w:p>
        </w:tc>
        <w:tc>
          <w:tcPr>
            <w:tcW w:w="1129" w:type="dxa"/>
            <w:noWrap/>
            <w:hideMark/>
          </w:tcPr>
          <w:p w14:paraId="7305216D" w14:textId="77777777" w:rsidR="00C3641C" w:rsidRPr="00E55D53" w:rsidRDefault="00C3641C" w:rsidP="00E55D53">
            <w:r w:rsidRPr="00E55D53">
              <w:t>296.3726</w:t>
            </w:r>
          </w:p>
        </w:tc>
        <w:tc>
          <w:tcPr>
            <w:tcW w:w="1129" w:type="dxa"/>
            <w:noWrap/>
            <w:hideMark/>
          </w:tcPr>
          <w:p w14:paraId="26E048E9" w14:textId="77777777" w:rsidR="00C3641C" w:rsidRPr="00E55D53" w:rsidRDefault="00C3641C" w:rsidP="00E55D53">
            <w:r w:rsidRPr="00E55D53">
              <w:t>276.1675</w:t>
            </w:r>
          </w:p>
        </w:tc>
        <w:tc>
          <w:tcPr>
            <w:tcW w:w="1129" w:type="dxa"/>
            <w:noWrap/>
            <w:hideMark/>
          </w:tcPr>
          <w:p w14:paraId="0559E54B" w14:textId="77777777" w:rsidR="00C3641C" w:rsidRPr="00E55D53" w:rsidRDefault="00C3641C" w:rsidP="00E55D53">
            <w:r w:rsidRPr="00E55D53">
              <w:t>305.1688</w:t>
            </w:r>
          </w:p>
        </w:tc>
        <w:tc>
          <w:tcPr>
            <w:tcW w:w="1129" w:type="dxa"/>
            <w:noWrap/>
            <w:hideMark/>
          </w:tcPr>
          <w:p w14:paraId="64BE2F22" w14:textId="77777777" w:rsidR="00C3641C" w:rsidRPr="00E55D53" w:rsidRDefault="00C3641C" w:rsidP="00E55D53">
            <w:r w:rsidRPr="00E55D53">
              <w:t>294.6468</w:t>
            </w:r>
          </w:p>
        </w:tc>
        <w:tc>
          <w:tcPr>
            <w:tcW w:w="1129" w:type="dxa"/>
            <w:noWrap/>
            <w:hideMark/>
          </w:tcPr>
          <w:p w14:paraId="6F2310BA" w14:textId="77777777" w:rsidR="00C3641C" w:rsidRPr="00E55D53" w:rsidRDefault="00C3641C" w:rsidP="00E55D53">
            <w:r w:rsidRPr="00E55D53">
              <w:t>293.2474</w:t>
            </w:r>
          </w:p>
        </w:tc>
        <w:tc>
          <w:tcPr>
            <w:tcW w:w="1129" w:type="dxa"/>
            <w:noWrap/>
            <w:hideMark/>
          </w:tcPr>
          <w:p w14:paraId="2F45A68F" w14:textId="77777777" w:rsidR="00C3641C" w:rsidRPr="00E55D53" w:rsidRDefault="00C3641C" w:rsidP="00E55D53">
            <w:r w:rsidRPr="00E55D53">
              <w:t>304.8766</w:t>
            </w:r>
          </w:p>
        </w:tc>
        <w:tc>
          <w:tcPr>
            <w:tcW w:w="1129" w:type="dxa"/>
            <w:noWrap/>
            <w:hideMark/>
          </w:tcPr>
          <w:p w14:paraId="1E138083" w14:textId="77777777" w:rsidR="00C3641C" w:rsidRPr="00E55D53" w:rsidRDefault="00C3641C" w:rsidP="00E55D53">
            <w:r w:rsidRPr="00E55D53">
              <w:t>296.5421</w:t>
            </w:r>
          </w:p>
        </w:tc>
        <w:tc>
          <w:tcPr>
            <w:tcW w:w="1129" w:type="dxa"/>
            <w:noWrap/>
            <w:hideMark/>
          </w:tcPr>
          <w:p w14:paraId="6D35DCC8" w14:textId="77777777" w:rsidR="00C3641C" w:rsidRPr="00E55D53" w:rsidRDefault="00C3641C" w:rsidP="00E55D53">
            <w:r w:rsidRPr="00E55D53">
              <w:t>289.3705</w:t>
            </w:r>
          </w:p>
        </w:tc>
        <w:tc>
          <w:tcPr>
            <w:tcW w:w="1129" w:type="dxa"/>
            <w:noWrap/>
            <w:hideMark/>
          </w:tcPr>
          <w:p w14:paraId="4663D187" w14:textId="77777777" w:rsidR="00C3641C" w:rsidRPr="00E55D53" w:rsidRDefault="00C3641C" w:rsidP="00E55D53">
            <w:r w:rsidRPr="00E55D53">
              <w:t>391.6395</w:t>
            </w:r>
          </w:p>
        </w:tc>
      </w:tr>
      <w:tr w:rsidR="00C3641C" w:rsidRPr="00E55D53" w14:paraId="09F23742" w14:textId="77777777" w:rsidTr="009D77C9">
        <w:trPr>
          <w:trHeight w:val="261"/>
        </w:trPr>
        <w:tc>
          <w:tcPr>
            <w:tcW w:w="1120" w:type="dxa"/>
            <w:vMerge/>
          </w:tcPr>
          <w:p w14:paraId="35BAC2AA" w14:textId="77777777" w:rsidR="00C3641C" w:rsidRPr="00E55D53" w:rsidRDefault="00C3641C" w:rsidP="00E55D53"/>
        </w:tc>
        <w:tc>
          <w:tcPr>
            <w:tcW w:w="1129" w:type="dxa"/>
            <w:noWrap/>
            <w:hideMark/>
          </w:tcPr>
          <w:p w14:paraId="4369D1B0" w14:textId="25547FE2" w:rsidR="00C3641C" w:rsidRPr="00E55D53" w:rsidRDefault="00C3641C" w:rsidP="00E55D53">
            <w:r w:rsidRPr="00E55D53">
              <w:t>316.9525</w:t>
            </w:r>
          </w:p>
        </w:tc>
        <w:tc>
          <w:tcPr>
            <w:tcW w:w="1129" w:type="dxa"/>
            <w:noWrap/>
            <w:hideMark/>
          </w:tcPr>
          <w:p w14:paraId="4D9E2979" w14:textId="77777777" w:rsidR="00C3641C" w:rsidRPr="00E55D53" w:rsidRDefault="00C3641C" w:rsidP="00E55D53">
            <w:r w:rsidRPr="00E55D53">
              <w:t>302.006</w:t>
            </w:r>
          </w:p>
        </w:tc>
        <w:tc>
          <w:tcPr>
            <w:tcW w:w="1129" w:type="dxa"/>
            <w:noWrap/>
            <w:hideMark/>
          </w:tcPr>
          <w:p w14:paraId="47A9ED4F" w14:textId="77777777" w:rsidR="00C3641C" w:rsidRPr="00E55D53" w:rsidRDefault="00C3641C" w:rsidP="00E55D53">
            <w:r w:rsidRPr="00E55D53">
              <w:t>376.3464</w:t>
            </w:r>
          </w:p>
        </w:tc>
        <w:tc>
          <w:tcPr>
            <w:tcW w:w="1129" w:type="dxa"/>
            <w:noWrap/>
            <w:hideMark/>
          </w:tcPr>
          <w:p w14:paraId="5D01CE2F" w14:textId="77777777" w:rsidR="00C3641C" w:rsidRPr="00E55D53" w:rsidRDefault="00C3641C" w:rsidP="00E55D53">
            <w:r w:rsidRPr="00E55D53">
              <w:t>276.8336</w:t>
            </w:r>
          </w:p>
        </w:tc>
        <w:tc>
          <w:tcPr>
            <w:tcW w:w="1129" w:type="dxa"/>
            <w:noWrap/>
            <w:hideMark/>
          </w:tcPr>
          <w:p w14:paraId="294FBCCA" w14:textId="77777777" w:rsidR="00C3641C" w:rsidRPr="00E55D53" w:rsidRDefault="00C3641C" w:rsidP="00E55D53">
            <w:r w:rsidRPr="00E55D53">
              <w:t>302.9856</w:t>
            </w:r>
          </w:p>
        </w:tc>
        <w:tc>
          <w:tcPr>
            <w:tcW w:w="1129" w:type="dxa"/>
            <w:noWrap/>
            <w:hideMark/>
          </w:tcPr>
          <w:p w14:paraId="730A5172" w14:textId="77777777" w:rsidR="00C3641C" w:rsidRPr="00E55D53" w:rsidRDefault="00C3641C" w:rsidP="00E55D53">
            <w:r w:rsidRPr="00E55D53">
              <w:t>319.8724</w:t>
            </w:r>
          </w:p>
        </w:tc>
        <w:tc>
          <w:tcPr>
            <w:tcW w:w="1129" w:type="dxa"/>
            <w:noWrap/>
            <w:hideMark/>
          </w:tcPr>
          <w:p w14:paraId="6DE367DD" w14:textId="77777777" w:rsidR="00C3641C" w:rsidRPr="00E55D53" w:rsidRDefault="00C3641C" w:rsidP="00E55D53">
            <w:r w:rsidRPr="00E55D53">
              <w:t>278.599</w:t>
            </w:r>
          </w:p>
        </w:tc>
        <w:tc>
          <w:tcPr>
            <w:tcW w:w="1129" w:type="dxa"/>
            <w:noWrap/>
            <w:hideMark/>
          </w:tcPr>
          <w:p w14:paraId="48148764" w14:textId="77777777" w:rsidR="00C3641C" w:rsidRPr="00E55D53" w:rsidRDefault="00C3641C" w:rsidP="00E55D53">
            <w:r w:rsidRPr="00E55D53">
              <w:t>289.6617</w:t>
            </w:r>
          </w:p>
        </w:tc>
        <w:tc>
          <w:tcPr>
            <w:tcW w:w="1129" w:type="dxa"/>
            <w:noWrap/>
            <w:hideMark/>
          </w:tcPr>
          <w:p w14:paraId="569AD5C7" w14:textId="77777777" w:rsidR="00C3641C" w:rsidRPr="00E55D53" w:rsidRDefault="00C3641C" w:rsidP="00E55D53">
            <w:r w:rsidRPr="00E55D53">
              <w:t>340.2034</w:t>
            </w:r>
          </w:p>
        </w:tc>
        <w:tc>
          <w:tcPr>
            <w:tcW w:w="1129" w:type="dxa"/>
            <w:noWrap/>
            <w:hideMark/>
          </w:tcPr>
          <w:p w14:paraId="0D0813F4" w14:textId="77777777" w:rsidR="00C3641C" w:rsidRPr="00E55D53" w:rsidRDefault="00C3641C" w:rsidP="00E55D53">
            <w:r w:rsidRPr="00E55D53">
              <w:t>321.7385</w:t>
            </w:r>
          </w:p>
        </w:tc>
      </w:tr>
      <w:tr w:rsidR="00C3641C" w:rsidRPr="00E55D53" w14:paraId="0F2DB802" w14:textId="77777777" w:rsidTr="009D77C9">
        <w:trPr>
          <w:trHeight w:val="261"/>
        </w:trPr>
        <w:tc>
          <w:tcPr>
            <w:tcW w:w="1120" w:type="dxa"/>
          </w:tcPr>
          <w:p w14:paraId="76DF5C85" w14:textId="0EAAF71A" w:rsidR="00C3641C" w:rsidRPr="00E55D53" w:rsidRDefault="00C3641C" w:rsidP="00E55D53">
            <w:pPr>
              <w:rPr>
                <w:b/>
                <w:bCs/>
              </w:rPr>
            </w:pPr>
            <w:r>
              <w:rPr>
                <w:b/>
                <w:bCs/>
              </w:rPr>
              <w:t>Average</w:t>
            </w:r>
          </w:p>
        </w:tc>
        <w:tc>
          <w:tcPr>
            <w:tcW w:w="1129" w:type="dxa"/>
            <w:noWrap/>
            <w:hideMark/>
          </w:tcPr>
          <w:p w14:paraId="2C3E9A9F" w14:textId="58CACB1F" w:rsidR="00C3641C" w:rsidRPr="00E55D53" w:rsidRDefault="00C3641C" w:rsidP="00E55D53">
            <w:pPr>
              <w:rPr>
                <w:b/>
                <w:bCs/>
              </w:rPr>
            </w:pPr>
            <w:r w:rsidRPr="00E55D53">
              <w:rPr>
                <w:b/>
                <w:bCs/>
              </w:rPr>
              <w:t>330.1163</w:t>
            </w:r>
          </w:p>
        </w:tc>
        <w:tc>
          <w:tcPr>
            <w:tcW w:w="1129" w:type="dxa"/>
            <w:noWrap/>
            <w:hideMark/>
          </w:tcPr>
          <w:p w14:paraId="78BE8FB6" w14:textId="77777777" w:rsidR="00C3641C" w:rsidRPr="00E55D53" w:rsidRDefault="00C3641C" w:rsidP="00E55D53">
            <w:pPr>
              <w:rPr>
                <w:b/>
                <w:bCs/>
              </w:rPr>
            </w:pPr>
            <w:r w:rsidRPr="00E55D53">
              <w:rPr>
                <w:b/>
                <w:bCs/>
              </w:rPr>
              <w:t>300.3038</w:t>
            </w:r>
          </w:p>
        </w:tc>
        <w:tc>
          <w:tcPr>
            <w:tcW w:w="1129" w:type="dxa"/>
            <w:noWrap/>
            <w:hideMark/>
          </w:tcPr>
          <w:p w14:paraId="419C4409" w14:textId="77777777" w:rsidR="00C3641C" w:rsidRPr="00E55D53" w:rsidRDefault="00C3641C" w:rsidP="00E55D53">
            <w:pPr>
              <w:rPr>
                <w:b/>
                <w:bCs/>
              </w:rPr>
            </w:pPr>
            <w:r w:rsidRPr="00E55D53">
              <w:rPr>
                <w:b/>
                <w:bCs/>
              </w:rPr>
              <w:t>307.7257</w:t>
            </w:r>
          </w:p>
        </w:tc>
        <w:tc>
          <w:tcPr>
            <w:tcW w:w="1129" w:type="dxa"/>
            <w:noWrap/>
            <w:hideMark/>
          </w:tcPr>
          <w:p w14:paraId="22EADE1F" w14:textId="77777777" w:rsidR="00C3641C" w:rsidRPr="00E55D53" w:rsidRDefault="00C3641C" w:rsidP="00E55D53">
            <w:pPr>
              <w:rPr>
                <w:b/>
                <w:bCs/>
              </w:rPr>
            </w:pPr>
            <w:r w:rsidRPr="00E55D53">
              <w:rPr>
                <w:b/>
                <w:bCs/>
              </w:rPr>
              <w:t>293.6257</w:t>
            </w:r>
          </w:p>
        </w:tc>
        <w:tc>
          <w:tcPr>
            <w:tcW w:w="1129" w:type="dxa"/>
            <w:noWrap/>
            <w:hideMark/>
          </w:tcPr>
          <w:p w14:paraId="2757FE5D" w14:textId="77777777" w:rsidR="00C3641C" w:rsidRPr="00E55D53" w:rsidRDefault="00C3641C" w:rsidP="00E55D53">
            <w:pPr>
              <w:rPr>
                <w:b/>
                <w:bCs/>
              </w:rPr>
            </w:pPr>
            <w:r w:rsidRPr="00E55D53">
              <w:rPr>
                <w:b/>
                <w:bCs/>
              </w:rPr>
              <w:t>292.7206</w:t>
            </w:r>
          </w:p>
        </w:tc>
        <w:tc>
          <w:tcPr>
            <w:tcW w:w="1129" w:type="dxa"/>
            <w:noWrap/>
            <w:hideMark/>
          </w:tcPr>
          <w:p w14:paraId="75C60AFA" w14:textId="77777777" w:rsidR="00C3641C" w:rsidRPr="00E55D53" w:rsidRDefault="00C3641C" w:rsidP="00E55D53">
            <w:pPr>
              <w:rPr>
                <w:b/>
                <w:bCs/>
              </w:rPr>
            </w:pPr>
            <w:r w:rsidRPr="00E55D53">
              <w:rPr>
                <w:b/>
                <w:bCs/>
              </w:rPr>
              <w:t>299.0574</w:t>
            </w:r>
          </w:p>
        </w:tc>
        <w:tc>
          <w:tcPr>
            <w:tcW w:w="1129" w:type="dxa"/>
            <w:noWrap/>
            <w:hideMark/>
          </w:tcPr>
          <w:p w14:paraId="49A006D1" w14:textId="77777777" w:rsidR="00C3641C" w:rsidRPr="00E55D53" w:rsidRDefault="00C3641C" w:rsidP="00E55D53">
            <w:pPr>
              <w:rPr>
                <w:b/>
                <w:bCs/>
              </w:rPr>
            </w:pPr>
            <w:r w:rsidRPr="00E55D53">
              <w:rPr>
                <w:b/>
                <w:bCs/>
              </w:rPr>
              <w:t>300.5883</w:t>
            </w:r>
          </w:p>
        </w:tc>
        <w:tc>
          <w:tcPr>
            <w:tcW w:w="1129" w:type="dxa"/>
            <w:noWrap/>
            <w:hideMark/>
          </w:tcPr>
          <w:p w14:paraId="1B324C48" w14:textId="77777777" w:rsidR="00C3641C" w:rsidRPr="00E55D53" w:rsidRDefault="00C3641C" w:rsidP="00E55D53">
            <w:pPr>
              <w:rPr>
                <w:b/>
                <w:bCs/>
              </w:rPr>
            </w:pPr>
            <w:r w:rsidRPr="00E55D53">
              <w:rPr>
                <w:b/>
                <w:bCs/>
              </w:rPr>
              <w:t>288.704</w:t>
            </w:r>
          </w:p>
        </w:tc>
        <w:tc>
          <w:tcPr>
            <w:tcW w:w="1129" w:type="dxa"/>
            <w:noWrap/>
            <w:hideMark/>
          </w:tcPr>
          <w:p w14:paraId="73A51D27" w14:textId="77777777" w:rsidR="00C3641C" w:rsidRPr="00E55D53" w:rsidRDefault="00C3641C" w:rsidP="00E55D53">
            <w:pPr>
              <w:rPr>
                <w:b/>
                <w:bCs/>
              </w:rPr>
            </w:pPr>
            <w:r w:rsidRPr="00E55D53">
              <w:rPr>
                <w:b/>
                <w:bCs/>
              </w:rPr>
              <w:t>296.9244</w:t>
            </w:r>
          </w:p>
        </w:tc>
        <w:tc>
          <w:tcPr>
            <w:tcW w:w="1129" w:type="dxa"/>
            <w:noWrap/>
            <w:hideMark/>
          </w:tcPr>
          <w:p w14:paraId="205C4773" w14:textId="77777777" w:rsidR="00C3641C" w:rsidRPr="00E55D53" w:rsidRDefault="00C3641C" w:rsidP="00E55D53">
            <w:pPr>
              <w:rPr>
                <w:b/>
                <w:bCs/>
              </w:rPr>
            </w:pPr>
            <w:r w:rsidRPr="00E55D53">
              <w:rPr>
                <w:b/>
                <w:bCs/>
              </w:rPr>
              <w:t>315.3301</w:t>
            </w:r>
          </w:p>
        </w:tc>
      </w:tr>
    </w:tbl>
    <w:p w14:paraId="26017C11" w14:textId="5844F4BE" w:rsidR="00680EC7" w:rsidRDefault="00680EC7" w:rsidP="00DD05AD"/>
    <w:p w14:paraId="7D181CA9" w14:textId="77777777" w:rsidR="009D77C9" w:rsidRDefault="009D77C9" w:rsidP="00DD05AD">
      <w:r>
        <w:br w:type="page"/>
      </w:r>
    </w:p>
    <w:p w14:paraId="1DF1C315" w14:textId="0EC02A01" w:rsidR="00680EC7" w:rsidRDefault="00680EC7" w:rsidP="00DD05AD">
      <w:r>
        <w:lastRenderedPageBreak/>
        <w:t>Raw data for Section 4.4.2.1 with maximum search keywords</w:t>
      </w:r>
    </w:p>
    <w:p w14:paraId="475C3BFF" w14:textId="3386AEFF" w:rsidR="00680EC7" w:rsidRDefault="00680EC7" w:rsidP="00DD05AD">
      <w:pPr>
        <w:rPr>
          <w:rFonts w:asciiTheme="minorHAnsi" w:eastAsiaTheme="minorHAnsi" w:hAnsiTheme="minorHAnsi" w:cstheme="minorBidi"/>
          <w:sz w:val="22"/>
          <w:szCs w:val="28"/>
        </w:rPr>
      </w:pPr>
    </w:p>
    <w:tbl>
      <w:tblPr>
        <w:tblStyle w:val="TableGrid"/>
        <w:tblW w:w="12474" w:type="dxa"/>
        <w:tblLook w:val="04A0" w:firstRow="1" w:lastRow="0" w:firstColumn="1" w:lastColumn="0" w:noHBand="0" w:noVBand="1"/>
      </w:tblPr>
      <w:tblGrid>
        <w:gridCol w:w="1134"/>
        <w:gridCol w:w="1134"/>
        <w:gridCol w:w="1134"/>
        <w:gridCol w:w="1134"/>
        <w:gridCol w:w="1134"/>
        <w:gridCol w:w="1134"/>
        <w:gridCol w:w="1134"/>
        <w:gridCol w:w="1134"/>
        <w:gridCol w:w="1134"/>
        <w:gridCol w:w="1134"/>
        <w:gridCol w:w="1134"/>
      </w:tblGrid>
      <w:tr w:rsidR="001F6893" w:rsidRPr="00680EC7" w14:paraId="59A505EE" w14:textId="77777777" w:rsidTr="001F6893">
        <w:trPr>
          <w:trHeight w:val="226"/>
        </w:trPr>
        <w:tc>
          <w:tcPr>
            <w:tcW w:w="1134" w:type="dxa"/>
          </w:tcPr>
          <w:p w14:paraId="33EA504D" w14:textId="77777777" w:rsidR="001F6893" w:rsidRPr="00680EC7" w:rsidRDefault="001F6893" w:rsidP="00680EC7"/>
        </w:tc>
        <w:tc>
          <w:tcPr>
            <w:tcW w:w="1134" w:type="dxa"/>
            <w:noWrap/>
            <w:hideMark/>
          </w:tcPr>
          <w:p w14:paraId="3FC41D6D" w14:textId="5522D24A" w:rsidR="001F6893" w:rsidRPr="00680EC7" w:rsidRDefault="001F6893" w:rsidP="00680EC7">
            <w:r w:rsidRPr="00680EC7">
              <w:t>Tx01</w:t>
            </w:r>
          </w:p>
        </w:tc>
        <w:tc>
          <w:tcPr>
            <w:tcW w:w="1134" w:type="dxa"/>
            <w:noWrap/>
            <w:hideMark/>
          </w:tcPr>
          <w:p w14:paraId="61A9A4A7" w14:textId="77777777" w:rsidR="001F6893" w:rsidRPr="00680EC7" w:rsidRDefault="001F6893" w:rsidP="00680EC7">
            <w:r w:rsidRPr="00680EC7">
              <w:t>Tx02</w:t>
            </w:r>
          </w:p>
        </w:tc>
        <w:tc>
          <w:tcPr>
            <w:tcW w:w="1134" w:type="dxa"/>
            <w:noWrap/>
            <w:hideMark/>
          </w:tcPr>
          <w:p w14:paraId="441E9480" w14:textId="77777777" w:rsidR="001F6893" w:rsidRPr="00680EC7" w:rsidRDefault="001F6893" w:rsidP="00680EC7">
            <w:r w:rsidRPr="00680EC7">
              <w:t>Tx03</w:t>
            </w:r>
          </w:p>
        </w:tc>
        <w:tc>
          <w:tcPr>
            <w:tcW w:w="1134" w:type="dxa"/>
            <w:noWrap/>
            <w:hideMark/>
          </w:tcPr>
          <w:p w14:paraId="6433D9AD" w14:textId="77777777" w:rsidR="001F6893" w:rsidRPr="00680EC7" w:rsidRDefault="001F6893" w:rsidP="00680EC7">
            <w:r w:rsidRPr="00680EC7">
              <w:t>Tx04</w:t>
            </w:r>
          </w:p>
        </w:tc>
        <w:tc>
          <w:tcPr>
            <w:tcW w:w="1134" w:type="dxa"/>
            <w:noWrap/>
            <w:hideMark/>
          </w:tcPr>
          <w:p w14:paraId="3432A042" w14:textId="77777777" w:rsidR="001F6893" w:rsidRPr="00680EC7" w:rsidRDefault="001F6893" w:rsidP="00680EC7">
            <w:r w:rsidRPr="00680EC7">
              <w:t>Tx05</w:t>
            </w:r>
          </w:p>
        </w:tc>
        <w:tc>
          <w:tcPr>
            <w:tcW w:w="1134" w:type="dxa"/>
            <w:noWrap/>
            <w:hideMark/>
          </w:tcPr>
          <w:p w14:paraId="153AD8B9" w14:textId="77777777" w:rsidR="001F6893" w:rsidRPr="00680EC7" w:rsidRDefault="001F6893" w:rsidP="00680EC7">
            <w:r w:rsidRPr="00680EC7">
              <w:t>Tx06</w:t>
            </w:r>
          </w:p>
        </w:tc>
        <w:tc>
          <w:tcPr>
            <w:tcW w:w="1134" w:type="dxa"/>
            <w:noWrap/>
            <w:hideMark/>
          </w:tcPr>
          <w:p w14:paraId="0D98F565" w14:textId="77777777" w:rsidR="001F6893" w:rsidRPr="00680EC7" w:rsidRDefault="001F6893" w:rsidP="00680EC7">
            <w:r w:rsidRPr="00680EC7">
              <w:t>Tx07</w:t>
            </w:r>
          </w:p>
        </w:tc>
        <w:tc>
          <w:tcPr>
            <w:tcW w:w="1134" w:type="dxa"/>
            <w:noWrap/>
            <w:hideMark/>
          </w:tcPr>
          <w:p w14:paraId="400AE268" w14:textId="77777777" w:rsidR="001F6893" w:rsidRPr="00680EC7" w:rsidRDefault="001F6893" w:rsidP="00680EC7">
            <w:r w:rsidRPr="00680EC7">
              <w:t>Tx08</w:t>
            </w:r>
          </w:p>
        </w:tc>
        <w:tc>
          <w:tcPr>
            <w:tcW w:w="1134" w:type="dxa"/>
            <w:noWrap/>
            <w:hideMark/>
          </w:tcPr>
          <w:p w14:paraId="7C9C8AE4" w14:textId="77777777" w:rsidR="001F6893" w:rsidRPr="00680EC7" w:rsidRDefault="001F6893" w:rsidP="00680EC7">
            <w:r w:rsidRPr="00680EC7">
              <w:t>Tx09</w:t>
            </w:r>
          </w:p>
        </w:tc>
        <w:tc>
          <w:tcPr>
            <w:tcW w:w="1134" w:type="dxa"/>
            <w:noWrap/>
            <w:hideMark/>
          </w:tcPr>
          <w:p w14:paraId="1C89483D" w14:textId="77777777" w:rsidR="001F6893" w:rsidRPr="00680EC7" w:rsidRDefault="001F6893" w:rsidP="00680EC7">
            <w:r w:rsidRPr="00680EC7">
              <w:t>Tx10</w:t>
            </w:r>
          </w:p>
        </w:tc>
      </w:tr>
      <w:tr w:rsidR="001F6893" w:rsidRPr="00680EC7" w14:paraId="24CC9A9D" w14:textId="77777777" w:rsidTr="001F6893">
        <w:trPr>
          <w:trHeight w:val="226"/>
        </w:trPr>
        <w:tc>
          <w:tcPr>
            <w:tcW w:w="1134" w:type="dxa"/>
            <w:vMerge w:val="restart"/>
          </w:tcPr>
          <w:p w14:paraId="02555DA5" w14:textId="3D06B264" w:rsidR="001F6893" w:rsidRPr="00680EC7" w:rsidRDefault="001F6893" w:rsidP="00680EC7">
            <w:r>
              <w:t>Process Time</w:t>
            </w:r>
          </w:p>
        </w:tc>
        <w:tc>
          <w:tcPr>
            <w:tcW w:w="1134" w:type="dxa"/>
            <w:noWrap/>
            <w:hideMark/>
          </w:tcPr>
          <w:p w14:paraId="2AE15706" w14:textId="3F1777A2" w:rsidR="001F6893" w:rsidRPr="00680EC7" w:rsidRDefault="001F6893" w:rsidP="00680EC7">
            <w:r w:rsidRPr="00680EC7">
              <w:t>295.2806</w:t>
            </w:r>
          </w:p>
        </w:tc>
        <w:tc>
          <w:tcPr>
            <w:tcW w:w="1134" w:type="dxa"/>
            <w:noWrap/>
            <w:hideMark/>
          </w:tcPr>
          <w:p w14:paraId="21D459AC" w14:textId="77777777" w:rsidR="001F6893" w:rsidRPr="00680EC7" w:rsidRDefault="001F6893" w:rsidP="00680EC7">
            <w:r w:rsidRPr="00680EC7">
              <w:t>320.5024</w:t>
            </w:r>
          </w:p>
        </w:tc>
        <w:tc>
          <w:tcPr>
            <w:tcW w:w="1134" w:type="dxa"/>
            <w:noWrap/>
            <w:hideMark/>
          </w:tcPr>
          <w:p w14:paraId="6A80E2D0" w14:textId="77777777" w:rsidR="001F6893" w:rsidRPr="00680EC7" w:rsidRDefault="001F6893" w:rsidP="00680EC7">
            <w:r w:rsidRPr="00680EC7">
              <w:t>304.5893</w:t>
            </w:r>
          </w:p>
        </w:tc>
        <w:tc>
          <w:tcPr>
            <w:tcW w:w="1134" w:type="dxa"/>
            <w:noWrap/>
            <w:hideMark/>
          </w:tcPr>
          <w:p w14:paraId="6D8A42C4" w14:textId="77777777" w:rsidR="001F6893" w:rsidRPr="00680EC7" w:rsidRDefault="001F6893" w:rsidP="00680EC7">
            <w:r w:rsidRPr="00680EC7">
              <w:t>257.8478</w:t>
            </w:r>
          </w:p>
        </w:tc>
        <w:tc>
          <w:tcPr>
            <w:tcW w:w="1134" w:type="dxa"/>
            <w:noWrap/>
            <w:hideMark/>
          </w:tcPr>
          <w:p w14:paraId="6C30470C" w14:textId="77777777" w:rsidR="001F6893" w:rsidRPr="00680EC7" w:rsidRDefault="001F6893" w:rsidP="00680EC7">
            <w:r w:rsidRPr="00680EC7">
              <w:t>290.7988</w:t>
            </w:r>
          </w:p>
        </w:tc>
        <w:tc>
          <w:tcPr>
            <w:tcW w:w="1134" w:type="dxa"/>
            <w:noWrap/>
            <w:hideMark/>
          </w:tcPr>
          <w:p w14:paraId="13227C4A" w14:textId="77777777" w:rsidR="001F6893" w:rsidRPr="00680EC7" w:rsidRDefault="001F6893" w:rsidP="00680EC7">
            <w:r w:rsidRPr="00680EC7">
              <w:t>303.6325</w:t>
            </w:r>
          </w:p>
        </w:tc>
        <w:tc>
          <w:tcPr>
            <w:tcW w:w="1134" w:type="dxa"/>
            <w:noWrap/>
            <w:hideMark/>
          </w:tcPr>
          <w:p w14:paraId="2D06F023" w14:textId="77777777" w:rsidR="001F6893" w:rsidRPr="00680EC7" w:rsidRDefault="001F6893" w:rsidP="00680EC7">
            <w:r w:rsidRPr="00680EC7">
              <w:t>315.7229</w:t>
            </w:r>
          </w:p>
        </w:tc>
        <w:tc>
          <w:tcPr>
            <w:tcW w:w="1134" w:type="dxa"/>
            <w:noWrap/>
            <w:hideMark/>
          </w:tcPr>
          <w:p w14:paraId="7E372C9A" w14:textId="77777777" w:rsidR="001F6893" w:rsidRPr="00680EC7" w:rsidRDefault="001F6893" w:rsidP="00680EC7">
            <w:r w:rsidRPr="00680EC7">
              <w:t>291.3759</w:t>
            </w:r>
          </w:p>
        </w:tc>
        <w:tc>
          <w:tcPr>
            <w:tcW w:w="1134" w:type="dxa"/>
            <w:noWrap/>
            <w:hideMark/>
          </w:tcPr>
          <w:p w14:paraId="25B71180" w14:textId="77777777" w:rsidR="001F6893" w:rsidRPr="00680EC7" w:rsidRDefault="001F6893" w:rsidP="00680EC7">
            <w:r w:rsidRPr="00680EC7">
              <w:t>287.6642</w:t>
            </w:r>
          </w:p>
        </w:tc>
        <w:tc>
          <w:tcPr>
            <w:tcW w:w="1134" w:type="dxa"/>
            <w:noWrap/>
            <w:hideMark/>
          </w:tcPr>
          <w:p w14:paraId="7B271138" w14:textId="77777777" w:rsidR="001F6893" w:rsidRPr="00680EC7" w:rsidRDefault="001F6893" w:rsidP="00680EC7">
            <w:r w:rsidRPr="00680EC7">
              <w:t>300.1845</w:t>
            </w:r>
          </w:p>
        </w:tc>
      </w:tr>
      <w:tr w:rsidR="001F6893" w:rsidRPr="00680EC7" w14:paraId="16D22FFA" w14:textId="77777777" w:rsidTr="001F6893">
        <w:trPr>
          <w:trHeight w:val="226"/>
        </w:trPr>
        <w:tc>
          <w:tcPr>
            <w:tcW w:w="1134" w:type="dxa"/>
            <w:vMerge/>
          </w:tcPr>
          <w:p w14:paraId="40C0F902" w14:textId="77777777" w:rsidR="001F6893" w:rsidRPr="00680EC7" w:rsidRDefault="001F6893" w:rsidP="00680EC7"/>
        </w:tc>
        <w:tc>
          <w:tcPr>
            <w:tcW w:w="1134" w:type="dxa"/>
            <w:noWrap/>
            <w:hideMark/>
          </w:tcPr>
          <w:p w14:paraId="585449E2" w14:textId="1FF6239D" w:rsidR="001F6893" w:rsidRPr="00680EC7" w:rsidRDefault="001F6893" w:rsidP="00680EC7">
            <w:r w:rsidRPr="00680EC7">
              <w:t>268.3097</w:t>
            </w:r>
          </w:p>
        </w:tc>
        <w:tc>
          <w:tcPr>
            <w:tcW w:w="1134" w:type="dxa"/>
            <w:noWrap/>
            <w:hideMark/>
          </w:tcPr>
          <w:p w14:paraId="34A33C91" w14:textId="77777777" w:rsidR="001F6893" w:rsidRPr="00680EC7" w:rsidRDefault="001F6893" w:rsidP="00680EC7">
            <w:r w:rsidRPr="00680EC7">
              <w:t>269.4562</w:t>
            </w:r>
          </w:p>
        </w:tc>
        <w:tc>
          <w:tcPr>
            <w:tcW w:w="1134" w:type="dxa"/>
            <w:noWrap/>
            <w:hideMark/>
          </w:tcPr>
          <w:p w14:paraId="75575BDE" w14:textId="77777777" w:rsidR="001F6893" w:rsidRPr="00680EC7" w:rsidRDefault="001F6893" w:rsidP="00680EC7">
            <w:r w:rsidRPr="00680EC7">
              <w:t>298.2768</w:t>
            </w:r>
          </w:p>
        </w:tc>
        <w:tc>
          <w:tcPr>
            <w:tcW w:w="1134" w:type="dxa"/>
            <w:noWrap/>
            <w:hideMark/>
          </w:tcPr>
          <w:p w14:paraId="336C41A5" w14:textId="77777777" w:rsidR="001F6893" w:rsidRPr="00680EC7" w:rsidRDefault="001F6893" w:rsidP="00680EC7">
            <w:r w:rsidRPr="00680EC7">
              <w:t>307.078</w:t>
            </w:r>
          </w:p>
        </w:tc>
        <w:tc>
          <w:tcPr>
            <w:tcW w:w="1134" w:type="dxa"/>
            <w:noWrap/>
            <w:hideMark/>
          </w:tcPr>
          <w:p w14:paraId="5B1F234B" w14:textId="77777777" w:rsidR="001F6893" w:rsidRPr="00680EC7" w:rsidRDefault="001F6893" w:rsidP="00680EC7">
            <w:r w:rsidRPr="00680EC7">
              <w:t>389.2062</w:t>
            </w:r>
          </w:p>
        </w:tc>
        <w:tc>
          <w:tcPr>
            <w:tcW w:w="1134" w:type="dxa"/>
            <w:noWrap/>
            <w:hideMark/>
          </w:tcPr>
          <w:p w14:paraId="5499D19B" w14:textId="77777777" w:rsidR="001F6893" w:rsidRPr="00680EC7" w:rsidRDefault="001F6893" w:rsidP="00680EC7">
            <w:r w:rsidRPr="00680EC7">
              <w:t>321.2631</w:t>
            </w:r>
          </w:p>
        </w:tc>
        <w:tc>
          <w:tcPr>
            <w:tcW w:w="1134" w:type="dxa"/>
            <w:noWrap/>
            <w:hideMark/>
          </w:tcPr>
          <w:p w14:paraId="2C0B0D96" w14:textId="77777777" w:rsidR="001F6893" w:rsidRPr="00680EC7" w:rsidRDefault="001F6893" w:rsidP="00680EC7">
            <w:r w:rsidRPr="00680EC7">
              <w:t>279.6589</w:t>
            </w:r>
          </w:p>
        </w:tc>
        <w:tc>
          <w:tcPr>
            <w:tcW w:w="1134" w:type="dxa"/>
            <w:noWrap/>
            <w:hideMark/>
          </w:tcPr>
          <w:p w14:paraId="3F150B02" w14:textId="77777777" w:rsidR="001F6893" w:rsidRPr="00680EC7" w:rsidRDefault="001F6893" w:rsidP="00680EC7">
            <w:r w:rsidRPr="00680EC7">
              <w:t>267.7094</w:t>
            </w:r>
          </w:p>
        </w:tc>
        <w:tc>
          <w:tcPr>
            <w:tcW w:w="1134" w:type="dxa"/>
            <w:noWrap/>
            <w:hideMark/>
          </w:tcPr>
          <w:p w14:paraId="25542B90" w14:textId="77777777" w:rsidR="001F6893" w:rsidRPr="00680EC7" w:rsidRDefault="001F6893" w:rsidP="00680EC7">
            <w:r w:rsidRPr="00680EC7">
              <w:t>317.3643</w:t>
            </w:r>
          </w:p>
        </w:tc>
        <w:tc>
          <w:tcPr>
            <w:tcW w:w="1134" w:type="dxa"/>
            <w:noWrap/>
            <w:hideMark/>
          </w:tcPr>
          <w:p w14:paraId="2917F301" w14:textId="77777777" w:rsidR="001F6893" w:rsidRPr="00680EC7" w:rsidRDefault="001F6893" w:rsidP="00680EC7">
            <w:r w:rsidRPr="00680EC7">
              <w:t>304.6549</w:t>
            </w:r>
          </w:p>
        </w:tc>
      </w:tr>
      <w:tr w:rsidR="001F6893" w:rsidRPr="00680EC7" w14:paraId="088EC184" w14:textId="77777777" w:rsidTr="001F6893">
        <w:trPr>
          <w:trHeight w:val="226"/>
        </w:trPr>
        <w:tc>
          <w:tcPr>
            <w:tcW w:w="1134" w:type="dxa"/>
            <w:vMerge/>
          </w:tcPr>
          <w:p w14:paraId="7650B917" w14:textId="77777777" w:rsidR="001F6893" w:rsidRPr="00680EC7" w:rsidRDefault="001F6893" w:rsidP="00680EC7"/>
        </w:tc>
        <w:tc>
          <w:tcPr>
            <w:tcW w:w="1134" w:type="dxa"/>
            <w:noWrap/>
            <w:hideMark/>
          </w:tcPr>
          <w:p w14:paraId="18874FA8" w14:textId="461D8A55" w:rsidR="001F6893" w:rsidRPr="00680EC7" w:rsidRDefault="001F6893" w:rsidP="00680EC7">
            <w:r w:rsidRPr="00680EC7">
              <w:t>364.2183</w:t>
            </w:r>
          </w:p>
        </w:tc>
        <w:tc>
          <w:tcPr>
            <w:tcW w:w="1134" w:type="dxa"/>
            <w:noWrap/>
            <w:hideMark/>
          </w:tcPr>
          <w:p w14:paraId="1A079E99" w14:textId="77777777" w:rsidR="001F6893" w:rsidRPr="00680EC7" w:rsidRDefault="001F6893" w:rsidP="00680EC7">
            <w:r w:rsidRPr="00680EC7">
              <w:t>284.0702</w:t>
            </w:r>
          </w:p>
        </w:tc>
        <w:tc>
          <w:tcPr>
            <w:tcW w:w="1134" w:type="dxa"/>
            <w:noWrap/>
            <w:hideMark/>
          </w:tcPr>
          <w:p w14:paraId="315C20C2" w14:textId="77777777" w:rsidR="001F6893" w:rsidRPr="00680EC7" w:rsidRDefault="001F6893" w:rsidP="00680EC7">
            <w:r w:rsidRPr="00680EC7">
              <w:t>404.4955</w:t>
            </w:r>
          </w:p>
        </w:tc>
        <w:tc>
          <w:tcPr>
            <w:tcW w:w="1134" w:type="dxa"/>
            <w:noWrap/>
            <w:hideMark/>
          </w:tcPr>
          <w:p w14:paraId="36618FC3" w14:textId="77777777" w:rsidR="001F6893" w:rsidRPr="00680EC7" w:rsidRDefault="001F6893" w:rsidP="00680EC7">
            <w:r w:rsidRPr="00680EC7">
              <w:t>332.3231</w:t>
            </w:r>
          </w:p>
        </w:tc>
        <w:tc>
          <w:tcPr>
            <w:tcW w:w="1134" w:type="dxa"/>
            <w:noWrap/>
            <w:hideMark/>
          </w:tcPr>
          <w:p w14:paraId="57D50B26" w14:textId="77777777" w:rsidR="001F6893" w:rsidRPr="00680EC7" w:rsidRDefault="001F6893" w:rsidP="00680EC7">
            <w:r w:rsidRPr="00680EC7">
              <w:t>309.1843</w:t>
            </w:r>
          </w:p>
        </w:tc>
        <w:tc>
          <w:tcPr>
            <w:tcW w:w="1134" w:type="dxa"/>
            <w:noWrap/>
            <w:hideMark/>
          </w:tcPr>
          <w:p w14:paraId="23198C72" w14:textId="77777777" w:rsidR="001F6893" w:rsidRPr="00680EC7" w:rsidRDefault="001F6893" w:rsidP="00680EC7">
            <w:r w:rsidRPr="00680EC7">
              <w:t>327.8908</w:t>
            </w:r>
          </w:p>
        </w:tc>
        <w:tc>
          <w:tcPr>
            <w:tcW w:w="1134" w:type="dxa"/>
            <w:noWrap/>
            <w:hideMark/>
          </w:tcPr>
          <w:p w14:paraId="262DAA83" w14:textId="77777777" w:rsidR="001F6893" w:rsidRPr="00680EC7" w:rsidRDefault="001F6893" w:rsidP="00680EC7">
            <w:r w:rsidRPr="00680EC7">
              <w:t>296.513</w:t>
            </w:r>
          </w:p>
        </w:tc>
        <w:tc>
          <w:tcPr>
            <w:tcW w:w="1134" w:type="dxa"/>
            <w:noWrap/>
            <w:hideMark/>
          </w:tcPr>
          <w:p w14:paraId="40F326CD" w14:textId="77777777" w:rsidR="001F6893" w:rsidRPr="00680EC7" w:rsidRDefault="001F6893" w:rsidP="00680EC7">
            <w:r w:rsidRPr="00680EC7">
              <w:t>277.1485</w:t>
            </w:r>
          </w:p>
        </w:tc>
        <w:tc>
          <w:tcPr>
            <w:tcW w:w="1134" w:type="dxa"/>
            <w:noWrap/>
            <w:hideMark/>
          </w:tcPr>
          <w:p w14:paraId="4B245DB0" w14:textId="77777777" w:rsidR="001F6893" w:rsidRPr="00680EC7" w:rsidRDefault="001F6893" w:rsidP="00680EC7">
            <w:r w:rsidRPr="00680EC7">
              <w:t>278.443</w:t>
            </w:r>
          </w:p>
        </w:tc>
        <w:tc>
          <w:tcPr>
            <w:tcW w:w="1134" w:type="dxa"/>
            <w:noWrap/>
            <w:hideMark/>
          </w:tcPr>
          <w:p w14:paraId="4D2B1343" w14:textId="77777777" w:rsidR="001F6893" w:rsidRPr="00680EC7" w:rsidRDefault="001F6893" w:rsidP="00680EC7">
            <w:r w:rsidRPr="00680EC7">
              <w:t>311.6176</w:t>
            </w:r>
          </w:p>
        </w:tc>
      </w:tr>
      <w:tr w:rsidR="001F6893" w:rsidRPr="00680EC7" w14:paraId="36D58113" w14:textId="77777777" w:rsidTr="001F6893">
        <w:trPr>
          <w:trHeight w:val="226"/>
        </w:trPr>
        <w:tc>
          <w:tcPr>
            <w:tcW w:w="1134" w:type="dxa"/>
            <w:vMerge/>
          </w:tcPr>
          <w:p w14:paraId="643D7EDE" w14:textId="77777777" w:rsidR="001F6893" w:rsidRPr="00680EC7" w:rsidRDefault="001F6893" w:rsidP="00680EC7"/>
        </w:tc>
        <w:tc>
          <w:tcPr>
            <w:tcW w:w="1134" w:type="dxa"/>
            <w:noWrap/>
            <w:hideMark/>
          </w:tcPr>
          <w:p w14:paraId="67A2A610" w14:textId="11D99BDF" w:rsidR="001F6893" w:rsidRPr="00680EC7" w:rsidRDefault="001F6893" w:rsidP="00680EC7">
            <w:r w:rsidRPr="00680EC7">
              <w:t>323.7353</w:t>
            </w:r>
          </w:p>
        </w:tc>
        <w:tc>
          <w:tcPr>
            <w:tcW w:w="1134" w:type="dxa"/>
            <w:noWrap/>
            <w:hideMark/>
          </w:tcPr>
          <w:p w14:paraId="65C9AE18" w14:textId="77777777" w:rsidR="001F6893" w:rsidRPr="00680EC7" w:rsidRDefault="001F6893" w:rsidP="00680EC7">
            <w:r w:rsidRPr="00680EC7">
              <w:t>298.8492</w:t>
            </w:r>
          </w:p>
        </w:tc>
        <w:tc>
          <w:tcPr>
            <w:tcW w:w="1134" w:type="dxa"/>
            <w:noWrap/>
            <w:hideMark/>
          </w:tcPr>
          <w:p w14:paraId="0528B958" w14:textId="77777777" w:rsidR="001F6893" w:rsidRPr="00680EC7" w:rsidRDefault="001F6893" w:rsidP="00680EC7">
            <w:r w:rsidRPr="00680EC7">
              <w:t>274.6096</w:t>
            </w:r>
          </w:p>
        </w:tc>
        <w:tc>
          <w:tcPr>
            <w:tcW w:w="1134" w:type="dxa"/>
            <w:noWrap/>
            <w:hideMark/>
          </w:tcPr>
          <w:p w14:paraId="065B2AA8" w14:textId="77777777" w:rsidR="001F6893" w:rsidRPr="00680EC7" w:rsidRDefault="001F6893" w:rsidP="00680EC7">
            <w:r w:rsidRPr="00680EC7">
              <w:t>288.3095</w:t>
            </w:r>
          </w:p>
        </w:tc>
        <w:tc>
          <w:tcPr>
            <w:tcW w:w="1134" w:type="dxa"/>
            <w:noWrap/>
            <w:hideMark/>
          </w:tcPr>
          <w:p w14:paraId="72801FA8" w14:textId="77777777" w:rsidR="001F6893" w:rsidRPr="00680EC7" w:rsidRDefault="001F6893" w:rsidP="00680EC7">
            <w:r w:rsidRPr="00680EC7">
              <w:t>313.1121</w:t>
            </w:r>
          </w:p>
        </w:tc>
        <w:tc>
          <w:tcPr>
            <w:tcW w:w="1134" w:type="dxa"/>
            <w:noWrap/>
            <w:hideMark/>
          </w:tcPr>
          <w:p w14:paraId="384B6BD0" w14:textId="77777777" w:rsidR="001F6893" w:rsidRPr="00680EC7" w:rsidRDefault="001F6893" w:rsidP="00680EC7">
            <w:r w:rsidRPr="00680EC7">
              <w:t>292.5901</w:t>
            </w:r>
          </w:p>
        </w:tc>
        <w:tc>
          <w:tcPr>
            <w:tcW w:w="1134" w:type="dxa"/>
            <w:noWrap/>
            <w:hideMark/>
          </w:tcPr>
          <w:p w14:paraId="4073E719" w14:textId="77777777" w:rsidR="001F6893" w:rsidRPr="00680EC7" w:rsidRDefault="001F6893" w:rsidP="00680EC7">
            <w:r w:rsidRPr="00680EC7">
              <w:t>309.5612</w:t>
            </w:r>
          </w:p>
        </w:tc>
        <w:tc>
          <w:tcPr>
            <w:tcW w:w="1134" w:type="dxa"/>
            <w:noWrap/>
            <w:hideMark/>
          </w:tcPr>
          <w:p w14:paraId="3975906F" w14:textId="77777777" w:rsidR="001F6893" w:rsidRPr="00680EC7" w:rsidRDefault="001F6893" w:rsidP="00680EC7">
            <w:r w:rsidRPr="00680EC7">
              <w:t>278.401</w:t>
            </w:r>
          </w:p>
        </w:tc>
        <w:tc>
          <w:tcPr>
            <w:tcW w:w="1134" w:type="dxa"/>
            <w:noWrap/>
            <w:hideMark/>
          </w:tcPr>
          <w:p w14:paraId="6E32D0CE" w14:textId="77777777" w:rsidR="001F6893" w:rsidRPr="00680EC7" w:rsidRDefault="001F6893" w:rsidP="00680EC7">
            <w:r w:rsidRPr="00680EC7">
              <w:t>253.4089</w:t>
            </w:r>
          </w:p>
        </w:tc>
        <w:tc>
          <w:tcPr>
            <w:tcW w:w="1134" w:type="dxa"/>
            <w:noWrap/>
            <w:hideMark/>
          </w:tcPr>
          <w:p w14:paraId="2E8170EA" w14:textId="77777777" w:rsidR="001F6893" w:rsidRPr="00680EC7" w:rsidRDefault="001F6893" w:rsidP="00680EC7">
            <w:r w:rsidRPr="00680EC7">
              <w:t>272.3898</w:t>
            </w:r>
          </w:p>
        </w:tc>
      </w:tr>
      <w:tr w:rsidR="001F6893" w:rsidRPr="00680EC7" w14:paraId="44517A93" w14:textId="77777777" w:rsidTr="001F6893">
        <w:trPr>
          <w:trHeight w:val="226"/>
        </w:trPr>
        <w:tc>
          <w:tcPr>
            <w:tcW w:w="1134" w:type="dxa"/>
            <w:vMerge/>
          </w:tcPr>
          <w:p w14:paraId="74F7C3A6" w14:textId="77777777" w:rsidR="001F6893" w:rsidRPr="00680EC7" w:rsidRDefault="001F6893" w:rsidP="00680EC7"/>
        </w:tc>
        <w:tc>
          <w:tcPr>
            <w:tcW w:w="1134" w:type="dxa"/>
            <w:noWrap/>
            <w:hideMark/>
          </w:tcPr>
          <w:p w14:paraId="37C574FE" w14:textId="26390815" w:rsidR="001F6893" w:rsidRPr="00680EC7" w:rsidRDefault="001F6893" w:rsidP="00680EC7">
            <w:r w:rsidRPr="00680EC7">
              <w:t>277.506</w:t>
            </w:r>
          </w:p>
        </w:tc>
        <w:tc>
          <w:tcPr>
            <w:tcW w:w="1134" w:type="dxa"/>
            <w:noWrap/>
            <w:hideMark/>
          </w:tcPr>
          <w:p w14:paraId="2D260BDE" w14:textId="77777777" w:rsidR="001F6893" w:rsidRPr="00680EC7" w:rsidRDefault="001F6893" w:rsidP="00680EC7">
            <w:r w:rsidRPr="00680EC7">
              <w:t>318.1052</w:t>
            </w:r>
          </w:p>
        </w:tc>
        <w:tc>
          <w:tcPr>
            <w:tcW w:w="1134" w:type="dxa"/>
            <w:noWrap/>
            <w:hideMark/>
          </w:tcPr>
          <w:p w14:paraId="27A20417" w14:textId="77777777" w:rsidR="001F6893" w:rsidRPr="00680EC7" w:rsidRDefault="001F6893" w:rsidP="00680EC7">
            <w:r w:rsidRPr="00680EC7">
              <w:t>314.1802</w:t>
            </w:r>
          </w:p>
        </w:tc>
        <w:tc>
          <w:tcPr>
            <w:tcW w:w="1134" w:type="dxa"/>
            <w:noWrap/>
            <w:hideMark/>
          </w:tcPr>
          <w:p w14:paraId="0D83A1ED" w14:textId="77777777" w:rsidR="001F6893" w:rsidRPr="00680EC7" w:rsidRDefault="001F6893" w:rsidP="00680EC7">
            <w:r w:rsidRPr="00680EC7">
              <w:t>312.3103</w:t>
            </w:r>
          </w:p>
        </w:tc>
        <w:tc>
          <w:tcPr>
            <w:tcW w:w="1134" w:type="dxa"/>
            <w:noWrap/>
            <w:hideMark/>
          </w:tcPr>
          <w:p w14:paraId="0DE7C416" w14:textId="77777777" w:rsidR="001F6893" w:rsidRPr="00680EC7" w:rsidRDefault="001F6893" w:rsidP="00680EC7">
            <w:r w:rsidRPr="00680EC7">
              <w:t>253.1484</w:t>
            </w:r>
          </w:p>
        </w:tc>
        <w:tc>
          <w:tcPr>
            <w:tcW w:w="1134" w:type="dxa"/>
            <w:noWrap/>
            <w:hideMark/>
          </w:tcPr>
          <w:p w14:paraId="0F5A424F" w14:textId="77777777" w:rsidR="001F6893" w:rsidRPr="00680EC7" w:rsidRDefault="001F6893" w:rsidP="00680EC7">
            <w:r w:rsidRPr="00680EC7">
              <w:t>326.4243</w:t>
            </w:r>
          </w:p>
        </w:tc>
        <w:tc>
          <w:tcPr>
            <w:tcW w:w="1134" w:type="dxa"/>
            <w:noWrap/>
            <w:hideMark/>
          </w:tcPr>
          <w:p w14:paraId="14AE7AA9" w14:textId="77777777" w:rsidR="001F6893" w:rsidRPr="00680EC7" w:rsidRDefault="001F6893" w:rsidP="00680EC7">
            <w:r w:rsidRPr="00680EC7">
              <w:t>331.3146</w:t>
            </w:r>
          </w:p>
        </w:tc>
        <w:tc>
          <w:tcPr>
            <w:tcW w:w="1134" w:type="dxa"/>
            <w:noWrap/>
            <w:hideMark/>
          </w:tcPr>
          <w:p w14:paraId="04A47473" w14:textId="77777777" w:rsidR="001F6893" w:rsidRPr="00680EC7" w:rsidRDefault="001F6893" w:rsidP="00680EC7">
            <w:r w:rsidRPr="00680EC7">
              <w:t>274.0725</w:t>
            </w:r>
          </w:p>
        </w:tc>
        <w:tc>
          <w:tcPr>
            <w:tcW w:w="1134" w:type="dxa"/>
            <w:noWrap/>
            <w:hideMark/>
          </w:tcPr>
          <w:p w14:paraId="34140518" w14:textId="77777777" w:rsidR="001F6893" w:rsidRPr="00680EC7" w:rsidRDefault="001F6893" w:rsidP="00680EC7">
            <w:r w:rsidRPr="00680EC7">
              <w:t>270.3752</w:t>
            </w:r>
          </w:p>
        </w:tc>
        <w:tc>
          <w:tcPr>
            <w:tcW w:w="1134" w:type="dxa"/>
            <w:noWrap/>
            <w:hideMark/>
          </w:tcPr>
          <w:p w14:paraId="7F142EB9" w14:textId="77777777" w:rsidR="001F6893" w:rsidRPr="00680EC7" w:rsidRDefault="001F6893" w:rsidP="00680EC7">
            <w:r w:rsidRPr="00680EC7">
              <w:t>294.7594</w:t>
            </w:r>
          </w:p>
        </w:tc>
      </w:tr>
      <w:tr w:rsidR="001F6893" w:rsidRPr="00680EC7" w14:paraId="42B14427" w14:textId="77777777" w:rsidTr="001F6893">
        <w:trPr>
          <w:trHeight w:val="226"/>
        </w:trPr>
        <w:tc>
          <w:tcPr>
            <w:tcW w:w="1134" w:type="dxa"/>
            <w:vMerge/>
          </w:tcPr>
          <w:p w14:paraId="556B2A5B" w14:textId="77777777" w:rsidR="001F6893" w:rsidRPr="00680EC7" w:rsidRDefault="001F6893" w:rsidP="00680EC7"/>
        </w:tc>
        <w:tc>
          <w:tcPr>
            <w:tcW w:w="1134" w:type="dxa"/>
            <w:noWrap/>
            <w:hideMark/>
          </w:tcPr>
          <w:p w14:paraId="04D82D8D" w14:textId="6019B615" w:rsidR="001F6893" w:rsidRPr="00680EC7" w:rsidRDefault="001F6893" w:rsidP="00680EC7">
            <w:r w:rsidRPr="00680EC7">
              <w:t>286.9077</w:t>
            </w:r>
          </w:p>
        </w:tc>
        <w:tc>
          <w:tcPr>
            <w:tcW w:w="1134" w:type="dxa"/>
            <w:noWrap/>
            <w:hideMark/>
          </w:tcPr>
          <w:p w14:paraId="74582D05" w14:textId="77777777" w:rsidR="001F6893" w:rsidRPr="00680EC7" w:rsidRDefault="001F6893" w:rsidP="00680EC7">
            <w:r w:rsidRPr="00680EC7">
              <w:t>339.3985</w:t>
            </w:r>
          </w:p>
        </w:tc>
        <w:tc>
          <w:tcPr>
            <w:tcW w:w="1134" w:type="dxa"/>
            <w:noWrap/>
            <w:hideMark/>
          </w:tcPr>
          <w:p w14:paraId="75C41EDC" w14:textId="77777777" w:rsidR="001F6893" w:rsidRPr="00680EC7" w:rsidRDefault="001F6893" w:rsidP="00680EC7">
            <w:r w:rsidRPr="00680EC7">
              <w:t>303.7118</w:t>
            </w:r>
          </w:p>
        </w:tc>
        <w:tc>
          <w:tcPr>
            <w:tcW w:w="1134" w:type="dxa"/>
            <w:noWrap/>
            <w:hideMark/>
          </w:tcPr>
          <w:p w14:paraId="7FE0DC79" w14:textId="77777777" w:rsidR="001F6893" w:rsidRPr="00680EC7" w:rsidRDefault="001F6893" w:rsidP="00680EC7">
            <w:r w:rsidRPr="00680EC7">
              <w:t>293.9657</w:t>
            </w:r>
          </w:p>
        </w:tc>
        <w:tc>
          <w:tcPr>
            <w:tcW w:w="1134" w:type="dxa"/>
            <w:noWrap/>
            <w:hideMark/>
          </w:tcPr>
          <w:p w14:paraId="70770637" w14:textId="77777777" w:rsidR="001F6893" w:rsidRPr="00680EC7" w:rsidRDefault="001F6893" w:rsidP="00680EC7">
            <w:r w:rsidRPr="00680EC7">
              <w:t>292.4213</w:t>
            </w:r>
          </w:p>
        </w:tc>
        <w:tc>
          <w:tcPr>
            <w:tcW w:w="1134" w:type="dxa"/>
            <w:noWrap/>
            <w:hideMark/>
          </w:tcPr>
          <w:p w14:paraId="21365A5A" w14:textId="77777777" w:rsidR="001F6893" w:rsidRPr="00680EC7" w:rsidRDefault="001F6893" w:rsidP="00680EC7">
            <w:r w:rsidRPr="00680EC7">
              <w:t>396.6533</w:t>
            </w:r>
          </w:p>
        </w:tc>
        <w:tc>
          <w:tcPr>
            <w:tcW w:w="1134" w:type="dxa"/>
            <w:noWrap/>
            <w:hideMark/>
          </w:tcPr>
          <w:p w14:paraId="3D34F79A" w14:textId="77777777" w:rsidR="001F6893" w:rsidRPr="00680EC7" w:rsidRDefault="001F6893" w:rsidP="00680EC7">
            <w:r w:rsidRPr="00680EC7">
              <w:t>299.6992</w:t>
            </w:r>
          </w:p>
        </w:tc>
        <w:tc>
          <w:tcPr>
            <w:tcW w:w="1134" w:type="dxa"/>
            <w:noWrap/>
            <w:hideMark/>
          </w:tcPr>
          <w:p w14:paraId="340B9EAC" w14:textId="77777777" w:rsidR="001F6893" w:rsidRPr="00680EC7" w:rsidRDefault="001F6893" w:rsidP="00680EC7">
            <w:r w:rsidRPr="00680EC7">
              <w:t>298.6558</w:t>
            </w:r>
          </w:p>
        </w:tc>
        <w:tc>
          <w:tcPr>
            <w:tcW w:w="1134" w:type="dxa"/>
            <w:noWrap/>
            <w:hideMark/>
          </w:tcPr>
          <w:p w14:paraId="3CD2EA27" w14:textId="77777777" w:rsidR="001F6893" w:rsidRPr="00680EC7" w:rsidRDefault="001F6893" w:rsidP="00680EC7">
            <w:r w:rsidRPr="00680EC7">
              <w:t>315.7477</w:t>
            </w:r>
          </w:p>
        </w:tc>
        <w:tc>
          <w:tcPr>
            <w:tcW w:w="1134" w:type="dxa"/>
            <w:noWrap/>
            <w:hideMark/>
          </w:tcPr>
          <w:p w14:paraId="026DA074" w14:textId="77777777" w:rsidR="001F6893" w:rsidRPr="00680EC7" w:rsidRDefault="001F6893" w:rsidP="00680EC7">
            <w:r w:rsidRPr="00680EC7">
              <w:t>271.0378</w:t>
            </w:r>
          </w:p>
        </w:tc>
      </w:tr>
      <w:tr w:rsidR="001F6893" w:rsidRPr="00680EC7" w14:paraId="1B790599" w14:textId="77777777" w:rsidTr="001F6893">
        <w:trPr>
          <w:trHeight w:val="226"/>
        </w:trPr>
        <w:tc>
          <w:tcPr>
            <w:tcW w:w="1134" w:type="dxa"/>
            <w:vMerge/>
          </w:tcPr>
          <w:p w14:paraId="67876D49" w14:textId="77777777" w:rsidR="001F6893" w:rsidRPr="00680EC7" w:rsidRDefault="001F6893" w:rsidP="00680EC7"/>
        </w:tc>
        <w:tc>
          <w:tcPr>
            <w:tcW w:w="1134" w:type="dxa"/>
            <w:noWrap/>
            <w:hideMark/>
          </w:tcPr>
          <w:p w14:paraId="259066FC" w14:textId="0B44C006" w:rsidR="001F6893" w:rsidRPr="00680EC7" w:rsidRDefault="001F6893" w:rsidP="00680EC7">
            <w:r w:rsidRPr="00680EC7">
              <w:t>295.4567</w:t>
            </w:r>
          </w:p>
        </w:tc>
        <w:tc>
          <w:tcPr>
            <w:tcW w:w="1134" w:type="dxa"/>
            <w:noWrap/>
            <w:hideMark/>
          </w:tcPr>
          <w:p w14:paraId="2FCBA1B9" w14:textId="77777777" w:rsidR="001F6893" w:rsidRPr="00680EC7" w:rsidRDefault="001F6893" w:rsidP="00680EC7">
            <w:r w:rsidRPr="00680EC7">
              <w:t>317.4593</w:t>
            </w:r>
          </w:p>
        </w:tc>
        <w:tc>
          <w:tcPr>
            <w:tcW w:w="1134" w:type="dxa"/>
            <w:noWrap/>
            <w:hideMark/>
          </w:tcPr>
          <w:p w14:paraId="3207F752" w14:textId="77777777" w:rsidR="001F6893" w:rsidRPr="00680EC7" w:rsidRDefault="001F6893" w:rsidP="00680EC7">
            <w:r w:rsidRPr="00680EC7">
              <w:t>306.1546</w:t>
            </w:r>
          </w:p>
        </w:tc>
        <w:tc>
          <w:tcPr>
            <w:tcW w:w="1134" w:type="dxa"/>
            <w:noWrap/>
            <w:hideMark/>
          </w:tcPr>
          <w:p w14:paraId="76A7D8B5" w14:textId="77777777" w:rsidR="001F6893" w:rsidRPr="00680EC7" w:rsidRDefault="001F6893" w:rsidP="00680EC7">
            <w:r w:rsidRPr="00680EC7">
              <w:t>284.8343</w:t>
            </w:r>
          </w:p>
        </w:tc>
        <w:tc>
          <w:tcPr>
            <w:tcW w:w="1134" w:type="dxa"/>
            <w:noWrap/>
            <w:hideMark/>
          </w:tcPr>
          <w:p w14:paraId="20318261" w14:textId="77777777" w:rsidR="001F6893" w:rsidRPr="00680EC7" w:rsidRDefault="001F6893" w:rsidP="00680EC7">
            <w:r w:rsidRPr="00680EC7">
              <w:t>306.1946</w:t>
            </w:r>
          </w:p>
        </w:tc>
        <w:tc>
          <w:tcPr>
            <w:tcW w:w="1134" w:type="dxa"/>
            <w:noWrap/>
            <w:hideMark/>
          </w:tcPr>
          <w:p w14:paraId="26638900" w14:textId="77777777" w:rsidR="001F6893" w:rsidRPr="00680EC7" w:rsidRDefault="001F6893" w:rsidP="00680EC7">
            <w:r w:rsidRPr="00680EC7">
              <w:t>296.0514</w:t>
            </w:r>
          </w:p>
        </w:tc>
        <w:tc>
          <w:tcPr>
            <w:tcW w:w="1134" w:type="dxa"/>
            <w:noWrap/>
            <w:hideMark/>
          </w:tcPr>
          <w:p w14:paraId="538B7C99" w14:textId="77777777" w:rsidR="001F6893" w:rsidRPr="00680EC7" w:rsidRDefault="001F6893" w:rsidP="00680EC7">
            <w:r w:rsidRPr="00680EC7">
              <w:t>319.3008</w:t>
            </w:r>
          </w:p>
        </w:tc>
        <w:tc>
          <w:tcPr>
            <w:tcW w:w="1134" w:type="dxa"/>
            <w:noWrap/>
            <w:hideMark/>
          </w:tcPr>
          <w:p w14:paraId="2937CAE2" w14:textId="77777777" w:rsidR="001F6893" w:rsidRPr="00680EC7" w:rsidRDefault="001F6893" w:rsidP="00680EC7">
            <w:r w:rsidRPr="00680EC7">
              <w:t>303.2261</w:t>
            </w:r>
          </w:p>
        </w:tc>
        <w:tc>
          <w:tcPr>
            <w:tcW w:w="1134" w:type="dxa"/>
            <w:noWrap/>
            <w:hideMark/>
          </w:tcPr>
          <w:p w14:paraId="5C6EF6A6" w14:textId="77777777" w:rsidR="001F6893" w:rsidRPr="00680EC7" w:rsidRDefault="001F6893" w:rsidP="00680EC7">
            <w:r w:rsidRPr="00680EC7">
              <w:t>287.7795</w:t>
            </w:r>
          </w:p>
        </w:tc>
        <w:tc>
          <w:tcPr>
            <w:tcW w:w="1134" w:type="dxa"/>
            <w:noWrap/>
            <w:hideMark/>
          </w:tcPr>
          <w:p w14:paraId="27F92123" w14:textId="77777777" w:rsidR="001F6893" w:rsidRPr="00680EC7" w:rsidRDefault="001F6893" w:rsidP="00680EC7">
            <w:r w:rsidRPr="00680EC7">
              <w:t>293.3666</w:t>
            </w:r>
          </w:p>
        </w:tc>
      </w:tr>
      <w:tr w:rsidR="001F6893" w:rsidRPr="00680EC7" w14:paraId="2F9DB24C" w14:textId="77777777" w:rsidTr="001F6893">
        <w:trPr>
          <w:trHeight w:val="226"/>
        </w:trPr>
        <w:tc>
          <w:tcPr>
            <w:tcW w:w="1134" w:type="dxa"/>
            <w:vMerge/>
          </w:tcPr>
          <w:p w14:paraId="14B35923" w14:textId="77777777" w:rsidR="001F6893" w:rsidRPr="00680EC7" w:rsidRDefault="001F6893" w:rsidP="00680EC7"/>
        </w:tc>
        <w:tc>
          <w:tcPr>
            <w:tcW w:w="1134" w:type="dxa"/>
            <w:noWrap/>
            <w:hideMark/>
          </w:tcPr>
          <w:p w14:paraId="0CD875CF" w14:textId="517871D2" w:rsidR="001F6893" w:rsidRPr="00680EC7" w:rsidRDefault="001F6893" w:rsidP="00680EC7">
            <w:r w:rsidRPr="00680EC7">
              <w:t>303.3449</w:t>
            </w:r>
          </w:p>
        </w:tc>
        <w:tc>
          <w:tcPr>
            <w:tcW w:w="1134" w:type="dxa"/>
            <w:noWrap/>
            <w:hideMark/>
          </w:tcPr>
          <w:p w14:paraId="672C34A7" w14:textId="77777777" w:rsidR="001F6893" w:rsidRPr="00680EC7" w:rsidRDefault="001F6893" w:rsidP="00680EC7">
            <w:r w:rsidRPr="00680EC7">
              <w:t>257.162</w:t>
            </w:r>
          </w:p>
        </w:tc>
        <w:tc>
          <w:tcPr>
            <w:tcW w:w="1134" w:type="dxa"/>
            <w:noWrap/>
            <w:hideMark/>
          </w:tcPr>
          <w:p w14:paraId="25ECDC30" w14:textId="77777777" w:rsidR="001F6893" w:rsidRPr="00680EC7" w:rsidRDefault="001F6893" w:rsidP="00680EC7">
            <w:r w:rsidRPr="00680EC7">
              <w:t>273.2708</w:t>
            </w:r>
          </w:p>
        </w:tc>
        <w:tc>
          <w:tcPr>
            <w:tcW w:w="1134" w:type="dxa"/>
            <w:noWrap/>
            <w:hideMark/>
          </w:tcPr>
          <w:p w14:paraId="0AC7D809" w14:textId="77777777" w:rsidR="001F6893" w:rsidRPr="00680EC7" w:rsidRDefault="001F6893" w:rsidP="00680EC7">
            <w:r w:rsidRPr="00680EC7">
              <w:t>312.9825</w:t>
            </w:r>
          </w:p>
        </w:tc>
        <w:tc>
          <w:tcPr>
            <w:tcW w:w="1134" w:type="dxa"/>
            <w:noWrap/>
            <w:hideMark/>
          </w:tcPr>
          <w:p w14:paraId="2FB78665" w14:textId="77777777" w:rsidR="001F6893" w:rsidRPr="00680EC7" w:rsidRDefault="001F6893" w:rsidP="00680EC7">
            <w:r w:rsidRPr="00680EC7">
              <w:t>272.4797</w:t>
            </w:r>
          </w:p>
        </w:tc>
        <w:tc>
          <w:tcPr>
            <w:tcW w:w="1134" w:type="dxa"/>
            <w:noWrap/>
            <w:hideMark/>
          </w:tcPr>
          <w:p w14:paraId="2EABA237" w14:textId="77777777" w:rsidR="001F6893" w:rsidRPr="00680EC7" w:rsidRDefault="001F6893" w:rsidP="00680EC7">
            <w:r w:rsidRPr="00680EC7">
              <w:t>305.1728</w:t>
            </w:r>
          </w:p>
        </w:tc>
        <w:tc>
          <w:tcPr>
            <w:tcW w:w="1134" w:type="dxa"/>
            <w:noWrap/>
            <w:hideMark/>
          </w:tcPr>
          <w:p w14:paraId="097AE370" w14:textId="77777777" w:rsidR="001F6893" w:rsidRPr="00680EC7" w:rsidRDefault="001F6893" w:rsidP="00680EC7">
            <w:r w:rsidRPr="00680EC7">
              <w:t>278.2808</w:t>
            </w:r>
          </w:p>
        </w:tc>
        <w:tc>
          <w:tcPr>
            <w:tcW w:w="1134" w:type="dxa"/>
            <w:noWrap/>
            <w:hideMark/>
          </w:tcPr>
          <w:p w14:paraId="4A73EFCB" w14:textId="77777777" w:rsidR="001F6893" w:rsidRPr="00680EC7" w:rsidRDefault="001F6893" w:rsidP="00680EC7">
            <w:r w:rsidRPr="00680EC7">
              <w:t>262.2752</w:t>
            </w:r>
          </w:p>
        </w:tc>
        <w:tc>
          <w:tcPr>
            <w:tcW w:w="1134" w:type="dxa"/>
            <w:noWrap/>
            <w:hideMark/>
          </w:tcPr>
          <w:p w14:paraId="5CC309BF" w14:textId="77777777" w:rsidR="001F6893" w:rsidRPr="00680EC7" w:rsidRDefault="001F6893" w:rsidP="00680EC7">
            <w:r w:rsidRPr="00680EC7">
              <w:t>260.1112</w:t>
            </w:r>
          </w:p>
        </w:tc>
        <w:tc>
          <w:tcPr>
            <w:tcW w:w="1134" w:type="dxa"/>
            <w:noWrap/>
            <w:hideMark/>
          </w:tcPr>
          <w:p w14:paraId="4159DDC5" w14:textId="77777777" w:rsidR="001F6893" w:rsidRPr="00680EC7" w:rsidRDefault="001F6893" w:rsidP="00680EC7">
            <w:r w:rsidRPr="00680EC7">
              <w:t>336.1655</w:t>
            </w:r>
          </w:p>
        </w:tc>
      </w:tr>
      <w:tr w:rsidR="001F6893" w:rsidRPr="00680EC7" w14:paraId="2B6D27A2" w14:textId="77777777" w:rsidTr="001F6893">
        <w:trPr>
          <w:trHeight w:val="226"/>
        </w:trPr>
        <w:tc>
          <w:tcPr>
            <w:tcW w:w="1134" w:type="dxa"/>
            <w:vMerge/>
          </w:tcPr>
          <w:p w14:paraId="2C838388" w14:textId="77777777" w:rsidR="001F6893" w:rsidRPr="00680EC7" w:rsidRDefault="001F6893" w:rsidP="00680EC7"/>
        </w:tc>
        <w:tc>
          <w:tcPr>
            <w:tcW w:w="1134" w:type="dxa"/>
            <w:noWrap/>
            <w:hideMark/>
          </w:tcPr>
          <w:p w14:paraId="4FCDDE62" w14:textId="3F6F5102" w:rsidR="001F6893" w:rsidRPr="00680EC7" w:rsidRDefault="001F6893" w:rsidP="00680EC7">
            <w:r w:rsidRPr="00680EC7">
              <w:t>247.2612</w:t>
            </w:r>
          </w:p>
        </w:tc>
        <w:tc>
          <w:tcPr>
            <w:tcW w:w="1134" w:type="dxa"/>
            <w:noWrap/>
            <w:hideMark/>
          </w:tcPr>
          <w:p w14:paraId="27D92819" w14:textId="77777777" w:rsidR="001F6893" w:rsidRPr="00680EC7" w:rsidRDefault="001F6893" w:rsidP="00680EC7">
            <w:r w:rsidRPr="00680EC7">
              <w:t>272.1019</w:t>
            </w:r>
          </w:p>
        </w:tc>
        <w:tc>
          <w:tcPr>
            <w:tcW w:w="1134" w:type="dxa"/>
            <w:noWrap/>
            <w:hideMark/>
          </w:tcPr>
          <w:p w14:paraId="50E42065" w14:textId="77777777" w:rsidR="001F6893" w:rsidRPr="00680EC7" w:rsidRDefault="001F6893" w:rsidP="00680EC7">
            <w:r w:rsidRPr="00680EC7">
              <w:t>245.5428</w:t>
            </w:r>
          </w:p>
        </w:tc>
        <w:tc>
          <w:tcPr>
            <w:tcW w:w="1134" w:type="dxa"/>
            <w:noWrap/>
            <w:hideMark/>
          </w:tcPr>
          <w:p w14:paraId="5ABBB04F" w14:textId="77777777" w:rsidR="001F6893" w:rsidRPr="00680EC7" w:rsidRDefault="001F6893" w:rsidP="00680EC7">
            <w:r w:rsidRPr="00680EC7">
              <w:t>290.3839</w:t>
            </w:r>
          </w:p>
        </w:tc>
        <w:tc>
          <w:tcPr>
            <w:tcW w:w="1134" w:type="dxa"/>
            <w:noWrap/>
            <w:hideMark/>
          </w:tcPr>
          <w:p w14:paraId="6D67BCEF" w14:textId="77777777" w:rsidR="001F6893" w:rsidRPr="00680EC7" w:rsidRDefault="001F6893" w:rsidP="00680EC7">
            <w:r w:rsidRPr="00680EC7">
              <w:t>289.1424</w:t>
            </w:r>
          </w:p>
        </w:tc>
        <w:tc>
          <w:tcPr>
            <w:tcW w:w="1134" w:type="dxa"/>
            <w:noWrap/>
            <w:hideMark/>
          </w:tcPr>
          <w:p w14:paraId="3FC80ECA" w14:textId="77777777" w:rsidR="001F6893" w:rsidRPr="00680EC7" w:rsidRDefault="001F6893" w:rsidP="00680EC7">
            <w:r w:rsidRPr="00680EC7">
              <w:t>290.8117</w:t>
            </w:r>
          </w:p>
        </w:tc>
        <w:tc>
          <w:tcPr>
            <w:tcW w:w="1134" w:type="dxa"/>
            <w:noWrap/>
            <w:hideMark/>
          </w:tcPr>
          <w:p w14:paraId="78EC3FDC" w14:textId="77777777" w:rsidR="001F6893" w:rsidRPr="00680EC7" w:rsidRDefault="001F6893" w:rsidP="00680EC7">
            <w:r w:rsidRPr="00680EC7">
              <w:t>311.063</w:t>
            </w:r>
          </w:p>
        </w:tc>
        <w:tc>
          <w:tcPr>
            <w:tcW w:w="1134" w:type="dxa"/>
            <w:noWrap/>
            <w:hideMark/>
          </w:tcPr>
          <w:p w14:paraId="1A5ACB04" w14:textId="77777777" w:rsidR="001F6893" w:rsidRPr="00680EC7" w:rsidRDefault="001F6893" w:rsidP="00680EC7">
            <w:r w:rsidRPr="00680EC7">
              <w:t>386.3543</w:t>
            </w:r>
          </w:p>
        </w:tc>
        <w:tc>
          <w:tcPr>
            <w:tcW w:w="1134" w:type="dxa"/>
            <w:noWrap/>
            <w:hideMark/>
          </w:tcPr>
          <w:p w14:paraId="282B281B" w14:textId="77777777" w:rsidR="001F6893" w:rsidRPr="00680EC7" w:rsidRDefault="001F6893" w:rsidP="00680EC7">
            <w:r w:rsidRPr="00680EC7">
              <w:t>307.3423</w:t>
            </w:r>
          </w:p>
        </w:tc>
        <w:tc>
          <w:tcPr>
            <w:tcW w:w="1134" w:type="dxa"/>
            <w:noWrap/>
            <w:hideMark/>
          </w:tcPr>
          <w:p w14:paraId="1AAE4A82" w14:textId="77777777" w:rsidR="001F6893" w:rsidRPr="00680EC7" w:rsidRDefault="001F6893" w:rsidP="00680EC7">
            <w:r w:rsidRPr="00680EC7">
              <w:t>271.7562</w:t>
            </w:r>
          </w:p>
        </w:tc>
      </w:tr>
      <w:tr w:rsidR="001F6893" w:rsidRPr="00680EC7" w14:paraId="51B95636" w14:textId="77777777" w:rsidTr="001F6893">
        <w:trPr>
          <w:trHeight w:val="226"/>
        </w:trPr>
        <w:tc>
          <w:tcPr>
            <w:tcW w:w="1134" w:type="dxa"/>
            <w:vMerge/>
          </w:tcPr>
          <w:p w14:paraId="2C67F21F" w14:textId="77777777" w:rsidR="001F6893" w:rsidRPr="00680EC7" w:rsidRDefault="001F6893" w:rsidP="00680EC7"/>
        </w:tc>
        <w:tc>
          <w:tcPr>
            <w:tcW w:w="1134" w:type="dxa"/>
            <w:noWrap/>
            <w:hideMark/>
          </w:tcPr>
          <w:p w14:paraId="1596337E" w14:textId="4C59CF06" w:rsidR="001F6893" w:rsidRPr="00680EC7" w:rsidRDefault="001F6893" w:rsidP="00680EC7">
            <w:r w:rsidRPr="00680EC7">
              <w:t>292.8699</w:t>
            </w:r>
          </w:p>
        </w:tc>
        <w:tc>
          <w:tcPr>
            <w:tcW w:w="1134" w:type="dxa"/>
            <w:noWrap/>
            <w:hideMark/>
          </w:tcPr>
          <w:p w14:paraId="3E4220BF" w14:textId="77777777" w:rsidR="001F6893" w:rsidRPr="00680EC7" w:rsidRDefault="001F6893" w:rsidP="00680EC7">
            <w:r w:rsidRPr="00680EC7">
              <w:t>271.8207</w:t>
            </w:r>
          </w:p>
        </w:tc>
        <w:tc>
          <w:tcPr>
            <w:tcW w:w="1134" w:type="dxa"/>
            <w:noWrap/>
            <w:hideMark/>
          </w:tcPr>
          <w:p w14:paraId="09EF0D2A" w14:textId="77777777" w:rsidR="001F6893" w:rsidRPr="00680EC7" w:rsidRDefault="001F6893" w:rsidP="00680EC7">
            <w:r w:rsidRPr="00680EC7">
              <w:t>305.2499</w:t>
            </w:r>
          </w:p>
        </w:tc>
        <w:tc>
          <w:tcPr>
            <w:tcW w:w="1134" w:type="dxa"/>
            <w:noWrap/>
            <w:hideMark/>
          </w:tcPr>
          <w:p w14:paraId="32D8CC91" w14:textId="77777777" w:rsidR="001F6893" w:rsidRPr="00680EC7" w:rsidRDefault="001F6893" w:rsidP="00680EC7">
            <w:r w:rsidRPr="00680EC7">
              <w:t>273.2218</w:t>
            </w:r>
          </w:p>
        </w:tc>
        <w:tc>
          <w:tcPr>
            <w:tcW w:w="1134" w:type="dxa"/>
            <w:noWrap/>
            <w:hideMark/>
          </w:tcPr>
          <w:p w14:paraId="422C9504" w14:textId="77777777" w:rsidR="001F6893" w:rsidRPr="00680EC7" w:rsidRDefault="001F6893" w:rsidP="00680EC7">
            <w:r w:rsidRPr="00680EC7">
              <w:t>328.7851</w:t>
            </w:r>
          </w:p>
        </w:tc>
        <w:tc>
          <w:tcPr>
            <w:tcW w:w="1134" w:type="dxa"/>
            <w:noWrap/>
            <w:hideMark/>
          </w:tcPr>
          <w:p w14:paraId="435D9916" w14:textId="77777777" w:rsidR="001F6893" w:rsidRPr="00680EC7" w:rsidRDefault="001F6893" w:rsidP="00680EC7">
            <w:r w:rsidRPr="00680EC7">
              <w:t>285.0503</w:t>
            </w:r>
          </w:p>
        </w:tc>
        <w:tc>
          <w:tcPr>
            <w:tcW w:w="1134" w:type="dxa"/>
            <w:noWrap/>
            <w:hideMark/>
          </w:tcPr>
          <w:p w14:paraId="78C6CAA3" w14:textId="77777777" w:rsidR="001F6893" w:rsidRPr="00680EC7" w:rsidRDefault="001F6893" w:rsidP="00680EC7">
            <w:r w:rsidRPr="00680EC7">
              <w:t>304.2626</w:t>
            </w:r>
          </w:p>
        </w:tc>
        <w:tc>
          <w:tcPr>
            <w:tcW w:w="1134" w:type="dxa"/>
            <w:noWrap/>
            <w:hideMark/>
          </w:tcPr>
          <w:p w14:paraId="7D58D3C2" w14:textId="77777777" w:rsidR="001F6893" w:rsidRPr="00680EC7" w:rsidRDefault="001F6893" w:rsidP="00680EC7">
            <w:r w:rsidRPr="00680EC7">
              <w:t>287.3717</w:t>
            </w:r>
          </w:p>
        </w:tc>
        <w:tc>
          <w:tcPr>
            <w:tcW w:w="1134" w:type="dxa"/>
            <w:noWrap/>
            <w:hideMark/>
          </w:tcPr>
          <w:p w14:paraId="53C0C61E" w14:textId="77777777" w:rsidR="001F6893" w:rsidRPr="00680EC7" w:rsidRDefault="001F6893" w:rsidP="00680EC7">
            <w:r w:rsidRPr="00680EC7">
              <w:t>311.3424</w:t>
            </w:r>
          </w:p>
        </w:tc>
        <w:tc>
          <w:tcPr>
            <w:tcW w:w="1134" w:type="dxa"/>
            <w:noWrap/>
            <w:hideMark/>
          </w:tcPr>
          <w:p w14:paraId="257D447E" w14:textId="77777777" w:rsidR="001F6893" w:rsidRPr="00680EC7" w:rsidRDefault="001F6893" w:rsidP="00680EC7">
            <w:r w:rsidRPr="00680EC7">
              <w:t>298.6512</w:t>
            </w:r>
          </w:p>
        </w:tc>
      </w:tr>
      <w:tr w:rsidR="001F6893" w:rsidRPr="00680EC7" w14:paraId="2EA5ADB1" w14:textId="77777777" w:rsidTr="001F6893">
        <w:trPr>
          <w:trHeight w:val="226"/>
        </w:trPr>
        <w:tc>
          <w:tcPr>
            <w:tcW w:w="1134" w:type="dxa"/>
          </w:tcPr>
          <w:p w14:paraId="304B161D" w14:textId="6F1E2F06" w:rsidR="001F6893" w:rsidRPr="00680EC7" w:rsidRDefault="001F6893" w:rsidP="00680EC7">
            <w:pPr>
              <w:rPr>
                <w:b/>
                <w:bCs/>
              </w:rPr>
            </w:pPr>
            <w:r>
              <w:rPr>
                <w:b/>
                <w:bCs/>
              </w:rPr>
              <w:t xml:space="preserve">Average </w:t>
            </w:r>
          </w:p>
        </w:tc>
        <w:tc>
          <w:tcPr>
            <w:tcW w:w="1134" w:type="dxa"/>
            <w:noWrap/>
            <w:hideMark/>
          </w:tcPr>
          <w:p w14:paraId="4E2D378C" w14:textId="2AC05A0B" w:rsidR="001F6893" w:rsidRPr="00680EC7" w:rsidRDefault="001F6893" w:rsidP="00680EC7">
            <w:pPr>
              <w:rPr>
                <w:b/>
                <w:bCs/>
              </w:rPr>
            </w:pPr>
            <w:r w:rsidRPr="00680EC7">
              <w:rPr>
                <w:b/>
                <w:bCs/>
              </w:rPr>
              <w:t>295.489</w:t>
            </w:r>
          </w:p>
        </w:tc>
        <w:tc>
          <w:tcPr>
            <w:tcW w:w="1134" w:type="dxa"/>
            <w:noWrap/>
            <w:hideMark/>
          </w:tcPr>
          <w:p w14:paraId="37B8DF36" w14:textId="77777777" w:rsidR="001F6893" w:rsidRPr="00680EC7" w:rsidRDefault="001F6893" w:rsidP="00680EC7">
            <w:pPr>
              <w:rPr>
                <w:b/>
                <w:bCs/>
              </w:rPr>
            </w:pPr>
            <w:r w:rsidRPr="00680EC7">
              <w:rPr>
                <w:b/>
                <w:bCs/>
              </w:rPr>
              <w:t>294.8926</w:t>
            </w:r>
          </w:p>
        </w:tc>
        <w:tc>
          <w:tcPr>
            <w:tcW w:w="1134" w:type="dxa"/>
            <w:noWrap/>
            <w:hideMark/>
          </w:tcPr>
          <w:p w14:paraId="4A57DCEE" w14:textId="77777777" w:rsidR="001F6893" w:rsidRPr="00680EC7" w:rsidRDefault="001F6893" w:rsidP="00680EC7">
            <w:pPr>
              <w:rPr>
                <w:b/>
                <w:bCs/>
              </w:rPr>
            </w:pPr>
            <w:r w:rsidRPr="00680EC7">
              <w:rPr>
                <w:b/>
                <w:bCs/>
              </w:rPr>
              <w:t>303.0081</w:t>
            </w:r>
          </w:p>
        </w:tc>
        <w:tc>
          <w:tcPr>
            <w:tcW w:w="1134" w:type="dxa"/>
            <w:noWrap/>
            <w:hideMark/>
          </w:tcPr>
          <w:p w14:paraId="27C366C9" w14:textId="77777777" w:rsidR="001F6893" w:rsidRPr="00680EC7" w:rsidRDefault="001F6893" w:rsidP="00680EC7">
            <w:pPr>
              <w:rPr>
                <w:b/>
                <w:bCs/>
              </w:rPr>
            </w:pPr>
            <w:r w:rsidRPr="00680EC7">
              <w:rPr>
                <w:b/>
                <w:bCs/>
              </w:rPr>
              <w:t>295.3257</w:t>
            </w:r>
          </w:p>
        </w:tc>
        <w:tc>
          <w:tcPr>
            <w:tcW w:w="1134" w:type="dxa"/>
            <w:noWrap/>
            <w:hideMark/>
          </w:tcPr>
          <w:p w14:paraId="0E4AFC12" w14:textId="77777777" w:rsidR="001F6893" w:rsidRPr="00680EC7" w:rsidRDefault="001F6893" w:rsidP="00680EC7">
            <w:pPr>
              <w:rPr>
                <w:b/>
                <w:bCs/>
              </w:rPr>
            </w:pPr>
            <w:r w:rsidRPr="00680EC7">
              <w:rPr>
                <w:b/>
                <w:bCs/>
              </w:rPr>
              <w:t>304.4473</w:t>
            </w:r>
          </w:p>
        </w:tc>
        <w:tc>
          <w:tcPr>
            <w:tcW w:w="1134" w:type="dxa"/>
            <w:noWrap/>
            <w:hideMark/>
          </w:tcPr>
          <w:p w14:paraId="6DB50A37" w14:textId="77777777" w:rsidR="001F6893" w:rsidRPr="00680EC7" w:rsidRDefault="001F6893" w:rsidP="00680EC7">
            <w:pPr>
              <w:rPr>
                <w:b/>
                <w:bCs/>
              </w:rPr>
            </w:pPr>
            <w:r w:rsidRPr="00680EC7">
              <w:rPr>
                <w:b/>
                <w:bCs/>
              </w:rPr>
              <w:t>314.554</w:t>
            </w:r>
          </w:p>
        </w:tc>
        <w:tc>
          <w:tcPr>
            <w:tcW w:w="1134" w:type="dxa"/>
            <w:noWrap/>
            <w:hideMark/>
          </w:tcPr>
          <w:p w14:paraId="5555CB5A" w14:textId="77777777" w:rsidR="001F6893" w:rsidRPr="00680EC7" w:rsidRDefault="001F6893" w:rsidP="00680EC7">
            <w:pPr>
              <w:rPr>
                <w:b/>
                <w:bCs/>
              </w:rPr>
            </w:pPr>
            <w:r w:rsidRPr="00680EC7">
              <w:rPr>
                <w:b/>
                <w:bCs/>
              </w:rPr>
              <w:t>304.5377</w:t>
            </w:r>
          </w:p>
        </w:tc>
        <w:tc>
          <w:tcPr>
            <w:tcW w:w="1134" w:type="dxa"/>
            <w:noWrap/>
            <w:hideMark/>
          </w:tcPr>
          <w:p w14:paraId="576720C6" w14:textId="77777777" w:rsidR="001F6893" w:rsidRPr="00680EC7" w:rsidRDefault="001F6893" w:rsidP="00680EC7">
            <w:pPr>
              <w:rPr>
                <w:b/>
                <w:bCs/>
              </w:rPr>
            </w:pPr>
            <w:r w:rsidRPr="00680EC7">
              <w:rPr>
                <w:b/>
                <w:bCs/>
              </w:rPr>
              <w:t>292.659</w:t>
            </w:r>
          </w:p>
        </w:tc>
        <w:tc>
          <w:tcPr>
            <w:tcW w:w="1134" w:type="dxa"/>
            <w:noWrap/>
            <w:hideMark/>
          </w:tcPr>
          <w:p w14:paraId="2A61270B" w14:textId="77777777" w:rsidR="001F6893" w:rsidRPr="00680EC7" w:rsidRDefault="001F6893" w:rsidP="00680EC7">
            <w:pPr>
              <w:rPr>
                <w:b/>
                <w:bCs/>
              </w:rPr>
            </w:pPr>
            <w:r w:rsidRPr="00680EC7">
              <w:rPr>
                <w:b/>
                <w:bCs/>
              </w:rPr>
              <w:t>288.9579</w:t>
            </w:r>
          </w:p>
        </w:tc>
        <w:tc>
          <w:tcPr>
            <w:tcW w:w="1134" w:type="dxa"/>
            <w:noWrap/>
            <w:hideMark/>
          </w:tcPr>
          <w:p w14:paraId="6C23A60A" w14:textId="77777777" w:rsidR="001F6893" w:rsidRPr="00680EC7" w:rsidRDefault="001F6893" w:rsidP="00680EC7">
            <w:pPr>
              <w:rPr>
                <w:b/>
                <w:bCs/>
              </w:rPr>
            </w:pPr>
            <w:r w:rsidRPr="00680EC7">
              <w:rPr>
                <w:b/>
                <w:bCs/>
              </w:rPr>
              <w:t>295.4584</w:t>
            </w:r>
          </w:p>
        </w:tc>
      </w:tr>
    </w:tbl>
    <w:p w14:paraId="54ED76D1" w14:textId="1869F272" w:rsidR="00680EC7" w:rsidRDefault="00680EC7" w:rsidP="00DD05AD"/>
    <w:p w14:paraId="37797764" w14:textId="07A3E23D" w:rsidR="004046EF" w:rsidRDefault="004046EF" w:rsidP="004046EF">
      <w:pPr>
        <w:spacing w:after="240"/>
      </w:pPr>
      <w:r>
        <w:t>Raw data for Section 4.4.2.2 with 7 active nodes</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gridCol w:w="1133"/>
      </w:tblGrid>
      <w:tr w:rsidR="001F6893" w:rsidRPr="004046EF" w14:paraId="0F062DDF" w14:textId="77777777" w:rsidTr="00B003E2">
        <w:trPr>
          <w:trHeight w:val="246"/>
        </w:trPr>
        <w:tc>
          <w:tcPr>
            <w:tcW w:w="1133" w:type="dxa"/>
          </w:tcPr>
          <w:p w14:paraId="147B08A0" w14:textId="77777777" w:rsidR="001F6893" w:rsidRPr="004046EF" w:rsidRDefault="001F6893" w:rsidP="004046EF"/>
        </w:tc>
        <w:tc>
          <w:tcPr>
            <w:tcW w:w="1133" w:type="dxa"/>
            <w:noWrap/>
            <w:hideMark/>
          </w:tcPr>
          <w:p w14:paraId="0640DED5" w14:textId="36D13F6D" w:rsidR="001F6893" w:rsidRPr="004046EF" w:rsidRDefault="001F6893" w:rsidP="004046EF">
            <w:r w:rsidRPr="004046EF">
              <w:t>Tx01</w:t>
            </w:r>
          </w:p>
        </w:tc>
        <w:tc>
          <w:tcPr>
            <w:tcW w:w="1133" w:type="dxa"/>
            <w:noWrap/>
            <w:hideMark/>
          </w:tcPr>
          <w:p w14:paraId="01B136EC" w14:textId="77777777" w:rsidR="001F6893" w:rsidRPr="004046EF" w:rsidRDefault="001F6893" w:rsidP="004046EF">
            <w:r w:rsidRPr="004046EF">
              <w:t>Tx02</w:t>
            </w:r>
          </w:p>
        </w:tc>
        <w:tc>
          <w:tcPr>
            <w:tcW w:w="1133" w:type="dxa"/>
            <w:noWrap/>
            <w:hideMark/>
          </w:tcPr>
          <w:p w14:paraId="0694AF4A" w14:textId="77777777" w:rsidR="001F6893" w:rsidRPr="004046EF" w:rsidRDefault="001F6893" w:rsidP="004046EF">
            <w:r w:rsidRPr="004046EF">
              <w:t>Tx03</w:t>
            </w:r>
          </w:p>
        </w:tc>
        <w:tc>
          <w:tcPr>
            <w:tcW w:w="1133" w:type="dxa"/>
            <w:noWrap/>
            <w:hideMark/>
          </w:tcPr>
          <w:p w14:paraId="11155C2A" w14:textId="77777777" w:rsidR="001F6893" w:rsidRPr="004046EF" w:rsidRDefault="001F6893" w:rsidP="004046EF">
            <w:r w:rsidRPr="004046EF">
              <w:t>Tx04</w:t>
            </w:r>
          </w:p>
        </w:tc>
        <w:tc>
          <w:tcPr>
            <w:tcW w:w="1133" w:type="dxa"/>
            <w:noWrap/>
            <w:hideMark/>
          </w:tcPr>
          <w:p w14:paraId="7B7D7D27" w14:textId="77777777" w:rsidR="001F6893" w:rsidRPr="004046EF" w:rsidRDefault="001F6893" w:rsidP="004046EF">
            <w:r w:rsidRPr="004046EF">
              <w:t>Tx05</w:t>
            </w:r>
          </w:p>
        </w:tc>
        <w:tc>
          <w:tcPr>
            <w:tcW w:w="1133" w:type="dxa"/>
            <w:noWrap/>
            <w:hideMark/>
          </w:tcPr>
          <w:p w14:paraId="1837442F" w14:textId="77777777" w:rsidR="001F6893" w:rsidRPr="004046EF" w:rsidRDefault="001F6893" w:rsidP="004046EF">
            <w:r w:rsidRPr="004046EF">
              <w:t>Tx06</w:t>
            </w:r>
          </w:p>
        </w:tc>
        <w:tc>
          <w:tcPr>
            <w:tcW w:w="1133" w:type="dxa"/>
            <w:noWrap/>
            <w:hideMark/>
          </w:tcPr>
          <w:p w14:paraId="1B3F7673" w14:textId="77777777" w:rsidR="001F6893" w:rsidRPr="004046EF" w:rsidRDefault="001F6893" w:rsidP="004046EF">
            <w:r w:rsidRPr="004046EF">
              <w:t>Tx07</w:t>
            </w:r>
          </w:p>
        </w:tc>
        <w:tc>
          <w:tcPr>
            <w:tcW w:w="1133" w:type="dxa"/>
            <w:noWrap/>
            <w:hideMark/>
          </w:tcPr>
          <w:p w14:paraId="6CAFD62B" w14:textId="77777777" w:rsidR="001F6893" w:rsidRPr="004046EF" w:rsidRDefault="001F6893" w:rsidP="004046EF">
            <w:r w:rsidRPr="004046EF">
              <w:t>Tx08</w:t>
            </w:r>
          </w:p>
        </w:tc>
        <w:tc>
          <w:tcPr>
            <w:tcW w:w="1133" w:type="dxa"/>
            <w:noWrap/>
            <w:hideMark/>
          </w:tcPr>
          <w:p w14:paraId="30B818E6" w14:textId="77777777" w:rsidR="001F6893" w:rsidRPr="004046EF" w:rsidRDefault="001F6893" w:rsidP="004046EF">
            <w:r w:rsidRPr="004046EF">
              <w:t>Tx09</w:t>
            </w:r>
          </w:p>
        </w:tc>
        <w:tc>
          <w:tcPr>
            <w:tcW w:w="1133" w:type="dxa"/>
            <w:noWrap/>
            <w:hideMark/>
          </w:tcPr>
          <w:p w14:paraId="219FEAFA" w14:textId="77777777" w:rsidR="001F6893" w:rsidRPr="004046EF" w:rsidRDefault="001F6893" w:rsidP="004046EF">
            <w:r w:rsidRPr="004046EF">
              <w:t>Tx10</w:t>
            </w:r>
          </w:p>
        </w:tc>
      </w:tr>
      <w:tr w:rsidR="001F6893" w:rsidRPr="004046EF" w14:paraId="162703D8" w14:textId="77777777" w:rsidTr="00B003E2">
        <w:trPr>
          <w:trHeight w:val="246"/>
        </w:trPr>
        <w:tc>
          <w:tcPr>
            <w:tcW w:w="1133" w:type="dxa"/>
            <w:vMerge w:val="restart"/>
          </w:tcPr>
          <w:p w14:paraId="4A9A8722" w14:textId="175BD363" w:rsidR="001F6893" w:rsidRPr="004046EF" w:rsidRDefault="001F6893" w:rsidP="004046EF">
            <w:r>
              <w:t>Process Time</w:t>
            </w:r>
          </w:p>
        </w:tc>
        <w:tc>
          <w:tcPr>
            <w:tcW w:w="1133" w:type="dxa"/>
            <w:noWrap/>
            <w:hideMark/>
          </w:tcPr>
          <w:p w14:paraId="7B1A8E90" w14:textId="4F06954D" w:rsidR="001F6893" w:rsidRPr="004046EF" w:rsidRDefault="001F6893" w:rsidP="004046EF">
            <w:r w:rsidRPr="004046EF">
              <w:t>2.68073</w:t>
            </w:r>
          </w:p>
        </w:tc>
        <w:tc>
          <w:tcPr>
            <w:tcW w:w="1133" w:type="dxa"/>
            <w:noWrap/>
            <w:hideMark/>
          </w:tcPr>
          <w:p w14:paraId="44DC2040" w14:textId="77777777" w:rsidR="001F6893" w:rsidRPr="004046EF" w:rsidRDefault="001F6893" w:rsidP="004046EF">
            <w:r w:rsidRPr="004046EF">
              <w:t>3.151614</w:t>
            </w:r>
          </w:p>
        </w:tc>
        <w:tc>
          <w:tcPr>
            <w:tcW w:w="1133" w:type="dxa"/>
            <w:noWrap/>
            <w:hideMark/>
          </w:tcPr>
          <w:p w14:paraId="4BCE0D7E" w14:textId="77777777" w:rsidR="001F6893" w:rsidRPr="004046EF" w:rsidRDefault="001F6893" w:rsidP="004046EF">
            <w:r w:rsidRPr="004046EF">
              <w:t>2.661582</w:t>
            </w:r>
          </w:p>
        </w:tc>
        <w:tc>
          <w:tcPr>
            <w:tcW w:w="1133" w:type="dxa"/>
            <w:noWrap/>
            <w:hideMark/>
          </w:tcPr>
          <w:p w14:paraId="3AE8773C" w14:textId="77777777" w:rsidR="001F6893" w:rsidRPr="004046EF" w:rsidRDefault="001F6893" w:rsidP="004046EF">
            <w:r w:rsidRPr="004046EF">
              <w:t>5.237348</w:t>
            </w:r>
          </w:p>
        </w:tc>
        <w:tc>
          <w:tcPr>
            <w:tcW w:w="1133" w:type="dxa"/>
            <w:noWrap/>
            <w:hideMark/>
          </w:tcPr>
          <w:p w14:paraId="0333182F" w14:textId="77777777" w:rsidR="001F6893" w:rsidRPr="004046EF" w:rsidRDefault="001F6893" w:rsidP="004046EF">
            <w:r w:rsidRPr="004046EF">
              <w:t>4.541333</w:t>
            </w:r>
          </w:p>
        </w:tc>
        <w:tc>
          <w:tcPr>
            <w:tcW w:w="1133" w:type="dxa"/>
            <w:noWrap/>
            <w:hideMark/>
          </w:tcPr>
          <w:p w14:paraId="5A337F51" w14:textId="77777777" w:rsidR="001F6893" w:rsidRPr="004046EF" w:rsidRDefault="001F6893" w:rsidP="004046EF">
            <w:r w:rsidRPr="004046EF">
              <w:t>3.311541</w:t>
            </w:r>
          </w:p>
        </w:tc>
        <w:tc>
          <w:tcPr>
            <w:tcW w:w="1133" w:type="dxa"/>
            <w:noWrap/>
            <w:hideMark/>
          </w:tcPr>
          <w:p w14:paraId="04A821C5" w14:textId="77777777" w:rsidR="001F6893" w:rsidRPr="004046EF" w:rsidRDefault="001F6893" w:rsidP="004046EF">
            <w:r w:rsidRPr="004046EF">
              <w:t>6.615839</w:t>
            </w:r>
          </w:p>
        </w:tc>
        <w:tc>
          <w:tcPr>
            <w:tcW w:w="1133" w:type="dxa"/>
            <w:noWrap/>
            <w:hideMark/>
          </w:tcPr>
          <w:p w14:paraId="412436CB" w14:textId="77777777" w:rsidR="001F6893" w:rsidRPr="004046EF" w:rsidRDefault="001F6893" w:rsidP="004046EF">
            <w:r w:rsidRPr="004046EF">
              <w:t>5.640675</w:t>
            </w:r>
          </w:p>
        </w:tc>
        <w:tc>
          <w:tcPr>
            <w:tcW w:w="1133" w:type="dxa"/>
            <w:noWrap/>
            <w:hideMark/>
          </w:tcPr>
          <w:p w14:paraId="2556D460" w14:textId="77777777" w:rsidR="001F6893" w:rsidRPr="004046EF" w:rsidRDefault="001F6893" w:rsidP="004046EF">
            <w:r w:rsidRPr="004046EF">
              <w:t>7.618481</w:t>
            </w:r>
          </w:p>
        </w:tc>
        <w:tc>
          <w:tcPr>
            <w:tcW w:w="1133" w:type="dxa"/>
            <w:noWrap/>
            <w:hideMark/>
          </w:tcPr>
          <w:p w14:paraId="0F1E3D6C" w14:textId="77777777" w:rsidR="001F6893" w:rsidRPr="004046EF" w:rsidRDefault="001F6893" w:rsidP="004046EF">
            <w:r w:rsidRPr="004046EF">
              <w:t>4.11658</w:t>
            </w:r>
          </w:p>
        </w:tc>
      </w:tr>
      <w:tr w:rsidR="001F6893" w:rsidRPr="004046EF" w14:paraId="167DBFFF" w14:textId="77777777" w:rsidTr="00B003E2">
        <w:trPr>
          <w:trHeight w:val="246"/>
        </w:trPr>
        <w:tc>
          <w:tcPr>
            <w:tcW w:w="1133" w:type="dxa"/>
            <w:vMerge/>
          </w:tcPr>
          <w:p w14:paraId="7EEB36CB" w14:textId="77777777" w:rsidR="001F6893" w:rsidRPr="004046EF" w:rsidRDefault="001F6893" w:rsidP="004046EF"/>
        </w:tc>
        <w:tc>
          <w:tcPr>
            <w:tcW w:w="1133" w:type="dxa"/>
            <w:noWrap/>
            <w:hideMark/>
          </w:tcPr>
          <w:p w14:paraId="71CB445E" w14:textId="253F0D3A" w:rsidR="001F6893" w:rsidRPr="004046EF" w:rsidRDefault="001F6893" w:rsidP="004046EF">
            <w:r w:rsidRPr="004046EF">
              <w:t>4.372585</w:t>
            </w:r>
          </w:p>
        </w:tc>
        <w:tc>
          <w:tcPr>
            <w:tcW w:w="1133" w:type="dxa"/>
            <w:noWrap/>
            <w:hideMark/>
          </w:tcPr>
          <w:p w14:paraId="1E0AAE41" w14:textId="77777777" w:rsidR="001F6893" w:rsidRPr="004046EF" w:rsidRDefault="001F6893" w:rsidP="004046EF">
            <w:r w:rsidRPr="004046EF">
              <w:t>6.394495</w:t>
            </w:r>
          </w:p>
        </w:tc>
        <w:tc>
          <w:tcPr>
            <w:tcW w:w="1133" w:type="dxa"/>
            <w:noWrap/>
            <w:hideMark/>
          </w:tcPr>
          <w:p w14:paraId="1ACBC0DE" w14:textId="77777777" w:rsidR="001F6893" w:rsidRPr="004046EF" w:rsidRDefault="001F6893" w:rsidP="004046EF">
            <w:r w:rsidRPr="004046EF">
              <w:t>2.216457</w:t>
            </w:r>
          </w:p>
        </w:tc>
        <w:tc>
          <w:tcPr>
            <w:tcW w:w="1133" w:type="dxa"/>
            <w:noWrap/>
            <w:hideMark/>
          </w:tcPr>
          <w:p w14:paraId="15B2C28B" w14:textId="77777777" w:rsidR="001F6893" w:rsidRPr="004046EF" w:rsidRDefault="001F6893" w:rsidP="004046EF">
            <w:r w:rsidRPr="004046EF">
              <w:t>2.758618</w:t>
            </w:r>
          </w:p>
        </w:tc>
        <w:tc>
          <w:tcPr>
            <w:tcW w:w="1133" w:type="dxa"/>
            <w:noWrap/>
            <w:hideMark/>
          </w:tcPr>
          <w:p w14:paraId="05DE0353" w14:textId="77777777" w:rsidR="001F6893" w:rsidRPr="004046EF" w:rsidRDefault="001F6893" w:rsidP="004046EF">
            <w:r w:rsidRPr="004046EF">
              <w:t>3.496835</w:t>
            </w:r>
          </w:p>
        </w:tc>
        <w:tc>
          <w:tcPr>
            <w:tcW w:w="1133" w:type="dxa"/>
            <w:noWrap/>
            <w:hideMark/>
          </w:tcPr>
          <w:p w14:paraId="31323CCD" w14:textId="77777777" w:rsidR="001F6893" w:rsidRPr="004046EF" w:rsidRDefault="001F6893" w:rsidP="004046EF">
            <w:r w:rsidRPr="004046EF">
              <w:t>4.551798</w:t>
            </w:r>
          </w:p>
        </w:tc>
        <w:tc>
          <w:tcPr>
            <w:tcW w:w="1133" w:type="dxa"/>
            <w:noWrap/>
            <w:hideMark/>
          </w:tcPr>
          <w:p w14:paraId="6F536068" w14:textId="77777777" w:rsidR="001F6893" w:rsidRPr="004046EF" w:rsidRDefault="001F6893" w:rsidP="004046EF">
            <w:r w:rsidRPr="004046EF">
              <w:t>2.835121</w:t>
            </w:r>
          </w:p>
        </w:tc>
        <w:tc>
          <w:tcPr>
            <w:tcW w:w="1133" w:type="dxa"/>
            <w:noWrap/>
            <w:hideMark/>
          </w:tcPr>
          <w:p w14:paraId="6CA6711C" w14:textId="77777777" w:rsidR="001F6893" w:rsidRPr="004046EF" w:rsidRDefault="001F6893" w:rsidP="004046EF">
            <w:r w:rsidRPr="004046EF">
              <w:t>2.684245</w:t>
            </w:r>
          </w:p>
        </w:tc>
        <w:tc>
          <w:tcPr>
            <w:tcW w:w="1133" w:type="dxa"/>
            <w:noWrap/>
            <w:hideMark/>
          </w:tcPr>
          <w:p w14:paraId="484E3EC6" w14:textId="77777777" w:rsidR="001F6893" w:rsidRPr="004046EF" w:rsidRDefault="001F6893" w:rsidP="004046EF">
            <w:r w:rsidRPr="004046EF">
              <w:t>3.399676</w:t>
            </w:r>
          </w:p>
        </w:tc>
        <w:tc>
          <w:tcPr>
            <w:tcW w:w="1133" w:type="dxa"/>
            <w:noWrap/>
            <w:hideMark/>
          </w:tcPr>
          <w:p w14:paraId="7CCB18A7" w14:textId="77777777" w:rsidR="001F6893" w:rsidRPr="004046EF" w:rsidRDefault="001F6893" w:rsidP="004046EF">
            <w:r w:rsidRPr="004046EF">
              <w:t>2.324835</w:t>
            </w:r>
          </w:p>
        </w:tc>
      </w:tr>
      <w:tr w:rsidR="001F6893" w:rsidRPr="004046EF" w14:paraId="3A0E07F3" w14:textId="77777777" w:rsidTr="00B003E2">
        <w:trPr>
          <w:trHeight w:val="246"/>
        </w:trPr>
        <w:tc>
          <w:tcPr>
            <w:tcW w:w="1133" w:type="dxa"/>
            <w:vMerge/>
          </w:tcPr>
          <w:p w14:paraId="03648107" w14:textId="77777777" w:rsidR="001F6893" w:rsidRPr="004046EF" w:rsidRDefault="001F6893" w:rsidP="004046EF"/>
        </w:tc>
        <w:tc>
          <w:tcPr>
            <w:tcW w:w="1133" w:type="dxa"/>
            <w:noWrap/>
            <w:hideMark/>
          </w:tcPr>
          <w:p w14:paraId="713B60E4" w14:textId="20A209F3" w:rsidR="001F6893" w:rsidRPr="004046EF" w:rsidRDefault="001F6893" w:rsidP="004046EF">
            <w:r w:rsidRPr="004046EF">
              <w:t>2.215025</w:t>
            </w:r>
          </w:p>
        </w:tc>
        <w:tc>
          <w:tcPr>
            <w:tcW w:w="1133" w:type="dxa"/>
            <w:noWrap/>
            <w:hideMark/>
          </w:tcPr>
          <w:p w14:paraId="0E010111" w14:textId="77777777" w:rsidR="001F6893" w:rsidRPr="004046EF" w:rsidRDefault="001F6893" w:rsidP="004046EF">
            <w:r w:rsidRPr="004046EF">
              <w:t>6.994962</w:t>
            </w:r>
          </w:p>
        </w:tc>
        <w:tc>
          <w:tcPr>
            <w:tcW w:w="1133" w:type="dxa"/>
            <w:noWrap/>
            <w:hideMark/>
          </w:tcPr>
          <w:p w14:paraId="5792B4ED" w14:textId="77777777" w:rsidR="001F6893" w:rsidRPr="004046EF" w:rsidRDefault="001F6893" w:rsidP="004046EF">
            <w:r w:rsidRPr="004046EF">
              <w:t>2.293773</w:t>
            </w:r>
          </w:p>
        </w:tc>
        <w:tc>
          <w:tcPr>
            <w:tcW w:w="1133" w:type="dxa"/>
            <w:noWrap/>
            <w:hideMark/>
          </w:tcPr>
          <w:p w14:paraId="3233DA70" w14:textId="77777777" w:rsidR="001F6893" w:rsidRPr="004046EF" w:rsidRDefault="001F6893" w:rsidP="004046EF">
            <w:r w:rsidRPr="004046EF">
              <w:t>2.643011</w:t>
            </w:r>
          </w:p>
        </w:tc>
        <w:tc>
          <w:tcPr>
            <w:tcW w:w="1133" w:type="dxa"/>
            <w:noWrap/>
            <w:hideMark/>
          </w:tcPr>
          <w:p w14:paraId="0A4FDB93" w14:textId="77777777" w:rsidR="001F6893" w:rsidRPr="004046EF" w:rsidRDefault="001F6893" w:rsidP="004046EF">
            <w:r w:rsidRPr="004046EF">
              <w:t>2.40669</w:t>
            </w:r>
          </w:p>
        </w:tc>
        <w:tc>
          <w:tcPr>
            <w:tcW w:w="1133" w:type="dxa"/>
            <w:noWrap/>
            <w:hideMark/>
          </w:tcPr>
          <w:p w14:paraId="34A7448F" w14:textId="77777777" w:rsidR="001F6893" w:rsidRPr="004046EF" w:rsidRDefault="001F6893" w:rsidP="004046EF">
            <w:r w:rsidRPr="004046EF">
              <w:t>5.827773</w:t>
            </w:r>
          </w:p>
        </w:tc>
        <w:tc>
          <w:tcPr>
            <w:tcW w:w="1133" w:type="dxa"/>
            <w:noWrap/>
            <w:hideMark/>
          </w:tcPr>
          <w:p w14:paraId="0FFDF798" w14:textId="77777777" w:rsidR="001F6893" w:rsidRPr="004046EF" w:rsidRDefault="001F6893" w:rsidP="004046EF">
            <w:r w:rsidRPr="004046EF">
              <w:t>2.840869</w:t>
            </w:r>
          </w:p>
        </w:tc>
        <w:tc>
          <w:tcPr>
            <w:tcW w:w="1133" w:type="dxa"/>
            <w:noWrap/>
            <w:hideMark/>
          </w:tcPr>
          <w:p w14:paraId="1D104D4D" w14:textId="77777777" w:rsidR="001F6893" w:rsidRPr="004046EF" w:rsidRDefault="001F6893" w:rsidP="004046EF">
            <w:r w:rsidRPr="004046EF">
              <w:t>2.590497</w:t>
            </w:r>
          </w:p>
        </w:tc>
        <w:tc>
          <w:tcPr>
            <w:tcW w:w="1133" w:type="dxa"/>
            <w:noWrap/>
            <w:hideMark/>
          </w:tcPr>
          <w:p w14:paraId="1572369A" w14:textId="77777777" w:rsidR="001F6893" w:rsidRPr="004046EF" w:rsidRDefault="001F6893" w:rsidP="004046EF">
            <w:r w:rsidRPr="004046EF">
              <w:t>2.883383</w:t>
            </w:r>
          </w:p>
        </w:tc>
        <w:tc>
          <w:tcPr>
            <w:tcW w:w="1133" w:type="dxa"/>
            <w:noWrap/>
            <w:hideMark/>
          </w:tcPr>
          <w:p w14:paraId="59A56B30" w14:textId="77777777" w:rsidR="001F6893" w:rsidRPr="004046EF" w:rsidRDefault="001F6893" w:rsidP="004046EF">
            <w:r w:rsidRPr="004046EF">
              <w:t>7.156621</w:t>
            </w:r>
          </w:p>
        </w:tc>
      </w:tr>
      <w:tr w:rsidR="001F6893" w:rsidRPr="004046EF" w14:paraId="7423D410" w14:textId="77777777" w:rsidTr="00B003E2">
        <w:trPr>
          <w:trHeight w:val="246"/>
        </w:trPr>
        <w:tc>
          <w:tcPr>
            <w:tcW w:w="1133" w:type="dxa"/>
            <w:vMerge/>
          </w:tcPr>
          <w:p w14:paraId="16ACAF3D" w14:textId="77777777" w:rsidR="001F6893" w:rsidRPr="004046EF" w:rsidRDefault="001F6893" w:rsidP="004046EF"/>
        </w:tc>
        <w:tc>
          <w:tcPr>
            <w:tcW w:w="1133" w:type="dxa"/>
            <w:noWrap/>
            <w:hideMark/>
          </w:tcPr>
          <w:p w14:paraId="4753C440" w14:textId="41B6A38A" w:rsidR="001F6893" w:rsidRPr="004046EF" w:rsidRDefault="001F6893" w:rsidP="004046EF">
            <w:r w:rsidRPr="004046EF">
              <w:t>4.824055</w:t>
            </w:r>
          </w:p>
        </w:tc>
        <w:tc>
          <w:tcPr>
            <w:tcW w:w="1133" w:type="dxa"/>
            <w:noWrap/>
            <w:hideMark/>
          </w:tcPr>
          <w:p w14:paraId="739CB652" w14:textId="77777777" w:rsidR="001F6893" w:rsidRPr="004046EF" w:rsidRDefault="001F6893" w:rsidP="004046EF">
            <w:r w:rsidRPr="004046EF">
              <w:t>2.954028</w:t>
            </w:r>
          </w:p>
        </w:tc>
        <w:tc>
          <w:tcPr>
            <w:tcW w:w="1133" w:type="dxa"/>
            <w:noWrap/>
            <w:hideMark/>
          </w:tcPr>
          <w:p w14:paraId="5E0B5748" w14:textId="77777777" w:rsidR="001F6893" w:rsidRPr="004046EF" w:rsidRDefault="001F6893" w:rsidP="004046EF">
            <w:r w:rsidRPr="004046EF">
              <w:t>6.703593</w:t>
            </w:r>
          </w:p>
        </w:tc>
        <w:tc>
          <w:tcPr>
            <w:tcW w:w="1133" w:type="dxa"/>
            <w:noWrap/>
            <w:hideMark/>
          </w:tcPr>
          <w:p w14:paraId="742049C8" w14:textId="77777777" w:rsidR="001F6893" w:rsidRPr="004046EF" w:rsidRDefault="001F6893" w:rsidP="004046EF">
            <w:r w:rsidRPr="004046EF">
              <w:t>2.954469</w:t>
            </w:r>
          </w:p>
        </w:tc>
        <w:tc>
          <w:tcPr>
            <w:tcW w:w="1133" w:type="dxa"/>
            <w:noWrap/>
            <w:hideMark/>
          </w:tcPr>
          <w:p w14:paraId="15BB7BB0" w14:textId="77777777" w:rsidR="001F6893" w:rsidRPr="004046EF" w:rsidRDefault="001F6893" w:rsidP="004046EF">
            <w:r w:rsidRPr="004046EF">
              <w:t>6.882535</w:t>
            </w:r>
          </w:p>
        </w:tc>
        <w:tc>
          <w:tcPr>
            <w:tcW w:w="1133" w:type="dxa"/>
            <w:noWrap/>
            <w:hideMark/>
          </w:tcPr>
          <w:p w14:paraId="5484D67E" w14:textId="77777777" w:rsidR="001F6893" w:rsidRPr="004046EF" w:rsidRDefault="001F6893" w:rsidP="004046EF">
            <w:r w:rsidRPr="004046EF">
              <w:t>2.816632</w:t>
            </w:r>
          </w:p>
        </w:tc>
        <w:tc>
          <w:tcPr>
            <w:tcW w:w="1133" w:type="dxa"/>
            <w:noWrap/>
            <w:hideMark/>
          </w:tcPr>
          <w:p w14:paraId="07258B86" w14:textId="77777777" w:rsidR="001F6893" w:rsidRPr="004046EF" w:rsidRDefault="001F6893" w:rsidP="004046EF">
            <w:r w:rsidRPr="004046EF">
              <w:t>2.436429</w:t>
            </w:r>
          </w:p>
        </w:tc>
        <w:tc>
          <w:tcPr>
            <w:tcW w:w="1133" w:type="dxa"/>
            <w:noWrap/>
            <w:hideMark/>
          </w:tcPr>
          <w:p w14:paraId="46664ECC" w14:textId="77777777" w:rsidR="001F6893" w:rsidRPr="004046EF" w:rsidRDefault="001F6893" w:rsidP="004046EF">
            <w:r w:rsidRPr="004046EF">
              <w:t>3.630659</w:t>
            </w:r>
          </w:p>
        </w:tc>
        <w:tc>
          <w:tcPr>
            <w:tcW w:w="1133" w:type="dxa"/>
            <w:noWrap/>
            <w:hideMark/>
          </w:tcPr>
          <w:p w14:paraId="5DE9CE03" w14:textId="77777777" w:rsidR="001F6893" w:rsidRPr="004046EF" w:rsidRDefault="001F6893" w:rsidP="004046EF">
            <w:r w:rsidRPr="004046EF">
              <w:t>2.657426</w:t>
            </w:r>
          </w:p>
        </w:tc>
        <w:tc>
          <w:tcPr>
            <w:tcW w:w="1133" w:type="dxa"/>
            <w:noWrap/>
            <w:hideMark/>
          </w:tcPr>
          <w:p w14:paraId="6D912420" w14:textId="77777777" w:rsidR="001F6893" w:rsidRPr="004046EF" w:rsidRDefault="001F6893" w:rsidP="004046EF">
            <w:r w:rsidRPr="004046EF">
              <w:t>2.540885</w:t>
            </w:r>
          </w:p>
        </w:tc>
      </w:tr>
      <w:tr w:rsidR="001F6893" w:rsidRPr="004046EF" w14:paraId="52AAA913" w14:textId="77777777" w:rsidTr="00B003E2">
        <w:trPr>
          <w:trHeight w:val="246"/>
        </w:trPr>
        <w:tc>
          <w:tcPr>
            <w:tcW w:w="1133" w:type="dxa"/>
            <w:vMerge/>
          </w:tcPr>
          <w:p w14:paraId="0F787657" w14:textId="77777777" w:rsidR="001F6893" w:rsidRPr="004046EF" w:rsidRDefault="001F6893" w:rsidP="004046EF"/>
        </w:tc>
        <w:tc>
          <w:tcPr>
            <w:tcW w:w="1133" w:type="dxa"/>
            <w:noWrap/>
            <w:hideMark/>
          </w:tcPr>
          <w:p w14:paraId="1D8B4E25" w14:textId="79CB8349" w:rsidR="001F6893" w:rsidRPr="004046EF" w:rsidRDefault="001F6893" w:rsidP="004046EF">
            <w:r w:rsidRPr="004046EF">
              <w:t>2.484757</w:t>
            </w:r>
          </w:p>
        </w:tc>
        <w:tc>
          <w:tcPr>
            <w:tcW w:w="1133" w:type="dxa"/>
            <w:noWrap/>
            <w:hideMark/>
          </w:tcPr>
          <w:p w14:paraId="04419D50" w14:textId="77777777" w:rsidR="001F6893" w:rsidRPr="004046EF" w:rsidRDefault="001F6893" w:rsidP="004046EF">
            <w:r w:rsidRPr="004046EF">
              <w:t>2.169813</w:t>
            </w:r>
          </w:p>
        </w:tc>
        <w:tc>
          <w:tcPr>
            <w:tcW w:w="1133" w:type="dxa"/>
            <w:noWrap/>
            <w:hideMark/>
          </w:tcPr>
          <w:p w14:paraId="643CBE8E" w14:textId="77777777" w:rsidR="001F6893" w:rsidRPr="004046EF" w:rsidRDefault="001F6893" w:rsidP="004046EF">
            <w:r w:rsidRPr="004046EF">
              <w:t>6.365845</w:t>
            </w:r>
          </w:p>
        </w:tc>
        <w:tc>
          <w:tcPr>
            <w:tcW w:w="1133" w:type="dxa"/>
            <w:noWrap/>
            <w:hideMark/>
          </w:tcPr>
          <w:p w14:paraId="09674C25" w14:textId="77777777" w:rsidR="001F6893" w:rsidRPr="004046EF" w:rsidRDefault="001F6893" w:rsidP="004046EF">
            <w:r w:rsidRPr="004046EF">
              <w:t>2.702546</w:t>
            </w:r>
          </w:p>
        </w:tc>
        <w:tc>
          <w:tcPr>
            <w:tcW w:w="1133" w:type="dxa"/>
            <w:noWrap/>
            <w:hideMark/>
          </w:tcPr>
          <w:p w14:paraId="5AE0D2E6" w14:textId="77777777" w:rsidR="001F6893" w:rsidRPr="004046EF" w:rsidRDefault="001F6893" w:rsidP="004046EF">
            <w:r w:rsidRPr="004046EF">
              <w:t>3.435865</w:t>
            </w:r>
          </w:p>
        </w:tc>
        <w:tc>
          <w:tcPr>
            <w:tcW w:w="1133" w:type="dxa"/>
            <w:noWrap/>
            <w:hideMark/>
          </w:tcPr>
          <w:p w14:paraId="7E07A8E1" w14:textId="77777777" w:rsidR="001F6893" w:rsidRPr="004046EF" w:rsidRDefault="001F6893" w:rsidP="004046EF">
            <w:r w:rsidRPr="004046EF">
              <w:t>4.844194</w:t>
            </w:r>
          </w:p>
        </w:tc>
        <w:tc>
          <w:tcPr>
            <w:tcW w:w="1133" w:type="dxa"/>
            <w:noWrap/>
            <w:hideMark/>
          </w:tcPr>
          <w:p w14:paraId="06E6AC17" w14:textId="77777777" w:rsidR="001F6893" w:rsidRPr="004046EF" w:rsidRDefault="001F6893" w:rsidP="004046EF">
            <w:r w:rsidRPr="004046EF">
              <w:t>6.753344</w:t>
            </w:r>
          </w:p>
        </w:tc>
        <w:tc>
          <w:tcPr>
            <w:tcW w:w="1133" w:type="dxa"/>
            <w:noWrap/>
            <w:hideMark/>
          </w:tcPr>
          <w:p w14:paraId="5A6494A4" w14:textId="77777777" w:rsidR="001F6893" w:rsidRPr="004046EF" w:rsidRDefault="001F6893" w:rsidP="004046EF">
            <w:r w:rsidRPr="004046EF">
              <w:t>2.811427</w:t>
            </w:r>
          </w:p>
        </w:tc>
        <w:tc>
          <w:tcPr>
            <w:tcW w:w="1133" w:type="dxa"/>
            <w:noWrap/>
            <w:hideMark/>
          </w:tcPr>
          <w:p w14:paraId="5FA750CF" w14:textId="77777777" w:rsidR="001F6893" w:rsidRPr="004046EF" w:rsidRDefault="001F6893" w:rsidP="004046EF">
            <w:r w:rsidRPr="004046EF">
              <w:t>2.902904</w:t>
            </w:r>
          </w:p>
        </w:tc>
        <w:tc>
          <w:tcPr>
            <w:tcW w:w="1133" w:type="dxa"/>
            <w:noWrap/>
            <w:hideMark/>
          </w:tcPr>
          <w:p w14:paraId="30D4115B" w14:textId="77777777" w:rsidR="001F6893" w:rsidRPr="004046EF" w:rsidRDefault="001F6893" w:rsidP="004046EF">
            <w:r w:rsidRPr="004046EF">
              <w:t>2.322986</w:t>
            </w:r>
          </w:p>
        </w:tc>
      </w:tr>
      <w:tr w:rsidR="001F6893" w:rsidRPr="004046EF" w14:paraId="616D2101" w14:textId="77777777" w:rsidTr="00B003E2">
        <w:trPr>
          <w:trHeight w:val="246"/>
        </w:trPr>
        <w:tc>
          <w:tcPr>
            <w:tcW w:w="1133" w:type="dxa"/>
            <w:vMerge/>
          </w:tcPr>
          <w:p w14:paraId="67E49B5D" w14:textId="77777777" w:rsidR="001F6893" w:rsidRPr="004046EF" w:rsidRDefault="001F6893" w:rsidP="004046EF"/>
        </w:tc>
        <w:tc>
          <w:tcPr>
            <w:tcW w:w="1133" w:type="dxa"/>
            <w:noWrap/>
            <w:hideMark/>
          </w:tcPr>
          <w:p w14:paraId="78250FA5" w14:textId="1B60B3F6" w:rsidR="001F6893" w:rsidRPr="004046EF" w:rsidRDefault="001F6893" w:rsidP="004046EF">
            <w:r w:rsidRPr="004046EF">
              <w:t>6.590677</w:t>
            </w:r>
          </w:p>
        </w:tc>
        <w:tc>
          <w:tcPr>
            <w:tcW w:w="1133" w:type="dxa"/>
            <w:noWrap/>
            <w:hideMark/>
          </w:tcPr>
          <w:p w14:paraId="40D633AA" w14:textId="77777777" w:rsidR="001F6893" w:rsidRPr="004046EF" w:rsidRDefault="001F6893" w:rsidP="004046EF">
            <w:r w:rsidRPr="004046EF">
              <w:t>2.213652</w:t>
            </w:r>
          </w:p>
        </w:tc>
        <w:tc>
          <w:tcPr>
            <w:tcW w:w="1133" w:type="dxa"/>
            <w:noWrap/>
            <w:hideMark/>
          </w:tcPr>
          <w:p w14:paraId="7488CB02" w14:textId="77777777" w:rsidR="001F6893" w:rsidRPr="004046EF" w:rsidRDefault="001F6893" w:rsidP="004046EF">
            <w:r w:rsidRPr="004046EF">
              <w:t>7.392581</w:t>
            </w:r>
          </w:p>
        </w:tc>
        <w:tc>
          <w:tcPr>
            <w:tcW w:w="1133" w:type="dxa"/>
            <w:noWrap/>
            <w:hideMark/>
          </w:tcPr>
          <w:p w14:paraId="3EE10C27" w14:textId="77777777" w:rsidR="001F6893" w:rsidRPr="004046EF" w:rsidRDefault="001F6893" w:rsidP="004046EF">
            <w:r w:rsidRPr="004046EF">
              <w:t>2.504734</w:t>
            </w:r>
          </w:p>
        </w:tc>
        <w:tc>
          <w:tcPr>
            <w:tcW w:w="1133" w:type="dxa"/>
            <w:noWrap/>
            <w:hideMark/>
          </w:tcPr>
          <w:p w14:paraId="5A9C1AE5" w14:textId="77777777" w:rsidR="001F6893" w:rsidRPr="004046EF" w:rsidRDefault="001F6893" w:rsidP="004046EF">
            <w:r w:rsidRPr="004046EF">
              <w:t>6.337972</w:t>
            </w:r>
          </w:p>
        </w:tc>
        <w:tc>
          <w:tcPr>
            <w:tcW w:w="1133" w:type="dxa"/>
            <w:noWrap/>
            <w:hideMark/>
          </w:tcPr>
          <w:p w14:paraId="31C09E28" w14:textId="77777777" w:rsidR="001F6893" w:rsidRPr="004046EF" w:rsidRDefault="001F6893" w:rsidP="004046EF">
            <w:r w:rsidRPr="004046EF">
              <w:t>2.79669</w:t>
            </w:r>
          </w:p>
        </w:tc>
        <w:tc>
          <w:tcPr>
            <w:tcW w:w="1133" w:type="dxa"/>
            <w:noWrap/>
            <w:hideMark/>
          </w:tcPr>
          <w:p w14:paraId="45802BA3" w14:textId="77777777" w:rsidR="001F6893" w:rsidRPr="004046EF" w:rsidRDefault="001F6893" w:rsidP="004046EF">
            <w:r w:rsidRPr="004046EF">
              <w:t>3.162911</w:t>
            </w:r>
          </w:p>
        </w:tc>
        <w:tc>
          <w:tcPr>
            <w:tcW w:w="1133" w:type="dxa"/>
            <w:noWrap/>
            <w:hideMark/>
          </w:tcPr>
          <w:p w14:paraId="6116F483" w14:textId="77777777" w:rsidR="001F6893" w:rsidRPr="004046EF" w:rsidRDefault="001F6893" w:rsidP="004046EF">
            <w:r w:rsidRPr="004046EF">
              <w:t>2.670018</w:t>
            </w:r>
          </w:p>
        </w:tc>
        <w:tc>
          <w:tcPr>
            <w:tcW w:w="1133" w:type="dxa"/>
            <w:noWrap/>
            <w:hideMark/>
          </w:tcPr>
          <w:p w14:paraId="48AF3FCC" w14:textId="77777777" w:rsidR="001F6893" w:rsidRPr="004046EF" w:rsidRDefault="001F6893" w:rsidP="004046EF">
            <w:r w:rsidRPr="004046EF">
              <w:t>3.341148</w:t>
            </w:r>
          </w:p>
        </w:tc>
        <w:tc>
          <w:tcPr>
            <w:tcW w:w="1133" w:type="dxa"/>
            <w:noWrap/>
            <w:hideMark/>
          </w:tcPr>
          <w:p w14:paraId="062F58C5" w14:textId="77777777" w:rsidR="001F6893" w:rsidRPr="004046EF" w:rsidRDefault="001F6893" w:rsidP="004046EF">
            <w:r w:rsidRPr="004046EF">
              <w:t>2.818651</w:t>
            </w:r>
          </w:p>
        </w:tc>
      </w:tr>
      <w:tr w:rsidR="001F6893" w:rsidRPr="004046EF" w14:paraId="3644911F" w14:textId="77777777" w:rsidTr="00B003E2">
        <w:trPr>
          <w:trHeight w:val="246"/>
        </w:trPr>
        <w:tc>
          <w:tcPr>
            <w:tcW w:w="1133" w:type="dxa"/>
            <w:vMerge/>
          </w:tcPr>
          <w:p w14:paraId="6D7FAE54" w14:textId="77777777" w:rsidR="001F6893" w:rsidRPr="004046EF" w:rsidRDefault="001F6893" w:rsidP="004046EF"/>
        </w:tc>
        <w:tc>
          <w:tcPr>
            <w:tcW w:w="1133" w:type="dxa"/>
            <w:noWrap/>
            <w:hideMark/>
          </w:tcPr>
          <w:p w14:paraId="32982058" w14:textId="48292510" w:rsidR="001F6893" w:rsidRPr="004046EF" w:rsidRDefault="001F6893" w:rsidP="004046EF">
            <w:r w:rsidRPr="004046EF">
              <w:t>6.872279</w:t>
            </w:r>
          </w:p>
        </w:tc>
        <w:tc>
          <w:tcPr>
            <w:tcW w:w="1133" w:type="dxa"/>
            <w:noWrap/>
            <w:hideMark/>
          </w:tcPr>
          <w:p w14:paraId="111DA8E9" w14:textId="77777777" w:rsidR="001F6893" w:rsidRPr="004046EF" w:rsidRDefault="001F6893" w:rsidP="004046EF">
            <w:r w:rsidRPr="004046EF">
              <w:t>2.637137</w:t>
            </w:r>
          </w:p>
        </w:tc>
        <w:tc>
          <w:tcPr>
            <w:tcW w:w="1133" w:type="dxa"/>
            <w:noWrap/>
            <w:hideMark/>
          </w:tcPr>
          <w:p w14:paraId="39E5BD6C" w14:textId="77777777" w:rsidR="001F6893" w:rsidRPr="004046EF" w:rsidRDefault="001F6893" w:rsidP="004046EF">
            <w:r w:rsidRPr="004046EF">
              <w:t>2.673112</w:t>
            </w:r>
          </w:p>
        </w:tc>
        <w:tc>
          <w:tcPr>
            <w:tcW w:w="1133" w:type="dxa"/>
            <w:noWrap/>
            <w:hideMark/>
          </w:tcPr>
          <w:p w14:paraId="3DA0BCB7" w14:textId="77777777" w:rsidR="001F6893" w:rsidRPr="004046EF" w:rsidRDefault="001F6893" w:rsidP="004046EF">
            <w:r w:rsidRPr="004046EF">
              <w:t>2.600543</w:t>
            </w:r>
          </w:p>
        </w:tc>
        <w:tc>
          <w:tcPr>
            <w:tcW w:w="1133" w:type="dxa"/>
            <w:noWrap/>
            <w:hideMark/>
          </w:tcPr>
          <w:p w14:paraId="5A748235" w14:textId="77777777" w:rsidR="001F6893" w:rsidRPr="004046EF" w:rsidRDefault="001F6893" w:rsidP="004046EF">
            <w:r w:rsidRPr="004046EF">
              <w:t>6.200746</w:t>
            </w:r>
          </w:p>
        </w:tc>
        <w:tc>
          <w:tcPr>
            <w:tcW w:w="1133" w:type="dxa"/>
            <w:noWrap/>
            <w:hideMark/>
          </w:tcPr>
          <w:p w14:paraId="42B42144" w14:textId="77777777" w:rsidR="001F6893" w:rsidRPr="004046EF" w:rsidRDefault="001F6893" w:rsidP="004046EF">
            <w:r w:rsidRPr="004046EF">
              <w:t>2.358182</w:t>
            </w:r>
          </w:p>
        </w:tc>
        <w:tc>
          <w:tcPr>
            <w:tcW w:w="1133" w:type="dxa"/>
            <w:noWrap/>
            <w:hideMark/>
          </w:tcPr>
          <w:p w14:paraId="136D0AC4" w14:textId="77777777" w:rsidR="001F6893" w:rsidRPr="004046EF" w:rsidRDefault="001F6893" w:rsidP="004046EF">
            <w:r w:rsidRPr="004046EF">
              <w:t>3.151459</w:t>
            </w:r>
          </w:p>
        </w:tc>
        <w:tc>
          <w:tcPr>
            <w:tcW w:w="1133" w:type="dxa"/>
            <w:noWrap/>
            <w:hideMark/>
          </w:tcPr>
          <w:p w14:paraId="5942CB9B" w14:textId="77777777" w:rsidR="001F6893" w:rsidRPr="004046EF" w:rsidRDefault="001F6893" w:rsidP="004046EF">
            <w:r w:rsidRPr="004046EF">
              <w:t>2.701559</w:t>
            </w:r>
          </w:p>
        </w:tc>
        <w:tc>
          <w:tcPr>
            <w:tcW w:w="1133" w:type="dxa"/>
            <w:noWrap/>
            <w:hideMark/>
          </w:tcPr>
          <w:p w14:paraId="7289E14E" w14:textId="77777777" w:rsidR="001F6893" w:rsidRPr="004046EF" w:rsidRDefault="001F6893" w:rsidP="004046EF">
            <w:r w:rsidRPr="004046EF">
              <w:t>3.140091</w:t>
            </w:r>
          </w:p>
        </w:tc>
        <w:tc>
          <w:tcPr>
            <w:tcW w:w="1133" w:type="dxa"/>
            <w:noWrap/>
            <w:hideMark/>
          </w:tcPr>
          <w:p w14:paraId="2E957209" w14:textId="77777777" w:rsidR="001F6893" w:rsidRPr="004046EF" w:rsidRDefault="001F6893" w:rsidP="004046EF">
            <w:r w:rsidRPr="004046EF">
              <w:t>3.113012</w:t>
            </w:r>
          </w:p>
        </w:tc>
      </w:tr>
      <w:tr w:rsidR="001F6893" w:rsidRPr="004046EF" w14:paraId="63A69C5B" w14:textId="77777777" w:rsidTr="00B003E2">
        <w:trPr>
          <w:trHeight w:val="246"/>
        </w:trPr>
        <w:tc>
          <w:tcPr>
            <w:tcW w:w="1133" w:type="dxa"/>
            <w:vMerge/>
          </w:tcPr>
          <w:p w14:paraId="4993B876" w14:textId="77777777" w:rsidR="001F6893" w:rsidRPr="004046EF" w:rsidRDefault="001F6893" w:rsidP="004046EF"/>
        </w:tc>
        <w:tc>
          <w:tcPr>
            <w:tcW w:w="1133" w:type="dxa"/>
            <w:noWrap/>
            <w:hideMark/>
          </w:tcPr>
          <w:p w14:paraId="7F802188" w14:textId="564FAC59" w:rsidR="001F6893" w:rsidRPr="004046EF" w:rsidRDefault="001F6893" w:rsidP="004046EF">
            <w:r w:rsidRPr="004046EF">
              <w:t>2.891139</w:t>
            </w:r>
          </w:p>
        </w:tc>
        <w:tc>
          <w:tcPr>
            <w:tcW w:w="1133" w:type="dxa"/>
            <w:noWrap/>
            <w:hideMark/>
          </w:tcPr>
          <w:p w14:paraId="71936559" w14:textId="77777777" w:rsidR="001F6893" w:rsidRPr="004046EF" w:rsidRDefault="001F6893" w:rsidP="004046EF">
            <w:r w:rsidRPr="004046EF">
              <w:t>2.444129</w:t>
            </w:r>
          </w:p>
        </w:tc>
        <w:tc>
          <w:tcPr>
            <w:tcW w:w="1133" w:type="dxa"/>
            <w:noWrap/>
            <w:hideMark/>
          </w:tcPr>
          <w:p w14:paraId="3EA40CC8" w14:textId="77777777" w:rsidR="001F6893" w:rsidRPr="004046EF" w:rsidRDefault="001F6893" w:rsidP="004046EF">
            <w:r w:rsidRPr="004046EF">
              <w:t>2.262201</w:t>
            </w:r>
          </w:p>
        </w:tc>
        <w:tc>
          <w:tcPr>
            <w:tcW w:w="1133" w:type="dxa"/>
            <w:noWrap/>
            <w:hideMark/>
          </w:tcPr>
          <w:p w14:paraId="368B1B77" w14:textId="77777777" w:rsidR="001F6893" w:rsidRPr="004046EF" w:rsidRDefault="001F6893" w:rsidP="004046EF">
            <w:r w:rsidRPr="004046EF">
              <w:t>2.530835</w:t>
            </w:r>
          </w:p>
        </w:tc>
        <w:tc>
          <w:tcPr>
            <w:tcW w:w="1133" w:type="dxa"/>
            <w:noWrap/>
            <w:hideMark/>
          </w:tcPr>
          <w:p w14:paraId="11A970A9" w14:textId="77777777" w:rsidR="001F6893" w:rsidRPr="004046EF" w:rsidRDefault="001F6893" w:rsidP="004046EF">
            <w:r w:rsidRPr="004046EF">
              <w:t>3.155368</w:t>
            </w:r>
          </w:p>
        </w:tc>
        <w:tc>
          <w:tcPr>
            <w:tcW w:w="1133" w:type="dxa"/>
            <w:noWrap/>
            <w:hideMark/>
          </w:tcPr>
          <w:p w14:paraId="2C53C15D" w14:textId="77777777" w:rsidR="001F6893" w:rsidRPr="004046EF" w:rsidRDefault="001F6893" w:rsidP="004046EF">
            <w:r w:rsidRPr="004046EF">
              <w:t>2.715653</w:t>
            </w:r>
          </w:p>
        </w:tc>
        <w:tc>
          <w:tcPr>
            <w:tcW w:w="1133" w:type="dxa"/>
            <w:noWrap/>
            <w:hideMark/>
          </w:tcPr>
          <w:p w14:paraId="242DC894" w14:textId="77777777" w:rsidR="001F6893" w:rsidRPr="004046EF" w:rsidRDefault="001F6893" w:rsidP="004046EF">
            <w:r w:rsidRPr="004046EF">
              <w:t>3.147318</w:t>
            </w:r>
          </w:p>
        </w:tc>
        <w:tc>
          <w:tcPr>
            <w:tcW w:w="1133" w:type="dxa"/>
            <w:noWrap/>
            <w:hideMark/>
          </w:tcPr>
          <w:p w14:paraId="0B74ADA9" w14:textId="77777777" w:rsidR="001F6893" w:rsidRPr="004046EF" w:rsidRDefault="001F6893" w:rsidP="004046EF">
            <w:r w:rsidRPr="004046EF">
              <w:t>2.627268</w:t>
            </w:r>
          </w:p>
        </w:tc>
        <w:tc>
          <w:tcPr>
            <w:tcW w:w="1133" w:type="dxa"/>
            <w:noWrap/>
            <w:hideMark/>
          </w:tcPr>
          <w:p w14:paraId="1636E259" w14:textId="77777777" w:rsidR="001F6893" w:rsidRPr="004046EF" w:rsidRDefault="001F6893" w:rsidP="004046EF">
            <w:r w:rsidRPr="004046EF">
              <w:t>3.917894</w:t>
            </w:r>
          </w:p>
        </w:tc>
        <w:tc>
          <w:tcPr>
            <w:tcW w:w="1133" w:type="dxa"/>
            <w:noWrap/>
            <w:hideMark/>
          </w:tcPr>
          <w:p w14:paraId="52961B6A" w14:textId="77777777" w:rsidR="001F6893" w:rsidRPr="004046EF" w:rsidRDefault="001F6893" w:rsidP="004046EF">
            <w:r w:rsidRPr="004046EF">
              <w:t>3.364169</w:t>
            </w:r>
          </w:p>
        </w:tc>
      </w:tr>
      <w:tr w:rsidR="001F6893" w:rsidRPr="004046EF" w14:paraId="0C8BBD1C" w14:textId="77777777" w:rsidTr="00B003E2">
        <w:trPr>
          <w:trHeight w:val="246"/>
        </w:trPr>
        <w:tc>
          <w:tcPr>
            <w:tcW w:w="1133" w:type="dxa"/>
            <w:vMerge/>
          </w:tcPr>
          <w:p w14:paraId="16D30D7E" w14:textId="77777777" w:rsidR="001F6893" w:rsidRPr="004046EF" w:rsidRDefault="001F6893" w:rsidP="004046EF"/>
        </w:tc>
        <w:tc>
          <w:tcPr>
            <w:tcW w:w="1133" w:type="dxa"/>
            <w:noWrap/>
            <w:hideMark/>
          </w:tcPr>
          <w:p w14:paraId="09C929A7" w14:textId="43185072" w:rsidR="001F6893" w:rsidRPr="004046EF" w:rsidRDefault="001F6893" w:rsidP="004046EF">
            <w:r w:rsidRPr="004046EF">
              <w:t>2.864586</w:t>
            </w:r>
          </w:p>
        </w:tc>
        <w:tc>
          <w:tcPr>
            <w:tcW w:w="1133" w:type="dxa"/>
            <w:noWrap/>
            <w:hideMark/>
          </w:tcPr>
          <w:p w14:paraId="054F8FF0" w14:textId="77777777" w:rsidR="001F6893" w:rsidRPr="004046EF" w:rsidRDefault="001F6893" w:rsidP="004046EF">
            <w:r w:rsidRPr="004046EF">
              <w:t>6.963518</w:t>
            </w:r>
          </w:p>
        </w:tc>
        <w:tc>
          <w:tcPr>
            <w:tcW w:w="1133" w:type="dxa"/>
            <w:noWrap/>
            <w:hideMark/>
          </w:tcPr>
          <w:p w14:paraId="58519A5E" w14:textId="77777777" w:rsidR="001F6893" w:rsidRPr="004046EF" w:rsidRDefault="001F6893" w:rsidP="004046EF">
            <w:r w:rsidRPr="004046EF">
              <w:t>6.496215</w:t>
            </w:r>
          </w:p>
        </w:tc>
        <w:tc>
          <w:tcPr>
            <w:tcW w:w="1133" w:type="dxa"/>
            <w:noWrap/>
            <w:hideMark/>
          </w:tcPr>
          <w:p w14:paraId="4D9BDA1F" w14:textId="77777777" w:rsidR="001F6893" w:rsidRPr="004046EF" w:rsidRDefault="001F6893" w:rsidP="004046EF">
            <w:r w:rsidRPr="004046EF">
              <w:t>2.450075</w:t>
            </w:r>
          </w:p>
        </w:tc>
        <w:tc>
          <w:tcPr>
            <w:tcW w:w="1133" w:type="dxa"/>
            <w:noWrap/>
            <w:hideMark/>
          </w:tcPr>
          <w:p w14:paraId="6F0BA629" w14:textId="77777777" w:rsidR="001F6893" w:rsidRPr="004046EF" w:rsidRDefault="001F6893" w:rsidP="004046EF">
            <w:r w:rsidRPr="004046EF">
              <w:t>2.156459</w:t>
            </w:r>
          </w:p>
        </w:tc>
        <w:tc>
          <w:tcPr>
            <w:tcW w:w="1133" w:type="dxa"/>
            <w:noWrap/>
            <w:hideMark/>
          </w:tcPr>
          <w:p w14:paraId="2CF25700" w14:textId="77777777" w:rsidR="001F6893" w:rsidRPr="004046EF" w:rsidRDefault="001F6893" w:rsidP="004046EF">
            <w:r w:rsidRPr="004046EF">
              <w:t>2.728363</w:t>
            </w:r>
          </w:p>
        </w:tc>
        <w:tc>
          <w:tcPr>
            <w:tcW w:w="1133" w:type="dxa"/>
            <w:noWrap/>
            <w:hideMark/>
          </w:tcPr>
          <w:p w14:paraId="68006840" w14:textId="77777777" w:rsidR="001F6893" w:rsidRPr="004046EF" w:rsidRDefault="001F6893" w:rsidP="004046EF">
            <w:r w:rsidRPr="004046EF">
              <w:t>3.226092</w:t>
            </w:r>
          </w:p>
        </w:tc>
        <w:tc>
          <w:tcPr>
            <w:tcW w:w="1133" w:type="dxa"/>
            <w:noWrap/>
            <w:hideMark/>
          </w:tcPr>
          <w:p w14:paraId="72AC4380" w14:textId="77777777" w:rsidR="001F6893" w:rsidRPr="004046EF" w:rsidRDefault="001F6893" w:rsidP="004046EF">
            <w:r w:rsidRPr="004046EF">
              <w:t>2.384504</w:t>
            </w:r>
          </w:p>
        </w:tc>
        <w:tc>
          <w:tcPr>
            <w:tcW w:w="1133" w:type="dxa"/>
            <w:noWrap/>
            <w:hideMark/>
          </w:tcPr>
          <w:p w14:paraId="55A6870D" w14:textId="77777777" w:rsidR="001F6893" w:rsidRPr="004046EF" w:rsidRDefault="001F6893" w:rsidP="004046EF">
            <w:r w:rsidRPr="004046EF">
              <w:t>3.169569</w:t>
            </w:r>
          </w:p>
        </w:tc>
        <w:tc>
          <w:tcPr>
            <w:tcW w:w="1133" w:type="dxa"/>
            <w:noWrap/>
            <w:hideMark/>
          </w:tcPr>
          <w:p w14:paraId="7097D9CF" w14:textId="77777777" w:rsidR="001F6893" w:rsidRPr="004046EF" w:rsidRDefault="001F6893" w:rsidP="004046EF">
            <w:r w:rsidRPr="004046EF">
              <w:t>3.325037</w:t>
            </w:r>
          </w:p>
        </w:tc>
      </w:tr>
      <w:tr w:rsidR="001F6893" w:rsidRPr="004046EF" w14:paraId="4D85532F" w14:textId="77777777" w:rsidTr="00B003E2">
        <w:trPr>
          <w:trHeight w:val="246"/>
        </w:trPr>
        <w:tc>
          <w:tcPr>
            <w:tcW w:w="1133" w:type="dxa"/>
            <w:vMerge/>
          </w:tcPr>
          <w:p w14:paraId="16B38B23" w14:textId="77777777" w:rsidR="001F6893" w:rsidRPr="004046EF" w:rsidRDefault="001F6893" w:rsidP="004046EF"/>
        </w:tc>
        <w:tc>
          <w:tcPr>
            <w:tcW w:w="1133" w:type="dxa"/>
            <w:noWrap/>
            <w:hideMark/>
          </w:tcPr>
          <w:p w14:paraId="67E285A7" w14:textId="39B959B7" w:rsidR="001F6893" w:rsidRPr="004046EF" w:rsidRDefault="001F6893" w:rsidP="004046EF">
            <w:r w:rsidRPr="004046EF">
              <w:t>2.666282</w:t>
            </w:r>
          </w:p>
        </w:tc>
        <w:tc>
          <w:tcPr>
            <w:tcW w:w="1133" w:type="dxa"/>
            <w:noWrap/>
            <w:hideMark/>
          </w:tcPr>
          <w:p w14:paraId="782E577E" w14:textId="77777777" w:rsidR="001F6893" w:rsidRPr="004046EF" w:rsidRDefault="001F6893" w:rsidP="004046EF">
            <w:r w:rsidRPr="004046EF">
              <w:t>2.713009</w:t>
            </w:r>
          </w:p>
        </w:tc>
        <w:tc>
          <w:tcPr>
            <w:tcW w:w="1133" w:type="dxa"/>
            <w:noWrap/>
            <w:hideMark/>
          </w:tcPr>
          <w:p w14:paraId="24DF7855" w14:textId="77777777" w:rsidR="001F6893" w:rsidRPr="004046EF" w:rsidRDefault="001F6893" w:rsidP="004046EF">
            <w:r w:rsidRPr="004046EF">
              <w:t>2.660164</w:t>
            </w:r>
          </w:p>
        </w:tc>
        <w:tc>
          <w:tcPr>
            <w:tcW w:w="1133" w:type="dxa"/>
            <w:noWrap/>
            <w:hideMark/>
          </w:tcPr>
          <w:p w14:paraId="2C181C96" w14:textId="77777777" w:rsidR="001F6893" w:rsidRPr="004046EF" w:rsidRDefault="001F6893" w:rsidP="004046EF">
            <w:r w:rsidRPr="004046EF">
              <w:t>2.419571</w:t>
            </w:r>
          </w:p>
        </w:tc>
        <w:tc>
          <w:tcPr>
            <w:tcW w:w="1133" w:type="dxa"/>
            <w:noWrap/>
            <w:hideMark/>
          </w:tcPr>
          <w:p w14:paraId="340D79D0" w14:textId="77777777" w:rsidR="001F6893" w:rsidRPr="004046EF" w:rsidRDefault="001F6893" w:rsidP="004046EF">
            <w:r w:rsidRPr="004046EF">
              <w:t>2.79651</w:t>
            </w:r>
          </w:p>
        </w:tc>
        <w:tc>
          <w:tcPr>
            <w:tcW w:w="1133" w:type="dxa"/>
            <w:noWrap/>
            <w:hideMark/>
          </w:tcPr>
          <w:p w14:paraId="0406F9CE" w14:textId="77777777" w:rsidR="001F6893" w:rsidRPr="004046EF" w:rsidRDefault="001F6893" w:rsidP="004046EF">
            <w:r w:rsidRPr="004046EF">
              <w:t>2.931885</w:t>
            </w:r>
          </w:p>
        </w:tc>
        <w:tc>
          <w:tcPr>
            <w:tcW w:w="1133" w:type="dxa"/>
            <w:noWrap/>
            <w:hideMark/>
          </w:tcPr>
          <w:p w14:paraId="1AAA1421" w14:textId="77777777" w:rsidR="001F6893" w:rsidRPr="004046EF" w:rsidRDefault="001F6893" w:rsidP="004046EF">
            <w:r w:rsidRPr="004046EF">
              <w:t>6.44408</w:t>
            </w:r>
          </w:p>
        </w:tc>
        <w:tc>
          <w:tcPr>
            <w:tcW w:w="1133" w:type="dxa"/>
            <w:noWrap/>
            <w:hideMark/>
          </w:tcPr>
          <w:p w14:paraId="09D2E3A0" w14:textId="77777777" w:rsidR="001F6893" w:rsidRPr="004046EF" w:rsidRDefault="001F6893" w:rsidP="004046EF">
            <w:r w:rsidRPr="004046EF">
              <w:t>2.521418</w:t>
            </w:r>
          </w:p>
        </w:tc>
        <w:tc>
          <w:tcPr>
            <w:tcW w:w="1133" w:type="dxa"/>
            <w:noWrap/>
            <w:hideMark/>
          </w:tcPr>
          <w:p w14:paraId="7A7315FD" w14:textId="77777777" w:rsidR="001F6893" w:rsidRPr="004046EF" w:rsidRDefault="001F6893" w:rsidP="004046EF">
            <w:r w:rsidRPr="004046EF">
              <w:t>3.148796</w:t>
            </w:r>
          </w:p>
        </w:tc>
        <w:tc>
          <w:tcPr>
            <w:tcW w:w="1133" w:type="dxa"/>
            <w:noWrap/>
            <w:hideMark/>
          </w:tcPr>
          <w:p w14:paraId="2C1F72D6" w14:textId="77777777" w:rsidR="001F6893" w:rsidRPr="004046EF" w:rsidRDefault="001F6893" w:rsidP="004046EF">
            <w:r w:rsidRPr="004046EF">
              <w:t>3.358816</w:t>
            </w:r>
          </w:p>
        </w:tc>
      </w:tr>
      <w:tr w:rsidR="001F6893" w:rsidRPr="004046EF" w14:paraId="00EAAD69" w14:textId="77777777" w:rsidTr="00B003E2">
        <w:trPr>
          <w:trHeight w:val="246"/>
        </w:trPr>
        <w:tc>
          <w:tcPr>
            <w:tcW w:w="1133" w:type="dxa"/>
          </w:tcPr>
          <w:p w14:paraId="3349B1E0" w14:textId="675E537B" w:rsidR="001F6893" w:rsidRPr="004046EF" w:rsidRDefault="001F6893" w:rsidP="004046EF">
            <w:pPr>
              <w:rPr>
                <w:b/>
                <w:bCs/>
              </w:rPr>
            </w:pPr>
            <w:r>
              <w:rPr>
                <w:b/>
                <w:bCs/>
              </w:rPr>
              <w:t>Average</w:t>
            </w:r>
          </w:p>
        </w:tc>
        <w:tc>
          <w:tcPr>
            <w:tcW w:w="1133" w:type="dxa"/>
            <w:noWrap/>
            <w:hideMark/>
          </w:tcPr>
          <w:p w14:paraId="0ED50AF1" w14:textId="00ED8666" w:rsidR="001F6893" w:rsidRPr="004046EF" w:rsidRDefault="001F6893" w:rsidP="004046EF">
            <w:pPr>
              <w:rPr>
                <w:b/>
                <w:bCs/>
              </w:rPr>
            </w:pPr>
            <w:r w:rsidRPr="004046EF">
              <w:rPr>
                <w:b/>
                <w:bCs/>
              </w:rPr>
              <w:t>3.846212</w:t>
            </w:r>
          </w:p>
        </w:tc>
        <w:tc>
          <w:tcPr>
            <w:tcW w:w="1133" w:type="dxa"/>
            <w:noWrap/>
            <w:hideMark/>
          </w:tcPr>
          <w:p w14:paraId="1E11835D" w14:textId="77777777" w:rsidR="001F6893" w:rsidRPr="004046EF" w:rsidRDefault="001F6893" w:rsidP="004046EF">
            <w:pPr>
              <w:rPr>
                <w:b/>
                <w:bCs/>
              </w:rPr>
            </w:pPr>
            <w:r w:rsidRPr="004046EF">
              <w:rPr>
                <w:b/>
                <w:bCs/>
              </w:rPr>
              <w:t>3.863636</w:t>
            </w:r>
          </w:p>
        </w:tc>
        <w:tc>
          <w:tcPr>
            <w:tcW w:w="1133" w:type="dxa"/>
            <w:noWrap/>
            <w:hideMark/>
          </w:tcPr>
          <w:p w14:paraId="20E94906" w14:textId="77777777" w:rsidR="001F6893" w:rsidRPr="004046EF" w:rsidRDefault="001F6893" w:rsidP="004046EF">
            <w:pPr>
              <w:rPr>
                <w:b/>
                <w:bCs/>
              </w:rPr>
            </w:pPr>
            <w:r w:rsidRPr="004046EF">
              <w:rPr>
                <w:b/>
                <w:bCs/>
              </w:rPr>
              <w:t>4.172552</w:t>
            </w:r>
          </w:p>
        </w:tc>
        <w:tc>
          <w:tcPr>
            <w:tcW w:w="1133" w:type="dxa"/>
            <w:noWrap/>
            <w:hideMark/>
          </w:tcPr>
          <w:p w14:paraId="30A33489" w14:textId="77777777" w:rsidR="001F6893" w:rsidRPr="004046EF" w:rsidRDefault="001F6893" w:rsidP="004046EF">
            <w:pPr>
              <w:rPr>
                <w:b/>
                <w:bCs/>
              </w:rPr>
            </w:pPr>
            <w:r w:rsidRPr="004046EF">
              <w:rPr>
                <w:b/>
                <w:bCs/>
              </w:rPr>
              <w:t>2.880175</w:t>
            </w:r>
          </w:p>
        </w:tc>
        <w:tc>
          <w:tcPr>
            <w:tcW w:w="1133" w:type="dxa"/>
            <w:noWrap/>
            <w:hideMark/>
          </w:tcPr>
          <w:p w14:paraId="00233EF2" w14:textId="77777777" w:rsidR="001F6893" w:rsidRPr="004046EF" w:rsidRDefault="001F6893" w:rsidP="004046EF">
            <w:pPr>
              <w:rPr>
                <w:b/>
                <w:bCs/>
              </w:rPr>
            </w:pPr>
            <w:r w:rsidRPr="004046EF">
              <w:rPr>
                <w:b/>
                <w:bCs/>
              </w:rPr>
              <w:t>4.141031</w:t>
            </w:r>
          </w:p>
        </w:tc>
        <w:tc>
          <w:tcPr>
            <w:tcW w:w="1133" w:type="dxa"/>
            <w:noWrap/>
            <w:hideMark/>
          </w:tcPr>
          <w:p w14:paraId="63326EDA" w14:textId="77777777" w:rsidR="001F6893" w:rsidRPr="004046EF" w:rsidRDefault="001F6893" w:rsidP="004046EF">
            <w:pPr>
              <w:rPr>
                <w:b/>
                <w:bCs/>
              </w:rPr>
            </w:pPr>
            <w:r w:rsidRPr="004046EF">
              <w:rPr>
                <w:b/>
                <w:bCs/>
              </w:rPr>
              <w:t>3.488271</w:t>
            </w:r>
          </w:p>
        </w:tc>
        <w:tc>
          <w:tcPr>
            <w:tcW w:w="1133" w:type="dxa"/>
            <w:noWrap/>
            <w:hideMark/>
          </w:tcPr>
          <w:p w14:paraId="20D39018" w14:textId="77777777" w:rsidR="001F6893" w:rsidRPr="004046EF" w:rsidRDefault="001F6893" w:rsidP="004046EF">
            <w:pPr>
              <w:rPr>
                <w:b/>
                <w:bCs/>
              </w:rPr>
            </w:pPr>
            <w:r w:rsidRPr="004046EF">
              <w:rPr>
                <w:b/>
                <w:bCs/>
              </w:rPr>
              <w:t>4.061346</w:t>
            </w:r>
          </w:p>
        </w:tc>
        <w:tc>
          <w:tcPr>
            <w:tcW w:w="1133" w:type="dxa"/>
            <w:noWrap/>
            <w:hideMark/>
          </w:tcPr>
          <w:p w14:paraId="6F4BA3FC" w14:textId="77777777" w:rsidR="001F6893" w:rsidRPr="004046EF" w:rsidRDefault="001F6893" w:rsidP="004046EF">
            <w:pPr>
              <w:rPr>
                <w:b/>
                <w:bCs/>
              </w:rPr>
            </w:pPr>
            <w:r w:rsidRPr="004046EF">
              <w:rPr>
                <w:b/>
                <w:bCs/>
              </w:rPr>
              <w:t>3.026227</w:t>
            </w:r>
          </w:p>
        </w:tc>
        <w:tc>
          <w:tcPr>
            <w:tcW w:w="1133" w:type="dxa"/>
            <w:noWrap/>
            <w:hideMark/>
          </w:tcPr>
          <w:p w14:paraId="43DEEE63" w14:textId="77777777" w:rsidR="001F6893" w:rsidRPr="004046EF" w:rsidRDefault="001F6893" w:rsidP="004046EF">
            <w:pPr>
              <w:rPr>
                <w:b/>
                <w:bCs/>
              </w:rPr>
            </w:pPr>
            <w:r w:rsidRPr="004046EF">
              <w:rPr>
                <w:b/>
                <w:bCs/>
              </w:rPr>
              <w:t>3.617937</w:t>
            </w:r>
          </w:p>
        </w:tc>
        <w:tc>
          <w:tcPr>
            <w:tcW w:w="1133" w:type="dxa"/>
            <w:noWrap/>
            <w:hideMark/>
          </w:tcPr>
          <w:p w14:paraId="5A6C1EE9" w14:textId="77777777" w:rsidR="001F6893" w:rsidRPr="004046EF" w:rsidRDefault="001F6893" w:rsidP="004046EF">
            <w:pPr>
              <w:rPr>
                <w:b/>
                <w:bCs/>
              </w:rPr>
            </w:pPr>
            <w:r w:rsidRPr="004046EF">
              <w:rPr>
                <w:b/>
                <w:bCs/>
              </w:rPr>
              <w:t>3.444159</w:t>
            </w:r>
          </w:p>
        </w:tc>
      </w:tr>
    </w:tbl>
    <w:p w14:paraId="180B48DE" w14:textId="301F0AF9" w:rsidR="004046EF" w:rsidRDefault="001F6893" w:rsidP="00DD05AD">
      <w:r>
        <w:lastRenderedPageBreak/>
        <w:t>Raw data for Section 4.4.2.2 with 6 active nodes</w:t>
      </w:r>
    </w:p>
    <w:p w14:paraId="31F4BD29" w14:textId="77777777" w:rsidR="001F6893" w:rsidRDefault="001F6893" w:rsidP="00DD05AD"/>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gridCol w:w="1132"/>
      </w:tblGrid>
      <w:tr w:rsidR="0020430D" w:rsidRPr="001F6893" w14:paraId="79AFA053" w14:textId="77777777" w:rsidTr="0020430D">
        <w:trPr>
          <w:trHeight w:val="261"/>
        </w:trPr>
        <w:tc>
          <w:tcPr>
            <w:tcW w:w="1132" w:type="dxa"/>
          </w:tcPr>
          <w:p w14:paraId="1113612E" w14:textId="77777777" w:rsidR="0020430D" w:rsidRPr="001F6893" w:rsidRDefault="0020430D" w:rsidP="001F6893"/>
        </w:tc>
        <w:tc>
          <w:tcPr>
            <w:tcW w:w="1132" w:type="dxa"/>
            <w:noWrap/>
            <w:hideMark/>
          </w:tcPr>
          <w:p w14:paraId="4C9B1E4E" w14:textId="0A7DA443" w:rsidR="0020430D" w:rsidRPr="001F6893" w:rsidRDefault="0020430D" w:rsidP="001F6893">
            <w:r w:rsidRPr="001F6893">
              <w:t>Tx01</w:t>
            </w:r>
          </w:p>
        </w:tc>
        <w:tc>
          <w:tcPr>
            <w:tcW w:w="1132" w:type="dxa"/>
            <w:noWrap/>
            <w:hideMark/>
          </w:tcPr>
          <w:p w14:paraId="75E68574" w14:textId="77777777" w:rsidR="0020430D" w:rsidRPr="001F6893" w:rsidRDefault="0020430D" w:rsidP="001F6893">
            <w:r w:rsidRPr="001F6893">
              <w:t>Tx02</w:t>
            </w:r>
          </w:p>
        </w:tc>
        <w:tc>
          <w:tcPr>
            <w:tcW w:w="1132" w:type="dxa"/>
            <w:noWrap/>
            <w:hideMark/>
          </w:tcPr>
          <w:p w14:paraId="279A9B4B" w14:textId="77777777" w:rsidR="0020430D" w:rsidRPr="001F6893" w:rsidRDefault="0020430D" w:rsidP="001F6893">
            <w:r w:rsidRPr="001F6893">
              <w:t>Tx03</w:t>
            </w:r>
          </w:p>
        </w:tc>
        <w:tc>
          <w:tcPr>
            <w:tcW w:w="1132" w:type="dxa"/>
            <w:noWrap/>
            <w:hideMark/>
          </w:tcPr>
          <w:p w14:paraId="7144524D" w14:textId="77777777" w:rsidR="0020430D" w:rsidRPr="001F6893" w:rsidRDefault="0020430D" w:rsidP="001F6893">
            <w:r w:rsidRPr="001F6893">
              <w:t>Tx04</w:t>
            </w:r>
          </w:p>
        </w:tc>
        <w:tc>
          <w:tcPr>
            <w:tcW w:w="1132" w:type="dxa"/>
            <w:noWrap/>
            <w:hideMark/>
          </w:tcPr>
          <w:p w14:paraId="65164DCE" w14:textId="77777777" w:rsidR="0020430D" w:rsidRPr="001F6893" w:rsidRDefault="0020430D" w:rsidP="001F6893">
            <w:r w:rsidRPr="001F6893">
              <w:t>Tx05</w:t>
            </w:r>
          </w:p>
        </w:tc>
        <w:tc>
          <w:tcPr>
            <w:tcW w:w="1132" w:type="dxa"/>
            <w:noWrap/>
            <w:hideMark/>
          </w:tcPr>
          <w:p w14:paraId="23B3BF2A" w14:textId="77777777" w:rsidR="0020430D" w:rsidRPr="001F6893" w:rsidRDefault="0020430D" w:rsidP="001F6893">
            <w:r w:rsidRPr="001F6893">
              <w:t>Tx06</w:t>
            </w:r>
          </w:p>
        </w:tc>
        <w:tc>
          <w:tcPr>
            <w:tcW w:w="1132" w:type="dxa"/>
            <w:noWrap/>
            <w:hideMark/>
          </w:tcPr>
          <w:p w14:paraId="41B9743E" w14:textId="77777777" w:rsidR="0020430D" w:rsidRPr="001F6893" w:rsidRDefault="0020430D" w:rsidP="001F6893">
            <w:r w:rsidRPr="001F6893">
              <w:t>Tx07</w:t>
            </w:r>
          </w:p>
        </w:tc>
        <w:tc>
          <w:tcPr>
            <w:tcW w:w="1132" w:type="dxa"/>
            <w:noWrap/>
            <w:hideMark/>
          </w:tcPr>
          <w:p w14:paraId="02AD3B07" w14:textId="77777777" w:rsidR="0020430D" w:rsidRPr="001F6893" w:rsidRDefault="0020430D" w:rsidP="001F6893">
            <w:r w:rsidRPr="001F6893">
              <w:t>Tx08</w:t>
            </w:r>
          </w:p>
        </w:tc>
        <w:tc>
          <w:tcPr>
            <w:tcW w:w="1132" w:type="dxa"/>
            <w:noWrap/>
            <w:hideMark/>
          </w:tcPr>
          <w:p w14:paraId="4ABE407A" w14:textId="77777777" w:rsidR="0020430D" w:rsidRPr="001F6893" w:rsidRDefault="0020430D" w:rsidP="001F6893">
            <w:r w:rsidRPr="001F6893">
              <w:t>Tx09</w:t>
            </w:r>
          </w:p>
        </w:tc>
        <w:tc>
          <w:tcPr>
            <w:tcW w:w="1132" w:type="dxa"/>
            <w:noWrap/>
            <w:hideMark/>
          </w:tcPr>
          <w:p w14:paraId="7FBC665B" w14:textId="77777777" w:rsidR="0020430D" w:rsidRPr="001F6893" w:rsidRDefault="0020430D" w:rsidP="001F6893">
            <w:r w:rsidRPr="001F6893">
              <w:t>Tx10</w:t>
            </w:r>
          </w:p>
        </w:tc>
      </w:tr>
      <w:tr w:rsidR="0020430D" w:rsidRPr="001F6893" w14:paraId="66FE16D0" w14:textId="77777777" w:rsidTr="0020430D">
        <w:trPr>
          <w:trHeight w:val="261"/>
        </w:trPr>
        <w:tc>
          <w:tcPr>
            <w:tcW w:w="1132" w:type="dxa"/>
            <w:vMerge w:val="restart"/>
          </w:tcPr>
          <w:p w14:paraId="6FB8E28E" w14:textId="1AA19268" w:rsidR="0020430D" w:rsidRPr="001F6893" w:rsidRDefault="0020430D" w:rsidP="001F6893">
            <w:r>
              <w:t>Process Time</w:t>
            </w:r>
          </w:p>
        </w:tc>
        <w:tc>
          <w:tcPr>
            <w:tcW w:w="1132" w:type="dxa"/>
            <w:noWrap/>
            <w:hideMark/>
          </w:tcPr>
          <w:p w14:paraId="61A68650" w14:textId="2F83D616" w:rsidR="0020430D" w:rsidRPr="001F6893" w:rsidRDefault="0020430D" w:rsidP="001F6893">
            <w:r w:rsidRPr="001F6893">
              <w:t>6.880628</w:t>
            </w:r>
          </w:p>
        </w:tc>
        <w:tc>
          <w:tcPr>
            <w:tcW w:w="1132" w:type="dxa"/>
            <w:noWrap/>
            <w:hideMark/>
          </w:tcPr>
          <w:p w14:paraId="4C7B9622" w14:textId="77777777" w:rsidR="0020430D" w:rsidRPr="001F6893" w:rsidRDefault="0020430D" w:rsidP="001F6893">
            <w:r w:rsidRPr="001F6893">
              <w:t>3.938475</w:t>
            </w:r>
          </w:p>
        </w:tc>
        <w:tc>
          <w:tcPr>
            <w:tcW w:w="1132" w:type="dxa"/>
            <w:noWrap/>
            <w:hideMark/>
          </w:tcPr>
          <w:p w14:paraId="3C3B85D8" w14:textId="77777777" w:rsidR="0020430D" w:rsidRPr="001F6893" w:rsidRDefault="0020430D" w:rsidP="001F6893">
            <w:r w:rsidRPr="001F6893">
              <w:t>5.230393</w:t>
            </w:r>
          </w:p>
        </w:tc>
        <w:tc>
          <w:tcPr>
            <w:tcW w:w="1132" w:type="dxa"/>
            <w:noWrap/>
            <w:hideMark/>
          </w:tcPr>
          <w:p w14:paraId="528A9419" w14:textId="77777777" w:rsidR="0020430D" w:rsidRPr="001F6893" w:rsidRDefault="0020430D" w:rsidP="001F6893">
            <w:r w:rsidRPr="001F6893">
              <w:t>6.810856</w:t>
            </w:r>
          </w:p>
        </w:tc>
        <w:tc>
          <w:tcPr>
            <w:tcW w:w="1132" w:type="dxa"/>
            <w:noWrap/>
            <w:hideMark/>
          </w:tcPr>
          <w:p w14:paraId="29605AC0" w14:textId="77777777" w:rsidR="0020430D" w:rsidRPr="001F6893" w:rsidRDefault="0020430D" w:rsidP="001F6893">
            <w:r w:rsidRPr="001F6893">
              <w:t>5.900798</w:t>
            </w:r>
          </w:p>
        </w:tc>
        <w:tc>
          <w:tcPr>
            <w:tcW w:w="1132" w:type="dxa"/>
            <w:noWrap/>
            <w:hideMark/>
          </w:tcPr>
          <w:p w14:paraId="70863F27" w14:textId="77777777" w:rsidR="0020430D" w:rsidRPr="001F6893" w:rsidRDefault="0020430D" w:rsidP="001F6893">
            <w:r w:rsidRPr="001F6893">
              <w:t>3.26112</w:t>
            </w:r>
          </w:p>
        </w:tc>
        <w:tc>
          <w:tcPr>
            <w:tcW w:w="1132" w:type="dxa"/>
            <w:noWrap/>
            <w:hideMark/>
          </w:tcPr>
          <w:p w14:paraId="6931BF57" w14:textId="77777777" w:rsidR="0020430D" w:rsidRPr="001F6893" w:rsidRDefault="0020430D" w:rsidP="001F6893">
            <w:r w:rsidRPr="001F6893">
              <w:t>4.248382</w:t>
            </w:r>
          </w:p>
        </w:tc>
        <w:tc>
          <w:tcPr>
            <w:tcW w:w="1132" w:type="dxa"/>
            <w:noWrap/>
            <w:hideMark/>
          </w:tcPr>
          <w:p w14:paraId="34865655" w14:textId="77777777" w:rsidR="0020430D" w:rsidRPr="001F6893" w:rsidRDefault="0020430D" w:rsidP="001F6893">
            <w:r w:rsidRPr="001F6893">
              <w:t>2.973701</w:t>
            </w:r>
          </w:p>
        </w:tc>
        <w:tc>
          <w:tcPr>
            <w:tcW w:w="1132" w:type="dxa"/>
            <w:noWrap/>
            <w:hideMark/>
          </w:tcPr>
          <w:p w14:paraId="20AAB9AC" w14:textId="77777777" w:rsidR="0020430D" w:rsidRPr="001F6893" w:rsidRDefault="0020430D" w:rsidP="001F6893">
            <w:r w:rsidRPr="001F6893">
              <w:t>3.893158</w:t>
            </w:r>
          </w:p>
        </w:tc>
        <w:tc>
          <w:tcPr>
            <w:tcW w:w="1132" w:type="dxa"/>
            <w:noWrap/>
            <w:hideMark/>
          </w:tcPr>
          <w:p w14:paraId="50A1B734" w14:textId="77777777" w:rsidR="0020430D" w:rsidRPr="001F6893" w:rsidRDefault="0020430D" w:rsidP="001F6893">
            <w:r w:rsidRPr="001F6893">
              <w:t>5.335234</w:t>
            </w:r>
          </w:p>
        </w:tc>
      </w:tr>
      <w:tr w:rsidR="0020430D" w:rsidRPr="001F6893" w14:paraId="46E85DE7" w14:textId="77777777" w:rsidTr="0020430D">
        <w:trPr>
          <w:trHeight w:val="261"/>
        </w:trPr>
        <w:tc>
          <w:tcPr>
            <w:tcW w:w="1132" w:type="dxa"/>
            <w:vMerge/>
          </w:tcPr>
          <w:p w14:paraId="6071A80B" w14:textId="77777777" w:rsidR="0020430D" w:rsidRPr="001F6893" w:rsidRDefault="0020430D" w:rsidP="001F6893"/>
        </w:tc>
        <w:tc>
          <w:tcPr>
            <w:tcW w:w="1132" w:type="dxa"/>
            <w:noWrap/>
            <w:hideMark/>
          </w:tcPr>
          <w:p w14:paraId="3CBE09FF" w14:textId="22D85640" w:rsidR="0020430D" w:rsidRPr="001F6893" w:rsidRDefault="0020430D" w:rsidP="001F6893">
            <w:r w:rsidRPr="001F6893">
              <w:t>8.21377</w:t>
            </w:r>
          </w:p>
        </w:tc>
        <w:tc>
          <w:tcPr>
            <w:tcW w:w="1132" w:type="dxa"/>
            <w:noWrap/>
            <w:hideMark/>
          </w:tcPr>
          <w:p w14:paraId="61924CB5" w14:textId="77777777" w:rsidR="0020430D" w:rsidRPr="001F6893" w:rsidRDefault="0020430D" w:rsidP="001F6893">
            <w:r w:rsidRPr="001F6893">
              <w:t>2.923259</w:t>
            </w:r>
          </w:p>
        </w:tc>
        <w:tc>
          <w:tcPr>
            <w:tcW w:w="1132" w:type="dxa"/>
            <w:noWrap/>
            <w:hideMark/>
          </w:tcPr>
          <w:p w14:paraId="4495AA20" w14:textId="77777777" w:rsidR="0020430D" w:rsidRPr="001F6893" w:rsidRDefault="0020430D" w:rsidP="001F6893">
            <w:r w:rsidRPr="001F6893">
              <w:t>3.264188</w:t>
            </w:r>
          </w:p>
        </w:tc>
        <w:tc>
          <w:tcPr>
            <w:tcW w:w="1132" w:type="dxa"/>
            <w:noWrap/>
            <w:hideMark/>
          </w:tcPr>
          <w:p w14:paraId="3CAC5675" w14:textId="77777777" w:rsidR="0020430D" w:rsidRPr="001F6893" w:rsidRDefault="0020430D" w:rsidP="001F6893">
            <w:r w:rsidRPr="001F6893">
              <w:t>3.172868</w:t>
            </w:r>
          </w:p>
        </w:tc>
        <w:tc>
          <w:tcPr>
            <w:tcW w:w="1132" w:type="dxa"/>
            <w:noWrap/>
            <w:hideMark/>
          </w:tcPr>
          <w:p w14:paraId="3A7D8F43" w14:textId="77777777" w:rsidR="0020430D" w:rsidRPr="001F6893" w:rsidRDefault="0020430D" w:rsidP="001F6893">
            <w:r w:rsidRPr="001F6893">
              <w:t>2.820754</w:t>
            </w:r>
          </w:p>
        </w:tc>
        <w:tc>
          <w:tcPr>
            <w:tcW w:w="1132" w:type="dxa"/>
            <w:noWrap/>
            <w:hideMark/>
          </w:tcPr>
          <w:p w14:paraId="7DEDBF20" w14:textId="77777777" w:rsidR="0020430D" w:rsidRPr="001F6893" w:rsidRDefault="0020430D" w:rsidP="001F6893">
            <w:r w:rsidRPr="001F6893">
              <w:t>12.50073</w:t>
            </w:r>
          </w:p>
        </w:tc>
        <w:tc>
          <w:tcPr>
            <w:tcW w:w="1132" w:type="dxa"/>
            <w:noWrap/>
            <w:hideMark/>
          </w:tcPr>
          <w:p w14:paraId="24CA1AE6" w14:textId="77777777" w:rsidR="0020430D" w:rsidRPr="001F6893" w:rsidRDefault="0020430D" w:rsidP="001F6893">
            <w:r w:rsidRPr="001F6893">
              <w:t>12.18951</w:t>
            </w:r>
          </w:p>
        </w:tc>
        <w:tc>
          <w:tcPr>
            <w:tcW w:w="1132" w:type="dxa"/>
            <w:noWrap/>
            <w:hideMark/>
          </w:tcPr>
          <w:p w14:paraId="7876AF29" w14:textId="77777777" w:rsidR="0020430D" w:rsidRPr="001F6893" w:rsidRDefault="0020430D" w:rsidP="001F6893">
            <w:r w:rsidRPr="001F6893">
              <w:t>2.781588</w:t>
            </w:r>
          </w:p>
        </w:tc>
        <w:tc>
          <w:tcPr>
            <w:tcW w:w="1132" w:type="dxa"/>
            <w:noWrap/>
            <w:hideMark/>
          </w:tcPr>
          <w:p w14:paraId="7C2AAE47" w14:textId="77777777" w:rsidR="0020430D" w:rsidRPr="001F6893" w:rsidRDefault="0020430D" w:rsidP="001F6893">
            <w:r w:rsidRPr="001F6893">
              <w:t>3.239</w:t>
            </w:r>
          </w:p>
        </w:tc>
        <w:tc>
          <w:tcPr>
            <w:tcW w:w="1132" w:type="dxa"/>
            <w:noWrap/>
            <w:hideMark/>
          </w:tcPr>
          <w:p w14:paraId="0C6CD9B3" w14:textId="77777777" w:rsidR="0020430D" w:rsidRPr="001F6893" w:rsidRDefault="0020430D" w:rsidP="001F6893">
            <w:r w:rsidRPr="001F6893">
              <w:t>3.263277</w:t>
            </w:r>
          </w:p>
        </w:tc>
      </w:tr>
      <w:tr w:rsidR="0020430D" w:rsidRPr="001F6893" w14:paraId="1986BA27" w14:textId="77777777" w:rsidTr="0020430D">
        <w:trPr>
          <w:trHeight w:val="261"/>
        </w:trPr>
        <w:tc>
          <w:tcPr>
            <w:tcW w:w="1132" w:type="dxa"/>
            <w:vMerge/>
          </w:tcPr>
          <w:p w14:paraId="14A91F37" w14:textId="77777777" w:rsidR="0020430D" w:rsidRPr="001F6893" w:rsidRDefault="0020430D" w:rsidP="001F6893"/>
        </w:tc>
        <w:tc>
          <w:tcPr>
            <w:tcW w:w="1132" w:type="dxa"/>
            <w:noWrap/>
            <w:hideMark/>
          </w:tcPr>
          <w:p w14:paraId="5B673165" w14:textId="0348A330" w:rsidR="0020430D" w:rsidRPr="001F6893" w:rsidRDefault="0020430D" w:rsidP="001F6893">
            <w:r w:rsidRPr="001F6893">
              <w:t>2.816022</w:t>
            </w:r>
          </w:p>
        </w:tc>
        <w:tc>
          <w:tcPr>
            <w:tcW w:w="1132" w:type="dxa"/>
            <w:noWrap/>
            <w:hideMark/>
          </w:tcPr>
          <w:p w14:paraId="20DEDEAA" w14:textId="77777777" w:rsidR="0020430D" w:rsidRPr="001F6893" w:rsidRDefault="0020430D" w:rsidP="001F6893">
            <w:r w:rsidRPr="001F6893">
              <w:t>8.306507</w:t>
            </w:r>
          </w:p>
        </w:tc>
        <w:tc>
          <w:tcPr>
            <w:tcW w:w="1132" w:type="dxa"/>
            <w:noWrap/>
            <w:hideMark/>
          </w:tcPr>
          <w:p w14:paraId="2110D39C" w14:textId="77777777" w:rsidR="0020430D" w:rsidRPr="001F6893" w:rsidRDefault="0020430D" w:rsidP="001F6893">
            <w:r w:rsidRPr="001F6893">
              <w:t>8.495377</w:t>
            </w:r>
          </w:p>
        </w:tc>
        <w:tc>
          <w:tcPr>
            <w:tcW w:w="1132" w:type="dxa"/>
            <w:noWrap/>
            <w:hideMark/>
          </w:tcPr>
          <w:p w14:paraId="1D92D5D3" w14:textId="77777777" w:rsidR="0020430D" w:rsidRPr="001F6893" w:rsidRDefault="0020430D" w:rsidP="001F6893">
            <w:r w:rsidRPr="001F6893">
              <w:t>2.927673</w:t>
            </w:r>
          </w:p>
        </w:tc>
        <w:tc>
          <w:tcPr>
            <w:tcW w:w="1132" w:type="dxa"/>
            <w:noWrap/>
            <w:hideMark/>
          </w:tcPr>
          <w:p w14:paraId="2521C470" w14:textId="77777777" w:rsidR="0020430D" w:rsidRPr="001F6893" w:rsidRDefault="0020430D" w:rsidP="001F6893">
            <w:r w:rsidRPr="001F6893">
              <w:t>7.764292</w:t>
            </w:r>
          </w:p>
        </w:tc>
        <w:tc>
          <w:tcPr>
            <w:tcW w:w="1132" w:type="dxa"/>
            <w:noWrap/>
            <w:hideMark/>
          </w:tcPr>
          <w:p w14:paraId="1B79CCCA" w14:textId="77777777" w:rsidR="0020430D" w:rsidRPr="001F6893" w:rsidRDefault="0020430D" w:rsidP="001F6893">
            <w:r w:rsidRPr="001F6893">
              <w:t>2.649918</w:t>
            </w:r>
          </w:p>
        </w:tc>
        <w:tc>
          <w:tcPr>
            <w:tcW w:w="1132" w:type="dxa"/>
            <w:noWrap/>
            <w:hideMark/>
          </w:tcPr>
          <w:p w14:paraId="2AB21B87" w14:textId="77777777" w:rsidR="0020430D" w:rsidRPr="001F6893" w:rsidRDefault="0020430D" w:rsidP="001F6893">
            <w:r w:rsidRPr="001F6893">
              <w:t>2.869132</w:t>
            </w:r>
          </w:p>
        </w:tc>
        <w:tc>
          <w:tcPr>
            <w:tcW w:w="1132" w:type="dxa"/>
            <w:noWrap/>
            <w:hideMark/>
          </w:tcPr>
          <w:p w14:paraId="0DD6E216" w14:textId="77777777" w:rsidR="0020430D" w:rsidRPr="001F6893" w:rsidRDefault="0020430D" w:rsidP="001F6893">
            <w:r w:rsidRPr="001F6893">
              <w:t>2.770278</w:t>
            </w:r>
          </w:p>
        </w:tc>
        <w:tc>
          <w:tcPr>
            <w:tcW w:w="1132" w:type="dxa"/>
            <w:noWrap/>
            <w:hideMark/>
          </w:tcPr>
          <w:p w14:paraId="07AC29E2" w14:textId="77777777" w:rsidR="0020430D" w:rsidRPr="001F6893" w:rsidRDefault="0020430D" w:rsidP="001F6893">
            <w:r w:rsidRPr="001F6893">
              <w:t>8.614435</w:t>
            </w:r>
          </w:p>
        </w:tc>
        <w:tc>
          <w:tcPr>
            <w:tcW w:w="1132" w:type="dxa"/>
            <w:noWrap/>
            <w:hideMark/>
          </w:tcPr>
          <w:p w14:paraId="72CF65F1" w14:textId="77777777" w:rsidR="0020430D" w:rsidRPr="001F6893" w:rsidRDefault="0020430D" w:rsidP="001F6893">
            <w:r w:rsidRPr="001F6893">
              <w:t>8.594275</w:t>
            </w:r>
          </w:p>
        </w:tc>
      </w:tr>
      <w:tr w:rsidR="0020430D" w:rsidRPr="001F6893" w14:paraId="75A18AEB" w14:textId="77777777" w:rsidTr="0020430D">
        <w:trPr>
          <w:trHeight w:val="261"/>
        </w:trPr>
        <w:tc>
          <w:tcPr>
            <w:tcW w:w="1132" w:type="dxa"/>
            <w:vMerge/>
          </w:tcPr>
          <w:p w14:paraId="41E783CB" w14:textId="77777777" w:rsidR="0020430D" w:rsidRPr="001F6893" w:rsidRDefault="0020430D" w:rsidP="001F6893"/>
        </w:tc>
        <w:tc>
          <w:tcPr>
            <w:tcW w:w="1132" w:type="dxa"/>
            <w:noWrap/>
            <w:hideMark/>
          </w:tcPr>
          <w:p w14:paraId="60A01759" w14:textId="371F2BFE" w:rsidR="0020430D" w:rsidRPr="001F6893" w:rsidRDefault="0020430D" w:rsidP="001F6893">
            <w:r w:rsidRPr="001F6893">
              <w:t>2.584044</w:t>
            </w:r>
          </w:p>
        </w:tc>
        <w:tc>
          <w:tcPr>
            <w:tcW w:w="1132" w:type="dxa"/>
            <w:noWrap/>
            <w:hideMark/>
          </w:tcPr>
          <w:p w14:paraId="78AC9F79" w14:textId="77777777" w:rsidR="0020430D" w:rsidRPr="001F6893" w:rsidRDefault="0020430D" w:rsidP="001F6893">
            <w:r w:rsidRPr="001F6893">
              <w:t>2.977262</w:t>
            </w:r>
          </w:p>
        </w:tc>
        <w:tc>
          <w:tcPr>
            <w:tcW w:w="1132" w:type="dxa"/>
            <w:noWrap/>
            <w:hideMark/>
          </w:tcPr>
          <w:p w14:paraId="116EE59D" w14:textId="77777777" w:rsidR="0020430D" w:rsidRPr="001F6893" w:rsidRDefault="0020430D" w:rsidP="001F6893">
            <w:r w:rsidRPr="001F6893">
              <w:t>2.813614</w:t>
            </w:r>
          </w:p>
        </w:tc>
        <w:tc>
          <w:tcPr>
            <w:tcW w:w="1132" w:type="dxa"/>
            <w:noWrap/>
            <w:hideMark/>
          </w:tcPr>
          <w:p w14:paraId="666B66DD" w14:textId="77777777" w:rsidR="0020430D" w:rsidRPr="001F6893" w:rsidRDefault="0020430D" w:rsidP="001F6893">
            <w:r w:rsidRPr="001F6893">
              <w:t>6.985399</w:t>
            </w:r>
          </w:p>
        </w:tc>
        <w:tc>
          <w:tcPr>
            <w:tcW w:w="1132" w:type="dxa"/>
            <w:noWrap/>
            <w:hideMark/>
          </w:tcPr>
          <w:p w14:paraId="41561A48" w14:textId="77777777" w:rsidR="0020430D" w:rsidRPr="001F6893" w:rsidRDefault="0020430D" w:rsidP="001F6893">
            <w:r w:rsidRPr="001F6893">
              <w:t>3.462449</w:t>
            </w:r>
          </w:p>
        </w:tc>
        <w:tc>
          <w:tcPr>
            <w:tcW w:w="1132" w:type="dxa"/>
            <w:noWrap/>
            <w:hideMark/>
          </w:tcPr>
          <w:p w14:paraId="1F3B0883" w14:textId="77777777" w:rsidR="0020430D" w:rsidRPr="001F6893" w:rsidRDefault="0020430D" w:rsidP="001F6893">
            <w:r w:rsidRPr="001F6893">
              <w:t>3.256951</w:t>
            </w:r>
          </w:p>
        </w:tc>
        <w:tc>
          <w:tcPr>
            <w:tcW w:w="1132" w:type="dxa"/>
            <w:noWrap/>
            <w:hideMark/>
          </w:tcPr>
          <w:p w14:paraId="36C24097" w14:textId="77777777" w:rsidR="0020430D" w:rsidRPr="001F6893" w:rsidRDefault="0020430D" w:rsidP="001F6893">
            <w:r w:rsidRPr="001F6893">
              <w:t>2.682154</w:t>
            </w:r>
          </w:p>
        </w:tc>
        <w:tc>
          <w:tcPr>
            <w:tcW w:w="1132" w:type="dxa"/>
            <w:noWrap/>
            <w:hideMark/>
          </w:tcPr>
          <w:p w14:paraId="5534A0C5" w14:textId="77777777" w:rsidR="0020430D" w:rsidRPr="001F6893" w:rsidRDefault="0020430D" w:rsidP="001F6893">
            <w:r w:rsidRPr="001F6893">
              <w:t>3.462817</w:t>
            </w:r>
          </w:p>
        </w:tc>
        <w:tc>
          <w:tcPr>
            <w:tcW w:w="1132" w:type="dxa"/>
            <w:noWrap/>
            <w:hideMark/>
          </w:tcPr>
          <w:p w14:paraId="5F087D15" w14:textId="77777777" w:rsidR="0020430D" w:rsidRPr="001F6893" w:rsidRDefault="0020430D" w:rsidP="001F6893">
            <w:r w:rsidRPr="001F6893">
              <w:t>3.154</w:t>
            </w:r>
          </w:p>
        </w:tc>
        <w:tc>
          <w:tcPr>
            <w:tcW w:w="1132" w:type="dxa"/>
            <w:noWrap/>
            <w:hideMark/>
          </w:tcPr>
          <w:p w14:paraId="63B36E76" w14:textId="77777777" w:rsidR="0020430D" w:rsidRPr="001F6893" w:rsidRDefault="0020430D" w:rsidP="001F6893">
            <w:r w:rsidRPr="001F6893">
              <w:t>3.114753</w:t>
            </w:r>
          </w:p>
        </w:tc>
      </w:tr>
      <w:tr w:rsidR="0020430D" w:rsidRPr="001F6893" w14:paraId="71E41B96" w14:textId="77777777" w:rsidTr="0020430D">
        <w:trPr>
          <w:trHeight w:val="261"/>
        </w:trPr>
        <w:tc>
          <w:tcPr>
            <w:tcW w:w="1132" w:type="dxa"/>
            <w:vMerge/>
          </w:tcPr>
          <w:p w14:paraId="4CF53F68" w14:textId="77777777" w:rsidR="0020430D" w:rsidRPr="001F6893" w:rsidRDefault="0020430D" w:rsidP="001F6893"/>
        </w:tc>
        <w:tc>
          <w:tcPr>
            <w:tcW w:w="1132" w:type="dxa"/>
            <w:noWrap/>
            <w:hideMark/>
          </w:tcPr>
          <w:p w14:paraId="515B4258" w14:textId="69B7D863" w:rsidR="0020430D" w:rsidRPr="001F6893" w:rsidRDefault="0020430D" w:rsidP="001F6893">
            <w:r w:rsidRPr="001F6893">
              <w:t>2.890357</w:t>
            </w:r>
          </w:p>
        </w:tc>
        <w:tc>
          <w:tcPr>
            <w:tcW w:w="1132" w:type="dxa"/>
            <w:noWrap/>
            <w:hideMark/>
          </w:tcPr>
          <w:p w14:paraId="350D163E" w14:textId="77777777" w:rsidR="0020430D" w:rsidRPr="001F6893" w:rsidRDefault="0020430D" w:rsidP="001F6893">
            <w:r w:rsidRPr="001F6893">
              <w:t>3.134744</w:t>
            </w:r>
          </w:p>
        </w:tc>
        <w:tc>
          <w:tcPr>
            <w:tcW w:w="1132" w:type="dxa"/>
            <w:noWrap/>
            <w:hideMark/>
          </w:tcPr>
          <w:p w14:paraId="521B0E0E" w14:textId="77777777" w:rsidR="0020430D" w:rsidRPr="001F6893" w:rsidRDefault="0020430D" w:rsidP="001F6893">
            <w:r w:rsidRPr="001F6893">
              <w:t>3.429335</w:t>
            </w:r>
          </w:p>
        </w:tc>
        <w:tc>
          <w:tcPr>
            <w:tcW w:w="1132" w:type="dxa"/>
            <w:noWrap/>
            <w:hideMark/>
          </w:tcPr>
          <w:p w14:paraId="72F71E80" w14:textId="77777777" w:rsidR="0020430D" w:rsidRPr="001F6893" w:rsidRDefault="0020430D" w:rsidP="001F6893">
            <w:r w:rsidRPr="001F6893">
              <w:t>4.159583</w:t>
            </w:r>
          </w:p>
        </w:tc>
        <w:tc>
          <w:tcPr>
            <w:tcW w:w="1132" w:type="dxa"/>
            <w:noWrap/>
            <w:hideMark/>
          </w:tcPr>
          <w:p w14:paraId="0D5A1887" w14:textId="77777777" w:rsidR="0020430D" w:rsidRPr="001F6893" w:rsidRDefault="0020430D" w:rsidP="001F6893">
            <w:r w:rsidRPr="001F6893">
              <w:t>3.104246</w:t>
            </w:r>
          </w:p>
        </w:tc>
        <w:tc>
          <w:tcPr>
            <w:tcW w:w="1132" w:type="dxa"/>
            <w:noWrap/>
            <w:hideMark/>
          </w:tcPr>
          <w:p w14:paraId="546BA89E" w14:textId="77777777" w:rsidR="0020430D" w:rsidRPr="001F6893" w:rsidRDefault="0020430D" w:rsidP="001F6893">
            <w:r w:rsidRPr="001F6893">
              <w:t>3.465109</w:t>
            </w:r>
          </w:p>
        </w:tc>
        <w:tc>
          <w:tcPr>
            <w:tcW w:w="1132" w:type="dxa"/>
            <w:noWrap/>
            <w:hideMark/>
          </w:tcPr>
          <w:p w14:paraId="41308A5E" w14:textId="77777777" w:rsidR="0020430D" w:rsidRPr="001F6893" w:rsidRDefault="0020430D" w:rsidP="001F6893">
            <w:r w:rsidRPr="001F6893">
              <w:t>10.35582</w:t>
            </w:r>
          </w:p>
        </w:tc>
        <w:tc>
          <w:tcPr>
            <w:tcW w:w="1132" w:type="dxa"/>
            <w:noWrap/>
            <w:hideMark/>
          </w:tcPr>
          <w:p w14:paraId="7E39113C" w14:textId="77777777" w:rsidR="0020430D" w:rsidRPr="001F6893" w:rsidRDefault="0020430D" w:rsidP="001F6893">
            <w:r w:rsidRPr="001F6893">
              <w:t>8.14886</w:t>
            </w:r>
          </w:p>
        </w:tc>
        <w:tc>
          <w:tcPr>
            <w:tcW w:w="1132" w:type="dxa"/>
            <w:noWrap/>
            <w:hideMark/>
          </w:tcPr>
          <w:p w14:paraId="6E5729DF" w14:textId="77777777" w:rsidR="0020430D" w:rsidRPr="001F6893" w:rsidRDefault="0020430D" w:rsidP="001F6893">
            <w:r w:rsidRPr="001F6893">
              <w:t>2.823066</w:t>
            </w:r>
          </w:p>
        </w:tc>
        <w:tc>
          <w:tcPr>
            <w:tcW w:w="1132" w:type="dxa"/>
            <w:noWrap/>
            <w:hideMark/>
          </w:tcPr>
          <w:p w14:paraId="20EE529D" w14:textId="77777777" w:rsidR="0020430D" w:rsidRPr="001F6893" w:rsidRDefault="0020430D" w:rsidP="001F6893">
            <w:r w:rsidRPr="001F6893">
              <w:t>3.958465</w:t>
            </w:r>
          </w:p>
        </w:tc>
      </w:tr>
      <w:tr w:rsidR="0020430D" w:rsidRPr="001F6893" w14:paraId="7F76125B" w14:textId="77777777" w:rsidTr="0020430D">
        <w:trPr>
          <w:trHeight w:val="261"/>
        </w:trPr>
        <w:tc>
          <w:tcPr>
            <w:tcW w:w="1132" w:type="dxa"/>
            <w:vMerge/>
          </w:tcPr>
          <w:p w14:paraId="2A0A2F2D" w14:textId="77777777" w:rsidR="0020430D" w:rsidRPr="001F6893" w:rsidRDefault="0020430D" w:rsidP="001F6893"/>
        </w:tc>
        <w:tc>
          <w:tcPr>
            <w:tcW w:w="1132" w:type="dxa"/>
            <w:noWrap/>
            <w:hideMark/>
          </w:tcPr>
          <w:p w14:paraId="57033F6E" w14:textId="778E52C4" w:rsidR="0020430D" w:rsidRPr="001F6893" w:rsidRDefault="0020430D" w:rsidP="001F6893">
            <w:r w:rsidRPr="001F6893">
              <w:t>3.419065</w:t>
            </w:r>
          </w:p>
        </w:tc>
        <w:tc>
          <w:tcPr>
            <w:tcW w:w="1132" w:type="dxa"/>
            <w:noWrap/>
            <w:hideMark/>
          </w:tcPr>
          <w:p w14:paraId="32A53534" w14:textId="77777777" w:rsidR="0020430D" w:rsidRPr="001F6893" w:rsidRDefault="0020430D" w:rsidP="001F6893">
            <w:r w:rsidRPr="001F6893">
              <w:t>6.783448</w:t>
            </w:r>
          </w:p>
        </w:tc>
        <w:tc>
          <w:tcPr>
            <w:tcW w:w="1132" w:type="dxa"/>
            <w:noWrap/>
            <w:hideMark/>
          </w:tcPr>
          <w:p w14:paraId="06F6E85B" w14:textId="77777777" w:rsidR="0020430D" w:rsidRPr="001F6893" w:rsidRDefault="0020430D" w:rsidP="001F6893">
            <w:r w:rsidRPr="001F6893">
              <w:t>2.76202</w:t>
            </w:r>
          </w:p>
        </w:tc>
        <w:tc>
          <w:tcPr>
            <w:tcW w:w="1132" w:type="dxa"/>
            <w:noWrap/>
            <w:hideMark/>
          </w:tcPr>
          <w:p w14:paraId="493CA414" w14:textId="77777777" w:rsidR="0020430D" w:rsidRPr="001F6893" w:rsidRDefault="0020430D" w:rsidP="001F6893">
            <w:r w:rsidRPr="001F6893">
              <w:t>2.725988</w:t>
            </w:r>
          </w:p>
        </w:tc>
        <w:tc>
          <w:tcPr>
            <w:tcW w:w="1132" w:type="dxa"/>
            <w:noWrap/>
            <w:hideMark/>
          </w:tcPr>
          <w:p w14:paraId="366F75DF" w14:textId="77777777" w:rsidR="0020430D" w:rsidRPr="001F6893" w:rsidRDefault="0020430D" w:rsidP="001F6893">
            <w:r w:rsidRPr="001F6893">
              <w:t>2.617308</w:t>
            </w:r>
          </w:p>
        </w:tc>
        <w:tc>
          <w:tcPr>
            <w:tcW w:w="1132" w:type="dxa"/>
            <w:noWrap/>
            <w:hideMark/>
          </w:tcPr>
          <w:p w14:paraId="6D09C759" w14:textId="77777777" w:rsidR="0020430D" w:rsidRPr="001F6893" w:rsidRDefault="0020430D" w:rsidP="001F6893">
            <w:r w:rsidRPr="001F6893">
              <w:t>3.430552</w:t>
            </w:r>
          </w:p>
        </w:tc>
        <w:tc>
          <w:tcPr>
            <w:tcW w:w="1132" w:type="dxa"/>
            <w:noWrap/>
            <w:hideMark/>
          </w:tcPr>
          <w:p w14:paraId="2B318B48" w14:textId="77777777" w:rsidR="0020430D" w:rsidRPr="001F6893" w:rsidRDefault="0020430D" w:rsidP="001F6893">
            <w:r w:rsidRPr="001F6893">
              <w:t>3.30789</w:t>
            </w:r>
          </w:p>
        </w:tc>
        <w:tc>
          <w:tcPr>
            <w:tcW w:w="1132" w:type="dxa"/>
            <w:noWrap/>
            <w:hideMark/>
          </w:tcPr>
          <w:p w14:paraId="26B91D01" w14:textId="77777777" w:rsidR="0020430D" w:rsidRPr="001F6893" w:rsidRDefault="0020430D" w:rsidP="001F6893">
            <w:r w:rsidRPr="001F6893">
              <w:t>3.640485</w:t>
            </w:r>
          </w:p>
        </w:tc>
        <w:tc>
          <w:tcPr>
            <w:tcW w:w="1132" w:type="dxa"/>
            <w:noWrap/>
            <w:hideMark/>
          </w:tcPr>
          <w:p w14:paraId="269A6CA8" w14:textId="77777777" w:rsidR="0020430D" w:rsidRPr="001F6893" w:rsidRDefault="0020430D" w:rsidP="001F6893">
            <w:r w:rsidRPr="001F6893">
              <w:t>3.190139</w:t>
            </w:r>
          </w:p>
        </w:tc>
        <w:tc>
          <w:tcPr>
            <w:tcW w:w="1132" w:type="dxa"/>
            <w:noWrap/>
            <w:hideMark/>
          </w:tcPr>
          <w:p w14:paraId="0D4732D7" w14:textId="77777777" w:rsidR="0020430D" w:rsidRPr="001F6893" w:rsidRDefault="0020430D" w:rsidP="001F6893">
            <w:r w:rsidRPr="001F6893">
              <w:t>3.385063</w:t>
            </w:r>
          </w:p>
        </w:tc>
      </w:tr>
      <w:tr w:rsidR="0020430D" w:rsidRPr="001F6893" w14:paraId="18CE3D6D" w14:textId="77777777" w:rsidTr="0020430D">
        <w:trPr>
          <w:trHeight w:val="261"/>
        </w:trPr>
        <w:tc>
          <w:tcPr>
            <w:tcW w:w="1132" w:type="dxa"/>
            <w:vMerge/>
          </w:tcPr>
          <w:p w14:paraId="7026B11C" w14:textId="77777777" w:rsidR="0020430D" w:rsidRPr="001F6893" w:rsidRDefault="0020430D" w:rsidP="001F6893"/>
        </w:tc>
        <w:tc>
          <w:tcPr>
            <w:tcW w:w="1132" w:type="dxa"/>
            <w:noWrap/>
            <w:hideMark/>
          </w:tcPr>
          <w:p w14:paraId="6FAB2C5C" w14:textId="63C0A27E" w:rsidR="0020430D" w:rsidRPr="001F6893" w:rsidRDefault="0020430D" w:rsidP="001F6893">
            <w:r w:rsidRPr="001F6893">
              <w:t>8.286262</w:t>
            </w:r>
          </w:p>
        </w:tc>
        <w:tc>
          <w:tcPr>
            <w:tcW w:w="1132" w:type="dxa"/>
            <w:noWrap/>
            <w:hideMark/>
          </w:tcPr>
          <w:p w14:paraId="14D1B6A4" w14:textId="77777777" w:rsidR="0020430D" w:rsidRPr="001F6893" w:rsidRDefault="0020430D" w:rsidP="001F6893">
            <w:r w:rsidRPr="001F6893">
              <w:t>8.567907</w:t>
            </w:r>
          </w:p>
        </w:tc>
        <w:tc>
          <w:tcPr>
            <w:tcW w:w="1132" w:type="dxa"/>
            <w:noWrap/>
            <w:hideMark/>
          </w:tcPr>
          <w:p w14:paraId="4C5876BD" w14:textId="77777777" w:rsidR="0020430D" w:rsidRPr="001F6893" w:rsidRDefault="0020430D" w:rsidP="001F6893">
            <w:r w:rsidRPr="001F6893">
              <w:t>2.955045</w:t>
            </w:r>
          </w:p>
        </w:tc>
        <w:tc>
          <w:tcPr>
            <w:tcW w:w="1132" w:type="dxa"/>
            <w:noWrap/>
            <w:hideMark/>
          </w:tcPr>
          <w:p w14:paraId="78CFFD3C" w14:textId="77777777" w:rsidR="0020430D" w:rsidRPr="001F6893" w:rsidRDefault="0020430D" w:rsidP="001F6893">
            <w:r w:rsidRPr="001F6893">
              <w:t>11.79742</w:t>
            </w:r>
          </w:p>
        </w:tc>
        <w:tc>
          <w:tcPr>
            <w:tcW w:w="1132" w:type="dxa"/>
            <w:noWrap/>
            <w:hideMark/>
          </w:tcPr>
          <w:p w14:paraId="5E32D910" w14:textId="77777777" w:rsidR="0020430D" w:rsidRPr="001F6893" w:rsidRDefault="0020430D" w:rsidP="001F6893">
            <w:r w:rsidRPr="001F6893">
              <w:t>3.288132</w:t>
            </w:r>
          </w:p>
        </w:tc>
        <w:tc>
          <w:tcPr>
            <w:tcW w:w="1132" w:type="dxa"/>
            <w:noWrap/>
            <w:hideMark/>
          </w:tcPr>
          <w:p w14:paraId="5FBE14CD" w14:textId="77777777" w:rsidR="0020430D" w:rsidRPr="001F6893" w:rsidRDefault="0020430D" w:rsidP="001F6893">
            <w:r w:rsidRPr="001F6893">
              <w:t>8.643554</w:t>
            </w:r>
          </w:p>
        </w:tc>
        <w:tc>
          <w:tcPr>
            <w:tcW w:w="1132" w:type="dxa"/>
            <w:noWrap/>
            <w:hideMark/>
          </w:tcPr>
          <w:p w14:paraId="1A30DC15" w14:textId="77777777" w:rsidR="0020430D" w:rsidRPr="001F6893" w:rsidRDefault="0020430D" w:rsidP="001F6893">
            <w:r w:rsidRPr="001F6893">
              <w:t>3.118872</w:t>
            </w:r>
          </w:p>
        </w:tc>
        <w:tc>
          <w:tcPr>
            <w:tcW w:w="1132" w:type="dxa"/>
            <w:noWrap/>
            <w:hideMark/>
          </w:tcPr>
          <w:p w14:paraId="5F77E2C6" w14:textId="77777777" w:rsidR="0020430D" w:rsidRPr="001F6893" w:rsidRDefault="0020430D" w:rsidP="001F6893">
            <w:r w:rsidRPr="001F6893">
              <w:t>3.225435</w:t>
            </w:r>
          </w:p>
        </w:tc>
        <w:tc>
          <w:tcPr>
            <w:tcW w:w="1132" w:type="dxa"/>
            <w:noWrap/>
            <w:hideMark/>
          </w:tcPr>
          <w:p w14:paraId="1543BB45" w14:textId="77777777" w:rsidR="0020430D" w:rsidRPr="001F6893" w:rsidRDefault="0020430D" w:rsidP="001F6893">
            <w:r w:rsidRPr="001F6893">
              <w:t>3.155186</w:t>
            </w:r>
          </w:p>
        </w:tc>
        <w:tc>
          <w:tcPr>
            <w:tcW w:w="1132" w:type="dxa"/>
            <w:noWrap/>
            <w:hideMark/>
          </w:tcPr>
          <w:p w14:paraId="62740AC6" w14:textId="77777777" w:rsidR="0020430D" w:rsidRPr="001F6893" w:rsidRDefault="0020430D" w:rsidP="001F6893">
            <w:r w:rsidRPr="001F6893">
              <w:t>3.43903</w:t>
            </w:r>
          </w:p>
        </w:tc>
      </w:tr>
      <w:tr w:rsidR="0020430D" w:rsidRPr="001F6893" w14:paraId="6F5D1CC3" w14:textId="77777777" w:rsidTr="0020430D">
        <w:trPr>
          <w:trHeight w:val="261"/>
        </w:trPr>
        <w:tc>
          <w:tcPr>
            <w:tcW w:w="1132" w:type="dxa"/>
            <w:vMerge/>
          </w:tcPr>
          <w:p w14:paraId="28A9BC18" w14:textId="77777777" w:rsidR="0020430D" w:rsidRPr="001F6893" w:rsidRDefault="0020430D" w:rsidP="001F6893"/>
        </w:tc>
        <w:tc>
          <w:tcPr>
            <w:tcW w:w="1132" w:type="dxa"/>
            <w:noWrap/>
            <w:hideMark/>
          </w:tcPr>
          <w:p w14:paraId="3B173CDD" w14:textId="17656A3F" w:rsidR="0020430D" w:rsidRPr="001F6893" w:rsidRDefault="0020430D" w:rsidP="001F6893">
            <w:r w:rsidRPr="001F6893">
              <w:t>2.360498</w:t>
            </w:r>
          </w:p>
        </w:tc>
        <w:tc>
          <w:tcPr>
            <w:tcW w:w="1132" w:type="dxa"/>
            <w:noWrap/>
            <w:hideMark/>
          </w:tcPr>
          <w:p w14:paraId="0586C1F5" w14:textId="77777777" w:rsidR="0020430D" w:rsidRPr="001F6893" w:rsidRDefault="0020430D" w:rsidP="001F6893">
            <w:r w:rsidRPr="001F6893">
              <w:t>3.100079</w:t>
            </w:r>
          </w:p>
        </w:tc>
        <w:tc>
          <w:tcPr>
            <w:tcW w:w="1132" w:type="dxa"/>
            <w:noWrap/>
            <w:hideMark/>
          </w:tcPr>
          <w:p w14:paraId="1DCB750D" w14:textId="77777777" w:rsidR="0020430D" w:rsidRPr="001F6893" w:rsidRDefault="0020430D" w:rsidP="001F6893">
            <w:r w:rsidRPr="001F6893">
              <w:t>8.216567</w:t>
            </w:r>
          </w:p>
        </w:tc>
        <w:tc>
          <w:tcPr>
            <w:tcW w:w="1132" w:type="dxa"/>
            <w:noWrap/>
            <w:hideMark/>
          </w:tcPr>
          <w:p w14:paraId="21562B2C" w14:textId="77777777" w:rsidR="0020430D" w:rsidRPr="001F6893" w:rsidRDefault="0020430D" w:rsidP="001F6893">
            <w:r w:rsidRPr="001F6893">
              <w:t>2.590899</w:t>
            </w:r>
          </w:p>
        </w:tc>
        <w:tc>
          <w:tcPr>
            <w:tcW w:w="1132" w:type="dxa"/>
            <w:noWrap/>
            <w:hideMark/>
          </w:tcPr>
          <w:p w14:paraId="01C2FA59" w14:textId="77777777" w:rsidR="0020430D" w:rsidRPr="001F6893" w:rsidRDefault="0020430D" w:rsidP="001F6893">
            <w:r w:rsidRPr="001F6893">
              <w:t>7.796244</w:t>
            </w:r>
          </w:p>
        </w:tc>
        <w:tc>
          <w:tcPr>
            <w:tcW w:w="1132" w:type="dxa"/>
            <w:noWrap/>
            <w:hideMark/>
          </w:tcPr>
          <w:p w14:paraId="300AE720" w14:textId="77777777" w:rsidR="0020430D" w:rsidRPr="001F6893" w:rsidRDefault="0020430D" w:rsidP="001F6893">
            <w:r w:rsidRPr="001F6893">
              <w:t>3.124284</w:t>
            </w:r>
          </w:p>
        </w:tc>
        <w:tc>
          <w:tcPr>
            <w:tcW w:w="1132" w:type="dxa"/>
            <w:noWrap/>
            <w:hideMark/>
          </w:tcPr>
          <w:p w14:paraId="2D517259" w14:textId="77777777" w:rsidR="0020430D" w:rsidRPr="001F6893" w:rsidRDefault="0020430D" w:rsidP="001F6893">
            <w:r w:rsidRPr="001F6893">
              <w:t>3.413362</w:t>
            </w:r>
          </w:p>
        </w:tc>
        <w:tc>
          <w:tcPr>
            <w:tcW w:w="1132" w:type="dxa"/>
            <w:noWrap/>
            <w:hideMark/>
          </w:tcPr>
          <w:p w14:paraId="289C81E5" w14:textId="77777777" w:rsidR="0020430D" w:rsidRPr="001F6893" w:rsidRDefault="0020430D" w:rsidP="001F6893">
            <w:r w:rsidRPr="001F6893">
              <w:t>4.480756</w:t>
            </w:r>
          </w:p>
        </w:tc>
        <w:tc>
          <w:tcPr>
            <w:tcW w:w="1132" w:type="dxa"/>
            <w:noWrap/>
            <w:hideMark/>
          </w:tcPr>
          <w:p w14:paraId="17300590" w14:textId="77777777" w:rsidR="0020430D" w:rsidRPr="001F6893" w:rsidRDefault="0020430D" w:rsidP="001F6893">
            <w:r w:rsidRPr="001F6893">
              <w:t>8.581782</w:t>
            </w:r>
          </w:p>
        </w:tc>
        <w:tc>
          <w:tcPr>
            <w:tcW w:w="1132" w:type="dxa"/>
            <w:noWrap/>
            <w:hideMark/>
          </w:tcPr>
          <w:p w14:paraId="285210D9" w14:textId="77777777" w:rsidR="0020430D" w:rsidRPr="001F6893" w:rsidRDefault="0020430D" w:rsidP="001F6893">
            <w:r w:rsidRPr="001F6893">
              <w:t>8.516605</w:t>
            </w:r>
          </w:p>
        </w:tc>
      </w:tr>
      <w:tr w:rsidR="0020430D" w:rsidRPr="001F6893" w14:paraId="1C17B7DD" w14:textId="77777777" w:rsidTr="0020430D">
        <w:trPr>
          <w:trHeight w:val="261"/>
        </w:trPr>
        <w:tc>
          <w:tcPr>
            <w:tcW w:w="1132" w:type="dxa"/>
            <w:vMerge/>
          </w:tcPr>
          <w:p w14:paraId="5F01C92F" w14:textId="77777777" w:rsidR="0020430D" w:rsidRPr="001F6893" w:rsidRDefault="0020430D" w:rsidP="001F6893"/>
        </w:tc>
        <w:tc>
          <w:tcPr>
            <w:tcW w:w="1132" w:type="dxa"/>
            <w:noWrap/>
            <w:hideMark/>
          </w:tcPr>
          <w:p w14:paraId="62254D10" w14:textId="12A1A9F5" w:rsidR="0020430D" w:rsidRPr="001F6893" w:rsidRDefault="0020430D" w:rsidP="001F6893">
            <w:r w:rsidRPr="001F6893">
              <w:t>2.381852</w:t>
            </w:r>
          </w:p>
        </w:tc>
        <w:tc>
          <w:tcPr>
            <w:tcW w:w="1132" w:type="dxa"/>
            <w:noWrap/>
            <w:hideMark/>
          </w:tcPr>
          <w:p w14:paraId="4C0A5220" w14:textId="77777777" w:rsidR="0020430D" w:rsidRPr="001F6893" w:rsidRDefault="0020430D" w:rsidP="001F6893">
            <w:r w:rsidRPr="001F6893">
              <w:t>2.738307</w:t>
            </w:r>
          </w:p>
        </w:tc>
        <w:tc>
          <w:tcPr>
            <w:tcW w:w="1132" w:type="dxa"/>
            <w:noWrap/>
            <w:hideMark/>
          </w:tcPr>
          <w:p w14:paraId="42FD845F" w14:textId="77777777" w:rsidR="0020430D" w:rsidRPr="001F6893" w:rsidRDefault="0020430D" w:rsidP="001F6893">
            <w:r w:rsidRPr="001F6893">
              <w:t>2.909863</w:t>
            </w:r>
          </w:p>
        </w:tc>
        <w:tc>
          <w:tcPr>
            <w:tcW w:w="1132" w:type="dxa"/>
            <w:noWrap/>
            <w:hideMark/>
          </w:tcPr>
          <w:p w14:paraId="12CBF5D3" w14:textId="77777777" w:rsidR="0020430D" w:rsidRPr="001F6893" w:rsidRDefault="0020430D" w:rsidP="001F6893">
            <w:r w:rsidRPr="001F6893">
              <w:t>2.743144</w:t>
            </w:r>
          </w:p>
        </w:tc>
        <w:tc>
          <w:tcPr>
            <w:tcW w:w="1132" w:type="dxa"/>
            <w:noWrap/>
            <w:hideMark/>
          </w:tcPr>
          <w:p w14:paraId="35A253CE" w14:textId="77777777" w:rsidR="0020430D" w:rsidRPr="001F6893" w:rsidRDefault="0020430D" w:rsidP="001F6893">
            <w:r w:rsidRPr="001F6893">
              <w:t>2.76369</w:t>
            </w:r>
          </w:p>
        </w:tc>
        <w:tc>
          <w:tcPr>
            <w:tcW w:w="1132" w:type="dxa"/>
            <w:noWrap/>
            <w:hideMark/>
          </w:tcPr>
          <w:p w14:paraId="2F75C97F" w14:textId="77777777" w:rsidR="0020430D" w:rsidRPr="001F6893" w:rsidRDefault="0020430D" w:rsidP="001F6893">
            <w:r w:rsidRPr="001F6893">
              <w:t>2.726006</w:t>
            </w:r>
          </w:p>
        </w:tc>
        <w:tc>
          <w:tcPr>
            <w:tcW w:w="1132" w:type="dxa"/>
            <w:noWrap/>
            <w:hideMark/>
          </w:tcPr>
          <w:p w14:paraId="54BFE7CD" w14:textId="77777777" w:rsidR="0020430D" w:rsidRPr="001F6893" w:rsidRDefault="0020430D" w:rsidP="001F6893">
            <w:r w:rsidRPr="001F6893">
              <w:t>3.274998</w:t>
            </w:r>
          </w:p>
        </w:tc>
        <w:tc>
          <w:tcPr>
            <w:tcW w:w="1132" w:type="dxa"/>
            <w:noWrap/>
            <w:hideMark/>
          </w:tcPr>
          <w:p w14:paraId="612C7511" w14:textId="77777777" w:rsidR="0020430D" w:rsidRPr="001F6893" w:rsidRDefault="0020430D" w:rsidP="001F6893">
            <w:r w:rsidRPr="001F6893">
              <w:t>8.707057</w:t>
            </w:r>
          </w:p>
        </w:tc>
        <w:tc>
          <w:tcPr>
            <w:tcW w:w="1132" w:type="dxa"/>
            <w:noWrap/>
            <w:hideMark/>
          </w:tcPr>
          <w:p w14:paraId="019405F7" w14:textId="77777777" w:rsidR="0020430D" w:rsidRPr="001F6893" w:rsidRDefault="0020430D" w:rsidP="001F6893">
            <w:r w:rsidRPr="001F6893">
              <w:t>3.284112</w:t>
            </w:r>
          </w:p>
        </w:tc>
        <w:tc>
          <w:tcPr>
            <w:tcW w:w="1132" w:type="dxa"/>
            <w:noWrap/>
            <w:hideMark/>
          </w:tcPr>
          <w:p w14:paraId="26B580B7" w14:textId="77777777" w:rsidR="0020430D" w:rsidRPr="001F6893" w:rsidRDefault="0020430D" w:rsidP="001F6893">
            <w:r w:rsidRPr="001F6893">
              <w:t>3.234782</w:t>
            </w:r>
          </w:p>
        </w:tc>
      </w:tr>
      <w:tr w:rsidR="0020430D" w:rsidRPr="001F6893" w14:paraId="5EFDE09F" w14:textId="77777777" w:rsidTr="0020430D">
        <w:trPr>
          <w:trHeight w:val="261"/>
        </w:trPr>
        <w:tc>
          <w:tcPr>
            <w:tcW w:w="1132" w:type="dxa"/>
            <w:vMerge/>
          </w:tcPr>
          <w:p w14:paraId="491884A2" w14:textId="77777777" w:rsidR="0020430D" w:rsidRPr="001F6893" w:rsidRDefault="0020430D" w:rsidP="001F6893"/>
        </w:tc>
        <w:tc>
          <w:tcPr>
            <w:tcW w:w="1132" w:type="dxa"/>
            <w:noWrap/>
            <w:hideMark/>
          </w:tcPr>
          <w:p w14:paraId="54F54DEC" w14:textId="628FFE38" w:rsidR="0020430D" w:rsidRPr="001F6893" w:rsidRDefault="0020430D" w:rsidP="001F6893">
            <w:r w:rsidRPr="001F6893">
              <w:t>3.150281</w:t>
            </w:r>
          </w:p>
        </w:tc>
        <w:tc>
          <w:tcPr>
            <w:tcW w:w="1132" w:type="dxa"/>
            <w:noWrap/>
            <w:hideMark/>
          </w:tcPr>
          <w:p w14:paraId="61BB3481" w14:textId="77777777" w:rsidR="0020430D" w:rsidRPr="001F6893" w:rsidRDefault="0020430D" w:rsidP="001F6893">
            <w:r w:rsidRPr="001F6893">
              <w:t>5.850814</w:t>
            </w:r>
          </w:p>
        </w:tc>
        <w:tc>
          <w:tcPr>
            <w:tcW w:w="1132" w:type="dxa"/>
            <w:noWrap/>
            <w:hideMark/>
          </w:tcPr>
          <w:p w14:paraId="65DA323F" w14:textId="77777777" w:rsidR="0020430D" w:rsidRPr="001F6893" w:rsidRDefault="0020430D" w:rsidP="001F6893">
            <w:r w:rsidRPr="001F6893">
              <w:t>3.79289</w:t>
            </w:r>
          </w:p>
        </w:tc>
        <w:tc>
          <w:tcPr>
            <w:tcW w:w="1132" w:type="dxa"/>
            <w:noWrap/>
            <w:hideMark/>
          </w:tcPr>
          <w:p w14:paraId="7EC67E9D" w14:textId="77777777" w:rsidR="0020430D" w:rsidRPr="001F6893" w:rsidRDefault="0020430D" w:rsidP="001F6893">
            <w:r w:rsidRPr="001F6893">
              <w:t>2.785076</w:t>
            </w:r>
          </w:p>
        </w:tc>
        <w:tc>
          <w:tcPr>
            <w:tcW w:w="1132" w:type="dxa"/>
            <w:noWrap/>
            <w:hideMark/>
          </w:tcPr>
          <w:p w14:paraId="1FF4442C" w14:textId="77777777" w:rsidR="0020430D" w:rsidRPr="001F6893" w:rsidRDefault="0020430D" w:rsidP="001F6893">
            <w:r w:rsidRPr="001F6893">
              <w:t>2.935758</w:t>
            </w:r>
          </w:p>
        </w:tc>
        <w:tc>
          <w:tcPr>
            <w:tcW w:w="1132" w:type="dxa"/>
            <w:noWrap/>
            <w:hideMark/>
          </w:tcPr>
          <w:p w14:paraId="78E81EA1" w14:textId="77777777" w:rsidR="0020430D" w:rsidRPr="001F6893" w:rsidRDefault="0020430D" w:rsidP="001F6893">
            <w:r w:rsidRPr="001F6893">
              <w:t>3.354323</w:t>
            </w:r>
          </w:p>
        </w:tc>
        <w:tc>
          <w:tcPr>
            <w:tcW w:w="1132" w:type="dxa"/>
            <w:noWrap/>
            <w:hideMark/>
          </w:tcPr>
          <w:p w14:paraId="7BEBEDBC" w14:textId="77777777" w:rsidR="0020430D" w:rsidRPr="001F6893" w:rsidRDefault="0020430D" w:rsidP="001F6893">
            <w:r w:rsidRPr="001F6893">
              <w:t>8.455066</w:t>
            </w:r>
          </w:p>
        </w:tc>
        <w:tc>
          <w:tcPr>
            <w:tcW w:w="1132" w:type="dxa"/>
            <w:noWrap/>
            <w:hideMark/>
          </w:tcPr>
          <w:p w14:paraId="250C5131" w14:textId="77777777" w:rsidR="0020430D" w:rsidRPr="001F6893" w:rsidRDefault="0020430D" w:rsidP="001F6893">
            <w:r w:rsidRPr="001F6893">
              <w:t>3.318851</w:t>
            </w:r>
          </w:p>
        </w:tc>
        <w:tc>
          <w:tcPr>
            <w:tcW w:w="1132" w:type="dxa"/>
            <w:noWrap/>
            <w:hideMark/>
          </w:tcPr>
          <w:p w14:paraId="64937D12" w14:textId="77777777" w:rsidR="0020430D" w:rsidRPr="001F6893" w:rsidRDefault="0020430D" w:rsidP="001F6893">
            <w:r w:rsidRPr="001F6893">
              <w:t>3.155815</w:t>
            </w:r>
          </w:p>
        </w:tc>
        <w:tc>
          <w:tcPr>
            <w:tcW w:w="1132" w:type="dxa"/>
            <w:noWrap/>
            <w:hideMark/>
          </w:tcPr>
          <w:p w14:paraId="09320531" w14:textId="77777777" w:rsidR="0020430D" w:rsidRPr="001F6893" w:rsidRDefault="0020430D" w:rsidP="001F6893">
            <w:r w:rsidRPr="001F6893">
              <w:t>3.267826</w:t>
            </w:r>
          </w:p>
        </w:tc>
      </w:tr>
      <w:tr w:rsidR="0020430D" w:rsidRPr="001F6893" w14:paraId="1F97D4E8" w14:textId="77777777" w:rsidTr="0020430D">
        <w:trPr>
          <w:trHeight w:val="261"/>
        </w:trPr>
        <w:tc>
          <w:tcPr>
            <w:tcW w:w="1132" w:type="dxa"/>
          </w:tcPr>
          <w:p w14:paraId="7362841E" w14:textId="53A6931D" w:rsidR="0020430D" w:rsidRPr="001F6893" w:rsidRDefault="0020430D" w:rsidP="001F6893">
            <w:pPr>
              <w:rPr>
                <w:b/>
                <w:bCs/>
              </w:rPr>
            </w:pPr>
            <w:r>
              <w:rPr>
                <w:b/>
                <w:bCs/>
              </w:rPr>
              <w:t>Average</w:t>
            </w:r>
          </w:p>
        </w:tc>
        <w:tc>
          <w:tcPr>
            <w:tcW w:w="1132" w:type="dxa"/>
            <w:noWrap/>
            <w:hideMark/>
          </w:tcPr>
          <w:p w14:paraId="4C9F19F7" w14:textId="4CA50FF8" w:rsidR="0020430D" w:rsidRPr="001F6893" w:rsidRDefault="0020430D" w:rsidP="001F6893">
            <w:pPr>
              <w:rPr>
                <w:b/>
                <w:bCs/>
              </w:rPr>
            </w:pPr>
            <w:r w:rsidRPr="001F6893">
              <w:rPr>
                <w:b/>
                <w:bCs/>
              </w:rPr>
              <w:t>4.298278</w:t>
            </w:r>
          </w:p>
        </w:tc>
        <w:tc>
          <w:tcPr>
            <w:tcW w:w="1132" w:type="dxa"/>
            <w:noWrap/>
            <w:hideMark/>
          </w:tcPr>
          <w:p w14:paraId="0EB3E948" w14:textId="77777777" w:rsidR="0020430D" w:rsidRPr="001F6893" w:rsidRDefault="0020430D" w:rsidP="001F6893">
            <w:pPr>
              <w:rPr>
                <w:b/>
                <w:bCs/>
              </w:rPr>
            </w:pPr>
            <w:r w:rsidRPr="001F6893">
              <w:rPr>
                <w:b/>
                <w:bCs/>
              </w:rPr>
              <w:t>4.83208</w:t>
            </w:r>
          </w:p>
        </w:tc>
        <w:tc>
          <w:tcPr>
            <w:tcW w:w="1132" w:type="dxa"/>
            <w:noWrap/>
            <w:hideMark/>
          </w:tcPr>
          <w:p w14:paraId="27092CC0" w14:textId="77777777" w:rsidR="0020430D" w:rsidRPr="001F6893" w:rsidRDefault="0020430D" w:rsidP="001F6893">
            <w:pPr>
              <w:rPr>
                <w:b/>
                <w:bCs/>
              </w:rPr>
            </w:pPr>
            <w:r w:rsidRPr="001F6893">
              <w:rPr>
                <w:b/>
                <w:bCs/>
              </w:rPr>
              <w:t>4.386929</w:t>
            </w:r>
          </w:p>
        </w:tc>
        <w:tc>
          <w:tcPr>
            <w:tcW w:w="1132" w:type="dxa"/>
            <w:noWrap/>
            <w:hideMark/>
          </w:tcPr>
          <w:p w14:paraId="26068111" w14:textId="77777777" w:rsidR="0020430D" w:rsidRPr="001F6893" w:rsidRDefault="0020430D" w:rsidP="001F6893">
            <w:pPr>
              <w:rPr>
                <w:b/>
                <w:bCs/>
              </w:rPr>
            </w:pPr>
            <w:r w:rsidRPr="001F6893">
              <w:rPr>
                <w:b/>
                <w:bCs/>
              </w:rPr>
              <w:t>4.669891</w:t>
            </w:r>
          </w:p>
        </w:tc>
        <w:tc>
          <w:tcPr>
            <w:tcW w:w="1132" w:type="dxa"/>
            <w:noWrap/>
            <w:hideMark/>
          </w:tcPr>
          <w:p w14:paraId="62922F4F" w14:textId="77777777" w:rsidR="0020430D" w:rsidRPr="001F6893" w:rsidRDefault="0020430D" w:rsidP="001F6893">
            <w:pPr>
              <w:rPr>
                <w:b/>
                <w:bCs/>
              </w:rPr>
            </w:pPr>
            <w:r w:rsidRPr="001F6893">
              <w:rPr>
                <w:b/>
                <w:bCs/>
              </w:rPr>
              <w:t>4.245367</w:t>
            </w:r>
          </w:p>
        </w:tc>
        <w:tc>
          <w:tcPr>
            <w:tcW w:w="1132" w:type="dxa"/>
            <w:noWrap/>
            <w:hideMark/>
          </w:tcPr>
          <w:p w14:paraId="1D2DC424" w14:textId="77777777" w:rsidR="0020430D" w:rsidRPr="001F6893" w:rsidRDefault="0020430D" w:rsidP="001F6893">
            <w:pPr>
              <w:rPr>
                <w:b/>
                <w:bCs/>
              </w:rPr>
            </w:pPr>
            <w:r w:rsidRPr="001F6893">
              <w:rPr>
                <w:b/>
                <w:bCs/>
              </w:rPr>
              <w:t>4.641255</w:t>
            </w:r>
          </w:p>
        </w:tc>
        <w:tc>
          <w:tcPr>
            <w:tcW w:w="1132" w:type="dxa"/>
            <w:noWrap/>
            <w:hideMark/>
          </w:tcPr>
          <w:p w14:paraId="7FCA55C4" w14:textId="77777777" w:rsidR="0020430D" w:rsidRPr="001F6893" w:rsidRDefault="0020430D" w:rsidP="001F6893">
            <w:pPr>
              <w:rPr>
                <w:b/>
                <w:bCs/>
              </w:rPr>
            </w:pPr>
            <w:r w:rsidRPr="001F6893">
              <w:rPr>
                <w:b/>
                <w:bCs/>
              </w:rPr>
              <w:t>5.391518</w:t>
            </w:r>
          </w:p>
        </w:tc>
        <w:tc>
          <w:tcPr>
            <w:tcW w:w="1132" w:type="dxa"/>
            <w:noWrap/>
            <w:hideMark/>
          </w:tcPr>
          <w:p w14:paraId="1049455B" w14:textId="77777777" w:rsidR="0020430D" w:rsidRPr="001F6893" w:rsidRDefault="0020430D" w:rsidP="001F6893">
            <w:pPr>
              <w:rPr>
                <w:b/>
                <w:bCs/>
              </w:rPr>
            </w:pPr>
            <w:r w:rsidRPr="001F6893">
              <w:rPr>
                <w:b/>
                <w:bCs/>
              </w:rPr>
              <w:t>4.350983</w:t>
            </w:r>
          </w:p>
        </w:tc>
        <w:tc>
          <w:tcPr>
            <w:tcW w:w="1132" w:type="dxa"/>
            <w:noWrap/>
            <w:hideMark/>
          </w:tcPr>
          <w:p w14:paraId="65F65EFE" w14:textId="77777777" w:rsidR="0020430D" w:rsidRPr="001F6893" w:rsidRDefault="0020430D" w:rsidP="001F6893">
            <w:pPr>
              <w:rPr>
                <w:b/>
                <w:bCs/>
              </w:rPr>
            </w:pPr>
            <w:r w:rsidRPr="001F6893">
              <w:rPr>
                <w:b/>
                <w:bCs/>
              </w:rPr>
              <w:t>4.309069</w:t>
            </w:r>
          </w:p>
        </w:tc>
        <w:tc>
          <w:tcPr>
            <w:tcW w:w="1132" w:type="dxa"/>
            <w:noWrap/>
            <w:hideMark/>
          </w:tcPr>
          <w:p w14:paraId="37A7132F" w14:textId="77777777" w:rsidR="0020430D" w:rsidRPr="001F6893" w:rsidRDefault="0020430D" w:rsidP="001F6893">
            <w:pPr>
              <w:rPr>
                <w:b/>
                <w:bCs/>
              </w:rPr>
            </w:pPr>
            <w:r w:rsidRPr="001F6893">
              <w:rPr>
                <w:b/>
                <w:bCs/>
              </w:rPr>
              <w:t>4.610931</w:t>
            </w:r>
          </w:p>
        </w:tc>
      </w:tr>
    </w:tbl>
    <w:p w14:paraId="3CE2A2EA" w14:textId="5D90C7B1" w:rsidR="004046EF" w:rsidRDefault="004046EF" w:rsidP="00DD05AD"/>
    <w:p w14:paraId="1649C598" w14:textId="0859A271" w:rsidR="004046EF" w:rsidRDefault="0020430D" w:rsidP="00DD05AD">
      <w:r>
        <w:t>Raw data for Section 4.4.2.2 with 5 active nodes</w:t>
      </w:r>
    </w:p>
    <w:p w14:paraId="71B976C1" w14:textId="730DC2AC" w:rsidR="0020430D" w:rsidRDefault="0020430D" w:rsidP="00DD05AD"/>
    <w:tbl>
      <w:tblPr>
        <w:tblStyle w:val="TableGrid"/>
        <w:tblW w:w="0" w:type="auto"/>
        <w:tblLook w:val="04A0" w:firstRow="1" w:lastRow="0" w:firstColumn="1" w:lastColumn="0" w:noHBand="0" w:noVBand="1"/>
      </w:tblPr>
      <w:tblGrid>
        <w:gridCol w:w="1087"/>
        <w:gridCol w:w="1135"/>
        <w:gridCol w:w="1135"/>
        <w:gridCol w:w="1135"/>
        <w:gridCol w:w="1135"/>
        <w:gridCol w:w="1135"/>
        <w:gridCol w:w="1135"/>
        <w:gridCol w:w="1135"/>
        <w:gridCol w:w="1135"/>
        <w:gridCol w:w="1135"/>
        <w:gridCol w:w="1135"/>
      </w:tblGrid>
      <w:tr w:rsidR="0020430D" w:rsidRPr="0020430D" w14:paraId="71AA672B" w14:textId="77777777" w:rsidTr="0020430D">
        <w:trPr>
          <w:trHeight w:val="237"/>
        </w:trPr>
        <w:tc>
          <w:tcPr>
            <w:tcW w:w="1087" w:type="dxa"/>
          </w:tcPr>
          <w:p w14:paraId="19519D5B" w14:textId="77777777" w:rsidR="0020430D" w:rsidRPr="0020430D" w:rsidRDefault="0020430D" w:rsidP="0020430D"/>
        </w:tc>
        <w:tc>
          <w:tcPr>
            <w:tcW w:w="1135" w:type="dxa"/>
            <w:noWrap/>
            <w:hideMark/>
          </w:tcPr>
          <w:p w14:paraId="7EA8C5BA" w14:textId="66139BEC" w:rsidR="0020430D" w:rsidRPr="0020430D" w:rsidRDefault="0020430D" w:rsidP="0020430D">
            <w:r w:rsidRPr="0020430D">
              <w:t>Tx01</w:t>
            </w:r>
          </w:p>
        </w:tc>
        <w:tc>
          <w:tcPr>
            <w:tcW w:w="1135" w:type="dxa"/>
            <w:noWrap/>
            <w:hideMark/>
          </w:tcPr>
          <w:p w14:paraId="2BB65CEB" w14:textId="77777777" w:rsidR="0020430D" w:rsidRPr="0020430D" w:rsidRDefault="0020430D" w:rsidP="0020430D">
            <w:r w:rsidRPr="0020430D">
              <w:t>Tx02</w:t>
            </w:r>
          </w:p>
        </w:tc>
        <w:tc>
          <w:tcPr>
            <w:tcW w:w="1135" w:type="dxa"/>
            <w:noWrap/>
            <w:hideMark/>
          </w:tcPr>
          <w:p w14:paraId="0E177007" w14:textId="77777777" w:rsidR="0020430D" w:rsidRPr="0020430D" w:rsidRDefault="0020430D" w:rsidP="0020430D">
            <w:r w:rsidRPr="0020430D">
              <w:t>Tx03</w:t>
            </w:r>
          </w:p>
        </w:tc>
        <w:tc>
          <w:tcPr>
            <w:tcW w:w="1135" w:type="dxa"/>
            <w:noWrap/>
            <w:hideMark/>
          </w:tcPr>
          <w:p w14:paraId="3431690D" w14:textId="77777777" w:rsidR="0020430D" w:rsidRPr="0020430D" w:rsidRDefault="0020430D" w:rsidP="0020430D">
            <w:r w:rsidRPr="0020430D">
              <w:t>Tx04</w:t>
            </w:r>
          </w:p>
        </w:tc>
        <w:tc>
          <w:tcPr>
            <w:tcW w:w="1135" w:type="dxa"/>
            <w:noWrap/>
            <w:hideMark/>
          </w:tcPr>
          <w:p w14:paraId="6697ED83" w14:textId="77777777" w:rsidR="0020430D" w:rsidRPr="0020430D" w:rsidRDefault="0020430D" w:rsidP="0020430D">
            <w:r w:rsidRPr="0020430D">
              <w:t>Tx05</w:t>
            </w:r>
          </w:p>
        </w:tc>
        <w:tc>
          <w:tcPr>
            <w:tcW w:w="1135" w:type="dxa"/>
            <w:noWrap/>
            <w:hideMark/>
          </w:tcPr>
          <w:p w14:paraId="6D7FB9F7" w14:textId="77777777" w:rsidR="0020430D" w:rsidRPr="0020430D" w:rsidRDefault="0020430D" w:rsidP="0020430D">
            <w:r w:rsidRPr="0020430D">
              <w:t>Tx06</w:t>
            </w:r>
          </w:p>
        </w:tc>
        <w:tc>
          <w:tcPr>
            <w:tcW w:w="1135" w:type="dxa"/>
            <w:noWrap/>
            <w:hideMark/>
          </w:tcPr>
          <w:p w14:paraId="580E30D7" w14:textId="77777777" w:rsidR="0020430D" w:rsidRPr="0020430D" w:rsidRDefault="0020430D" w:rsidP="0020430D">
            <w:r w:rsidRPr="0020430D">
              <w:t>Tx07</w:t>
            </w:r>
          </w:p>
        </w:tc>
        <w:tc>
          <w:tcPr>
            <w:tcW w:w="1135" w:type="dxa"/>
            <w:noWrap/>
            <w:hideMark/>
          </w:tcPr>
          <w:p w14:paraId="3374888A" w14:textId="77777777" w:rsidR="0020430D" w:rsidRPr="0020430D" w:rsidRDefault="0020430D" w:rsidP="0020430D">
            <w:r w:rsidRPr="0020430D">
              <w:t>Tx08</w:t>
            </w:r>
          </w:p>
        </w:tc>
        <w:tc>
          <w:tcPr>
            <w:tcW w:w="1135" w:type="dxa"/>
            <w:noWrap/>
            <w:hideMark/>
          </w:tcPr>
          <w:p w14:paraId="18A6E735" w14:textId="77777777" w:rsidR="0020430D" w:rsidRPr="0020430D" w:rsidRDefault="0020430D" w:rsidP="0020430D">
            <w:r w:rsidRPr="0020430D">
              <w:t>Tx09</w:t>
            </w:r>
          </w:p>
        </w:tc>
        <w:tc>
          <w:tcPr>
            <w:tcW w:w="1135" w:type="dxa"/>
            <w:noWrap/>
            <w:hideMark/>
          </w:tcPr>
          <w:p w14:paraId="5600A442" w14:textId="77777777" w:rsidR="0020430D" w:rsidRPr="0020430D" w:rsidRDefault="0020430D" w:rsidP="0020430D">
            <w:r w:rsidRPr="0020430D">
              <w:t>Tx10</w:t>
            </w:r>
          </w:p>
        </w:tc>
      </w:tr>
      <w:tr w:rsidR="0020430D" w:rsidRPr="0020430D" w14:paraId="7F173879" w14:textId="77777777" w:rsidTr="0020430D">
        <w:trPr>
          <w:trHeight w:val="237"/>
        </w:trPr>
        <w:tc>
          <w:tcPr>
            <w:tcW w:w="1087" w:type="dxa"/>
            <w:vMerge w:val="restart"/>
          </w:tcPr>
          <w:p w14:paraId="217C7C0E" w14:textId="64A41E53" w:rsidR="0020430D" w:rsidRPr="0020430D" w:rsidRDefault="0020430D" w:rsidP="0020430D">
            <w:r>
              <w:t>Process Time</w:t>
            </w:r>
          </w:p>
        </w:tc>
        <w:tc>
          <w:tcPr>
            <w:tcW w:w="1135" w:type="dxa"/>
            <w:noWrap/>
            <w:hideMark/>
          </w:tcPr>
          <w:p w14:paraId="3144CBBE" w14:textId="6B0E5FC2" w:rsidR="0020430D" w:rsidRPr="0020430D" w:rsidRDefault="0020430D" w:rsidP="0020430D">
            <w:r w:rsidRPr="0020430D">
              <w:t>11.28528</w:t>
            </w:r>
          </w:p>
        </w:tc>
        <w:tc>
          <w:tcPr>
            <w:tcW w:w="1135" w:type="dxa"/>
            <w:noWrap/>
            <w:hideMark/>
          </w:tcPr>
          <w:p w14:paraId="3748F9E3" w14:textId="77777777" w:rsidR="0020430D" w:rsidRPr="0020430D" w:rsidRDefault="0020430D" w:rsidP="0020430D">
            <w:r w:rsidRPr="0020430D">
              <w:t>5.716336</w:t>
            </w:r>
          </w:p>
        </w:tc>
        <w:tc>
          <w:tcPr>
            <w:tcW w:w="1135" w:type="dxa"/>
            <w:noWrap/>
            <w:hideMark/>
          </w:tcPr>
          <w:p w14:paraId="05A74658" w14:textId="77777777" w:rsidR="0020430D" w:rsidRPr="0020430D" w:rsidRDefault="0020430D" w:rsidP="0020430D">
            <w:r w:rsidRPr="0020430D">
              <w:t>4.106565</w:t>
            </w:r>
          </w:p>
        </w:tc>
        <w:tc>
          <w:tcPr>
            <w:tcW w:w="1135" w:type="dxa"/>
            <w:noWrap/>
            <w:hideMark/>
          </w:tcPr>
          <w:p w14:paraId="7D425F61" w14:textId="77777777" w:rsidR="0020430D" w:rsidRPr="0020430D" w:rsidRDefault="0020430D" w:rsidP="0020430D">
            <w:r w:rsidRPr="0020430D">
              <w:t>3.854076</w:t>
            </w:r>
          </w:p>
        </w:tc>
        <w:tc>
          <w:tcPr>
            <w:tcW w:w="1135" w:type="dxa"/>
            <w:noWrap/>
            <w:hideMark/>
          </w:tcPr>
          <w:p w14:paraId="7651FC07" w14:textId="77777777" w:rsidR="0020430D" w:rsidRPr="0020430D" w:rsidRDefault="0020430D" w:rsidP="0020430D">
            <w:r w:rsidRPr="0020430D">
              <w:t>9.750213</w:t>
            </w:r>
          </w:p>
        </w:tc>
        <w:tc>
          <w:tcPr>
            <w:tcW w:w="1135" w:type="dxa"/>
            <w:noWrap/>
            <w:hideMark/>
          </w:tcPr>
          <w:p w14:paraId="423E990C" w14:textId="77777777" w:rsidR="0020430D" w:rsidRPr="0020430D" w:rsidRDefault="0020430D" w:rsidP="0020430D">
            <w:r w:rsidRPr="0020430D">
              <w:t>3.249585</w:t>
            </w:r>
          </w:p>
        </w:tc>
        <w:tc>
          <w:tcPr>
            <w:tcW w:w="1135" w:type="dxa"/>
            <w:noWrap/>
            <w:hideMark/>
          </w:tcPr>
          <w:p w14:paraId="7682289D" w14:textId="77777777" w:rsidR="0020430D" w:rsidRPr="0020430D" w:rsidRDefault="0020430D" w:rsidP="0020430D">
            <w:r w:rsidRPr="0020430D">
              <w:t>4.726692</w:t>
            </w:r>
          </w:p>
        </w:tc>
        <w:tc>
          <w:tcPr>
            <w:tcW w:w="1135" w:type="dxa"/>
            <w:noWrap/>
            <w:hideMark/>
          </w:tcPr>
          <w:p w14:paraId="7A5D0545" w14:textId="77777777" w:rsidR="0020430D" w:rsidRPr="0020430D" w:rsidRDefault="0020430D" w:rsidP="0020430D">
            <w:r w:rsidRPr="0020430D">
              <w:t>10.75421</w:t>
            </w:r>
          </w:p>
        </w:tc>
        <w:tc>
          <w:tcPr>
            <w:tcW w:w="1135" w:type="dxa"/>
            <w:noWrap/>
            <w:hideMark/>
          </w:tcPr>
          <w:p w14:paraId="5DA01A2E" w14:textId="77777777" w:rsidR="0020430D" w:rsidRPr="0020430D" w:rsidRDefault="0020430D" w:rsidP="0020430D">
            <w:r w:rsidRPr="0020430D">
              <w:t>1.798116</w:t>
            </w:r>
          </w:p>
        </w:tc>
        <w:tc>
          <w:tcPr>
            <w:tcW w:w="1135" w:type="dxa"/>
            <w:noWrap/>
            <w:hideMark/>
          </w:tcPr>
          <w:p w14:paraId="62194920" w14:textId="77777777" w:rsidR="0020430D" w:rsidRPr="0020430D" w:rsidRDefault="0020430D" w:rsidP="0020430D">
            <w:r w:rsidRPr="0020430D">
              <w:t>9.31799</w:t>
            </w:r>
          </w:p>
        </w:tc>
      </w:tr>
      <w:tr w:rsidR="0020430D" w:rsidRPr="0020430D" w14:paraId="024A7C9C" w14:textId="77777777" w:rsidTr="0020430D">
        <w:trPr>
          <w:trHeight w:val="237"/>
        </w:trPr>
        <w:tc>
          <w:tcPr>
            <w:tcW w:w="1087" w:type="dxa"/>
            <w:vMerge/>
          </w:tcPr>
          <w:p w14:paraId="5BEAF1C1" w14:textId="77777777" w:rsidR="0020430D" w:rsidRPr="0020430D" w:rsidRDefault="0020430D" w:rsidP="0020430D"/>
        </w:tc>
        <w:tc>
          <w:tcPr>
            <w:tcW w:w="1135" w:type="dxa"/>
            <w:noWrap/>
            <w:hideMark/>
          </w:tcPr>
          <w:p w14:paraId="38DE70B8" w14:textId="3FAFF230" w:rsidR="0020430D" w:rsidRPr="0020430D" w:rsidRDefault="0020430D" w:rsidP="0020430D">
            <w:r w:rsidRPr="0020430D">
              <w:t>2.723173</w:t>
            </w:r>
          </w:p>
        </w:tc>
        <w:tc>
          <w:tcPr>
            <w:tcW w:w="1135" w:type="dxa"/>
            <w:noWrap/>
            <w:hideMark/>
          </w:tcPr>
          <w:p w14:paraId="489718F0" w14:textId="77777777" w:rsidR="0020430D" w:rsidRPr="0020430D" w:rsidRDefault="0020430D" w:rsidP="0020430D">
            <w:r w:rsidRPr="0020430D">
              <w:t>3.49951</w:t>
            </w:r>
          </w:p>
        </w:tc>
        <w:tc>
          <w:tcPr>
            <w:tcW w:w="1135" w:type="dxa"/>
            <w:noWrap/>
            <w:hideMark/>
          </w:tcPr>
          <w:p w14:paraId="67A47DB6" w14:textId="77777777" w:rsidR="0020430D" w:rsidRPr="0020430D" w:rsidRDefault="0020430D" w:rsidP="0020430D">
            <w:r w:rsidRPr="0020430D">
              <w:t>2.725831</w:t>
            </w:r>
          </w:p>
        </w:tc>
        <w:tc>
          <w:tcPr>
            <w:tcW w:w="1135" w:type="dxa"/>
            <w:noWrap/>
            <w:hideMark/>
          </w:tcPr>
          <w:p w14:paraId="2C7796BF" w14:textId="77777777" w:rsidR="0020430D" w:rsidRPr="0020430D" w:rsidRDefault="0020430D" w:rsidP="0020430D">
            <w:r w:rsidRPr="0020430D">
              <w:t>7.753251</w:t>
            </w:r>
          </w:p>
        </w:tc>
        <w:tc>
          <w:tcPr>
            <w:tcW w:w="1135" w:type="dxa"/>
            <w:noWrap/>
            <w:hideMark/>
          </w:tcPr>
          <w:p w14:paraId="02DED8E2" w14:textId="77777777" w:rsidR="0020430D" w:rsidRPr="0020430D" w:rsidRDefault="0020430D" w:rsidP="0020430D">
            <w:r w:rsidRPr="0020430D">
              <w:t>2.887039</w:t>
            </w:r>
          </w:p>
        </w:tc>
        <w:tc>
          <w:tcPr>
            <w:tcW w:w="1135" w:type="dxa"/>
            <w:noWrap/>
            <w:hideMark/>
          </w:tcPr>
          <w:p w14:paraId="3A33121F" w14:textId="77777777" w:rsidR="0020430D" w:rsidRPr="0020430D" w:rsidRDefault="0020430D" w:rsidP="0020430D">
            <w:r w:rsidRPr="0020430D">
              <w:t>7.879125</w:t>
            </w:r>
          </w:p>
        </w:tc>
        <w:tc>
          <w:tcPr>
            <w:tcW w:w="1135" w:type="dxa"/>
            <w:noWrap/>
            <w:hideMark/>
          </w:tcPr>
          <w:p w14:paraId="544AF5B2" w14:textId="77777777" w:rsidR="0020430D" w:rsidRPr="0020430D" w:rsidRDefault="0020430D" w:rsidP="0020430D">
            <w:r w:rsidRPr="0020430D">
              <w:t>6.463516</w:t>
            </w:r>
          </w:p>
        </w:tc>
        <w:tc>
          <w:tcPr>
            <w:tcW w:w="1135" w:type="dxa"/>
            <w:noWrap/>
            <w:hideMark/>
          </w:tcPr>
          <w:p w14:paraId="5AC0949D" w14:textId="77777777" w:rsidR="0020430D" w:rsidRPr="0020430D" w:rsidRDefault="0020430D" w:rsidP="0020430D">
            <w:r w:rsidRPr="0020430D">
              <w:t>8.353327</w:t>
            </w:r>
          </w:p>
        </w:tc>
        <w:tc>
          <w:tcPr>
            <w:tcW w:w="1135" w:type="dxa"/>
            <w:noWrap/>
            <w:hideMark/>
          </w:tcPr>
          <w:p w14:paraId="29123AE8" w14:textId="77777777" w:rsidR="0020430D" w:rsidRPr="0020430D" w:rsidRDefault="0020430D" w:rsidP="0020430D">
            <w:r w:rsidRPr="0020430D">
              <w:t>11.78947</w:t>
            </w:r>
          </w:p>
        </w:tc>
        <w:tc>
          <w:tcPr>
            <w:tcW w:w="1135" w:type="dxa"/>
            <w:noWrap/>
            <w:hideMark/>
          </w:tcPr>
          <w:p w14:paraId="3B6A9107" w14:textId="77777777" w:rsidR="0020430D" w:rsidRPr="0020430D" w:rsidRDefault="0020430D" w:rsidP="0020430D">
            <w:r w:rsidRPr="0020430D">
              <w:t>7.799165</w:t>
            </w:r>
          </w:p>
        </w:tc>
      </w:tr>
      <w:tr w:rsidR="0020430D" w:rsidRPr="0020430D" w14:paraId="72D18CE7" w14:textId="77777777" w:rsidTr="0020430D">
        <w:trPr>
          <w:trHeight w:val="237"/>
        </w:trPr>
        <w:tc>
          <w:tcPr>
            <w:tcW w:w="1087" w:type="dxa"/>
            <w:vMerge/>
          </w:tcPr>
          <w:p w14:paraId="1C701BC3" w14:textId="77777777" w:rsidR="0020430D" w:rsidRPr="0020430D" w:rsidRDefault="0020430D" w:rsidP="0020430D"/>
        </w:tc>
        <w:tc>
          <w:tcPr>
            <w:tcW w:w="1135" w:type="dxa"/>
            <w:noWrap/>
            <w:hideMark/>
          </w:tcPr>
          <w:p w14:paraId="7E9B0F96" w14:textId="5F495C8B" w:rsidR="0020430D" w:rsidRPr="0020430D" w:rsidRDefault="0020430D" w:rsidP="0020430D">
            <w:r w:rsidRPr="0020430D">
              <w:t>3.214391</w:t>
            </w:r>
          </w:p>
        </w:tc>
        <w:tc>
          <w:tcPr>
            <w:tcW w:w="1135" w:type="dxa"/>
            <w:noWrap/>
            <w:hideMark/>
          </w:tcPr>
          <w:p w14:paraId="1DB1E010" w14:textId="77777777" w:rsidR="0020430D" w:rsidRPr="0020430D" w:rsidRDefault="0020430D" w:rsidP="0020430D">
            <w:r w:rsidRPr="0020430D">
              <w:t>8.330988</w:t>
            </w:r>
          </w:p>
        </w:tc>
        <w:tc>
          <w:tcPr>
            <w:tcW w:w="1135" w:type="dxa"/>
            <w:noWrap/>
            <w:hideMark/>
          </w:tcPr>
          <w:p w14:paraId="4BED85E0" w14:textId="77777777" w:rsidR="0020430D" w:rsidRPr="0020430D" w:rsidRDefault="0020430D" w:rsidP="0020430D">
            <w:r w:rsidRPr="0020430D">
              <w:t>8.170676</w:t>
            </w:r>
          </w:p>
        </w:tc>
        <w:tc>
          <w:tcPr>
            <w:tcW w:w="1135" w:type="dxa"/>
            <w:noWrap/>
            <w:hideMark/>
          </w:tcPr>
          <w:p w14:paraId="7235C7D3" w14:textId="77777777" w:rsidR="0020430D" w:rsidRPr="0020430D" w:rsidRDefault="0020430D" w:rsidP="0020430D">
            <w:r w:rsidRPr="0020430D">
              <w:t>2.998909</w:t>
            </w:r>
          </w:p>
        </w:tc>
        <w:tc>
          <w:tcPr>
            <w:tcW w:w="1135" w:type="dxa"/>
            <w:noWrap/>
            <w:hideMark/>
          </w:tcPr>
          <w:p w14:paraId="143FE79C" w14:textId="77777777" w:rsidR="0020430D" w:rsidRPr="0020430D" w:rsidRDefault="0020430D" w:rsidP="0020430D">
            <w:r w:rsidRPr="0020430D">
              <w:t>2.905998</w:t>
            </w:r>
          </w:p>
        </w:tc>
        <w:tc>
          <w:tcPr>
            <w:tcW w:w="1135" w:type="dxa"/>
            <w:noWrap/>
            <w:hideMark/>
          </w:tcPr>
          <w:p w14:paraId="72A50C2F" w14:textId="77777777" w:rsidR="0020430D" w:rsidRPr="0020430D" w:rsidRDefault="0020430D" w:rsidP="0020430D">
            <w:r w:rsidRPr="0020430D">
              <w:t>3.19525</w:t>
            </w:r>
          </w:p>
        </w:tc>
        <w:tc>
          <w:tcPr>
            <w:tcW w:w="1135" w:type="dxa"/>
            <w:noWrap/>
            <w:hideMark/>
          </w:tcPr>
          <w:p w14:paraId="40D14FF9" w14:textId="77777777" w:rsidR="0020430D" w:rsidRPr="0020430D" w:rsidRDefault="0020430D" w:rsidP="0020430D">
            <w:r w:rsidRPr="0020430D">
              <w:t>3.960724</w:t>
            </w:r>
          </w:p>
        </w:tc>
        <w:tc>
          <w:tcPr>
            <w:tcW w:w="1135" w:type="dxa"/>
            <w:noWrap/>
            <w:hideMark/>
          </w:tcPr>
          <w:p w14:paraId="38F5E8B0" w14:textId="77777777" w:rsidR="0020430D" w:rsidRPr="0020430D" w:rsidRDefault="0020430D" w:rsidP="0020430D">
            <w:r w:rsidRPr="0020430D">
              <w:t>3.412023</w:t>
            </w:r>
          </w:p>
        </w:tc>
        <w:tc>
          <w:tcPr>
            <w:tcW w:w="1135" w:type="dxa"/>
            <w:noWrap/>
            <w:hideMark/>
          </w:tcPr>
          <w:p w14:paraId="4CEC6AA0" w14:textId="77777777" w:rsidR="0020430D" w:rsidRPr="0020430D" w:rsidRDefault="0020430D" w:rsidP="0020430D">
            <w:r w:rsidRPr="0020430D">
              <w:t>8.522973</w:t>
            </w:r>
          </w:p>
        </w:tc>
        <w:tc>
          <w:tcPr>
            <w:tcW w:w="1135" w:type="dxa"/>
            <w:noWrap/>
            <w:hideMark/>
          </w:tcPr>
          <w:p w14:paraId="24C348EE" w14:textId="77777777" w:rsidR="0020430D" w:rsidRPr="0020430D" w:rsidRDefault="0020430D" w:rsidP="0020430D">
            <w:r w:rsidRPr="0020430D">
              <w:t>2.384024</w:t>
            </w:r>
          </w:p>
        </w:tc>
      </w:tr>
      <w:tr w:rsidR="0020430D" w:rsidRPr="0020430D" w14:paraId="45EB7BD1" w14:textId="77777777" w:rsidTr="0020430D">
        <w:trPr>
          <w:trHeight w:val="237"/>
        </w:trPr>
        <w:tc>
          <w:tcPr>
            <w:tcW w:w="1087" w:type="dxa"/>
            <w:vMerge/>
          </w:tcPr>
          <w:p w14:paraId="70AE9451" w14:textId="77777777" w:rsidR="0020430D" w:rsidRPr="0020430D" w:rsidRDefault="0020430D" w:rsidP="0020430D"/>
        </w:tc>
        <w:tc>
          <w:tcPr>
            <w:tcW w:w="1135" w:type="dxa"/>
            <w:noWrap/>
            <w:hideMark/>
          </w:tcPr>
          <w:p w14:paraId="6C176DD4" w14:textId="13E5C476" w:rsidR="0020430D" w:rsidRPr="0020430D" w:rsidRDefault="0020430D" w:rsidP="0020430D">
            <w:r w:rsidRPr="0020430D">
              <w:t>8.30914</w:t>
            </w:r>
          </w:p>
        </w:tc>
        <w:tc>
          <w:tcPr>
            <w:tcW w:w="1135" w:type="dxa"/>
            <w:noWrap/>
            <w:hideMark/>
          </w:tcPr>
          <w:p w14:paraId="59DD5E37" w14:textId="77777777" w:rsidR="0020430D" w:rsidRPr="0020430D" w:rsidRDefault="0020430D" w:rsidP="0020430D">
            <w:r w:rsidRPr="0020430D">
              <w:t>8.546567</w:t>
            </w:r>
          </w:p>
        </w:tc>
        <w:tc>
          <w:tcPr>
            <w:tcW w:w="1135" w:type="dxa"/>
            <w:noWrap/>
            <w:hideMark/>
          </w:tcPr>
          <w:p w14:paraId="1C745C18" w14:textId="77777777" w:rsidR="0020430D" w:rsidRPr="0020430D" w:rsidRDefault="0020430D" w:rsidP="0020430D">
            <w:r w:rsidRPr="0020430D">
              <w:t>8.324266</w:t>
            </w:r>
          </w:p>
        </w:tc>
        <w:tc>
          <w:tcPr>
            <w:tcW w:w="1135" w:type="dxa"/>
            <w:noWrap/>
            <w:hideMark/>
          </w:tcPr>
          <w:p w14:paraId="36FDBEB7" w14:textId="77777777" w:rsidR="0020430D" w:rsidRPr="0020430D" w:rsidRDefault="0020430D" w:rsidP="0020430D">
            <w:r w:rsidRPr="0020430D">
              <w:t>3.241913</w:t>
            </w:r>
          </w:p>
        </w:tc>
        <w:tc>
          <w:tcPr>
            <w:tcW w:w="1135" w:type="dxa"/>
            <w:noWrap/>
            <w:hideMark/>
          </w:tcPr>
          <w:p w14:paraId="3F8A3C96" w14:textId="77777777" w:rsidR="0020430D" w:rsidRPr="0020430D" w:rsidRDefault="0020430D" w:rsidP="0020430D">
            <w:r w:rsidRPr="0020430D">
              <w:t>8.165692</w:t>
            </w:r>
          </w:p>
        </w:tc>
        <w:tc>
          <w:tcPr>
            <w:tcW w:w="1135" w:type="dxa"/>
            <w:noWrap/>
            <w:hideMark/>
          </w:tcPr>
          <w:p w14:paraId="3543129F" w14:textId="77777777" w:rsidR="0020430D" w:rsidRPr="0020430D" w:rsidRDefault="0020430D" w:rsidP="0020430D">
            <w:r w:rsidRPr="0020430D">
              <w:t>3.233768</w:t>
            </w:r>
          </w:p>
        </w:tc>
        <w:tc>
          <w:tcPr>
            <w:tcW w:w="1135" w:type="dxa"/>
            <w:noWrap/>
            <w:hideMark/>
          </w:tcPr>
          <w:p w14:paraId="692E2637" w14:textId="77777777" w:rsidR="0020430D" w:rsidRPr="0020430D" w:rsidRDefault="0020430D" w:rsidP="0020430D">
            <w:r w:rsidRPr="0020430D">
              <w:t>11.49424</w:t>
            </w:r>
          </w:p>
        </w:tc>
        <w:tc>
          <w:tcPr>
            <w:tcW w:w="1135" w:type="dxa"/>
            <w:noWrap/>
            <w:hideMark/>
          </w:tcPr>
          <w:p w14:paraId="2A7CFE9F" w14:textId="77777777" w:rsidR="0020430D" w:rsidRPr="0020430D" w:rsidRDefault="0020430D" w:rsidP="0020430D">
            <w:r w:rsidRPr="0020430D">
              <w:t>3.729393</w:t>
            </w:r>
          </w:p>
        </w:tc>
        <w:tc>
          <w:tcPr>
            <w:tcW w:w="1135" w:type="dxa"/>
            <w:noWrap/>
            <w:hideMark/>
          </w:tcPr>
          <w:p w14:paraId="1840F028" w14:textId="77777777" w:rsidR="0020430D" w:rsidRPr="0020430D" w:rsidRDefault="0020430D" w:rsidP="0020430D">
            <w:r w:rsidRPr="0020430D">
              <w:t>3.233613</w:t>
            </w:r>
          </w:p>
        </w:tc>
        <w:tc>
          <w:tcPr>
            <w:tcW w:w="1135" w:type="dxa"/>
            <w:noWrap/>
            <w:hideMark/>
          </w:tcPr>
          <w:p w14:paraId="0E49F292" w14:textId="77777777" w:rsidR="0020430D" w:rsidRPr="0020430D" w:rsidRDefault="0020430D" w:rsidP="0020430D">
            <w:r w:rsidRPr="0020430D">
              <w:t>3.554789</w:t>
            </w:r>
          </w:p>
        </w:tc>
      </w:tr>
      <w:tr w:rsidR="0020430D" w:rsidRPr="0020430D" w14:paraId="44FB021E" w14:textId="77777777" w:rsidTr="0020430D">
        <w:trPr>
          <w:trHeight w:val="237"/>
        </w:trPr>
        <w:tc>
          <w:tcPr>
            <w:tcW w:w="1087" w:type="dxa"/>
            <w:vMerge/>
          </w:tcPr>
          <w:p w14:paraId="762264FE" w14:textId="77777777" w:rsidR="0020430D" w:rsidRPr="0020430D" w:rsidRDefault="0020430D" w:rsidP="0020430D"/>
        </w:tc>
        <w:tc>
          <w:tcPr>
            <w:tcW w:w="1135" w:type="dxa"/>
            <w:noWrap/>
            <w:hideMark/>
          </w:tcPr>
          <w:p w14:paraId="75F9E447" w14:textId="747CE321" w:rsidR="0020430D" w:rsidRPr="0020430D" w:rsidRDefault="0020430D" w:rsidP="0020430D">
            <w:r w:rsidRPr="0020430D">
              <w:t>8.387923</w:t>
            </w:r>
          </w:p>
        </w:tc>
        <w:tc>
          <w:tcPr>
            <w:tcW w:w="1135" w:type="dxa"/>
            <w:noWrap/>
            <w:hideMark/>
          </w:tcPr>
          <w:p w14:paraId="0EB77274" w14:textId="77777777" w:rsidR="0020430D" w:rsidRPr="0020430D" w:rsidRDefault="0020430D" w:rsidP="0020430D">
            <w:r w:rsidRPr="0020430D">
              <w:t>3.16485</w:t>
            </w:r>
          </w:p>
        </w:tc>
        <w:tc>
          <w:tcPr>
            <w:tcW w:w="1135" w:type="dxa"/>
            <w:noWrap/>
            <w:hideMark/>
          </w:tcPr>
          <w:p w14:paraId="2EAE8CF4" w14:textId="77777777" w:rsidR="0020430D" w:rsidRPr="0020430D" w:rsidRDefault="0020430D" w:rsidP="0020430D">
            <w:r w:rsidRPr="0020430D">
              <w:t>3.426457</w:t>
            </w:r>
          </w:p>
        </w:tc>
        <w:tc>
          <w:tcPr>
            <w:tcW w:w="1135" w:type="dxa"/>
            <w:noWrap/>
            <w:hideMark/>
          </w:tcPr>
          <w:p w14:paraId="79624B0C" w14:textId="77777777" w:rsidR="0020430D" w:rsidRPr="0020430D" w:rsidRDefault="0020430D" w:rsidP="0020430D">
            <w:r w:rsidRPr="0020430D">
              <w:t>8.146069</w:t>
            </w:r>
          </w:p>
        </w:tc>
        <w:tc>
          <w:tcPr>
            <w:tcW w:w="1135" w:type="dxa"/>
            <w:noWrap/>
            <w:hideMark/>
          </w:tcPr>
          <w:p w14:paraId="4AE60677" w14:textId="77777777" w:rsidR="0020430D" w:rsidRPr="0020430D" w:rsidRDefault="0020430D" w:rsidP="0020430D">
            <w:r w:rsidRPr="0020430D">
              <w:t>8.576572</w:t>
            </w:r>
          </w:p>
        </w:tc>
        <w:tc>
          <w:tcPr>
            <w:tcW w:w="1135" w:type="dxa"/>
            <w:noWrap/>
            <w:hideMark/>
          </w:tcPr>
          <w:p w14:paraId="7592EDDA" w14:textId="77777777" w:rsidR="0020430D" w:rsidRPr="0020430D" w:rsidRDefault="0020430D" w:rsidP="0020430D">
            <w:r w:rsidRPr="0020430D">
              <w:t>8.485378</w:t>
            </w:r>
          </w:p>
        </w:tc>
        <w:tc>
          <w:tcPr>
            <w:tcW w:w="1135" w:type="dxa"/>
            <w:noWrap/>
            <w:hideMark/>
          </w:tcPr>
          <w:p w14:paraId="20BBB03F" w14:textId="77777777" w:rsidR="0020430D" w:rsidRPr="0020430D" w:rsidRDefault="0020430D" w:rsidP="0020430D">
            <w:r w:rsidRPr="0020430D">
              <w:t>8.465468</w:t>
            </w:r>
          </w:p>
        </w:tc>
        <w:tc>
          <w:tcPr>
            <w:tcW w:w="1135" w:type="dxa"/>
            <w:noWrap/>
            <w:hideMark/>
          </w:tcPr>
          <w:p w14:paraId="5B6511AA" w14:textId="77777777" w:rsidR="0020430D" w:rsidRPr="0020430D" w:rsidRDefault="0020430D" w:rsidP="0020430D">
            <w:r w:rsidRPr="0020430D">
              <w:t>8.273408</w:t>
            </w:r>
          </w:p>
        </w:tc>
        <w:tc>
          <w:tcPr>
            <w:tcW w:w="1135" w:type="dxa"/>
            <w:noWrap/>
            <w:hideMark/>
          </w:tcPr>
          <w:p w14:paraId="4F638A1D" w14:textId="77777777" w:rsidR="0020430D" w:rsidRPr="0020430D" w:rsidRDefault="0020430D" w:rsidP="0020430D">
            <w:r w:rsidRPr="0020430D">
              <w:t>3.595532</w:t>
            </w:r>
          </w:p>
        </w:tc>
        <w:tc>
          <w:tcPr>
            <w:tcW w:w="1135" w:type="dxa"/>
            <w:noWrap/>
            <w:hideMark/>
          </w:tcPr>
          <w:p w14:paraId="38B64ED5" w14:textId="77777777" w:rsidR="0020430D" w:rsidRPr="0020430D" w:rsidRDefault="0020430D" w:rsidP="0020430D">
            <w:r w:rsidRPr="0020430D">
              <w:t>8.456423</w:t>
            </w:r>
          </w:p>
        </w:tc>
      </w:tr>
      <w:tr w:rsidR="0020430D" w:rsidRPr="0020430D" w14:paraId="2280910D" w14:textId="77777777" w:rsidTr="0020430D">
        <w:trPr>
          <w:trHeight w:val="237"/>
        </w:trPr>
        <w:tc>
          <w:tcPr>
            <w:tcW w:w="1087" w:type="dxa"/>
            <w:vMerge/>
          </w:tcPr>
          <w:p w14:paraId="4FAD076A" w14:textId="77777777" w:rsidR="0020430D" w:rsidRPr="0020430D" w:rsidRDefault="0020430D" w:rsidP="0020430D"/>
        </w:tc>
        <w:tc>
          <w:tcPr>
            <w:tcW w:w="1135" w:type="dxa"/>
            <w:noWrap/>
            <w:hideMark/>
          </w:tcPr>
          <w:p w14:paraId="6C8D1056" w14:textId="208955CB" w:rsidR="0020430D" w:rsidRPr="0020430D" w:rsidRDefault="0020430D" w:rsidP="0020430D">
            <w:r w:rsidRPr="0020430D">
              <w:t>3.239683</w:t>
            </w:r>
          </w:p>
        </w:tc>
        <w:tc>
          <w:tcPr>
            <w:tcW w:w="1135" w:type="dxa"/>
            <w:noWrap/>
            <w:hideMark/>
          </w:tcPr>
          <w:p w14:paraId="7AB8B278" w14:textId="77777777" w:rsidR="0020430D" w:rsidRPr="0020430D" w:rsidRDefault="0020430D" w:rsidP="0020430D">
            <w:r w:rsidRPr="0020430D">
              <w:t>3.308106</w:t>
            </w:r>
          </w:p>
        </w:tc>
        <w:tc>
          <w:tcPr>
            <w:tcW w:w="1135" w:type="dxa"/>
            <w:noWrap/>
            <w:hideMark/>
          </w:tcPr>
          <w:p w14:paraId="1AA38FEB" w14:textId="77777777" w:rsidR="0020430D" w:rsidRPr="0020430D" w:rsidRDefault="0020430D" w:rsidP="0020430D">
            <w:r w:rsidRPr="0020430D">
              <w:t>11.55166</w:t>
            </w:r>
          </w:p>
        </w:tc>
        <w:tc>
          <w:tcPr>
            <w:tcW w:w="1135" w:type="dxa"/>
            <w:noWrap/>
            <w:hideMark/>
          </w:tcPr>
          <w:p w14:paraId="0FD4FA9F" w14:textId="77777777" w:rsidR="0020430D" w:rsidRPr="0020430D" w:rsidRDefault="0020430D" w:rsidP="0020430D">
            <w:r w:rsidRPr="0020430D">
              <w:t>8.491374</w:t>
            </w:r>
          </w:p>
        </w:tc>
        <w:tc>
          <w:tcPr>
            <w:tcW w:w="1135" w:type="dxa"/>
            <w:noWrap/>
            <w:hideMark/>
          </w:tcPr>
          <w:p w14:paraId="789F6DD7" w14:textId="77777777" w:rsidR="0020430D" w:rsidRPr="0020430D" w:rsidRDefault="0020430D" w:rsidP="0020430D">
            <w:r w:rsidRPr="0020430D">
              <w:t>2.89582</w:t>
            </w:r>
          </w:p>
        </w:tc>
        <w:tc>
          <w:tcPr>
            <w:tcW w:w="1135" w:type="dxa"/>
            <w:noWrap/>
            <w:hideMark/>
          </w:tcPr>
          <w:p w14:paraId="1745C745" w14:textId="77777777" w:rsidR="0020430D" w:rsidRPr="0020430D" w:rsidRDefault="0020430D" w:rsidP="0020430D">
            <w:r w:rsidRPr="0020430D">
              <w:t>8.572759</w:t>
            </w:r>
          </w:p>
        </w:tc>
        <w:tc>
          <w:tcPr>
            <w:tcW w:w="1135" w:type="dxa"/>
            <w:noWrap/>
            <w:hideMark/>
          </w:tcPr>
          <w:p w14:paraId="6AFA66C6" w14:textId="77777777" w:rsidR="0020430D" w:rsidRPr="0020430D" w:rsidRDefault="0020430D" w:rsidP="0020430D">
            <w:r w:rsidRPr="0020430D">
              <w:t>3.200905</w:t>
            </w:r>
          </w:p>
        </w:tc>
        <w:tc>
          <w:tcPr>
            <w:tcW w:w="1135" w:type="dxa"/>
            <w:noWrap/>
            <w:hideMark/>
          </w:tcPr>
          <w:p w14:paraId="2345A96D" w14:textId="77777777" w:rsidR="0020430D" w:rsidRPr="0020430D" w:rsidRDefault="0020430D" w:rsidP="0020430D">
            <w:r w:rsidRPr="0020430D">
              <w:t>8.188239</w:t>
            </w:r>
          </w:p>
        </w:tc>
        <w:tc>
          <w:tcPr>
            <w:tcW w:w="1135" w:type="dxa"/>
            <w:noWrap/>
            <w:hideMark/>
          </w:tcPr>
          <w:p w14:paraId="428178DD" w14:textId="77777777" w:rsidR="0020430D" w:rsidRPr="0020430D" w:rsidRDefault="0020430D" w:rsidP="0020430D">
            <w:r w:rsidRPr="0020430D">
              <w:t>6.537505</w:t>
            </w:r>
          </w:p>
        </w:tc>
        <w:tc>
          <w:tcPr>
            <w:tcW w:w="1135" w:type="dxa"/>
            <w:noWrap/>
            <w:hideMark/>
          </w:tcPr>
          <w:p w14:paraId="7C068DF3" w14:textId="77777777" w:rsidR="0020430D" w:rsidRPr="0020430D" w:rsidRDefault="0020430D" w:rsidP="0020430D">
            <w:r w:rsidRPr="0020430D">
              <w:t>8.592069</w:t>
            </w:r>
          </w:p>
        </w:tc>
      </w:tr>
      <w:tr w:rsidR="0020430D" w:rsidRPr="0020430D" w14:paraId="15CC9A17" w14:textId="77777777" w:rsidTr="0020430D">
        <w:trPr>
          <w:trHeight w:val="237"/>
        </w:trPr>
        <w:tc>
          <w:tcPr>
            <w:tcW w:w="1087" w:type="dxa"/>
            <w:vMerge/>
          </w:tcPr>
          <w:p w14:paraId="3FC28422" w14:textId="77777777" w:rsidR="0020430D" w:rsidRPr="0020430D" w:rsidRDefault="0020430D" w:rsidP="0020430D"/>
        </w:tc>
        <w:tc>
          <w:tcPr>
            <w:tcW w:w="1135" w:type="dxa"/>
            <w:noWrap/>
            <w:hideMark/>
          </w:tcPr>
          <w:p w14:paraId="3949573F" w14:textId="3C024FF7" w:rsidR="0020430D" w:rsidRPr="0020430D" w:rsidRDefault="0020430D" w:rsidP="0020430D">
            <w:r w:rsidRPr="0020430D">
              <w:t>3.287175</w:t>
            </w:r>
          </w:p>
        </w:tc>
        <w:tc>
          <w:tcPr>
            <w:tcW w:w="1135" w:type="dxa"/>
            <w:noWrap/>
            <w:hideMark/>
          </w:tcPr>
          <w:p w14:paraId="4DA4D637" w14:textId="77777777" w:rsidR="0020430D" w:rsidRPr="0020430D" w:rsidRDefault="0020430D" w:rsidP="0020430D">
            <w:r w:rsidRPr="0020430D">
              <w:t>5.412601</w:t>
            </w:r>
          </w:p>
        </w:tc>
        <w:tc>
          <w:tcPr>
            <w:tcW w:w="1135" w:type="dxa"/>
            <w:noWrap/>
            <w:hideMark/>
          </w:tcPr>
          <w:p w14:paraId="47BADD03" w14:textId="77777777" w:rsidR="0020430D" w:rsidRPr="0020430D" w:rsidRDefault="0020430D" w:rsidP="0020430D">
            <w:r w:rsidRPr="0020430D">
              <w:t>8.12281</w:t>
            </w:r>
          </w:p>
        </w:tc>
        <w:tc>
          <w:tcPr>
            <w:tcW w:w="1135" w:type="dxa"/>
            <w:noWrap/>
            <w:hideMark/>
          </w:tcPr>
          <w:p w14:paraId="66BD9E8B" w14:textId="77777777" w:rsidR="0020430D" w:rsidRPr="0020430D" w:rsidRDefault="0020430D" w:rsidP="0020430D">
            <w:r w:rsidRPr="0020430D">
              <w:t>2.933324</w:t>
            </w:r>
          </w:p>
        </w:tc>
        <w:tc>
          <w:tcPr>
            <w:tcW w:w="1135" w:type="dxa"/>
            <w:noWrap/>
            <w:hideMark/>
          </w:tcPr>
          <w:p w14:paraId="13782E43" w14:textId="77777777" w:rsidR="0020430D" w:rsidRPr="0020430D" w:rsidRDefault="0020430D" w:rsidP="0020430D">
            <w:r w:rsidRPr="0020430D">
              <w:t>3.109568</w:t>
            </w:r>
          </w:p>
        </w:tc>
        <w:tc>
          <w:tcPr>
            <w:tcW w:w="1135" w:type="dxa"/>
            <w:noWrap/>
            <w:hideMark/>
          </w:tcPr>
          <w:p w14:paraId="04938C2C" w14:textId="77777777" w:rsidR="0020430D" w:rsidRPr="0020430D" w:rsidRDefault="0020430D" w:rsidP="0020430D">
            <w:r w:rsidRPr="0020430D">
              <w:t>6.785974</w:t>
            </w:r>
          </w:p>
        </w:tc>
        <w:tc>
          <w:tcPr>
            <w:tcW w:w="1135" w:type="dxa"/>
            <w:noWrap/>
            <w:hideMark/>
          </w:tcPr>
          <w:p w14:paraId="2B752091" w14:textId="77777777" w:rsidR="0020430D" w:rsidRPr="0020430D" w:rsidRDefault="0020430D" w:rsidP="0020430D">
            <w:r w:rsidRPr="0020430D">
              <w:t>3.181069</w:t>
            </w:r>
          </w:p>
        </w:tc>
        <w:tc>
          <w:tcPr>
            <w:tcW w:w="1135" w:type="dxa"/>
            <w:noWrap/>
            <w:hideMark/>
          </w:tcPr>
          <w:p w14:paraId="476F3770" w14:textId="77777777" w:rsidR="0020430D" w:rsidRPr="0020430D" w:rsidRDefault="0020430D" w:rsidP="0020430D">
            <w:r w:rsidRPr="0020430D">
              <w:t>2.375766</w:t>
            </w:r>
          </w:p>
        </w:tc>
        <w:tc>
          <w:tcPr>
            <w:tcW w:w="1135" w:type="dxa"/>
            <w:noWrap/>
            <w:hideMark/>
          </w:tcPr>
          <w:p w14:paraId="10AE9896" w14:textId="77777777" w:rsidR="0020430D" w:rsidRPr="0020430D" w:rsidRDefault="0020430D" w:rsidP="0020430D">
            <w:r w:rsidRPr="0020430D">
              <w:t>8.586562</w:t>
            </w:r>
          </w:p>
        </w:tc>
        <w:tc>
          <w:tcPr>
            <w:tcW w:w="1135" w:type="dxa"/>
            <w:noWrap/>
            <w:hideMark/>
          </w:tcPr>
          <w:p w14:paraId="15205E41" w14:textId="77777777" w:rsidR="0020430D" w:rsidRPr="0020430D" w:rsidRDefault="0020430D" w:rsidP="0020430D">
            <w:r w:rsidRPr="0020430D">
              <w:t>3.397658</w:t>
            </w:r>
          </w:p>
        </w:tc>
      </w:tr>
      <w:tr w:rsidR="0020430D" w:rsidRPr="0020430D" w14:paraId="466EA35E" w14:textId="77777777" w:rsidTr="0020430D">
        <w:trPr>
          <w:trHeight w:val="237"/>
        </w:trPr>
        <w:tc>
          <w:tcPr>
            <w:tcW w:w="1087" w:type="dxa"/>
            <w:vMerge/>
          </w:tcPr>
          <w:p w14:paraId="3F992FA8" w14:textId="77777777" w:rsidR="0020430D" w:rsidRPr="0020430D" w:rsidRDefault="0020430D" w:rsidP="0020430D"/>
        </w:tc>
        <w:tc>
          <w:tcPr>
            <w:tcW w:w="1135" w:type="dxa"/>
            <w:noWrap/>
            <w:hideMark/>
          </w:tcPr>
          <w:p w14:paraId="654019DA" w14:textId="2453D82E" w:rsidR="0020430D" w:rsidRPr="0020430D" w:rsidRDefault="0020430D" w:rsidP="0020430D">
            <w:r w:rsidRPr="0020430D">
              <w:t>8.45797</w:t>
            </w:r>
          </w:p>
        </w:tc>
        <w:tc>
          <w:tcPr>
            <w:tcW w:w="1135" w:type="dxa"/>
            <w:noWrap/>
            <w:hideMark/>
          </w:tcPr>
          <w:p w14:paraId="672CB48F" w14:textId="77777777" w:rsidR="0020430D" w:rsidRPr="0020430D" w:rsidRDefault="0020430D" w:rsidP="0020430D">
            <w:r w:rsidRPr="0020430D">
              <w:t>8.41878</w:t>
            </w:r>
          </w:p>
        </w:tc>
        <w:tc>
          <w:tcPr>
            <w:tcW w:w="1135" w:type="dxa"/>
            <w:noWrap/>
            <w:hideMark/>
          </w:tcPr>
          <w:p w14:paraId="3917AF29" w14:textId="77777777" w:rsidR="0020430D" w:rsidRPr="0020430D" w:rsidRDefault="0020430D" w:rsidP="0020430D">
            <w:r w:rsidRPr="0020430D">
              <w:t>3.191035</w:t>
            </w:r>
          </w:p>
        </w:tc>
        <w:tc>
          <w:tcPr>
            <w:tcW w:w="1135" w:type="dxa"/>
            <w:noWrap/>
            <w:hideMark/>
          </w:tcPr>
          <w:p w14:paraId="5CA7903C" w14:textId="77777777" w:rsidR="0020430D" w:rsidRPr="0020430D" w:rsidRDefault="0020430D" w:rsidP="0020430D">
            <w:r w:rsidRPr="0020430D">
              <w:t>3.133708</w:t>
            </w:r>
          </w:p>
        </w:tc>
        <w:tc>
          <w:tcPr>
            <w:tcW w:w="1135" w:type="dxa"/>
            <w:noWrap/>
            <w:hideMark/>
          </w:tcPr>
          <w:p w14:paraId="23552D8F" w14:textId="77777777" w:rsidR="0020430D" w:rsidRPr="0020430D" w:rsidRDefault="0020430D" w:rsidP="0020430D">
            <w:r w:rsidRPr="0020430D">
              <w:t>5.965457</w:t>
            </w:r>
          </w:p>
        </w:tc>
        <w:tc>
          <w:tcPr>
            <w:tcW w:w="1135" w:type="dxa"/>
            <w:noWrap/>
            <w:hideMark/>
          </w:tcPr>
          <w:p w14:paraId="15C17FAC" w14:textId="77777777" w:rsidR="0020430D" w:rsidRPr="0020430D" w:rsidRDefault="0020430D" w:rsidP="0020430D">
            <w:r w:rsidRPr="0020430D">
              <w:t>8.600581</w:t>
            </w:r>
          </w:p>
        </w:tc>
        <w:tc>
          <w:tcPr>
            <w:tcW w:w="1135" w:type="dxa"/>
            <w:noWrap/>
            <w:hideMark/>
          </w:tcPr>
          <w:p w14:paraId="3B4BB038" w14:textId="77777777" w:rsidR="0020430D" w:rsidRPr="0020430D" w:rsidRDefault="0020430D" w:rsidP="0020430D">
            <w:r w:rsidRPr="0020430D">
              <w:t>8.332304</w:t>
            </w:r>
          </w:p>
        </w:tc>
        <w:tc>
          <w:tcPr>
            <w:tcW w:w="1135" w:type="dxa"/>
            <w:noWrap/>
            <w:hideMark/>
          </w:tcPr>
          <w:p w14:paraId="61B419CD" w14:textId="77777777" w:rsidR="0020430D" w:rsidRPr="0020430D" w:rsidRDefault="0020430D" w:rsidP="0020430D">
            <w:r w:rsidRPr="0020430D">
              <w:t>2.755142</w:t>
            </w:r>
          </w:p>
        </w:tc>
        <w:tc>
          <w:tcPr>
            <w:tcW w:w="1135" w:type="dxa"/>
            <w:noWrap/>
            <w:hideMark/>
          </w:tcPr>
          <w:p w14:paraId="554EB5EC" w14:textId="77777777" w:rsidR="0020430D" w:rsidRPr="0020430D" w:rsidRDefault="0020430D" w:rsidP="0020430D">
            <w:r w:rsidRPr="0020430D">
              <w:t>2.87528</w:t>
            </w:r>
          </w:p>
        </w:tc>
        <w:tc>
          <w:tcPr>
            <w:tcW w:w="1135" w:type="dxa"/>
            <w:noWrap/>
            <w:hideMark/>
          </w:tcPr>
          <w:p w14:paraId="47A60084" w14:textId="77777777" w:rsidR="0020430D" w:rsidRPr="0020430D" w:rsidRDefault="0020430D" w:rsidP="0020430D">
            <w:r w:rsidRPr="0020430D">
              <w:t>3.175573</w:t>
            </w:r>
          </w:p>
        </w:tc>
      </w:tr>
      <w:tr w:rsidR="0020430D" w:rsidRPr="0020430D" w14:paraId="78B0825A" w14:textId="77777777" w:rsidTr="0020430D">
        <w:trPr>
          <w:trHeight w:val="237"/>
        </w:trPr>
        <w:tc>
          <w:tcPr>
            <w:tcW w:w="1087" w:type="dxa"/>
            <w:vMerge/>
          </w:tcPr>
          <w:p w14:paraId="354B6CA4" w14:textId="77777777" w:rsidR="0020430D" w:rsidRPr="0020430D" w:rsidRDefault="0020430D" w:rsidP="0020430D"/>
        </w:tc>
        <w:tc>
          <w:tcPr>
            <w:tcW w:w="1135" w:type="dxa"/>
            <w:noWrap/>
            <w:hideMark/>
          </w:tcPr>
          <w:p w14:paraId="1D7E17B4" w14:textId="72C61CCA" w:rsidR="0020430D" w:rsidRPr="0020430D" w:rsidRDefault="0020430D" w:rsidP="0020430D">
            <w:r w:rsidRPr="0020430D">
              <w:t>8.375442</w:t>
            </w:r>
          </w:p>
        </w:tc>
        <w:tc>
          <w:tcPr>
            <w:tcW w:w="1135" w:type="dxa"/>
            <w:noWrap/>
            <w:hideMark/>
          </w:tcPr>
          <w:p w14:paraId="096023F8" w14:textId="77777777" w:rsidR="0020430D" w:rsidRPr="0020430D" w:rsidRDefault="0020430D" w:rsidP="0020430D">
            <w:r w:rsidRPr="0020430D">
              <w:t>3.725271</w:t>
            </w:r>
          </w:p>
        </w:tc>
        <w:tc>
          <w:tcPr>
            <w:tcW w:w="1135" w:type="dxa"/>
            <w:noWrap/>
            <w:hideMark/>
          </w:tcPr>
          <w:p w14:paraId="485090D3" w14:textId="77777777" w:rsidR="0020430D" w:rsidRPr="0020430D" w:rsidRDefault="0020430D" w:rsidP="0020430D">
            <w:r w:rsidRPr="0020430D">
              <w:t>3.12257</w:t>
            </w:r>
          </w:p>
        </w:tc>
        <w:tc>
          <w:tcPr>
            <w:tcW w:w="1135" w:type="dxa"/>
            <w:noWrap/>
            <w:hideMark/>
          </w:tcPr>
          <w:p w14:paraId="55D0BD2D" w14:textId="77777777" w:rsidR="0020430D" w:rsidRPr="0020430D" w:rsidRDefault="0020430D" w:rsidP="0020430D">
            <w:r w:rsidRPr="0020430D">
              <w:t>8.752813</w:t>
            </w:r>
          </w:p>
        </w:tc>
        <w:tc>
          <w:tcPr>
            <w:tcW w:w="1135" w:type="dxa"/>
            <w:noWrap/>
            <w:hideMark/>
          </w:tcPr>
          <w:p w14:paraId="43F64EF9" w14:textId="77777777" w:rsidR="0020430D" w:rsidRPr="0020430D" w:rsidRDefault="0020430D" w:rsidP="0020430D">
            <w:r w:rsidRPr="0020430D">
              <w:t>8.445579</w:t>
            </w:r>
          </w:p>
        </w:tc>
        <w:tc>
          <w:tcPr>
            <w:tcW w:w="1135" w:type="dxa"/>
            <w:noWrap/>
            <w:hideMark/>
          </w:tcPr>
          <w:p w14:paraId="5B408850" w14:textId="77777777" w:rsidR="0020430D" w:rsidRPr="0020430D" w:rsidRDefault="0020430D" w:rsidP="0020430D">
            <w:r w:rsidRPr="0020430D">
              <w:t>8.662234</w:t>
            </w:r>
          </w:p>
        </w:tc>
        <w:tc>
          <w:tcPr>
            <w:tcW w:w="1135" w:type="dxa"/>
            <w:noWrap/>
            <w:hideMark/>
          </w:tcPr>
          <w:p w14:paraId="55BA4771" w14:textId="77777777" w:rsidR="0020430D" w:rsidRPr="0020430D" w:rsidRDefault="0020430D" w:rsidP="0020430D">
            <w:r w:rsidRPr="0020430D">
              <w:t>8.284439</w:t>
            </w:r>
          </w:p>
        </w:tc>
        <w:tc>
          <w:tcPr>
            <w:tcW w:w="1135" w:type="dxa"/>
            <w:noWrap/>
            <w:hideMark/>
          </w:tcPr>
          <w:p w14:paraId="6653A6D8" w14:textId="77777777" w:rsidR="0020430D" w:rsidRPr="0020430D" w:rsidRDefault="0020430D" w:rsidP="0020430D">
            <w:r w:rsidRPr="0020430D">
              <w:t>6.488892</w:t>
            </w:r>
          </w:p>
        </w:tc>
        <w:tc>
          <w:tcPr>
            <w:tcW w:w="1135" w:type="dxa"/>
            <w:noWrap/>
            <w:hideMark/>
          </w:tcPr>
          <w:p w14:paraId="3234A2C8" w14:textId="77777777" w:rsidR="0020430D" w:rsidRPr="0020430D" w:rsidRDefault="0020430D" w:rsidP="0020430D">
            <w:r w:rsidRPr="0020430D">
              <w:t>3.114275</w:t>
            </w:r>
          </w:p>
        </w:tc>
        <w:tc>
          <w:tcPr>
            <w:tcW w:w="1135" w:type="dxa"/>
            <w:noWrap/>
            <w:hideMark/>
          </w:tcPr>
          <w:p w14:paraId="2855A53B" w14:textId="77777777" w:rsidR="0020430D" w:rsidRPr="0020430D" w:rsidRDefault="0020430D" w:rsidP="0020430D">
            <w:r w:rsidRPr="0020430D">
              <w:t>8.462259</w:t>
            </w:r>
          </w:p>
        </w:tc>
      </w:tr>
      <w:tr w:rsidR="0020430D" w:rsidRPr="0020430D" w14:paraId="4900A228" w14:textId="77777777" w:rsidTr="0020430D">
        <w:trPr>
          <w:trHeight w:val="237"/>
        </w:trPr>
        <w:tc>
          <w:tcPr>
            <w:tcW w:w="1087" w:type="dxa"/>
            <w:vMerge/>
          </w:tcPr>
          <w:p w14:paraId="1FB20CBD" w14:textId="77777777" w:rsidR="0020430D" w:rsidRPr="0020430D" w:rsidRDefault="0020430D" w:rsidP="0020430D"/>
        </w:tc>
        <w:tc>
          <w:tcPr>
            <w:tcW w:w="1135" w:type="dxa"/>
            <w:noWrap/>
            <w:hideMark/>
          </w:tcPr>
          <w:p w14:paraId="2685A032" w14:textId="2993A1C7" w:rsidR="0020430D" w:rsidRPr="0020430D" w:rsidRDefault="0020430D" w:rsidP="0020430D">
            <w:r w:rsidRPr="0020430D">
              <w:t>2.94391</w:t>
            </w:r>
          </w:p>
        </w:tc>
        <w:tc>
          <w:tcPr>
            <w:tcW w:w="1135" w:type="dxa"/>
            <w:noWrap/>
            <w:hideMark/>
          </w:tcPr>
          <w:p w14:paraId="6F5F6E69" w14:textId="77777777" w:rsidR="0020430D" w:rsidRPr="0020430D" w:rsidRDefault="0020430D" w:rsidP="0020430D">
            <w:r w:rsidRPr="0020430D">
              <w:t>2.614038</w:t>
            </w:r>
          </w:p>
        </w:tc>
        <w:tc>
          <w:tcPr>
            <w:tcW w:w="1135" w:type="dxa"/>
            <w:noWrap/>
            <w:hideMark/>
          </w:tcPr>
          <w:p w14:paraId="3B1BA097" w14:textId="77777777" w:rsidR="0020430D" w:rsidRPr="0020430D" w:rsidRDefault="0020430D" w:rsidP="0020430D">
            <w:r w:rsidRPr="0020430D">
              <w:t>8.140122</w:t>
            </w:r>
          </w:p>
        </w:tc>
        <w:tc>
          <w:tcPr>
            <w:tcW w:w="1135" w:type="dxa"/>
            <w:noWrap/>
            <w:hideMark/>
          </w:tcPr>
          <w:p w14:paraId="2DEC90CE" w14:textId="77777777" w:rsidR="0020430D" w:rsidRPr="0020430D" w:rsidRDefault="0020430D" w:rsidP="0020430D">
            <w:r w:rsidRPr="0020430D">
              <w:t>8.412796</w:t>
            </w:r>
          </w:p>
        </w:tc>
        <w:tc>
          <w:tcPr>
            <w:tcW w:w="1135" w:type="dxa"/>
            <w:noWrap/>
            <w:hideMark/>
          </w:tcPr>
          <w:p w14:paraId="677C0168" w14:textId="77777777" w:rsidR="0020430D" w:rsidRPr="0020430D" w:rsidRDefault="0020430D" w:rsidP="0020430D">
            <w:r w:rsidRPr="0020430D">
              <w:t>2.765969</w:t>
            </w:r>
          </w:p>
        </w:tc>
        <w:tc>
          <w:tcPr>
            <w:tcW w:w="1135" w:type="dxa"/>
            <w:noWrap/>
            <w:hideMark/>
          </w:tcPr>
          <w:p w14:paraId="1B4ED311" w14:textId="77777777" w:rsidR="0020430D" w:rsidRPr="0020430D" w:rsidRDefault="0020430D" w:rsidP="0020430D">
            <w:r w:rsidRPr="0020430D">
              <w:t>3.985776</w:t>
            </w:r>
          </w:p>
        </w:tc>
        <w:tc>
          <w:tcPr>
            <w:tcW w:w="1135" w:type="dxa"/>
            <w:noWrap/>
            <w:hideMark/>
          </w:tcPr>
          <w:p w14:paraId="3A03F650" w14:textId="77777777" w:rsidR="0020430D" w:rsidRPr="0020430D" w:rsidRDefault="0020430D" w:rsidP="0020430D">
            <w:r w:rsidRPr="0020430D">
              <w:t>3.062941</w:t>
            </w:r>
          </w:p>
        </w:tc>
        <w:tc>
          <w:tcPr>
            <w:tcW w:w="1135" w:type="dxa"/>
            <w:noWrap/>
            <w:hideMark/>
          </w:tcPr>
          <w:p w14:paraId="450D2B50" w14:textId="77777777" w:rsidR="0020430D" w:rsidRPr="0020430D" w:rsidRDefault="0020430D" w:rsidP="0020430D">
            <w:r w:rsidRPr="0020430D">
              <w:t>8.261957</w:t>
            </w:r>
          </w:p>
        </w:tc>
        <w:tc>
          <w:tcPr>
            <w:tcW w:w="1135" w:type="dxa"/>
            <w:noWrap/>
            <w:hideMark/>
          </w:tcPr>
          <w:p w14:paraId="25436425" w14:textId="77777777" w:rsidR="0020430D" w:rsidRPr="0020430D" w:rsidRDefault="0020430D" w:rsidP="0020430D">
            <w:r w:rsidRPr="0020430D">
              <w:t>8.243523</w:t>
            </w:r>
          </w:p>
        </w:tc>
        <w:tc>
          <w:tcPr>
            <w:tcW w:w="1135" w:type="dxa"/>
            <w:noWrap/>
            <w:hideMark/>
          </w:tcPr>
          <w:p w14:paraId="2565AF3E" w14:textId="77777777" w:rsidR="0020430D" w:rsidRPr="0020430D" w:rsidRDefault="0020430D" w:rsidP="0020430D">
            <w:r w:rsidRPr="0020430D">
              <w:t>8.57635</w:t>
            </w:r>
          </w:p>
        </w:tc>
      </w:tr>
      <w:tr w:rsidR="0020430D" w:rsidRPr="0020430D" w14:paraId="65580C5C" w14:textId="77777777" w:rsidTr="0020430D">
        <w:trPr>
          <w:trHeight w:val="237"/>
        </w:trPr>
        <w:tc>
          <w:tcPr>
            <w:tcW w:w="1087" w:type="dxa"/>
          </w:tcPr>
          <w:p w14:paraId="59342E02" w14:textId="008C3D20" w:rsidR="0020430D" w:rsidRPr="0020430D" w:rsidRDefault="0020430D" w:rsidP="0020430D">
            <w:pPr>
              <w:rPr>
                <w:b/>
                <w:bCs/>
              </w:rPr>
            </w:pPr>
            <w:r>
              <w:rPr>
                <w:b/>
                <w:bCs/>
              </w:rPr>
              <w:t>Average</w:t>
            </w:r>
          </w:p>
        </w:tc>
        <w:tc>
          <w:tcPr>
            <w:tcW w:w="1135" w:type="dxa"/>
            <w:noWrap/>
            <w:hideMark/>
          </w:tcPr>
          <w:p w14:paraId="3859C10F" w14:textId="0C9F600B" w:rsidR="0020430D" w:rsidRPr="0020430D" w:rsidRDefault="0020430D" w:rsidP="0020430D">
            <w:pPr>
              <w:rPr>
                <w:b/>
                <w:bCs/>
              </w:rPr>
            </w:pPr>
            <w:r w:rsidRPr="0020430D">
              <w:rPr>
                <w:b/>
                <w:bCs/>
              </w:rPr>
              <w:t>6.022409</w:t>
            </w:r>
          </w:p>
        </w:tc>
        <w:tc>
          <w:tcPr>
            <w:tcW w:w="1135" w:type="dxa"/>
            <w:noWrap/>
            <w:hideMark/>
          </w:tcPr>
          <w:p w14:paraId="66501ED5" w14:textId="77777777" w:rsidR="0020430D" w:rsidRPr="0020430D" w:rsidRDefault="0020430D" w:rsidP="0020430D">
            <w:pPr>
              <w:rPr>
                <w:b/>
                <w:bCs/>
              </w:rPr>
            </w:pPr>
            <w:r w:rsidRPr="0020430D">
              <w:rPr>
                <w:b/>
                <w:bCs/>
              </w:rPr>
              <w:t>5.273705</w:t>
            </w:r>
          </w:p>
        </w:tc>
        <w:tc>
          <w:tcPr>
            <w:tcW w:w="1135" w:type="dxa"/>
            <w:noWrap/>
            <w:hideMark/>
          </w:tcPr>
          <w:p w14:paraId="2ABBCF09" w14:textId="77777777" w:rsidR="0020430D" w:rsidRPr="0020430D" w:rsidRDefault="0020430D" w:rsidP="0020430D">
            <w:pPr>
              <w:rPr>
                <w:b/>
                <w:bCs/>
              </w:rPr>
            </w:pPr>
            <w:r w:rsidRPr="0020430D">
              <w:rPr>
                <w:b/>
                <w:bCs/>
              </w:rPr>
              <w:t>6.088199</w:t>
            </w:r>
          </w:p>
        </w:tc>
        <w:tc>
          <w:tcPr>
            <w:tcW w:w="1135" w:type="dxa"/>
            <w:noWrap/>
            <w:hideMark/>
          </w:tcPr>
          <w:p w14:paraId="02025734" w14:textId="77777777" w:rsidR="0020430D" w:rsidRPr="0020430D" w:rsidRDefault="0020430D" w:rsidP="0020430D">
            <w:pPr>
              <w:rPr>
                <w:b/>
                <w:bCs/>
              </w:rPr>
            </w:pPr>
            <w:r w:rsidRPr="0020430D">
              <w:rPr>
                <w:b/>
                <w:bCs/>
              </w:rPr>
              <w:t>5.771823</w:t>
            </w:r>
          </w:p>
        </w:tc>
        <w:tc>
          <w:tcPr>
            <w:tcW w:w="1135" w:type="dxa"/>
            <w:noWrap/>
            <w:hideMark/>
          </w:tcPr>
          <w:p w14:paraId="2ED80B95" w14:textId="77777777" w:rsidR="0020430D" w:rsidRPr="0020430D" w:rsidRDefault="0020430D" w:rsidP="0020430D">
            <w:pPr>
              <w:rPr>
                <w:b/>
                <w:bCs/>
              </w:rPr>
            </w:pPr>
            <w:r w:rsidRPr="0020430D">
              <w:rPr>
                <w:b/>
                <w:bCs/>
              </w:rPr>
              <w:t>5.546791</w:t>
            </w:r>
          </w:p>
        </w:tc>
        <w:tc>
          <w:tcPr>
            <w:tcW w:w="1135" w:type="dxa"/>
            <w:noWrap/>
            <w:hideMark/>
          </w:tcPr>
          <w:p w14:paraId="3141149F" w14:textId="77777777" w:rsidR="0020430D" w:rsidRPr="0020430D" w:rsidRDefault="0020430D" w:rsidP="0020430D">
            <w:pPr>
              <w:rPr>
                <w:b/>
                <w:bCs/>
              </w:rPr>
            </w:pPr>
            <w:r w:rsidRPr="0020430D">
              <w:rPr>
                <w:b/>
                <w:bCs/>
              </w:rPr>
              <w:t>6.265043</w:t>
            </w:r>
          </w:p>
        </w:tc>
        <w:tc>
          <w:tcPr>
            <w:tcW w:w="1135" w:type="dxa"/>
            <w:noWrap/>
            <w:hideMark/>
          </w:tcPr>
          <w:p w14:paraId="28C0D8CD" w14:textId="77777777" w:rsidR="0020430D" w:rsidRPr="0020430D" w:rsidRDefault="0020430D" w:rsidP="0020430D">
            <w:pPr>
              <w:rPr>
                <w:b/>
                <w:bCs/>
              </w:rPr>
            </w:pPr>
            <w:r w:rsidRPr="0020430D">
              <w:rPr>
                <w:b/>
                <w:bCs/>
              </w:rPr>
              <w:t>6.11723</w:t>
            </w:r>
          </w:p>
        </w:tc>
        <w:tc>
          <w:tcPr>
            <w:tcW w:w="1135" w:type="dxa"/>
            <w:noWrap/>
            <w:hideMark/>
          </w:tcPr>
          <w:p w14:paraId="0949FD6D" w14:textId="77777777" w:rsidR="0020430D" w:rsidRPr="0020430D" w:rsidRDefault="0020430D" w:rsidP="0020430D">
            <w:pPr>
              <w:rPr>
                <w:b/>
                <w:bCs/>
              </w:rPr>
            </w:pPr>
            <w:r w:rsidRPr="0020430D">
              <w:rPr>
                <w:b/>
                <w:bCs/>
              </w:rPr>
              <w:t>6.259236</w:t>
            </w:r>
          </w:p>
        </w:tc>
        <w:tc>
          <w:tcPr>
            <w:tcW w:w="1135" w:type="dxa"/>
            <w:noWrap/>
            <w:hideMark/>
          </w:tcPr>
          <w:p w14:paraId="768C06FA" w14:textId="77777777" w:rsidR="0020430D" w:rsidRPr="0020430D" w:rsidRDefault="0020430D" w:rsidP="0020430D">
            <w:pPr>
              <w:rPr>
                <w:b/>
                <w:bCs/>
              </w:rPr>
            </w:pPr>
            <w:r w:rsidRPr="0020430D">
              <w:rPr>
                <w:b/>
                <w:bCs/>
              </w:rPr>
              <w:t>5.829685</w:t>
            </w:r>
          </w:p>
        </w:tc>
        <w:tc>
          <w:tcPr>
            <w:tcW w:w="1135" w:type="dxa"/>
            <w:noWrap/>
            <w:hideMark/>
          </w:tcPr>
          <w:p w14:paraId="74F4907D" w14:textId="77777777" w:rsidR="0020430D" w:rsidRPr="0020430D" w:rsidRDefault="0020430D" w:rsidP="0020430D">
            <w:pPr>
              <w:rPr>
                <w:b/>
                <w:bCs/>
              </w:rPr>
            </w:pPr>
            <w:r w:rsidRPr="0020430D">
              <w:rPr>
                <w:b/>
                <w:bCs/>
              </w:rPr>
              <w:t>6.37163</w:t>
            </w:r>
          </w:p>
        </w:tc>
      </w:tr>
    </w:tbl>
    <w:p w14:paraId="71F2245C" w14:textId="5FDB2E08" w:rsidR="0020430D" w:rsidRDefault="00A51E78" w:rsidP="00DD05AD">
      <w:r>
        <w:lastRenderedPageBreak/>
        <w:t>Raw data for Section 4.4.2.3 with 7 active nodes</w:t>
      </w:r>
    </w:p>
    <w:p w14:paraId="2F9654DE" w14:textId="343AA4AE" w:rsidR="00A51E78" w:rsidRDefault="00A51E78" w:rsidP="00DD05AD">
      <w:r>
        <w:t>1</w:t>
      </w:r>
      <w:r w:rsidRPr="00A51E78">
        <w:rPr>
          <w:vertAlign w:val="superscript"/>
        </w:rPr>
        <w:t>st</w:t>
      </w:r>
      <w:r>
        <w:t xml:space="preserve"> Node</w:t>
      </w:r>
    </w:p>
    <w:tbl>
      <w:tblPr>
        <w:tblStyle w:val="TableGrid"/>
        <w:tblW w:w="0" w:type="auto"/>
        <w:tblLook w:val="04A0" w:firstRow="1" w:lastRow="0" w:firstColumn="1" w:lastColumn="0" w:noHBand="0" w:noVBand="1"/>
      </w:tblPr>
      <w:tblGrid>
        <w:gridCol w:w="1193"/>
        <w:gridCol w:w="1193"/>
        <w:gridCol w:w="1193"/>
        <w:gridCol w:w="1193"/>
        <w:gridCol w:w="1193"/>
        <w:gridCol w:w="1193"/>
        <w:gridCol w:w="1193"/>
        <w:gridCol w:w="1193"/>
        <w:gridCol w:w="1193"/>
        <w:gridCol w:w="1193"/>
      </w:tblGrid>
      <w:tr w:rsidR="00A51E78" w:rsidRPr="00A51E78" w14:paraId="4EE045EB" w14:textId="77777777" w:rsidTr="00A51E78">
        <w:trPr>
          <w:trHeight w:val="261"/>
        </w:trPr>
        <w:tc>
          <w:tcPr>
            <w:tcW w:w="1193" w:type="dxa"/>
            <w:noWrap/>
            <w:hideMark/>
          </w:tcPr>
          <w:p w14:paraId="340749AF" w14:textId="77777777" w:rsidR="00A51E78" w:rsidRPr="00A51E78" w:rsidRDefault="00A51E78" w:rsidP="00A51E78">
            <w:r w:rsidRPr="00A51E78">
              <w:t>Tx01</w:t>
            </w:r>
          </w:p>
        </w:tc>
        <w:tc>
          <w:tcPr>
            <w:tcW w:w="1193" w:type="dxa"/>
            <w:noWrap/>
            <w:hideMark/>
          </w:tcPr>
          <w:p w14:paraId="16A28E9A" w14:textId="77777777" w:rsidR="00A51E78" w:rsidRPr="00A51E78" w:rsidRDefault="00A51E78" w:rsidP="00A51E78">
            <w:r w:rsidRPr="00A51E78">
              <w:t>Tx02</w:t>
            </w:r>
          </w:p>
        </w:tc>
        <w:tc>
          <w:tcPr>
            <w:tcW w:w="1193" w:type="dxa"/>
            <w:noWrap/>
            <w:hideMark/>
          </w:tcPr>
          <w:p w14:paraId="75455D1E" w14:textId="77777777" w:rsidR="00A51E78" w:rsidRPr="00A51E78" w:rsidRDefault="00A51E78" w:rsidP="00A51E78">
            <w:r w:rsidRPr="00A51E78">
              <w:t>Tx03</w:t>
            </w:r>
          </w:p>
        </w:tc>
        <w:tc>
          <w:tcPr>
            <w:tcW w:w="1193" w:type="dxa"/>
            <w:noWrap/>
            <w:hideMark/>
          </w:tcPr>
          <w:p w14:paraId="01124A6D" w14:textId="77777777" w:rsidR="00A51E78" w:rsidRPr="00A51E78" w:rsidRDefault="00A51E78" w:rsidP="00A51E78">
            <w:r w:rsidRPr="00A51E78">
              <w:t>Tx04</w:t>
            </w:r>
          </w:p>
        </w:tc>
        <w:tc>
          <w:tcPr>
            <w:tcW w:w="1193" w:type="dxa"/>
            <w:noWrap/>
            <w:hideMark/>
          </w:tcPr>
          <w:p w14:paraId="35BDFB42" w14:textId="77777777" w:rsidR="00A51E78" w:rsidRPr="00A51E78" w:rsidRDefault="00A51E78" w:rsidP="00A51E78">
            <w:r w:rsidRPr="00A51E78">
              <w:t>Tx05</w:t>
            </w:r>
          </w:p>
        </w:tc>
        <w:tc>
          <w:tcPr>
            <w:tcW w:w="1193" w:type="dxa"/>
            <w:noWrap/>
            <w:hideMark/>
          </w:tcPr>
          <w:p w14:paraId="545CEDA4" w14:textId="77777777" w:rsidR="00A51E78" w:rsidRPr="00A51E78" w:rsidRDefault="00A51E78" w:rsidP="00A51E78">
            <w:r w:rsidRPr="00A51E78">
              <w:t>Tx06</w:t>
            </w:r>
          </w:p>
        </w:tc>
        <w:tc>
          <w:tcPr>
            <w:tcW w:w="1193" w:type="dxa"/>
            <w:noWrap/>
            <w:hideMark/>
          </w:tcPr>
          <w:p w14:paraId="0C1589A4" w14:textId="77777777" w:rsidR="00A51E78" w:rsidRPr="00A51E78" w:rsidRDefault="00A51E78" w:rsidP="00A51E78">
            <w:r w:rsidRPr="00A51E78">
              <w:t>Tx07</w:t>
            </w:r>
          </w:p>
        </w:tc>
        <w:tc>
          <w:tcPr>
            <w:tcW w:w="1193" w:type="dxa"/>
            <w:noWrap/>
            <w:hideMark/>
          </w:tcPr>
          <w:p w14:paraId="314E22FC" w14:textId="77777777" w:rsidR="00A51E78" w:rsidRPr="00A51E78" w:rsidRDefault="00A51E78" w:rsidP="00A51E78">
            <w:r w:rsidRPr="00A51E78">
              <w:t>Tx08</w:t>
            </w:r>
          </w:p>
        </w:tc>
        <w:tc>
          <w:tcPr>
            <w:tcW w:w="1193" w:type="dxa"/>
            <w:noWrap/>
            <w:hideMark/>
          </w:tcPr>
          <w:p w14:paraId="1DA0DF30" w14:textId="77777777" w:rsidR="00A51E78" w:rsidRPr="00A51E78" w:rsidRDefault="00A51E78" w:rsidP="00A51E78">
            <w:r w:rsidRPr="00A51E78">
              <w:t>Tx09</w:t>
            </w:r>
          </w:p>
        </w:tc>
        <w:tc>
          <w:tcPr>
            <w:tcW w:w="1193" w:type="dxa"/>
            <w:noWrap/>
            <w:hideMark/>
          </w:tcPr>
          <w:p w14:paraId="3F9EEC69" w14:textId="77777777" w:rsidR="00A51E78" w:rsidRPr="00A51E78" w:rsidRDefault="00A51E78" w:rsidP="00A51E78">
            <w:r w:rsidRPr="00A51E78">
              <w:t>Tx10</w:t>
            </w:r>
          </w:p>
        </w:tc>
      </w:tr>
      <w:tr w:rsidR="00A51E78" w:rsidRPr="00A51E78" w14:paraId="474BFFE8" w14:textId="77777777" w:rsidTr="00A51E78">
        <w:trPr>
          <w:trHeight w:val="261"/>
        </w:trPr>
        <w:tc>
          <w:tcPr>
            <w:tcW w:w="1193" w:type="dxa"/>
            <w:noWrap/>
            <w:hideMark/>
          </w:tcPr>
          <w:p w14:paraId="0CE7370B" w14:textId="77777777" w:rsidR="00A51E78" w:rsidRPr="00A51E78" w:rsidRDefault="00A51E78" w:rsidP="00A51E78">
            <w:r w:rsidRPr="00A51E78">
              <w:t>6.156735</w:t>
            </w:r>
          </w:p>
        </w:tc>
        <w:tc>
          <w:tcPr>
            <w:tcW w:w="1193" w:type="dxa"/>
            <w:noWrap/>
            <w:hideMark/>
          </w:tcPr>
          <w:p w14:paraId="1D375F57" w14:textId="77777777" w:rsidR="00A51E78" w:rsidRPr="00A51E78" w:rsidRDefault="00A51E78" w:rsidP="00A51E78">
            <w:r w:rsidRPr="00A51E78">
              <w:t>8.636554</w:t>
            </w:r>
          </w:p>
        </w:tc>
        <w:tc>
          <w:tcPr>
            <w:tcW w:w="1193" w:type="dxa"/>
            <w:noWrap/>
            <w:hideMark/>
          </w:tcPr>
          <w:p w14:paraId="705144E0" w14:textId="77777777" w:rsidR="00A51E78" w:rsidRPr="00A51E78" w:rsidRDefault="00A51E78" w:rsidP="00A51E78">
            <w:r w:rsidRPr="00A51E78">
              <w:t>6.208585</w:t>
            </w:r>
          </w:p>
        </w:tc>
        <w:tc>
          <w:tcPr>
            <w:tcW w:w="1193" w:type="dxa"/>
            <w:noWrap/>
            <w:hideMark/>
          </w:tcPr>
          <w:p w14:paraId="78CC2F05" w14:textId="77777777" w:rsidR="00A51E78" w:rsidRPr="00A51E78" w:rsidRDefault="00A51E78" w:rsidP="00A51E78">
            <w:r w:rsidRPr="00A51E78">
              <w:t>7.658495</w:t>
            </w:r>
          </w:p>
        </w:tc>
        <w:tc>
          <w:tcPr>
            <w:tcW w:w="1193" w:type="dxa"/>
            <w:noWrap/>
            <w:hideMark/>
          </w:tcPr>
          <w:p w14:paraId="4C34D784" w14:textId="77777777" w:rsidR="00A51E78" w:rsidRPr="00A51E78" w:rsidRDefault="00A51E78" w:rsidP="00A51E78">
            <w:r w:rsidRPr="00A51E78">
              <w:t>10.17554</w:t>
            </w:r>
          </w:p>
        </w:tc>
        <w:tc>
          <w:tcPr>
            <w:tcW w:w="1193" w:type="dxa"/>
            <w:noWrap/>
            <w:hideMark/>
          </w:tcPr>
          <w:p w14:paraId="223CB0CE" w14:textId="77777777" w:rsidR="00A51E78" w:rsidRPr="00A51E78" w:rsidRDefault="00A51E78" w:rsidP="00A51E78">
            <w:r w:rsidRPr="00A51E78">
              <w:t>6.782309</w:t>
            </w:r>
          </w:p>
        </w:tc>
        <w:tc>
          <w:tcPr>
            <w:tcW w:w="1193" w:type="dxa"/>
            <w:noWrap/>
            <w:hideMark/>
          </w:tcPr>
          <w:p w14:paraId="0D579E1D" w14:textId="77777777" w:rsidR="00A51E78" w:rsidRPr="00A51E78" w:rsidRDefault="00A51E78" w:rsidP="00A51E78">
            <w:r w:rsidRPr="00A51E78">
              <w:t>8.446497</w:t>
            </w:r>
          </w:p>
        </w:tc>
        <w:tc>
          <w:tcPr>
            <w:tcW w:w="1193" w:type="dxa"/>
            <w:noWrap/>
            <w:hideMark/>
          </w:tcPr>
          <w:p w14:paraId="755978C0" w14:textId="77777777" w:rsidR="00A51E78" w:rsidRPr="00A51E78" w:rsidRDefault="00A51E78" w:rsidP="00A51E78">
            <w:r w:rsidRPr="00A51E78">
              <w:t>8.685504</w:t>
            </w:r>
          </w:p>
        </w:tc>
        <w:tc>
          <w:tcPr>
            <w:tcW w:w="1193" w:type="dxa"/>
            <w:noWrap/>
            <w:hideMark/>
          </w:tcPr>
          <w:p w14:paraId="047A6320" w14:textId="77777777" w:rsidR="00A51E78" w:rsidRPr="00A51E78" w:rsidRDefault="00A51E78" w:rsidP="00A51E78">
            <w:r w:rsidRPr="00A51E78">
              <w:t>37.18996</w:t>
            </w:r>
          </w:p>
        </w:tc>
        <w:tc>
          <w:tcPr>
            <w:tcW w:w="1193" w:type="dxa"/>
            <w:noWrap/>
            <w:hideMark/>
          </w:tcPr>
          <w:p w14:paraId="66398263" w14:textId="77777777" w:rsidR="00A51E78" w:rsidRPr="00A51E78" w:rsidRDefault="00A51E78" w:rsidP="00A51E78">
            <w:r w:rsidRPr="00A51E78">
              <w:t>5.137619</w:t>
            </w:r>
          </w:p>
        </w:tc>
      </w:tr>
      <w:tr w:rsidR="00A51E78" w:rsidRPr="00A51E78" w14:paraId="2225BFA0" w14:textId="77777777" w:rsidTr="00A51E78">
        <w:trPr>
          <w:trHeight w:val="261"/>
        </w:trPr>
        <w:tc>
          <w:tcPr>
            <w:tcW w:w="1193" w:type="dxa"/>
            <w:noWrap/>
            <w:hideMark/>
          </w:tcPr>
          <w:p w14:paraId="49A54F5B" w14:textId="77777777" w:rsidR="00A51E78" w:rsidRPr="00A51E78" w:rsidRDefault="00A51E78" w:rsidP="00A51E78">
            <w:r w:rsidRPr="00A51E78">
              <w:t>5.56816</w:t>
            </w:r>
          </w:p>
        </w:tc>
        <w:tc>
          <w:tcPr>
            <w:tcW w:w="1193" w:type="dxa"/>
            <w:noWrap/>
            <w:hideMark/>
          </w:tcPr>
          <w:p w14:paraId="65E23B5C" w14:textId="77777777" w:rsidR="00A51E78" w:rsidRPr="00A51E78" w:rsidRDefault="00A51E78" w:rsidP="00A51E78">
            <w:r w:rsidRPr="00A51E78">
              <w:t>8.423783</w:t>
            </w:r>
          </w:p>
        </w:tc>
        <w:tc>
          <w:tcPr>
            <w:tcW w:w="1193" w:type="dxa"/>
            <w:noWrap/>
            <w:hideMark/>
          </w:tcPr>
          <w:p w14:paraId="330C2871" w14:textId="77777777" w:rsidR="00A51E78" w:rsidRPr="00A51E78" w:rsidRDefault="00A51E78" w:rsidP="00A51E78">
            <w:r w:rsidRPr="00A51E78">
              <w:t>7.550394</w:t>
            </w:r>
          </w:p>
        </w:tc>
        <w:tc>
          <w:tcPr>
            <w:tcW w:w="1193" w:type="dxa"/>
            <w:noWrap/>
            <w:hideMark/>
          </w:tcPr>
          <w:p w14:paraId="74783FBA" w14:textId="77777777" w:rsidR="00A51E78" w:rsidRPr="00A51E78" w:rsidRDefault="00A51E78" w:rsidP="00A51E78">
            <w:r w:rsidRPr="00A51E78">
              <w:t>3.375108</w:t>
            </w:r>
          </w:p>
        </w:tc>
        <w:tc>
          <w:tcPr>
            <w:tcW w:w="1193" w:type="dxa"/>
            <w:noWrap/>
            <w:hideMark/>
          </w:tcPr>
          <w:p w14:paraId="4431CA1E" w14:textId="77777777" w:rsidR="00A51E78" w:rsidRPr="00A51E78" w:rsidRDefault="00A51E78" w:rsidP="00A51E78">
            <w:r w:rsidRPr="00A51E78">
              <w:t>5.938423</w:t>
            </w:r>
          </w:p>
        </w:tc>
        <w:tc>
          <w:tcPr>
            <w:tcW w:w="1193" w:type="dxa"/>
            <w:noWrap/>
            <w:hideMark/>
          </w:tcPr>
          <w:p w14:paraId="4523AB01" w14:textId="77777777" w:rsidR="00A51E78" w:rsidRPr="00A51E78" w:rsidRDefault="00A51E78" w:rsidP="00A51E78">
            <w:r w:rsidRPr="00A51E78">
              <w:t>7.388122</w:t>
            </w:r>
          </w:p>
        </w:tc>
        <w:tc>
          <w:tcPr>
            <w:tcW w:w="1193" w:type="dxa"/>
            <w:noWrap/>
            <w:hideMark/>
          </w:tcPr>
          <w:p w14:paraId="0464117F" w14:textId="77777777" w:rsidR="00A51E78" w:rsidRPr="00A51E78" w:rsidRDefault="00A51E78" w:rsidP="00A51E78">
            <w:r w:rsidRPr="00A51E78">
              <w:t>6.855765</w:t>
            </w:r>
          </w:p>
        </w:tc>
        <w:tc>
          <w:tcPr>
            <w:tcW w:w="1193" w:type="dxa"/>
            <w:noWrap/>
            <w:hideMark/>
          </w:tcPr>
          <w:p w14:paraId="0DFFD73C" w14:textId="77777777" w:rsidR="00A51E78" w:rsidRPr="00A51E78" w:rsidRDefault="00A51E78" w:rsidP="00A51E78">
            <w:r w:rsidRPr="00A51E78">
              <w:t>6.431094</w:t>
            </w:r>
          </w:p>
        </w:tc>
        <w:tc>
          <w:tcPr>
            <w:tcW w:w="1193" w:type="dxa"/>
            <w:noWrap/>
            <w:hideMark/>
          </w:tcPr>
          <w:p w14:paraId="2AF0BEB6" w14:textId="77777777" w:rsidR="00A51E78" w:rsidRPr="00A51E78" w:rsidRDefault="00A51E78" w:rsidP="00A51E78">
            <w:r w:rsidRPr="00A51E78">
              <w:t>5.278317</w:t>
            </w:r>
          </w:p>
        </w:tc>
        <w:tc>
          <w:tcPr>
            <w:tcW w:w="1193" w:type="dxa"/>
            <w:noWrap/>
            <w:hideMark/>
          </w:tcPr>
          <w:p w14:paraId="70D12282" w14:textId="77777777" w:rsidR="00A51E78" w:rsidRPr="00A51E78" w:rsidRDefault="00A51E78" w:rsidP="00A51E78">
            <w:r w:rsidRPr="00A51E78">
              <w:t>6.930143</w:t>
            </w:r>
          </w:p>
        </w:tc>
      </w:tr>
      <w:tr w:rsidR="00A51E78" w:rsidRPr="00A51E78" w14:paraId="185475AA" w14:textId="77777777" w:rsidTr="00A51E78">
        <w:trPr>
          <w:trHeight w:val="261"/>
        </w:trPr>
        <w:tc>
          <w:tcPr>
            <w:tcW w:w="1193" w:type="dxa"/>
            <w:noWrap/>
            <w:hideMark/>
          </w:tcPr>
          <w:p w14:paraId="1D353445" w14:textId="77777777" w:rsidR="00A51E78" w:rsidRPr="00A51E78" w:rsidRDefault="00A51E78" w:rsidP="00A51E78">
            <w:r w:rsidRPr="00A51E78">
              <w:t>4.822655</w:t>
            </w:r>
          </w:p>
        </w:tc>
        <w:tc>
          <w:tcPr>
            <w:tcW w:w="1193" w:type="dxa"/>
            <w:noWrap/>
            <w:hideMark/>
          </w:tcPr>
          <w:p w14:paraId="1D22F80F" w14:textId="77777777" w:rsidR="00A51E78" w:rsidRPr="00A51E78" w:rsidRDefault="00A51E78" w:rsidP="00A51E78">
            <w:r w:rsidRPr="00A51E78">
              <w:t>7.269939</w:t>
            </w:r>
          </w:p>
        </w:tc>
        <w:tc>
          <w:tcPr>
            <w:tcW w:w="1193" w:type="dxa"/>
            <w:noWrap/>
            <w:hideMark/>
          </w:tcPr>
          <w:p w14:paraId="61932BBE" w14:textId="77777777" w:rsidR="00A51E78" w:rsidRPr="00A51E78" w:rsidRDefault="00A51E78" w:rsidP="00A51E78">
            <w:r w:rsidRPr="00A51E78">
              <w:t>6.567002</w:t>
            </w:r>
          </w:p>
        </w:tc>
        <w:tc>
          <w:tcPr>
            <w:tcW w:w="1193" w:type="dxa"/>
            <w:noWrap/>
            <w:hideMark/>
          </w:tcPr>
          <w:p w14:paraId="6601FF1F" w14:textId="77777777" w:rsidR="00A51E78" w:rsidRPr="00A51E78" w:rsidRDefault="00A51E78" w:rsidP="00A51E78">
            <w:r w:rsidRPr="00A51E78">
              <w:t>7.210126</w:t>
            </w:r>
          </w:p>
        </w:tc>
        <w:tc>
          <w:tcPr>
            <w:tcW w:w="1193" w:type="dxa"/>
            <w:noWrap/>
            <w:hideMark/>
          </w:tcPr>
          <w:p w14:paraId="75A54610" w14:textId="77777777" w:rsidR="00A51E78" w:rsidRPr="00A51E78" w:rsidRDefault="00A51E78" w:rsidP="00A51E78">
            <w:r w:rsidRPr="00A51E78">
              <w:t>5.991954</w:t>
            </w:r>
          </w:p>
        </w:tc>
        <w:tc>
          <w:tcPr>
            <w:tcW w:w="1193" w:type="dxa"/>
            <w:noWrap/>
            <w:hideMark/>
          </w:tcPr>
          <w:p w14:paraId="607DD30A" w14:textId="77777777" w:rsidR="00A51E78" w:rsidRPr="00A51E78" w:rsidRDefault="00A51E78" w:rsidP="00A51E78">
            <w:r w:rsidRPr="00A51E78">
              <w:t>7.459164</w:t>
            </w:r>
          </w:p>
        </w:tc>
        <w:tc>
          <w:tcPr>
            <w:tcW w:w="1193" w:type="dxa"/>
            <w:noWrap/>
            <w:hideMark/>
          </w:tcPr>
          <w:p w14:paraId="561610F4" w14:textId="77777777" w:rsidR="00A51E78" w:rsidRPr="00A51E78" w:rsidRDefault="00A51E78" w:rsidP="00A51E78">
            <w:r w:rsidRPr="00A51E78">
              <w:t>7.195279</w:t>
            </w:r>
          </w:p>
        </w:tc>
        <w:tc>
          <w:tcPr>
            <w:tcW w:w="1193" w:type="dxa"/>
            <w:noWrap/>
            <w:hideMark/>
          </w:tcPr>
          <w:p w14:paraId="2795572E" w14:textId="77777777" w:rsidR="00A51E78" w:rsidRPr="00A51E78" w:rsidRDefault="00A51E78" w:rsidP="00A51E78">
            <w:r w:rsidRPr="00A51E78">
              <w:t>6.771607</w:t>
            </w:r>
          </w:p>
        </w:tc>
        <w:tc>
          <w:tcPr>
            <w:tcW w:w="1193" w:type="dxa"/>
            <w:noWrap/>
            <w:hideMark/>
          </w:tcPr>
          <w:p w14:paraId="273E40D3" w14:textId="77777777" w:rsidR="00A51E78" w:rsidRPr="00A51E78" w:rsidRDefault="00A51E78" w:rsidP="00A51E78">
            <w:r w:rsidRPr="00A51E78">
              <w:t>6.389932</w:t>
            </w:r>
          </w:p>
        </w:tc>
        <w:tc>
          <w:tcPr>
            <w:tcW w:w="1193" w:type="dxa"/>
            <w:noWrap/>
            <w:hideMark/>
          </w:tcPr>
          <w:p w14:paraId="1A49B293" w14:textId="77777777" w:rsidR="00A51E78" w:rsidRPr="00A51E78" w:rsidRDefault="00A51E78" w:rsidP="00A51E78">
            <w:r w:rsidRPr="00A51E78">
              <w:t>8.309827</w:t>
            </w:r>
          </w:p>
        </w:tc>
      </w:tr>
      <w:tr w:rsidR="00A51E78" w:rsidRPr="00A51E78" w14:paraId="258A17BD" w14:textId="77777777" w:rsidTr="00A51E78">
        <w:trPr>
          <w:trHeight w:val="261"/>
        </w:trPr>
        <w:tc>
          <w:tcPr>
            <w:tcW w:w="1193" w:type="dxa"/>
            <w:noWrap/>
            <w:hideMark/>
          </w:tcPr>
          <w:p w14:paraId="7B32C070" w14:textId="77777777" w:rsidR="00A51E78" w:rsidRPr="00A51E78" w:rsidRDefault="00A51E78" w:rsidP="00A51E78">
            <w:r w:rsidRPr="00A51E78">
              <w:t>4.266415</w:t>
            </w:r>
          </w:p>
        </w:tc>
        <w:tc>
          <w:tcPr>
            <w:tcW w:w="1193" w:type="dxa"/>
            <w:noWrap/>
            <w:hideMark/>
          </w:tcPr>
          <w:p w14:paraId="650D860A" w14:textId="77777777" w:rsidR="00A51E78" w:rsidRPr="00A51E78" w:rsidRDefault="00A51E78" w:rsidP="00A51E78">
            <w:r w:rsidRPr="00A51E78">
              <w:t>7.741778</w:t>
            </w:r>
          </w:p>
        </w:tc>
        <w:tc>
          <w:tcPr>
            <w:tcW w:w="1193" w:type="dxa"/>
            <w:noWrap/>
            <w:hideMark/>
          </w:tcPr>
          <w:p w14:paraId="52DC297D" w14:textId="77777777" w:rsidR="00A51E78" w:rsidRPr="00A51E78" w:rsidRDefault="00A51E78" w:rsidP="00A51E78">
            <w:r w:rsidRPr="00A51E78">
              <w:t>2.152551</w:t>
            </w:r>
          </w:p>
        </w:tc>
        <w:tc>
          <w:tcPr>
            <w:tcW w:w="1193" w:type="dxa"/>
            <w:noWrap/>
            <w:hideMark/>
          </w:tcPr>
          <w:p w14:paraId="633083EA" w14:textId="77777777" w:rsidR="00A51E78" w:rsidRPr="00A51E78" w:rsidRDefault="00A51E78" w:rsidP="00A51E78">
            <w:r w:rsidRPr="00A51E78">
              <w:t>7.500981</w:t>
            </w:r>
          </w:p>
        </w:tc>
        <w:tc>
          <w:tcPr>
            <w:tcW w:w="1193" w:type="dxa"/>
            <w:noWrap/>
            <w:hideMark/>
          </w:tcPr>
          <w:p w14:paraId="57418A3D" w14:textId="77777777" w:rsidR="00A51E78" w:rsidRPr="00A51E78" w:rsidRDefault="00A51E78" w:rsidP="00A51E78">
            <w:r w:rsidRPr="00A51E78">
              <w:t>2.576576</w:t>
            </w:r>
          </w:p>
        </w:tc>
        <w:tc>
          <w:tcPr>
            <w:tcW w:w="1193" w:type="dxa"/>
            <w:noWrap/>
            <w:hideMark/>
          </w:tcPr>
          <w:p w14:paraId="08612506" w14:textId="77777777" w:rsidR="00A51E78" w:rsidRPr="00A51E78" w:rsidRDefault="00A51E78" w:rsidP="00A51E78">
            <w:r w:rsidRPr="00A51E78">
              <w:t>6.96675</w:t>
            </w:r>
          </w:p>
        </w:tc>
        <w:tc>
          <w:tcPr>
            <w:tcW w:w="1193" w:type="dxa"/>
            <w:noWrap/>
            <w:hideMark/>
          </w:tcPr>
          <w:p w14:paraId="11D60903" w14:textId="77777777" w:rsidR="00A51E78" w:rsidRPr="00A51E78" w:rsidRDefault="00A51E78" w:rsidP="00A51E78">
            <w:r w:rsidRPr="00A51E78">
              <w:t>5.745021</w:t>
            </w:r>
          </w:p>
        </w:tc>
        <w:tc>
          <w:tcPr>
            <w:tcW w:w="1193" w:type="dxa"/>
            <w:noWrap/>
            <w:hideMark/>
          </w:tcPr>
          <w:p w14:paraId="5B24638C" w14:textId="77777777" w:rsidR="00A51E78" w:rsidRPr="00A51E78" w:rsidRDefault="00A51E78" w:rsidP="00A51E78">
            <w:r w:rsidRPr="00A51E78">
              <w:t>7.256076</w:t>
            </w:r>
          </w:p>
        </w:tc>
        <w:tc>
          <w:tcPr>
            <w:tcW w:w="1193" w:type="dxa"/>
            <w:noWrap/>
            <w:hideMark/>
          </w:tcPr>
          <w:p w14:paraId="1E0BD930" w14:textId="77777777" w:rsidR="00A51E78" w:rsidRPr="00A51E78" w:rsidRDefault="00A51E78" w:rsidP="00A51E78">
            <w:r w:rsidRPr="00A51E78">
              <w:t>8.115372</w:t>
            </w:r>
          </w:p>
        </w:tc>
        <w:tc>
          <w:tcPr>
            <w:tcW w:w="1193" w:type="dxa"/>
            <w:noWrap/>
            <w:hideMark/>
          </w:tcPr>
          <w:p w14:paraId="4797CC6C" w14:textId="77777777" w:rsidR="00A51E78" w:rsidRPr="00A51E78" w:rsidRDefault="00A51E78" w:rsidP="00A51E78">
            <w:r w:rsidRPr="00A51E78">
              <w:t>2.8799</w:t>
            </w:r>
          </w:p>
        </w:tc>
      </w:tr>
      <w:tr w:rsidR="00A51E78" w:rsidRPr="00A51E78" w14:paraId="404EC784" w14:textId="77777777" w:rsidTr="00A51E78">
        <w:trPr>
          <w:trHeight w:val="261"/>
        </w:trPr>
        <w:tc>
          <w:tcPr>
            <w:tcW w:w="1193" w:type="dxa"/>
            <w:noWrap/>
            <w:hideMark/>
          </w:tcPr>
          <w:p w14:paraId="3DBD7298" w14:textId="77777777" w:rsidR="00A51E78" w:rsidRPr="00A51E78" w:rsidRDefault="00A51E78" w:rsidP="00A51E78">
            <w:r w:rsidRPr="00A51E78">
              <w:t>5.634261</w:t>
            </w:r>
          </w:p>
        </w:tc>
        <w:tc>
          <w:tcPr>
            <w:tcW w:w="1193" w:type="dxa"/>
            <w:noWrap/>
            <w:hideMark/>
          </w:tcPr>
          <w:p w14:paraId="27E20F41" w14:textId="77777777" w:rsidR="00A51E78" w:rsidRPr="00A51E78" w:rsidRDefault="00A51E78" w:rsidP="00A51E78">
            <w:r w:rsidRPr="00A51E78">
              <w:t>7.852192</w:t>
            </w:r>
          </w:p>
        </w:tc>
        <w:tc>
          <w:tcPr>
            <w:tcW w:w="1193" w:type="dxa"/>
            <w:noWrap/>
            <w:hideMark/>
          </w:tcPr>
          <w:p w14:paraId="267008E1" w14:textId="77777777" w:rsidR="00A51E78" w:rsidRPr="00A51E78" w:rsidRDefault="00A51E78" w:rsidP="00A51E78">
            <w:r w:rsidRPr="00A51E78">
              <w:t>7.432676</w:t>
            </w:r>
          </w:p>
        </w:tc>
        <w:tc>
          <w:tcPr>
            <w:tcW w:w="1193" w:type="dxa"/>
            <w:noWrap/>
            <w:hideMark/>
          </w:tcPr>
          <w:p w14:paraId="33117888" w14:textId="77777777" w:rsidR="00A51E78" w:rsidRPr="00A51E78" w:rsidRDefault="00A51E78" w:rsidP="00A51E78">
            <w:r w:rsidRPr="00A51E78">
              <w:t>6.408233</w:t>
            </w:r>
          </w:p>
        </w:tc>
        <w:tc>
          <w:tcPr>
            <w:tcW w:w="1193" w:type="dxa"/>
            <w:noWrap/>
            <w:hideMark/>
          </w:tcPr>
          <w:p w14:paraId="4049B640" w14:textId="77777777" w:rsidR="00A51E78" w:rsidRPr="00A51E78" w:rsidRDefault="00A51E78" w:rsidP="00A51E78">
            <w:r w:rsidRPr="00A51E78">
              <w:t>7.473243</w:t>
            </w:r>
          </w:p>
        </w:tc>
        <w:tc>
          <w:tcPr>
            <w:tcW w:w="1193" w:type="dxa"/>
            <w:noWrap/>
            <w:hideMark/>
          </w:tcPr>
          <w:p w14:paraId="66E17B9B" w14:textId="77777777" w:rsidR="00A51E78" w:rsidRPr="00A51E78" w:rsidRDefault="00A51E78" w:rsidP="00A51E78">
            <w:r w:rsidRPr="00A51E78">
              <w:t>6.572273</w:t>
            </w:r>
          </w:p>
        </w:tc>
        <w:tc>
          <w:tcPr>
            <w:tcW w:w="1193" w:type="dxa"/>
            <w:noWrap/>
            <w:hideMark/>
          </w:tcPr>
          <w:p w14:paraId="734FD8A6" w14:textId="77777777" w:rsidR="00A51E78" w:rsidRPr="00A51E78" w:rsidRDefault="00A51E78" w:rsidP="00A51E78">
            <w:r w:rsidRPr="00A51E78">
              <w:t>6.119251</w:t>
            </w:r>
          </w:p>
        </w:tc>
        <w:tc>
          <w:tcPr>
            <w:tcW w:w="1193" w:type="dxa"/>
            <w:noWrap/>
            <w:hideMark/>
          </w:tcPr>
          <w:p w14:paraId="5937555C" w14:textId="77777777" w:rsidR="00A51E78" w:rsidRPr="00A51E78" w:rsidRDefault="00A51E78" w:rsidP="00A51E78">
            <w:r w:rsidRPr="00A51E78">
              <w:t>2.339185</w:t>
            </w:r>
          </w:p>
        </w:tc>
        <w:tc>
          <w:tcPr>
            <w:tcW w:w="1193" w:type="dxa"/>
            <w:noWrap/>
            <w:hideMark/>
          </w:tcPr>
          <w:p w14:paraId="3AD28A68" w14:textId="77777777" w:rsidR="00A51E78" w:rsidRPr="00A51E78" w:rsidRDefault="00A51E78" w:rsidP="00A51E78">
            <w:r w:rsidRPr="00A51E78">
              <w:t>4.183155</w:t>
            </w:r>
          </w:p>
        </w:tc>
        <w:tc>
          <w:tcPr>
            <w:tcW w:w="1193" w:type="dxa"/>
            <w:noWrap/>
            <w:hideMark/>
          </w:tcPr>
          <w:p w14:paraId="3A148568" w14:textId="77777777" w:rsidR="00A51E78" w:rsidRPr="00A51E78" w:rsidRDefault="00A51E78" w:rsidP="00A51E78">
            <w:r w:rsidRPr="00A51E78">
              <w:t>5.986353</w:t>
            </w:r>
          </w:p>
        </w:tc>
      </w:tr>
      <w:tr w:rsidR="00A51E78" w:rsidRPr="00A51E78" w14:paraId="76B1E6BC" w14:textId="77777777" w:rsidTr="00A51E78">
        <w:trPr>
          <w:trHeight w:val="261"/>
        </w:trPr>
        <w:tc>
          <w:tcPr>
            <w:tcW w:w="1193" w:type="dxa"/>
            <w:noWrap/>
            <w:hideMark/>
          </w:tcPr>
          <w:p w14:paraId="2948D98A" w14:textId="77777777" w:rsidR="00A51E78" w:rsidRPr="00A51E78" w:rsidRDefault="00A51E78" w:rsidP="00A51E78">
            <w:r w:rsidRPr="00A51E78">
              <w:t>6.362324</w:t>
            </w:r>
          </w:p>
        </w:tc>
        <w:tc>
          <w:tcPr>
            <w:tcW w:w="1193" w:type="dxa"/>
            <w:noWrap/>
            <w:hideMark/>
          </w:tcPr>
          <w:p w14:paraId="6ACE3AA7" w14:textId="77777777" w:rsidR="00A51E78" w:rsidRPr="00A51E78" w:rsidRDefault="00A51E78" w:rsidP="00A51E78">
            <w:r w:rsidRPr="00A51E78">
              <w:t>5.403609</w:t>
            </w:r>
          </w:p>
        </w:tc>
        <w:tc>
          <w:tcPr>
            <w:tcW w:w="1193" w:type="dxa"/>
            <w:noWrap/>
            <w:hideMark/>
          </w:tcPr>
          <w:p w14:paraId="04AD095D" w14:textId="77777777" w:rsidR="00A51E78" w:rsidRPr="00A51E78" w:rsidRDefault="00A51E78" w:rsidP="00A51E78">
            <w:r w:rsidRPr="00A51E78">
              <w:t>4.715459</w:t>
            </w:r>
          </w:p>
        </w:tc>
        <w:tc>
          <w:tcPr>
            <w:tcW w:w="1193" w:type="dxa"/>
            <w:noWrap/>
            <w:hideMark/>
          </w:tcPr>
          <w:p w14:paraId="7D4CEF73" w14:textId="77777777" w:rsidR="00A51E78" w:rsidRPr="00A51E78" w:rsidRDefault="00A51E78" w:rsidP="00A51E78">
            <w:r w:rsidRPr="00A51E78">
              <w:t>5.223318</w:t>
            </w:r>
          </w:p>
        </w:tc>
        <w:tc>
          <w:tcPr>
            <w:tcW w:w="1193" w:type="dxa"/>
            <w:noWrap/>
            <w:hideMark/>
          </w:tcPr>
          <w:p w14:paraId="0B8B179A" w14:textId="77777777" w:rsidR="00A51E78" w:rsidRPr="00A51E78" w:rsidRDefault="00A51E78" w:rsidP="00A51E78">
            <w:r w:rsidRPr="00A51E78">
              <w:t>7.238745</w:t>
            </w:r>
          </w:p>
        </w:tc>
        <w:tc>
          <w:tcPr>
            <w:tcW w:w="1193" w:type="dxa"/>
            <w:noWrap/>
            <w:hideMark/>
          </w:tcPr>
          <w:p w14:paraId="72151621" w14:textId="77777777" w:rsidR="00A51E78" w:rsidRPr="00A51E78" w:rsidRDefault="00A51E78" w:rsidP="00A51E78">
            <w:r w:rsidRPr="00A51E78">
              <w:t>7.254771</w:t>
            </w:r>
          </w:p>
        </w:tc>
        <w:tc>
          <w:tcPr>
            <w:tcW w:w="1193" w:type="dxa"/>
            <w:noWrap/>
            <w:hideMark/>
          </w:tcPr>
          <w:p w14:paraId="2DFEF01E" w14:textId="77777777" w:rsidR="00A51E78" w:rsidRPr="00A51E78" w:rsidRDefault="00A51E78" w:rsidP="00A51E78">
            <w:r w:rsidRPr="00A51E78">
              <w:t>5.356058</w:t>
            </w:r>
          </w:p>
        </w:tc>
        <w:tc>
          <w:tcPr>
            <w:tcW w:w="1193" w:type="dxa"/>
            <w:noWrap/>
            <w:hideMark/>
          </w:tcPr>
          <w:p w14:paraId="284E79C1" w14:textId="77777777" w:rsidR="00A51E78" w:rsidRPr="00A51E78" w:rsidRDefault="00A51E78" w:rsidP="00A51E78">
            <w:r w:rsidRPr="00A51E78">
              <w:t>8.605071</w:t>
            </w:r>
          </w:p>
        </w:tc>
        <w:tc>
          <w:tcPr>
            <w:tcW w:w="1193" w:type="dxa"/>
            <w:noWrap/>
            <w:hideMark/>
          </w:tcPr>
          <w:p w14:paraId="65A1A632" w14:textId="77777777" w:rsidR="00A51E78" w:rsidRPr="00A51E78" w:rsidRDefault="00A51E78" w:rsidP="00A51E78">
            <w:r w:rsidRPr="00A51E78">
              <w:t>6.558008</w:t>
            </w:r>
          </w:p>
        </w:tc>
        <w:tc>
          <w:tcPr>
            <w:tcW w:w="1193" w:type="dxa"/>
            <w:noWrap/>
            <w:hideMark/>
          </w:tcPr>
          <w:p w14:paraId="0571B824" w14:textId="77777777" w:rsidR="00A51E78" w:rsidRPr="00A51E78" w:rsidRDefault="00A51E78" w:rsidP="00A51E78">
            <w:r w:rsidRPr="00A51E78">
              <w:t>6.827084</w:t>
            </w:r>
          </w:p>
        </w:tc>
      </w:tr>
      <w:tr w:rsidR="00A51E78" w:rsidRPr="00A51E78" w14:paraId="38DB8928" w14:textId="77777777" w:rsidTr="00A51E78">
        <w:trPr>
          <w:trHeight w:val="261"/>
        </w:trPr>
        <w:tc>
          <w:tcPr>
            <w:tcW w:w="1193" w:type="dxa"/>
            <w:noWrap/>
            <w:hideMark/>
          </w:tcPr>
          <w:p w14:paraId="21EDBA34" w14:textId="77777777" w:rsidR="00A51E78" w:rsidRPr="00A51E78" w:rsidRDefault="00A51E78" w:rsidP="00A51E78">
            <w:r w:rsidRPr="00A51E78">
              <w:t>4.759757</w:t>
            </w:r>
          </w:p>
        </w:tc>
        <w:tc>
          <w:tcPr>
            <w:tcW w:w="1193" w:type="dxa"/>
            <w:noWrap/>
            <w:hideMark/>
          </w:tcPr>
          <w:p w14:paraId="380D12C4" w14:textId="77777777" w:rsidR="00A51E78" w:rsidRPr="00A51E78" w:rsidRDefault="00A51E78" w:rsidP="00A51E78">
            <w:r w:rsidRPr="00A51E78">
              <w:t>7.331461</w:t>
            </w:r>
          </w:p>
        </w:tc>
        <w:tc>
          <w:tcPr>
            <w:tcW w:w="1193" w:type="dxa"/>
            <w:noWrap/>
            <w:hideMark/>
          </w:tcPr>
          <w:p w14:paraId="6895B3AE" w14:textId="77777777" w:rsidR="00A51E78" w:rsidRPr="00A51E78" w:rsidRDefault="00A51E78" w:rsidP="00A51E78">
            <w:r w:rsidRPr="00A51E78">
              <w:t>4.62882</w:t>
            </w:r>
          </w:p>
        </w:tc>
        <w:tc>
          <w:tcPr>
            <w:tcW w:w="1193" w:type="dxa"/>
            <w:noWrap/>
            <w:hideMark/>
          </w:tcPr>
          <w:p w14:paraId="521B092E" w14:textId="77777777" w:rsidR="00A51E78" w:rsidRPr="00A51E78" w:rsidRDefault="00A51E78" w:rsidP="00A51E78">
            <w:r w:rsidRPr="00A51E78">
              <w:t>7.55669</w:t>
            </w:r>
          </w:p>
        </w:tc>
        <w:tc>
          <w:tcPr>
            <w:tcW w:w="1193" w:type="dxa"/>
            <w:noWrap/>
            <w:hideMark/>
          </w:tcPr>
          <w:p w14:paraId="723C03EC" w14:textId="77777777" w:rsidR="00A51E78" w:rsidRPr="00A51E78" w:rsidRDefault="00A51E78" w:rsidP="00A51E78">
            <w:r w:rsidRPr="00A51E78">
              <w:t>7.101153</w:t>
            </w:r>
          </w:p>
        </w:tc>
        <w:tc>
          <w:tcPr>
            <w:tcW w:w="1193" w:type="dxa"/>
            <w:noWrap/>
            <w:hideMark/>
          </w:tcPr>
          <w:p w14:paraId="036F6940" w14:textId="77777777" w:rsidR="00A51E78" w:rsidRPr="00A51E78" w:rsidRDefault="00A51E78" w:rsidP="00A51E78">
            <w:r w:rsidRPr="00A51E78">
              <w:t>7.26637</w:t>
            </w:r>
          </w:p>
        </w:tc>
        <w:tc>
          <w:tcPr>
            <w:tcW w:w="1193" w:type="dxa"/>
            <w:noWrap/>
            <w:hideMark/>
          </w:tcPr>
          <w:p w14:paraId="6425811B" w14:textId="77777777" w:rsidR="00A51E78" w:rsidRPr="00A51E78" w:rsidRDefault="00A51E78" w:rsidP="00A51E78">
            <w:r w:rsidRPr="00A51E78">
              <w:t>6.752975</w:t>
            </w:r>
          </w:p>
        </w:tc>
        <w:tc>
          <w:tcPr>
            <w:tcW w:w="1193" w:type="dxa"/>
            <w:noWrap/>
            <w:hideMark/>
          </w:tcPr>
          <w:p w14:paraId="0DD6E63E" w14:textId="77777777" w:rsidR="00A51E78" w:rsidRPr="00A51E78" w:rsidRDefault="00A51E78" w:rsidP="00A51E78">
            <w:r w:rsidRPr="00A51E78">
              <w:t>5.924426</w:t>
            </w:r>
          </w:p>
        </w:tc>
        <w:tc>
          <w:tcPr>
            <w:tcW w:w="1193" w:type="dxa"/>
            <w:noWrap/>
            <w:hideMark/>
          </w:tcPr>
          <w:p w14:paraId="084B8E8D" w14:textId="77777777" w:rsidR="00A51E78" w:rsidRPr="00A51E78" w:rsidRDefault="00A51E78" w:rsidP="00A51E78">
            <w:r w:rsidRPr="00A51E78">
              <w:t>7.557353</w:t>
            </w:r>
          </w:p>
        </w:tc>
        <w:tc>
          <w:tcPr>
            <w:tcW w:w="1193" w:type="dxa"/>
            <w:noWrap/>
            <w:hideMark/>
          </w:tcPr>
          <w:p w14:paraId="55A86946" w14:textId="77777777" w:rsidR="00A51E78" w:rsidRPr="00A51E78" w:rsidRDefault="00A51E78" w:rsidP="00A51E78">
            <w:r w:rsidRPr="00A51E78">
              <w:t>6.737186</w:t>
            </w:r>
          </w:p>
        </w:tc>
      </w:tr>
      <w:tr w:rsidR="00A51E78" w:rsidRPr="00A51E78" w14:paraId="254CC0B5" w14:textId="77777777" w:rsidTr="00A51E78">
        <w:trPr>
          <w:trHeight w:val="261"/>
        </w:trPr>
        <w:tc>
          <w:tcPr>
            <w:tcW w:w="1193" w:type="dxa"/>
            <w:noWrap/>
            <w:hideMark/>
          </w:tcPr>
          <w:p w14:paraId="59299E7E" w14:textId="77777777" w:rsidR="00A51E78" w:rsidRPr="00A51E78" w:rsidRDefault="00A51E78" w:rsidP="00A51E78">
            <w:r w:rsidRPr="00A51E78">
              <w:t>5.29052</w:t>
            </w:r>
          </w:p>
        </w:tc>
        <w:tc>
          <w:tcPr>
            <w:tcW w:w="1193" w:type="dxa"/>
            <w:noWrap/>
            <w:hideMark/>
          </w:tcPr>
          <w:p w14:paraId="2CB2353F" w14:textId="77777777" w:rsidR="00A51E78" w:rsidRPr="00A51E78" w:rsidRDefault="00A51E78" w:rsidP="00A51E78">
            <w:r w:rsidRPr="00A51E78">
              <w:t>7.55689</w:t>
            </w:r>
          </w:p>
        </w:tc>
        <w:tc>
          <w:tcPr>
            <w:tcW w:w="1193" w:type="dxa"/>
            <w:noWrap/>
            <w:hideMark/>
          </w:tcPr>
          <w:p w14:paraId="4BB173D3" w14:textId="77777777" w:rsidR="00A51E78" w:rsidRPr="00A51E78" w:rsidRDefault="00A51E78" w:rsidP="00A51E78">
            <w:r w:rsidRPr="00A51E78">
              <w:t>6.683296</w:t>
            </w:r>
          </w:p>
        </w:tc>
        <w:tc>
          <w:tcPr>
            <w:tcW w:w="1193" w:type="dxa"/>
            <w:noWrap/>
            <w:hideMark/>
          </w:tcPr>
          <w:p w14:paraId="71B5397F" w14:textId="77777777" w:rsidR="00A51E78" w:rsidRPr="00A51E78" w:rsidRDefault="00A51E78" w:rsidP="00A51E78">
            <w:r w:rsidRPr="00A51E78">
              <w:t>7.644746</w:t>
            </w:r>
          </w:p>
        </w:tc>
        <w:tc>
          <w:tcPr>
            <w:tcW w:w="1193" w:type="dxa"/>
            <w:noWrap/>
            <w:hideMark/>
          </w:tcPr>
          <w:p w14:paraId="506BA0CA" w14:textId="77777777" w:rsidR="00A51E78" w:rsidRPr="00A51E78" w:rsidRDefault="00A51E78" w:rsidP="00A51E78">
            <w:r w:rsidRPr="00A51E78">
              <w:t>3.47895</w:t>
            </w:r>
          </w:p>
        </w:tc>
        <w:tc>
          <w:tcPr>
            <w:tcW w:w="1193" w:type="dxa"/>
            <w:noWrap/>
            <w:hideMark/>
          </w:tcPr>
          <w:p w14:paraId="4C0455B3" w14:textId="77777777" w:rsidR="00A51E78" w:rsidRPr="00A51E78" w:rsidRDefault="00A51E78" w:rsidP="00A51E78">
            <w:r w:rsidRPr="00A51E78">
              <w:t>8.367521</w:t>
            </w:r>
          </w:p>
        </w:tc>
        <w:tc>
          <w:tcPr>
            <w:tcW w:w="1193" w:type="dxa"/>
            <w:noWrap/>
            <w:hideMark/>
          </w:tcPr>
          <w:p w14:paraId="5D589894" w14:textId="77777777" w:rsidR="00A51E78" w:rsidRPr="00A51E78" w:rsidRDefault="00A51E78" w:rsidP="00A51E78">
            <w:r w:rsidRPr="00A51E78">
              <w:t>5.922679</w:t>
            </w:r>
          </w:p>
        </w:tc>
        <w:tc>
          <w:tcPr>
            <w:tcW w:w="1193" w:type="dxa"/>
            <w:noWrap/>
            <w:hideMark/>
          </w:tcPr>
          <w:p w14:paraId="2AE25CD4" w14:textId="77777777" w:rsidR="00A51E78" w:rsidRPr="00A51E78" w:rsidRDefault="00A51E78" w:rsidP="00A51E78">
            <w:r w:rsidRPr="00A51E78">
              <w:t>4.760416</w:t>
            </w:r>
          </w:p>
        </w:tc>
        <w:tc>
          <w:tcPr>
            <w:tcW w:w="1193" w:type="dxa"/>
            <w:noWrap/>
            <w:hideMark/>
          </w:tcPr>
          <w:p w14:paraId="490FFC8B" w14:textId="77777777" w:rsidR="00A51E78" w:rsidRPr="00A51E78" w:rsidRDefault="00A51E78" w:rsidP="00A51E78">
            <w:r w:rsidRPr="00A51E78">
              <w:t>7.765911</w:t>
            </w:r>
          </w:p>
        </w:tc>
        <w:tc>
          <w:tcPr>
            <w:tcW w:w="1193" w:type="dxa"/>
            <w:noWrap/>
            <w:hideMark/>
          </w:tcPr>
          <w:p w14:paraId="05583DF0" w14:textId="77777777" w:rsidR="00A51E78" w:rsidRPr="00A51E78" w:rsidRDefault="00A51E78" w:rsidP="00A51E78">
            <w:r w:rsidRPr="00A51E78">
              <w:t>6.991613</w:t>
            </w:r>
          </w:p>
        </w:tc>
      </w:tr>
      <w:tr w:rsidR="00A51E78" w:rsidRPr="00A51E78" w14:paraId="47D89F6F" w14:textId="77777777" w:rsidTr="00A51E78">
        <w:trPr>
          <w:trHeight w:val="261"/>
        </w:trPr>
        <w:tc>
          <w:tcPr>
            <w:tcW w:w="1193" w:type="dxa"/>
            <w:noWrap/>
            <w:hideMark/>
          </w:tcPr>
          <w:p w14:paraId="0C89B327" w14:textId="77777777" w:rsidR="00A51E78" w:rsidRPr="00A51E78" w:rsidRDefault="00A51E78" w:rsidP="00A51E78">
            <w:r w:rsidRPr="00A51E78">
              <w:t>7.327436</w:t>
            </w:r>
          </w:p>
        </w:tc>
        <w:tc>
          <w:tcPr>
            <w:tcW w:w="1193" w:type="dxa"/>
            <w:noWrap/>
            <w:hideMark/>
          </w:tcPr>
          <w:p w14:paraId="19AA9904" w14:textId="77777777" w:rsidR="00A51E78" w:rsidRPr="00A51E78" w:rsidRDefault="00A51E78" w:rsidP="00A51E78">
            <w:r w:rsidRPr="00A51E78">
              <w:t>6.778447</w:t>
            </w:r>
          </w:p>
        </w:tc>
        <w:tc>
          <w:tcPr>
            <w:tcW w:w="1193" w:type="dxa"/>
            <w:noWrap/>
            <w:hideMark/>
          </w:tcPr>
          <w:p w14:paraId="40BCEA9F" w14:textId="77777777" w:rsidR="00A51E78" w:rsidRPr="00A51E78" w:rsidRDefault="00A51E78" w:rsidP="00A51E78">
            <w:r w:rsidRPr="00A51E78">
              <w:t>7.524533</w:t>
            </w:r>
          </w:p>
        </w:tc>
        <w:tc>
          <w:tcPr>
            <w:tcW w:w="1193" w:type="dxa"/>
            <w:noWrap/>
            <w:hideMark/>
          </w:tcPr>
          <w:p w14:paraId="2A81AA22" w14:textId="77777777" w:rsidR="00A51E78" w:rsidRPr="00A51E78" w:rsidRDefault="00A51E78" w:rsidP="00A51E78">
            <w:r w:rsidRPr="00A51E78">
              <w:t>7.774795</w:t>
            </w:r>
          </w:p>
        </w:tc>
        <w:tc>
          <w:tcPr>
            <w:tcW w:w="1193" w:type="dxa"/>
            <w:noWrap/>
            <w:hideMark/>
          </w:tcPr>
          <w:p w14:paraId="4B68A20F" w14:textId="77777777" w:rsidR="00A51E78" w:rsidRPr="00A51E78" w:rsidRDefault="00A51E78" w:rsidP="00A51E78">
            <w:r w:rsidRPr="00A51E78">
              <w:t>2.247269</w:t>
            </w:r>
          </w:p>
        </w:tc>
        <w:tc>
          <w:tcPr>
            <w:tcW w:w="1193" w:type="dxa"/>
            <w:noWrap/>
            <w:hideMark/>
          </w:tcPr>
          <w:p w14:paraId="081DECC6" w14:textId="77777777" w:rsidR="00A51E78" w:rsidRPr="00A51E78" w:rsidRDefault="00A51E78" w:rsidP="00A51E78">
            <w:r w:rsidRPr="00A51E78">
              <w:t>6.337485</w:t>
            </w:r>
          </w:p>
        </w:tc>
        <w:tc>
          <w:tcPr>
            <w:tcW w:w="1193" w:type="dxa"/>
            <w:noWrap/>
            <w:hideMark/>
          </w:tcPr>
          <w:p w14:paraId="7F111ACD" w14:textId="77777777" w:rsidR="00A51E78" w:rsidRPr="00A51E78" w:rsidRDefault="00A51E78" w:rsidP="00A51E78">
            <w:r w:rsidRPr="00A51E78">
              <w:t>6.754916</w:t>
            </w:r>
          </w:p>
        </w:tc>
        <w:tc>
          <w:tcPr>
            <w:tcW w:w="1193" w:type="dxa"/>
            <w:noWrap/>
            <w:hideMark/>
          </w:tcPr>
          <w:p w14:paraId="4E3E377D" w14:textId="77777777" w:rsidR="00A51E78" w:rsidRPr="00A51E78" w:rsidRDefault="00A51E78" w:rsidP="00A51E78">
            <w:r w:rsidRPr="00A51E78">
              <w:t>5.89436</w:t>
            </w:r>
          </w:p>
        </w:tc>
        <w:tc>
          <w:tcPr>
            <w:tcW w:w="1193" w:type="dxa"/>
            <w:noWrap/>
            <w:hideMark/>
          </w:tcPr>
          <w:p w14:paraId="43E38A8E" w14:textId="77777777" w:rsidR="00A51E78" w:rsidRPr="00A51E78" w:rsidRDefault="00A51E78" w:rsidP="00A51E78">
            <w:r w:rsidRPr="00A51E78">
              <w:t>7.180417</w:t>
            </w:r>
          </w:p>
        </w:tc>
        <w:tc>
          <w:tcPr>
            <w:tcW w:w="1193" w:type="dxa"/>
            <w:noWrap/>
            <w:hideMark/>
          </w:tcPr>
          <w:p w14:paraId="0B4742C1" w14:textId="77777777" w:rsidR="00A51E78" w:rsidRPr="00A51E78" w:rsidRDefault="00A51E78" w:rsidP="00A51E78">
            <w:r w:rsidRPr="00A51E78">
              <w:t>3.375356</w:t>
            </w:r>
          </w:p>
        </w:tc>
      </w:tr>
      <w:tr w:rsidR="00A51E78" w:rsidRPr="00A51E78" w14:paraId="1A5F5BB0" w14:textId="77777777" w:rsidTr="00A51E78">
        <w:trPr>
          <w:trHeight w:val="261"/>
        </w:trPr>
        <w:tc>
          <w:tcPr>
            <w:tcW w:w="1193" w:type="dxa"/>
            <w:noWrap/>
            <w:hideMark/>
          </w:tcPr>
          <w:p w14:paraId="5C693D70" w14:textId="77777777" w:rsidR="00A51E78" w:rsidRPr="00A51E78" w:rsidRDefault="00A51E78" w:rsidP="00A51E78">
            <w:r w:rsidRPr="00A51E78">
              <w:t>5.617162</w:t>
            </w:r>
          </w:p>
        </w:tc>
        <w:tc>
          <w:tcPr>
            <w:tcW w:w="1193" w:type="dxa"/>
            <w:noWrap/>
            <w:hideMark/>
          </w:tcPr>
          <w:p w14:paraId="4C66E2E7" w14:textId="77777777" w:rsidR="00A51E78" w:rsidRPr="00A51E78" w:rsidRDefault="00A51E78" w:rsidP="00A51E78">
            <w:r w:rsidRPr="00A51E78">
              <w:t>4.394353</w:t>
            </w:r>
          </w:p>
        </w:tc>
        <w:tc>
          <w:tcPr>
            <w:tcW w:w="1193" w:type="dxa"/>
            <w:noWrap/>
            <w:hideMark/>
          </w:tcPr>
          <w:p w14:paraId="221BA35E" w14:textId="77777777" w:rsidR="00A51E78" w:rsidRPr="00A51E78" w:rsidRDefault="00A51E78" w:rsidP="00A51E78">
            <w:r w:rsidRPr="00A51E78">
              <w:t>6.969221</w:t>
            </w:r>
          </w:p>
        </w:tc>
        <w:tc>
          <w:tcPr>
            <w:tcW w:w="1193" w:type="dxa"/>
            <w:noWrap/>
            <w:hideMark/>
          </w:tcPr>
          <w:p w14:paraId="195712C2" w14:textId="77777777" w:rsidR="00A51E78" w:rsidRPr="00A51E78" w:rsidRDefault="00A51E78" w:rsidP="00A51E78">
            <w:r w:rsidRPr="00A51E78">
              <w:t>7.997927</w:t>
            </w:r>
          </w:p>
        </w:tc>
        <w:tc>
          <w:tcPr>
            <w:tcW w:w="1193" w:type="dxa"/>
            <w:noWrap/>
            <w:hideMark/>
          </w:tcPr>
          <w:p w14:paraId="3C776C80" w14:textId="77777777" w:rsidR="00A51E78" w:rsidRPr="00A51E78" w:rsidRDefault="00A51E78" w:rsidP="00A51E78">
            <w:r w:rsidRPr="00A51E78">
              <w:t>4.702248</w:t>
            </w:r>
          </w:p>
        </w:tc>
        <w:tc>
          <w:tcPr>
            <w:tcW w:w="1193" w:type="dxa"/>
            <w:noWrap/>
            <w:hideMark/>
          </w:tcPr>
          <w:p w14:paraId="4C8A440A" w14:textId="77777777" w:rsidR="00A51E78" w:rsidRPr="00A51E78" w:rsidRDefault="00A51E78" w:rsidP="00A51E78">
            <w:r w:rsidRPr="00A51E78">
              <w:t>4.726713</w:t>
            </w:r>
          </w:p>
        </w:tc>
        <w:tc>
          <w:tcPr>
            <w:tcW w:w="1193" w:type="dxa"/>
            <w:noWrap/>
            <w:hideMark/>
          </w:tcPr>
          <w:p w14:paraId="6F610FCB" w14:textId="77777777" w:rsidR="00A51E78" w:rsidRPr="00A51E78" w:rsidRDefault="00A51E78" w:rsidP="00A51E78">
            <w:r w:rsidRPr="00A51E78">
              <w:t>6.719917</w:t>
            </w:r>
          </w:p>
        </w:tc>
        <w:tc>
          <w:tcPr>
            <w:tcW w:w="1193" w:type="dxa"/>
            <w:noWrap/>
            <w:hideMark/>
          </w:tcPr>
          <w:p w14:paraId="79A7C89E" w14:textId="77777777" w:rsidR="00A51E78" w:rsidRPr="00A51E78" w:rsidRDefault="00A51E78" w:rsidP="00A51E78">
            <w:r w:rsidRPr="00A51E78">
              <w:t>6.207209</w:t>
            </w:r>
          </w:p>
        </w:tc>
        <w:tc>
          <w:tcPr>
            <w:tcW w:w="1193" w:type="dxa"/>
            <w:noWrap/>
            <w:hideMark/>
          </w:tcPr>
          <w:p w14:paraId="34C84890" w14:textId="77777777" w:rsidR="00A51E78" w:rsidRPr="00A51E78" w:rsidRDefault="00A51E78" w:rsidP="00A51E78">
            <w:r w:rsidRPr="00A51E78">
              <w:t>7.813705</w:t>
            </w:r>
          </w:p>
        </w:tc>
        <w:tc>
          <w:tcPr>
            <w:tcW w:w="1193" w:type="dxa"/>
            <w:noWrap/>
            <w:hideMark/>
          </w:tcPr>
          <w:p w14:paraId="02949D33" w14:textId="77777777" w:rsidR="00A51E78" w:rsidRPr="00A51E78" w:rsidRDefault="00A51E78" w:rsidP="00A51E78">
            <w:r w:rsidRPr="00A51E78">
              <w:t>7.500567</w:t>
            </w:r>
          </w:p>
        </w:tc>
      </w:tr>
      <w:tr w:rsidR="00A51E78" w:rsidRPr="00A51E78" w14:paraId="0050843B" w14:textId="77777777" w:rsidTr="00A51E78">
        <w:trPr>
          <w:trHeight w:val="261"/>
        </w:trPr>
        <w:tc>
          <w:tcPr>
            <w:tcW w:w="1193" w:type="dxa"/>
            <w:noWrap/>
            <w:hideMark/>
          </w:tcPr>
          <w:p w14:paraId="574D1E38" w14:textId="77777777" w:rsidR="00A51E78" w:rsidRPr="00A51E78" w:rsidRDefault="00A51E78" w:rsidP="00A51E78">
            <w:pPr>
              <w:rPr>
                <w:b/>
                <w:bCs/>
              </w:rPr>
            </w:pPr>
            <w:r w:rsidRPr="00A51E78">
              <w:rPr>
                <w:b/>
                <w:bCs/>
              </w:rPr>
              <w:t>5.580542</w:t>
            </w:r>
          </w:p>
        </w:tc>
        <w:tc>
          <w:tcPr>
            <w:tcW w:w="1193" w:type="dxa"/>
            <w:noWrap/>
            <w:hideMark/>
          </w:tcPr>
          <w:p w14:paraId="448D2C6D" w14:textId="77777777" w:rsidR="00A51E78" w:rsidRPr="00A51E78" w:rsidRDefault="00A51E78" w:rsidP="00A51E78">
            <w:pPr>
              <w:rPr>
                <w:b/>
                <w:bCs/>
              </w:rPr>
            </w:pPr>
            <w:r w:rsidRPr="00A51E78">
              <w:rPr>
                <w:b/>
                <w:bCs/>
              </w:rPr>
              <w:t>7.138901</w:t>
            </w:r>
          </w:p>
        </w:tc>
        <w:tc>
          <w:tcPr>
            <w:tcW w:w="1193" w:type="dxa"/>
            <w:noWrap/>
            <w:hideMark/>
          </w:tcPr>
          <w:p w14:paraId="76EE2284" w14:textId="77777777" w:rsidR="00A51E78" w:rsidRPr="00A51E78" w:rsidRDefault="00A51E78" w:rsidP="00A51E78">
            <w:pPr>
              <w:rPr>
                <w:b/>
                <w:bCs/>
              </w:rPr>
            </w:pPr>
            <w:r w:rsidRPr="00A51E78">
              <w:rPr>
                <w:b/>
                <w:bCs/>
              </w:rPr>
              <w:t>6.043254</w:t>
            </w:r>
          </w:p>
        </w:tc>
        <w:tc>
          <w:tcPr>
            <w:tcW w:w="1193" w:type="dxa"/>
            <w:noWrap/>
            <w:hideMark/>
          </w:tcPr>
          <w:p w14:paraId="28AF28C0" w14:textId="77777777" w:rsidR="00A51E78" w:rsidRPr="00A51E78" w:rsidRDefault="00A51E78" w:rsidP="00A51E78">
            <w:pPr>
              <w:rPr>
                <w:b/>
                <w:bCs/>
              </w:rPr>
            </w:pPr>
            <w:r w:rsidRPr="00A51E78">
              <w:rPr>
                <w:b/>
                <w:bCs/>
              </w:rPr>
              <w:t>6.835042</w:t>
            </w:r>
          </w:p>
        </w:tc>
        <w:tc>
          <w:tcPr>
            <w:tcW w:w="1193" w:type="dxa"/>
            <w:noWrap/>
            <w:hideMark/>
          </w:tcPr>
          <w:p w14:paraId="62BB1EE5" w14:textId="77777777" w:rsidR="00A51E78" w:rsidRPr="00A51E78" w:rsidRDefault="00A51E78" w:rsidP="00A51E78">
            <w:pPr>
              <w:rPr>
                <w:b/>
                <w:bCs/>
              </w:rPr>
            </w:pPr>
            <w:r w:rsidRPr="00A51E78">
              <w:rPr>
                <w:b/>
                <w:bCs/>
              </w:rPr>
              <w:t>5.69241</w:t>
            </w:r>
          </w:p>
        </w:tc>
        <w:tc>
          <w:tcPr>
            <w:tcW w:w="1193" w:type="dxa"/>
            <w:noWrap/>
            <w:hideMark/>
          </w:tcPr>
          <w:p w14:paraId="3F9D2C88" w14:textId="77777777" w:rsidR="00A51E78" w:rsidRPr="00A51E78" w:rsidRDefault="00A51E78" w:rsidP="00A51E78">
            <w:pPr>
              <w:rPr>
                <w:b/>
                <w:bCs/>
              </w:rPr>
            </w:pPr>
            <w:r w:rsidRPr="00A51E78">
              <w:rPr>
                <w:b/>
                <w:bCs/>
              </w:rPr>
              <w:t>6.912148</w:t>
            </w:r>
          </w:p>
        </w:tc>
        <w:tc>
          <w:tcPr>
            <w:tcW w:w="1193" w:type="dxa"/>
            <w:noWrap/>
            <w:hideMark/>
          </w:tcPr>
          <w:p w14:paraId="0BC2221E" w14:textId="77777777" w:rsidR="00A51E78" w:rsidRPr="00A51E78" w:rsidRDefault="00A51E78" w:rsidP="00A51E78">
            <w:pPr>
              <w:rPr>
                <w:b/>
                <w:bCs/>
              </w:rPr>
            </w:pPr>
            <w:r w:rsidRPr="00A51E78">
              <w:rPr>
                <w:b/>
                <w:bCs/>
              </w:rPr>
              <w:t>6.586836</w:t>
            </w:r>
          </w:p>
        </w:tc>
        <w:tc>
          <w:tcPr>
            <w:tcW w:w="1193" w:type="dxa"/>
            <w:noWrap/>
            <w:hideMark/>
          </w:tcPr>
          <w:p w14:paraId="31A3A208" w14:textId="77777777" w:rsidR="00A51E78" w:rsidRPr="00A51E78" w:rsidRDefault="00A51E78" w:rsidP="00A51E78">
            <w:pPr>
              <w:rPr>
                <w:b/>
                <w:bCs/>
              </w:rPr>
            </w:pPr>
            <w:r w:rsidRPr="00A51E78">
              <w:rPr>
                <w:b/>
                <w:bCs/>
              </w:rPr>
              <w:t>6.287495</w:t>
            </w:r>
          </w:p>
        </w:tc>
        <w:tc>
          <w:tcPr>
            <w:tcW w:w="1193" w:type="dxa"/>
            <w:noWrap/>
            <w:hideMark/>
          </w:tcPr>
          <w:p w14:paraId="6D8BCB2B" w14:textId="77777777" w:rsidR="00A51E78" w:rsidRPr="00A51E78" w:rsidRDefault="00A51E78" w:rsidP="00A51E78">
            <w:pPr>
              <w:rPr>
                <w:b/>
                <w:bCs/>
              </w:rPr>
            </w:pPr>
            <w:r w:rsidRPr="00A51E78">
              <w:rPr>
                <w:b/>
                <w:bCs/>
              </w:rPr>
              <w:t>9.803213</w:t>
            </w:r>
          </w:p>
        </w:tc>
        <w:tc>
          <w:tcPr>
            <w:tcW w:w="1193" w:type="dxa"/>
            <w:noWrap/>
            <w:hideMark/>
          </w:tcPr>
          <w:p w14:paraId="26FE2EA7" w14:textId="77777777" w:rsidR="00A51E78" w:rsidRPr="00A51E78" w:rsidRDefault="00A51E78" w:rsidP="00A51E78">
            <w:pPr>
              <w:rPr>
                <w:b/>
                <w:bCs/>
              </w:rPr>
            </w:pPr>
            <w:r w:rsidRPr="00A51E78">
              <w:rPr>
                <w:b/>
                <w:bCs/>
              </w:rPr>
              <w:t>6.067565</w:t>
            </w:r>
          </w:p>
        </w:tc>
      </w:tr>
    </w:tbl>
    <w:p w14:paraId="54D9CFB0" w14:textId="4A681466" w:rsidR="00A51E78" w:rsidRDefault="00A51E78" w:rsidP="00DD05AD"/>
    <w:p w14:paraId="15E375BB" w14:textId="44A33670" w:rsidR="00A51E78" w:rsidRDefault="00A51E78" w:rsidP="00DD05AD">
      <w:r>
        <w:t>2</w:t>
      </w:r>
      <w:r w:rsidRPr="00A51E78">
        <w:rPr>
          <w:vertAlign w:val="superscript"/>
        </w:rPr>
        <w:t>nd</w:t>
      </w:r>
      <w:r>
        <w:t xml:space="preserve"> Node</w:t>
      </w:r>
    </w:p>
    <w:tbl>
      <w:tblPr>
        <w:tblStyle w:val="TableGrid"/>
        <w:tblW w:w="0" w:type="auto"/>
        <w:tblLook w:val="04A0" w:firstRow="1" w:lastRow="0" w:firstColumn="1" w:lastColumn="0" w:noHBand="0" w:noVBand="1"/>
      </w:tblPr>
      <w:tblGrid>
        <w:gridCol w:w="1190"/>
        <w:gridCol w:w="1190"/>
        <w:gridCol w:w="1190"/>
        <w:gridCol w:w="1190"/>
        <w:gridCol w:w="1190"/>
        <w:gridCol w:w="1190"/>
        <w:gridCol w:w="1190"/>
        <w:gridCol w:w="1190"/>
        <w:gridCol w:w="1190"/>
        <w:gridCol w:w="1190"/>
      </w:tblGrid>
      <w:tr w:rsidR="00A51E78" w:rsidRPr="00A51E78" w14:paraId="64A28491" w14:textId="77777777" w:rsidTr="00A51E78">
        <w:trPr>
          <w:trHeight w:val="261"/>
        </w:trPr>
        <w:tc>
          <w:tcPr>
            <w:tcW w:w="1190" w:type="dxa"/>
            <w:noWrap/>
            <w:hideMark/>
          </w:tcPr>
          <w:p w14:paraId="653DACA8" w14:textId="77777777" w:rsidR="00A51E78" w:rsidRPr="00A51E78" w:rsidRDefault="00A51E78" w:rsidP="00A51E78">
            <w:r w:rsidRPr="00A51E78">
              <w:t>Tx01</w:t>
            </w:r>
          </w:p>
        </w:tc>
        <w:tc>
          <w:tcPr>
            <w:tcW w:w="1190" w:type="dxa"/>
            <w:noWrap/>
            <w:hideMark/>
          </w:tcPr>
          <w:p w14:paraId="0A159EBF" w14:textId="77777777" w:rsidR="00A51E78" w:rsidRPr="00A51E78" w:rsidRDefault="00A51E78" w:rsidP="00A51E78">
            <w:r w:rsidRPr="00A51E78">
              <w:t>Tx02</w:t>
            </w:r>
          </w:p>
        </w:tc>
        <w:tc>
          <w:tcPr>
            <w:tcW w:w="1190" w:type="dxa"/>
            <w:noWrap/>
            <w:hideMark/>
          </w:tcPr>
          <w:p w14:paraId="7A77C692" w14:textId="77777777" w:rsidR="00A51E78" w:rsidRPr="00A51E78" w:rsidRDefault="00A51E78" w:rsidP="00A51E78">
            <w:r w:rsidRPr="00A51E78">
              <w:t>Tx03</w:t>
            </w:r>
          </w:p>
        </w:tc>
        <w:tc>
          <w:tcPr>
            <w:tcW w:w="1190" w:type="dxa"/>
            <w:noWrap/>
            <w:hideMark/>
          </w:tcPr>
          <w:p w14:paraId="6009D04A" w14:textId="77777777" w:rsidR="00A51E78" w:rsidRPr="00A51E78" w:rsidRDefault="00A51E78" w:rsidP="00A51E78">
            <w:r w:rsidRPr="00A51E78">
              <w:t>Tx04</w:t>
            </w:r>
          </w:p>
        </w:tc>
        <w:tc>
          <w:tcPr>
            <w:tcW w:w="1190" w:type="dxa"/>
            <w:noWrap/>
            <w:hideMark/>
          </w:tcPr>
          <w:p w14:paraId="73888D75" w14:textId="77777777" w:rsidR="00A51E78" w:rsidRPr="00A51E78" w:rsidRDefault="00A51E78" w:rsidP="00A51E78">
            <w:r w:rsidRPr="00A51E78">
              <w:t>Tx05</w:t>
            </w:r>
          </w:p>
        </w:tc>
        <w:tc>
          <w:tcPr>
            <w:tcW w:w="1190" w:type="dxa"/>
            <w:noWrap/>
            <w:hideMark/>
          </w:tcPr>
          <w:p w14:paraId="58A7B4E4" w14:textId="77777777" w:rsidR="00A51E78" w:rsidRPr="00A51E78" w:rsidRDefault="00A51E78" w:rsidP="00A51E78">
            <w:r w:rsidRPr="00A51E78">
              <w:t>Tx06</w:t>
            </w:r>
          </w:p>
        </w:tc>
        <w:tc>
          <w:tcPr>
            <w:tcW w:w="1190" w:type="dxa"/>
            <w:noWrap/>
            <w:hideMark/>
          </w:tcPr>
          <w:p w14:paraId="34D3848B" w14:textId="77777777" w:rsidR="00A51E78" w:rsidRPr="00A51E78" w:rsidRDefault="00A51E78" w:rsidP="00A51E78">
            <w:r w:rsidRPr="00A51E78">
              <w:t>Tx07</w:t>
            </w:r>
          </w:p>
        </w:tc>
        <w:tc>
          <w:tcPr>
            <w:tcW w:w="1190" w:type="dxa"/>
            <w:noWrap/>
            <w:hideMark/>
          </w:tcPr>
          <w:p w14:paraId="319089AF" w14:textId="77777777" w:rsidR="00A51E78" w:rsidRPr="00A51E78" w:rsidRDefault="00A51E78" w:rsidP="00A51E78">
            <w:r w:rsidRPr="00A51E78">
              <w:t>Tx08</w:t>
            </w:r>
          </w:p>
        </w:tc>
        <w:tc>
          <w:tcPr>
            <w:tcW w:w="1190" w:type="dxa"/>
            <w:noWrap/>
            <w:hideMark/>
          </w:tcPr>
          <w:p w14:paraId="10FED977" w14:textId="77777777" w:rsidR="00A51E78" w:rsidRPr="00A51E78" w:rsidRDefault="00A51E78" w:rsidP="00A51E78">
            <w:r w:rsidRPr="00A51E78">
              <w:t>Tx09</w:t>
            </w:r>
          </w:p>
        </w:tc>
        <w:tc>
          <w:tcPr>
            <w:tcW w:w="1190" w:type="dxa"/>
            <w:noWrap/>
            <w:hideMark/>
          </w:tcPr>
          <w:p w14:paraId="1BE96A5F" w14:textId="77777777" w:rsidR="00A51E78" w:rsidRPr="00A51E78" w:rsidRDefault="00A51E78" w:rsidP="00A51E78">
            <w:r w:rsidRPr="00A51E78">
              <w:t>Tx10</w:t>
            </w:r>
          </w:p>
        </w:tc>
      </w:tr>
      <w:tr w:rsidR="00A51E78" w:rsidRPr="00A51E78" w14:paraId="6720747D" w14:textId="77777777" w:rsidTr="00A51E78">
        <w:trPr>
          <w:trHeight w:val="261"/>
        </w:trPr>
        <w:tc>
          <w:tcPr>
            <w:tcW w:w="1190" w:type="dxa"/>
            <w:noWrap/>
            <w:hideMark/>
          </w:tcPr>
          <w:p w14:paraId="49C4A882" w14:textId="77777777" w:rsidR="00A51E78" w:rsidRPr="00A51E78" w:rsidRDefault="00A51E78" w:rsidP="00A51E78">
            <w:r w:rsidRPr="00A51E78">
              <w:t>6.683668</w:t>
            </w:r>
          </w:p>
        </w:tc>
        <w:tc>
          <w:tcPr>
            <w:tcW w:w="1190" w:type="dxa"/>
            <w:noWrap/>
            <w:hideMark/>
          </w:tcPr>
          <w:p w14:paraId="18816A68" w14:textId="77777777" w:rsidR="00A51E78" w:rsidRPr="00A51E78" w:rsidRDefault="00A51E78" w:rsidP="00A51E78">
            <w:r w:rsidRPr="00A51E78">
              <w:t>8.582416</w:t>
            </w:r>
          </w:p>
        </w:tc>
        <w:tc>
          <w:tcPr>
            <w:tcW w:w="1190" w:type="dxa"/>
            <w:noWrap/>
            <w:hideMark/>
          </w:tcPr>
          <w:p w14:paraId="37DBCFD4" w14:textId="77777777" w:rsidR="00A51E78" w:rsidRPr="00A51E78" w:rsidRDefault="00A51E78" w:rsidP="00A51E78">
            <w:r w:rsidRPr="00A51E78">
              <w:t>6.173577</w:t>
            </w:r>
          </w:p>
        </w:tc>
        <w:tc>
          <w:tcPr>
            <w:tcW w:w="1190" w:type="dxa"/>
            <w:noWrap/>
            <w:hideMark/>
          </w:tcPr>
          <w:p w14:paraId="06C0CCC3" w14:textId="77777777" w:rsidR="00A51E78" w:rsidRPr="00A51E78" w:rsidRDefault="00A51E78" w:rsidP="00A51E78">
            <w:r w:rsidRPr="00A51E78">
              <w:t>8.304825</w:t>
            </w:r>
          </w:p>
        </w:tc>
        <w:tc>
          <w:tcPr>
            <w:tcW w:w="1190" w:type="dxa"/>
            <w:noWrap/>
            <w:hideMark/>
          </w:tcPr>
          <w:p w14:paraId="2D7C1907" w14:textId="77777777" w:rsidR="00A51E78" w:rsidRPr="00A51E78" w:rsidRDefault="00A51E78" w:rsidP="00A51E78">
            <w:r w:rsidRPr="00A51E78">
              <w:t>10.58071</w:t>
            </w:r>
          </w:p>
        </w:tc>
        <w:tc>
          <w:tcPr>
            <w:tcW w:w="1190" w:type="dxa"/>
            <w:noWrap/>
            <w:hideMark/>
          </w:tcPr>
          <w:p w14:paraId="0CD8E043" w14:textId="77777777" w:rsidR="00A51E78" w:rsidRPr="00A51E78" w:rsidRDefault="00A51E78" w:rsidP="00A51E78">
            <w:r w:rsidRPr="00A51E78">
              <w:t>7.260624</w:t>
            </w:r>
          </w:p>
        </w:tc>
        <w:tc>
          <w:tcPr>
            <w:tcW w:w="1190" w:type="dxa"/>
            <w:noWrap/>
            <w:hideMark/>
          </w:tcPr>
          <w:p w14:paraId="77201F16" w14:textId="77777777" w:rsidR="00A51E78" w:rsidRPr="00A51E78" w:rsidRDefault="00A51E78" w:rsidP="00A51E78">
            <w:r w:rsidRPr="00A51E78">
              <w:t>9.783247</w:t>
            </w:r>
          </w:p>
        </w:tc>
        <w:tc>
          <w:tcPr>
            <w:tcW w:w="1190" w:type="dxa"/>
            <w:noWrap/>
            <w:hideMark/>
          </w:tcPr>
          <w:p w14:paraId="26558A67" w14:textId="77777777" w:rsidR="00A51E78" w:rsidRPr="00A51E78" w:rsidRDefault="00A51E78" w:rsidP="00A51E78">
            <w:r w:rsidRPr="00A51E78">
              <w:t>7.971569</w:t>
            </w:r>
          </w:p>
        </w:tc>
        <w:tc>
          <w:tcPr>
            <w:tcW w:w="1190" w:type="dxa"/>
            <w:noWrap/>
            <w:hideMark/>
          </w:tcPr>
          <w:p w14:paraId="3AAB4B30" w14:textId="77777777" w:rsidR="00A51E78" w:rsidRPr="00A51E78" w:rsidRDefault="00A51E78" w:rsidP="00A51E78">
            <w:r w:rsidRPr="00A51E78">
              <w:t>24.45546</w:t>
            </w:r>
          </w:p>
        </w:tc>
        <w:tc>
          <w:tcPr>
            <w:tcW w:w="1190" w:type="dxa"/>
            <w:noWrap/>
            <w:hideMark/>
          </w:tcPr>
          <w:p w14:paraId="58704C00" w14:textId="77777777" w:rsidR="00A51E78" w:rsidRPr="00A51E78" w:rsidRDefault="00A51E78" w:rsidP="00A51E78">
            <w:r w:rsidRPr="00A51E78">
              <w:t>5.578423</w:t>
            </w:r>
          </w:p>
        </w:tc>
      </w:tr>
      <w:tr w:rsidR="00A51E78" w:rsidRPr="00A51E78" w14:paraId="18EB0505" w14:textId="77777777" w:rsidTr="00A51E78">
        <w:trPr>
          <w:trHeight w:val="261"/>
        </w:trPr>
        <w:tc>
          <w:tcPr>
            <w:tcW w:w="1190" w:type="dxa"/>
            <w:noWrap/>
            <w:hideMark/>
          </w:tcPr>
          <w:p w14:paraId="6321CD1A" w14:textId="77777777" w:rsidR="00A51E78" w:rsidRPr="00A51E78" w:rsidRDefault="00A51E78" w:rsidP="00A51E78">
            <w:r w:rsidRPr="00A51E78">
              <w:t>5.563531</w:t>
            </w:r>
          </w:p>
        </w:tc>
        <w:tc>
          <w:tcPr>
            <w:tcW w:w="1190" w:type="dxa"/>
            <w:noWrap/>
            <w:hideMark/>
          </w:tcPr>
          <w:p w14:paraId="22C65BA7" w14:textId="77777777" w:rsidR="00A51E78" w:rsidRPr="00A51E78" w:rsidRDefault="00A51E78" w:rsidP="00A51E78">
            <w:r w:rsidRPr="00A51E78">
              <w:t>7.877425</w:t>
            </w:r>
          </w:p>
        </w:tc>
        <w:tc>
          <w:tcPr>
            <w:tcW w:w="1190" w:type="dxa"/>
            <w:noWrap/>
            <w:hideMark/>
          </w:tcPr>
          <w:p w14:paraId="2EB6DD27" w14:textId="77777777" w:rsidR="00A51E78" w:rsidRPr="00A51E78" w:rsidRDefault="00A51E78" w:rsidP="00A51E78">
            <w:r w:rsidRPr="00A51E78">
              <w:t>6.971251</w:t>
            </w:r>
          </w:p>
        </w:tc>
        <w:tc>
          <w:tcPr>
            <w:tcW w:w="1190" w:type="dxa"/>
            <w:noWrap/>
            <w:hideMark/>
          </w:tcPr>
          <w:p w14:paraId="384EDF96" w14:textId="77777777" w:rsidR="00A51E78" w:rsidRPr="00A51E78" w:rsidRDefault="00A51E78" w:rsidP="00A51E78">
            <w:r w:rsidRPr="00A51E78">
              <w:t>3.273537</w:t>
            </w:r>
          </w:p>
        </w:tc>
        <w:tc>
          <w:tcPr>
            <w:tcW w:w="1190" w:type="dxa"/>
            <w:noWrap/>
            <w:hideMark/>
          </w:tcPr>
          <w:p w14:paraId="44E43CBB" w14:textId="77777777" w:rsidR="00A51E78" w:rsidRPr="00A51E78" w:rsidRDefault="00A51E78" w:rsidP="00A51E78">
            <w:r w:rsidRPr="00A51E78">
              <w:t>5.860319</w:t>
            </w:r>
          </w:p>
        </w:tc>
        <w:tc>
          <w:tcPr>
            <w:tcW w:w="1190" w:type="dxa"/>
            <w:noWrap/>
            <w:hideMark/>
          </w:tcPr>
          <w:p w14:paraId="02FAB777" w14:textId="77777777" w:rsidR="00A51E78" w:rsidRPr="00A51E78" w:rsidRDefault="00A51E78" w:rsidP="00A51E78">
            <w:r w:rsidRPr="00A51E78">
              <w:t>7.291958</w:t>
            </w:r>
          </w:p>
        </w:tc>
        <w:tc>
          <w:tcPr>
            <w:tcW w:w="1190" w:type="dxa"/>
            <w:noWrap/>
            <w:hideMark/>
          </w:tcPr>
          <w:p w14:paraId="675D086D" w14:textId="77777777" w:rsidR="00A51E78" w:rsidRPr="00A51E78" w:rsidRDefault="00A51E78" w:rsidP="00A51E78">
            <w:r w:rsidRPr="00A51E78">
              <w:t>6.132884</w:t>
            </w:r>
          </w:p>
        </w:tc>
        <w:tc>
          <w:tcPr>
            <w:tcW w:w="1190" w:type="dxa"/>
            <w:noWrap/>
            <w:hideMark/>
          </w:tcPr>
          <w:p w14:paraId="77192047" w14:textId="77777777" w:rsidR="00A51E78" w:rsidRPr="00A51E78" w:rsidRDefault="00A51E78" w:rsidP="00A51E78">
            <w:r w:rsidRPr="00A51E78">
              <w:t>6.43743</w:t>
            </w:r>
          </w:p>
        </w:tc>
        <w:tc>
          <w:tcPr>
            <w:tcW w:w="1190" w:type="dxa"/>
            <w:noWrap/>
            <w:hideMark/>
          </w:tcPr>
          <w:p w14:paraId="19F83D1B" w14:textId="77777777" w:rsidR="00A51E78" w:rsidRPr="00A51E78" w:rsidRDefault="00A51E78" w:rsidP="00A51E78">
            <w:r w:rsidRPr="00A51E78">
              <w:t>5.155888</w:t>
            </w:r>
          </w:p>
        </w:tc>
        <w:tc>
          <w:tcPr>
            <w:tcW w:w="1190" w:type="dxa"/>
            <w:noWrap/>
            <w:hideMark/>
          </w:tcPr>
          <w:p w14:paraId="634CEB48" w14:textId="77777777" w:rsidR="00A51E78" w:rsidRPr="00A51E78" w:rsidRDefault="00A51E78" w:rsidP="00A51E78">
            <w:r w:rsidRPr="00A51E78">
              <w:t>6.951285</w:t>
            </w:r>
          </w:p>
        </w:tc>
      </w:tr>
      <w:tr w:rsidR="00A51E78" w:rsidRPr="00A51E78" w14:paraId="51E92199" w14:textId="77777777" w:rsidTr="00A51E78">
        <w:trPr>
          <w:trHeight w:val="261"/>
        </w:trPr>
        <w:tc>
          <w:tcPr>
            <w:tcW w:w="1190" w:type="dxa"/>
            <w:noWrap/>
            <w:hideMark/>
          </w:tcPr>
          <w:p w14:paraId="0B2C5ED2" w14:textId="77777777" w:rsidR="00A51E78" w:rsidRPr="00A51E78" w:rsidRDefault="00A51E78" w:rsidP="00A51E78">
            <w:r w:rsidRPr="00A51E78">
              <w:t>4.489251</w:t>
            </w:r>
          </w:p>
        </w:tc>
        <w:tc>
          <w:tcPr>
            <w:tcW w:w="1190" w:type="dxa"/>
            <w:noWrap/>
            <w:hideMark/>
          </w:tcPr>
          <w:p w14:paraId="403E5523" w14:textId="77777777" w:rsidR="00A51E78" w:rsidRPr="00A51E78" w:rsidRDefault="00A51E78" w:rsidP="00A51E78">
            <w:r w:rsidRPr="00A51E78">
              <w:t>6.972192</w:t>
            </w:r>
          </w:p>
        </w:tc>
        <w:tc>
          <w:tcPr>
            <w:tcW w:w="1190" w:type="dxa"/>
            <w:noWrap/>
            <w:hideMark/>
          </w:tcPr>
          <w:p w14:paraId="3254F80E" w14:textId="77777777" w:rsidR="00A51E78" w:rsidRPr="00A51E78" w:rsidRDefault="00A51E78" w:rsidP="00A51E78">
            <w:r w:rsidRPr="00A51E78">
              <w:t>6.508708</w:t>
            </w:r>
          </w:p>
        </w:tc>
        <w:tc>
          <w:tcPr>
            <w:tcW w:w="1190" w:type="dxa"/>
            <w:noWrap/>
            <w:hideMark/>
          </w:tcPr>
          <w:p w14:paraId="00BD10D9" w14:textId="77777777" w:rsidR="00A51E78" w:rsidRPr="00A51E78" w:rsidRDefault="00A51E78" w:rsidP="00A51E78">
            <w:r w:rsidRPr="00A51E78">
              <w:t>7.546228</w:t>
            </w:r>
          </w:p>
        </w:tc>
        <w:tc>
          <w:tcPr>
            <w:tcW w:w="1190" w:type="dxa"/>
            <w:noWrap/>
            <w:hideMark/>
          </w:tcPr>
          <w:p w14:paraId="703C0D8D" w14:textId="77777777" w:rsidR="00A51E78" w:rsidRPr="00A51E78" w:rsidRDefault="00A51E78" w:rsidP="00A51E78">
            <w:r w:rsidRPr="00A51E78">
              <w:t>6.652256</w:t>
            </w:r>
          </w:p>
        </w:tc>
        <w:tc>
          <w:tcPr>
            <w:tcW w:w="1190" w:type="dxa"/>
            <w:noWrap/>
            <w:hideMark/>
          </w:tcPr>
          <w:p w14:paraId="4AE0C752" w14:textId="77777777" w:rsidR="00A51E78" w:rsidRPr="00A51E78" w:rsidRDefault="00A51E78" w:rsidP="00A51E78">
            <w:r w:rsidRPr="00A51E78">
              <w:t>7.468606</w:t>
            </w:r>
          </w:p>
        </w:tc>
        <w:tc>
          <w:tcPr>
            <w:tcW w:w="1190" w:type="dxa"/>
            <w:noWrap/>
            <w:hideMark/>
          </w:tcPr>
          <w:p w14:paraId="2C4B65CA" w14:textId="77777777" w:rsidR="00A51E78" w:rsidRPr="00A51E78" w:rsidRDefault="00A51E78" w:rsidP="00A51E78">
            <w:r w:rsidRPr="00A51E78">
              <w:t>7.432737</w:t>
            </w:r>
          </w:p>
        </w:tc>
        <w:tc>
          <w:tcPr>
            <w:tcW w:w="1190" w:type="dxa"/>
            <w:noWrap/>
            <w:hideMark/>
          </w:tcPr>
          <w:p w14:paraId="638CB76B" w14:textId="77777777" w:rsidR="00A51E78" w:rsidRPr="00A51E78" w:rsidRDefault="00A51E78" w:rsidP="00A51E78">
            <w:r w:rsidRPr="00A51E78">
              <w:t>6.855071</w:t>
            </w:r>
          </w:p>
        </w:tc>
        <w:tc>
          <w:tcPr>
            <w:tcW w:w="1190" w:type="dxa"/>
            <w:noWrap/>
            <w:hideMark/>
          </w:tcPr>
          <w:p w14:paraId="28657730" w14:textId="77777777" w:rsidR="00A51E78" w:rsidRPr="00A51E78" w:rsidRDefault="00A51E78" w:rsidP="00A51E78">
            <w:r w:rsidRPr="00A51E78">
              <w:t>6.326591</w:t>
            </w:r>
          </w:p>
        </w:tc>
        <w:tc>
          <w:tcPr>
            <w:tcW w:w="1190" w:type="dxa"/>
            <w:noWrap/>
            <w:hideMark/>
          </w:tcPr>
          <w:p w14:paraId="579A34D1" w14:textId="77777777" w:rsidR="00A51E78" w:rsidRPr="00A51E78" w:rsidRDefault="00A51E78" w:rsidP="00A51E78">
            <w:r w:rsidRPr="00A51E78">
              <w:t>8.266131</w:t>
            </w:r>
          </w:p>
        </w:tc>
      </w:tr>
      <w:tr w:rsidR="00A51E78" w:rsidRPr="00A51E78" w14:paraId="0DFB65FD" w14:textId="77777777" w:rsidTr="00A51E78">
        <w:trPr>
          <w:trHeight w:val="261"/>
        </w:trPr>
        <w:tc>
          <w:tcPr>
            <w:tcW w:w="1190" w:type="dxa"/>
            <w:noWrap/>
            <w:hideMark/>
          </w:tcPr>
          <w:p w14:paraId="77BAC518" w14:textId="77777777" w:rsidR="00A51E78" w:rsidRPr="00A51E78" w:rsidRDefault="00A51E78" w:rsidP="00A51E78">
            <w:r w:rsidRPr="00A51E78">
              <w:t>3.739953</w:t>
            </w:r>
          </w:p>
        </w:tc>
        <w:tc>
          <w:tcPr>
            <w:tcW w:w="1190" w:type="dxa"/>
            <w:noWrap/>
            <w:hideMark/>
          </w:tcPr>
          <w:p w14:paraId="532813BE" w14:textId="77777777" w:rsidR="00A51E78" w:rsidRPr="00A51E78" w:rsidRDefault="00A51E78" w:rsidP="00A51E78">
            <w:r w:rsidRPr="00A51E78">
              <w:t>7.727328</w:t>
            </w:r>
          </w:p>
        </w:tc>
        <w:tc>
          <w:tcPr>
            <w:tcW w:w="1190" w:type="dxa"/>
            <w:noWrap/>
            <w:hideMark/>
          </w:tcPr>
          <w:p w14:paraId="438A3AC3" w14:textId="77777777" w:rsidR="00A51E78" w:rsidRPr="00A51E78" w:rsidRDefault="00A51E78" w:rsidP="00A51E78">
            <w:r w:rsidRPr="00A51E78">
              <w:t>2.406526</w:t>
            </w:r>
          </w:p>
        </w:tc>
        <w:tc>
          <w:tcPr>
            <w:tcW w:w="1190" w:type="dxa"/>
            <w:noWrap/>
            <w:hideMark/>
          </w:tcPr>
          <w:p w14:paraId="28FD2368" w14:textId="77777777" w:rsidR="00A51E78" w:rsidRPr="00A51E78" w:rsidRDefault="00A51E78" w:rsidP="00A51E78">
            <w:r w:rsidRPr="00A51E78">
              <w:t>7.18475</w:t>
            </w:r>
          </w:p>
        </w:tc>
        <w:tc>
          <w:tcPr>
            <w:tcW w:w="1190" w:type="dxa"/>
            <w:noWrap/>
            <w:hideMark/>
          </w:tcPr>
          <w:p w14:paraId="12441B16" w14:textId="77777777" w:rsidR="00A51E78" w:rsidRPr="00A51E78" w:rsidRDefault="00A51E78" w:rsidP="00A51E78">
            <w:r w:rsidRPr="00A51E78">
              <w:t>2.543018</w:t>
            </w:r>
          </w:p>
        </w:tc>
        <w:tc>
          <w:tcPr>
            <w:tcW w:w="1190" w:type="dxa"/>
            <w:noWrap/>
            <w:hideMark/>
          </w:tcPr>
          <w:p w14:paraId="59CFC759" w14:textId="77777777" w:rsidR="00A51E78" w:rsidRPr="00A51E78" w:rsidRDefault="00A51E78" w:rsidP="00A51E78">
            <w:r w:rsidRPr="00A51E78">
              <w:t>7.792587</w:t>
            </w:r>
          </w:p>
        </w:tc>
        <w:tc>
          <w:tcPr>
            <w:tcW w:w="1190" w:type="dxa"/>
            <w:noWrap/>
            <w:hideMark/>
          </w:tcPr>
          <w:p w14:paraId="131F8F8E" w14:textId="77777777" w:rsidR="00A51E78" w:rsidRPr="00A51E78" w:rsidRDefault="00A51E78" w:rsidP="00A51E78">
            <w:r w:rsidRPr="00A51E78">
              <w:t>6.994329</w:t>
            </w:r>
          </w:p>
        </w:tc>
        <w:tc>
          <w:tcPr>
            <w:tcW w:w="1190" w:type="dxa"/>
            <w:noWrap/>
            <w:hideMark/>
          </w:tcPr>
          <w:p w14:paraId="3CD2F57B" w14:textId="77777777" w:rsidR="00A51E78" w:rsidRPr="00A51E78" w:rsidRDefault="00A51E78" w:rsidP="00A51E78">
            <w:r w:rsidRPr="00A51E78">
              <w:t>7.28506</w:t>
            </w:r>
          </w:p>
        </w:tc>
        <w:tc>
          <w:tcPr>
            <w:tcW w:w="1190" w:type="dxa"/>
            <w:noWrap/>
            <w:hideMark/>
          </w:tcPr>
          <w:p w14:paraId="042040AF" w14:textId="77777777" w:rsidR="00A51E78" w:rsidRPr="00A51E78" w:rsidRDefault="00A51E78" w:rsidP="00A51E78">
            <w:r w:rsidRPr="00A51E78">
              <w:t>8.171559</w:t>
            </w:r>
          </w:p>
        </w:tc>
        <w:tc>
          <w:tcPr>
            <w:tcW w:w="1190" w:type="dxa"/>
            <w:noWrap/>
            <w:hideMark/>
          </w:tcPr>
          <w:p w14:paraId="645E3A9C" w14:textId="77777777" w:rsidR="00A51E78" w:rsidRPr="00A51E78" w:rsidRDefault="00A51E78" w:rsidP="00A51E78">
            <w:r w:rsidRPr="00A51E78">
              <w:t>2.992477</w:t>
            </w:r>
          </w:p>
        </w:tc>
      </w:tr>
      <w:tr w:rsidR="00A51E78" w:rsidRPr="00A51E78" w14:paraId="47C1DB34" w14:textId="77777777" w:rsidTr="00A51E78">
        <w:trPr>
          <w:trHeight w:val="261"/>
        </w:trPr>
        <w:tc>
          <w:tcPr>
            <w:tcW w:w="1190" w:type="dxa"/>
            <w:noWrap/>
            <w:hideMark/>
          </w:tcPr>
          <w:p w14:paraId="0084634C" w14:textId="77777777" w:rsidR="00A51E78" w:rsidRPr="00A51E78" w:rsidRDefault="00A51E78" w:rsidP="00A51E78">
            <w:r w:rsidRPr="00A51E78">
              <w:t>5.618089</w:t>
            </w:r>
          </w:p>
        </w:tc>
        <w:tc>
          <w:tcPr>
            <w:tcW w:w="1190" w:type="dxa"/>
            <w:noWrap/>
            <w:hideMark/>
          </w:tcPr>
          <w:p w14:paraId="71E1F98D" w14:textId="77777777" w:rsidR="00A51E78" w:rsidRPr="00A51E78" w:rsidRDefault="00A51E78" w:rsidP="00A51E78">
            <w:r w:rsidRPr="00A51E78">
              <w:t>6.978388</w:t>
            </w:r>
          </w:p>
        </w:tc>
        <w:tc>
          <w:tcPr>
            <w:tcW w:w="1190" w:type="dxa"/>
            <w:noWrap/>
            <w:hideMark/>
          </w:tcPr>
          <w:p w14:paraId="052F971B" w14:textId="77777777" w:rsidR="00A51E78" w:rsidRPr="00A51E78" w:rsidRDefault="00A51E78" w:rsidP="00A51E78">
            <w:r w:rsidRPr="00A51E78">
              <w:t>8.251861</w:t>
            </w:r>
          </w:p>
        </w:tc>
        <w:tc>
          <w:tcPr>
            <w:tcW w:w="1190" w:type="dxa"/>
            <w:noWrap/>
            <w:hideMark/>
          </w:tcPr>
          <w:p w14:paraId="0DC48FA6" w14:textId="77777777" w:rsidR="00A51E78" w:rsidRPr="00A51E78" w:rsidRDefault="00A51E78" w:rsidP="00A51E78">
            <w:r w:rsidRPr="00A51E78">
              <w:t>7.819232</w:t>
            </w:r>
          </w:p>
        </w:tc>
        <w:tc>
          <w:tcPr>
            <w:tcW w:w="1190" w:type="dxa"/>
            <w:noWrap/>
            <w:hideMark/>
          </w:tcPr>
          <w:p w14:paraId="48C7868E" w14:textId="77777777" w:rsidR="00A51E78" w:rsidRPr="00A51E78" w:rsidRDefault="00A51E78" w:rsidP="00A51E78">
            <w:r w:rsidRPr="00A51E78">
              <w:t>9.106248</w:t>
            </w:r>
          </w:p>
        </w:tc>
        <w:tc>
          <w:tcPr>
            <w:tcW w:w="1190" w:type="dxa"/>
            <w:noWrap/>
            <w:hideMark/>
          </w:tcPr>
          <w:p w14:paraId="2981D8B8" w14:textId="77777777" w:rsidR="00A51E78" w:rsidRPr="00A51E78" w:rsidRDefault="00A51E78" w:rsidP="00A51E78">
            <w:r w:rsidRPr="00A51E78">
              <w:t>5.796757</w:t>
            </w:r>
          </w:p>
        </w:tc>
        <w:tc>
          <w:tcPr>
            <w:tcW w:w="1190" w:type="dxa"/>
            <w:noWrap/>
            <w:hideMark/>
          </w:tcPr>
          <w:p w14:paraId="7563CA3B" w14:textId="77777777" w:rsidR="00A51E78" w:rsidRPr="00A51E78" w:rsidRDefault="00A51E78" w:rsidP="00A51E78">
            <w:r w:rsidRPr="00A51E78">
              <w:t>8.726992</w:t>
            </w:r>
          </w:p>
        </w:tc>
        <w:tc>
          <w:tcPr>
            <w:tcW w:w="1190" w:type="dxa"/>
            <w:noWrap/>
            <w:hideMark/>
          </w:tcPr>
          <w:p w14:paraId="10522CE7" w14:textId="77777777" w:rsidR="00A51E78" w:rsidRPr="00A51E78" w:rsidRDefault="00A51E78" w:rsidP="00A51E78">
            <w:r w:rsidRPr="00A51E78">
              <w:t>1.932043</w:t>
            </w:r>
          </w:p>
        </w:tc>
        <w:tc>
          <w:tcPr>
            <w:tcW w:w="1190" w:type="dxa"/>
            <w:noWrap/>
            <w:hideMark/>
          </w:tcPr>
          <w:p w14:paraId="3B9149F3" w14:textId="77777777" w:rsidR="00A51E78" w:rsidRPr="00A51E78" w:rsidRDefault="00A51E78" w:rsidP="00A51E78">
            <w:r w:rsidRPr="00A51E78">
              <w:t>4.722442</w:t>
            </w:r>
          </w:p>
        </w:tc>
        <w:tc>
          <w:tcPr>
            <w:tcW w:w="1190" w:type="dxa"/>
            <w:noWrap/>
            <w:hideMark/>
          </w:tcPr>
          <w:p w14:paraId="4FCEB350" w14:textId="77777777" w:rsidR="00A51E78" w:rsidRPr="00A51E78" w:rsidRDefault="00A51E78" w:rsidP="00A51E78">
            <w:r w:rsidRPr="00A51E78">
              <w:t>6.289573</w:t>
            </w:r>
          </w:p>
        </w:tc>
      </w:tr>
      <w:tr w:rsidR="00A51E78" w:rsidRPr="00A51E78" w14:paraId="01EC111E" w14:textId="77777777" w:rsidTr="00A51E78">
        <w:trPr>
          <w:trHeight w:val="261"/>
        </w:trPr>
        <w:tc>
          <w:tcPr>
            <w:tcW w:w="1190" w:type="dxa"/>
            <w:noWrap/>
            <w:hideMark/>
          </w:tcPr>
          <w:p w14:paraId="73033D3E" w14:textId="77777777" w:rsidR="00A51E78" w:rsidRPr="00A51E78" w:rsidRDefault="00A51E78" w:rsidP="00A51E78">
            <w:r w:rsidRPr="00A51E78">
              <w:t>6.397426</w:t>
            </w:r>
          </w:p>
        </w:tc>
        <w:tc>
          <w:tcPr>
            <w:tcW w:w="1190" w:type="dxa"/>
            <w:noWrap/>
            <w:hideMark/>
          </w:tcPr>
          <w:p w14:paraId="5E516E2E" w14:textId="77777777" w:rsidR="00A51E78" w:rsidRPr="00A51E78" w:rsidRDefault="00A51E78" w:rsidP="00A51E78">
            <w:r w:rsidRPr="00A51E78">
              <w:t>5.985544</w:t>
            </w:r>
          </w:p>
        </w:tc>
        <w:tc>
          <w:tcPr>
            <w:tcW w:w="1190" w:type="dxa"/>
            <w:noWrap/>
            <w:hideMark/>
          </w:tcPr>
          <w:p w14:paraId="74FCC1E2" w14:textId="77777777" w:rsidR="00A51E78" w:rsidRPr="00A51E78" w:rsidRDefault="00A51E78" w:rsidP="00A51E78">
            <w:r w:rsidRPr="00A51E78">
              <w:t>2.734183</w:t>
            </w:r>
          </w:p>
        </w:tc>
        <w:tc>
          <w:tcPr>
            <w:tcW w:w="1190" w:type="dxa"/>
            <w:noWrap/>
            <w:hideMark/>
          </w:tcPr>
          <w:p w14:paraId="1FA6FFE0" w14:textId="77777777" w:rsidR="00A51E78" w:rsidRPr="00A51E78" w:rsidRDefault="00A51E78" w:rsidP="00A51E78">
            <w:r w:rsidRPr="00A51E78">
              <w:t>4.499038</w:t>
            </w:r>
          </w:p>
        </w:tc>
        <w:tc>
          <w:tcPr>
            <w:tcW w:w="1190" w:type="dxa"/>
            <w:noWrap/>
            <w:hideMark/>
          </w:tcPr>
          <w:p w14:paraId="64B3091E" w14:textId="77777777" w:rsidR="00A51E78" w:rsidRPr="00A51E78" w:rsidRDefault="00A51E78" w:rsidP="00A51E78">
            <w:r w:rsidRPr="00A51E78">
              <w:t>7.244137</w:t>
            </w:r>
          </w:p>
        </w:tc>
        <w:tc>
          <w:tcPr>
            <w:tcW w:w="1190" w:type="dxa"/>
            <w:noWrap/>
            <w:hideMark/>
          </w:tcPr>
          <w:p w14:paraId="4371AE72" w14:textId="77777777" w:rsidR="00A51E78" w:rsidRPr="00A51E78" w:rsidRDefault="00A51E78" w:rsidP="00A51E78">
            <w:r w:rsidRPr="00A51E78">
              <w:t>6.817798</w:t>
            </w:r>
          </w:p>
        </w:tc>
        <w:tc>
          <w:tcPr>
            <w:tcW w:w="1190" w:type="dxa"/>
            <w:noWrap/>
            <w:hideMark/>
          </w:tcPr>
          <w:p w14:paraId="7B3E307D" w14:textId="77777777" w:rsidR="00A51E78" w:rsidRPr="00A51E78" w:rsidRDefault="00A51E78" w:rsidP="00A51E78">
            <w:r w:rsidRPr="00A51E78">
              <w:t>5.360008</w:t>
            </w:r>
          </w:p>
        </w:tc>
        <w:tc>
          <w:tcPr>
            <w:tcW w:w="1190" w:type="dxa"/>
            <w:noWrap/>
            <w:hideMark/>
          </w:tcPr>
          <w:p w14:paraId="1BD72CE4" w14:textId="77777777" w:rsidR="00A51E78" w:rsidRPr="00A51E78" w:rsidRDefault="00A51E78" w:rsidP="00A51E78">
            <w:r w:rsidRPr="00A51E78">
              <w:t>7.985187</w:t>
            </w:r>
          </w:p>
        </w:tc>
        <w:tc>
          <w:tcPr>
            <w:tcW w:w="1190" w:type="dxa"/>
            <w:noWrap/>
            <w:hideMark/>
          </w:tcPr>
          <w:p w14:paraId="28E1D583" w14:textId="77777777" w:rsidR="00A51E78" w:rsidRPr="00A51E78" w:rsidRDefault="00A51E78" w:rsidP="00A51E78">
            <w:r w:rsidRPr="00A51E78">
              <w:t>6.359737</w:t>
            </w:r>
          </w:p>
        </w:tc>
        <w:tc>
          <w:tcPr>
            <w:tcW w:w="1190" w:type="dxa"/>
            <w:noWrap/>
            <w:hideMark/>
          </w:tcPr>
          <w:p w14:paraId="7AC8BC48" w14:textId="77777777" w:rsidR="00A51E78" w:rsidRPr="00A51E78" w:rsidRDefault="00A51E78" w:rsidP="00A51E78">
            <w:r w:rsidRPr="00A51E78">
              <w:t>6.830905</w:t>
            </w:r>
          </w:p>
        </w:tc>
      </w:tr>
      <w:tr w:rsidR="00A51E78" w:rsidRPr="00A51E78" w14:paraId="5FC6331C" w14:textId="77777777" w:rsidTr="00A51E78">
        <w:trPr>
          <w:trHeight w:val="261"/>
        </w:trPr>
        <w:tc>
          <w:tcPr>
            <w:tcW w:w="1190" w:type="dxa"/>
            <w:noWrap/>
            <w:hideMark/>
          </w:tcPr>
          <w:p w14:paraId="58596238" w14:textId="77777777" w:rsidR="00A51E78" w:rsidRPr="00A51E78" w:rsidRDefault="00A51E78" w:rsidP="00A51E78">
            <w:r w:rsidRPr="00A51E78">
              <w:t>4.75534</w:t>
            </w:r>
          </w:p>
        </w:tc>
        <w:tc>
          <w:tcPr>
            <w:tcW w:w="1190" w:type="dxa"/>
            <w:noWrap/>
            <w:hideMark/>
          </w:tcPr>
          <w:p w14:paraId="7819F2A2" w14:textId="77777777" w:rsidR="00A51E78" w:rsidRPr="00A51E78" w:rsidRDefault="00A51E78" w:rsidP="00A51E78">
            <w:r w:rsidRPr="00A51E78">
              <w:t>6.422682</w:t>
            </w:r>
          </w:p>
        </w:tc>
        <w:tc>
          <w:tcPr>
            <w:tcW w:w="1190" w:type="dxa"/>
            <w:noWrap/>
            <w:hideMark/>
          </w:tcPr>
          <w:p w14:paraId="167E1E1A" w14:textId="77777777" w:rsidR="00A51E78" w:rsidRPr="00A51E78" w:rsidRDefault="00A51E78" w:rsidP="00A51E78">
            <w:r w:rsidRPr="00A51E78">
              <w:t>5.260378</w:t>
            </w:r>
          </w:p>
        </w:tc>
        <w:tc>
          <w:tcPr>
            <w:tcW w:w="1190" w:type="dxa"/>
            <w:noWrap/>
            <w:hideMark/>
          </w:tcPr>
          <w:p w14:paraId="7F5578A0" w14:textId="77777777" w:rsidR="00A51E78" w:rsidRPr="00A51E78" w:rsidRDefault="00A51E78" w:rsidP="00A51E78">
            <w:r w:rsidRPr="00A51E78">
              <w:t>9.278745</w:t>
            </w:r>
          </w:p>
        </w:tc>
        <w:tc>
          <w:tcPr>
            <w:tcW w:w="1190" w:type="dxa"/>
            <w:noWrap/>
            <w:hideMark/>
          </w:tcPr>
          <w:p w14:paraId="0D018046" w14:textId="77777777" w:rsidR="00A51E78" w:rsidRPr="00A51E78" w:rsidRDefault="00A51E78" w:rsidP="00A51E78">
            <w:r w:rsidRPr="00A51E78">
              <w:t>7.830003</w:t>
            </w:r>
          </w:p>
        </w:tc>
        <w:tc>
          <w:tcPr>
            <w:tcW w:w="1190" w:type="dxa"/>
            <w:noWrap/>
            <w:hideMark/>
          </w:tcPr>
          <w:p w14:paraId="0DA2B182" w14:textId="77777777" w:rsidR="00A51E78" w:rsidRPr="00A51E78" w:rsidRDefault="00A51E78" w:rsidP="00A51E78">
            <w:r w:rsidRPr="00A51E78">
              <w:t>7.276213</w:t>
            </w:r>
          </w:p>
        </w:tc>
        <w:tc>
          <w:tcPr>
            <w:tcW w:w="1190" w:type="dxa"/>
            <w:noWrap/>
            <w:hideMark/>
          </w:tcPr>
          <w:p w14:paraId="358084EB" w14:textId="77777777" w:rsidR="00A51E78" w:rsidRPr="00A51E78" w:rsidRDefault="00A51E78" w:rsidP="00A51E78">
            <w:r w:rsidRPr="00A51E78">
              <w:t>6.691008</w:t>
            </w:r>
          </w:p>
        </w:tc>
        <w:tc>
          <w:tcPr>
            <w:tcW w:w="1190" w:type="dxa"/>
            <w:noWrap/>
            <w:hideMark/>
          </w:tcPr>
          <w:p w14:paraId="1E780A28" w14:textId="77777777" w:rsidR="00A51E78" w:rsidRPr="00A51E78" w:rsidRDefault="00A51E78" w:rsidP="00A51E78">
            <w:r w:rsidRPr="00A51E78">
              <w:t>8.243455</w:t>
            </w:r>
          </w:p>
        </w:tc>
        <w:tc>
          <w:tcPr>
            <w:tcW w:w="1190" w:type="dxa"/>
            <w:noWrap/>
            <w:hideMark/>
          </w:tcPr>
          <w:p w14:paraId="7E2A71C0" w14:textId="77777777" w:rsidR="00A51E78" w:rsidRPr="00A51E78" w:rsidRDefault="00A51E78" w:rsidP="00A51E78">
            <w:r w:rsidRPr="00A51E78">
              <w:t>7.563669</w:t>
            </w:r>
          </w:p>
        </w:tc>
        <w:tc>
          <w:tcPr>
            <w:tcW w:w="1190" w:type="dxa"/>
            <w:noWrap/>
            <w:hideMark/>
          </w:tcPr>
          <w:p w14:paraId="3D5ACF0E" w14:textId="77777777" w:rsidR="00A51E78" w:rsidRPr="00A51E78" w:rsidRDefault="00A51E78" w:rsidP="00A51E78">
            <w:r w:rsidRPr="00A51E78">
              <w:t>6.742426</w:t>
            </w:r>
          </w:p>
        </w:tc>
      </w:tr>
      <w:tr w:rsidR="00A51E78" w:rsidRPr="00A51E78" w14:paraId="4EB3BD2F" w14:textId="77777777" w:rsidTr="00A51E78">
        <w:trPr>
          <w:trHeight w:val="261"/>
        </w:trPr>
        <w:tc>
          <w:tcPr>
            <w:tcW w:w="1190" w:type="dxa"/>
            <w:noWrap/>
            <w:hideMark/>
          </w:tcPr>
          <w:p w14:paraId="51A3B002" w14:textId="77777777" w:rsidR="00A51E78" w:rsidRPr="00A51E78" w:rsidRDefault="00A51E78" w:rsidP="00A51E78">
            <w:r w:rsidRPr="00A51E78">
              <w:t>5.316346</w:t>
            </w:r>
          </w:p>
        </w:tc>
        <w:tc>
          <w:tcPr>
            <w:tcW w:w="1190" w:type="dxa"/>
            <w:noWrap/>
            <w:hideMark/>
          </w:tcPr>
          <w:p w14:paraId="0FA419B7" w14:textId="77777777" w:rsidR="00A51E78" w:rsidRPr="00A51E78" w:rsidRDefault="00A51E78" w:rsidP="00A51E78">
            <w:r w:rsidRPr="00A51E78">
              <w:t>7.525126</w:t>
            </w:r>
          </w:p>
        </w:tc>
        <w:tc>
          <w:tcPr>
            <w:tcW w:w="1190" w:type="dxa"/>
            <w:noWrap/>
            <w:hideMark/>
          </w:tcPr>
          <w:p w14:paraId="257B44EB" w14:textId="77777777" w:rsidR="00A51E78" w:rsidRPr="00A51E78" w:rsidRDefault="00A51E78" w:rsidP="00A51E78">
            <w:r w:rsidRPr="00A51E78">
              <w:t>6.127974</w:t>
            </w:r>
          </w:p>
        </w:tc>
        <w:tc>
          <w:tcPr>
            <w:tcW w:w="1190" w:type="dxa"/>
            <w:noWrap/>
            <w:hideMark/>
          </w:tcPr>
          <w:p w14:paraId="050FB122" w14:textId="77777777" w:rsidR="00A51E78" w:rsidRPr="00A51E78" w:rsidRDefault="00A51E78" w:rsidP="00A51E78">
            <w:r w:rsidRPr="00A51E78">
              <w:t>6.906472</w:t>
            </w:r>
          </w:p>
        </w:tc>
        <w:tc>
          <w:tcPr>
            <w:tcW w:w="1190" w:type="dxa"/>
            <w:noWrap/>
            <w:hideMark/>
          </w:tcPr>
          <w:p w14:paraId="460B1CF3" w14:textId="77777777" w:rsidR="00A51E78" w:rsidRPr="00A51E78" w:rsidRDefault="00A51E78" w:rsidP="00A51E78">
            <w:r w:rsidRPr="00A51E78">
              <w:t>3.489438</w:t>
            </w:r>
          </w:p>
        </w:tc>
        <w:tc>
          <w:tcPr>
            <w:tcW w:w="1190" w:type="dxa"/>
            <w:noWrap/>
            <w:hideMark/>
          </w:tcPr>
          <w:p w14:paraId="33626793" w14:textId="77777777" w:rsidR="00A51E78" w:rsidRPr="00A51E78" w:rsidRDefault="00A51E78" w:rsidP="00A51E78">
            <w:r w:rsidRPr="00A51E78">
              <w:t>6.982435</w:t>
            </w:r>
          </w:p>
        </w:tc>
        <w:tc>
          <w:tcPr>
            <w:tcW w:w="1190" w:type="dxa"/>
            <w:noWrap/>
            <w:hideMark/>
          </w:tcPr>
          <w:p w14:paraId="612C4F50" w14:textId="77777777" w:rsidR="00A51E78" w:rsidRPr="00A51E78" w:rsidRDefault="00A51E78" w:rsidP="00A51E78">
            <w:r w:rsidRPr="00A51E78">
              <w:t>5.133131</w:t>
            </w:r>
          </w:p>
        </w:tc>
        <w:tc>
          <w:tcPr>
            <w:tcW w:w="1190" w:type="dxa"/>
            <w:noWrap/>
            <w:hideMark/>
          </w:tcPr>
          <w:p w14:paraId="7BEB92E4" w14:textId="77777777" w:rsidR="00A51E78" w:rsidRPr="00A51E78" w:rsidRDefault="00A51E78" w:rsidP="00A51E78">
            <w:r w:rsidRPr="00A51E78">
              <w:t>3.992565</w:t>
            </w:r>
          </w:p>
        </w:tc>
        <w:tc>
          <w:tcPr>
            <w:tcW w:w="1190" w:type="dxa"/>
            <w:noWrap/>
            <w:hideMark/>
          </w:tcPr>
          <w:p w14:paraId="176F2513" w14:textId="77777777" w:rsidR="00A51E78" w:rsidRPr="00A51E78" w:rsidRDefault="00A51E78" w:rsidP="00A51E78">
            <w:r w:rsidRPr="00A51E78">
              <w:t>7.747239</w:t>
            </w:r>
          </w:p>
        </w:tc>
        <w:tc>
          <w:tcPr>
            <w:tcW w:w="1190" w:type="dxa"/>
            <w:noWrap/>
            <w:hideMark/>
          </w:tcPr>
          <w:p w14:paraId="1DEE0147" w14:textId="77777777" w:rsidR="00A51E78" w:rsidRPr="00A51E78" w:rsidRDefault="00A51E78" w:rsidP="00A51E78">
            <w:r w:rsidRPr="00A51E78">
              <w:t>7.521511</w:t>
            </w:r>
          </w:p>
        </w:tc>
      </w:tr>
      <w:tr w:rsidR="00A51E78" w:rsidRPr="00A51E78" w14:paraId="7B893D13" w14:textId="77777777" w:rsidTr="00A51E78">
        <w:trPr>
          <w:trHeight w:val="261"/>
        </w:trPr>
        <w:tc>
          <w:tcPr>
            <w:tcW w:w="1190" w:type="dxa"/>
            <w:noWrap/>
            <w:hideMark/>
          </w:tcPr>
          <w:p w14:paraId="606D9D59" w14:textId="77777777" w:rsidR="00A51E78" w:rsidRPr="00A51E78" w:rsidRDefault="00A51E78" w:rsidP="00A51E78">
            <w:r w:rsidRPr="00A51E78">
              <w:t>7.322104</w:t>
            </w:r>
          </w:p>
        </w:tc>
        <w:tc>
          <w:tcPr>
            <w:tcW w:w="1190" w:type="dxa"/>
            <w:noWrap/>
            <w:hideMark/>
          </w:tcPr>
          <w:p w14:paraId="683A4109" w14:textId="77777777" w:rsidR="00A51E78" w:rsidRPr="00A51E78" w:rsidRDefault="00A51E78" w:rsidP="00A51E78">
            <w:r w:rsidRPr="00A51E78">
              <w:t>6.728719</w:t>
            </w:r>
          </w:p>
        </w:tc>
        <w:tc>
          <w:tcPr>
            <w:tcW w:w="1190" w:type="dxa"/>
            <w:noWrap/>
            <w:hideMark/>
          </w:tcPr>
          <w:p w14:paraId="1DDDF114" w14:textId="77777777" w:rsidR="00A51E78" w:rsidRPr="00A51E78" w:rsidRDefault="00A51E78" w:rsidP="00A51E78">
            <w:r w:rsidRPr="00A51E78">
              <w:t>8.298717</w:t>
            </w:r>
          </w:p>
        </w:tc>
        <w:tc>
          <w:tcPr>
            <w:tcW w:w="1190" w:type="dxa"/>
            <w:noWrap/>
            <w:hideMark/>
          </w:tcPr>
          <w:p w14:paraId="66765AF0" w14:textId="77777777" w:rsidR="00A51E78" w:rsidRPr="00A51E78" w:rsidRDefault="00A51E78" w:rsidP="00A51E78">
            <w:r w:rsidRPr="00A51E78">
              <w:t>7.75542</w:t>
            </w:r>
          </w:p>
        </w:tc>
        <w:tc>
          <w:tcPr>
            <w:tcW w:w="1190" w:type="dxa"/>
            <w:noWrap/>
            <w:hideMark/>
          </w:tcPr>
          <w:p w14:paraId="658B9EBF" w14:textId="77777777" w:rsidR="00A51E78" w:rsidRPr="00A51E78" w:rsidRDefault="00A51E78" w:rsidP="00A51E78">
            <w:r w:rsidRPr="00A51E78">
              <w:t>2.706946</w:t>
            </w:r>
          </w:p>
        </w:tc>
        <w:tc>
          <w:tcPr>
            <w:tcW w:w="1190" w:type="dxa"/>
            <w:noWrap/>
            <w:hideMark/>
          </w:tcPr>
          <w:p w14:paraId="3856055D" w14:textId="77777777" w:rsidR="00A51E78" w:rsidRPr="00A51E78" w:rsidRDefault="00A51E78" w:rsidP="00A51E78">
            <w:r w:rsidRPr="00A51E78">
              <w:t>6.285372</w:t>
            </w:r>
          </w:p>
        </w:tc>
        <w:tc>
          <w:tcPr>
            <w:tcW w:w="1190" w:type="dxa"/>
            <w:noWrap/>
            <w:hideMark/>
          </w:tcPr>
          <w:p w14:paraId="5718A3EA" w14:textId="77777777" w:rsidR="00A51E78" w:rsidRPr="00A51E78" w:rsidRDefault="00A51E78" w:rsidP="00A51E78">
            <w:r w:rsidRPr="00A51E78">
              <w:t>6.683382</w:t>
            </w:r>
          </w:p>
        </w:tc>
        <w:tc>
          <w:tcPr>
            <w:tcW w:w="1190" w:type="dxa"/>
            <w:noWrap/>
            <w:hideMark/>
          </w:tcPr>
          <w:p w14:paraId="67552DC2" w14:textId="77777777" w:rsidR="00A51E78" w:rsidRPr="00A51E78" w:rsidRDefault="00A51E78" w:rsidP="00A51E78">
            <w:r w:rsidRPr="00A51E78">
              <w:t>5.88694</w:t>
            </w:r>
          </w:p>
        </w:tc>
        <w:tc>
          <w:tcPr>
            <w:tcW w:w="1190" w:type="dxa"/>
            <w:noWrap/>
            <w:hideMark/>
          </w:tcPr>
          <w:p w14:paraId="49C95EF1" w14:textId="77777777" w:rsidR="00A51E78" w:rsidRPr="00A51E78" w:rsidRDefault="00A51E78" w:rsidP="00A51E78">
            <w:r w:rsidRPr="00A51E78">
              <w:t>7.151131</w:t>
            </w:r>
          </w:p>
        </w:tc>
        <w:tc>
          <w:tcPr>
            <w:tcW w:w="1190" w:type="dxa"/>
            <w:noWrap/>
            <w:hideMark/>
          </w:tcPr>
          <w:p w14:paraId="4D4C19DE" w14:textId="77777777" w:rsidR="00A51E78" w:rsidRPr="00A51E78" w:rsidRDefault="00A51E78" w:rsidP="00A51E78">
            <w:r w:rsidRPr="00A51E78">
              <w:t>3.406218</w:t>
            </w:r>
          </w:p>
        </w:tc>
      </w:tr>
      <w:tr w:rsidR="00A51E78" w:rsidRPr="00A51E78" w14:paraId="4DF4D459" w14:textId="77777777" w:rsidTr="00A51E78">
        <w:trPr>
          <w:trHeight w:val="261"/>
        </w:trPr>
        <w:tc>
          <w:tcPr>
            <w:tcW w:w="1190" w:type="dxa"/>
            <w:noWrap/>
            <w:hideMark/>
          </w:tcPr>
          <w:p w14:paraId="5AF90387" w14:textId="77777777" w:rsidR="00A51E78" w:rsidRPr="00A51E78" w:rsidRDefault="00A51E78" w:rsidP="00A51E78">
            <w:r w:rsidRPr="00A51E78">
              <w:t>5.611484</w:t>
            </w:r>
          </w:p>
        </w:tc>
        <w:tc>
          <w:tcPr>
            <w:tcW w:w="1190" w:type="dxa"/>
            <w:noWrap/>
            <w:hideMark/>
          </w:tcPr>
          <w:p w14:paraId="1E09352D" w14:textId="77777777" w:rsidR="00A51E78" w:rsidRPr="00A51E78" w:rsidRDefault="00A51E78" w:rsidP="00A51E78">
            <w:r w:rsidRPr="00A51E78">
              <w:t>4.330142</w:t>
            </w:r>
          </w:p>
        </w:tc>
        <w:tc>
          <w:tcPr>
            <w:tcW w:w="1190" w:type="dxa"/>
            <w:noWrap/>
            <w:hideMark/>
          </w:tcPr>
          <w:p w14:paraId="6249BEBC" w14:textId="77777777" w:rsidR="00A51E78" w:rsidRPr="00A51E78" w:rsidRDefault="00A51E78" w:rsidP="00A51E78">
            <w:r w:rsidRPr="00A51E78">
              <w:t>7.638482</w:t>
            </w:r>
          </w:p>
        </w:tc>
        <w:tc>
          <w:tcPr>
            <w:tcW w:w="1190" w:type="dxa"/>
            <w:noWrap/>
            <w:hideMark/>
          </w:tcPr>
          <w:p w14:paraId="422725C3" w14:textId="77777777" w:rsidR="00A51E78" w:rsidRPr="00A51E78" w:rsidRDefault="00A51E78" w:rsidP="00A51E78">
            <w:r w:rsidRPr="00A51E78">
              <w:t>8.846142</w:t>
            </w:r>
          </w:p>
        </w:tc>
        <w:tc>
          <w:tcPr>
            <w:tcW w:w="1190" w:type="dxa"/>
            <w:noWrap/>
            <w:hideMark/>
          </w:tcPr>
          <w:p w14:paraId="72E08028" w14:textId="77777777" w:rsidR="00A51E78" w:rsidRPr="00A51E78" w:rsidRDefault="00A51E78" w:rsidP="00A51E78">
            <w:r w:rsidRPr="00A51E78">
              <w:t>3.423786</w:t>
            </w:r>
          </w:p>
        </w:tc>
        <w:tc>
          <w:tcPr>
            <w:tcW w:w="1190" w:type="dxa"/>
            <w:noWrap/>
            <w:hideMark/>
          </w:tcPr>
          <w:p w14:paraId="29A161F6" w14:textId="77777777" w:rsidR="00A51E78" w:rsidRPr="00A51E78" w:rsidRDefault="00A51E78" w:rsidP="00A51E78">
            <w:r w:rsidRPr="00A51E78">
              <w:t>4.667864</w:t>
            </w:r>
          </w:p>
        </w:tc>
        <w:tc>
          <w:tcPr>
            <w:tcW w:w="1190" w:type="dxa"/>
            <w:noWrap/>
            <w:hideMark/>
          </w:tcPr>
          <w:p w14:paraId="2F37F5B5" w14:textId="77777777" w:rsidR="00A51E78" w:rsidRPr="00A51E78" w:rsidRDefault="00A51E78" w:rsidP="00A51E78">
            <w:r w:rsidRPr="00A51E78">
              <w:t>6.860224</w:t>
            </w:r>
          </w:p>
        </w:tc>
        <w:tc>
          <w:tcPr>
            <w:tcW w:w="1190" w:type="dxa"/>
            <w:noWrap/>
            <w:hideMark/>
          </w:tcPr>
          <w:p w14:paraId="10D9E458" w14:textId="77777777" w:rsidR="00A51E78" w:rsidRPr="00A51E78" w:rsidRDefault="00A51E78" w:rsidP="00A51E78">
            <w:r w:rsidRPr="00A51E78">
              <w:t>6.31478</w:t>
            </w:r>
          </w:p>
        </w:tc>
        <w:tc>
          <w:tcPr>
            <w:tcW w:w="1190" w:type="dxa"/>
            <w:noWrap/>
            <w:hideMark/>
          </w:tcPr>
          <w:p w14:paraId="1219B14E" w14:textId="77777777" w:rsidR="00A51E78" w:rsidRPr="00A51E78" w:rsidRDefault="00A51E78" w:rsidP="00A51E78">
            <w:r w:rsidRPr="00A51E78">
              <w:t>7.749186</w:t>
            </w:r>
          </w:p>
        </w:tc>
        <w:tc>
          <w:tcPr>
            <w:tcW w:w="1190" w:type="dxa"/>
            <w:noWrap/>
            <w:hideMark/>
          </w:tcPr>
          <w:p w14:paraId="7EB3ACB0" w14:textId="77777777" w:rsidR="00A51E78" w:rsidRPr="00A51E78" w:rsidRDefault="00A51E78" w:rsidP="00A51E78">
            <w:r w:rsidRPr="00A51E78">
              <w:t>8.307681</w:t>
            </w:r>
          </w:p>
        </w:tc>
      </w:tr>
      <w:tr w:rsidR="00A51E78" w:rsidRPr="00A51E78" w14:paraId="62F21BC4" w14:textId="77777777" w:rsidTr="00A51E78">
        <w:trPr>
          <w:trHeight w:val="261"/>
        </w:trPr>
        <w:tc>
          <w:tcPr>
            <w:tcW w:w="1190" w:type="dxa"/>
            <w:noWrap/>
            <w:hideMark/>
          </w:tcPr>
          <w:p w14:paraId="44833046" w14:textId="77777777" w:rsidR="00A51E78" w:rsidRPr="00A51E78" w:rsidRDefault="00A51E78" w:rsidP="00A51E78">
            <w:pPr>
              <w:rPr>
                <w:b/>
                <w:bCs/>
              </w:rPr>
            </w:pPr>
            <w:r w:rsidRPr="00A51E78">
              <w:rPr>
                <w:b/>
                <w:bCs/>
              </w:rPr>
              <w:t>5.549719</w:t>
            </w:r>
          </w:p>
        </w:tc>
        <w:tc>
          <w:tcPr>
            <w:tcW w:w="1190" w:type="dxa"/>
            <w:noWrap/>
            <w:hideMark/>
          </w:tcPr>
          <w:p w14:paraId="77DFD461" w14:textId="77777777" w:rsidR="00A51E78" w:rsidRPr="00A51E78" w:rsidRDefault="00A51E78" w:rsidP="00A51E78">
            <w:pPr>
              <w:rPr>
                <w:b/>
                <w:bCs/>
              </w:rPr>
            </w:pPr>
            <w:r w:rsidRPr="00A51E78">
              <w:rPr>
                <w:b/>
                <w:bCs/>
              </w:rPr>
              <w:t>6.912996</w:t>
            </w:r>
          </w:p>
        </w:tc>
        <w:tc>
          <w:tcPr>
            <w:tcW w:w="1190" w:type="dxa"/>
            <w:noWrap/>
            <w:hideMark/>
          </w:tcPr>
          <w:p w14:paraId="60E37D1B" w14:textId="77777777" w:rsidR="00A51E78" w:rsidRPr="00A51E78" w:rsidRDefault="00A51E78" w:rsidP="00A51E78">
            <w:pPr>
              <w:rPr>
                <w:b/>
                <w:bCs/>
              </w:rPr>
            </w:pPr>
            <w:r w:rsidRPr="00A51E78">
              <w:rPr>
                <w:b/>
                <w:bCs/>
              </w:rPr>
              <w:t>6.037166</w:t>
            </w:r>
          </w:p>
        </w:tc>
        <w:tc>
          <w:tcPr>
            <w:tcW w:w="1190" w:type="dxa"/>
            <w:noWrap/>
            <w:hideMark/>
          </w:tcPr>
          <w:p w14:paraId="124355FE" w14:textId="77777777" w:rsidR="00A51E78" w:rsidRPr="00A51E78" w:rsidRDefault="00A51E78" w:rsidP="00A51E78">
            <w:pPr>
              <w:rPr>
                <w:b/>
                <w:bCs/>
              </w:rPr>
            </w:pPr>
            <w:r w:rsidRPr="00A51E78">
              <w:rPr>
                <w:b/>
                <w:bCs/>
              </w:rPr>
              <w:t>7.141439</w:t>
            </w:r>
          </w:p>
        </w:tc>
        <w:tc>
          <w:tcPr>
            <w:tcW w:w="1190" w:type="dxa"/>
            <w:noWrap/>
            <w:hideMark/>
          </w:tcPr>
          <w:p w14:paraId="3C46BB4E" w14:textId="77777777" w:rsidR="00A51E78" w:rsidRPr="00A51E78" w:rsidRDefault="00A51E78" w:rsidP="00A51E78">
            <w:pPr>
              <w:rPr>
                <w:b/>
                <w:bCs/>
              </w:rPr>
            </w:pPr>
            <w:r w:rsidRPr="00A51E78">
              <w:rPr>
                <w:b/>
                <w:bCs/>
              </w:rPr>
              <w:t>5.943686</w:t>
            </w:r>
          </w:p>
        </w:tc>
        <w:tc>
          <w:tcPr>
            <w:tcW w:w="1190" w:type="dxa"/>
            <w:noWrap/>
            <w:hideMark/>
          </w:tcPr>
          <w:p w14:paraId="008C6480" w14:textId="77777777" w:rsidR="00A51E78" w:rsidRPr="00A51E78" w:rsidRDefault="00A51E78" w:rsidP="00A51E78">
            <w:pPr>
              <w:rPr>
                <w:b/>
                <w:bCs/>
              </w:rPr>
            </w:pPr>
            <w:r w:rsidRPr="00A51E78">
              <w:rPr>
                <w:b/>
                <w:bCs/>
              </w:rPr>
              <w:t>6.764021</w:t>
            </w:r>
          </w:p>
        </w:tc>
        <w:tc>
          <w:tcPr>
            <w:tcW w:w="1190" w:type="dxa"/>
            <w:noWrap/>
            <w:hideMark/>
          </w:tcPr>
          <w:p w14:paraId="24F828B7" w14:textId="77777777" w:rsidR="00A51E78" w:rsidRPr="00A51E78" w:rsidRDefault="00A51E78" w:rsidP="00A51E78">
            <w:pPr>
              <w:rPr>
                <w:b/>
                <w:bCs/>
              </w:rPr>
            </w:pPr>
            <w:r w:rsidRPr="00A51E78">
              <w:rPr>
                <w:b/>
                <w:bCs/>
              </w:rPr>
              <w:t>6.979794</w:t>
            </w:r>
          </w:p>
        </w:tc>
        <w:tc>
          <w:tcPr>
            <w:tcW w:w="1190" w:type="dxa"/>
            <w:noWrap/>
            <w:hideMark/>
          </w:tcPr>
          <w:p w14:paraId="5F3EC062" w14:textId="77777777" w:rsidR="00A51E78" w:rsidRPr="00A51E78" w:rsidRDefault="00A51E78" w:rsidP="00A51E78">
            <w:pPr>
              <w:rPr>
                <w:b/>
                <w:bCs/>
              </w:rPr>
            </w:pPr>
            <w:r w:rsidRPr="00A51E78">
              <w:rPr>
                <w:b/>
                <w:bCs/>
              </w:rPr>
              <w:t>6.29041</w:t>
            </w:r>
          </w:p>
        </w:tc>
        <w:tc>
          <w:tcPr>
            <w:tcW w:w="1190" w:type="dxa"/>
            <w:noWrap/>
            <w:hideMark/>
          </w:tcPr>
          <w:p w14:paraId="05675505" w14:textId="77777777" w:rsidR="00A51E78" w:rsidRPr="00A51E78" w:rsidRDefault="00A51E78" w:rsidP="00A51E78">
            <w:pPr>
              <w:rPr>
                <w:b/>
                <w:bCs/>
              </w:rPr>
            </w:pPr>
            <w:r w:rsidRPr="00A51E78">
              <w:rPr>
                <w:b/>
                <w:bCs/>
              </w:rPr>
              <w:t>8.54029</w:t>
            </w:r>
          </w:p>
        </w:tc>
        <w:tc>
          <w:tcPr>
            <w:tcW w:w="1190" w:type="dxa"/>
            <w:noWrap/>
            <w:hideMark/>
          </w:tcPr>
          <w:p w14:paraId="683561B4" w14:textId="77777777" w:rsidR="00A51E78" w:rsidRPr="00A51E78" w:rsidRDefault="00A51E78" w:rsidP="00A51E78">
            <w:pPr>
              <w:rPr>
                <w:b/>
                <w:bCs/>
              </w:rPr>
            </w:pPr>
            <w:r w:rsidRPr="00A51E78">
              <w:rPr>
                <w:b/>
                <w:bCs/>
              </w:rPr>
              <w:t>6.288663</w:t>
            </w:r>
          </w:p>
        </w:tc>
      </w:tr>
    </w:tbl>
    <w:p w14:paraId="446C3570" w14:textId="76BC661F" w:rsidR="00A51E78" w:rsidRDefault="00A51E78" w:rsidP="00DD05AD"/>
    <w:p w14:paraId="34A6B1D1" w14:textId="7EED943F" w:rsidR="00A51E78" w:rsidRDefault="00A51E78" w:rsidP="00DD05AD">
      <w:r>
        <w:lastRenderedPageBreak/>
        <w:t>3</w:t>
      </w:r>
      <w:r w:rsidRPr="00A51E78">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742E7708" w14:textId="77777777" w:rsidTr="00A51E78">
        <w:trPr>
          <w:trHeight w:val="300"/>
        </w:trPr>
        <w:tc>
          <w:tcPr>
            <w:tcW w:w="960" w:type="dxa"/>
            <w:noWrap/>
            <w:hideMark/>
          </w:tcPr>
          <w:p w14:paraId="35C55150" w14:textId="77777777" w:rsidR="00A51E78" w:rsidRPr="00A51E78" w:rsidRDefault="00A51E78" w:rsidP="00A51E78">
            <w:r w:rsidRPr="00A51E78">
              <w:t>Tx01</w:t>
            </w:r>
          </w:p>
        </w:tc>
        <w:tc>
          <w:tcPr>
            <w:tcW w:w="960" w:type="dxa"/>
            <w:noWrap/>
            <w:hideMark/>
          </w:tcPr>
          <w:p w14:paraId="6DCD33DD" w14:textId="77777777" w:rsidR="00A51E78" w:rsidRPr="00A51E78" w:rsidRDefault="00A51E78" w:rsidP="00A51E78">
            <w:r w:rsidRPr="00A51E78">
              <w:t>Tx02</w:t>
            </w:r>
          </w:p>
        </w:tc>
        <w:tc>
          <w:tcPr>
            <w:tcW w:w="960" w:type="dxa"/>
            <w:noWrap/>
            <w:hideMark/>
          </w:tcPr>
          <w:p w14:paraId="744BA243" w14:textId="77777777" w:rsidR="00A51E78" w:rsidRPr="00A51E78" w:rsidRDefault="00A51E78" w:rsidP="00A51E78">
            <w:r w:rsidRPr="00A51E78">
              <w:t>Tx03</w:t>
            </w:r>
          </w:p>
        </w:tc>
        <w:tc>
          <w:tcPr>
            <w:tcW w:w="960" w:type="dxa"/>
            <w:noWrap/>
            <w:hideMark/>
          </w:tcPr>
          <w:p w14:paraId="149CE3A5" w14:textId="77777777" w:rsidR="00A51E78" w:rsidRPr="00A51E78" w:rsidRDefault="00A51E78" w:rsidP="00A51E78">
            <w:r w:rsidRPr="00A51E78">
              <w:t>Tx04</w:t>
            </w:r>
          </w:p>
        </w:tc>
        <w:tc>
          <w:tcPr>
            <w:tcW w:w="960" w:type="dxa"/>
            <w:noWrap/>
            <w:hideMark/>
          </w:tcPr>
          <w:p w14:paraId="61D5FBCB" w14:textId="77777777" w:rsidR="00A51E78" w:rsidRPr="00A51E78" w:rsidRDefault="00A51E78" w:rsidP="00A51E78">
            <w:r w:rsidRPr="00A51E78">
              <w:t>Tx05</w:t>
            </w:r>
          </w:p>
        </w:tc>
        <w:tc>
          <w:tcPr>
            <w:tcW w:w="960" w:type="dxa"/>
            <w:noWrap/>
            <w:hideMark/>
          </w:tcPr>
          <w:p w14:paraId="69298631" w14:textId="77777777" w:rsidR="00A51E78" w:rsidRPr="00A51E78" w:rsidRDefault="00A51E78" w:rsidP="00A51E78">
            <w:r w:rsidRPr="00A51E78">
              <w:t>Tx06</w:t>
            </w:r>
          </w:p>
        </w:tc>
        <w:tc>
          <w:tcPr>
            <w:tcW w:w="960" w:type="dxa"/>
            <w:noWrap/>
            <w:hideMark/>
          </w:tcPr>
          <w:p w14:paraId="790DF1C5" w14:textId="77777777" w:rsidR="00A51E78" w:rsidRPr="00A51E78" w:rsidRDefault="00A51E78" w:rsidP="00A51E78">
            <w:r w:rsidRPr="00A51E78">
              <w:t>Tx07</w:t>
            </w:r>
          </w:p>
        </w:tc>
        <w:tc>
          <w:tcPr>
            <w:tcW w:w="960" w:type="dxa"/>
            <w:noWrap/>
            <w:hideMark/>
          </w:tcPr>
          <w:p w14:paraId="270108F4" w14:textId="77777777" w:rsidR="00A51E78" w:rsidRPr="00A51E78" w:rsidRDefault="00A51E78" w:rsidP="00A51E78">
            <w:r w:rsidRPr="00A51E78">
              <w:t>Tx08</w:t>
            </w:r>
          </w:p>
        </w:tc>
        <w:tc>
          <w:tcPr>
            <w:tcW w:w="960" w:type="dxa"/>
            <w:noWrap/>
            <w:hideMark/>
          </w:tcPr>
          <w:p w14:paraId="6DC1522D" w14:textId="77777777" w:rsidR="00A51E78" w:rsidRPr="00A51E78" w:rsidRDefault="00A51E78" w:rsidP="00A51E78">
            <w:r w:rsidRPr="00A51E78">
              <w:t>Tx09</w:t>
            </w:r>
          </w:p>
        </w:tc>
        <w:tc>
          <w:tcPr>
            <w:tcW w:w="960" w:type="dxa"/>
            <w:noWrap/>
            <w:hideMark/>
          </w:tcPr>
          <w:p w14:paraId="2C7A8AE0" w14:textId="77777777" w:rsidR="00A51E78" w:rsidRPr="00A51E78" w:rsidRDefault="00A51E78" w:rsidP="00A51E78">
            <w:r w:rsidRPr="00A51E78">
              <w:t>Tx10</w:t>
            </w:r>
          </w:p>
        </w:tc>
      </w:tr>
      <w:tr w:rsidR="00A51E78" w:rsidRPr="00A51E78" w14:paraId="45E8DE3B" w14:textId="77777777" w:rsidTr="00A51E78">
        <w:trPr>
          <w:trHeight w:val="300"/>
        </w:trPr>
        <w:tc>
          <w:tcPr>
            <w:tcW w:w="960" w:type="dxa"/>
            <w:noWrap/>
            <w:hideMark/>
          </w:tcPr>
          <w:p w14:paraId="35996EEF" w14:textId="77777777" w:rsidR="00A51E78" w:rsidRPr="00A51E78" w:rsidRDefault="00A51E78" w:rsidP="00A51E78">
            <w:r w:rsidRPr="00A51E78">
              <w:t>5.524663</w:t>
            </w:r>
          </w:p>
        </w:tc>
        <w:tc>
          <w:tcPr>
            <w:tcW w:w="960" w:type="dxa"/>
            <w:noWrap/>
            <w:hideMark/>
          </w:tcPr>
          <w:p w14:paraId="5A419892" w14:textId="77777777" w:rsidR="00A51E78" w:rsidRPr="00A51E78" w:rsidRDefault="00A51E78" w:rsidP="00A51E78">
            <w:r w:rsidRPr="00A51E78">
              <w:t>8.491591</w:t>
            </w:r>
          </w:p>
        </w:tc>
        <w:tc>
          <w:tcPr>
            <w:tcW w:w="960" w:type="dxa"/>
            <w:noWrap/>
            <w:hideMark/>
          </w:tcPr>
          <w:p w14:paraId="2186F966" w14:textId="77777777" w:rsidR="00A51E78" w:rsidRPr="00A51E78" w:rsidRDefault="00A51E78" w:rsidP="00A51E78">
            <w:r w:rsidRPr="00A51E78">
              <w:t>5.931654</w:t>
            </w:r>
          </w:p>
        </w:tc>
        <w:tc>
          <w:tcPr>
            <w:tcW w:w="960" w:type="dxa"/>
            <w:noWrap/>
            <w:hideMark/>
          </w:tcPr>
          <w:p w14:paraId="521A8828" w14:textId="77777777" w:rsidR="00A51E78" w:rsidRPr="00A51E78" w:rsidRDefault="00A51E78" w:rsidP="00A51E78">
            <w:r w:rsidRPr="00A51E78">
              <w:t>8.269655</w:t>
            </w:r>
          </w:p>
        </w:tc>
        <w:tc>
          <w:tcPr>
            <w:tcW w:w="960" w:type="dxa"/>
            <w:noWrap/>
            <w:hideMark/>
          </w:tcPr>
          <w:p w14:paraId="5EE65905" w14:textId="77777777" w:rsidR="00A51E78" w:rsidRPr="00A51E78" w:rsidRDefault="00A51E78" w:rsidP="00A51E78">
            <w:r w:rsidRPr="00A51E78">
              <w:t>9.620887</w:t>
            </w:r>
          </w:p>
        </w:tc>
        <w:tc>
          <w:tcPr>
            <w:tcW w:w="960" w:type="dxa"/>
            <w:noWrap/>
            <w:hideMark/>
          </w:tcPr>
          <w:p w14:paraId="45F203A3" w14:textId="77777777" w:rsidR="00A51E78" w:rsidRPr="00A51E78" w:rsidRDefault="00A51E78" w:rsidP="00A51E78">
            <w:r w:rsidRPr="00A51E78">
              <w:t>5.865324</w:t>
            </w:r>
          </w:p>
        </w:tc>
        <w:tc>
          <w:tcPr>
            <w:tcW w:w="960" w:type="dxa"/>
            <w:noWrap/>
            <w:hideMark/>
          </w:tcPr>
          <w:p w14:paraId="7082507D" w14:textId="77777777" w:rsidR="00A51E78" w:rsidRPr="00A51E78" w:rsidRDefault="00A51E78" w:rsidP="00A51E78">
            <w:r w:rsidRPr="00A51E78">
              <w:t>7.660748</w:t>
            </w:r>
          </w:p>
        </w:tc>
        <w:tc>
          <w:tcPr>
            <w:tcW w:w="960" w:type="dxa"/>
            <w:noWrap/>
            <w:hideMark/>
          </w:tcPr>
          <w:p w14:paraId="5256C82A" w14:textId="77777777" w:rsidR="00A51E78" w:rsidRPr="00A51E78" w:rsidRDefault="00A51E78" w:rsidP="00A51E78">
            <w:r w:rsidRPr="00A51E78">
              <w:t>8.315766</w:t>
            </w:r>
          </w:p>
        </w:tc>
        <w:tc>
          <w:tcPr>
            <w:tcW w:w="960" w:type="dxa"/>
            <w:noWrap/>
            <w:hideMark/>
          </w:tcPr>
          <w:p w14:paraId="6649DDBB" w14:textId="77777777" w:rsidR="00A51E78" w:rsidRPr="00A51E78" w:rsidRDefault="00A51E78" w:rsidP="00A51E78">
            <w:r w:rsidRPr="00A51E78">
              <w:t>26.1499</w:t>
            </w:r>
          </w:p>
        </w:tc>
        <w:tc>
          <w:tcPr>
            <w:tcW w:w="960" w:type="dxa"/>
            <w:noWrap/>
            <w:hideMark/>
          </w:tcPr>
          <w:p w14:paraId="3ACC2D0B" w14:textId="77777777" w:rsidR="00A51E78" w:rsidRPr="00A51E78" w:rsidRDefault="00A51E78" w:rsidP="00A51E78">
            <w:r w:rsidRPr="00A51E78">
              <w:t>4.51412</w:t>
            </w:r>
          </w:p>
        </w:tc>
      </w:tr>
      <w:tr w:rsidR="00A51E78" w:rsidRPr="00A51E78" w14:paraId="7BC9A220" w14:textId="77777777" w:rsidTr="00A51E78">
        <w:trPr>
          <w:trHeight w:val="300"/>
        </w:trPr>
        <w:tc>
          <w:tcPr>
            <w:tcW w:w="960" w:type="dxa"/>
            <w:noWrap/>
            <w:hideMark/>
          </w:tcPr>
          <w:p w14:paraId="11A2521B" w14:textId="77777777" w:rsidR="00A51E78" w:rsidRPr="00A51E78" w:rsidRDefault="00A51E78" w:rsidP="00A51E78">
            <w:r w:rsidRPr="00A51E78">
              <w:t>5.49087</w:t>
            </w:r>
          </w:p>
        </w:tc>
        <w:tc>
          <w:tcPr>
            <w:tcW w:w="960" w:type="dxa"/>
            <w:noWrap/>
            <w:hideMark/>
          </w:tcPr>
          <w:p w14:paraId="1B349307" w14:textId="77777777" w:rsidR="00A51E78" w:rsidRPr="00A51E78" w:rsidRDefault="00A51E78" w:rsidP="00A51E78">
            <w:r w:rsidRPr="00A51E78">
              <w:t>8.220674</w:t>
            </w:r>
          </w:p>
        </w:tc>
        <w:tc>
          <w:tcPr>
            <w:tcW w:w="960" w:type="dxa"/>
            <w:noWrap/>
            <w:hideMark/>
          </w:tcPr>
          <w:p w14:paraId="4AF93661" w14:textId="77777777" w:rsidR="00A51E78" w:rsidRPr="00A51E78" w:rsidRDefault="00A51E78" w:rsidP="00A51E78">
            <w:r w:rsidRPr="00A51E78">
              <w:t>7.636295</w:t>
            </w:r>
          </w:p>
        </w:tc>
        <w:tc>
          <w:tcPr>
            <w:tcW w:w="960" w:type="dxa"/>
            <w:noWrap/>
            <w:hideMark/>
          </w:tcPr>
          <w:p w14:paraId="55A801FA" w14:textId="77777777" w:rsidR="00A51E78" w:rsidRPr="00A51E78" w:rsidRDefault="00A51E78" w:rsidP="00A51E78">
            <w:r w:rsidRPr="00A51E78">
              <w:t>2.591438</w:t>
            </w:r>
          </w:p>
        </w:tc>
        <w:tc>
          <w:tcPr>
            <w:tcW w:w="960" w:type="dxa"/>
            <w:noWrap/>
            <w:hideMark/>
          </w:tcPr>
          <w:p w14:paraId="2960AC63" w14:textId="77777777" w:rsidR="00A51E78" w:rsidRPr="00A51E78" w:rsidRDefault="00A51E78" w:rsidP="00A51E78">
            <w:r w:rsidRPr="00A51E78">
              <w:t>5.808405</w:t>
            </w:r>
          </w:p>
        </w:tc>
        <w:tc>
          <w:tcPr>
            <w:tcW w:w="960" w:type="dxa"/>
            <w:noWrap/>
            <w:hideMark/>
          </w:tcPr>
          <w:p w14:paraId="7CC22043" w14:textId="77777777" w:rsidR="00A51E78" w:rsidRPr="00A51E78" w:rsidRDefault="00A51E78" w:rsidP="00A51E78">
            <w:r w:rsidRPr="00A51E78">
              <w:t>7.378855</w:t>
            </w:r>
          </w:p>
        </w:tc>
        <w:tc>
          <w:tcPr>
            <w:tcW w:w="960" w:type="dxa"/>
            <w:noWrap/>
            <w:hideMark/>
          </w:tcPr>
          <w:p w14:paraId="3E5CA36D" w14:textId="77777777" w:rsidR="00A51E78" w:rsidRPr="00A51E78" w:rsidRDefault="00A51E78" w:rsidP="00A51E78">
            <w:r w:rsidRPr="00A51E78">
              <w:t>6.650718</w:t>
            </w:r>
          </w:p>
        </w:tc>
        <w:tc>
          <w:tcPr>
            <w:tcW w:w="960" w:type="dxa"/>
            <w:noWrap/>
            <w:hideMark/>
          </w:tcPr>
          <w:p w14:paraId="02F65475" w14:textId="77777777" w:rsidR="00A51E78" w:rsidRPr="00A51E78" w:rsidRDefault="00A51E78" w:rsidP="00A51E78">
            <w:r w:rsidRPr="00A51E78">
              <w:t>6.209331</w:t>
            </w:r>
          </w:p>
        </w:tc>
        <w:tc>
          <w:tcPr>
            <w:tcW w:w="960" w:type="dxa"/>
            <w:noWrap/>
            <w:hideMark/>
          </w:tcPr>
          <w:p w14:paraId="3F12C766" w14:textId="77777777" w:rsidR="00A51E78" w:rsidRPr="00A51E78" w:rsidRDefault="00A51E78" w:rsidP="00A51E78">
            <w:r w:rsidRPr="00A51E78">
              <w:t>4.689591</w:t>
            </w:r>
          </w:p>
        </w:tc>
        <w:tc>
          <w:tcPr>
            <w:tcW w:w="960" w:type="dxa"/>
            <w:noWrap/>
            <w:hideMark/>
          </w:tcPr>
          <w:p w14:paraId="4E78650E" w14:textId="77777777" w:rsidR="00A51E78" w:rsidRPr="00A51E78" w:rsidRDefault="00A51E78" w:rsidP="00A51E78">
            <w:r w:rsidRPr="00A51E78">
              <w:t>6.883403</w:t>
            </w:r>
          </w:p>
        </w:tc>
      </w:tr>
      <w:tr w:rsidR="00A51E78" w:rsidRPr="00A51E78" w14:paraId="63B54B19" w14:textId="77777777" w:rsidTr="00A51E78">
        <w:trPr>
          <w:trHeight w:val="300"/>
        </w:trPr>
        <w:tc>
          <w:tcPr>
            <w:tcW w:w="960" w:type="dxa"/>
            <w:noWrap/>
            <w:hideMark/>
          </w:tcPr>
          <w:p w14:paraId="015D8FE1" w14:textId="77777777" w:rsidR="00A51E78" w:rsidRPr="00A51E78" w:rsidRDefault="00A51E78" w:rsidP="00A51E78">
            <w:r w:rsidRPr="00A51E78">
              <w:t>4.431998</w:t>
            </w:r>
          </w:p>
        </w:tc>
        <w:tc>
          <w:tcPr>
            <w:tcW w:w="960" w:type="dxa"/>
            <w:noWrap/>
            <w:hideMark/>
          </w:tcPr>
          <w:p w14:paraId="7D654DBA" w14:textId="77777777" w:rsidR="00A51E78" w:rsidRPr="00A51E78" w:rsidRDefault="00A51E78" w:rsidP="00A51E78">
            <w:r w:rsidRPr="00A51E78">
              <w:t>6.440907</w:t>
            </w:r>
          </w:p>
        </w:tc>
        <w:tc>
          <w:tcPr>
            <w:tcW w:w="960" w:type="dxa"/>
            <w:noWrap/>
            <w:hideMark/>
          </w:tcPr>
          <w:p w14:paraId="3263D21B" w14:textId="77777777" w:rsidR="00A51E78" w:rsidRPr="00A51E78" w:rsidRDefault="00A51E78" w:rsidP="00A51E78">
            <w:r w:rsidRPr="00A51E78">
              <w:t>5.881471</w:t>
            </w:r>
          </w:p>
        </w:tc>
        <w:tc>
          <w:tcPr>
            <w:tcW w:w="960" w:type="dxa"/>
            <w:noWrap/>
            <w:hideMark/>
          </w:tcPr>
          <w:p w14:paraId="3A802CA7" w14:textId="77777777" w:rsidR="00A51E78" w:rsidRPr="00A51E78" w:rsidRDefault="00A51E78" w:rsidP="00A51E78">
            <w:r w:rsidRPr="00A51E78">
              <w:t>7.164125</w:t>
            </w:r>
          </w:p>
        </w:tc>
        <w:tc>
          <w:tcPr>
            <w:tcW w:w="960" w:type="dxa"/>
            <w:noWrap/>
            <w:hideMark/>
          </w:tcPr>
          <w:p w14:paraId="623DCA26" w14:textId="77777777" w:rsidR="00A51E78" w:rsidRPr="00A51E78" w:rsidRDefault="00A51E78" w:rsidP="00A51E78">
            <w:r w:rsidRPr="00A51E78">
              <w:t>6.608407</w:t>
            </w:r>
          </w:p>
        </w:tc>
        <w:tc>
          <w:tcPr>
            <w:tcW w:w="960" w:type="dxa"/>
            <w:noWrap/>
            <w:hideMark/>
          </w:tcPr>
          <w:p w14:paraId="7780F895" w14:textId="77777777" w:rsidR="00A51E78" w:rsidRPr="00A51E78" w:rsidRDefault="00A51E78" w:rsidP="00A51E78">
            <w:r w:rsidRPr="00A51E78">
              <w:t>7.337733</w:t>
            </w:r>
          </w:p>
        </w:tc>
        <w:tc>
          <w:tcPr>
            <w:tcW w:w="960" w:type="dxa"/>
            <w:noWrap/>
            <w:hideMark/>
          </w:tcPr>
          <w:p w14:paraId="29CD51BC" w14:textId="77777777" w:rsidR="00A51E78" w:rsidRPr="00A51E78" w:rsidRDefault="00A51E78" w:rsidP="00A51E78">
            <w:r w:rsidRPr="00A51E78">
              <w:t>8.782406</w:t>
            </w:r>
          </w:p>
        </w:tc>
        <w:tc>
          <w:tcPr>
            <w:tcW w:w="960" w:type="dxa"/>
            <w:noWrap/>
            <w:hideMark/>
          </w:tcPr>
          <w:p w14:paraId="44C55876" w14:textId="77777777" w:rsidR="00A51E78" w:rsidRPr="00A51E78" w:rsidRDefault="00A51E78" w:rsidP="00A51E78">
            <w:r w:rsidRPr="00A51E78">
              <w:t>6.818349</w:t>
            </w:r>
          </w:p>
        </w:tc>
        <w:tc>
          <w:tcPr>
            <w:tcW w:w="960" w:type="dxa"/>
            <w:noWrap/>
            <w:hideMark/>
          </w:tcPr>
          <w:p w14:paraId="61DF856D" w14:textId="77777777" w:rsidR="00A51E78" w:rsidRPr="00A51E78" w:rsidRDefault="00A51E78" w:rsidP="00A51E78">
            <w:r w:rsidRPr="00A51E78">
              <w:t>6.322113</w:t>
            </w:r>
          </w:p>
        </w:tc>
        <w:tc>
          <w:tcPr>
            <w:tcW w:w="960" w:type="dxa"/>
            <w:noWrap/>
            <w:hideMark/>
          </w:tcPr>
          <w:p w14:paraId="570E8947" w14:textId="77777777" w:rsidR="00A51E78" w:rsidRPr="00A51E78" w:rsidRDefault="00A51E78" w:rsidP="00A51E78">
            <w:r w:rsidRPr="00A51E78">
              <w:t>7.869806</w:t>
            </w:r>
          </w:p>
        </w:tc>
      </w:tr>
      <w:tr w:rsidR="00A51E78" w:rsidRPr="00A51E78" w14:paraId="31F62C8B" w14:textId="77777777" w:rsidTr="00A51E78">
        <w:trPr>
          <w:trHeight w:val="300"/>
        </w:trPr>
        <w:tc>
          <w:tcPr>
            <w:tcW w:w="960" w:type="dxa"/>
            <w:noWrap/>
            <w:hideMark/>
          </w:tcPr>
          <w:p w14:paraId="3D0EE3E9" w14:textId="77777777" w:rsidR="00A51E78" w:rsidRPr="00A51E78" w:rsidRDefault="00A51E78" w:rsidP="00A51E78">
            <w:r w:rsidRPr="00A51E78">
              <w:t>4.263667</w:t>
            </w:r>
          </w:p>
        </w:tc>
        <w:tc>
          <w:tcPr>
            <w:tcW w:w="960" w:type="dxa"/>
            <w:noWrap/>
            <w:hideMark/>
          </w:tcPr>
          <w:p w14:paraId="7F4A35B6" w14:textId="77777777" w:rsidR="00A51E78" w:rsidRPr="00A51E78" w:rsidRDefault="00A51E78" w:rsidP="00A51E78">
            <w:r w:rsidRPr="00A51E78">
              <w:t>7.662517</w:t>
            </w:r>
          </w:p>
        </w:tc>
        <w:tc>
          <w:tcPr>
            <w:tcW w:w="960" w:type="dxa"/>
            <w:noWrap/>
            <w:hideMark/>
          </w:tcPr>
          <w:p w14:paraId="5CFB7FAD" w14:textId="77777777" w:rsidR="00A51E78" w:rsidRPr="00A51E78" w:rsidRDefault="00A51E78" w:rsidP="00A51E78">
            <w:r w:rsidRPr="00A51E78">
              <w:t>2.40473</w:t>
            </w:r>
          </w:p>
        </w:tc>
        <w:tc>
          <w:tcPr>
            <w:tcW w:w="960" w:type="dxa"/>
            <w:noWrap/>
            <w:hideMark/>
          </w:tcPr>
          <w:p w14:paraId="375DF3BA" w14:textId="77777777" w:rsidR="00A51E78" w:rsidRPr="00A51E78" w:rsidRDefault="00A51E78" w:rsidP="00A51E78">
            <w:r w:rsidRPr="00A51E78">
              <w:t>7.210505</w:t>
            </w:r>
          </w:p>
        </w:tc>
        <w:tc>
          <w:tcPr>
            <w:tcW w:w="960" w:type="dxa"/>
            <w:noWrap/>
            <w:hideMark/>
          </w:tcPr>
          <w:p w14:paraId="2A5C0548" w14:textId="77777777" w:rsidR="00A51E78" w:rsidRPr="00A51E78" w:rsidRDefault="00A51E78" w:rsidP="00A51E78">
            <w:r w:rsidRPr="00A51E78">
              <w:t>2.17496</w:t>
            </w:r>
          </w:p>
        </w:tc>
        <w:tc>
          <w:tcPr>
            <w:tcW w:w="960" w:type="dxa"/>
            <w:noWrap/>
            <w:hideMark/>
          </w:tcPr>
          <w:p w14:paraId="27436569" w14:textId="77777777" w:rsidR="00A51E78" w:rsidRPr="00A51E78" w:rsidRDefault="00A51E78" w:rsidP="00A51E78">
            <w:r w:rsidRPr="00A51E78">
              <w:t>10.10262</w:t>
            </w:r>
          </w:p>
        </w:tc>
        <w:tc>
          <w:tcPr>
            <w:tcW w:w="960" w:type="dxa"/>
            <w:noWrap/>
            <w:hideMark/>
          </w:tcPr>
          <w:p w14:paraId="5F964735" w14:textId="77777777" w:rsidR="00A51E78" w:rsidRPr="00A51E78" w:rsidRDefault="00A51E78" w:rsidP="00A51E78">
            <w:r w:rsidRPr="00A51E78">
              <w:t>7.228851</w:t>
            </w:r>
          </w:p>
        </w:tc>
        <w:tc>
          <w:tcPr>
            <w:tcW w:w="960" w:type="dxa"/>
            <w:noWrap/>
            <w:hideMark/>
          </w:tcPr>
          <w:p w14:paraId="2336A2D5" w14:textId="77777777" w:rsidR="00A51E78" w:rsidRPr="00A51E78" w:rsidRDefault="00A51E78" w:rsidP="00A51E78">
            <w:r w:rsidRPr="00A51E78">
              <w:t>6.531207</w:t>
            </w:r>
          </w:p>
        </w:tc>
        <w:tc>
          <w:tcPr>
            <w:tcW w:w="960" w:type="dxa"/>
            <w:noWrap/>
            <w:hideMark/>
          </w:tcPr>
          <w:p w14:paraId="02119269" w14:textId="77777777" w:rsidR="00A51E78" w:rsidRPr="00A51E78" w:rsidRDefault="00A51E78" w:rsidP="00A51E78">
            <w:r w:rsidRPr="00A51E78">
              <w:t>7.986246</w:t>
            </w:r>
          </w:p>
        </w:tc>
        <w:tc>
          <w:tcPr>
            <w:tcW w:w="960" w:type="dxa"/>
            <w:noWrap/>
            <w:hideMark/>
          </w:tcPr>
          <w:p w14:paraId="772A6F21" w14:textId="77777777" w:rsidR="00A51E78" w:rsidRPr="00A51E78" w:rsidRDefault="00A51E78" w:rsidP="00A51E78">
            <w:r w:rsidRPr="00A51E78">
              <w:t>2.494081</w:t>
            </w:r>
          </w:p>
        </w:tc>
      </w:tr>
      <w:tr w:rsidR="00A51E78" w:rsidRPr="00A51E78" w14:paraId="04253B42" w14:textId="77777777" w:rsidTr="00A51E78">
        <w:trPr>
          <w:trHeight w:val="300"/>
        </w:trPr>
        <w:tc>
          <w:tcPr>
            <w:tcW w:w="960" w:type="dxa"/>
            <w:noWrap/>
            <w:hideMark/>
          </w:tcPr>
          <w:p w14:paraId="4C179C19" w14:textId="77777777" w:rsidR="00A51E78" w:rsidRPr="00A51E78" w:rsidRDefault="00A51E78" w:rsidP="00A51E78">
            <w:r w:rsidRPr="00A51E78">
              <w:t>5.59619</w:t>
            </w:r>
          </w:p>
        </w:tc>
        <w:tc>
          <w:tcPr>
            <w:tcW w:w="960" w:type="dxa"/>
            <w:noWrap/>
            <w:hideMark/>
          </w:tcPr>
          <w:p w14:paraId="40CC4F7C" w14:textId="77777777" w:rsidR="00A51E78" w:rsidRPr="00A51E78" w:rsidRDefault="00A51E78" w:rsidP="00A51E78">
            <w:r w:rsidRPr="00A51E78">
              <w:t>7.763459</w:t>
            </w:r>
          </w:p>
        </w:tc>
        <w:tc>
          <w:tcPr>
            <w:tcW w:w="960" w:type="dxa"/>
            <w:noWrap/>
            <w:hideMark/>
          </w:tcPr>
          <w:p w14:paraId="7912312B" w14:textId="77777777" w:rsidR="00A51E78" w:rsidRPr="00A51E78" w:rsidRDefault="00A51E78" w:rsidP="00A51E78">
            <w:r w:rsidRPr="00A51E78">
              <w:t>7.447655</w:t>
            </w:r>
          </w:p>
        </w:tc>
        <w:tc>
          <w:tcPr>
            <w:tcW w:w="960" w:type="dxa"/>
            <w:noWrap/>
            <w:hideMark/>
          </w:tcPr>
          <w:p w14:paraId="49F538C1" w14:textId="77777777" w:rsidR="00A51E78" w:rsidRPr="00A51E78" w:rsidRDefault="00A51E78" w:rsidP="00A51E78">
            <w:r w:rsidRPr="00A51E78">
              <w:t>7.100105</w:t>
            </w:r>
          </w:p>
        </w:tc>
        <w:tc>
          <w:tcPr>
            <w:tcW w:w="960" w:type="dxa"/>
            <w:noWrap/>
            <w:hideMark/>
          </w:tcPr>
          <w:p w14:paraId="5F8F20F3" w14:textId="77777777" w:rsidR="00A51E78" w:rsidRPr="00A51E78" w:rsidRDefault="00A51E78" w:rsidP="00A51E78">
            <w:r w:rsidRPr="00A51E78">
              <w:t>7.651282</w:t>
            </w:r>
          </w:p>
        </w:tc>
        <w:tc>
          <w:tcPr>
            <w:tcW w:w="960" w:type="dxa"/>
            <w:noWrap/>
            <w:hideMark/>
          </w:tcPr>
          <w:p w14:paraId="10EFE625" w14:textId="77777777" w:rsidR="00A51E78" w:rsidRPr="00A51E78" w:rsidRDefault="00A51E78" w:rsidP="00A51E78">
            <w:r w:rsidRPr="00A51E78">
              <w:t>6.57691</w:t>
            </w:r>
          </w:p>
        </w:tc>
        <w:tc>
          <w:tcPr>
            <w:tcW w:w="960" w:type="dxa"/>
            <w:noWrap/>
            <w:hideMark/>
          </w:tcPr>
          <w:p w14:paraId="5E5CC114" w14:textId="77777777" w:rsidR="00A51E78" w:rsidRPr="00A51E78" w:rsidRDefault="00A51E78" w:rsidP="00A51E78">
            <w:r w:rsidRPr="00A51E78">
              <w:t>5.902624</w:t>
            </w:r>
          </w:p>
        </w:tc>
        <w:tc>
          <w:tcPr>
            <w:tcW w:w="960" w:type="dxa"/>
            <w:noWrap/>
            <w:hideMark/>
          </w:tcPr>
          <w:p w14:paraId="2767F97A" w14:textId="77777777" w:rsidR="00A51E78" w:rsidRPr="00A51E78" w:rsidRDefault="00A51E78" w:rsidP="00A51E78">
            <w:r w:rsidRPr="00A51E78">
              <w:t>7.738004</w:t>
            </w:r>
          </w:p>
        </w:tc>
        <w:tc>
          <w:tcPr>
            <w:tcW w:w="960" w:type="dxa"/>
            <w:noWrap/>
            <w:hideMark/>
          </w:tcPr>
          <w:p w14:paraId="5ADA95A9" w14:textId="77777777" w:rsidR="00A51E78" w:rsidRPr="00A51E78" w:rsidRDefault="00A51E78" w:rsidP="00A51E78">
            <w:r w:rsidRPr="00A51E78">
              <w:t>4.615854</w:t>
            </w:r>
          </w:p>
        </w:tc>
        <w:tc>
          <w:tcPr>
            <w:tcW w:w="960" w:type="dxa"/>
            <w:noWrap/>
            <w:hideMark/>
          </w:tcPr>
          <w:p w14:paraId="0EAC5428" w14:textId="77777777" w:rsidR="00A51E78" w:rsidRPr="00A51E78" w:rsidRDefault="00A51E78" w:rsidP="00A51E78">
            <w:r w:rsidRPr="00A51E78">
              <w:t>5.357589</w:t>
            </w:r>
          </w:p>
        </w:tc>
      </w:tr>
      <w:tr w:rsidR="00A51E78" w:rsidRPr="00A51E78" w14:paraId="1E18F7C9" w14:textId="77777777" w:rsidTr="00A51E78">
        <w:trPr>
          <w:trHeight w:val="300"/>
        </w:trPr>
        <w:tc>
          <w:tcPr>
            <w:tcW w:w="960" w:type="dxa"/>
            <w:noWrap/>
            <w:hideMark/>
          </w:tcPr>
          <w:p w14:paraId="235EF359" w14:textId="77777777" w:rsidR="00A51E78" w:rsidRPr="00A51E78" w:rsidRDefault="00A51E78" w:rsidP="00A51E78">
            <w:r w:rsidRPr="00A51E78">
              <w:t>6.344224</w:t>
            </w:r>
          </w:p>
        </w:tc>
        <w:tc>
          <w:tcPr>
            <w:tcW w:w="960" w:type="dxa"/>
            <w:noWrap/>
            <w:hideMark/>
          </w:tcPr>
          <w:p w14:paraId="0CAA62CB" w14:textId="77777777" w:rsidR="00A51E78" w:rsidRPr="00A51E78" w:rsidRDefault="00A51E78" w:rsidP="00A51E78">
            <w:r w:rsidRPr="00A51E78">
              <w:t>5.917073</w:t>
            </w:r>
          </w:p>
        </w:tc>
        <w:tc>
          <w:tcPr>
            <w:tcW w:w="960" w:type="dxa"/>
            <w:noWrap/>
            <w:hideMark/>
          </w:tcPr>
          <w:p w14:paraId="7F9CC7D4" w14:textId="77777777" w:rsidR="00A51E78" w:rsidRPr="00A51E78" w:rsidRDefault="00A51E78" w:rsidP="00A51E78">
            <w:r w:rsidRPr="00A51E78">
              <w:t>4.169753</w:t>
            </w:r>
          </w:p>
        </w:tc>
        <w:tc>
          <w:tcPr>
            <w:tcW w:w="960" w:type="dxa"/>
            <w:noWrap/>
            <w:hideMark/>
          </w:tcPr>
          <w:p w14:paraId="3CAB1829" w14:textId="77777777" w:rsidR="00A51E78" w:rsidRPr="00A51E78" w:rsidRDefault="00A51E78" w:rsidP="00A51E78">
            <w:r w:rsidRPr="00A51E78">
              <w:t>5.123137</w:t>
            </w:r>
          </w:p>
        </w:tc>
        <w:tc>
          <w:tcPr>
            <w:tcW w:w="960" w:type="dxa"/>
            <w:noWrap/>
            <w:hideMark/>
          </w:tcPr>
          <w:p w14:paraId="0ACAB863" w14:textId="77777777" w:rsidR="00A51E78" w:rsidRPr="00A51E78" w:rsidRDefault="00A51E78" w:rsidP="00A51E78">
            <w:r w:rsidRPr="00A51E78">
              <w:t>7.172896</w:t>
            </w:r>
          </w:p>
        </w:tc>
        <w:tc>
          <w:tcPr>
            <w:tcW w:w="960" w:type="dxa"/>
            <w:noWrap/>
            <w:hideMark/>
          </w:tcPr>
          <w:p w14:paraId="1E105920" w14:textId="77777777" w:rsidR="00A51E78" w:rsidRPr="00A51E78" w:rsidRDefault="00A51E78" w:rsidP="00A51E78">
            <w:r w:rsidRPr="00A51E78">
              <w:t>6.841588</w:t>
            </w:r>
          </w:p>
        </w:tc>
        <w:tc>
          <w:tcPr>
            <w:tcW w:w="960" w:type="dxa"/>
            <w:noWrap/>
            <w:hideMark/>
          </w:tcPr>
          <w:p w14:paraId="7437EC13" w14:textId="77777777" w:rsidR="00A51E78" w:rsidRPr="00A51E78" w:rsidRDefault="00A51E78" w:rsidP="00A51E78">
            <w:r w:rsidRPr="00A51E78">
              <w:t>5.348025</w:t>
            </w:r>
          </w:p>
        </w:tc>
        <w:tc>
          <w:tcPr>
            <w:tcW w:w="960" w:type="dxa"/>
            <w:noWrap/>
            <w:hideMark/>
          </w:tcPr>
          <w:p w14:paraId="206891BC" w14:textId="77777777" w:rsidR="00A51E78" w:rsidRPr="00A51E78" w:rsidRDefault="00A51E78" w:rsidP="00A51E78">
            <w:r w:rsidRPr="00A51E78">
              <w:t>7.936876</w:t>
            </w:r>
          </w:p>
        </w:tc>
        <w:tc>
          <w:tcPr>
            <w:tcW w:w="960" w:type="dxa"/>
            <w:noWrap/>
            <w:hideMark/>
          </w:tcPr>
          <w:p w14:paraId="66ABA473" w14:textId="77777777" w:rsidR="00A51E78" w:rsidRPr="00A51E78" w:rsidRDefault="00A51E78" w:rsidP="00A51E78">
            <w:r w:rsidRPr="00A51E78">
              <w:t>6.518084</w:t>
            </w:r>
          </w:p>
        </w:tc>
        <w:tc>
          <w:tcPr>
            <w:tcW w:w="960" w:type="dxa"/>
            <w:noWrap/>
            <w:hideMark/>
          </w:tcPr>
          <w:p w14:paraId="61D0B0BC" w14:textId="77777777" w:rsidR="00A51E78" w:rsidRPr="00A51E78" w:rsidRDefault="00A51E78" w:rsidP="00A51E78">
            <w:r w:rsidRPr="00A51E78">
              <w:t>6.741083</w:t>
            </w:r>
          </w:p>
        </w:tc>
      </w:tr>
      <w:tr w:rsidR="00A51E78" w:rsidRPr="00A51E78" w14:paraId="3BFA23C2" w14:textId="77777777" w:rsidTr="00A51E78">
        <w:trPr>
          <w:trHeight w:val="300"/>
        </w:trPr>
        <w:tc>
          <w:tcPr>
            <w:tcW w:w="960" w:type="dxa"/>
            <w:noWrap/>
            <w:hideMark/>
          </w:tcPr>
          <w:p w14:paraId="3EE6AB8B" w14:textId="77777777" w:rsidR="00A51E78" w:rsidRPr="00A51E78" w:rsidRDefault="00A51E78" w:rsidP="00A51E78">
            <w:r w:rsidRPr="00A51E78">
              <w:t>4.214945</w:t>
            </w:r>
          </w:p>
        </w:tc>
        <w:tc>
          <w:tcPr>
            <w:tcW w:w="960" w:type="dxa"/>
            <w:noWrap/>
            <w:hideMark/>
          </w:tcPr>
          <w:p w14:paraId="324FBEF3" w14:textId="77777777" w:rsidR="00A51E78" w:rsidRPr="00A51E78" w:rsidRDefault="00A51E78" w:rsidP="00A51E78">
            <w:r w:rsidRPr="00A51E78">
              <w:t>7.191953</w:t>
            </w:r>
          </w:p>
        </w:tc>
        <w:tc>
          <w:tcPr>
            <w:tcW w:w="960" w:type="dxa"/>
            <w:noWrap/>
            <w:hideMark/>
          </w:tcPr>
          <w:p w14:paraId="385D46BF" w14:textId="77777777" w:rsidR="00A51E78" w:rsidRPr="00A51E78" w:rsidRDefault="00A51E78" w:rsidP="00A51E78">
            <w:r w:rsidRPr="00A51E78">
              <w:t>6.290075</w:t>
            </w:r>
          </w:p>
        </w:tc>
        <w:tc>
          <w:tcPr>
            <w:tcW w:w="960" w:type="dxa"/>
            <w:noWrap/>
            <w:hideMark/>
          </w:tcPr>
          <w:p w14:paraId="6D6FD863" w14:textId="77777777" w:rsidR="00A51E78" w:rsidRPr="00A51E78" w:rsidRDefault="00A51E78" w:rsidP="00A51E78">
            <w:r w:rsidRPr="00A51E78">
              <w:t>8.735479</w:t>
            </w:r>
          </w:p>
        </w:tc>
        <w:tc>
          <w:tcPr>
            <w:tcW w:w="960" w:type="dxa"/>
            <w:noWrap/>
            <w:hideMark/>
          </w:tcPr>
          <w:p w14:paraId="76CD4758" w14:textId="77777777" w:rsidR="00A51E78" w:rsidRPr="00A51E78" w:rsidRDefault="00A51E78" w:rsidP="00A51E78">
            <w:r w:rsidRPr="00A51E78">
              <w:t>7.748678</w:t>
            </w:r>
          </w:p>
        </w:tc>
        <w:tc>
          <w:tcPr>
            <w:tcW w:w="960" w:type="dxa"/>
            <w:noWrap/>
            <w:hideMark/>
          </w:tcPr>
          <w:p w14:paraId="3C370510" w14:textId="77777777" w:rsidR="00A51E78" w:rsidRPr="00A51E78" w:rsidRDefault="00A51E78" w:rsidP="00A51E78">
            <w:r w:rsidRPr="00A51E78">
              <w:t>7.275534</w:t>
            </w:r>
          </w:p>
        </w:tc>
        <w:tc>
          <w:tcPr>
            <w:tcW w:w="960" w:type="dxa"/>
            <w:noWrap/>
            <w:hideMark/>
          </w:tcPr>
          <w:p w14:paraId="25CA07A9" w14:textId="77777777" w:rsidR="00A51E78" w:rsidRPr="00A51E78" w:rsidRDefault="00A51E78" w:rsidP="00A51E78">
            <w:r w:rsidRPr="00A51E78">
              <w:t>8.106321</w:t>
            </w:r>
          </w:p>
        </w:tc>
        <w:tc>
          <w:tcPr>
            <w:tcW w:w="960" w:type="dxa"/>
            <w:noWrap/>
            <w:hideMark/>
          </w:tcPr>
          <w:p w14:paraId="5294B7DC" w14:textId="77777777" w:rsidR="00A51E78" w:rsidRPr="00A51E78" w:rsidRDefault="00A51E78" w:rsidP="00A51E78">
            <w:r w:rsidRPr="00A51E78">
              <w:t>9.283047</w:t>
            </w:r>
          </w:p>
        </w:tc>
        <w:tc>
          <w:tcPr>
            <w:tcW w:w="960" w:type="dxa"/>
            <w:noWrap/>
            <w:hideMark/>
          </w:tcPr>
          <w:p w14:paraId="2E5E481E" w14:textId="77777777" w:rsidR="00A51E78" w:rsidRPr="00A51E78" w:rsidRDefault="00A51E78" w:rsidP="00A51E78">
            <w:r w:rsidRPr="00A51E78">
              <w:t>7.52449</w:t>
            </w:r>
          </w:p>
        </w:tc>
        <w:tc>
          <w:tcPr>
            <w:tcW w:w="960" w:type="dxa"/>
            <w:noWrap/>
            <w:hideMark/>
          </w:tcPr>
          <w:p w14:paraId="72016E87" w14:textId="77777777" w:rsidR="00A51E78" w:rsidRPr="00A51E78" w:rsidRDefault="00A51E78" w:rsidP="00A51E78">
            <w:r w:rsidRPr="00A51E78">
              <w:t>6.798439</w:t>
            </w:r>
          </w:p>
        </w:tc>
      </w:tr>
      <w:tr w:rsidR="00A51E78" w:rsidRPr="00A51E78" w14:paraId="4C6EDA81" w14:textId="77777777" w:rsidTr="00A51E78">
        <w:trPr>
          <w:trHeight w:val="300"/>
        </w:trPr>
        <w:tc>
          <w:tcPr>
            <w:tcW w:w="960" w:type="dxa"/>
            <w:noWrap/>
            <w:hideMark/>
          </w:tcPr>
          <w:p w14:paraId="063AA6EA" w14:textId="77777777" w:rsidR="00A51E78" w:rsidRPr="00A51E78" w:rsidRDefault="00A51E78" w:rsidP="00A51E78">
            <w:r w:rsidRPr="00A51E78">
              <w:t>5.250506</w:t>
            </w:r>
          </w:p>
        </w:tc>
        <w:tc>
          <w:tcPr>
            <w:tcW w:w="960" w:type="dxa"/>
            <w:noWrap/>
            <w:hideMark/>
          </w:tcPr>
          <w:p w14:paraId="132225E5" w14:textId="77777777" w:rsidR="00A51E78" w:rsidRPr="00A51E78" w:rsidRDefault="00A51E78" w:rsidP="00A51E78">
            <w:r w:rsidRPr="00A51E78">
              <w:t>7.454568</w:t>
            </w:r>
          </w:p>
        </w:tc>
        <w:tc>
          <w:tcPr>
            <w:tcW w:w="960" w:type="dxa"/>
            <w:noWrap/>
            <w:hideMark/>
          </w:tcPr>
          <w:p w14:paraId="20146F3A" w14:textId="77777777" w:rsidR="00A51E78" w:rsidRPr="00A51E78" w:rsidRDefault="00A51E78" w:rsidP="00A51E78">
            <w:r w:rsidRPr="00A51E78">
              <w:t>6.625137</w:t>
            </w:r>
          </w:p>
        </w:tc>
        <w:tc>
          <w:tcPr>
            <w:tcW w:w="960" w:type="dxa"/>
            <w:noWrap/>
            <w:hideMark/>
          </w:tcPr>
          <w:p w14:paraId="4AFBBDEA" w14:textId="77777777" w:rsidR="00A51E78" w:rsidRPr="00A51E78" w:rsidRDefault="00A51E78" w:rsidP="00A51E78">
            <w:r w:rsidRPr="00A51E78">
              <w:t>6.903288</w:t>
            </w:r>
          </w:p>
        </w:tc>
        <w:tc>
          <w:tcPr>
            <w:tcW w:w="960" w:type="dxa"/>
            <w:noWrap/>
            <w:hideMark/>
          </w:tcPr>
          <w:p w14:paraId="36B19C8A" w14:textId="77777777" w:rsidR="00A51E78" w:rsidRPr="00A51E78" w:rsidRDefault="00A51E78" w:rsidP="00A51E78">
            <w:r w:rsidRPr="00A51E78">
              <w:t>2.65372</w:t>
            </w:r>
          </w:p>
        </w:tc>
        <w:tc>
          <w:tcPr>
            <w:tcW w:w="960" w:type="dxa"/>
            <w:noWrap/>
            <w:hideMark/>
          </w:tcPr>
          <w:p w14:paraId="56CF2E80" w14:textId="77777777" w:rsidR="00A51E78" w:rsidRPr="00A51E78" w:rsidRDefault="00A51E78" w:rsidP="00A51E78">
            <w:r w:rsidRPr="00A51E78">
              <w:t>6.246209</w:t>
            </w:r>
          </w:p>
        </w:tc>
        <w:tc>
          <w:tcPr>
            <w:tcW w:w="960" w:type="dxa"/>
            <w:noWrap/>
            <w:hideMark/>
          </w:tcPr>
          <w:p w14:paraId="6537D291" w14:textId="77777777" w:rsidR="00A51E78" w:rsidRPr="00A51E78" w:rsidRDefault="00A51E78" w:rsidP="00A51E78">
            <w:r w:rsidRPr="00A51E78">
              <w:t>5.79938</w:t>
            </w:r>
          </w:p>
        </w:tc>
        <w:tc>
          <w:tcPr>
            <w:tcW w:w="960" w:type="dxa"/>
            <w:noWrap/>
            <w:hideMark/>
          </w:tcPr>
          <w:p w14:paraId="2995FE5C" w14:textId="77777777" w:rsidR="00A51E78" w:rsidRPr="00A51E78" w:rsidRDefault="00A51E78" w:rsidP="00A51E78">
            <w:r w:rsidRPr="00A51E78">
              <w:t>4.815904</w:t>
            </w:r>
          </w:p>
        </w:tc>
        <w:tc>
          <w:tcPr>
            <w:tcW w:w="960" w:type="dxa"/>
            <w:noWrap/>
            <w:hideMark/>
          </w:tcPr>
          <w:p w14:paraId="7A4BE8A9" w14:textId="77777777" w:rsidR="00A51E78" w:rsidRPr="00A51E78" w:rsidRDefault="00A51E78" w:rsidP="00A51E78">
            <w:r w:rsidRPr="00A51E78">
              <w:t>7.682766</w:t>
            </w:r>
          </w:p>
        </w:tc>
        <w:tc>
          <w:tcPr>
            <w:tcW w:w="960" w:type="dxa"/>
            <w:noWrap/>
            <w:hideMark/>
          </w:tcPr>
          <w:p w14:paraId="4D29820C" w14:textId="77777777" w:rsidR="00A51E78" w:rsidRPr="00A51E78" w:rsidRDefault="00A51E78" w:rsidP="00A51E78">
            <w:r w:rsidRPr="00A51E78">
              <w:t>7.521964</w:t>
            </w:r>
          </w:p>
        </w:tc>
      </w:tr>
      <w:tr w:rsidR="00A51E78" w:rsidRPr="00A51E78" w14:paraId="7BD66F59" w14:textId="77777777" w:rsidTr="00A51E78">
        <w:trPr>
          <w:trHeight w:val="300"/>
        </w:trPr>
        <w:tc>
          <w:tcPr>
            <w:tcW w:w="960" w:type="dxa"/>
            <w:noWrap/>
            <w:hideMark/>
          </w:tcPr>
          <w:p w14:paraId="53C16007" w14:textId="77777777" w:rsidR="00A51E78" w:rsidRPr="00A51E78" w:rsidRDefault="00A51E78" w:rsidP="00A51E78">
            <w:r w:rsidRPr="00A51E78">
              <w:t>7.328059</w:t>
            </w:r>
          </w:p>
        </w:tc>
        <w:tc>
          <w:tcPr>
            <w:tcW w:w="960" w:type="dxa"/>
            <w:noWrap/>
            <w:hideMark/>
          </w:tcPr>
          <w:p w14:paraId="3C8DCC3A" w14:textId="77777777" w:rsidR="00A51E78" w:rsidRPr="00A51E78" w:rsidRDefault="00A51E78" w:rsidP="00A51E78">
            <w:r w:rsidRPr="00A51E78">
              <w:t>6.722762</w:t>
            </w:r>
          </w:p>
        </w:tc>
        <w:tc>
          <w:tcPr>
            <w:tcW w:w="960" w:type="dxa"/>
            <w:noWrap/>
            <w:hideMark/>
          </w:tcPr>
          <w:p w14:paraId="26E0A530" w14:textId="77777777" w:rsidR="00A51E78" w:rsidRPr="00A51E78" w:rsidRDefault="00A51E78" w:rsidP="00A51E78">
            <w:r w:rsidRPr="00A51E78">
              <w:t>8.119924</w:t>
            </w:r>
          </w:p>
        </w:tc>
        <w:tc>
          <w:tcPr>
            <w:tcW w:w="960" w:type="dxa"/>
            <w:noWrap/>
            <w:hideMark/>
          </w:tcPr>
          <w:p w14:paraId="132DED4B" w14:textId="77777777" w:rsidR="00A51E78" w:rsidRPr="00A51E78" w:rsidRDefault="00A51E78" w:rsidP="00A51E78">
            <w:r w:rsidRPr="00A51E78">
              <w:t>7.397246</w:t>
            </w:r>
          </w:p>
        </w:tc>
        <w:tc>
          <w:tcPr>
            <w:tcW w:w="960" w:type="dxa"/>
            <w:noWrap/>
            <w:hideMark/>
          </w:tcPr>
          <w:p w14:paraId="63F51B54" w14:textId="77777777" w:rsidR="00A51E78" w:rsidRPr="00A51E78" w:rsidRDefault="00A51E78" w:rsidP="00A51E78">
            <w:r w:rsidRPr="00A51E78">
              <w:t>7.76316</w:t>
            </w:r>
          </w:p>
        </w:tc>
        <w:tc>
          <w:tcPr>
            <w:tcW w:w="960" w:type="dxa"/>
            <w:noWrap/>
            <w:hideMark/>
          </w:tcPr>
          <w:p w14:paraId="4D26517D" w14:textId="77777777" w:rsidR="00A51E78" w:rsidRPr="00A51E78" w:rsidRDefault="00A51E78" w:rsidP="00A51E78">
            <w:r w:rsidRPr="00A51E78">
              <w:t>6.217737</w:t>
            </w:r>
          </w:p>
        </w:tc>
        <w:tc>
          <w:tcPr>
            <w:tcW w:w="960" w:type="dxa"/>
            <w:noWrap/>
            <w:hideMark/>
          </w:tcPr>
          <w:p w14:paraId="5210F86F" w14:textId="77777777" w:rsidR="00A51E78" w:rsidRPr="00A51E78" w:rsidRDefault="00A51E78" w:rsidP="00A51E78">
            <w:r w:rsidRPr="00A51E78">
              <w:t>6.738865</w:t>
            </w:r>
          </w:p>
        </w:tc>
        <w:tc>
          <w:tcPr>
            <w:tcW w:w="960" w:type="dxa"/>
            <w:noWrap/>
            <w:hideMark/>
          </w:tcPr>
          <w:p w14:paraId="701793DC" w14:textId="77777777" w:rsidR="00A51E78" w:rsidRPr="00A51E78" w:rsidRDefault="00A51E78" w:rsidP="00A51E78">
            <w:r w:rsidRPr="00A51E78">
              <w:t>5.758865</w:t>
            </w:r>
          </w:p>
        </w:tc>
        <w:tc>
          <w:tcPr>
            <w:tcW w:w="960" w:type="dxa"/>
            <w:noWrap/>
            <w:hideMark/>
          </w:tcPr>
          <w:p w14:paraId="53906172" w14:textId="77777777" w:rsidR="00A51E78" w:rsidRPr="00A51E78" w:rsidRDefault="00A51E78" w:rsidP="00A51E78">
            <w:r w:rsidRPr="00A51E78">
              <w:t>6.696798</w:t>
            </w:r>
          </w:p>
        </w:tc>
        <w:tc>
          <w:tcPr>
            <w:tcW w:w="960" w:type="dxa"/>
            <w:noWrap/>
            <w:hideMark/>
          </w:tcPr>
          <w:p w14:paraId="64F73C70" w14:textId="77777777" w:rsidR="00A51E78" w:rsidRPr="00A51E78" w:rsidRDefault="00A51E78" w:rsidP="00A51E78">
            <w:r w:rsidRPr="00A51E78">
              <w:t>2.704068</w:t>
            </w:r>
          </w:p>
        </w:tc>
      </w:tr>
      <w:tr w:rsidR="00A51E78" w:rsidRPr="00A51E78" w14:paraId="15676CE7" w14:textId="77777777" w:rsidTr="00A51E78">
        <w:trPr>
          <w:trHeight w:val="300"/>
        </w:trPr>
        <w:tc>
          <w:tcPr>
            <w:tcW w:w="960" w:type="dxa"/>
            <w:noWrap/>
            <w:hideMark/>
          </w:tcPr>
          <w:p w14:paraId="6C7AA14A" w14:textId="77777777" w:rsidR="00A51E78" w:rsidRPr="00A51E78" w:rsidRDefault="00A51E78" w:rsidP="00A51E78">
            <w:r w:rsidRPr="00A51E78">
              <w:t>5.587934</w:t>
            </w:r>
          </w:p>
        </w:tc>
        <w:tc>
          <w:tcPr>
            <w:tcW w:w="960" w:type="dxa"/>
            <w:noWrap/>
            <w:hideMark/>
          </w:tcPr>
          <w:p w14:paraId="378A8CBE" w14:textId="77777777" w:rsidR="00A51E78" w:rsidRPr="00A51E78" w:rsidRDefault="00A51E78" w:rsidP="00A51E78">
            <w:r w:rsidRPr="00A51E78">
              <w:t>4.317662</w:t>
            </w:r>
          </w:p>
        </w:tc>
        <w:tc>
          <w:tcPr>
            <w:tcW w:w="960" w:type="dxa"/>
            <w:noWrap/>
            <w:hideMark/>
          </w:tcPr>
          <w:p w14:paraId="59462E69" w14:textId="77777777" w:rsidR="00A51E78" w:rsidRPr="00A51E78" w:rsidRDefault="00A51E78" w:rsidP="00A51E78">
            <w:r w:rsidRPr="00A51E78">
              <w:t>7.550931</w:t>
            </w:r>
          </w:p>
        </w:tc>
        <w:tc>
          <w:tcPr>
            <w:tcW w:w="960" w:type="dxa"/>
            <w:noWrap/>
            <w:hideMark/>
          </w:tcPr>
          <w:p w14:paraId="746F66BB" w14:textId="77777777" w:rsidR="00A51E78" w:rsidRPr="00A51E78" w:rsidRDefault="00A51E78" w:rsidP="00A51E78">
            <w:r w:rsidRPr="00A51E78">
              <w:t>8.463739</w:t>
            </w:r>
          </w:p>
        </w:tc>
        <w:tc>
          <w:tcPr>
            <w:tcW w:w="960" w:type="dxa"/>
            <w:noWrap/>
            <w:hideMark/>
          </w:tcPr>
          <w:p w14:paraId="70C5060C" w14:textId="77777777" w:rsidR="00A51E78" w:rsidRPr="00A51E78" w:rsidRDefault="00A51E78" w:rsidP="00A51E78">
            <w:r w:rsidRPr="00A51E78">
              <w:t>3.948021</w:t>
            </w:r>
          </w:p>
        </w:tc>
        <w:tc>
          <w:tcPr>
            <w:tcW w:w="960" w:type="dxa"/>
            <w:noWrap/>
            <w:hideMark/>
          </w:tcPr>
          <w:p w14:paraId="5185ECC6" w14:textId="77777777" w:rsidR="00A51E78" w:rsidRPr="00A51E78" w:rsidRDefault="00A51E78" w:rsidP="00A51E78">
            <w:r w:rsidRPr="00A51E78">
              <w:t>4.565891</w:t>
            </w:r>
          </w:p>
        </w:tc>
        <w:tc>
          <w:tcPr>
            <w:tcW w:w="960" w:type="dxa"/>
            <w:noWrap/>
            <w:hideMark/>
          </w:tcPr>
          <w:p w14:paraId="19D94FDC" w14:textId="77777777" w:rsidR="00A51E78" w:rsidRPr="00A51E78" w:rsidRDefault="00A51E78" w:rsidP="00A51E78">
            <w:r w:rsidRPr="00A51E78">
              <w:t>6.627835</w:t>
            </w:r>
          </w:p>
        </w:tc>
        <w:tc>
          <w:tcPr>
            <w:tcW w:w="960" w:type="dxa"/>
            <w:noWrap/>
            <w:hideMark/>
          </w:tcPr>
          <w:p w14:paraId="40D95BED" w14:textId="77777777" w:rsidR="00A51E78" w:rsidRPr="00A51E78" w:rsidRDefault="00A51E78" w:rsidP="00A51E78">
            <w:r w:rsidRPr="00A51E78">
              <w:t>8.625179</w:t>
            </w:r>
          </w:p>
        </w:tc>
        <w:tc>
          <w:tcPr>
            <w:tcW w:w="960" w:type="dxa"/>
            <w:noWrap/>
            <w:hideMark/>
          </w:tcPr>
          <w:p w14:paraId="6DA864FE" w14:textId="77777777" w:rsidR="00A51E78" w:rsidRPr="00A51E78" w:rsidRDefault="00A51E78" w:rsidP="00A51E78">
            <w:r w:rsidRPr="00A51E78">
              <w:t>7.574794</w:t>
            </w:r>
          </w:p>
        </w:tc>
        <w:tc>
          <w:tcPr>
            <w:tcW w:w="960" w:type="dxa"/>
            <w:noWrap/>
            <w:hideMark/>
          </w:tcPr>
          <w:p w14:paraId="70375291" w14:textId="77777777" w:rsidR="00A51E78" w:rsidRPr="00A51E78" w:rsidRDefault="00A51E78" w:rsidP="00A51E78">
            <w:r w:rsidRPr="00A51E78">
              <w:t>7.436004</w:t>
            </w:r>
          </w:p>
        </w:tc>
      </w:tr>
      <w:tr w:rsidR="00A51E78" w:rsidRPr="00A51E78" w14:paraId="54007C7D" w14:textId="77777777" w:rsidTr="00A51E78">
        <w:trPr>
          <w:trHeight w:val="300"/>
        </w:trPr>
        <w:tc>
          <w:tcPr>
            <w:tcW w:w="960" w:type="dxa"/>
            <w:noWrap/>
            <w:hideMark/>
          </w:tcPr>
          <w:p w14:paraId="3BC9A6DF" w14:textId="77777777" w:rsidR="00A51E78" w:rsidRPr="00A51E78" w:rsidRDefault="00A51E78" w:rsidP="00A51E78">
            <w:pPr>
              <w:rPr>
                <w:b/>
                <w:bCs/>
              </w:rPr>
            </w:pPr>
            <w:r w:rsidRPr="00A51E78">
              <w:rPr>
                <w:b/>
                <w:bCs/>
              </w:rPr>
              <w:t>5.403305</w:t>
            </w:r>
          </w:p>
        </w:tc>
        <w:tc>
          <w:tcPr>
            <w:tcW w:w="960" w:type="dxa"/>
            <w:noWrap/>
            <w:hideMark/>
          </w:tcPr>
          <w:p w14:paraId="42138165" w14:textId="77777777" w:rsidR="00A51E78" w:rsidRPr="00A51E78" w:rsidRDefault="00A51E78" w:rsidP="00A51E78">
            <w:pPr>
              <w:rPr>
                <w:b/>
                <w:bCs/>
              </w:rPr>
            </w:pPr>
            <w:r w:rsidRPr="00A51E78">
              <w:rPr>
                <w:b/>
                <w:bCs/>
              </w:rPr>
              <w:t>7.018317</w:t>
            </w:r>
          </w:p>
        </w:tc>
        <w:tc>
          <w:tcPr>
            <w:tcW w:w="960" w:type="dxa"/>
            <w:noWrap/>
            <w:hideMark/>
          </w:tcPr>
          <w:p w14:paraId="0157C501" w14:textId="77777777" w:rsidR="00A51E78" w:rsidRPr="00A51E78" w:rsidRDefault="00A51E78" w:rsidP="00A51E78">
            <w:pPr>
              <w:rPr>
                <w:b/>
                <w:bCs/>
              </w:rPr>
            </w:pPr>
            <w:r w:rsidRPr="00A51E78">
              <w:rPr>
                <w:b/>
                <w:bCs/>
              </w:rPr>
              <w:t>6.205763</w:t>
            </w:r>
          </w:p>
        </w:tc>
        <w:tc>
          <w:tcPr>
            <w:tcW w:w="960" w:type="dxa"/>
            <w:noWrap/>
            <w:hideMark/>
          </w:tcPr>
          <w:p w14:paraId="1F2D6B84" w14:textId="77777777" w:rsidR="00A51E78" w:rsidRPr="00A51E78" w:rsidRDefault="00A51E78" w:rsidP="00A51E78">
            <w:pPr>
              <w:rPr>
                <w:b/>
                <w:bCs/>
              </w:rPr>
            </w:pPr>
            <w:r w:rsidRPr="00A51E78">
              <w:rPr>
                <w:b/>
                <w:bCs/>
              </w:rPr>
              <w:t>6.895872</w:t>
            </w:r>
          </w:p>
        </w:tc>
        <w:tc>
          <w:tcPr>
            <w:tcW w:w="960" w:type="dxa"/>
            <w:noWrap/>
            <w:hideMark/>
          </w:tcPr>
          <w:p w14:paraId="2C826A9E" w14:textId="77777777" w:rsidR="00A51E78" w:rsidRPr="00A51E78" w:rsidRDefault="00A51E78" w:rsidP="00A51E78">
            <w:pPr>
              <w:rPr>
                <w:b/>
                <w:bCs/>
              </w:rPr>
            </w:pPr>
            <w:r w:rsidRPr="00A51E78">
              <w:rPr>
                <w:b/>
                <w:bCs/>
              </w:rPr>
              <w:t>6.115042</w:t>
            </w:r>
          </w:p>
        </w:tc>
        <w:tc>
          <w:tcPr>
            <w:tcW w:w="960" w:type="dxa"/>
            <w:noWrap/>
            <w:hideMark/>
          </w:tcPr>
          <w:p w14:paraId="2240EF34" w14:textId="77777777" w:rsidR="00A51E78" w:rsidRPr="00A51E78" w:rsidRDefault="00A51E78" w:rsidP="00A51E78">
            <w:pPr>
              <w:rPr>
                <w:b/>
                <w:bCs/>
              </w:rPr>
            </w:pPr>
            <w:r w:rsidRPr="00A51E78">
              <w:rPr>
                <w:b/>
                <w:bCs/>
              </w:rPr>
              <w:t>6.84084</w:t>
            </w:r>
          </w:p>
        </w:tc>
        <w:tc>
          <w:tcPr>
            <w:tcW w:w="960" w:type="dxa"/>
            <w:noWrap/>
            <w:hideMark/>
          </w:tcPr>
          <w:p w14:paraId="302557C6" w14:textId="77777777" w:rsidR="00A51E78" w:rsidRPr="00A51E78" w:rsidRDefault="00A51E78" w:rsidP="00A51E78">
            <w:pPr>
              <w:rPr>
                <w:b/>
                <w:bCs/>
              </w:rPr>
            </w:pPr>
            <w:r w:rsidRPr="00A51E78">
              <w:rPr>
                <w:b/>
                <w:bCs/>
              </w:rPr>
              <w:t>6.884578</w:t>
            </w:r>
          </w:p>
        </w:tc>
        <w:tc>
          <w:tcPr>
            <w:tcW w:w="960" w:type="dxa"/>
            <w:noWrap/>
            <w:hideMark/>
          </w:tcPr>
          <w:p w14:paraId="23A519C4" w14:textId="77777777" w:rsidR="00A51E78" w:rsidRPr="00A51E78" w:rsidRDefault="00A51E78" w:rsidP="00A51E78">
            <w:pPr>
              <w:rPr>
                <w:b/>
                <w:bCs/>
              </w:rPr>
            </w:pPr>
            <w:r w:rsidRPr="00A51E78">
              <w:rPr>
                <w:b/>
                <w:bCs/>
              </w:rPr>
              <w:t>7.203253</w:t>
            </w:r>
          </w:p>
        </w:tc>
        <w:tc>
          <w:tcPr>
            <w:tcW w:w="960" w:type="dxa"/>
            <w:noWrap/>
            <w:hideMark/>
          </w:tcPr>
          <w:p w14:paraId="0FDA3355" w14:textId="77777777" w:rsidR="00A51E78" w:rsidRPr="00A51E78" w:rsidRDefault="00A51E78" w:rsidP="00A51E78">
            <w:pPr>
              <w:rPr>
                <w:b/>
                <w:bCs/>
              </w:rPr>
            </w:pPr>
            <w:r w:rsidRPr="00A51E78">
              <w:rPr>
                <w:b/>
                <w:bCs/>
              </w:rPr>
              <w:t>8.576064</w:t>
            </w:r>
          </w:p>
        </w:tc>
        <w:tc>
          <w:tcPr>
            <w:tcW w:w="960" w:type="dxa"/>
            <w:noWrap/>
            <w:hideMark/>
          </w:tcPr>
          <w:p w14:paraId="40F00BC6" w14:textId="77777777" w:rsidR="00A51E78" w:rsidRPr="00A51E78" w:rsidRDefault="00A51E78" w:rsidP="00A51E78">
            <w:pPr>
              <w:rPr>
                <w:b/>
                <w:bCs/>
              </w:rPr>
            </w:pPr>
            <w:r w:rsidRPr="00A51E78">
              <w:rPr>
                <w:b/>
                <w:bCs/>
              </w:rPr>
              <w:t>5.832056</w:t>
            </w:r>
          </w:p>
        </w:tc>
      </w:tr>
    </w:tbl>
    <w:p w14:paraId="7B5D2487" w14:textId="09C9B5FC" w:rsidR="00A51E78" w:rsidRDefault="00A51E78" w:rsidP="00DD05AD"/>
    <w:p w14:paraId="1A574C8E" w14:textId="7E9BF13C" w:rsidR="00A51E78" w:rsidRDefault="00A51E78" w:rsidP="00DD05AD">
      <w:r>
        <w:t>4</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3B42D7FD" w14:textId="77777777" w:rsidTr="00A51E78">
        <w:trPr>
          <w:trHeight w:val="300"/>
        </w:trPr>
        <w:tc>
          <w:tcPr>
            <w:tcW w:w="960" w:type="dxa"/>
            <w:noWrap/>
            <w:hideMark/>
          </w:tcPr>
          <w:p w14:paraId="3AB377A6" w14:textId="77777777" w:rsidR="00A51E78" w:rsidRPr="00A51E78" w:rsidRDefault="00A51E78" w:rsidP="00A51E78">
            <w:r w:rsidRPr="00A51E78">
              <w:t>Tx01</w:t>
            </w:r>
          </w:p>
        </w:tc>
        <w:tc>
          <w:tcPr>
            <w:tcW w:w="960" w:type="dxa"/>
            <w:noWrap/>
            <w:hideMark/>
          </w:tcPr>
          <w:p w14:paraId="1201E6B0" w14:textId="77777777" w:rsidR="00A51E78" w:rsidRPr="00A51E78" w:rsidRDefault="00A51E78" w:rsidP="00A51E78">
            <w:r w:rsidRPr="00A51E78">
              <w:t>Tx02</w:t>
            </w:r>
          </w:p>
        </w:tc>
        <w:tc>
          <w:tcPr>
            <w:tcW w:w="960" w:type="dxa"/>
            <w:noWrap/>
            <w:hideMark/>
          </w:tcPr>
          <w:p w14:paraId="6DFB9712" w14:textId="77777777" w:rsidR="00A51E78" w:rsidRPr="00A51E78" w:rsidRDefault="00A51E78" w:rsidP="00A51E78">
            <w:r w:rsidRPr="00A51E78">
              <w:t>Tx03</w:t>
            </w:r>
          </w:p>
        </w:tc>
        <w:tc>
          <w:tcPr>
            <w:tcW w:w="960" w:type="dxa"/>
            <w:noWrap/>
            <w:hideMark/>
          </w:tcPr>
          <w:p w14:paraId="67DF8306" w14:textId="77777777" w:rsidR="00A51E78" w:rsidRPr="00A51E78" w:rsidRDefault="00A51E78" w:rsidP="00A51E78">
            <w:r w:rsidRPr="00A51E78">
              <w:t>Tx04</w:t>
            </w:r>
          </w:p>
        </w:tc>
        <w:tc>
          <w:tcPr>
            <w:tcW w:w="960" w:type="dxa"/>
            <w:noWrap/>
            <w:hideMark/>
          </w:tcPr>
          <w:p w14:paraId="04B27631" w14:textId="77777777" w:rsidR="00A51E78" w:rsidRPr="00A51E78" w:rsidRDefault="00A51E78" w:rsidP="00A51E78">
            <w:r w:rsidRPr="00A51E78">
              <w:t>Tx05</w:t>
            </w:r>
          </w:p>
        </w:tc>
        <w:tc>
          <w:tcPr>
            <w:tcW w:w="960" w:type="dxa"/>
            <w:noWrap/>
            <w:hideMark/>
          </w:tcPr>
          <w:p w14:paraId="4D6CF6B0" w14:textId="77777777" w:rsidR="00A51E78" w:rsidRPr="00A51E78" w:rsidRDefault="00A51E78" w:rsidP="00A51E78">
            <w:r w:rsidRPr="00A51E78">
              <w:t>Tx06</w:t>
            </w:r>
          </w:p>
        </w:tc>
        <w:tc>
          <w:tcPr>
            <w:tcW w:w="960" w:type="dxa"/>
            <w:noWrap/>
            <w:hideMark/>
          </w:tcPr>
          <w:p w14:paraId="6840A350" w14:textId="77777777" w:rsidR="00A51E78" w:rsidRPr="00A51E78" w:rsidRDefault="00A51E78" w:rsidP="00A51E78">
            <w:r w:rsidRPr="00A51E78">
              <w:t>Tx07</w:t>
            </w:r>
          </w:p>
        </w:tc>
        <w:tc>
          <w:tcPr>
            <w:tcW w:w="960" w:type="dxa"/>
            <w:noWrap/>
            <w:hideMark/>
          </w:tcPr>
          <w:p w14:paraId="12C62B0D" w14:textId="77777777" w:rsidR="00A51E78" w:rsidRPr="00A51E78" w:rsidRDefault="00A51E78" w:rsidP="00A51E78">
            <w:r w:rsidRPr="00A51E78">
              <w:t>Tx08</w:t>
            </w:r>
          </w:p>
        </w:tc>
        <w:tc>
          <w:tcPr>
            <w:tcW w:w="960" w:type="dxa"/>
            <w:noWrap/>
            <w:hideMark/>
          </w:tcPr>
          <w:p w14:paraId="576E5648" w14:textId="77777777" w:rsidR="00A51E78" w:rsidRPr="00A51E78" w:rsidRDefault="00A51E78" w:rsidP="00A51E78">
            <w:r w:rsidRPr="00A51E78">
              <w:t>Tx09</w:t>
            </w:r>
          </w:p>
        </w:tc>
        <w:tc>
          <w:tcPr>
            <w:tcW w:w="960" w:type="dxa"/>
            <w:noWrap/>
            <w:hideMark/>
          </w:tcPr>
          <w:p w14:paraId="3EF0E9B7" w14:textId="77777777" w:rsidR="00A51E78" w:rsidRPr="00A51E78" w:rsidRDefault="00A51E78" w:rsidP="00A51E78">
            <w:r w:rsidRPr="00A51E78">
              <w:t>Tx10</w:t>
            </w:r>
          </w:p>
        </w:tc>
      </w:tr>
      <w:tr w:rsidR="00A51E78" w:rsidRPr="00A51E78" w14:paraId="1012D0A6" w14:textId="77777777" w:rsidTr="00A51E78">
        <w:trPr>
          <w:trHeight w:val="300"/>
        </w:trPr>
        <w:tc>
          <w:tcPr>
            <w:tcW w:w="960" w:type="dxa"/>
            <w:noWrap/>
            <w:hideMark/>
          </w:tcPr>
          <w:p w14:paraId="0E64DBD5" w14:textId="77777777" w:rsidR="00A51E78" w:rsidRPr="00A51E78" w:rsidRDefault="00A51E78" w:rsidP="00A51E78">
            <w:r w:rsidRPr="00A51E78">
              <w:t>5.822906</w:t>
            </w:r>
          </w:p>
        </w:tc>
        <w:tc>
          <w:tcPr>
            <w:tcW w:w="960" w:type="dxa"/>
            <w:noWrap/>
            <w:hideMark/>
          </w:tcPr>
          <w:p w14:paraId="4E522277" w14:textId="77777777" w:rsidR="00A51E78" w:rsidRPr="00A51E78" w:rsidRDefault="00A51E78" w:rsidP="00A51E78">
            <w:r w:rsidRPr="00A51E78">
              <w:t>8.017848</w:t>
            </w:r>
          </w:p>
        </w:tc>
        <w:tc>
          <w:tcPr>
            <w:tcW w:w="960" w:type="dxa"/>
            <w:noWrap/>
            <w:hideMark/>
          </w:tcPr>
          <w:p w14:paraId="40010FE3" w14:textId="77777777" w:rsidR="00A51E78" w:rsidRPr="00A51E78" w:rsidRDefault="00A51E78" w:rsidP="00A51E78">
            <w:r w:rsidRPr="00A51E78">
              <w:t>5.248173</w:t>
            </w:r>
          </w:p>
        </w:tc>
        <w:tc>
          <w:tcPr>
            <w:tcW w:w="960" w:type="dxa"/>
            <w:noWrap/>
            <w:hideMark/>
          </w:tcPr>
          <w:p w14:paraId="03CB5D72" w14:textId="77777777" w:rsidR="00A51E78" w:rsidRPr="00A51E78" w:rsidRDefault="00A51E78" w:rsidP="00A51E78">
            <w:r w:rsidRPr="00A51E78">
              <w:t>8.292215</w:t>
            </w:r>
          </w:p>
        </w:tc>
        <w:tc>
          <w:tcPr>
            <w:tcW w:w="960" w:type="dxa"/>
            <w:noWrap/>
            <w:hideMark/>
          </w:tcPr>
          <w:p w14:paraId="2BCC9A0F" w14:textId="77777777" w:rsidR="00A51E78" w:rsidRPr="00A51E78" w:rsidRDefault="00A51E78" w:rsidP="00A51E78">
            <w:r w:rsidRPr="00A51E78">
              <w:t>8.599189</w:t>
            </w:r>
          </w:p>
        </w:tc>
        <w:tc>
          <w:tcPr>
            <w:tcW w:w="960" w:type="dxa"/>
            <w:noWrap/>
            <w:hideMark/>
          </w:tcPr>
          <w:p w14:paraId="633EFB67" w14:textId="77777777" w:rsidR="00A51E78" w:rsidRPr="00A51E78" w:rsidRDefault="00A51E78" w:rsidP="00A51E78">
            <w:r w:rsidRPr="00A51E78">
              <w:t>6.616286</w:t>
            </w:r>
          </w:p>
        </w:tc>
        <w:tc>
          <w:tcPr>
            <w:tcW w:w="960" w:type="dxa"/>
            <w:noWrap/>
            <w:hideMark/>
          </w:tcPr>
          <w:p w14:paraId="023F82FA" w14:textId="77777777" w:rsidR="00A51E78" w:rsidRPr="00A51E78" w:rsidRDefault="00A51E78" w:rsidP="00A51E78">
            <w:r w:rsidRPr="00A51E78">
              <w:t>9.727232</w:t>
            </w:r>
          </w:p>
        </w:tc>
        <w:tc>
          <w:tcPr>
            <w:tcW w:w="960" w:type="dxa"/>
            <w:noWrap/>
            <w:hideMark/>
          </w:tcPr>
          <w:p w14:paraId="59905B27" w14:textId="77777777" w:rsidR="00A51E78" w:rsidRPr="00A51E78" w:rsidRDefault="00A51E78" w:rsidP="00A51E78">
            <w:r w:rsidRPr="00A51E78">
              <w:t>7.904948</w:t>
            </w:r>
          </w:p>
        </w:tc>
        <w:tc>
          <w:tcPr>
            <w:tcW w:w="960" w:type="dxa"/>
            <w:noWrap/>
            <w:hideMark/>
          </w:tcPr>
          <w:p w14:paraId="1205D910" w14:textId="77777777" w:rsidR="00A51E78" w:rsidRPr="00A51E78" w:rsidRDefault="00A51E78" w:rsidP="00A51E78">
            <w:r w:rsidRPr="00A51E78">
              <w:t>54.78347</w:t>
            </w:r>
          </w:p>
        </w:tc>
        <w:tc>
          <w:tcPr>
            <w:tcW w:w="960" w:type="dxa"/>
            <w:noWrap/>
            <w:hideMark/>
          </w:tcPr>
          <w:p w14:paraId="056508E4" w14:textId="77777777" w:rsidR="00A51E78" w:rsidRPr="00A51E78" w:rsidRDefault="00A51E78" w:rsidP="00A51E78">
            <w:r w:rsidRPr="00A51E78">
              <w:t>4.863864</w:t>
            </w:r>
          </w:p>
        </w:tc>
      </w:tr>
      <w:tr w:rsidR="00A51E78" w:rsidRPr="00A51E78" w14:paraId="1030BC69" w14:textId="77777777" w:rsidTr="00A51E78">
        <w:trPr>
          <w:trHeight w:val="300"/>
        </w:trPr>
        <w:tc>
          <w:tcPr>
            <w:tcW w:w="960" w:type="dxa"/>
            <w:noWrap/>
            <w:hideMark/>
          </w:tcPr>
          <w:p w14:paraId="3CDB1E29" w14:textId="77777777" w:rsidR="00A51E78" w:rsidRPr="00A51E78" w:rsidRDefault="00A51E78" w:rsidP="00A51E78">
            <w:r w:rsidRPr="00A51E78">
              <w:t>5.457295</w:t>
            </w:r>
          </w:p>
        </w:tc>
        <w:tc>
          <w:tcPr>
            <w:tcW w:w="960" w:type="dxa"/>
            <w:noWrap/>
            <w:hideMark/>
          </w:tcPr>
          <w:p w14:paraId="3D20EB07" w14:textId="77777777" w:rsidR="00A51E78" w:rsidRPr="00A51E78" w:rsidRDefault="00A51E78" w:rsidP="00A51E78">
            <w:r w:rsidRPr="00A51E78">
              <w:t>8.287573</w:t>
            </w:r>
          </w:p>
        </w:tc>
        <w:tc>
          <w:tcPr>
            <w:tcW w:w="960" w:type="dxa"/>
            <w:noWrap/>
            <w:hideMark/>
          </w:tcPr>
          <w:p w14:paraId="32E5471B" w14:textId="77777777" w:rsidR="00A51E78" w:rsidRPr="00A51E78" w:rsidRDefault="00A51E78" w:rsidP="00A51E78">
            <w:r w:rsidRPr="00A51E78">
              <w:t>6.890059</w:t>
            </w:r>
          </w:p>
        </w:tc>
        <w:tc>
          <w:tcPr>
            <w:tcW w:w="960" w:type="dxa"/>
            <w:noWrap/>
            <w:hideMark/>
          </w:tcPr>
          <w:p w14:paraId="20E5AF4D" w14:textId="77777777" w:rsidR="00A51E78" w:rsidRPr="00A51E78" w:rsidRDefault="00A51E78" w:rsidP="00A51E78">
            <w:r w:rsidRPr="00A51E78">
              <w:t>3.286249</w:t>
            </w:r>
          </w:p>
        </w:tc>
        <w:tc>
          <w:tcPr>
            <w:tcW w:w="960" w:type="dxa"/>
            <w:noWrap/>
            <w:hideMark/>
          </w:tcPr>
          <w:p w14:paraId="2682E44E" w14:textId="77777777" w:rsidR="00A51E78" w:rsidRPr="00A51E78" w:rsidRDefault="00A51E78" w:rsidP="00A51E78">
            <w:r w:rsidRPr="00A51E78">
              <w:t>5.838061</w:t>
            </w:r>
          </w:p>
        </w:tc>
        <w:tc>
          <w:tcPr>
            <w:tcW w:w="960" w:type="dxa"/>
            <w:noWrap/>
            <w:hideMark/>
          </w:tcPr>
          <w:p w14:paraId="067D5B2F" w14:textId="77777777" w:rsidR="00A51E78" w:rsidRPr="00A51E78" w:rsidRDefault="00A51E78" w:rsidP="00A51E78">
            <w:r w:rsidRPr="00A51E78">
              <w:t>7.876121</w:t>
            </w:r>
          </w:p>
        </w:tc>
        <w:tc>
          <w:tcPr>
            <w:tcW w:w="960" w:type="dxa"/>
            <w:noWrap/>
            <w:hideMark/>
          </w:tcPr>
          <w:p w14:paraId="121FBB32" w14:textId="77777777" w:rsidR="00A51E78" w:rsidRPr="00A51E78" w:rsidRDefault="00A51E78" w:rsidP="00A51E78">
            <w:r w:rsidRPr="00A51E78">
              <w:t>6.945701</w:t>
            </w:r>
          </w:p>
        </w:tc>
        <w:tc>
          <w:tcPr>
            <w:tcW w:w="960" w:type="dxa"/>
            <w:noWrap/>
            <w:hideMark/>
          </w:tcPr>
          <w:p w14:paraId="665D2B94" w14:textId="77777777" w:rsidR="00A51E78" w:rsidRPr="00A51E78" w:rsidRDefault="00A51E78" w:rsidP="00A51E78">
            <w:r w:rsidRPr="00A51E78">
              <w:t>5.506504</w:t>
            </w:r>
          </w:p>
        </w:tc>
        <w:tc>
          <w:tcPr>
            <w:tcW w:w="960" w:type="dxa"/>
            <w:noWrap/>
            <w:hideMark/>
          </w:tcPr>
          <w:p w14:paraId="1F5DB25F" w14:textId="77777777" w:rsidR="00A51E78" w:rsidRPr="00A51E78" w:rsidRDefault="00A51E78" w:rsidP="00A51E78">
            <w:r w:rsidRPr="00A51E78">
              <w:t>5.235159</w:t>
            </w:r>
          </w:p>
        </w:tc>
        <w:tc>
          <w:tcPr>
            <w:tcW w:w="960" w:type="dxa"/>
            <w:noWrap/>
            <w:hideMark/>
          </w:tcPr>
          <w:p w14:paraId="6890A5AD" w14:textId="77777777" w:rsidR="00A51E78" w:rsidRPr="00A51E78" w:rsidRDefault="00A51E78" w:rsidP="00A51E78">
            <w:r w:rsidRPr="00A51E78">
              <w:t>6.883044</w:t>
            </w:r>
          </w:p>
        </w:tc>
      </w:tr>
      <w:tr w:rsidR="00A51E78" w:rsidRPr="00A51E78" w14:paraId="1B9332C7" w14:textId="77777777" w:rsidTr="00A51E78">
        <w:trPr>
          <w:trHeight w:val="300"/>
        </w:trPr>
        <w:tc>
          <w:tcPr>
            <w:tcW w:w="960" w:type="dxa"/>
            <w:noWrap/>
            <w:hideMark/>
          </w:tcPr>
          <w:p w14:paraId="38B8C476" w14:textId="77777777" w:rsidR="00A51E78" w:rsidRPr="00A51E78" w:rsidRDefault="00A51E78" w:rsidP="00A51E78">
            <w:r w:rsidRPr="00A51E78">
              <w:t>4.406671</w:t>
            </w:r>
          </w:p>
        </w:tc>
        <w:tc>
          <w:tcPr>
            <w:tcW w:w="960" w:type="dxa"/>
            <w:noWrap/>
            <w:hideMark/>
          </w:tcPr>
          <w:p w14:paraId="2355C52D" w14:textId="77777777" w:rsidR="00A51E78" w:rsidRPr="00A51E78" w:rsidRDefault="00A51E78" w:rsidP="00A51E78">
            <w:r w:rsidRPr="00A51E78">
              <w:t>7.213728</w:t>
            </w:r>
          </w:p>
        </w:tc>
        <w:tc>
          <w:tcPr>
            <w:tcW w:w="960" w:type="dxa"/>
            <w:noWrap/>
            <w:hideMark/>
          </w:tcPr>
          <w:p w14:paraId="2C7A0ED0" w14:textId="77777777" w:rsidR="00A51E78" w:rsidRPr="00A51E78" w:rsidRDefault="00A51E78" w:rsidP="00A51E78">
            <w:r w:rsidRPr="00A51E78">
              <w:t>6.774234</w:t>
            </w:r>
          </w:p>
        </w:tc>
        <w:tc>
          <w:tcPr>
            <w:tcW w:w="960" w:type="dxa"/>
            <w:noWrap/>
            <w:hideMark/>
          </w:tcPr>
          <w:p w14:paraId="619715A1" w14:textId="77777777" w:rsidR="00A51E78" w:rsidRPr="00A51E78" w:rsidRDefault="00A51E78" w:rsidP="00A51E78">
            <w:r w:rsidRPr="00A51E78">
              <w:t>8.370515</w:t>
            </w:r>
          </w:p>
        </w:tc>
        <w:tc>
          <w:tcPr>
            <w:tcW w:w="960" w:type="dxa"/>
            <w:noWrap/>
            <w:hideMark/>
          </w:tcPr>
          <w:p w14:paraId="7C25BA0B" w14:textId="77777777" w:rsidR="00A51E78" w:rsidRPr="00A51E78" w:rsidRDefault="00A51E78" w:rsidP="00A51E78">
            <w:r w:rsidRPr="00A51E78">
              <w:t>6.560616</w:t>
            </w:r>
          </w:p>
        </w:tc>
        <w:tc>
          <w:tcPr>
            <w:tcW w:w="960" w:type="dxa"/>
            <w:noWrap/>
            <w:hideMark/>
          </w:tcPr>
          <w:p w14:paraId="4E5F422A" w14:textId="77777777" w:rsidR="00A51E78" w:rsidRPr="00A51E78" w:rsidRDefault="00A51E78" w:rsidP="00A51E78">
            <w:r w:rsidRPr="00A51E78">
              <w:t>7.390243</w:t>
            </w:r>
          </w:p>
        </w:tc>
        <w:tc>
          <w:tcPr>
            <w:tcW w:w="960" w:type="dxa"/>
            <w:noWrap/>
            <w:hideMark/>
          </w:tcPr>
          <w:p w14:paraId="377A1D00" w14:textId="77777777" w:rsidR="00A51E78" w:rsidRPr="00A51E78" w:rsidRDefault="00A51E78" w:rsidP="00A51E78">
            <w:r w:rsidRPr="00A51E78">
              <w:t>7.42347</w:t>
            </w:r>
          </w:p>
        </w:tc>
        <w:tc>
          <w:tcPr>
            <w:tcW w:w="960" w:type="dxa"/>
            <w:noWrap/>
            <w:hideMark/>
          </w:tcPr>
          <w:p w14:paraId="62B75760" w14:textId="77777777" w:rsidR="00A51E78" w:rsidRPr="00A51E78" w:rsidRDefault="00A51E78" w:rsidP="00A51E78">
            <w:r w:rsidRPr="00A51E78">
              <w:t>6.755829</w:t>
            </w:r>
          </w:p>
        </w:tc>
        <w:tc>
          <w:tcPr>
            <w:tcW w:w="960" w:type="dxa"/>
            <w:noWrap/>
            <w:hideMark/>
          </w:tcPr>
          <w:p w14:paraId="2E9FD791" w14:textId="77777777" w:rsidR="00A51E78" w:rsidRPr="00A51E78" w:rsidRDefault="00A51E78" w:rsidP="00A51E78">
            <w:r w:rsidRPr="00A51E78">
              <w:t>6.296909</w:t>
            </w:r>
          </w:p>
        </w:tc>
        <w:tc>
          <w:tcPr>
            <w:tcW w:w="960" w:type="dxa"/>
            <w:noWrap/>
            <w:hideMark/>
          </w:tcPr>
          <w:p w14:paraId="451D9969" w14:textId="77777777" w:rsidR="00A51E78" w:rsidRPr="00A51E78" w:rsidRDefault="00A51E78" w:rsidP="00A51E78">
            <w:r w:rsidRPr="00A51E78">
              <w:t>8.256539</w:t>
            </w:r>
          </w:p>
        </w:tc>
      </w:tr>
      <w:tr w:rsidR="00A51E78" w:rsidRPr="00A51E78" w14:paraId="13BD9629" w14:textId="77777777" w:rsidTr="00A51E78">
        <w:trPr>
          <w:trHeight w:val="300"/>
        </w:trPr>
        <w:tc>
          <w:tcPr>
            <w:tcW w:w="960" w:type="dxa"/>
            <w:noWrap/>
            <w:hideMark/>
          </w:tcPr>
          <w:p w14:paraId="790FC9C4" w14:textId="77777777" w:rsidR="00A51E78" w:rsidRPr="00A51E78" w:rsidRDefault="00A51E78" w:rsidP="00A51E78">
            <w:r w:rsidRPr="00A51E78">
              <w:t>4.173291</w:t>
            </w:r>
          </w:p>
        </w:tc>
        <w:tc>
          <w:tcPr>
            <w:tcW w:w="960" w:type="dxa"/>
            <w:noWrap/>
            <w:hideMark/>
          </w:tcPr>
          <w:p w14:paraId="6DBC5D5C" w14:textId="77777777" w:rsidR="00A51E78" w:rsidRPr="00A51E78" w:rsidRDefault="00A51E78" w:rsidP="00A51E78">
            <w:r w:rsidRPr="00A51E78">
              <w:t>7.607869</w:t>
            </w:r>
          </w:p>
        </w:tc>
        <w:tc>
          <w:tcPr>
            <w:tcW w:w="960" w:type="dxa"/>
            <w:noWrap/>
            <w:hideMark/>
          </w:tcPr>
          <w:p w14:paraId="6E5687AF" w14:textId="77777777" w:rsidR="00A51E78" w:rsidRPr="00A51E78" w:rsidRDefault="00A51E78" w:rsidP="00A51E78">
            <w:r w:rsidRPr="00A51E78">
              <w:t>2.301876</w:t>
            </w:r>
          </w:p>
        </w:tc>
        <w:tc>
          <w:tcPr>
            <w:tcW w:w="960" w:type="dxa"/>
            <w:noWrap/>
            <w:hideMark/>
          </w:tcPr>
          <w:p w14:paraId="08A028C2" w14:textId="77777777" w:rsidR="00A51E78" w:rsidRPr="00A51E78" w:rsidRDefault="00A51E78" w:rsidP="00A51E78">
            <w:r w:rsidRPr="00A51E78">
              <w:t>7.186669</w:t>
            </w:r>
          </w:p>
        </w:tc>
        <w:tc>
          <w:tcPr>
            <w:tcW w:w="960" w:type="dxa"/>
            <w:noWrap/>
            <w:hideMark/>
          </w:tcPr>
          <w:p w14:paraId="03484869" w14:textId="77777777" w:rsidR="00A51E78" w:rsidRPr="00A51E78" w:rsidRDefault="00A51E78" w:rsidP="00A51E78">
            <w:r w:rsidRPr="00A51E78">
              <w:t>3.440693</w:t>
            </w:r>
          </w:p>
        </w:tc>
        <w:tc>
          <w:tcPr>
            <w:tcW w:w="960" w:type="dxa"/>
            <w:noWrap/>
            <w:hideMark/>
          </w:tcPr>
          <w:p w14:paraId="070EA4E3" w14:textId="77777777" w:rsidR="00A51E78" w:rsidRPr="00A51E78" w:rsidRDefault="00A51E78" w:rsidP="00A51E78">
            <w:r w:rsidRPr="00A51E78">
              <w:t>7.670536</w:t>
            </w:r>
          </w:p>
        </w:tc>
        <w:tc>
          <w:tcPr>
            <w:tcW w:w="960" w:type="dxa"/>
            <w:noWrap/>
            <w:hideMark/>
          </w:tcPr>
          <w:p w14:paraId="57D8498B" w14:textId="77777777" w:rsidR="00A51E78" w:rsidRPr="00A51E78" w:rsidRDefault="00A51E78" w:rsidP="00A51E78">
            <w:r w:rsidRPr="00A51E78">
              <w:t>5.957095</w:t>
            </w:r>
          </w:p>
        </w:tc>
        <w:tc>
          <w:tcPr>
            <w:tcW w:w="960" w:type="dxa"/>
            <w:noWrap/>
            <w:hideMark/>
          </w:tcPr>
          <w:p w14:paraId="1F8A495B" w14:textId="77777777" w:rsidR="00A51E78" w:rsidRPr="00A51E78" w:rsidRDefault="00A51E78" w:rsidP="00A51E78">
            <w:r w:rsidRPr="00A51E78">
              <w:t>7.241796</w:t>
            </w:r>
          </w:p>
        </w:tc>
        <w:tc>
          <w:tcPr>
            <w:tcW w:w="960" w:type="dxa"/>
            <w:noWrap/>
            <w:hideMark/>
          </w:tcPr>
          <w:p w14:paraId="172CF9E2" w14:textId="77777777" w:rsidR="00A51E78" w:rsidRPr="00A51E78" w:rsidRDefault="00A51E78" w:rsidP="00A51E78">
            <w:r w:rsidRPr="00A51E78">
              <w:t>8.112987</w:t>
            </w:r>
          </w:p>
        </w:tc>
        <w:tc>
          <w:tcPr>
            <w:tcW w:w="960" w:type="dxa"/>
            <w:noWrap/>
            <w:hideMark/>
          </w:tcPr>
          <w:p w14:paraId="337B1411" w14:textId="77777777" w:rsidR="00A51E78" w:rsidRPr="00A51E78" w:rsidRDefault="00A51E78" w:rsidP="00A51E78">
            <w:r w:rsidRPr="00A51E78">
              <w:t>1.602612</w:t>
            </w:r>
          </w:p>
        </w:tc>
      </w:tr>
      <w:tr w:rsidR="00A51E78" w:rsidRPr="00A51E78" w14:paraId="1CDBD8A3" w14:textId="77777777" w:rsidTr="00A51E78">
        <w:trPr>
          <w:trHeight w:val="300"/>
        </w:trPr>
        <w:tc>
          <w:tcPr>
            <w:tcW w:w="960" w:type="dxa"/>
            <w:noWrap/>
            <w:hideMark/>
          </w:tcPr>
          <w:p w14:paraId="6B366F65" w14:textId="77777777" w:rsidR="00A51E78" w:rsidRPr="00A51E78" w:rsidRDefault="00A51E78" w:rsidP="00A51E78">
            <w:r w:rsidRPr="00A51E78">
              <w:t>5.114192</w:t>
            </w:r>
          </w:p>
        </w:tc>
        <w:tc>
          <w:tcPr>
            <w:tcW w:w="960" w:type="dxa"/>
            <w:noWrap/>
            <w:hideMark/>
          </w:tcPr>
          <w:p w14:paraId="225C60FE" w14:textId="77777777" w:rsidR="00A51E78" w:rsidRPr="00A51E78" w:rsidRDefault="00A51E78" w:rsidP="00A51E78">
            <w:r w:rsidRPr="00A51E78">
              <w:t>7.733366</w:t>
            </w:r>
          </w:p>
        </w:tc>
        <w:tc>
          <w:tcPr>
            <w:tcW w:w="960" w:type="dxa"/>
            <w:noWrap/>
            <w:hideMark/>
          </w:tcPr>
          <w:p w14:paraId="4D01A7F2" w14:textId="77777777" w:rsidR="00A51E78" w:rsidRPr="00A51E78" w:rsidRDefault="00A51E78" w:rsidP="00A51E78">
            <w:r w:rsidRPr="00A51E78">
              <w:t>6.767712</w:t>
            </w:r>
          </w:p>
        </w:tc>
        <w:tc>
          <w:tcPr>
            <w:tcW w:w="960" w:type="dxa"/>
            <w:noWrap/>
            <w:hideMark/>
          </w:tcPr>
          <w:p w14:paraId="5394C72E" w14:textId="77777777" w:rsidR="00A51E78" w:rsidRPr="00A51E78" w:rsidRDefault="00A51E78" w:rsidP="00A51E78">
            <w:r w:rsidRPr="00A51E78">
              <w:t>7.190757</w:t>
            </w:r>
          </w:p>
        </w:tc>
        <w:tc>
          <w:tcPr>
            <w:tcW w:w="960" w:type="dxa"/>
            <w:noWrap/>
            <w:hideMark/>
          </w:tcPr>
          <w:p w14:paraId="0DAA0881" w14:textId="77777777" w:rsidR="00A51E78" w:rsidRPr="00A51E78" w:rsidRDefault="00A51E78" w:rsidP="00A51E78">
            <w:r w:rsidRPr="00A51E78">
              <w:t>7.371987</w:t>
            </w:r>
          </w:p>
        </w:tc>
        <w:tc>
          <w:tcPr>
            <w:tcW w:w="960" w:type="dxa"/>
            <w:noWrap/>
            <w:hideMark/>
          </w:tcPr>
          <w:p w14:paraId="4F14F9B4" w14:textId="77777777" w:rsidR="00A51E78" w:rsidRPr="00A51E78" w:rsidRDefault="00A51E78" w:rsidP="00A51E78">
            <w:r w:rsidRPr="00A51E78">
              <w:t>7.169365</w:t>
            </w:r>
          </w:p>
        </w:tc>
        <w:tc>
          <w:tcPr>
            <w:tcW w:w="960" w:type="dxa"/>
            <w:noWrap/>
            <w:hideMark/>
          </w:tcPr>
          <w:p w14:paraId="72BC5B1C" w14:textId="77777777" w:rsidR="00A51E78" w:rsidRPr="00A51E78" w:rsidRDefault="00A51E78" w:rsidP="00A51E78">
            <w:r w:rsidRPr="00A51E78">
              <w:t>8.827859</w:t>
            </w:r>
          </w:p>
        </w:tc>
        <w:tc>
          <w:tcPr>
            <w:tcW w:w="960" w:type="dxa"/>
            <w:noWrap/>
            <w:hideMark/>
          </w:tcPr>
          <w:p w14:paraId="3F003084" w14:textId="77777777" w:rsidR="00A51E78" w:rsidRPr="00A51E78" w:rsidRDefault="00A51E78" w:rsidP="00A51E78">
            <w:r w:rsidRPr="00A51E78">
              <w:t>9.632614</w:t>
            </w:r>
          </w:p>
        </w:tc>
        <w:tc>
          <w:tcPr>
            <w:tcW w:w="960" w:type="dxa"/>
            <w:noWrap/>
            <w:hideMark/>
          </w:tcPr>
          <w:p w14:paraId="05520ECD" w14:textId="77777777" w:rsidR="00A51E78" w:rsidRPr="00A51E78" w:rsidRDefault="00A51E78" w:rsidP="00A51E78">
            <w:r w:rsidRPr="00A51E78">
              <w:t>4.560715</w:t>
            </w:r>
          </w:p>
        </w:tc>
        <w:tc>
          <w:tcPr>
            <w:tcW w:w="960" w:type="dxa"/>
            <w:noWrap/>
            <w:hideMark/>
          </w:tcPr>
          <w:p w14:paraId="380E6F97" w14:textId="77777777" w:rsidR="00A51E78" w:rsidRPr="00A51E78" w:rsidRDefault="00A51E78" w:rsidP="00A51E78">
            <w:r w:rsidRPr="00A51E78">
              <w:t>5.958545</w:t>
            </w:r>
          </w:p>
        </w:tc>
      </w:tr>
      <w:tr w:rsidR="00A51E78" w:rsidRPr="00A51E78" w14:paraId="2D67E49F" w14:textId="77777777" w:rsidTr="00A51E78">
        <w:trPr>
          <w:trHeight w:val="300"/>
        </w:trPr>
        <w:tc>
          <w:tcPr>
            <w:tcW w:w="960" w:type="dxa"/>
            <w:noWrap/>
            <w:hideMark/>
          </w:tcPr>
          <w:p w14:paraId="3912A474" w14:textId="77777777" w:rsidR="00A51E78" w:rsidRPr="00A51E78" w:rsidRDefault="00A51E78" w:rsidP="00A51E78">
            <w:r w:rsidRPr="00A51E78">
              <w:t>6.318377</w:t>
            </w:r>
          </w:p>
        </w:tc>
        <w:tc>
          <w:tcPr>
            <w:tcW w:w="960" w:type="dxa"/>
            <w:noWrap/>
            <w:hideMark/>
          </w:tcPr>
          <w:p w14:paraId="1B3BDBAC" w14:textId="77777777" w:rsidR="00A51E78" w:rsidRPr="00A51E78" w:rsidRDefault="00A51E78" w:rsidP="00A51E78">
            <w:r w:rsidRPr="00A51E78">
              <w:t>5.938529</w:t>
            </w:r>
          </w:p>
        </w:tc>
        <w:tc>
          <w:tcPr>
            <w:tcW w:w="960" w:type="dxa"/>
            <w:noWrap/>
            <w:hideMark/>
          </w:tcPr>
          <w:p w14:paraId="62670DAE" w14:textId="77777777" w:rsidR="00A51E78" w:rsidRPr="00A51E78" w:rsidRDefault="00A51E78" w:rsidP="00A51E78">
            <w:r w:rsidRPr="00A51E78">
              <w:t>2.746037</w:t>
            </w:r>
          </w:p>
        </w:tc>
        <w:tc>
          <w:tcPr>
            <w:tcW w:w="960" w:type="dxa"/>
            <w:noWrap/>
            <w:hideMark/>
          </w:tcPr>
          <w:p w14:paraId="2684AEE5" w14:textId="77777777" w:rsidR="00A51E78" w:rsidRPr="00A51E78" w:rsidRDefault="00A51E78" w:rsidP="00A51E78">
            <w:r w:rsidRPr="00A51E78">
              <w:t>5.112204</w:t>
            </w:r>
          </w:p>
        </w:tc>
        <w:tc>
          <w:tcPr>
            <w:tcW w:w="960" w:type="dxa"/>
            <w:noWrap/>
            <w:hideMark/>
          </w:tcPr>
          <w:p w14:paraId="4B364322" w14:textId="77777777" w:rsidR="00A51E78" w:rsidRPr="00A51E78" w:rsidRDefault="00A51E78" w:rsidP="00A51E78">
            <w:r w:rsidRPr="00A51E78">
              <w:t>7.212116</w:t>
            </w:r>
          </w:p>
        </w:tc>
        <w:tc>
          <w:tcPr>
            <w:tcW w:w="960" w:type="dxa"/>
            <w:noWrap/>
            <w:hideMark/>
          </w:tcPr>
          <w:p w14:paraId="7BBA552D" w14:textId="77777777" w:rsidR="00A51E78" w:rsidRPr="00A51E78" w:rsidRDefault="00A51E78" w:rsidP="00A51E78">
            <w:r w:rsidRPr="00A51E78">
              <w:t>6.82524</w:t>
            </w:r>
          </w:p>
        </w:tc>
        <w:tc>
          <w:tcPr>
            <w:tcW w:w="960" w:type="dxa"/>
            <w:noWrap/>
            <w:hideMark/>
          </w:tcPr>
          <w:p w14:paraId="366299C8" w14:textId="77777777" w:rsidR="00A51E78" w:rsidRPr="00A51E78" w:rsidRDefault="00A51E78" w:rsidP="00A51E78">
            <w:r w:rsidRPr="00A51E78">
              <w:t>5.294338</w:t>
            </w:r>
          </w:p>
        </w:tc>
        <w:tc>
          <w:tcPr>
            <w:tcW w:w="960" w:type="dxa"/>
            <w:noWrap/>
            <w:hideMark/>
          </w:tcPr>
          <w:p w14:paraId="7FB26000" w14:textId="77777777" w:rsidR="00A51E78" w:rsidRPr="00A51E78" w:rsidRDefault="00A51E78" w:rsidP="00A51E78">
            <w:r w:rsidRPr="00A51E78">
              <w:t>7.901724</w:t>
            </w:r>
          </w:p>
        </w:tc>
        <w:tc>
          <w:tcPr>
            <w:tcW w:w="960" w:type="dxa"/>
            <w:noWrap/>
            <w:hideMark/>
          </w:tcPr>
          <w:p w14:paraId="7919D1BD" w14:textId="77777777" w:rsidR="00A51E78" w:rsidRPr="00A51E78" w:rsidRDefault="00A51E78" w:rsidP="00A51E78">
            <w:r w:rsidRPr="00A51E78">
              <w:t>6.518297</w:t>
            </w:r>
          </w:p>
        </w:tc>
        <w:tc>
          <w:tcPr>
            <w:tcW w:w="960" w:type="dxa"/>
            <w:noWrap/>
            <w:hideMark/>
          </w:tcPr>
          <w:p w14:paraId="6E9035AB" w14:textId="77777777" w:rsidR="00A51E78" w:rsidRPr="00A51E78" w:rsidRDefault="00A51E78" w:rsidP="00A51E78">
            <w:r w:rsidRPr="00A51E78">
              <w:t>6.811145</w:t>
            </w:r>
          </w:p>
        </w:tc>
      </w:tr>
      <w:tr w:rsidR="00A51E78" w:rsidRPr="00A51E78" w14:paraId="2220BEB3" w14:textId="77777777" w:rsidTr="00A51E78">
        <w:trPr>
          <w:trHeight w:val="300"/>
        </w:trPr>
        <w:tc>
          <w:tcPr>
            <w:tcW w:w="960" w:type="dxa"/>
            <w:noWrap/>
            <w:hideMark/>
          </w:tcPr>
          <w:p w14:paraId="05BA7936" w14:textId="77777777" w:rsidR="00A51E78" w:rsidRPr="00A51E78" w:rsidRDefault="00A51E78" w:rsidP="00A51E78">
            <w:r w:rsidRPr="00A51E78">
              <w:t>4.686221</w:t>
            </w:r>
          </w:p>
        </w:tc>
        <w:tc>
          <w:tcPr>
            <w:tcW w:w="960" w:type="dxa"/>
            <w:noWrap/>
            <w:hideMark/>
          </w:tcPr>
          <w:p w14:paraId="5DC8D11A" w14:textId="77777777" w:rsidR="00A51E78" w:rsidRPr="00A51E78" w:rsidRDefault="00A51E78" w:rsidP="00A51E78">
            <w:r w:rsidRPr="00A51E78">
              <w:t>6.95632</w:t>
            </w:r>
          </w:p>
        </w:tc>
        <w:tc>
          <w:tcPr>
            <w:tcW w:w="960" w:type="dxa"/>
            <w:noWrap/>
            <w:hideMark/>
          </w:tcPr>
          <w:p w14:paraId="7C0AAD08" w14:textId="77777777" w:rsidR="00A51E78" w:rsidRPr="00A51E78" w:rsidRDefault="00A51E78" w:rsidP="00A51E78">
            <w:r w:rsidRPr="00A51E78">
              <w:t>6.579968</w:t>
            </w:r>
          </w:p>
        </w:tc>
        <w:tc>
          <w:tcPr>
            <w:tcW w:w="960" w:type="dxa"/>
            <w:noWrap/>
            <w:hideMark/>
          </w:tcPr>
          <w:p w14:paraId="409CFCE6" w14:textId="77777777" w:rsidR="00A51E78" w:rsidRPr="00A51E78" w:rsidRDefault="00A51E78" w:rsidP="00A51E78">
            <w:r w:rsidRPr="00A51E78">
              <w:t>6.850695</w:t>
            </w:r>
          </w:p>
        </w:tc>
        <w:tc>
          <w:tcPr>
            <w:tcW w:w="960" w:type="dxa"/>
            <w:noWrap/>
            <w:hideMark/>
          </w:tcPr>
          <w:p w14:paraId="619EDA18" w14:textId="77777777" w:rsidR="00A51E78" w:rsidRPr="00A51E78" w:rsidRDefault="00A51E78" w:rsidP="00A51E78">
            <w:r w:rsidRPr="00A51E78">
              <w:t>7.650942</w:t>
            </w:r>
          </w:p>
        </w:tc>
        <w:tc>
          <w:tcPr>
            <w:tcW w:w="960" w:type="dxa"/>
            <w:noWrap/>
            <w:hideMark/>
          </w:tcPr>
          <w:p w14:paraId="2621C30E" w14:textId="77777777" w:rsidR="00A51E78" w:rsidRPr="00A51E78" w:rsidRDefault="00A51E78" w:rsidP="00A51E78">
            <w:r w:rsidRPr="00A51E78">
              <w:t>7.262953</w:t>
            </w:r>
          </w:p>
        </w:tc>
        <w:tc>
          <w:tcPr>
            <w:tcW w:w="960" w:type="dxa"/>
            <w:noWrap/>
            <w:hideMark/>
          </w:tcPr>
          <w:p w14:paraId="7844BEFB" w14:textId="77777777" w:rsidR="00A51E78" w:rsidRPr="00A51E78" w:rsidRDefault="00A51E78" w:rsidP="00A51E78">
            <w:r w:rsidRPr="00A51E78">
              <w:t>6.669867</w:t>
            </w:r>
          </w:p>
        </w:tc>
        <w:tc>
          <w:tcPr>
            <w:tcW w:w="960" w:type="dxa"/>
            <w:noWrap/>
            <w:hideMark/>
          </w:tcPr>
          <w:p w14:paraId="005FADA8" w14:textId="77777777" w:rsidR="00A51E78" w:rsidRPr="00A51E78" w:rsidRDefault="00A51E78" w:rsidP="00A51E78">
            <w:r w:rsidRPr="00A51E78">
              <w:t>6.849528</w:t>
            </w:r>
          </w:p>
        </w:tc>
        <w:tc>
          <w:tcPr>
            <w:tcW w:w="960" w:type="dxa"/>
            <w:noWrap/>
            <w:hideMark/>
          </w:tcPr>
          <w:p w14:paraId="7195ACEB" w14:textId="77777777" w:rsidR="00A51E78" w:rsidRPr="00A51E78" w:rsidRDefault="00A51E78" w:rsidP="00A51E78">
            <w:r w:rsidRPr="00A51E78">
              <w:t>6.935958</w:t>
            </w:r>
          </w:p>
        </w:tc>
        <w:tc>
          <w:tcPr>
            <w:tcW w:w="960" w:type="dxa"/>
            <w:noWrap/>
            <w:hideMark/>
          </w:tcPr>
          <w:p w14:paraId="161797A1" w14:textId="77777777" w:rsidR="00A51E78" w:rsidRPr="00A51E78" w:rsidRDefault="00A51E78" w:rsidP="00A51E78">
            <w:r w:rsidRPr="00A51E78">
              <w:t>6.648083</w:t>
            </w:r>
          </w:p>
        </w:tc>
      </w:tr>
      <w:tr w:rsidR="00A51E78" w:rsidRPr="00A51E78" w14:paraId="16610E0C" w14:textId="77777777" w:rsidTr="00A51E78">
        <w:trPr>
          <w:trHeight w:val="300"/>
        </w:trPr>
        <w:tc>
          <w:tcPr>
            <w:tcW w:w="960" w:type="dxa"/>
            <w:noWrap/>
            <w:hideMark/>
          </w:tcPr>
          <w:p w14:paraId="5D40B03E" w14:textId="77777777" w:rsidR="00A51E78" w:rsidRPr="00A51E78" w:rsidRDefault="00A51E78" w:rsidP="00A51E78">
            <w:r w:rsidRPr="00A51E78">
              <w:t>5.200907</w:t>
            </w:r>
          </w:p>
        </w:tc>
        <w:tc>
          <w:tcPr>
            <w:tcW w:w="960" w:type="dxa"/>
            <w:noWrap/>
            <w:hideMark/>
          </w:tcPr>
          <w:p w14:paraId="15B624D9" w14:textId="77777777" w:rsidR="00A51E78" w:rsidRPr="00A51E78" w:rsidRDefault="00A51E78" w:rsidP="00A51E78">
            <w:r w:rsidRPr="00A51E78">
              <w:t>6.782916</w:t>
            </w:r>
          </w:p>
        </w:tc>
        <w:tc>
          <w:tcPr>
            <w:tcW w:w="960" w:type="dxa"/>
            <w:noWrap/>
            <w:hideMark/>
          </w:tcPr>
          <w:p w14:paraId="07B06902" w14:textId="77777777" w:rsidR="00A51E78" w:rsidRPr="00A51E78" w:rsidRDefault="00A51E78" w:rsidP="00A51E78">
            <w:r w:rsidRPr="00A51E78">
              <w:t>6.660399</w:t>
            </w:r>
          </w:p>
        </w:tc>
        <w:tc>
          <w:tcPr>
            <w:tcW w:w="960" w:type="dxa"/>
            <w:noWrap/>
            <w:hideMark/>
          </w:tcPr>
          <w:p w14:paraId="15B932D8" w14:textId="77777777" w:rsidR="00A51E78" w:rsidRPr="00A51E78" w:rsidRDefault="00A51E78" w:rsidP="00A51E78">
            <w:r w:rsidRPr="00A51E78">
              <w:t>6.924828</w:t>
            </w:r>
          </w:p>
        </w:tc>
        <w:tc>
          <w:tcPr>
            <w:tcW w:w="960" w:type="dxa"/>
            <w:noWrap/>
            <w:hideMark/>
          </w:tcPr>
          <w:p w14:paraId="7CE03606" w14:textId="77777777" w:rsidR="00A51E78" w:rsidRPr="00A51E78" w:rsidRDefault="00A51E78" w:rsidP="00A51E78">
            <w:r w:rsidRPr="00A51E78">
              <w:t>3.736215</w:t>
            </w:r>
          </w:p>
        </w:tc>
        <w:tc>
          <w:tcPr>
            <w:tcW w:w="960" w:type="dxa"/>
            <w:noWrap/>
            <w:hideMark/>
          </w:tcPr>
          <w:p w14:paraId="40856ECE" w14:textId="77777777" w:rsidR="00A51E78" w:rsidRPr="00A51E78" w:rsidRDefault="00A51E78" w:rsidP="00A51E78">
            <w:r w:rsidRPr="00A51E78">
              <w:t>6.668799</w:t>
            </w:r>
          </w:p>
        </w:tc>
        <w:tc>
          <w:tcPr>
            <w:tcW w:w="960" w:type="dxa"/>
            <w:noWrap/>
            <w:hideMark/>
          </w:tcPr>
          <w:p w14:paraId="59F89A98" w14:textId="77777777" w:rsidR="00A51E78" w:rsidRPr="00A51E78" w:rsidRDefault="00A51E78" w:rsidP="00A51E78">
            <w:r w:rsidRPr="00A51E78">
              <w:t>5.783247</w:t>
            </w:r>
          </w:p>
        </w:tc>
        <w:tc>
          <w:tcPr>
            <w:tcW w:w="960" w:type="dxa"/>
            <w:noWrap/>
            <w:hideMark/>
          </w:tcPr>
          <w:p w14:paraId="314F972E" w14:textId="77777777" w:rsidR="00A51E78" w:rsidRPr="00A51E78" w:rsidRDefault="00A51E78" w:rsidP="00A51E78">
            <w:r w:rsidRPr="00A51E78">
              <w:t>4.823271</w:t>
            </w:r>
          </w:p>
        </w:tc>
        <w:tc>
          <w:tcPr>
            <w:tcW w:w="960" w:type="dxa"/>
            <w:noWrap/>
            <w:hideMark/>
          </w:tcPr>
          <w:p w14:paraId="55679102" w14:textId="77777777" w:rsidR="00A51E78" w:rsidRPr="00A51E78" w:rsidRDefault="00A51E78" w:rsidP="00A51E78">
            <w:r w:rsidRPr="00A51E78">
              <w:t>7.665121</w:t>
            </w:r>
          </w:p>
        </w:tc>
        <w:tc>
          <w:tcPr>
            <w:tcW w:w="960" w:type="dxa"/>
            <w:noWrap/>
            <w:hideMark/>
          </w:tcPr>
          <w:p w14:paraId="0132D6A4" w14:textId="77777777" w:rsidR="00A51E78" w:rsidRPr="00A51E78" w:rsidRDefault="00A51E78" w:rsidP="00A51E78">
            <w:r w:rsidRPr="00A51E78">
              <w:t>7.52098</w:t>
            </w:r>
          </w:p>
        </w:tc>
      </w:tr>
      <w:tr w:rsidR="00A51E78" w:rsidRPr="00A51E78" w14:paraId="697919E6" w14:textId="77777777" w:rsidTr="00A51E78">
        <w:trPr>
          <w:trHeight w:val="300"/>
        </w:trPr>
        <w:tc>
          <w:tcPr>
            <w:tcW w:w="960" w:type="dxa"/>
            <w:noWrap/>
            <w:hideMark/>
          </w:tcPr>
          <w:p w14:paraId="2464AC3E" w14:textId="77777777" w:rsidR="00A51E78" w:rsidRPr="00A51E78" w:rsidRDefault="00A51E78" w:rsidP="00A51E78">
            <w:r w:rsidRPr="00A51E78">
              <w:t>7.28372</w:t>
            </w:r>
          </w:p>
        </w:tc>
        <w:tc>
          <w:tcPr>
            <w:tcW w:w="960" w:type="dxa"/>
            <w:noWrap/>
            <w:hideMark/>
          </w:tcPr>
          <w:p w14:paraId="4530893F" w14:textId="77777777" w:rsidR="00A51E78" w:rsidRPr="00A51E78" w:rsidRDefault="00A51E78" w:rsidP="00A51E78">
            <w:r w:rsidRPr="00A51E78">
              <w:t>7.218489</w:t>
            </w:r>
          </w:p>
        </w:tc>
        <w:tc>
          <w:tcPr>
            <w:tcW w:w="960" w:type="dxa"/>
            <w:noWrap/>
            <w:hideMark/>
          </w:tcPr>
          <w:p w14:paraId="720E195A" w14:textId="77777777" w:rsidR="00A51E78" w:rsidRPr="00A51E78" w:rsidRDefault="00A51E78" w:rsidP="00A51E78">
            <w:r w:rsidRPr="00A51E78">
              <w:t>5.689081</w:t>
            </w:r>
          </w:p>
        </w:tc>
        <w:tc>
          <w:tcPr>
            <w:tcW w:w="960" w:type="dxa"/>
            <w:noWrap/>
            <w:hideMark/>
          </w:tcPr>
          <w:p w14:paraId="21EF8397" w14:textId="77777777" w:rsidR="00A51E78" w:rsidRPr="00A51E78" w:rsidRDefault="00A51E78" w:rsidP="00A51E78">
            <w:r w:rsidRPr="00A51E78">
              <w:t>7.714603</w:t>
            </w:r>
          </w:p>
        </w:tc>
        <w:tc>
          <w:tcPr>
            <w:tcW w:w="960" w:type="dxa"/>
            <w:noWrap/>
            <w:hideMark/>
          </w:tcPr>
          <w:p w14:paraId="7C97EEED" w14:textId="77777777" w:rsidR="00A51E78" w:rsidRPr="00A51E78" w:rsidRDefault="00A51E78" w:rsidP="00A51E78">
            <w:r w:rsidRPr="00A51E78">
              <w:t>7.669557</w:t>
            </w:r>
          </w:p>
        </w:tc>
        <w:tc>
          <w:tcPr>
            <w:tcW w:w="960" w:type="dxa"/>
            <w:noWrap/>
            <w:hideMark/>
          </w:tcPr>
          <w:p w14:paraId="6BB5E757" w14:textId="77777777" w:rsidR="00A51E78" w:rsidRPr="00A51E78" w:rsidRDefault="00A51E78" w:rsidP="00A51E78">
            <w:r w:rsidRPr="00A51E78">
              <w:t>5.36778</w:t>
            </w:r>
          </w:p>
        </w:tc>
        <w:tc>
          <w:tcPr>
            <w:tcW w:w="960" w:type="dxa"/>
            <w:noWrap/>
            <w:hideMark/>
          </w:tcPr>
          <w:p w14:paraId="3C78EE84" w14:textId="77777777" w:rsidR="00A51E78" w:rsidRPr="00A51E78" w:rsidRDefault="00A51E78" w:rsidP="00A51E78">
            <w:r w:rsidRPr="00A51E78">
              <w:t>5.846173</w:t>
            </w:r>
          </w:p>
        </w:tc>
        <w:tc>
          <w:tcPr>
            <w:tcW w:w="960" w:type="dxa"/>
            <w:noWrap/>
            <w:hideMark/>
          </w:tcPr>
          <w:p w14:paraId="066305D0" w14:textId="77777777" w:rsidR="00A51E78" w:rsidRPr="00A51E78" w:rsidRDefault="00A51E78" w:rsidP="00A51E78">
            <w:r w:rsidRPr="00A51E78">
              <w:t>4.996511</w:t>
            </w:r>
          </w:p>
        </w:tc>
        <w:tc>
          <w:tcPr>
            <w:tcW w:w="960" w:type="dxa"/>
            <w:noWrap/>
            <w:hideMark/>
          </w:tcPr>
          <w:p w14:paraId="1FE2B775" w14:textId="77777777" w:rsidR="00A51E78" w:rsidRPr="00A51E78" w:rsidRDefault="00A51E78" w:rsidP="00A51E78">
            <w:r w:rsidRPr="00A51E78">
              <w:t>7.145455</w:t>
            </w:r>
          </w:p>
        </w:tc>
        <w:tc>
          <w:tcPr>
            <w:tcW w:w="960" w:type="dxa"/>
            <w:noWrap/>
            <w:hideMark/>
          </w:tcPr>
          <w:p w14:paraId="57A4D480" w14:textId="77777777" w:rsidR="00A51E78" w:rsidRPr="00A51E78" w:rsidRDefault="00A51E78" w:rsidP="00A51E78">
            <w:r w:rsidRPr="00A51E78">
              <w:t>3.260042</w:t>
            </w:r>
          </w:p>
        </w:tc>
      </w:tr>
      <w:tr w:rsidR="00A51E78" w:rsidRPr="00A51E78" w14:paraId="58AAA241" w14:textId="77777777" w:rsidTr="00A51E78">
        <w:trPr>
          <w:trHeight w:val="300"/>
        </w:trPr>
        <w:tc>
          <w:tcPr>
            <w:tcW w:w="960" w:type="dxa"/>
            <w:noWrap/>
            <w:hideMark/>
          </w:tcPr>
          <w:p w14:paraId="65E37FDE" w14:textId="77777777" w:rsidR="00A51E78" w:rsidRPr="00A51E78" w:rsidRDefault="00A51E78" w:rsidP="00A51E78">
            <w:r w:rsidRPr="00A51E78">
              <w:t>5.526823</w:t>
            </w:r>
          </w:p>
        </w:tc>
        <w:tc>
          <w:tcPr>
            <w:tcW w:w="960" w:type="dxa"/>
            <w:noWrap/>
            <w:hideMark/>
          </w:tcPr>
          <w:p w14:paraId="63AD5664" w14:textId="77777777" w:rsidR="00A51E78" w:rsidRPr="00A51E78" w:rsidRDefault="00A51E78" w:rsidP="00A51E78">
            <w:r w:rsidRPr="00A51E78">
              <w:t>3.684338</w:t>
            </w:r>
          </w:p>
        </w:tc>
        <w:tc>
          <w:tcPr>
            <w:tcW w:w="960" w:type="dxa"/>
            <w:noWrap/>
            <w:hideMark/>
          </w:tcPr>
          <w:p w14:paraId="0BD82601" w14:textId="77777777" w:rsidR="00A51E78" w:rsidRPr="00A51E78" w:rsidRDefault="00A51E78" w:rsidP="00A51E78">
            <w:r w:rsidRPr="00A51E78">
              <w:t>7.827761</w:t>
            </w:r>
          </w:p>
        </w:tc>
        <w:tc>
          <w:tcPr>
            <w:tcW w:w="960" w:type="dxa"/>
            <w:noWrap/>
            <w:hideMark/>
          </w:tcPr>
          <w:p w14:paraId="7E36A883" w14:textId="77777777" w:rsidR="00A51E78" w:rsidRPr="00A51E78" w:rsidRDefault="00A51E78" w:rsidP="00A51E78">
            <w:r w:rsidRPr="00A51E78">
              <w:t>8.466977</w:t>
            </w:r>
          </w:p>
        </w:tc>
        <w:tc>
          <w:tcPr>
            <w:tcW w:w="960" w:type="dxa"/>
            <w:noWrap/>
            <w:hideMark/>
          </w:tcPr>
          <w:p w14:paraId="11EB939E" w14:textId="77777777" w:rsidR="00A51E78" w:rsidRPr="00A51E78" w:rsidRDefault="00A51E78" w:rsidP="00A51E78">
            <w:r w:rsidRPr="00A51E78">
              <w:t>2.583879</w:t>
            </w:r>
          </w:p>
        </w:tc>
        <w:tc>
          <w:tcPr>
            <w:tcW w:w="960" w:type="dxa"/>
            <w:noWrap/>
            <w:hideMark/>
          </w:tcPr>
          <w:p w14:paraId="158AC8C7" w14:textId="77777777" w:rsidR="00A51E78" w:rsidRPr="00A51E78" w:rsidRDefault="00A51E78" w:rsidP="00A51E78">
            <w:r w:rsidRPr="00A51E78">
              <w:t>4.536387</w:t>
            </w:r>
          </w:p>
        </w:tc>
        <w:tc>
          <w:tcPr>
            <w:tcW w:w="960" w:type="dxa"/>
            <w:noWrap/>
            <w:hideMark/>
          </w:tcPr>
          <w:p w14:paraId="08452C80" w14:textId="77777777" w:rsidR="00A51E78" w:rsidRPr="00A51E78" w:rsidRDefault="00A51E78" w:rsidP="00A51E78">
            <w:r w:rsidRPr="00A51E78">
              <w:t>7.128253</w:t>
            </w:r>
          </w:p>
        </w:tc>
        <w:tc>
          <w:tcPr>
            <w:tcW w:w="960" w:type="dxa"/>
            <w:noWrap/>
            <w:hideMark/>
          </w:tcPr>
          <w:p w14:paraId="60C8D26F" w14:textId="77777777" w:rsidR="00A51E78" w:rsidRPr="00A51E78" w:rsidRDefault="00A51E78" w:rsidP="00A51E78">
            <w:r w:rsidRPr="00A51E78">
              <w:t>6.204433</w:t>
            </w:r>
          </w:p>
        </w:tc>
        <w:tc>
          <w:tcPr>
            <w:tcW w:w="960" w:type="dxa"/>
            <w:noWrap/>
            <w:hideMark/>
          </w:tcPr>
          <w:p w14:paraId="133DE569" w14:textId="77777777" w:rsidR="00A51E78" w:rsidRPr="00A51E78" w:rsidRDefault="00A51E78" w:rsidP="00A51E78">
            <w:r w:rsidRPr="00A51E78">
              <w:t>7.548836</w:t>
            </w:r>
          </w:p>
        </w:tc>
        <w:tc>
          <w:tcPr>
            <w:tcW w:w="960" w:type="dxa"/>
            <w:noWrap/>
            <w:hideMark/>
          </w:tcPr>
          <w:p w14:paraId="4896B500" w14:textId="77777777" w:rsidR="00A51E78" w:rsidRPr="00A51E78" w:rsidRDefault="00A51E78" w:rsidP="00A51E78">
            <w:r w:rsidRPr="00A51E78">
              <w:t>6.818396</w:t>
            </w:r>
          </w:p>
        </w:tc>
      </w:tr>
      <w:tr w:rsidR="00A51E78" w:rsidRPr="00A51E78" w14:paraId="0D23CBB5" w14:textId="77777777" w:rsidTr="00A51E78">
        <w:trPr>
          <w:trHeight w:val="300"/>
        </w:trPr>
        <w:tc>
          <w:tcPr>
            <w:tcW w:w="960" w:type="dxa"/>
            <w:noWrap/>
            <w:hideMark/>
          </w:tcPr>
          <w:p w14:paraId="251F8EFA" w14:textId="77777777" w:rsidR="00A51E78" w:rsidRPr="00A51E78" w:rsidRDefault="00A51E78" w:rsidP="00A51E78">
            <w:pPr>
              <w:rPr>
                <w:b/>
                <w:bCs/>
              </w:rPr>
            </w:pPr>
            <w:r w:rsidRPr="00A51E78">
              <w:rPr>
                <w:b/>
                <w:bCs/>
              </w:rPr>
              <w:t>5.39904</w:t>
            </w:r>
          </w:p>
        </w:tc>
        <w:tc>
          <w:tcPr>
            <w:tcW w:w="960" w:type="dxa"/>
            <w:noWrap/>
            <w:hideMark/>
          </w:tcPr>
          <w:p w14:paraId="46BCCDDC" w14:textId="77777777" w:rsidR="00A51E78" w:rsidRPr="00A51E78" w:rsidRDefault="00A51E78" w:rsidP="00A51E78">
            <w:pPr>
              <w:rPr>
                <w:b/>
                <w:bCs/>
              </w:rPr>
            </w:pPr>
            <w:r w:rsidRPr="00A51E78">
              <w:rPr>
                <w:b/>
                <w:bCs/>
              </w:rPr>
              <w:t>6.944098</w:t>
            </w:r>
          </w:p>
        </w:tc>
        <w:tc>
          <w:tcPr>
            <w:tcW w:w="960" w:type="dxa"/>
            <w:noWrap/>
            <w:hideMark/>
          </w:tcPr>
          <w:p w14:paraId="54323DDF" w14:textId="77777777" w:rsidR="00A51E78" w:rsidRPr="00A51E78" w:rsidRDefault="00A51E78" w:rsidP="00A51E78">
            <w:pPr>
              <w:rPr>
                <w:b/>
                <w:bCs/>
              </w:rPr>
            </w:pPr>
            <w:r w:rsidRPr="00A51E78">
              <w:rPr>
                <w:b/>
                <w:bCs/>
              </w:rPr>
              <w:t>5.74853</w:t>
            </w:r>
          </w:p>
        </w:tc>
        <w:tc>
          <w:tcPr>
            <w:tcW w:w="960" w:type="dxa"/>
            <w:noWrap/>
            <w:hideMark/>
          </w:tcPr>
          <w:p w14:paraId="267C82C2" w14:textId="77777777" w:rsidR="00A51E78" w:rsidRPr="00A51E78" w:rsidRDefault="00A51E78" w:rsidP="00A51E78">
            <w:pPr>
              <w:rPr>
                <w:b/>
                <w:bCs/>
              </w:rPr>
            </w:pPr>
            <w:r w:rsidRPr="00A51E78">
              <w:rPr>
                <w:b/>
                <w:bCs/>
              </w:rPr>
              <w:t>6.939571</w:t>
            </w:r>
          </w:p>
        </w:tc>
        <w:tc>
          <w:tcPr>
            <w:tcW w:w="960" w:type="dxa"/>
            <w:noWrap/>
            <w:hideMark/>
          </w:tcPr>
          <w:p w14:paraId="11B111CA" w14:textId="77777777" w:rsidR="00A51E78" w:rsidRPr="00A51E78" w:rsidRDefault="00A51E78" w:rsidP="00A51E78">
            <w:pPr>
              <w:rPr>
                <w:b/>
                <w:bCs/>
              </w:rPr>
            </w:pPr>
            <w:r w:rsidRPr="00A51E78">
              <w:rPr>
                <w:b/>
                <w:bCs/>
              </w:rPr>
              <w:t>6.066325</w:t>
            </w:r>
          </w:p>
        </w:tc>
        <w:tc>
          <w:tcPr>
            <w:tcW w:w="960" w:type="dxa"/>
            <w:noWrap/>
            <w:hideMark/>
          </w:tcPr>
          <w:p w14:paraId="51042688" w14:textId="77777777" w:rsidR="00A51E78" w:rsidRPr="00A51E78" w:rsidRDefault="00A51E78" w:rsidP="00A51E78">
            <w:pPr>
              <w:rPr>
                <w:b/>
                <w:bCs/>
              </w:rPr>
            </w:pPr>
            <w:r w:rsidRPr="00A51E78">
              <w:rPr>
                <w:b/>
                <w:bCs/>
              </w:rPr>
              <w:t>6.738371</w:t>
            </w:r>
          </w:p>
        </w:tc>
        <w:tc>
          <w:tcPr>
            <w:tcW w:w="960" w:type="dxa"/>
            <w:noWrap/>
            <w:hideMark/>
          </w:tcPr>
          <w:p w14:paraId="2747196E" w14:textId="77777777" w:rsidR="00A51E78" w:rsidRPr="00A51E78" w:rsidRDefault="00A51E78" w:rsidP="00A51E78">
            <w:pPr>
              <w:rPr>
                <w:b/>
                <w:bCs/>
              </w:rPr>
            </w:pPr>
            <w:r w:rsidRPr="00A51E78">
              <w:rPr>
                <w:b/>
                <w:bCs/>
              </w:rPr>
              <w:t>6.960324</w:t>
            </w:r>
          </w:p>
        </w:tc>
        <w:tc>
          <w:tcPr>
            <w:tcW w:w="960" w:type="dxa"/>
            <w:noWrap/>
            <w:hideMark/>
          </w:tcPr>
          <w:p w14:paraId="6DA76B9F" w14:textId="77777777" w:rsidR="00A51E78" w:rsidRPr="00A51E78" w:rsidRDefault="00A51E78" w:rsidP="00A51E78">
            <w:pPr>
              <w:rPr>
                <w:b/>
                <w:bCs/>
              </w:rPr>
            </w:pPr>
            <w:r w:rsidRPr="00A51E78">
              <w:rPr>
                <w:b/>
                <w:bCs/>
              </w:rPr>
              <w:t>6.781716</w:t>
            </w:r>
          </w:p>
        </w:tc>
        <w:tc>
          <w:tcPr>
            <w:tcW w:w="960" w:type="dxa"/>
            <w:noWrap/>
            <w:hideMark/>
          </w:tcPr>
          <w:p w14:paraId="4AD8AAB9" w14:textId="77777777" w:rsidR="00A51E78" w:rsidRPr="00A51E78" w:rsidRDefault="00A51E78" w:rsidP="00A51E78">
            <w:pPr>
              <w:rPr>
                <w:b/>
                <w:bCs/>
              </w:rPr>
            </w:pPr>
            <w:r w:rsidRPr="00A51E78">
              <w:rPr>
                <w:b/>
                <w:bCs/>
              </w:rPr>
              <w:t>11.48029</w:t>
            </w:r>
          </w:p>
        </w:tc>
        <w:tc>
          <w:tcPr>
            <w:tcW w:w="960" w:type="dxa"/>
            <w:noWrap/>
            <w:hideMark/>
          </w:tcPr>
          <w:p w14:paraId="751A4DB3" w14:textId="77777777" w:rsidR="00A51E78" w:rsidRPr="00A51E78" w:rsidRDefault="00A51E78" w:rsidP="00A51E78">
            <w:pPr>
              <w:rPr>
                <w:b/>
                <w:bCs/>
              </w:rPr>
            </w:pPr>
            <w:r w:rsidRPr="00A51E78">
              <w:rPr>
                <w:b/>
                <w:bCs/>
              </w:rPr>
              <w:t>5.862325</w:t>
            </w:r>
          </w:p>
        </w:tc>
      </w:tr>
    </w:tbl>
    <w:p w14:paraId="3F827DE3" w14:textId="14C458B5" w:rsidR="00A51E78" w:rsidRDefault="00A51E78" w:rsidP="00DD05AD">
      <w:r>
        <w:lastRenderedPageBreak/>
        <w:t>5</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9"/>
        <w:gridCol w:w="1119"/>
        <w:gridCol w:w="1119"/>
        <w:gridCol w:w="1119"/>
        <w:gridCol w:w="1119"/>
        <w:gridCol w:w="1119"/>
        <w:gridCol w:w="1119"/>
        <w:gridCol w:w="1119"/>
        <w:gridCol w:w="1119"/>
        <w:gridCol w:w="1119"/>
      </w:tblGrid>
      <w:tr w:rsidR="00A51E78" w:rsidRPr="00A51E78" w14:paraId="6CE222BD" w14:textId="77777777" w:rsidTr="00A51E78">
        <w:trPr>
          <w:trHeight w:val="250"/>
        </w:trPr>
        <w:tc>
          <w:tcPr>
            <w:tcW w:w="1119" w:type="dxa"/>
            <w:noWrap/>
            <w:hideMark/>
          </w:tcPr>
          <w:p w14:paraId="312AA7D7" w14:textId="77777777" w:rsidR="00A51E78" w:rsidRPr="00A51E78" w:rsidRDefault="00A51E78" w:rsidP="00A51E78">
            <w:r w:rsidRPr="00A51E78">
              <w:t>Tx01</w:t>
            </w:r>
          </w:p>
        </w:tc>
        <w:tc>
          <w:tcPr>
            <w:tcW w:w="1119" w:type="dxa"/>
            <w:noWrap/>
            <w:hideMark/>
          </w:tcPr>
          <w:p w14:paraId="4C75A1D2" w14:textId="77777777" w:rsidR="00A51E78" w:rsidRPr="00A51E78" w:rsidRDefault="00A51E78" w:rsidP="00A51E78">
            <w:r w:rsidRPr="00A51E78">
              <w:t>Tx02</w:t>
            </w:r>
          </w:p>
        </w:tc>
        <w:tc>
          <w:tcPr>
            <w:tcW w:w="1119" w:type="dxa"/>
            <w:noWrap/>
            <w:hideMark/>
          </w:tcPr>
          <w:p w14:paraId="57CDD067" w14:textId="77777777" w:rsidR="00A51E78" w:rsidRPr="00A51E78" w:rsidRDefault="00A51E78" w:rsidP="00A51E78">
            <w:r w:rsidRPr="00A51E78">
              <w:t>Tx03</w:t>
            </w:r>
          </w:p>
        </w:tc>
        <w:tc>
          <w:tcPr>
            <w:tcW w:w="1119" w:type="dxa"/>
            <w:noWrap/>
            <w:hideMark/>
          </w:tcPr>
          <w:p w14:paraId="0DC0D477" w14:textId="77777777" w:rsidR="00A51E78" w:rsidRPr="00A51E78" w:rsidRDefault="00A51E78" w:rsidP="00A51E78">
            <w:r w:rsidRPr="00A51E78">
              <w:t>Tx04</w:t>
            </w:r>
          </w:p>
        </w:tc>
        <w:tc>
          <w:tcPr>
            <w:tcW w:w="1119" w:type="dxa"/>
            <w:noWrap/>
            <w:hideMark/>
          </w:tcPr>
          <w:p w14:paraId="39A392ED" w14:textId="77777777" w:rsidR="00A51E78" w:rsidRPr="00A51E78" w:rsidRDefault="00A51E78" w:rsidP="00A51E78">
            <w:r w:rsidRPr="00A51E78">
              <w:t>Tx05</w:t>
            </w:r>
          </w:p>
        </w:tc>
        <w:tc>
          <w:tcPr>
            <w:tcW w:w="1119" w:type="dxa"/>
            <w:noWrap/>
            <w:hideMark/>
          </w:tcPr>
          <w:p w14:paraId="534862B1" w14:textId="77777777" w:rsidR="00A51E78" w:rsidRPr="00A51E78" w:rsidRDefault="00A51E78" w:rsidP="00A51E78">
            <w:r w:rsidRPr="00A51E78">
              <w:t>Tx06</w:t>
            </w:r>
          </w:p>
        </w:tc>
        <w:tc>
          <w:tcPr>
            <w:tcW w:w="1119" w:type="dxa"/>
            <w:noWrap/>
            <w:hideMark/>
          </w:tcPr>
          <w:p w14:paraId="1AFEFCEA" w14:textId="77777777" w:rsidR="00A51E78" w:rsidRPr="00A51E78" w:rsidRDefault="00A51E78" w:rsidP="00A51E78">
            <w:r w:rsidRPr="00A51E78">
              <w:t>Tx07</w:t>
            </w:r>
          </w:p>
        </w:tc>
        <w:tc>
          <w:tcPr>
            <w:tcW w:w="1119" w:type="dxa"/>
            <w:noWrap/>
            <w:hideMark/>
          </w:tcPr>
          <w:p w14:paraId="433963F7" w14:textId="77777777" w:rsidR="00A51E78" w:rsidRPr="00A51E78" w:rsidRDefault="00A51E78" w:rsidP="00A51E78">
            <w:r w:rsidRPr="00A51E78">
              <w:t>Tx08</w:t>
            </w:r>
          </w:p>
        </w:tc>
        <w:tc>
          <w:tcPr>
            <w:tcW w:w="1119" w:type="dxa"/>
            <w:noWrap/>
            <w:hideMark/>
          </w:tcPr>
          <w:p w14:paraId="0BBCD519" w14:textId="77777777" w:rsidR="00A51E78" w:rsidRPr="00A51E78" w:rsidRDefault="00A51E78" w:rsidP="00A51E78">
            <w:r w:rsidRPr="00A51E78">
              <w:t>Tx09</w:t>
            </w:r>
          </w:p>
        </w:tc>
        <w:tc>
          <w:tcPr>
            <w:tcW w:w="1119" w:type="dxa"/>
            <w:noWrap/>
            <w:hideMark/>
          </w:tcPr>
          <w:p w14:paraId="6647D5CE" w14:textId="77777777" w:rsidR="00A51E78" w:rsidRPr="00A51E78" w:rsidRDefault="00A51E78" w:rsidP="00A51E78">
            <w:r w:rsidRPr="00A51E78">
              <w:t>Tx10</w:t>
            </w:r>
          </w:p>
        </w:tc>
      </w:tr>
      <w:tr w:rsidR="00A51E78" w:rsidRPr="00A51E78" w14:paraId="2E69CC60" w14:textId="77777777" w:rsidTr="00A51E78">
        <w:trPr>
          <w:trHeight w:val="250"/>
        </w:trPr>
        <w:tc>
          <w:tcPr>
            <w:tcW w:w="1119" w:type="dxa"/>
            <w:noWrap/>
            <w:hideMark/>
          </w:tcPr>
          <w:p w14:paraId="3A5BA3DF" w14:textId="77777777" w:rsidR="00A51E78" w:rsidRPr="00A51E78" w:rsidRDefault="00A51E78" w:rsidP="00A51E78">
            <w:r w:rsidRPr="00A51E78">
              <w:t>6.11713</w:t>
            </w:r>
          </w:p>
        </w:tc>
        <w:tc>
          <w:tcPr>
            <w:tcW w:w="1119" w:type="dxa"/>
            <w:noWrap/>
            <w:hideMark/>
          </w:tcPr>
          <w:p w14:paraId="68AA7B8D" w14:textId="77777777" w:rsidR="00A51E78" w:rsidRPr="00A51E78" w:rsidRDefault="00A51E78" w:rsidP="00A51E78">
            <w:r w:rsidRPr="00A51E78">
              <w:t>8.674216</w:t>
            </w:r>
          </w:p>
        </w:tc>
        <w:tc>
          <w:tcPr>
            <w:tcW w:w="1119" w:type="dxa"/>
            <w:noWrap/>
            <w:hideMark/>
          </w:tcPr>
          <w:p w14:paraId="6F52AC62" w14:textId="77777777" w:rsidR="00A51E78" w:rsidRPr="00A51E78" w:rsidRDefault="00A51E78" w:rsidP="00A51E78">
            <w:r w:rsidRPr="00A51E78">
              <w:t>6.201628</w:t>
            </w:r>
          </w:p>
        </w:tc>
        <w:tc>
          <w:tcPr>
            <w:tcW w:w="1119" w:type="dxa"/>
            <w:noWrap/>
            <w:hideMark/>
          </w:tcPr>
          <w:p w14:paraId="51AC1579" w14:textId="77777777" w:rsidR="00A51E78" w:rsidRPr="00A51E78" w:rsidRDefault="00A51E78" w:rsidP="00A51E78">
            <w:r w:rsidRPr="00A51E78">
              <w:t>8.384152</w:t>
            </w:r>
          </w:p>
        </w:tc>
        <w:tc>
          <w:tcPr>
            <w:tcW w:w="1119" w:type="dxa"/>
            <w:noWrap/>
            <w:hideMark/>
          </w:tcPr>
          <w:p w14:paraId="51C0B61F" w14:textId="77777777" w:rsidR="00A51E78" w:rsidRPr="00A51E78" w:rsidRDefault="00A51E78" w:rsidP="00A51E78">
            <w:r w:rsidRPr="00A51E78">
              <w:t>10.68864</w:t>
            </w:r>
          </w:p>
        </w:tc>
        <w:tc>
          <w:tcPr>
            <w:tcW w:w="1119" w:type="dxa"/>
            <w:noWrap/>
            <w:hideMark/>
          </w:tcPr>
          <w:p w14:paraId="6917A411" w14:textId="77777777" w:rsidR="00A51E78" w:rsidRPr="00A51E78" w:rsidRDefault="00A51E78" w:rsidP="00A51E78">
            <w:r w:rsidRPr="00A51E78">
              <w:t>7.375094</w:t>
            </w:r>
          </w:p>
        </w:tc>
        <w:tc>
          <w:tcPr>
            <w:tcW w:w="1119" w:type="dxa"/>
            <w:noWrap/>
            <w:hideMark/>
          </w:tcPr>
          <w:p w14:paraId="4AFE1417" w14:textId="77777777" w:rsidR="00A51E78" w:rsidRPr="00A51E78" w:rsidRDefault="00A51E78" w:rsidP="00A51E78">
            <w:r w:rsidRPr="00A51E78">
              <w:t>8.365662</w:t>
            </w:r>
          </w:p>
        </w:tc>
        <w:tc>
          <w:tcPr>
            <w:tcW w:w="1119" w:type="dxa"/>
            <w:noWrap/>
            <w:hideMark/>
          </w:tcPr>
          <w:p w14:paraId="1055901F" w14:textId="77777777" w:rsidR="00A51E78" w:rsidRPr="00A51E78" w:rsidRDefault="00A51E78" w:rsidP="00A51E78">
            <w:r w:rsidRPr="00A51E78">
              <w:t>8.684627</w:t>
            </w:r>
          </w:p>
        </w:tc>
        <w:tc>
          <w:tcPr>
            <w:tcW w:w="1119" w:type="dxa"/>
            <w:noWrap/>
            <w:hideMark/>
          </w:tcPr>
          <w:p w14:paraId="3D86BFF7" w14:textId="77777777" w:rsidR="00A51E78" w:rsidRPr="00A51E78" w:rsidRDefault="00A51E78" w:rsidP="00A51E78">
            <w:r w:rsidRPr="00A51E78">
              <w:t>64.70663</w:t>
            </w:r>
          </w:p>
        </w:tc>
        <w:tc>
          <w:tcPr>
            <w:tcW w:w="1119" w:type="dxa"/>
            <w:noWrap/>
            <w:hideMark/>
          </w:tcPr>
          <w:p w14:paraId="757F443D" w14:textId="77777777" w:rsidR="00A51E78" w:rsidRPr="00A51E78" w:rsidRDefault="00A51E78" w:rsidP="00A51E78">
            <w:r w:rsidRPr="00A51E78">
              <w:t>5.126121</w:t>
            </w:r>
          </w:p>
        </w:tc>
      </w:tr>
      <w:tr w:rsidR="00A51E78" w:rsidRPr="00A51E78" w14:paraId="4A9D2731" w14:textId="77777777" w:rsidTr="00A51E78">
        <w:trPr>
          <w:trHeight w:val="250"/>
        </w:trPr>
        <w:tc>
          <w:tcPr>
            <w:tcW w:w="1119" w:type="dxa"/>
            <w:noWrap/>
            <w:hideMark/>
          </w:tcPr>
          <w:p w14:paraId="2BD24E3A" w14:textId="77777777" w:rsidR="00A51E78" w:rsidRPr="00A51E78" w:rsidRDefault="00A51E78" w:rsidP="00A51E78">
            <w:r w:rsidRPr="00A51E78">
              <w:t>5.485135</w:t>
            </w:r>
          </w:p>
        </w:tc>
        <w:tc>
          <w:tcPr>
            <w:tcW w:w="1119" w:type="dxa"/>
            <w:noWrap/>
            <w:hideMark/>
          </w:tcPr>
          <w:p w14:paraId="3E0FC842" w14:textId="77777777" w:rsidR="00A51E78" w:rsidRPr="00A51E78" w:rsidRDefault="00A51E78" w:rsidP="00A51E78">
            <w:r w:rsidRPr="00A51E78">
              <w:t>7.758413</w:t>
            </w:r>
          </w:p>
        </w:tc>
        <w:tc>
          <w:tcPr>
            <w:tcW w:w="1119" w:type="dxa"/>
            <w:noWrap/>
            <w:hideMark/>
          </w:tcPr>
          <w:p w14:paraId="7E8266DC" w14:textId="77777777" w:rsidR="00A51E78" w:rsidRPr="00A51E78" w:rsidRDefault="00A51E78" w:rsidP="00A51E78">
            <w:r w:rsidRPr="00A51E78">
              <w:t>6.312485</w:t>
            </w:r>
          </w:p>
        </w:tc>
        <w:tc>
          <w:tcPr>
            <w:tcW w:w="1119" w:type="dxa"/>
            <w:noWrap/>
            <w:hideMark/>
          </w:tcPr>
          <w:p w14:paraId="6BB112C9" w14:textId="77777777" w:rsidR="00A51E78" w:rsidRPr="00A51E78" w:rsidRDefault="00A51E78" w:rsidP="00A51E78">
            <w:r w:rsidRPr="00A51E78">
              <w:t>3.271247</w:t>
            </w:r>
          </w:p>
        </w:tc>
        <w:tc>
          <w:tcPr>
            <w:tcW w:w="1119" w:type="dxa"/>
            <w:noWrap/>
            <w:hideMark/>
          </w:tcPr>
          <w:p w14:paraId="032A9572" w14:textId="77777777" w:rsidR="00A51E78" w:rsidRPr="00A51E78" w:rsidRDefault="00A51E78" w:rsidP="00A51E78">
            <w:r w:rsidRPr="00A51E78">
              <w:t>5.804365</w:t>
            </w:r>
          </w:p>
        </w:tc>
        <w:tc>
          <w:tcPr>
            <w:tcW w:w="1119" w:type="dxa"/>
            <w:noWrap/>
            <w:hideMark/>
          </w:tcPr>
          <w:p w14:paraId="13B3E399" w14:textId="77777777" w:rsidR="00A51E78" w:rsidRPr="00A51E78" w:rsidRDefault="00A51E78" w:rsidP="00A51E78">
            <w:r w:rsidRPr="00A51E78">
              <w:t>7.293392</w:t>
            </w:r>
          </w:p>
        </w:tc>
        <w:tc>
          <w:tcPr>
            <w:tcW w:w="1119" w:type="dxa"/>
            <w:noWrap/>
            <w:hideMark/>
          </w:tcPr>
          <w:p w14:paraId="772F2C5D" w14:textId="77777777" w:rsidR="00A51E78" w:rsidRPr="00A51E78" w:rsidRDefault="00A51E78" w:rsidP="00A51E78">
            <w:r w:rsidRPr="00A51E78">
              <w:t>6.656896</w:t>
            </w:r>
          </w:p>
        </w:tc>
        <w:tc>
          <w:tcPr>
            <w:tcW w:w="1119" w:type="dxa"/>
            <w:noWrap/>
            <w:hideMark/>
          </w:tcPr>
          <w:p w14:paraId="67C5DD13" w14:textId="77777777" w:rsidR="00A51E78" w:rsidRPr="00A51E78" w:rsidRDefault="00A51E78" w:rsidP="00A51E78">
            <w:r w:rsidRPr="00A51E78">
              <w:t>6.237331</w:t>
            </w:r>
          </w:p>
        </w:tc>
        <w:tc>
          <w:tcPr>
            <w:tcW w:w="1119" w:type="dxa"/>
            <w:noWrap/>
            <w:hideMark/>
          </w:tcPr>
          <w:p w14:paraId="2CBF1452" w14:textId="77777777" w:rsidR="00A51E78" w:rsidRPr="00A51E78" w:rsidRDefault="00A51E78" w:rsidP="00A51E78">
            <w:r w:rsidRPr="00A51E78">
              <w:t>5.237016</w:t>
            </w:r>
          </w:p>
        </w:tc>
        <w:tc>
          <w:tcPr>
            <w:tcW w:w="1119" w:type="dxa"/>
            <w:noWrap/>
            <w:hideMark/>
          </w:tcPr>
          <w:p w14:paraId="397B4F47" w14:textId="77777777" w:rsidR="00A51E78" w:rsidRPr="00A51E78" w:rsidRDefault="00A51E78" w:rsidP="00A51E78">
            <w:r w:rsidRPr="00A51E78">
              <w:t>6.833296</w:t>
            </w:r>
          </w:p>
        </w:tc>
      </w:tr>
      <w:tr w:rsidR="00A51E78" w:rsidRPr="00A51E78" w14:paraId="5148625C" w14:textId="77777777" w:rsidTr="00A51E78">
        <w:trPr>
          <w:trHeight w:val="250"/>
        </w:trPr>
        <w:tc>
          <w:tcPr>
            <w:tcW w:w="1119" w:type="dxa"/>
            <w:noWrap/>
            <w:hideMark/>
          </w:tcPr>
          <w:p w14:paraId="09F558D2" w14:textId="77777777" w:rsidR="00A51E78" w:rsidRPr="00A51E78" w:rsidRDefault="00A51E78" w:rsidP="00A51E78">
            <w:r w:rsidRPr="00A51E78">
              <w:t>4.368129</w:t>
            </w:r>
          </w:p>
        </w:tc>
        <w:tc>
          <w:tcPr>
            <w:tcW w:w="1119" w:type="dxa"/>
            <w:noWrap/>
            <w:hideMark/>
          </w:tcPr>
          <w:p w14:paraId="245D37D9" w14:textId="77777777" w:rsidR="00A51E78" w:rsidRPr="00A51E78" w:rsidRDefault="00A51E78" w:rsidP="00A51E78">
            <w:r w:rsidRPr="00A51E78">
              <w:t>6.946183</w:t>
            </w:r>
          </w:p>
        </w:tc>
        <w:tc>
          <w:tcPr>
            <w:tcW w:w="1119" w:type="dxa"/>
            <w:noWrap/>
            <w:hideMark/>
          </w:tcPr>
          <w:p w14:paraId="27344538" w14:textId="77777777" w:rsidR="00A51E78" w:rsidRPr="00A51E78" w:rsidRDefault="00A51E78" w:rsidP="00A51E78">
            <w:r w:rsidRPr="00A51E78">
              <w:t>6.45457</w:t>
            </w:r>
          </w:p>
        </w:tc>
        <w:tc>
          <w:tcPr>
            <w:tcW w:w="1119" w:type="dxa"/>
            <w:noWrap/>
            <w:hideMark/>
          </w:tcPr>
          <w:p w14:paraId="1B503077" w14:textId="77777777" w:rsidR="00A51E78" w:rsidRPr="00A51E78" w:rsidRDefault="00A51E78" w:rsidP="00A51E78">
            <w:r w:rsidRPr="00A51E78">
              <w:t>7.290438</w:t>
            </w:r>
          </w:p>
        </w:tc>
        <w:tc>
          <w:tcPr>
            <w:tcW w:w="1119" w:type="dxa"/>
            <w:noWrap/>
            <w:hideMark/>
          </w:tcPr>
          <w:p w14:paraId="6E6004C4" w14:textId="77777777" w:rsidR="00A51E78" w:rsidRPr="00A51E78" w:rsidRDefault="00A51E78" w:rsidP="00A51E78">
            <w:r w:rsidRPr="00A51E78">
              <w:t>6.623766</w:t>
            </w:r>
          </w:p>
        </w:tc>
        <w:tc>
          <w:tcPr>
            <w:tcW w:w="1119" w:type="dxa"/>
            <w:noWrap/>
            <w:hideMark/>
          </w:tcPr>
          <w:p w14:paraId="74A3D49A" w14:textId="77777777" w:rsidR="00A51E78" w:rsidRPr="00A51E78" w:rsidRDefault="00A51E78" w:rsidP="00A51E78">
            <w:r w:rsidRPr="00A51E78">
              <w:t>7.382133</w:t>
            </w:r>
          </w:p>
        </w:tc>
        <w:tc>
          <w:tcPr>
            <w:tcW w:w="1119" w:type="dxa"/>
            <w:noWrap/>
            <w:hideMark/>
          </w:tcPr>
          <w:p w14:paraId="4C200C75" w14:textId="77777777" w:rsidR="00A51E78" w:rsidRPr="00A51E78" w:rsidRDefault="00A51E78" w:rsidP="00A51E78">
            <w:r w:rsidRPr="00A51E78">
              <w:t>7.23499</w:t>
            </w:r>
          </w:p>
        </w:tc>
        <w:tc>
          <w:tcPr>
            <w:tcW w:w="1119" w:type="dxa"/>
            <w:noWrap/>
            <w:hideMark/>
          </w:tcPr>
          <w:p w14:paraId="048ACFBB" w14:textId="77777777" w:rsidR="00A51E78" w:rsidRPr="00A51E78" w:rsidRDefault="00A51E78" w:rsidP="00A51E78">
            <w:r w:rsidRPr="00A51E78">
              <w:t>5.954525</w:t>
            </w:r>
          </w:p>
        </w:tc>
        <w:tc>
          <w:tcPr>
            <w:tcW w:w="1119" w:type="dxa"/>
            <w:noWrap/>
            <w:hideMark/>
          </w:tcPr>
          <w:p w14:paraId="5C4FE9A3" w14:textId="77777777" w:rsidR="00A51E78" w:rsidRPr="00A51E78" w:rsidRDefault="00A51E78" w:rsidP="00A51E78">
            <w:r w:rsidRPr="00A51E78">
              <w:t>6.252629</w:t>
            </w:r>
          </w:p>
        </w:tc>
        <w:tc>
          <w:tcPr>
            <w:tcW w:w="1119" w:type="dxa"/>
            <w:noWrap/>
            <w:hideMark/>
          </w:tcPr>
          <w:p w14:paraId="00C2EE9B" w14:textId="77777777" w:rsidR="00A51E78" w:rsidRPr="00A51E78" w:rsidRDefault="00A51E78" w:rsidP="00A51E78">
            <w:r w:rsidRPr="00A51E78">
              <w:t>8.323128</w:t>
            </w:r>
          </w:p>
        </w:tc>
      </w:tr>
      <w:tr w:rsidR="00A51E78" w:rsidRPr="00A51E78" w14:paraId="19CA0630" w14:textId="77777777" w:rsidTr="00A51E78">
        <w:trPr>
          <w:trHeight w:val="250"/>
        </w:trPr>
        <w:tc>
          <w:tcPr>
            <w:tcW w:w="1119" w:type="dxa"/>
            <w:noWrap/>
            <w:hideMark/>
          </w:tcPr>
          <w:p w14:paraId="60F24A26" w14:textId="77777777" w:rsidR="00A51E78" w:rsidRPr="00A51E78" w:rsidRDefault="00A51E78" w:rsidP="00A51E78">
            <w:r w:rsidRPr="00A51E78">
              <w:t>4.752598</w:t>
            </w:r>
          </w:p>
        </w:tc>
        <w:tc>
          <w:tcPr>
            <w:tcW w:w="1119" w:type="dxa"/>
            <w:noWrap/>
            <w:hideMark/>
          </w:tcPr>
          <w:p w14:paraId="4A137A3B" w14:textId="77777777" w:rsidR="00A51E78" w:rsidRPr="00A51E78" w:rsidRDefault="00A51E78" w:rsidP="00A51E78">
            <w:r w:rsidRPr="00A51E78">
              <w:t>7.581756</w:t>
            </w:r>
          </w:p>
        </w:tc>
        <w:tc>
          <w:tcPr>
            <w:tcW w:w="1119" w:type="dxa"/>
            <w:noWrap/>
            <w:hideMark/>
          </w:tcPr>
          <w:p w14:paraId="68450EE2" w14:textId="77777777" w:rsidR="00A51E78" w:rsidRPr="00A51E78" w:rsidRDefault="00A51E78" w:rsidP="00A51E78">
            <w:r w:rsidRPr="00A51E78">
              <w:t>2.346434</w:t>
            </w:r>
          </w:p>
        </w:tc>
        <w:tc>
          <w:tcPr>
            <w:tcW w:w="1119" w:type="dxa"/>
            <w:noWrap/>
            <w:hideMark/>
          </w:tcPr>
          <w:p w14:paraId="3C58F20E" w14:textId="77777777" w:rsidR="00A51E78" w:rsidRPr="00A51E78" w:rsidRDefault="00A51E78" w:rsidP="00A51E78">
            <w:r w:rsidRPr="00A51E78">
              <w:t>7.252496</w:t>
            </w:r>
          </w:p>
        </w:tc>
        <w:tc>
          <w:tcPr>
            <w:tcW w:w="1119" w:type="dxa"/>
            <w:noWrap/>
            <w:hideMark/>
          </w:tcPr>
          <w:p w14:paraId="3B4AE9E3" w14:textId="77777777" w:rsidR="00A51E78" w:rsidRPr="00A51E78" w:rsidRDefault="00A51E78" w:rsidP="00A51E78">
            <w:r w:rsidRPr="00A51E78">
              <w:t>1.98709</w:t>
            </w:r>
          </w:p>
        </w:tc>
        <w:tc>
          <w:tcPr>
            <w:tcW w:w="1119" w:type="dxa"/>
            <w:noWrap/>
            <w:hideMark/>
          </w:tcPr>
          <w:p w14:paraId="43FB8B65" w14:textId="77777777" w:rsidR="00A51E78" w:rsidRPr="00A51E78" w:rsidRDefault="00A51E78" w:rsidP="00A51E78">
            <w:r w:rsidRPr="00A51E78">
              <w:t>7.526504</w:t>
            </w:r>
          </w:p>
        </w:tc>
        <w:tc>
          <w:tcPr>
            <w:tcW w:w="1119" w:type="dxa"/>
            <w:noWrap/>
            <w:hideMark/>
          </w:tcPr>
          <w:p w14:paraId="241F8B0B" w14:textId="77777777" w:rsidR="00A51E78" w:rsidRPr="00A51E78" w:rsidRDefault="00A51E78" w:rsidP="00A51E78">
            <w:r w:rsidRPr="00A51E78">
              <w:t>6.211426</w:t>
            </w:r>
          </w:p>
        </w:tc>
        <w:tc>
          <w:tcPr>
            <w:tcW w:w="1119" w:type="dxa"/>
            <w:noWrap/>
            <w:hideMark/>
          </w:tcPr>
          <w:p w14:paraId="6925E74E" w14:textId="77777777" w:rsidR="00A51E78" w:rsidRPr="00A51E78" w:rsidRDefault="00A51E78" w:rsidP="00A51E78">
            <w:r w:rsidRPr="00A51E78">
              <w:t>7.23265</w:t>
            </w:r>
          </w:p>
        </w:tc>
        <w:tc>
          <w:tcPr>
            <w:tcW w:w="1119" w:type="dxa"/>
            <w:noWrap/>
            <w:hideMark/>
          </w:tcPr>
          <w:p w14:paraId="6E279205" w14:textId="77777777" w:rsidR="00A51E78" w:rsidRPr="00A51E78" w:rsidRDefault="00A51E78" w:rsidP="00A51E78">
            <w:r w:rsidRPr="00A51E78">
              <w:t>8.216799</w:t>
            </w:r>
          </w:p>
        </w:tc>
        <w:tc>
          <w:tcPr>
            <w:tcW w:w="1119" w:type="dxa"/>
            <w:noWrap/>
            <w:hideMark/>
          </w:tcPr>
          <w:p w14:paraId="7F19BF3A" w14:textId="77777777" w:rsidR="00A51E78" w:rsidRPr="00A51E78" w:rsidRDefault="00A51E78" w:rsidP="00A51E78">
            <w:r w:rsidRPr="00A51E78">
              <w:t>1.546644</w:t>
            </w:r>
          </w:p>
        </w:tc>
      </w:tr>
      <w:tr w:rsidR="00A51E78" w:rsidRPr="00A51E78" w14:paraId="39CF006D" w14:textId="77777777" w:rsidTr="00A51E78">
        <w:trPr>
          <w:trHeight w:val="250"/>
        </w:trPr>
        <w:tc>
          <w:tcPr>
            <w:tcW w:w="1119" w:type="dxa"/>
            <w:noWrap/>
            <w:hideMark/>
          </w:tcPr>
          <w:p w14:paraId="765C2B7D" w14:textId="77777777" w:rsidR="00A51E78" w:rsidRPr="00A51E78" w:rsidRDefault="00A51E78" w:rsidP="00A51E78">
            <w:r w:rsidRPr="00A51E78">
              <w:t>5.741866</w:t>
            </w:r>
          </w:p>
        </w:tc>
        <w:tc>
          <w:tcPr>
            <w:tcW w:w="1119" w:type="dxa"/>
            <w:noWrap/>
            <w:hideMark/>
          </w:tcPr>
          <w:p w14:paraId="48FD4243" w14:textId="77777777" w:rsidR="00A51E78" w:rsidRPr="00A51E78" w:rsidRDefault="00A51E78" w:rsidP="00A51E78">
            <w:r w:rsidRPr="00A51E78">
              <w:t>7.844224</w:t>
            </w:r>
          </w:p>
        </w:tc>
        <w:tc>
          <w:tcPr>
            <w:tcW w:w="1119" w:type="dxa"/>
            <w:noWrap/>
            <w:hideMark/>
          </w:tcPr>
          <w:p w14:paraId="36E3D4E3" w14:textId="77777777" w:rsidR="00A51E78" w:rsidRPr="00A51E78" w:rsidRDefault="00A51E78" w:rsidP="00A51E78">
            <w:r w:rsidRPr="00A51E78">
              <w:t>7.348982</w:t>
            </w:r>
          </w:p>
        </w:tc>
        <w:tc>
          <w:tcPr>
            <w:tcW w:w="1119" w:type="dxa"/>
            <w:noWrap/>
            <w:hideMark/>
          </w:tcPr>
          <w:p w14:paraId="5D6AEC6B" w14:textId="77777777" w:rsidR="00A51E78" w:rsidRPr="00A51E78" w:rsidRDefault="00A51E78" w:rsidP="00A51E78">
            <w:r w:rsidRPr="00A51E78">
              <w:t>7.200565</w:t>
            </w:r>
          </w:p>
        </w:tc>
        <w:tc>
          <w:tcPr>
            <w:tcW w:w="1119" w:type="dxa"/>
            <w:noWrap/>
            <w:hideMark/>
          </w:tcPr>
          <w:p w14:paraId="69FCAA8C" w14:textId="77777777" w:rsidR="00A51E78" w:rsidRPr="00A51E78" w:rsidRDefault="00A51E78" w:rsidP="00A51E78">
            <w:r w:rsidRPr="00A51E78">
              <w:t>7.337278</w:t>
            </w:r>
          </w:p>
        </w:tc>
        <w:tc>
          <w:tcPr>
            <w:tcW w:w="1119" w:type="dxa"/>
            <w:noWrap/>
            <w:hideMark/>
          </w:tcPr>
          <w:p w14:paraId="1D27A95C" w14:textId="77777777" w:rsidR="00A51E78" w:rsidRPr="00A51E78" w:rsidRDefault="00A51E78" w:rsidP="00A51E78">
            <w:r w:rsidRPr="00A51E78">
              <w:t>6.537884</w:t>
            </w:r>
          </w:p>
        </w:tc>
        <w:tc>
          <w:tcPr>
            <w:tcW w:w="1119" w:type="dxa"/>
            <w:noWrap/>
            <w:hideMark/>
          </w:tcPr>
          <w:p w14:paraId="1598E280" w14:textId="77777777" w:rsidR="00A51E78" w:rsidRPr="00A51E78" w:rsidRDefault="00A51E78" w:rsidP="00A51E78">
            <w:r w:rsidRPr="00A51E78">
              <w:t>7.842104</w:t>
            </w:r>
          </w:p>
        </w:tc>
        <w:tc>
          <w:tcPr>
            <w:tcW w:w="1119" w:type="dxa"/>
            <w:noWrap/>
            <w:hideMark/>
          </w:tcPr>
          <w:p w14:paraId="25360532" w14:textId="77777777" w:rsidR="00A51E78" w:rsidRPr="00A51E78" w:rsidRDefault="00A51E78" w:rsidP="00A51E78">
            <w:r w:rsidRPr="00A51E78">
              <w:t>8.423819</w:t>
            </w:r>
          </w:p>
        </w:tc>
        <w:tc>
          <w:tcPr>
            <w:tcW w:w="1119" w:type="dxa"/>
            <w:noWrap/>
            <w:hideMark/>
          </w:tcPr>
          <w:p w14:paraId="24720796" w14:textId="77777777" w:rsidR="00A51E78" w:rsidRPr="00A51E78" w:rsidRDefault="00A51E78" w:rsidP="00A51E78">
            <w:r w:rsidRPr="00A51E78">
              <w:t>4.593344</w:t>
            </w:r>
          </w:p>
        </w:tc>
        <w:tc>
          <w:tcPr>
            <w:tcW w:w="1119" w:type="dxa"/>
            <w:noWrap/>
            <w:hideMark/>
          </w:tcPr>
          <w:p w14:paraId="4599D6B7" w14:textId="77777777" w:rsidR="00A51E78" w:rsidRPr="00A51E78" w:rsidRDefault="00A51E78" w:rsidP="00A51E78">
            <w:r w:rsidRPr="00A51E78">
              <w:t>5.772574</w:t>
            </w:r>
          </w:p>
        </w:tc>
      </w:tr>
      <w:tr w:rsidR="00A51E78" w:rsidRPr="00A51E78" w14:paraId="7C5C073F" w14:textId="77777777" w:rsidTr="00A51E78">
        <w:trPr>
          <w:trHeight w:val="250"/>
        </w:trPr>
        <w:tc>
          <w:tcPr>
            <w:tcW w:w="1119" w:type="dxa"/>
            <w:noWrap/>
            <w:hideMark/>
          </w:tcPr>
          <w:p w14:paraId="5550162F" w14:textId="77777777" w:rsidR="00A51E78" w:rsidRPr="00A51E78" w:rsidRDefault="00A51E78" w:rsidP="00A51E78">
            <w:r w:rsidRPr="00A51E78">
              <w:t>5.759641</w:t>
            </w:r>
          </w:p>
        </w:tc>
        <w:tc>
          <w:tcPr>
            <w:tcW w:w="1119" w:type="dxa"/>
            <w:noWrap/>
            <w:hideMark/>
          </w:tcPr>
          <w:p w14:paraId="7C6FF8F0" w14:textId="77777777" w:rsidR="00A51E78" w:rsidRPr="00A51E78" w:rsidRDefault="00A51E78" w:rsidP="00A51E78">
            <w:r w:rsidRPr="00A51E78">
              <w:t>5.87287</w:t>
            </w:r>
          </w:p>
        </w:tc>
        <w:tc>
          <w:tcPr>
            <w:tcW w:w="1119" w:type="dxa"/>
            <w:noWrap/>
            <w:hideMark/>
          </w:tcPr>
          <w:p w14:paraId="6EAE16A8" w14:textId="77777777" w:rsidR="00A51E78" w:rsidRPr="00A51E78" w:rsidRDefault="00A51E78" w:rsidP="00A51E78">
            <w:r w:rsidRPr="00A51E78">
              <w:t>3.826743</w:t>
            </w:r>
          </w:p>
        </w:tc>
        <w:tc>
          <w:tcPr>
            <w:tcW w:w="1119" w:type="dxa"/>
            <w:noWrap/>
            <w:hideMark/>
          </w:tcPr>
          <w:p w14:paraId="27A81475" w14:textId="77777777" w:rsidR="00A51E78" w:rsidRPr="00A51E78" w:rsidRDefault="00A51E78" w:rsidP="00A51E78">
            <w:r w:rsidRPr="00A51E78">
              <w:t>5.571826</w:t>
            </w:r>
          </w:p>
        </w:tc>
        <w:tc>
          <w:tcPr>
            <w:tcW w:w="1119" w:type="dxa"/>
            <w:noWrap/>
            <w:hideMark/>
          </w:tcPr>
          <w:p w14:paraId="762595DB" w14:textId="77777777" w:rsidR="00A51E78" w:rsidRPr="00A51E78" w:rsidRDefault="00A51E78" w:rsidP="00A51E78">
            <w:r w:rsidRPr="00A51E78">
              <w:t>7.151174</w:t>
            </w:r>
          </w:p>
        </w:tc>
        <w:tc>
          <w:tcPr>
            <w:tcW w:w="1119" w:type="dxa"/>
            <w:noWrap/>
            <w:hideMark/>
          </w:tcPr>
          <w:p w14:paraId="1AF2EC18" w14:textId="77777777" w:rsidR="00A51E78" w:rsidRPr="00A51E78" w:rsidRDefault="00A51E78" w:rsidP="00A51E78">
            <w:r w:rsidRPr="00A51E78">
              <w:t>6.85057</w:t>
            </w:r>
          </w:p>
        </w:tc>
        <w:tc>
          <w:tcPr>
            <w:tcW w:w="1119" w:type="dxa"/>
            <w:noWrap/>
            <w:hideMark/>
          </w:tcPr>
          <w:p w14:paraId="7458202B" w14:textId="77777777" w:rsidR="00A51E78" w:rsidRPr="00A51E78" w:rsidRDefault="00A51E78" w:rsidP="00A51E78">
            <w:r w:rsidRPr="00A51E78">
              <w:t>5.185283</w:t>
            </w:r>
          </w:p>
        </w:tc>
        <w:tc>
          <w:tcPr>
            <w:tcW w:w="1119" w:type="dxa"/>
            <w:noWrap/>
            <w:hideMark/>
          </w:tcPr>
          <w:p w14:paraId="73D70E73" w14:textId="77777777" w:rsidR="00A51E78" w:rsidRPr="00A51E78" w:rsidRDefault="00A51E78" w:rsidP="00A51E78">
            <w:r w:rsidRPr="00A51E78">
              <w:t>8.964937</w:t>
            </w:r>
          </w:p>
        </w:tc>
        <w:tc>
          <w:tcPr>
            <w:tcW w:w="1119" w:type="dxa"/>
            <w:noWrap/>
            <w:hideMark/>
          </w:tcPr>
          <w:p w14:paraId="1C52434C" w14:textId="77777777" w:rsidR="00A51E78" w:rsidRPr="00A51E78" w:rsidRDefault="00A51E78" w:rsidP="00A51E78">
            <w:r w:rsidRPr="00A51E78">
              <w:t>6.451701</w:t>
            </w:r>
          </w:p>
        </w:tc>
        <w:tc>
          <w:tcPr>
            <w:tcW w:w="1119" w:type="dxa"/>
            <w:noWrap/>
            <w:hideMark/>
          </w:tcPr>
          <w:p w14:paraId="1AEC7548" w14:textId="77777777" w:rsidR="00A51E78" w:rsidRPr="00A51E78" w:rsidRDefault="00A51E78" w:rsidP="00A51E78">
            <w:r w:rsidRPr="00A51E78">
              <w:t>6.789762</w:t>
            </w:r>
          </w:p>
        </w:tc>
      </w:tr>
      <w:tr w:rsidR="00A51E78" w:rsidRPr="00A51E78" w14:paraId="19278087" w14:textId="77777777" w:rsidTr="00A51E78">
        <w:trPr>
          <w:trHeight w:val="250"/>
        </w:trPr>
        <w:tc>
          <w:tcPr>
            <w:tcW w:w="1119" w:type="dxa"/>
            <w:noWrap/>
            <w:hideMark/>
          </w:tcPr>
          <w:p w14:paraId="718EEFA6" w14:textId="77777777" w:rsidR="00A51E78" w:rsidRPr="00A51E78" w:rsidRDefault="00A51E78" w:rsidP="00A51E78">
            <w:r w:rsidRPr="00A51E78">
              <w:t>4.673805</w:t>
            </w:r>
          </w:p>
        </w:tc>
        <w:tc>
          <w:tcPr>
            <w:tcW w:w="1119" w:type="dxa"/>
            <w:noWrap/>
            <w:hideMark/>
          </w:tcPr>
          <w:p w14:paraId="138CA593" w14:textId="77777777" w:rsidR="00A51E78" w:rsidRPr="00A51E78" w:rsidRDefault="00A51E78" w:rsidP="00A51E78">
            <w:r w:rsidRPr="00A51E78">
              <w:t>6.894731</w:t>
            </w:r>
          </w:p>
        </w:tc>
        <w:tc>
          <w:tcPr>
            <w:tcW w:w="1119" w:type="dxa"/>
            <w:noWrap/>
            <w:hideMark/>
          </w:tcPr>
          <w:p w14:paraId="15B8AC08" w14:textId="77777777" w:rsidR="00A51E78" w:rsidRPr="00A51E78" w:rsidRDefault="00A51E78" w:rsidP="00A51E78">
            <w:r w:rsidRPr="00A51E78">
              <w:t>6.241744</w:t>
            </w:r>
          </w:p>
        </w:tc>
        <w:tc>
          <w:tcPr>
            <w:tcW w:w="1119" w:type="dxa"/>
            <w:noWrap/>
            <w:hideMark/>
          </w:tcPr>
          <w:p w14:paraId="68AC6826" w14:textId="77777777" w:rsidR="00A51E78" w:rsidRPr="00A51E78" w:rsidRDefault="00A51E78" w:rsidP="00A51E78">
            <w:r w:rsidRPr="00A51E78">
              <w:t>9.234814</w:t>
            </w:r>
          </w:p>
        </w:tc>
        <w:tc>
          <w:tcPr>
            <w:tcW w:w="1119" w:type="dxa"/>
            <w:noWrap/>
            <w:hideMark/>
          </w:tcPr>
          <w:p w14:paraId="39247151" w14:textId="77777777" w:rsidR="00A51E78" w:rsidRPr="00A51E78" w:rsidRDefault="00A51E78" w:rsidP="00A51E78">
            <w:r w:rsidRPr="00A51E78">
              <w:t>7.729553</w:t>
            </w:r>
          </w:p>
        </w:tc>
        <w:tc>
          <w:tcPr>
            <w:tcW w:w="1119" w:type="dxa"/>
            <w:noWrap/>
            <w:hideMark/>
          </w:tcPr>
          <w:p w14:paraId="461BFF66" w14:textId="77777777" w:rsidR="00A51E78" w:rsidRPr="00A51E78" w:rsidRDefault="00A51E78" w:rsidP="00A51E78">
            <w:r w:rsidRPr="00A51E78">
              <w:t>6.57501</w:t>
            </w:r>
          </w:p>
        </w:tc>
        <w:tc>
          <w:tcPr>
            <w:tcW w:w="1119" w:type="dxa"/>
            <w:noWrap/>
            <w:hideMark/>
          </w:tcPr>
          <w:p w14:paraId="3B21D721" w14:textId="77777777" w:rsidR="00A51E78" w:rsidRPr="00A51E78" w:rsidRDefault="00A51E78" w:rsidP="00A51E78">
            <w:r w:rsidRPr="00A51E78">
              <w:t>6.584397</w:t>
            </w:r>
          </w:p>
        </w:tc>
        <w:tc>
          <w:tcPr>
            <w:tcW w:w="1119" w:type="dxa"/>
            <w:noWrap/>
            <w:hideMark/>
          </w:tcPr>
          <w:p w14:paraId="1C46D61F" w14:textId="77777777" w:rsidR="00A51E78" w:rsidRPr="00A51E78" w:rsidRDefault="00A51E78" w:rsidP="00A51E78">
            <w:r w:rsidRPr="00A51E78">
              <w:t>6.681922</w:t>
            </w:r>
          </w:p>
        </w:tc>
        <w:tc>
          <w:tcPr>
            <w:tcW w:w="1119" w:type="dxa"/>
            <w:noWrap/>
            <w:hideMark/>
          </w:tcPr>
          <w:p w14:paraId="64912186" w14:textId="77777777" w:rsidR="00A51E78" w:rsidRPr="00A51E78" w:rsidRDefault="00A51E78" w:rsidP="00A51E78">
            <w:r w:rsidRPr="00A51E78">
              <w:t>7.496783</w:t>
            </w:r>
          </w:p>
        </w:tc>
        <w:tc>
          <w:tcPr>
            <w:tcW w:w="1119" w:type="dxa"/>
            <w:noWrap/>
            <w:hideMark/>
          </w:tcPr>
          <w:p w14:paraId="2EC00FB6" w14:textId="77777777" w:rsidR="00A51E78" w:rsidRPr="00A51E78" w:rsidRDefault="00A51E78" w:rsidP="00A51E78">
            <w:r w:rsidRPr="00A51E78">
              <w:t>6.621658</w:t>
            </w:r>
          </w:p>
        </w:tc>
      </w:tr>
      <w:tr w:rsidR="00A51E78" w:rsidRPr="00A51E78" w14:paraId="285C4BB7" w14:textId="77777777" w:rsidTr="00A51E78">
        <w:trPr>
          <w:trHeight w:val="250"/>
        </w:trPr>
        <w:tc>
          <w:tcPr>
            <w:tcW w:w="1119" w:type="dxa"/>
            <w:noWrap/>
            <w:hideMark/>
          </w:tcPr>
          <w:p w14:paraId="1B7A727E" w14:textId="77777777" w:rsidR="00A51E78" w:rsidRPr="00A51E78" w:rsidRDefault="00A51E78" w:rsidP="00A51E78">
            <w:r w:rsidRPr="00A51E78">
              <w:t>5.147224</w:t>
            </w:r>
          </w:p>
        </w:tc>
        <w:tc>
          <w:tcPr>
            <w:tcW w:w="1119" w:type="dxa"/>
            <w:noWrap/>
            <w:hideMark/>
          </w:tcPr>
          <w:p w14:paraId="43870F22" w14:textId="77777777" w:rsidR="00A51E78" w:rsidRPr="00A51E78" w:rsidRDefault="00A51E78" w:rsidP="00A51E78">
            <w:r w:rsidRPr="00A51E78">
              <w:t>7.490463</w:t>
            </w:r>
          </w:p>
        </w:tc>
        <w:tc>
          <w:tcPr>
            <w:tcW w:w="1119" w:type="dxa"/>
            <w:noWrap/>
            <w:hideMark/>
          </w:tcPr>
          <w:p w14:paraId="2F5C7082" w14:textId="77777777" w:rsidR="00A51E78" w:rsidRPr="00A51E78" w:rsidRDefault="00A51E78" w:rsidP="00A51E78">
            <w:r w:rsidRPr="00A51E78">
              <w:t>6.691456</w:t>
            </w:r>
          </w:p>
        </w:tc>
        <w:tc>
          <w:tcPr>
            <w:tcW w:w="1119" w:type="dxa"/>
            <w:noWrap/>
            <w:hideMark/>
          </w:tcPr>
          <w:p w14:paraId="0854E6F3" w14:textId="77777777" w:rsidR="00A51E78" w:rsidRPr="00A51E78" w:rsidRDefault="00A51E78" w:rsidP="00A51E78">
            <w:r w:rsidRPr="00A51E78">
              <w:t>6.200116</w:t>
            </w:r>
          </w:p>
        </w:tc>
        <w:tc>
          <w:tcPr>
            <w:tcW w:w="1119" w:type="dxa"/>
            <w:noWrap/>
            <w:hideMark/>
          </w:tcPr>
          <w:p w14:paraId="3C2CA2D6" w14:textId="77777777" w:rsidR="00A51E78" w:rsidRPr="00A51E78" w:rsidRDefault="00A51E78" w:rsidP="00A51E78">
            <w:r w:rsidRPr="00A51E78">
              <w:t>3.458812</w:t>
            </w:r>
          </w:p>
        </w:tc>
        <w:tc>
          <w:tcPr>
            <w:tcW w:w="1119" w:type="dxa"/>
            <w:noWrap/>
            <w:hideMark/>
          </w:tcPr>
          <w:p w14:paraId="176FCC2D" w14:textId="77777777" w:rsidR="00A51E78" w:rsidRPr="00A51E78" w:rsidRDefault="00A51E78" w:rsidP="00A51E78">
            <w:r w:rsidRPr="00A51E78">
              <w:t>7.126482</w:t>
            </w:r>
          </w:p>
        </w:tc>
        <w:tc>
          <w:tcPr>
            <w:tcW w:w="1119" w:type="dxa"/>
            <w:noWrap/>
            <w:hideMark/>
          </w:tcPr>
          <w:p w14:paraId="36F8AB6C" w14:textId="77777777" w:rsidR="00A51E78" w:rsidRPr="00A51E78" w:rsidRDefault="00A51E78" w:rsidP="00A51E78">
            <w:r w:rsidRPr="00A51E78">
              <w:t>5.701507</w:t>
            </w:r>
          </w:p>
        </w:tc>
        <w:tc>
          <w:tcPr>
            <w:tcW w:w="1119" w:type="dxa"/>
            <w:noWrap/>
            <w:hideMark/>
          </w:tcPr>
          <w:p w14:paraId="7CD5163D" w14:textId="77777777" w:rsidR="00A51E78" w:rsidRPr="00A51E78" w:rsidRDefault="00A51E78" w:rsidP="00A51E78">
            <w:r w:rsidRPr="00A51E78">
              <w:t>5.209789</w:t>
            </w:r>
          </w:p>
        </w:tc>
        <w:tc>
          <w:tcPr>
            <w:tcW w:w="1119" w:type="dxa"/>
            <w:noWrap/>
            <w:hideMark/>
          </w:tcPr>
          <w:p w14:paraId="15C3115B" w14:textId="77777777" w:rsidR="00A51E78" w:rsidRPr="00A51E78" w:rsidRDefault="00A51E78" w:rsidP="00A51E78">
            <w:r w:rsidRPr="00A51E78">
              <w:t>7.141183</w:t>
            </w:r>
          </w:p>
        </w:tc>
        <w:tc>
          <w:tcPr>
            <w:tcW w:w="1119" w:type="dxa"/>
            <w:noWrap/>
            <w:hideMark/>
          </w:tcPr>
          <w:p w14:paraId="777D98D0" w14:textId="77777777" w:rsidR="00A51E78" w:rsidRPr="00A51E78" w:rsidRDefault="00A51E78" w:rsidP="00A51E78">
            <w:r w:rsidRPr="00A51E78">
              <w:t>7.538483</w:t>
            </w:r>
          </w:p>
        </w:tc>
      </w:tr>
      <w:tr w:rsidR="00A51E78" w:rsidRPr="00A51E78" w14:paraId="670BA1F4" w14:textId="77777777" w:rsidTr="00A51E78">
        <w:trPr>
          <w:trHeight w:val="250"/>
        </w:trPr>
        <w:tc>
          <w:tcPr>
            <w:tcW w:w="1119" w:type="dxa"/>
            <w:noWrap/>
            <w:hideMark/>
          </w:tcPr>
          <w:p w14:paraId="77D17189" w14:textId="77777777" w:rsidR="00A51E78" w:rsidRPr="00A51E78" w:rsidRDefault="00A51E78" w:rsidP="00A51E78">
            <w:r w:rsidRPr="00A51E78">
              <w:t>7.184862</w:t>
            </w:r>
          </w:p>
        </w:tc>
        <w:tc>
          <w:tcPr>
            <w:tcW w:w="1119" w:type="dxa"/>
            <w:noWrap/>
            <w:hideMark/>
          </w:tcPr>
          <w:p w14:paraId="38FD8E9B" w14:textId="77777777" w:rsidR="00A51E78" w:rsidRPr="00A51E78" w:rsidRDefault="00A51E78" w:rsidP="00A51E78">
            <w:r w:rsidRPr="00A51E78">
              <w:t>5.972681</w:t>
            </w:r>
          </w:p>
        </w:tc>
        <w:tc>
          <w:tcPr>
            <w:tcW w:w="1119" w:type="dxa"/>
            <w:noWrap/>
            <w:hideMark/>
          </w:tcPr>
          <w:p w14:paraId="72549145" w14:textId="77777777" w:rsidR="00A51E78" w:rsidRPr="00A51E78" w:rsidRDefault="00A51E78" w:rsidP="00A51E78">
            <w:r w:rsidRPr="00A51E78">
              <w:t>6.406229</w:t>
            </w:r>
          </w:p>
        </w:tc>
        <w:tc>
          <w:tcPr>
            <w:tcW w:w="1119" w:type="dxa"/>
            <w:noWrap/>
            <w:hideMark/>
          </w:tcPr>
          <w:p w14:paraId="3155F06A" w14:textId="77777777" w:rsidR="00A51E78" w:rsidRPr="00A51E78" w:rsidRDefault="00A51E78" w:rsidP="00A51E78">
            <w:r w:rsidRPr="00A51E78">
              <w:t>7.657228</w:t>
            </w:r>
          </w:p>
        </w:tc>
        <w:tc>
          <w:tcPr>
            <w:tcW w:w="1119" w:type="dxa"/>
            <w:noWrap/>
            <w:hideMark/>
          </w:tcPr>
          <w:p w14:paraId="48F4DF29" w14:textId="77777777" w:rsidR="00A51E78" w:rsidRPr="00A51E78" w:rsidRDefault="00A51E78" w:rsidP="00A51E78">
            <w:r w:rsidRPr="00A51E78">
              <w:t>7.70766</w:t>
            </w:r>
          </w:p>
        </w:tc>
        <w:tc>
          <w:tcPr>
            <w:tcW w:w="1119" w:type="dxa"/>
            <w:noWrap/>
            <w:hideMark/>
          </w:tcPr>
          <w:p w14:paraId="7521FAC3" w14:textId="77777777" w:rsidR="00A51E78" w:rsidRPr="00A51E78" w:rsidRDefault="00A51E78" w:rsidP="00A51E78">
            <w:r w:rsidRPr="00A51E78">
              <w:t>6.973808</w:t>
            </w:r>
          </w:p>
        </w:tc>
        <w:tc>
          <w:tcPr>
            <w:tcW w:w="1119" w:type="dxa"/>
            <w:noWrap/>
            <w:hideMark/>
          </w:tcPr>
          <w:p w14:paraId="339E06FF" w14:textId="77777777" w:rsidR="00A51E78" w:rsidRPr="00A51E78" w:rsidRDefault="00A51E78" w:rsidP="00A51E78">
            <w:r w:rsidRPr="00A51E78">
              <w:t>6.62125</w:t>
            </w:r>
          </w:p>
        </w:tc>
        <w:tc>
          <w:tcPr>
            <w:tcW w:w="1119" w:type="dxa"/>
            <w:noWrap/>
            <w:hideMark/>
          </w:tcPr>
          <w:p w14:paraId="507F3DBA" w14:textId="77777777" w:rsidR="00A51E78" w:rsidRPr="00A51E78" w:rsidRDefault="00A51E78" w:rsidP="00A51E78">
            <w:r w:rsidRPr="00A51E78">
              <w:t>5.765241</w:t>
            </w:r>
          </w:p>
        </w:tc>
        <w:tc>
          <w:tcPr>
            <w:tcW w:w="1119" w:type="dxa"/>
            <w:noWrap/>
            <w:hideMark/>
          </w:tcPr>
          <w:p w14:paraId="3C6FE149" w14:textId="77777777" w:rsidR="00A51E78" w:rsidRPr="00A51E78" w:rsidRDefault="00A51E78" w:rsidP="00A51E78">
            <w:r w:rsidRPr="00A51E78">
              <w:t>7.621398</w:t>
            </w:r>
          </w:p>
        </w:tc>
        <w:tc>
          <w:tcPr>
            <w:tcW w:w="1119" w:type="dxa"/>
            <w:noWrap/>
            <w:hideMark/>
          </w:tcPr>
          <w:p w14:paraId="2B2289C2" w14:textId="77777777" w:rsidR="00A51E78" w:rsidRPr="00A51E78" w:rsidRDefault="00A51E78" w:rsidP="00A51E78">
            <w:r w:rsidRPr="00A51E78">
              <w:t>3.19396</w:t>
            </w:r>
          </w:p>
        </w:tc>
      </w:tr>
      <w:tr w:rsidR="00A51E78" w:rsidRPr="00A51E78" w14:paraId="0BD48D50" w14:textId="77777777" w:rsidTr="00A51E78">
        <w:trPr>
          <w:trHeight w:val="250"/>
        </w:trPr>
        <w:tc>
          <w:tcPr>
            <w:tcW w:w="1119" w:type="dxa"/>
            <w:noWrap/>
            <w:hideMark/>
          </w:tcPr>
          <w:p w14:paraId="4450FC9C" w14:textId="77777777" w:rsidR="00A51E78" w:rsidRPr="00A51E78" w:rsidRDefault="00A51E78" w:rsidP="00A51E78">
            <w:r w:rsidRPr="00A51E78">
              <w:t>5.467648</w:t>
            </w:r>
          </w:p>
        </w:tc>
        <w:tc>
          <w:tcPr>
            <w:tcW w:w="1119" w:type="dxa"/>
            <w:noWrap/>
            <w:hideMark/>
          </w:tcPr>
          <w:p w14:paraId="71F7C6E2" w14:textId="77777777" w:rsidR="00A51E78" w:rsidRPr="00A51E78" w:rsidRDefault="00A51E78" w:rsidP="00A51E78">
            <w:r w:rsidRPr="00A51E78">
              <w:t>4.273249</w:t>
            </w:r>
          </w:p>
        </w:tc>
        <w:tc>
          <w:tcPr>
            <w:tcW w:w="1119" w:type="dxa"/>
            <w:noWrap/>
            <w:hideMark/>
          </w:tcPr>
          <w:p w14:paraId="4995C09D" w14:textId="77777777" w:rsidR="00A51E78" w:rsidRPr="00A51E78" w:rsidRDefault="00A51E78" w:rsidP="00A51E78">
            <w:r w:rsidRPr="00A51E78">
              <w:t>7.582052</w:t>
            </w:r>
          </w:p>
        </w:tc>
        <w:tc>
          <w:tcPr>
            <w:tcW w:w="1119" w:type="dxa"/>
            <w:noWrap/>
            <w:hideMark/>
          </w:tcPr>
          <w:p w14:paraId="110B3243" w14:textId="77777777" w:rsidR="00A51E78" w:rsidRPr="00A51E78" w:rsidRDefault="00A51E78" w:rsidP="00A51E78">
            <w:r w:rsidRPr="00A51E78">
              <w:t>8.171918</w:t>
            </w:r>
          </w:p>
        </w:tc>
        <w:tc>
          <w:tcPr>
            <w:tcW w:w="1119" w:type="dxa"/>
            <w:noWrap/>
            <w:hideMark/>
          </w:tcPr>
          <w:p w14:paraId="7593E50A" w14:textId="77777777" w:rsidR="00A51E78" w:rsidRPr="00A51E78" w:rsidRDefault="00A51E78" w:rsidP="00A51E78">
            <w:r w:rsidRPr="00A51E78">
              <w:t>3.201819</w:t>
            </w:r>
          </w:p>
        </w:tc>
        <w:tc>
          <w:tcPr>
            <w:tcW w:w="1119" w:type="dxa"/>
            <w:noWrap/>
            <w:hideMark/>
          </w:tcPr>
          <w:p w14:paraId="45C6B362" w14:textId="77777777" w:rsidR="00A51E78" w:rsidRPr="00A51E78" w:rsidRDefault="00A51E78" w:rsidP="00A51E78">
            <w:r w:rsidRPr="00A51E78">
              <w:t>3.766301</w:t>
            </w:r>
          </w:p>
        </w:tc>
        <w:tc>
          <w:tcPr>
            <w:tcW w:w="1119" w:type="dxa"/>
            <w:noWrap/>
            <w:hideMark/>
          </w:tcPr>
          <w:p w14:paraId="72DC8F17" w14:textId="77777777" w:rsidR="00A51E78" w:rsidRPr="00A51E78" w:rsidRDefault="00A51E78" w:rsidP="00A51E78">
            <w:r w:rsidRPr="00A51E78">
              <w:t>5.942315</w:t>
            </w:r>
          </w:p>
        </w:tc>
        <w:tc>
          <w:tcPr>
            <w:tcW w:w="1119" w:type="dxa"/>
            <w:noWrap/>
            <w:hideMark/>
          </w:tcPr>
          <w:p w14:paraId="126A530E" w14:textId="77777777" w:rsidR="00A51E78" w:rsidRPr="00A51E78" w:rsidRDefault="00A51E78" w:rsidP="00A51E78">
            <w:r w:rsidRPr="00A51E78">
              <w:t>5.452054</w:t>
            </w:r>
          </w:p>
        </w:tc>
        <w:tc>
          <w:tcPr>
            <w:tcW w:w="1119" w:type="dxa"/>
            <w:noWrap/>
            <w:hideMark/>
          </w:tcPr>
          <w:p w14:paraId="1400F091" w14:textId="77777777" w:rsidR="00A51E78" w:rsidRPr="00A51E78" w:rsidRDefault="00A51E78" w:rsidP="00A51E78">
            <w:r w:rsidRPr="00A51E78">
              <w:t>7.639103</w:t>
            </w:r>
          </w:p>
        </w:tc>
        <w:tc>
          <w:tcPr>
            <w:tcW w:w="1119" w:type="dxa"/>
            <w:noWrap/>
            <w:hideMark/>
          </w:tcPr>
          <w:p w14:paraId="0319B229" w14:textId="77777777" w:rsidR="00A51E78" w:rsidRPr="00A51E78" w:rsidRDefault="00A51E78" w:rsidP="00A51E78">
            <w:r w:rsidRPr="00A51E78">
              <w:t>7.85368</w:t>
            </w:r>
          </w:p>
        </w:tc>
      </w:tr>
      <w:tr w:rsidR="00A51E78" w:rsidRPr="00A51E78" w14:paraId="7CD55A36" w14:textId="77777777" w:rsidTr="00A51E78">
        <w:trPr>
          <w:trHeight w:val="250"/>
        </w:trPr>
        <w:tc>
          <w:tcPr>
            <w:tcW w:w="1119" w:type="dxa"/>
            <w:noWrap/>
            <w:hideMark/>
          </w:tcPr>
          <w:p w14:paraId="743DF54D" w14:textId="77777777" w:rsidR="00A51E78" w:rsidRPr="00A51E78" w:rsidRDefault="00A51E78" w:rsidP="00A51E78">
            <w:pPr>
              <w:rPr>
                <w:b/>
                <w:bCs/>
              </w:rPr>
            </w:pPr>
            <w:r w:rsidRPr="00A51E78">
              <w:rPr>
                <w:b/>
                <w:bCs/>
              </w:rPr>
              <w:t>5.469804</w:t>
            </w:r>
          </w:p>
        </w:tc>
        <w:tc>
          <w:tcPr>
            <w:tcW w:w="1119" w:type="dxa"/>
            <w:noWrap/>
            <w:hideMark/>
          </w:tcPr>
          <w:p w14:paraId="07F8877F" w14:textId="77777777" w:rsidR="00A51E78" w:rsidRPr="00A51E78" w:rsidRDefault="00A51E78" w:rsidP="00A51E78">
            <w:pPr>
              <w:rPr>
                <w:b/>
                <w:bCs/>
              </w:rPr>
            </w:pPr>
            <w:r w:rsidRPr="00A51E78">
              <w:rPr>
                <w:b/>
                <w:bCs/>
              </w:rPr>
              <w:t>6.930878</w:t>
            </w:r>
          </w:p>
        </w:tc>
        <w:tc>
          <w:tcPr>
            <w:tcW w:w="1119" w:type="dxa"/>
            <w:noWrap/>
            <w:hideMark/>
          </w:tcPr>
          <w:p w14:paraId="6472D97E" w14:textId="77777777" w:rsidR="00A51E78" w:rsidRPr="00A51E78" w:rsidRDefault="00A51E78" w:rsidP="00A51E78">
            <w:pPr>
              <w:rPr>
                <w:b/>
                <w:bCs/>
              </w:rPr>
            </w:pPr>
            <w:r w:rsidRPr="00A51E78">
              <w:rPr>
                <w:b/>
                <w:bCs/>
              </w:rPr>
              <w:t>5.941232</w:t>
            </w:r>
          </w:p>
        </w:tc>
        <w:tc>
          <w:tcPr>
            <w:tcW w:w="1119" w:type="dxa"/>
            <w:noWrap/>
            <w:hideMark/>
          </w:tcPr>
          <w:p w14:paraId="250EA61E" w14:textId="77777777" w:rsidR="00A51E78" w:rsidRPr="00A51E78" w:rsidRDefault="00A51E78" w:rsidP="00A51E78">
            <w:pPr>
              <w:rPr>
                <w:b/>
                <w:bCs/>
              </w:rPr>
            </w:pPr>
            <w:r w:rsidRPr="00A51E78">
              <w:rPr>
                <w:b/>
                <w:bCs/>
              </w:rPr>
              <w:t>7.02348</w:t>
            </w:r>
          </w:p>
        </w:tc>
        <w:tc>
          <w:tcPr>
            <w:tcW w:w="1119" w:type="dxa"/>
            <w:noWrap/>
            <w:hideMark/>
          </w:tcPr>
          <w:p w14:paraId="3E07A397" w14:textId="77777777" w:rsidR="00A51E78" w:rsidRPr="00A51E78" w:rsidRDefault="00A51E78" w:rsidP="00A51E78">
            <w:pPr>
              <w:rPr>
                <w:b/>
                <w:bCs/>
              </w:rPr>
            </w:pPr>
            <w:r w:rsidRPr="00A51E78">
              <w:rPr>
                <w:b/>
                <w:bCs/>
              </w:rPr>
              <w:t>6.169016</w:t>
            </w:r>
          </w:p>
        </w:tc>
        <w:tc>
          <w:tcPr>
            <w:tcW w:w="1119" w:type="dxa"/>
            <w:noWrap/>
            <w:hideMark/>
          </w:tcPr>
          <w:p w14:paraId="461BB7C3" w14:textId="77777777" w:rsidR="00A51E78" w:rsidRPr="00A51E78" w:rsidRDefault="00A51E78" w:rsidP="00A51E78">
            <w:pPr>
              <w:rPr>
                <w:b/>
                <w:bCs/>
              </w:rPr>
            </w:pPr>
            <w:r w:rsidRPr="00A51E78">
              <w:rPr>
                <w:b/>
                <w:bCs/>
              </w:rPr>
              <w:t>6.740718</w:t>
            </w:r>
          </w:p>
        </w:tc>
        <w:tc>
          <w:tcPr>
            <w:tcW w:w="1119" w:type="dxa"/>
            <w:noWrap/>
            <w:hideMark/>
          </w:tcPr>
          <w:p w14:paraId="3065A0DD" w14:textId="77777777" w:rsidR="00A51E78" w:rsidRPr="00A51E78" w:rsidRDefault="00A51E78" w:rsidP="00A51E78">
            <w:pPr>
              <w:rPr>
                <w:b/>
                <w:bCs/>
              </w:rPr>
            </w:pPr>
            <w:r w:rsidRPr="00A51E78">
              <w:rPr>
                <w:b/>
                <w:bCs/>
              </w:rPr>
              <w:t>6.634583</w:t>
            </w:r>
          </w:p>
        </w:tc>
        <w:tc>
          <w:tcPr>
            <w:tcW w:w="1119" w:type="dxa"/>
            <w:noWrap/>
            <w:hideMark/>
          </w:tcPr>
          <w:p w14:paraId="45D8FCC6" w14:textId="77777777" w:rsidR="00A51E78" w:rsidRPr="00A51E78" w:rsidRDefault="00A51E78" w:rsidP="00A51E78">
            <w:pPr>
              <w:rPr>
                <w:b/>
                <w:bCs/>
              </w:rPr>
            </w:pPr>
            <w:r w:rsidRPr="00A51E78">
              <w:rPr>
                <w:b/>
                <w:bCs/>
              </w:rPr>
              <w:t>6.86069</w:t>
            </w:r>
          </w:p>
        </w:tc>
        <w:tc>
          <w:tcPr>
            <w:tcW w:w="1119" w:type="dxa"/>
            <w:noWrap/>
            <w:hideMark/>
          </w:tcPr>
          <w:p w14:paraId="30662481" w14:textId="77777777" w:rsidR="00A51E78" w:rsidRPr="00A51E78" w:rsidRDefault="00A51E78" w:rsidP="00A51E78">
            <w:pPr>
              <w:rPr>
                <w:b/>
                <w:bCs/>
              </w:rPr>
            </w:pPr>
            <w:r w:rsidRPr="00A51E78">
              <w:rPr>
                <w:b/>
                <w:bCs/>
              </w:rPr>
              <w:t>12.53566</w:t>
            </w:r>
          </w:p>
        </w:tc>
        <w:tc>
          <w:tcPr>
            <w:tcW w:w="1119" w:type="dxa"/>
            <w:noWrap/>
            <w:hideMark/>
          </w:tcPr>
          <w:p w14:paraId="599323E8" w14:textId="77777777" w:rsidR="00A51E78" w:rsidRPr="00A51E78" w:rsidRDefault="00A51E78" w:rsidP="00A51E78">
            <w:pPr>
              <w:rPr>
                <w:b/>
                <w:bCs/>
              </w:rPr>
            </w:pPr>
            <w:r w:rsidRPr="00A51E78">
              <w:rPr>
                <w:b/>
                <w:bCs/>
              </w:rPr>
              <w:t>5.959931</w:t>
            </w:r>
          </w:p>
        </w:tc>
      </w:tr>
    </w:tbl>
    <w:p w14:paraId="4B8BD21F" w14:textId="5B15266B" w:rsidR="00A51E78" w:rsidRDefault="00A51E78" w:rsidP="00DD05AD"/>
    <w:p w14:paraId="5572239C" w14:textId="3D20D732" w:rsidR="00A51E78" w:rsidRDefault="00A51E78" w:rsidP="00DD05AD">
      <w:r>
        <w:t>6</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A51E78" w:rsidRPr="00A51E78" w14:paraId="76C8664C" w14:textId="77777777" w:rsidTr="00A51E78">
        <w:trPr>
          <w:trHeight w:val="261"/>
        </w:trPr>
        <w:tc>
          <w:tcPr>
            <w:tcW w:w="1118" w:type="dxa"/>
            <w:noWrap/>
            <w:hideMark/>
          </w:tcPr>
          <w:p w14:paraId="64018C0F" w14:textId="77777777" w:rsidR="00A51E78" w:rsidRPr="00A51E78" w:rsidRDefault="00A51E78" w:rsidP="00A51E78">
            <w:r w:rsidRPr="00A51E78">
              <w:t>Tx01</w:t>
            </w:r>
          </w:p>
        </w:tc>
        <w:tc>
          <w:tcPr>
            <w:tcW w:w="1118" w:type="dxa"/>
            <w:noWrap/>
            <w:hideMark/>
          </w:tcPr>
          <w:p w14:paraId="2A670F37" w14:textId="77777777" w:rsidR="00A51E78" w:rsidRPr="00A51E78" w:rsidRDefault="00A51E78" w:rsidP="00A51E78">
            <w:r w:rsidRPr="00A51E78">
              <w:t>Tx02</w:t>
            </w:r>
          </w:p>
        </w:tc>
        <w:tc>
          <w:tcPr>
            <w:tcW w:w="1118" w:type="dxa"/>
            <w:noWrap/>
            <w:hideMark/>
          </w:tcPr>
          <w:p w14:paraId="4EBF7CCF" w14:textId="77777777" w:rsidR="00A51E78" w:rsidRPr="00A51E78" w:rsidRDefault="00A51E78" w:rsidP="00A51E78">
            <w:r w:rsidRPr="00A51E78">
              <w:t>Tx03</w:t>
            </w:r>
          </w:p>
        </w:tc>
        <w:tc>
          <w:tcPr>
            <w:tcW w:w="1118" w:type="dxa"/>
            <w:noWrap/>
            <w:hideMark/>
          </w:tcPr>
          <w:p w14:paraId="2323E426" w14:textId="77777777" w:rsidR="00A51E78" w:rsidRPr="00A51E78" w:rsidRDefault="00A51E78" w:rsidP="00A51E78">
            <w:r w:rsidRPr="00A51E78">
              <w:t>Tx04</w:t>
            </w:r>
          </w:p>
        </w:tc>
        <w:tc>
          <w:tcPr>
            <w:tcW w:w="1118" w:type="dxa"/>
            <w:noWrap/>
            <w:hideMark/>
          </w:tcPr>
          <w:p w14:paraId="32F43C34" w14:textId="77777777" w:rsidR="00A51E78" w:rsidRPr="00A51E78" w:rsidRDefault="00A51E78" w:rsidP="00A51E78">
            <w:r w:rsidRPr="00A51E78">
              <w:t>Tx05</w:t>
            </w:r>
          </w:p>
        </w:tc>
        <w:tc>
          <w:tcPr>
            <w:tcW w:w="1118" w:type="dxa"/>
            <w:noWrap/>
            <w:hideMark/>
          </w:tcPr>
          <w:p w14:paraId="5EB66BC8" w14:textId="77777777" w:rsidR="00A51E78" w:rsidRPr="00A51E78" w:rsidRDefault="00A51E78" w:rsidP="00A51E78">
            <w:r w:rsidRPr="00A51E78">
              <w:t>Tx06</w:t>
            </w:r>
          </w:p>
        </w:tc>
        <w:tc>
          <w:tcPr>
            <w:tcW w:w="1118" w:type="dxa"/>
            <w:noWrap/>
            <w:hideMark/>
          </w:tcPr>
          <w:p w14:paraId="1751D025" w14:textId="77777777" w:rsidR="00A51E78" w:rsidRPr="00A51E78" w:rsidRDefault="00A51E78" w:rsidP="00A51E78">
            <w:r w:rsidRPr="00A51E78">
              <w:t>Tx07</w:t>
            </w:r>
          </w:p>
        </w:tc>
        <w:tc>
          <w:tcPr>
            <w:tcW w:w="1118" w:type="dxa"/>
            <w:noWrap/>
            <w:hideMark/>
          </w:tcPr>
          <w:p w14:paraId="38AAD1EA" w14:textId="77777777" w:rsidR="00A51E78" w:rsidRPr="00A51E78" w:rsidRDefault="00A51E78" w:rsidP="00A51E78">
            <w:r w:rsidRPr="00A51E78">
              <w:t>Tx08</w:t>
            </w:r>
          </w:p>
        </w:tc>
        <w:tc>
          <w:tcPr>
            <w:tcW w:w="1118" w:type="dxa"/>
            <w:noWrap/>
            <w:hideMark/>
          </w:tcPr>
          <w:p w14:paraId="0C43D9E0" w14:textId="77777777" w:rsidR="00A51E78" w:rsidRPr="00A51E78" w:rsidRDefault="00A51E78" w:rsidP="00A51E78">
            <w:r w:rsidRPr="00A51E78">
              <w:t>Tx09</w:t>
            </w:r>
          </w:p>
        </w:tc>
        <w:tc>
          <w:tcPr>
            <w:tcW w:w="1118" w:type="dxa"/>
            <w:noWrap/>
            <w:hideMark/>
          </w:tcPr>
          <w:p w14:paraId="220A0E04" w14:textId="77777777" w:rsidR="00A51E78" w:rsidRPr="00A51E78" w:rsidRDefault="00A51E78" w:rsidP="00A51E78">
            <w:r w:rsidRPr="00A51E78">
              <w:t>Tx10</w:t>
            </w:r>
          </w:p>
        </w:tc>
      </w:tr>
      <w:tr w:rsidR="00A51E78" w:rsidRPr="00A51E78" w14:paraId="32D25DF4" w14:textId="77777777" w:rsidTr="00A51E78">
        <w:trPr>
          <w:trHeight w:val="261"/>
        </w:trPr>
        <w:tc>
          <w:tcPr>
            <w:tcW w:w="1118" w:type="dxa"/>
            <w:noWrap/>
            <w:hideMark/>
          </w:tcPr>
          <w:p w14:paraId="01097051" w14:textId="77777777" w:rsidR="00A51E78" w:rsidRPr="00A51E78" w:rsidRDefault="00A51E78" w:rsidP="00A51E78">
            <w:r w:rsidRPr="00A51E78">
              <w:t>6.595732</w:t>
            </w:r>
          </w:p>
        </w:tc>
        <w:tc>
          <w:tcPr>
            <w:tcW w:w="1118" w:type="dxa"/>
            <w:noWrap/>
            <w:hideMark/>
          </w:tcPr>
          <w:p w14:paraId="62268CE5" w14:textId="77777777" w:rsidR="00A51E78" w:rsidRPr="00A51E78" w:rsidRDefault="00A51E78" w:rsidP="00A51E78">
            <w:r w:rsidRPr="00A51E78">
              <w:t>8.675289</w:t>
            </w:r>
          </w:p>
        </w:tc>
        <w:tc>
          <w:tcPr>
            <w:tcW w:w="1118" w:type="dxa"/>
            <w:noWrap/>
            <w:hideMark/>
          </w:tcPr>
          <w:p w14:paraId="7BF8133E" w14:textId="77777777" w:rsidR="00A51E78" w:rsidRPr="00A51E78" w:rsidRDefault="00A51E78" w:rsidP="00A51E78">
            <w:r w:rsidRPr="00A51E78">
              <w:t>6.174526</w:t>
            </w:r>
          </w:p>
        </w:tc>
        <w:tc>
          <w:tcPr>
            <w:tcW w:w="1118" w:type="dxa"/>
            <w:noWrap/>
            <w:hideMark/>
          </w:tcPr>
          <w:p w14:paraId="770725F5" w14:textId="77777777" w:rsidR="00A51E78" w:rsidRPr="00A51E78" w:rsidRDefault="00A51E78" w:rsidP="00A51E78">
            <w:r w:rsidRPr="00A51E78">
              <w:t>8.332376</w:t>
            </w:r>
          </w:p>
        </w:tc>
        <w:tc>
          <w:tcPr>
            <w:tcW w:w="1118" w:type="dxa"/>
            <w:noWrap/>
            <w:hideMark/>
          </w:tcPr>
          <w:p w14:paraId="684832B2" w14:textId="77777777" w:rsidR="00A51E78" w:rsidRPr="00A51E78" w:rsidRDefault="00A51E78" w:rsidP="00A51E78">
            <w:r w:rsidRPr="00A51E78">
              <w:t>7.878559</w:t>
            </w:r>
          </w:p>
        </w:tc>
        <w:tc>
          <w:tcPr>
            <w:tcW w:w="1118" w:type="dxa"/>
            <w:noWrap/>
            <w:hideMark/>
          </w:tcPr>
          <w:p w14:paraId="34CDB8E5" w14:textId="77777777" w:rsidR="00A51E78" w:rsidRPr="00A51E78" w:rsidRDefault="00A51E78" w:rsidP="00A51E78">
            <w:r w:rsidRPr="00A51E78">
              <w:t>6.591337</w:t>
            </w:r>
          </w:p>
        </w:tc>
        <w:tc>
          <w:tcPr>
            <w:tcW w:w="1118" w:type="dxa"/>
            <w:noWrap/>
            <w:hideMark/>
          </w:tcPr>
          <w:p w14:paraId="533B080D" w14:textId="77777777" w:rsidR="00A51E78" w:rsidRPr="00A51E78" w:rsidRDefault="00A51E78" w:rsidP="00A51E78">
            <w:r w:rsidRPr="00A51E78">
              <w:t>8.412086</w:t>
            </w:r>
          </w:p>
        </w:tc>
        <w:tc>
          <w:tcPr>
            <w:tcW w:w="1118" w:type="dxa"/>
            <w:noWrap/>
            <w:hideMark/>
          </w:tcPr>
          <w:p w14:paraId="1AB0B2EA" w14:textId="77777777" w:rsidR="00A51E78" w:rsidRPr="00A51E78" w:rsidRDefault="00A51E78" w:rsidP="00A51E78">
            <w:r w:rsidRPr="00A51E78">
              <w:t>8.515557</w:t>
            </w:r>
          </w:p>
        </w:tc>
        <w:tc>
          <w:tcPr>
            <w:tcW w:w="1118" w:type="dxa"/>
            <w:noWrap/>
            <w:hideMark/>
          </w:tcPr>
          <w:p w14:paraId="07CC8CD5" w14:textId="77777777" w:rsidR="00A51E78" w:rsidRPr="00A51E78" w:rsidRDefault="00A51E78" w:rsidP="00A51E78">
            <w:r w:rsidRPr="00A51E78">
              <w:t>31.67096</w:t>
            </w:r>
          </w:p>
        </w:tc>
        <w:tc>
          <w:tcPr>
            <w:tcW w:w="1118" w:type="dxa"/>
            <w:noWrap/>
            <w:hideMark/>
          </w:tcPr>
          <w:p w14:paraId="4D438857" w14:textId="77777777" w:rsidR="00A51E78" w:rsidRPr="00A51E78" w:rsidRDefault="00A51E78" w:rsidP="00A51E78">
            <w:r w:rsidRPr="00A51E78">
              <w:t>5.123828</w:t>
            </w:r>
          </w:p>
        </w:tc>
      </w:tr>
      <w:tr w:rsidR="00A51E78" w:rsidRPr="00A51E78" w14:paraId="18D46078" w14:textId="77777777" w:rsidTr="00A51E78">
        <w:trPr>
          <w:trHeight w:val="261"/>
        </w:trPr>
        <w:tc>
          <w:tcPr>
            <w:tcW w:w="1118" w:type="dxa"/>
            <w:noWrap/>
            <w:hideMark/>
          </w:tcPr>
          <w:p w14:paraId="4B6B2624" w14:textId="77777777" w:rsidR="00A51E78" w:rsidRPr="00A51E78" w:rsidRDefault="00A51E78" w:rsidP="00A51E78">
            <w:r w:rsidRPr="00A51E78">
              <w:t>5.47848</w:t>
            </w:r>
          </w:p>
        </w:tc>
        <w:tc>
          <w:tcPr>
            <w:tcW w:w="1118" w:type="dxa"/>
            <w:noWrap/>
            <w:hideMark/>
          </w:tcPr>
          <w:p w14:paraId="68A31E60" w14:textId="77777777" w:rsidR="00A51E78" w:rsidRPr="00A51E78" w:rsidRDefault="00A51E78" w:rsidP="00A51E78">
            <w:r w:rsidRPr="00A51E78">
              <w:t>8.265275</w:t>
            </w:r>
          </w:p>
        </w:tc>
        <w:tc>
          <w:tcPr>
            <w:tcW w:w="1118" w:type="dxa"/>
            <w:noWrap/>
            <w:hideMark/>
          </w:tcPr>
          <w:p w14:paraId="54D126E9" w14:textId="77777777" w:rsidR="00A51E78" w:rsidRPr="00A51E78" w:rsidRDefault="00A51E78" w:rsidP="00A51E78">
            <w:r w:rsidRPr="00A51E78">
              <w:t>7.346266</w:t>
            </w:r>
          </w:p>
        </w:tc>
        <w:tc>
          <w:tcPr>
            <w:tcW w:w="1118" w:type="dxa"/>
            <w:noWrap/>
            <w:hideMark/>
          </w:tcPr>
          <w:p w14:paraId="76CE90E8" w14:textId="77777777" w:rsidR="00A51E78" w:rsidRPr="00A51E78" w:rsidRDefault="00A51E78" w:rsidP="00A51E78">
            <w:r w:rsidRPr="00A51E78">
              <w:t>3.302075</w:t>
            </w:r>
          </w:p>
        </w:tc>
        <w:tc>
          <w:tcPr>
            <w:tcW w:w="1118" w:type="dxa"/>
            <w:noWrap/>
            <w:hideMark/>
          </w:tcPr>
          <w:p w14:paraId="6D9A136F" w14:textId="77777777" w:rsidR="00A51E78" w:rsidRPr="00A51E78" w:rsidRDefault="00A51E78" w:rsidP="00A51E78">
            <w:r w:rsidRPr="00A51E78">
              <w:t>5.803454</w:t>
            </w:r>
          </w:p>
        </w:tc>
        <w:tc>
          <w:tcPr>
            <w:tcW w:w="1118" w:type="dxa"/>
            <w:noWrap/>
            <w:hideMark/>
          </w:tcPr>
          <w:p w14:paraId="4AE86C9B" w14:textId="77777777" w:rsidR="00A51E78" w:rsidRPr="00A51E78" w:rsidRDefault="00A51E78" w:rsidP="00A51E78">
            <w:r w:rsidRPr="00A51E78">
              <w:t>6.589016</w:t>
            </w:r>
          </w:p>
        </w:tc>
        <w:tc>
          <w:tcPr>
            <w:tcW w:w="1118" w:type="dxa"/>
            <w:noWrap/>
            <w:hideMark/>
          </w:tcPr>
          <w:p w14:paraId="519B43B5" w14:textId="77777777" w:rsidR="00A51E78" w:rsidRPr="00A51E78" w:rsidRDefault="00A51E78" w:rsidP="00A51E78">
            <w:r w:rsidRPr="00A51E78">
              <w:t>5.289716</w:t>
            </w:r>
          </w:p>
        </w:tc>
        <w:tc>
          <w:tcPr>
            <w:tcW w:w="1118" w:type="dxa"/>
            <w:noWrap/>
            <w:hideMark/>
          </w:tcPr>
          <w:p w14:paraId="4C8168F2" w14:textId="77777777" w:rsidR="00A51E78" w:rsidRPr="00A51E78" w:rsidRDefault="00A51E78" w:rsidP="00A51E78">
            <w:r w:rsidRPr="00A51E78">
              <w:t>6.283148</w:t>
            </w:r>
          </w:p>
        </w:tc>
        <w:tc>
          <w:tcPr>
            <w:tcW w:w="1118" w:type="dxa"/>
            <w:noWrap/>
            <w:hideMark/>
          </w:tcPr>
          <w:p w14:paraId="1BA3DEDD" w14:textId="77777777" w:rsidR="00A51E78" w:rsidRPr="00A51E78" w:rsidRDefault="00A51E78" w:rsidP="00A51E78">
            <w:r w:rsidRPr="00A51E78">
              <w:t>5.226903</w:t>
            </w:r>
          </w:p>
        </w:tc>
        <w:tc>
          <w:tcPr>
            <w:tcW w:w="1118" w:type="dxa"/>
            <w:noWrap/>
            <w:hideMark/>
          </w:tcPr>
          <w:p w14:paraId="78A97AAE" w14:textId="77777777" w:rsidR="00A51E78" w:rsidRPr="00A51E78" w:rsidRDefault="00A51E78" w:rsidP="00A51E78">
            <w:r w:rsidRPr="00A51E78">
              <w:t>6.325886</w:t>
            </w:r>
          </w:p>
        </w:tc>
      </w:tr>
      <w:tr w:rsidR="00A51E78" w:rsidRPr="00A51E78" w14:paraId="6501CE79" w14:textId="77777777" w:rsidTr="00A51E78">
        <w:trPr>
          <w:trHeight w:val="261"/>
        </w:trPr>
        <w:tc>
          <w:tcPr>
            <w:tcW w:w="1118" w:type="dxa"/>
            <w:noWrap/>
            <w:hideMark/>
          </w:tcPr>
          <w:p w14:paraId="2685ADCB" w14:textId="77777777" w:rsidR="00A51E78" w:rsidRPr="00A51E78" w:rsidRDefault="00A51E78" w:rsidP="00A51E78">
            <w:r w:rsidRPr="00A51E78">
              <w:t>4.426059</w:t>
            </w:r>
          </w:p>
        </w:tc>
        <w:tc>
          <w:tcPr>
            <w:tcW w:w="1118" w:type="dxa"/>
            <w:noWrap/>
            <w:hideMark/>
          </w:tcPr>
          <w:p w14:paraId="7169022F" w14:textId="77777777" w:rsidR="00A51E78" w:rsidRPr="00A51E78" w:rsidRDefault="00A51E78" w:rsidP="00A51E78">
            <w:r w:rsidRPr="00A51E78">
              <w:t>6.975892</w:t>
            </w:r>
          </w:p>
        </w:tc>
        <w:tc>
          <w:tcPr>
            <w:tcW w:w="1118" w:type="dxa"/>
            <w:noWrap/>
            <w:hideMark/>
          </w:tcPr>
          <w:p w14:paraId="6485C32D" w14:textId="77777777" w:rsidR="00A51E78" w:rsidRPr="00A51E78" w:rsidRDefault="00A51E78" w:rsidP="00A51E78">
            <w:r w:rsidRPr="00A51E78">
              <w:t>6.332195</w:t>
            </w:r>
          </w:p>
        </w:tc>
        <w:tc>
          <w:tcPr>
            <w:tcW w:w="1118" w:type="dxa"/>
            <w:noWrap/>
            <w:hideMark/>
          </w:tcPr>
          <w:p w14:paraId="7A9D8A28" w14:textId="77777777" w:rsidR="00A51E78" w:rsidRPr="00A51E78" w:rsidRDefault="00A51E78" w:rsidP="00A51E78">
            <w:r w:rsidRPr="00A51E78">
              <w:t>6.353887</w:t>
            </w:r>
          </w:p>
        </w:tc>
        <w:tc>
          <w:tcPr>
            <w:tcW w:w="1118" w:type="dxa"/>
            <w:noWrap/>
            <w:hideMark/>
          </w:tcPr>
          <w:p w14:paraId="08CA278E" w14:textId="77777777" w:rsidR="00A51E78" w:rsidRPr="00A51E78" w:rsidRDefault="00A51E78" w:rsidP="00A51E78">
            <w:r w:rsidRPr="00A51E78">
              <w:t>6.499499</w:t>
            </w:r>
          </w:p>
        </w:tc>
        <w:tc>
          <w:tcPr>
            <w:tcW w:w="1118" w:type="dxa"/>
            <w:noWrap/>
            <w:hideMark/>
          </w:tcPr>
          <w:p w14:paraId="4E5C3259" w14:textId="77777777" w:rsidR="00A51E78" w:rsidRPr="00A51E78" w:rsidRDefault="00A51E78" w:rsidP="00A51E78">
            <w:r w:rsidRPr="00A51E78">
              <w:t>7.266784</w:t>
            </w:r>
          </w:p>
        </w:tc>
        <w:tc>
          <w:tcPr>
            <w:tcW w:w="1118" w:type="dxa"/>
            <w:noWrap/>
            <w:hideMark/>
          </w:tcPr>
          <w:p w14:paraId="42047046" w14:textId="77777777" w:rsidR="00A51E78" w:rsidRPr="00A51E78" w:rsidRDefault="00A51E78" w:rsidP="00A51E78">
            <w:r w:rsidRPr="00A51E78">
              <w:t>8.306363</w:t>
            </w:r>
          </w:p>
        </w:tc>
        <w:tc>
          <w:tcPr>
            <w:tcW w:w="1118" w:type="dxa"/>
            <w:noWrap/>
            <w:hideMark/>
          </w:tcPr>
          <w:p w14:paraId="3F541581" w14:textId="77777777" w:rsidR="00A51E78" w:rsidRPr="00A51E78" w:rsidRDefault="00A51E78" w:rsidP="00A51E78">
            <w:r w:rsidRPr="00A51E78">
              <w:t>6.630488</w:t>
            </w:r>
          </w:p>
        </w:tc>
        <w:tc>
          <w:tcPr>
            <w:tcW w:w="1118" w:type="dxa"/>
            <w:noWrap/>
            <w:hideMark/>
          </w:tcPr>
          <w:p w14:paraId="17C9DB2B" w14:textId="77777777" w:rsidR="00A51E78" w:rsidRPr="00A51E78" w:rsidRDefault="00A51E78" w:rsidP="00A51E78">
            <w:r w:rsidRPr="00A51E78">
              <w:t>5.724189</w:t>
            </w:r>
          </w:p>
        </w:tc>
        <w:tc>
          <w:tcPr>
            <w:tcW w:w="1118" w:type="dxa"/>
            <w:noWrap/>
            <w:hideMark/>
          </w:tcPr>
          <w:p w14:paraId="35E9CA47" w14:textId="77777777" w:rsidR="00A51E78" w:rsidRPr="00A51E78" w:rsidRDefault="00A51E78" w:rsidP="00A51E78">
            <w:r w:rsidRPr="00A51E78">
              <w:t>7.687875</w:t>
            </w:r>
          </w:p>
        </w:tc>
      </w:tr>
      <w:tr w:rsidR="00A51E78" w:rsidRPr="00A51E78" w14:paraId="16D00E1D" w14:textId="77777777" w:rsidTr="00A51E78">
        <w:trPr>
          <w:trHeight w:val="261"/>
        </w:trPr>
        <w:tc>
          <w:tcPr>
            <w:tcW w:w="1118" w:type="dxa"/>
            <w:noWrap/>
            <w:hideMark/>
          </w:tcPr>
          <w:p w14:paraId="115AD924" w14:textId="77777777" w:rsidR="00A51E78" w:rsidRPr="00A51E78" w:rsidRDefault="00A51E78" w:rsidP="00A51E78">
            <w:r w:rsidRPr="00A51E78">
              <w:t>4.107875</w:t>
            </w:r>
          </w:p>
        </w:tc>
        <w:tc>
          <w:tcPr>
            <w:tcW w:w="1118" w:type="dxa"/>
            <w:noWrap/>
            <w:hideMark/>
          </w:tcPr>
          <w:p w14:paraId="6549041B" w14:textId="77777777" w:rsidR="00A51E78" w:rsidRPr="00A51E78" w:rsidRDefault="00A51E78" w:rsidP="00A51E78">
            <w:r w:rsidRPr="00A51E78">
              <w:t>6.986092</w:t>
            </w:r>
          </w:p>
        </w:tc>
        <w:tc>
          <w:tcPr>
            <w:tcW w:w="1118" w:type="dxa"/>
            <w:noWrap/>
            <w:hideMark/>
          </w:tcPr>
          <w:p w14:paraId="3D2F6B55" w14:textId="77777777" w:rsidR="00A51E78" w:rsidRPr="00A51E78" w:rsidRDefault="00A51E78" w:rsidP="00A51E78">
            <w:r w:rsidRPr="00A51E78">
              <w:t>1.653151</w:t>
            </w:r>
          </w:p>
        </w:tc>
        <w:tc>
          <w:tcPr>
            <w:tcW w:w="1118" w:type="dxa"/>
            <w:noWrap/>
            <w:hideMark/>
          </w:tcPr>
          <w:p w14:paraId="5F356874" w14:textId="77777777" w:rsidR="00A51E78" w:rsidRPr="00A51E78" w:rsidRDefault="00A51E78" w:rsidP="00A51E78">
            <w:r w:rsidRPr="00A51E78">
              <w:t>7.670367</w:t>
            </w:r>
          </w:p>
        </w:tc>
        <w:tc>
          <w:tcPr>
            <w:tcW w:w="1118" w:type="dxa"/>
            <w:noWrap/>
            <w:hideMark/>
          </w:tcPr>
          <w:p w14:paraId="1EF51C69" w14:textId="77777777" w:rsidR="00A51E78" w:rsidRPr="00A51E78" w:rsidRDefault="00A51E78" w:rsidP="00A51E78">
            <w:r w:rsidRPr="00A51E78">
              <w:t>1.850417</w:t>
            </w:r>
          </w:p>
        </w:tc>
        <w:tc>
          <w:tcPr>
            <w:tcW w:w="1118" w:type="dxa"/>
            <w:noWrap/>
            <w:hideMark/>
          </w:tcPr>
          <w:p w14:paraId="3C4F9BB2" w14:textId="77777777" w:rsidR="00A51E78" w:rsidRPr="00A51E78" w:rsidRDefault="00A51E78" w:rsidP="00A51E78">
            <w:r w:rsidRPr="00A51E78">
              <w:t>8.65851</w:t>
            </w:r>
          </w:p>
        </w:tc>
        <w:tc>
          <w:tcPr>
            <w:tcW w:w="1118" w:type="dxa"/>
            <w:noWrap/>
            <w:hideMark/>
          </w:tcPr>
          <w:p w14:paraId="5514D44E" w14:textId="77777777" w:rsidR="00A51E78" w:rsidRPr="00A51E78" w:rsidRDefault="00A51E78" w:rsidP="00A51E78">
            <w:r w:rsidRPr="00A51E78">
              <w:t>7.115389</w:t>
            </w:r>
          </w:p>
        </w:tc>
        <w:tc>
          <w:tcPr>
            <w:tcW w:w="1118" w:type="dxa"/>
            <w:noWrap/>
            <w:hideMark/>
          </w:tcPr>
          <w:p w14:paraId="1B21899B" w14:textId="77777777" w:rsidR="00A51E78" w:rsidRPr="00A51E78" w:rsidRDefault="00A51E78" w:rsidP="00A51E78">
            <w:r w:rsidRPr="00A51E78">
              <w:t>7.925571</w:t>
            </w:r>
          </w:p>
        </w:tc>
        <w:tc>
          <w:tcPr>
            <w:tcW w:w="1118" w:type="dxa"/>
            <w:noWrap/>
            <w:hideMark/>
          </w:tcPr>
          <w:p w14:paraId="70A8CDE8" w14:textId="77777777" w:rsidR="00A51E78" w:rsidRPr="00A51E78" w:rsidRDefault="00A51E78" w:rsidP="00A51E78">
            <w:r w:rsidRPr="00A51E78">
              <w:t>7.873942</w:t>
            </w:r>
          </w:p>
        </w:tc>
        <w:tc>
          <w:tcPr>
            <w:tcW w:w="1118" w:type="dxa"/>
            <w:noWrap/>
            <w:hideMark/>
          </w:tcPr>
          <w:p w14:paraId="16F02BE1" w14:textId="77777777" w:rsidR="00A51E78" w:rsidRPr="00A51E78" w:rsidRDefault="00A51E78" w:rsidP="00A51E78">
            <w:r w:rsidRPr="00A51E78">
              <w:t>1.481383</w:t>
            </w:r>
          </w:p>
        </w:tc>
      </w:tr>
      <w:tr w:rsidR="00A51E78" w:rsidRPr="00A51E78" w14:paraId="180216E7" w14:textId="77777777" w:rsidTr="00A51E78">
        <w:trPr>
          <w:trHeight w:val="261"/>
        </w:trPr>
        <w:tc>
          <w:tcPr>
            <w:tcW w:w="1118" w:type="dxa"/>
            <w:noWrap/>
            <w:hideMark/>
          </w:tcPr>
          <w:p w14:paraId="46BA2AED" w14:textId="77777777" w:rsidR="00A51E78" w:rsidRPr="00A51E78" w:rsidRDefault="00A51E78" w:rsidP="00A51E78">
            <w:r w:rsidRPr="00A51E78">
              <w:t>5.597847</w:t>
            </w:r>
          </w:p>
        </w:tc>
        <w:tc>
          <w:tcPr>
            <w:tcW w:w="1118" w:type="dxa"/>
            <w:noWrap/>
            <w:hideMark/>
          </w:tcPr>
          <w:p w14:paraId="6F0DAF5F" w14:textId="77777777" w:rsidR="00A51E78" w:rsidRPr="00A51E78" w:rsidRDefault="00A51E78" w:rsidP="00A51E78">
            <w:r w:rsidRPr="00A51E78">
              <w:t>7.599152</w:t>
            </w:r>
          </w:p>
        </w:tc>
        <w:tc>
          <w:tcPr>
            <w:tcW w:w="1118" w:type="dxa"/>
            <w:noWrap/>
            <w:hideMark/>
          </w:tcPr>
          <w:p w14:paraId="7B0DB137" w14:textId="77777777" w:rsidR="00A51E78" w:rsidRPr="00A51E78" w:rsidRDefault="00A51E78" w:rsidP="00A51E78">
            <w:r w:rsidRPr="00A51E78">
              <w:t>7.312882</w:t>
            </w:r>
          </w:p>
        </w:tc>
        <w:tc>
          <w:tcPr>
            <w:tcW w:w="1118" w:type="dxa"/>
            <w:noWrap/>
            <w:hideMark/>
          </w:tcPr>
          <w:p w14:paraId="575485C9" w14:textId="77777777" w:rsidR="00A51E78" w:rsidRPr="00A51E78" w:rsidRDefault="00A51E78" w:rsidP="00A51E78">
            <w:r w:rsidRPr="00A51E78">
              <w:t>6.945914</w:t>
            </w:r>
          </w:p>
        </w:tc>
        <w:tc>
          <w:tcPr>
            <w:tcW w:w="1118" w:type="dxa"/>
            <w:noWrap/>
            <w:hideMark/>
          </w:tcPr>
          <w:p w14:paraId="609D6521" w14:textId="77777777" w:rsidR="00A51E78" w:rsidRPr="00A51E78" w:rsidRDefault="00A51E78" w:rsidP="00A51E78">
            <w:r w:rsidRPr="00A51E78">
              <w:t>6.557253</w:t>
            </w:r>
          </w:p>
        </w:tc>
        <w:tc>
          <w:tcPr>
            <w:tcW w:w="1118" w:type="dxa"/>
            <w:noWrap/>
            <w:hideMark/>
          </w:tcPr>
          <w:p w14:paraId="113D9F86" w14:textId="77777777" w:rsidR="00A51E78" w:rsidRPr="00A51E78" w:rsidRDefault="00A51E78" w:rsidP="00A51E78">
            <w:r w:rsidRPr="00A51E78">
              <w:t>7.852946</w:t>
            </w:r>
          </w:p>
        </w:tc>
        <w:tc>
          <w:tcPr>
            <w:tcW w:w="1118" w:type="dxa"/>
            <w:noWrap/>
            <w:hideMark/>
          </w:tcPr>
          <w:p w14:paraId="041D86D0" w14:textId="77777777" w:rsidR="00A51E78" w:rsidRPr="00A51E78" w:rsidRDefault="00A51E78" w:rsidP="00A51E78">
            <w:r w:rsidRPr="00A51E78">
              <w:t>5.174505</w:t>
            </w:r>
          </w:p>
        </w:tc>
        <w:tc>
          <w:tcPr>
            <w:tcW w:w="1118" w:type="dxa"/>
            <w:noWrap/>
            <w:hideMark/>
          </w:tcPr>
          <w:p w14:paraId="7BC996B3" w14:textId="77777777" w:rsidR="00A51E78" w:rsidRPr="00A51E78" w:rsidRDefault="00A51E78" w:rsidP="00A51E78">
            <w:r w:rsidRPr="00A51E78">
              <w:t>7.110789</w:t>
            </w:r>
          </w:p>
        </w:tc>
        <w:tc>
          <w:tcPr>
            <w:tcW w:w="1118" w:type="dxa"/>
            <w:noWrap/>
            <w:hideMark/>
          </w:tcPr>
          <w:p w14:paraId="7FA7599E" w14:textId="77777777" w:rsidR="00A51E78" w:rsidRPr="00A51E78" w:rsidRDefault="00A51E78" w:rsidP="00A51E78">
            <w:r w:rsidRPr="00A51E78">
              <w:t>4.532097</w:t>
            </w:r>
          </w:p>
        </w:tc>
        <w:tc>
          <w:tcPr>
            <w:tcW w:w="1118" w:type="dxa"/>
            <w:noWrap/>
            <w:hideMark/>
          </w:tcPr>
          <w:p w14:paraId="522607B2" w14:textId="77777777" w:rsidR="00A51E78" w:rsidRPr="00A51E78" w:rsidRDefault="00A51E78" w:rsidP="00A51E78">
            <w:r w:rsidRPr="00A51E78">
              <w:t>5.680673</w:t>
            </w:r>
          </w:p>
        </w:tc>
      </w:tr>
      <w:tr w:rsidR="00A51E78" w:rsidRPr="00A51E78" w14:paraId="2D11AC8B" w14:textId="77777777" w:rsidTr="00A51E78">
        <w:trPr>
          <w:trHeight w:val="261"/>
        </w:trPr>
        <w:tc>
          <w:tcPr>
            <w:tcW w:w="1118" w:type="dxa"/>
            <w:noWrap/>
            <w:hideMark/>
          </w:tcPr>
          <w:p w14:paraId="23354A3A" w14:textId="77777777" w:rsidR="00A51E78" w:rsidRPr="00A51E78" w:rsidRDefault="00A51E78" w:rsidP="00A51E78">
            <w:r w:rsidRPr="00A51E78">
              <w:t>6.203142</w:t>
            </w:r>
          </w:p>
        </w:tc>
        <w:tc>
          <w:tcPr>
            <w:tcW w:w="1118" w:type="dxa"/>
            <w:noWrap/>
            <w:hideMark/>
          </w:tcPr>
          <w:p w14:paraId="4E6D5049" w14:textId="77777777" w:rsidR="00A51E78" w:rsidRPr="00A51E78" w:rsidRDefault="00A51E78" w:rsidP="00A51E78">
            <w:r w:rsidRPr="00A51E78">
              <w:t>5.793055</w:t>
            </w:r>
          </w:p>
        </w:tc>
        <w:tc>
          <w:tcPr>
            <w:tcW w:w="1118" w:type="dxa"/>
            <w:noWrap/>
            <w:hideMark/>
          </w:tcPr>
          <w:p w14:paraId="52ADE9B8" w14:textId="77777777" w:rsidR="00A51E78" w:rsidRPr="00A51E78" w:rsidRDefault="00A51E78" w:rsidP="00A51E78">
            <w:r w:rsidRPr="00A51E78">
              <w:t>4.470087</w:t>
            </w:r>
          </w:p>
        </w:tc>
        <w:tc>
          <w:tcPr>
            <w:tcW w:w="1118" w:type="dxa"/>
            <w:noWrap/>
            <w:hideMark/>
          </w:tcPr>
          <w:p w14:paraId="74EC1294" w14:textId="77777777" w:rsidR="00A51E78" w:rsidRPr="00A51E78" w:rsidRDefault="00A51E78" w:rsidP="00A51E78">
            <w:r w:rsidRPr="00A51E78">
              <w:t>5.134521</w:t>
            </w:r>
          </w:p>
        </w:tc>
        <w:tc>
          <w:tcPr>
            <w:tcW w:w="1118" w:type="dxa"/>
            <w:noWrap/>
            <w:hideMark/>
          </w:tcPr>
          <w:p w14:paraId="1F91B6B2" w14:textId="77777777" w:rsidR="00A51E78" w:rsidRPr="00A51E78" w:rsidRDefault="00A51E78" w:rsidP="00A51E78">
            <w:r w:rsidRPr="00A51E78">
              <w:t>7.932804</w:t>
            </w:r>
          </w:p>
        </w:tc>
        <w:tc>
          <w:tcPr>
            <w:tcW w:w="1118" w:type="dxa"/>
            <w:noWrap/>
            <w:hideMark/>
          </w:tcPr>
          <w:p w14:paraId="341A991D" w14:textId="77777777" w:rsidR="00A51E78" w:rsidRPr="00A51E78" w:rsidRDefault="00A51E78" w:rsidP="00A51E78">
            <w:r w:rsidRPr="00A51E78">
              <w:t>6.740757</w:t>
            </w:r>
          </w:p>
        </w:tc>
        <w:tc>
          <w:tcPr>
            <w:tcW w:w="1118" w:type="dxa"/>
            <w:noWrap/>
            <w:hideMark/>
          </w:tcPr>
          <w:p w14:paraId="7B70CE30" w14:textId="77777777" w:rsidR="00A51E78" w:rsidRPr="00A51E78" w:rsidRDefault="00A51E78" w:rsidP="00A51E78">
            <w:r w:rsidRPr="00A51E78">
              <w:t>5.260439</w:t>
            </w:r>
          </w:p>
        </w:tc>
        <w:tc>
          <w:tcPr>
            <w:tcW w:w="1118" w:type="dxa"/>
            <w:noWrap/>
            <w:hideMark/>
          </w:tcPr>
          <w:p w14:paraId="31A313C8" w14:textId="77777777" w:rsidR="00A51E78" w:rsidRPr="00A51E78" w:rsidRDefault="00A51E78" w:rsidP="00A51E78">
            <w:r w:rsidRPr="00A51E78">
              <w:t>8.745116</w:t>
            </w:r>
          </w:p>
        </w:tc>
        <w:tc>
          <w:tcPr>
            <w:tcW w:w="1118" w:type="dxa"/>
            <w:noWrap/>
            <w:hideMark/>
          </w:tcPr>
          <w:p w14:paraId="583A9B5F" w14:textId="77777777" w:rsidR="00A51E78" w:rsidRPr="00A51E78" w:rsidRDefault="00A51E78" w:rsidP="00A51E78">
            <w:r w:rsidRPr="00A51E78">
              <w:t>6.390104</w:t>
            </w:r>
          </w:p>
        </w:tc>
        <w:tc>
          <w:tcPr>
            <w:tcW w:w="1118" w:type="dxa"/>
            <w:noWrap/>
            <w:hideMark/>
          </w:tcPr>
          <w:p w14:paraId="5B6782CC" w14:textId="77777777" w:rsidR="00A51E78" w:rsidRPr="00A51E78" w:rsidRDefault="00A51E78" w:rsidP="00A51E78">
            <w:r w:rsidRPr="00A51E78">
              <w:t>6.102413</w:t>
            </w:r>
          </w:p>
        </w:tc>
      </w:tr>
      <w:tr w:rsidR="00A51E78" w:rsidRPr="00A51E78" w14:paraId="5FBA73C2" w14:textId="77777777" w:rsidTr="00A51E78">
        <w:trPr>
          <w:trHeight w:val="261"/>
        </w:trPr>
        <w:tc>
          <w:tcPr>
            <w:tcW w:w="1118" w:type="dxa"/>
            <w:noWrap/>
            <w:hideMark/>
          </w:tcPr>
          <w:p w14:paraId="1A152192" w14:textId="77777777" w:rsidR="00A51E78" w:rsidRPr="00A51E78" w:rsidRDefault="00A51E78" w:rsidP="00A51E78">
            <w:r w:rsidRPr="00A51E78">
              <w:t>4.534146</w:t>
            </w:r>
          </w:p>
        </w:tc>
        <w:tc>
          <w:tcPr>
            <w:tcW w:w="1118" w:type="dxa"/>
            <w:noWrap/>
            <w:hideMark/>
          </w:tcPr>
          <w:p w14:paraId="37B5A60C" w14:textId="77777777" w:rsidR="00A51E78" w:rsidRPr="00A51E78" w:rsidRDefault="00A51E78" w:rsidP="00A51E78">
            <w:r w:rsidRPr="00A51E78">
              <w:t>6.821919</w:t>
            </w:r>
          </w:p>
        </w:tc>
        <w:tc>
          <w:tcPr>
            <w:tcW w:w="1118" w:type="dxa"/>
            <w:noWrap/>
            <w:hideMark/>
          </w:tcPr>
          <w:p w14:paraId="4EAFE330" w14:textId="77777777" w:rsidR="00A51E78" w:rsidRPr="00A51E78" w:rsidRDefault="00A51E78" w:rsidP="00A51E78">
            <w:r w:rsidRPr="00A51E78">
              <w:t>5.727626</w:t>
            </w:r>
          </w:p>
        </w:tc>
        <w:tc>
          <w:tcPr>
            <w:tcW w:w="1118" w:type="dxa"/>
            <w:noWrap/>
            <w:hideMark/>
          </w:tcPr>
          <w:p w14:paraId="4CAB978E" w14:textId="77777777" w:rsidR="00A51E78" w:rsidRPr="00A51E78" w:rsidRDefault="00A51E78" w:rsidP="00A51E78">
            <w:r w:rsidRPr="00A51E78">
              <w:t>9.354981</w:t>
            </w:r>
          </w:p>
        </w:tc>
        <w:tc>
          <w:tcPr>
            <w:tcW w:w="1118" w:type="dxa"/>
            <w:noWrap/>
            <w:hideMark/>
          </w:tcPr>
          <w:p w14:paraId="6DE20ABC" w14:textId="77777777" w:rsidR="00A51E78" w:rsidRPr="00A51E78" w:rsidRDefault="00A51E78" w:rsidP="00A51E78">
            <w:r w:rsidRPr="00A51E78">
              <w:t>7.601881</w:t>
            </w:r>
          </w:p>
        </w:tc>
        <w:tc>
          <w:tcPr>
            <w:tcW w:w="1118" w:type="dxa"/>
            <w:noWrap/>
            <w:hideMark/>
          </w:tcPr>
          <w:p w14:paraId="13C2BA92" w14:textId="77777777" w:rsidR="00A51E78" w:rsidRPr="00A51E78" w:rsidRDefault="00A51E78" w:rsidP="00A51E78">
            <w:r w:rsidRPr="00A51E78">
              <w:t>7.284519</w:t>
            </w:r>
          </w:p>
        </w:tc>
        <w:tc>
          <w:tcPr>
            <w:tcW w:w="1118" w:type="dxa"/>
            <w:noWrap/>
            <w:hideMark/>
          </w:tcPr>
          <w:p w14:paraId="307C38A6" w14:textId="77777777" w:rsidR="00A51E78" w:rsidRPr="00A51E78" w:rsidRDefault="00A51E78" w:rsidP="00A51E78">
            <w:r w:rsidRPr="00A51E78">
              <w:t>6.801277</w:t>
            </w:r>
          </w:p>
        </w:tc>
        <w:tc>
          <w:tcPr>
            <w:tcW w:w="1118" w:type="dxa"/>
            <w:noWrap/>
            <w:hideMark/>
          </w:tcPr>
          <w:p w14:paraId="28960854" w14:textId="77777777" w:rsidR="00A51E78" w:rsidRPr="00A51E78" w:rsidRDefault="00A51E78" w:rsidP="00A51E78">
            <w:r w:rsidRPr="00A51E78">
              <w:t>9.210964</w:t>
            </w:r>
          </w:p>
        </w:tc>
        <w:tc>
          <w:tcPr>
            <w:tcW w:w="1118" w:type="dxa"/>
            <w:noWrap/>
            <w:hideMark/>
          </w:tcPr>
          <w:p w14:paraId="1ECA580F" w14:textId="77777777" w:rsidR="00A51E78" w:rsidRPr="00A51E78" w:rsidRDefault="00A51E78" w:rsidP="00A51E78">
            <w:r w:rsidRPr="00A51E78">
              <w:t>7.462993</w:t>
            </w:r>
          </w:p>
        </w:tc>
        <w:tc>
          <w:tcPr>
            <w:tcW w:w="1118" w:type="dxa"/>
            <w:noWrap/>
            <w:hideMark/>
          </w:tcPr>
          <w:p w14:paraId="53A0ED3F" w14:textId="77777777" w:rsidR="00A51E78" w:rsidRPr="00A51E78" w:rsidRDefault="00A51E78" w:rsidP="00A51E78">
            <w:r w:rsidRPr="00A51E78">
              <w:t>6.635469</w:t>
            </w:r>
          </w:p>
        </w:tc>
      </w:tr>
      <w:tr w:rsidR="00A51E78" w:rsidRPr="00A51E78" w14:paraId="14398528" w14:textId="77777777" w:rsidTr="00A51E78">
        <w:trPr>
          <w:trHeight w:val="261"/>
        </w:trPr>
        <w:tc>
          <w:tcPr>
            <w:tcW w:w="1118" w:type="dxa"/>
            <w:noWrap/>
            <w:hideMark/>
          </w:tcPr>
          <w:p w14:paraId="0EF7CC92" w14:textId="77777777" w:rsidR="00A51E78" w:rsidRPr="00A51E78" w:rsidRDefault="00A51E78" w:rsidP="00A51E78">
            <w:r w:rsidRPr="00A51E78">
              <w:t>4.574617</w:t>
            </w:r>
          </w:p>
        </w:tc>
        <w:tc>
          <w:tcPr>
            <w:tcW w:w="1118" w:type="dxa"/>
            <w:noWrap/>
            <w:hideMark/>
          </w:tcPr>
          <w:p w14:paraId="536FB084" w14:textId="77777777" w:rsidR="00A51E78" w:rsidRPr="00A51E78" w:rsidRDefault="00A51E78" w:rsidP="00A51E78">
            <w:r w:rsidRPr="00A51E78">
              <w:t>7.471666</w:t>
            </w:r>
          </w:p>
        </w:tc>
        <w:tc>
          <w:tcPr>
            <w:tcW w:w="1118" w:type="dxa"/>
            <w:noWrap/>
            <w:hideMark/>
          </w:tcPr>
          <w:p w14:paraId="7ED3899F" w14:textId="77777777" w:rsidR="00A51E78" w:rsidRPr="00A51E78" w:rsidRDefault="00A51E78" w:rsidP="00A51E78">
            <w:r w:rsidRPr="00A51E78">
              <w:t>6.55278</w:t>
            </w:r>
          </w:p>
        </w:tc>
        <w:tc>
          <w:tcPr>
            <w:tcW w:w="1118" w:type="dxa"/>
            <w:noWrap/>
            <w:hideMark/>
          </w:tcPr>
          <w:p w14:paraId="14539884" w14:textId="77777777" w:rsidR="00A51E78" w:rsidRPr="00A51E78" w:rsidRDefault="00A51E78" w:rsidP="00A51E78">
            <w:r w:rsidRPr="00A51E78">
              <w:t>6.87441</w:t>
            </w:r>
          </w:p>
        </w:tc>
        <w:tc>
          <w:tcPr>
            <w:tcW w:w="1118" w:type="dxa"/>
            <w:noWrap/>
            <w:hideMark/>
          </w:tcPr>
          <w:p w14:paraId="660ECE40" w14:textId="77777777" w:rsidR="00A51E78" w:rsidRPr="00A51E78" w:rsidRDefault="00A51E78" w:rsidP="00A51E78">
            <w:r w:rsidRPr="00A51E78">
              <w:t>3.4373</w:t>
            </w:r>
          </w:p>
        </w:tc>
        <w:tc>
          <w:tcPr>
            <w:tcW w:w="1118" w:type="dxa"/>
            <w:noWrap/>
            <w:hideMark/>
          </w:tcPr>
          <w:p w14:paraId="610B6655" w14:textId="77777777" w:rsidR="00A51E78" w:rsidRPr="00A51E78" w:rsidRDefault="00A51E78" w:rsidP="00A51E78">
            <w:r w:rsidRPr="00A51E78">
              <w:t>7.372331</w:t>
            </w:r>
          </w:p>
        </w:tc>
        <w:tc>
          <w:tcPr>
            <w:tcW w:w="1118" w:type="dxa"/>
            <w:noWrap/>
            <w:hideMark/>
          </w:tcPr>
          <w:p w14:paraId="0D61B91A" w14:textId="77777777" w:rsidR="00A51E78" w:rsidRPr="00A51E78" w:rsidRDefault="00A51E78" w:rsidP="00A51E78">
            <w:r w:rsidRPr="00A51E78">
              <w:t>5.670133</w:t>
            </w:r>
          </w:p>
        </w:tc>
        <w:tc>
          <w:tcPr>
            <w:tcW w:w="1118" w:type="dxa"/>
            <w:noWrap/>
            <w:hideMark/>
          </w:tcPr>
          <w:p w14:paraId="7906D556" w14:textId="77777777" w:rsidR="00A51E78" w:rsidRPr="00A51E78" w:rsidRDefault="00A51E78" w:rsidP="00A51E78">
            <w:r w:rsidRPr="00A51E78">
              <w:t>4.762791</w:t>
            </w:r>
          </w:p>
        </w:tc>
        <w:tc>
          <w:tcPr>
            <w:tcW w:w="1118" w:type="dxa"/>
            <w:noWrap/>
            <w:hideMark/>
          </w:tcPr>
          <w:p w14:paraId="16333B9B" w14:textId="77777777" w:rsidR="00A51E78" w:rsidRPr="00A51E78" w:rsidRDefault="00A51E78" w:rsidP="00A51E78">
            <w:r w:rsidRPr="00A51E78">
              <w:t>7.475878</w:t>
            </w:r>
          </w:p>
        </w:tc>
        <w:tc>
          <w:tcPr>
            <w:tcW w:w="1118" w:type="dxa"/>
            <w:noWrap/>
            <w:hideMark/>
          </w:tcPr>
          <w:p w14:paraId="46826A6C" w14:textId="77777777" w:rsidR="00A51E78" w:rsidRPr="00A51E78" w:rsidRDefault="00A51E78" w:rsidP="00A51E78">
            <w:r w:rsidRPr="00A51E78">
              <w:t>7.561303</w:t>
            </w:r>
          </w:p>
        </w:tc>
      </w:tr>
      <w:tr w:rsidR="00A51E78" w:rsidRPr="00A51E78" w14:paraId="2E635C89" w14:textId="77777777" w:rsidTr="00A51E78">
        <w:trPr>
          <w:trHeight w:val="261"/>
        </w:trPr>
        <w:tc>
          <w:tcPr>
            <w:tcW w:w="1118" w:type="dxa"/>
            <w:noWrap/>
            <w:hideMark/>
          </w:tcPr>
          <w:p w14:paraId="7DB613CA" w14:textId="77777777" w:rsidR="00A51E78" w:rsidRPr="00A51E78" w:rsidRDefault="00A51E78" w:rsidP="00A51E78">
            <w:r w:rsidRPr="00A51E78">
              <w:t>7.327112</w:t>
            </w:r>
          </w:p>
        </w:tc>
        <w:tc>
          <w:tcPr>
            <w:tcW w:w="1118" w:type="dxa"/>
            <w:noWrap/>
            <w:hideMark/>
          </w:tcPr>
          <w:p w14:paraId="4D22186E" w14:textId="77777777" w:rsidR="00A51E78" w:rsidRPr="00A51E78" w:rsidRDefault="00A51E78" w:rsidP="00A51E78">
            <w:r w:rsidRPr="00A51E78">
              <w:t>6.671377</w:t>
            </w:r>
          </w:p>
        </w:tc>
        <w:tc>
          <w:tcPr>
            <w:tcW w:w="1118" w:type="dxa"/>
            <w:noWrap/>
            <w:hideMark/>
          </w:tcPr>
          <w:p w14:paraId="30100B1B" w14:textId="77777777" w:rsidR="00A51E78" w:rsidRPr="00A51E78" w:rsidRDefault="00A51E78" w:rsidP="00A51E78">
            <w:r w:rsidRPr="00A51E78">
              <w:t>6.736234</w:t>
            </w:r>
          </w:p>
        </w:tc>
        <w:tc>
          <w:tcPr>
            <w:tcW w:w="1118" w:type="dxa"/>
            <w:noWrap/>
            <w:hideMark/>
          </w:tcPr>
          <w:p w14:paraId="7286C7CC" w14:textId="77777777" w:rsidR="00A51E78" w:rsidRPr="00A51E78" w:rsidRDefault="00A51E78" w:rsidP="00A51E78">
            <w:r w:rsidRPr="00A51E78">
              <w:t>7.697215</w:t>
            </w:r>
          </w:p>
        </w:tc>
        <w:tc>
          <w:tcPr>
            <w:tcW w:w="1118" w:type="dxa"/>
            <w:noWrap/>
            <w:hideMark/>
          </w:tcPr>
          <w:p w14:paraId="37ABD7C5" w14:textId="77777777" w:rsidR="00A51E78" w:rsidRPr="00A51E78" w:rsidRDefault="00A51E78" w:rsidP="00A51E78">
            <w:r w:rsidRPr="00A51E78">
              <w:t>7.678688</w:t>
            </w:r>
          </w:p>
        </w:tc>
        <w:tc>
          <w:tcPr>
            <w:tcW w:w="1118" w:type="dxa"/>
            <w:noWrap/>
            <w:hideMark/>
          </w:tcPr>
          <w:p w14:paraId="56816161" w14:textId="77777777" w:rsidR="00A51E78" w:rsidRPr="00A51E78" w:rsidRDefault="00A51E78" w:rsidP="00A51E78">
            <w:r w:rsidRPr="00A51E78">
              <w:t>6.999695</w:t>
            </w:r>
          </w:p>
        </w:tc>
        <w:tc>
          <w:tcPr>
            <w:tcW w:w="1118" w:type="dxa"/>
            <w:noWrap/>
            <w:hideMark/>
          </w:tcPr>
          <w:p w14:paraId="3C81A4A6" w14:textId="77777777" w:rsidR="00A51E78" w:rsidRPr="00A51E78" w:rsidRDefault="00A51E78" w:rsidP="00A51E78">
            <w:r w:rsidRPr="00A51E78">
              <w:t>6.709612</w:t>
            </w:r>
          </w:p>
        </w:tc>
        <w:tc>
          <w:tcPr>
            <w:tcW w:w="1118" w:type="dxa"/>
            <w:noWrap/>
            <w:hideMark/>
          </w:tcPr>
          <w:p w14:paraId="5496490C" w14:textId="77777777" w:rsidR="00A51E78" w:rsidRPr="00A51E78" w:rsidRDefault="00A51E78" w:rsidP="00A51E78">
            <w:r w:rsidRPr="00A51E78">
              <w:t>5.757348</w:t>
            </w:r>
          </w:p>
        </w:tc>
        <w:tc>
          <w:tcPr>
            <w:tcW w:w="1118" w:type="dxa"/>
            <w:noWrap/>
            <w:hideMark/>
          </w:tcPr>
          <w:p w14:paraId="247D3BE9" w14:textId="77777777" w:rsidR="00A51E78" w:rsidRPr="00A51E78" w:rsidRDefault="00A51E78" w:rsidP="00A51E78">
            <w:r w:rsidRPr="00A51E78">
              <w:t>7.185125</w:t>
            </w:r>
          </w:p>
        </w:tc>
        <w:tc>
          <w:tcPr>
            <w:tcW w:w="1118" w:type="dxa"/>
            <w:noWrap/>
            <w:hideMark/>
          </w:tcPr>
          <w:p w14:paraId="7370185B" w14:textId="77777777" w:rsidR="00A51E78" w:rsidRPr="00A51E78" w:rsidRDefault="00A51E78" w:rsidP="00A51E78">
            <w:r w:rsidRPr="00A51E78">
              <w:t>3.217183</w:t>
            </w:r>
          </w:p>
        </w:tc>
      </w:tr>
      <w:tr w:rsidR="00A51E78" w:rsidRPr="00A51E78" w14:paraId="2F357394" w14:textId="77777777" w:rsidTr="00A51E78">
        <w:trPr>
          <w:trHeight w:val="261"/>
        </w:trPr>
        <w:tc>
          <w:tcPr>
            <w:tcW w:w="1118" w:type="dxa"/>
            <w:noWrap/>
            <w:hideMark/>
          </w:tcPr>
          <w:p w14:paraId="34E1C8D0" w14:textId="77777777" w:rsidR="00A51E78" w:rsidRPr="00A51E78" w:rsidRDefault="00A51E78" w:rsidP="00A51E78">
            <w:r w:rsidRPr="00A51E78">
              <w:t>5.522863</w:t>
            </w:r>
          </w:p>
        </w:tc>
        <w:tc>
          <w:tcPr>
            <w:tcW w:w="1118" w:type="dxa"/>
            <w:noWrap/>
            <w:hideMark/>
          </w:tcPr>
          <w:p w14:paraId="54E1B39F" w14:textId="77777777" w:rsidR="00A51E78" w:rsidRPr="00A51E78" w:rsidRDefault="00A51E78" w:rsidP="00A51E78">
            <w:r w:rsidRPr="00A51E78">
              <w:t>4.295027</w:t>
            </w:r>
          </w:p>
        </w:tc>
        <w:tc>
          <w:tcPr>
            <w:tcW w:w="1118" w:type="dxa"/>
            <w:noWrap/>
            <w:hideMark/>
          </w:tcPr>
          <w:p w14:paraId="71B4AF5A" w14:textId="77777777" w:rsidR="00A51E78" w:rsidRPr="00A51E78" w:rsidRDefault="00A51E78" w:rsidP="00A51E78">
            <w:r w:rsidRPr="00A51E78">
              <w:t>7.440364</w:t>
            </w:r>
          </w:p>
        </w:tc>
        <w:tc>
          <w:tcPr>
            <w:tcW w:w="1118" w:type="dxa"/>
            <w:noWrap/>
            <w:hideMark/>
          </w:tcPr>
          <w:p w14:paraId="3BB812AC" w14:textId="77777777" w:rsidR="00A51E78" w:rsidRPr="00A51E78" w:rsidRDefault="00A51E78" w:rsidP="00A51E78">
            <w:r w:rsidRPr="00A51E78">
              <w:t>7.113888</w:t>
            </w:r>
          </w:p>
        </w:tc>
        <w:tc>
          <w:tcPr>
            <w:tcW w:w="1118" w:type="dxa"/>
            <w:noWrap/>
            <w:hideMark/>
          </w:tcPr>
          <w:p w14:paraId="1FB11772" w14:textId="77777777" w:rsidR="00A51E78" w:rsidRPr="00A51E78" w:rsidRDefault="00A51E78" w:rsidP="00A51E78">
            <w:r w:rsidRPr="00A51E78">
              <w:t>4.771625</w:t>
            </w:r>
          </w:p>
        </w:tc>
        <w:tc>
          <w:tcPr>
            <w:tcW w:w="1118" w:type="dxa"/>
            <w:noWrap/>
            <w:hideMark/>
          </w:tcPr>
          <w:p w14:paraId="67DD246A" w14:textId="77777777" w:rsidR="00A51E78" w:rsidRPr="00A51E78" w:rsidRDefault="00A51E78" w:rsidP="00A51E78">
            <w:r w:rsidRPr="00A51E78">
              <w:t>4.563828</w:t>
            </w:r>
          </w:p>
        </w:tc>
        <w:tc>
          <w:tcPr>
            <w:tcW w:w="1118" w:type="dxa"/>
            <w:noWrap/>
            <w:hideMark/>
          </w:tcPr>
          <w:p w14:paraId="29CAD299" w14:textId="77777777" w:rsidR="00A51E78" w:rsidRPr="00A51E78" w:rsidRDefault="00A51E78" w:rsidP="00A51E78">
            <w:r w:rsidRPr="00A51E78">
              <w:t>6.928679</w:t>
            </w:r>
          </w:p>
        </w:tc>
        <w:tc>
          <w:tcPr>
            <w:tcW w:w="1118" w:type="dxa"/>
            <w:noWrap/>
            <w:hideMark/>
          </w:tcPr>
          <w:p w14:paraId="64FDF41F" w14:textId="77777777" w:rsidR="00A51E78" w:rsidRPr="00A51E78" w:rsidRDefault="00A51E78" w:rsidP="00A51E78">
            <w:r w:rsidRPr="00A51E78">
              <w:t>8.999668</w:t>
            </w:r>
          </w:p>
        </w:tc>
        <w:tc>
          <w:tcPr>
            <w:tcW w:w="1118" w:type="dxa"/>
            <w:noWrap/>
            <w:hideMark/>
          </w:tcPr>
          <w:p w14:paraId="7D8B4078" w14:textId="77777777" w:rsidR="00A51E78" w:rsidRPr="00A51E78" w:rsidRDefault="00A51E78" w:rsidP="00A51E78">
            <w:r w:rsidRPr="00A51E78">
              <w:t>6.939501</w:t>
            </w:r>
          </w:p>
        </w:tc>
        <w:tc>
          <w:tcPr>
            <w:tcW w:w="1118" w:type="dxa"/>
            <w:noWrap/>
            <w:hideMark/>
          </w:tcPr>
          <w:p w14:paraId="62353B6B" w14:textId="77777777" w:rsidR="00A51E78" w:rsidRPr="00A51E78" w:rsidRDefault="00A51E78" w:rsidP="00A51E78">
            <w:r w:rsidRPr="00A51E78">
              <w:t>7.283642</w:t>
            </w:r>
          </w:p>
        </w:tc>
      </w:tr>
      <w:tr w:rsidR="00A51E78" w:rsidRPr="00A51E78" w14:paraId="4EB1DDDF" w14:textId="77777777" w:rsidTr="00A51E78">
        <w:trPr>
          <w:trHeight w:val="261"/>
        </w:trPr>
        <w:tc>
          <w:tcPr>
            <w:tcW w:w="1118" w:type="dxa"/>
            <w:noWrap/>
            <w:hideMark/>
          </w:tcPr>
          <w:p w14:paraId="309FCA56" w14:textId="77777777" w:rsidR="00A51E78" w:rsidRPr="00A51E78" w:rsidRDefault="00A51E78" w:rsidP="00A51E78">
            <w:pPr>
              <w:rPr>
                <w:b/>
                <w:bCs/>
              </w:rPr>
            </w:pPr>
            <w:r w:rsidRPr="00A51E78">
              <w:rPr>
                <w:b/>
                <w:bCs/>
              </w:rPr>
              <w:t>5.436787</w:t>
            </w:r>
          </w:p>
        </w:tc>
        <w:tc>
          <w:tcPr>
            <w:tcW w:w="1118" w:type="dxa"/>
            <w:noWrap/>
            <w:hideMark/>
          </w:tcPr>
          <w:p w14:paraId="7D220959" w14:textId="77777777" w:rsidR="00A51E78" w:rsidRPr="00A51E78" w:rsidRDefault="00A51E78" w:rsidP="00A51E78">
            <w:pPr>
              <w:rPr>
                <w:b/>
                <w:bCs/>
              </w:rPr>
            </w:pPr>
            <w:r w:rsidRPr="00A51E78">
              <w:rPr>
                <w:b/>
                <w:bCs/>
              </w:rPr>
              <w:t>6.955474</w:t>
            </w:r>
          </w:p>
        </w:tc>
        <w:tc>
          <w:tcPr>
            <w:tcW w:w="1118" w:type="dxa"/>
            <w:noWrap/>
            <w:hideMark/>
          </w:tcPr>
          <w:p w14:paraId="1DCD9FCF" w14:textId="77777777" w:rsidR="00A51E78" w:rsidRPr="00A51E78" w:rsidRDefault="00A51E78" w:rsidP="00A51E78">
            <w:pPr>
              <w:rPr>
                <w:b/>
                <w:bCs/>
              </w:rPr>
            </w:pPr>
            <w:r w:rsidRPr="00A51E78">
              <w:rPr>
                <w:b/>
                <w:bCs/>
              </w:rPr>
              <w:t>5.974611</w:t>
            </w:r>
          </w:p>
        </w:tc>
        <w:tc>
          <w:tcPr>
            <w:tcW w:w="1118" w:type="dxa"/>
            <w:noWrap/>
            <w:hideMark/>
          </w:tcPr>
          <w:p w14:paraId="74788111" w14:textId="77777777" w:rsidR="00A51E78" w:rsidRPr="00A51E78" w:rsidRDefault="00A51E78" w:rsidP="00A51E78">
            <w:pPr>
              <w:rPr>
                <w:b/>
                <w:bCs/>
              </w:rPr>
            </w:pPr>
            <w:r w:rsidRPr="00A51E78">
              <w:rPr>
                <w:b/>
                <w:bCs/>
              </w:rPr>
              <w:t>6.877963</w:t>
            </w:r>
          </w:p>
        </w:tc>
        <w:tc>
          <w:tcPr>
            <w:tcW w:w="1118" w:type="dxa"/>
            <w:noWrap/>
            <w:hideMark/>
          </w:tcPr>
          <w:p w14:paraId="4DFC6435" w14:textId="77777777" w:rsidR="00A51E78" w:rsidRPr="00A51E78" w:rsidRDefault="00A51E78" w:rsidP="00A51E78">
            <w:pPr>
              <w:rPr>
                <w:b/>
                <w:bCs/>
              </w:rPr>
            </w:pPr>
            <w:r w:rsidRPr="00A51E78">
              <w:rPr>
                <w:b/>
                <w:bCs/>
              </w:rPr>
              <w:t>6.001148</w:t>
            </w:r>
          </w:p>
        </w:tc>
        <w:tc>
          <w:tcPr>
            <w:tcW w:w="1118" w:type="dxa"/>
            <w:noWrap/>
            <w:hideMark/>
          </w:tcPr>
          <w:p w14:paraId="669D28FB" w14:textId="77777777" w:rsidR="00A51E78" w:rsidRPr="00A51E78" w:rsidRDefault="00A51E78" w:rsidP="00A51E78">
            <w:pPr>
              <w:rPr>
                <w:b/>
                <w:bCs/>
              </w:rPr>
            </w:pPr>
            <w:r w:rsidRPr="00A51E78">
              <w:rPr>
                <w:b/>
                <w:bCs/>
              </w:rPr>
              <w:t>6.991972</w:t>
            </w:r>
          </w:p>
        </w:tc>
        <w:tc>
          <w:tcPr>
            <w:tcW w:w="1118" w:type="dxa"/>
            <w:noWrap/>
            <w:hideMark/>
          </w:tcPr>
          <w:p w14:paraId="363A1C52" w14:textId="77777777" w:rsidR="00A51E78" w:rsidRPr="00A51E78" w:rsidRDefault="00A51E78" w:rsidP="00A51E78">
            <w:pPr>
              <w:rPr>
                <w:b/>
                <w:bCs/>
              </w:rPr>
            </w:pPr>
            <w:r w:rsidRPr="00A51E78">
              <w:rPr>
                <w:b/>
                <w:bCs/>
              </w:rPr>
              <w:t>6.56682</w:t>
            </w:r>
          </w:p>
        </w:tc>
        <w:tc>
          <w:tcPr>
            <w:tcW w:w="1118" w:type="dxa"/>
            <w:noWrap/>
            <w:hideMark/>
          </w:tcPr>
          <w:p w14:paraId="6E5D4848" w14:textId="77777777" w:rsidR="00A51E78" w:rsidRPr="00A51E78" w:rsidRDefault="00A51E78" w:rsidP="00A51E78">
            <w:pPr>
              <w:rPr>
                <w:b/>
                <w:bCs/>
              </w:rPr>
            </w:pPr>
            <w:r w:rsidRPr="00A51E78">
              <w:rPr>
                <w:b/>
                <w:bCs/>
              </w:rPr>
              <w:t>7.394144</w:t>
            </w:r>
          </w:p>
        </w:tc>
        <w:tc>
          <w:tcPr>
            <w:tcW w:w="1118" w:type="dxa"/>
            <w:noWrap/>
            <w:hideMark/>
          </w:tcPr>
          <w:p w14:paraId="0BAAF1D6" w14:textId="77777777" w:rsidR="00A51E78" w:rsidRPr="00A51E78" w:rsidRDefault="00A51E78" w:rsidP="00A51E78">
            <w:pPr>
              <w:rPr>
                <w:b/>
                <w:bCs/>
              </w:rPr>
            </w:pPr>
            <w:r w:rsidRPr="00A51E78">
              <w:rPr>
                <w:b/>
                <w:bCs/>
              </w:rPr>
              <w:t>9.048169</w:t>
            </w:r>
          </w:p>
        </w:tc>
        <w:tc>
          <w:tcPr>
            <w:tcW w:w="1118" w:type="dxa"/>
            <w:noWrap/>
            <w:hideMark/>
          </w:tcPr>
          <w:p w14:paraId="380C6600" w14:textId="77777777" w:rsidR="00A51E78" w:rsidRPr="00A51E78" w:rsidRDefault="00A51E78" w:rsidP="00A51E78">
            <w:pPr>
              <w:rPr>
                <w:b/>
                <w:bCs/>
              </w:rPr>
            </w:pPr>
            <w:r w:rsidRPr="00A51E78">
              <w:rPr>
                <w:b/>
                <w:bCs/>
              </w:rPr>
              <w:t>5.709965</w:t>
            </w:r>
          </w:p>
        </w:tc>
      </w:tr>
    </w:tbl>
    <w:p w14:paraId="05C4E11A" w14:textId="77777777" w:rsidR="00A51E78" w:rsidRDefault="00A51E78" w:rsidP="00DD05AD"/>
    <w:p w14:paraId="2BF9838C" w14:textId="2FEC75A0" w:rsidR="004046EF" w:rsidRDefault="004046EF" w:rsidP="00DD05AD"/>
    <w:p w14:paraId="4EF3A4E1" w14:textId="77777777" w:rsidR="00A51E78" w:rsidRDefault="00A51E78" w:rsidP="00DD05AD">
      <w:r>
        <w:lastRenderedPageBreak/>
        <w:t>7</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41"/>
        <w:gridCol w:w="1141"/>
        <w:gridCol w:w="1141"/>
        <w:gridCol w:w="1141"/>
        <w:gridCol w:w="1141"/>
        <w:gridCol w:w="1141"/>
        <w:gridCol w:w="1141"/>
        <w:gridCol w:w="1141"/>
        <w:gridCol w:w="1141"/>
        <w:gridCol w:w="1141"/>
      </w:tblGrid>
      <w:tr w:rsidR="00A51E78" w:rsidRPr="00A51E78" w14:paraId="2C64A76D" w14:textId="77777777" w:rsidTr="00F46130">
        <w:trPr>
          <w:trHeight w:val="261"/>
        </w:trPr>
        <w:tc>
          <w:tcPr>
            <w:tcW w:w="1141" w:type="dxa"/>
            <w:noWrap/>
            <w:hideMark/>
          </w:tcPr>
          <w:p w14:paraId="74091CE2" w14:textId="77777777" w:rsidR="00A51E78" w:rsidRPr="00A51E78" w:rsidRDefault="00A51E78" w:rsidP="00A51E78">
            <w:r w:rsidRPr="00A51E78">
              <w:t>Tx01</w:t>
            </w:r>
          </w:p>
        </w:tc>
        <w:tc>
          <w:tcPr>
            <w:tcW w:w="1141" w:type="dxa"/>
            <w:noWrap/>
            <w:hideMark/>
          </w:tcPr>
          <w:p w14:paraId="1CA5FF71" w14:textId="77777777" w:rsidR="00A51E78" w:rsidRPr="00A51E78" w:rsidRDefault="00A51E78" w:rsidP="00A51E78">
            <w:r w:rsidRPr="00A51E78">
              <w:t>Tx02</w:t>
            </w:r>
          </w:p>
        </w:tc>
        <w:tc>
          <w:tcPr>
            <w:tcW w:w="1141" w:type="dxa"/>
            <w:noWrap/>
            <w:hideMark/>
          </w:tcPr>
          <w:p w14:paraId="274556E9" w14:textId="77777777" w:rsidR="00A51E78" w:rsidRPr="00A51E78" w:rsidRDefault="00A51E78" w:rsidP="00A51E78">
            <w:r w:rsidRPr="00A51E78">
              <w:t>Tx03</w:t>
            </w:r>
          </w:p>
        </w:tc>
        <w:tc>
          <w:tcPr>
            <w:tcW w:w="1141" w:type="dxa"/>
            <w:noWrap/>
            <w:hideMark/>
          </w:tcPr>
          <w:p w14:paraId="2A23FFB6" w14:textId="77777777" w:rsidR="00A51E78" w:rsidRPr="00A51E78" w:rsidRDefault="00A51E78" w:rsidP="00A51E78">
            <w:r w:rsidRPr="00A51E78">
              <w:t>Tx04</w:t>
            </w:r>
          </w:p>
        </w:tc>
        <w:tc>
          <w:tcPr>
            <w:tcW w:w="1141" w:type="dxa"/>
            <w:noWrap/>
            <w:hideMark/>
          </w:tcPr>
          <w:p w14:paraId="4215C581" w14:textId="77777777" w:rsidR="00A51E78" w:rsidRPr="00A51E78" w:rsidRDefault="00A51E78" w:rsidP="00A51E78">
            <w:r w:rsidRPr="00A51E78">
              <w:t>Tx05</w:t>
            </w:r>
          </w:p>
        </w:tc>
        <w:tc>
          <w:tcPr>
            <w:tcW w:w="1141" w:type="dxa"/>
            <w:noWrap/>
            <w:hideMark/>
          </w:tcPr>
          <w:p w14:paraId="5846BE47" w14:textId="77777777" w:rsidR="00A51E78" w:rsidRPr="00A51E78" w:rsidRDefault="00A51E78" w:rsidP="00A51E78">
            <w:r w:rsidRPr="00A51E78">
              <w:t>Tx06</w:t>
            </w:r>
          </w:p>
        </w:tc>
        <w:tc>
          <w:tcPr>
            <w:tcW w:w="1141" w:type="dxa"/>
            <w:noWrap/>
            <w:hideMark/>
          </w:tcPr>
          <w:p w14:paraId="2CFE9085" w14:textId="77777777" w:rsidR="00A51E78" w:rsidRPr="00A51E78" w:rsidRDefault="00A51E78" w:rsidP="00A51E78">
            <w:r w:rsidRPr="00A51E78">
              <w:t>Tx07</w:t>
            </w:r>
          </w:p>
        </w:tc>
        <w:tc>
          <w:tcPr>
            <w:tcW w:w="1141" w:type="dxa"/>
            <w:noWrap/>
            <w:hideMark/>
          </w:tcPr>
          <w:p w14:paraId="3CFB1948" w14:textId="77777777" w:rsidR="00A51E78" w:rsidRPr="00A51E78" w:rsidRDefault="00A51E78" w:rsidP="00A51E78">
            <w:r w:rsidRPr="00A51E78">
              <w:t>Tx08</w:t>
            </w:r>
          </w:p>
        </w:tc>
        <w:tc>
          <w:tcPr>
            <w:tcW w:w="1141" w:type="dxa"/>
            <w:noWrap/>
            <w:hideMark/>
          </w:tcPr>
          <w:p w14:paraId="0805A644" w14:textId="77777777" w:rsidR="00A51E78" w:rsidRPr="00A51E78" w:rsidRDefault="00A51E78" w:rsidP="00A51E78">
            <w:r w:rsidRPr="00A51E78">
              <w:t>Tx09</w:t>
            </w:r>
          </w:p>
        </w:tc>
        <w:tc>
          <w:tcPr>
            <w:tcW w:w="1141" w:type="dxa"/>
            <w:noWrap/>
            <w:hideMark/>
          </w:tcPr>
          <w:p w14:paraId="5BC840A3" w14:textId="77777777" w:rsidR="00A51E78" w:rsidRPr="00A51E78" w:rsidRDefault="00A51E78" w:rsidP="00A51E78">
            <w:r w:rsidRPr="00A51E78">
              <w:t>Tx10</w:t>
            </w:r>
          </w:p>
        </w:tc>
      </w:tr>
      <w:tr w:rsidR="00A51E78" w:rsidRPr="00A51E78" w14:paraId="37820532" w14:textId="77777777" w:rsidTr="00F46130">
        <w:trPr>
          <w:trHeight w:val="261"/>
        </w:trPr>
        <w:tc>
          <w:tcPr>
            <w:tcW w:w="1141" w:type="dxa"/>
            <w:noWrap/>
            <w:hideMark/>
          </w:tcPr>
          <w:p w14:paraId="2C77BDE4" w14:textId="77777777" w:rsidR="00A51E78" w:rsidRPr="00A51E78" w:rsidRDefault="00A51E78" w:rsidP="00A51E78">
            <w:r w:rsidRPr="00A51E78">
              <w:t>6.919127</w:t>
            </w:r>
          </w:p>
        </w:tc>
        <w:tc>
          <w:tcPr>
            <w:tcW w:w="1141" w:type="dxa"/>
            <w:noWrap/>
            <w:hideMark/>
          </w:tcPr>
          <w:p w14:paraId="08BC9DA3" w14:textId="77777777" w:rsidR="00A51E78" w:rsidRPr="00A51E78" w:rsidRDefault="00A51E78" w:rsidP="00A51E78">
            <w:r w:rsidRPr="00A51E78">
              <w:t>8.436136</w:t>
            </w:r>
          </w:p>
        </w:tc>
        <w:tc>
          <w:tcPr>
            <w:tcW w:w="1141" w:type="dxa"/>
            <w:noWrap/>
            <w:hideMark/>
          </w:tcPr>
          <w:p w14:paraId="46F82678" w14:textId="77777777" w:rsidR="00A51E78" w:rsidRPr="00A51E78" w:rsidRDefault="00A51E78" w:rsidP="00A51E78">
            <w:r w:rsidRPr="00A51E78">
              <w:t>6.116499</w:t>
            </w:r>
          </w:p>
        </w:tc>
        <w:tc>
          <w:tcPr>
            <w:tcW w:w="1141" w:type="dxa"/>
            <w:noWrap/>
            <w:hideMark/>
          </w:tcPr>
          <w:p w14:paraId="38E8A289" w14:textId="77777777" w:rsidR="00A51E78" w:rsidRPr="00A51E78" w:rsidRDefault="00A51E78" w:rsidP="00A51E78">
            <w:r w:rsidRPr="00A51E78">
              <w:t>8.305493</w:t>
            </w:r>
          </w:p>
        </w:tc>
        <w:tc>
          <w:tcPr>
            <w:tcW w:w="1141" w:type="dxa"/>
            <w:noWrap/>
            <w:hideMark/>
          </w:tcPr>
          <w:p w14:paraId="4FB02C8C" w14:textId="77777777" w:rsidR="00A51E78" w:rsidRPr="00A51E78" w:rsidRDefault="00A51E78" w:rsidP="00A51E78">
            <w:r w:rsidRPr="00A51E78">
              <w:t>10.69919</w:t>
            </w:r>
          </w:p>
        </w:tc>
        <w:tc>
          <w:tcPr>
            <w:tcW w:w="1141" w:type="dxa"/>
            <w:noWrap/>
            <w:hideMark/>
          </w:tcPr>
          <w:p w14:paraId="34A9DB57" w14:textId="77777777" w:rsidR="00A51E78" w:rsidRPr="00A51E78" w:rsidRDefault="00A51E78" w:rsidP="00A51E78">
            <w:r w:rsidRPr="00A51E78">
              <w:t>6.552293</w:t>
            </w:r>
          </w:p>
        </w:tc>
        <w:tc>
          <w:tcPr>
            <w:tcW w:w="1141" w:type="dxa"/>
            <w:noWrap/>
            <w:hideMark/>
          </w:tcPr>
          <w:p w14:paraId="73506255" w14:textId="77777777" w:rsidR="00A51E78" w:rsidRPr="00A51E78" w:rsidRDefault="00A51E78" w:rsidP="00A51E78">
            <w:r w:rsidRPr="00A51E78">
              <w:t>8.288923</w:t>
            </w:r>
          </w:p>
        </w:tc>
        <w:tc>
          <w:tcPr>
            <w:tcW w:w="1141" w:type="dxa"/>
            <w:noWrap/>
            <w:hideMark/>
          </w:tcPr>
          <w:p w14:paraId="6DD94CE3" w14:textId="77777777" w:rsidR="00A51E78" w:rsidRPr="00A51E78" w:rsidRDefault="00A51E78" w:rsidP="00A51E78">
            <w:r w:rsidRPr="00A51E78">
              <w:t>9.201347</w:t>
            </w:r>
          </w:p>
        </w:tc>
        <w:tc>
          <w:tcPr>
            <w:tcW w:w="1141" w:type="dxa"/>
            <w:noWrap/>
            <w:hideMark/>
          </w:tcPr>
          <w:p w14:paraId="4467A3F7" w14:textId="77777777" w:rsidR="00A51E78" w:rsidRPr="00A51E78" w:rsidRDefault="00A51E78" w:rsidP="00A51E78">
            <w:r w:rsidRPr="00A51E78">
              <w:t>34.29017</w:t>
            </w:r>
          </w:p>
        </w:tc>
        <w:tc>
          <w:tcPr>
            <w:tcW w:w="1141" w:type="dxa"/>
            <w:noWrap/>
            <w:hideMark/>
          </w:tcPr>
          <w:p w14:paraId="570A0C2D" w14:textId="77777777" w:rsidR="00A51E78" w:rsidRPr="00A51E78" w:rsidRDefault="00A51E78" w:rsidP="00A51E78">
            <w:r w:rsidRPr="00A51E78">
              <w:t>5.129032</w:t>
            </w:r>
          </w:p>
        </w:tc>
      </w:tr>
      <w:tr w:rsidR="00A51E78" w:rsidRPr="00A51E78" w14:paraId="5043D983" w14:textId="77777777" w:rsidTr="00F46130">
        <w:trPr>
          <w:trHeight w:val="261"/>
        </w:trPr>
        <w:tc>
          <w:tcPr>
            <w:tcW w:w="1141" w:type="dxa"/>
            <w:noWrap/>
            <w:hideMark/>
          </w:tcPr>
          <w:p w14:paraId="120E29C1" w14:textId="77777777" w:rsidR="00A51E78" w:rsidRPr="00A51E78" w:rsidRDefault="00A51E78" w:rsidP="00A51E78">
            <w:r w:rsidRPr="00A51E78">
              <w:t>5.393302</w:t>
            </w:r>
          </w:p>
        </w:tc>
        <w:tc>
          <w:tcPr>
            <w:tcW w:w="1141" w:type="dxa"/>
            <w:noWrap/>
            <w:hideMark/>
          </w:tcPr>
          <w:p w14:paraId="44649BBE" w14:textId="77777777" w:rsidR="00A51E78" w:rsidRPr="00A51E78" w:rsidRDefault="00A51E78" w:rsidP="00A51E78">
            <w:r w:rsidRPr="00A51E78">
              <w:t>7.822077</w:t>
            </w:r>
          </w:p>
        </w:tc>
        <w:tc>
          <w:tcPr>
            <w:tcW w:w="1141" w:type="dxa"/>
            <w:noWrap/>
            <w:hideMark/>
          </w:tcPr>
          <w:p w14:paraId="62B79E90" w14:textId="77777777" w:rsidR="00A51E78" w:rsidRPr="00A51E78" w:rsidRDefault="00A51E78" w:rsidP="00A51E78">
            <w:r w:rsidRPr="00A51E78">
              <w:t>6.952342</w:t>
            </w:r>
          </w:p>
        </w:tc>
        <w:tc>
          <w:tcPr>
            <w:tcW w:w="1141" w:type="dxa"/>
            <w:noWrap/>
            <w:hideMark/>
          </w:tcPr>
          <w:p w14:paraId="394AF2A6" w14:textId="77777777" w:rsidR="00A51E78" w:rsidRPr="00A51E78" w:rsidRDefault="00A51E78" w:rsidP="00A51E78">
            <w:r w:rsidRPr="00A51E78">
              <w:t>3.228449</w:t>
            </w:r>
          </w:p>
        </w:tc>
        <w:tc>
          <w:tcPr>
            <w:tcW w:w="1141" w:type="dxa"/>
            <w:noWrap/>
            <w:hideMark/>
          </w:tcPr>
          <w:p w14:paraId="0B4B9935" w14:textId="77777777" w:rsidR="00A51E78" w:rsidRPr="00A51E78" w:rsidRDefault="00A51E78" w:rsidP="00A51E78">
            <w:r w:rsidRPr="00A51E78">
              <w:t>5.305882</w:t>
            </w:r>
          </w:p>
        </w:tc>
        <w:tc>
          <w:tcPr>
            <w:tcW w:w="1141" w:type="dxa"/>
            <w:noWrap/>
            <w:hideMark/>
          </w:tcPr>
          <w:p w14:paraId="6E4143FE" w14:textId="77777777" w:rsidR="00A51E78" w:rsidRPr="00A51E78" w:rsidRDefault="00A51E78" w:rsidP="00A51E78">
            <w:r w:rsidRPr="00A51E78">
              <w:t>7.25164</w:t>
            </w:r>
          </w:p>
        </w:tc>
        <w:tc>
          <w:tcPr>
            <w:tcW w:w="1141" w:type="dxa"/>
            <w:noWrap/>
            <w:hideMark/>
          </w:tcPr>
          <w:p w14:paraId="58DA5AE3" w14:textId="77777777" w:rsidR="00A51E78" w:rsidRPr="00A51E78" w:rsidRDefault="00A51E78" w:rsidP="00A51E78">
            <w:r w:rsidRPr="00A51E78">
              <w:t>6.785388</w:t>
            </w:r>
          </w:p>
        </w:tc>
        <w:tc>
          <w:tcPr>
            <w:tcW w:w="1141" w:type="dxa"/>
            <w:noWrap/>
            <w:hideMark/>
          </w:tcPr>
          <w:p w14:paraId="4BDD9ACB" w14:textId="77777777" w:rsidR="00A51E78" w:rsidRPr="00A51E78" w:rsidRDefault="00A51E78" w:rsidP="00A51E78">
            <w:r w:rsidRPr="00A51E78">
              <w:t>6.192072</w:t>
            </w:r>
          </w:p>
        </w:tc>
        <w:tc>
          <w:tcPr>
            <w:tcW w:w="1141" w:type="dxa"/>
            <w:noWrap/>
            <w:hideMark/>
          </w:tcPr>
          <w:p w14:paraId="0F883FE8" w14:textId="77777777" w:rsidR="00A51E78" w:rsidRPr="00A51E78" w:rsidRDefault="00A51E78" w:rsidP="00A51E78">
            <w:r w:rsidRPr="00A51E78">
              <w:t>5.202679</w:t>
            </w:r>
          </w:p>
        </w:tc>
        <w:tc>
          <w:tcPr>
            <w:tcW w:w="1141" w:type="dxa"/>
            <w:noWrap/>
            <w:hideMark/>
          </w:tcPr>
          <w:p w14:paraId="790858CE" w14:textId="77777777" w:rsidR="00A51E78" w:rsidRPr="00A51E78" w:rsidRDefault="00A51E78" w:rsidP="00A51E78">
            <w:r w:rsidRPr="00A51E78">
              <w:t>6.706507</w:t>
            </w:r>
          </w:p>
        </w:tc>
      </w:tr>
      <w:tr w:rsidR="00A51E78" w:rsidRPr="00A51E78" w14:paraId="5E51C144" w14:textId="77777777" w:rsidTr="00F46130">
        <w:trPr>
          <w:trHeight w:val="261"/>
        </w:trPr>
        <w:tc>
          <w:tcPr>
            <w:tcW w:w="1141" w:type="dxa"/>
            <w:noWrap/>
            <w:hideMark/>
          </w:tcPr>
          <w:p w14:paraId="55FC4809" w14:textId="77777777" w:rsidR="00A51E78" w:rsidRPr="00A51E78" w:rsidRDefault="00A51E78" w:rsidP="00A51E78">
            <w:r w:rsidRPr="00A51E78">
              <w:t>4.413561</w:t>
            </w:r>
          </w:p>
        </w:tc>
        <w:tc>
          <w:tcPr>
            <w:tcW w:w="1141" w:type="dxa"/>
            <w:noWrap/>
            <w:hideMark/>
          </w:tcPr>
          <w:p w14:paraId="4A646C1E" w14:textId="77777777" w:rsidR="00A51E78" w:rsidRPr="00A51E78" w:rsidRDefault="00A51E78" w:rsidP="00A51E78">
            <w:r w:rsidRPr="00A51E78">
              <w:t>6.850168</w:t>
            </w:r>
          </w:p>
        </w:tc>
        <w:tc>
          <w:tcPr>
            <w:tcW w:w="1141" w:type="dxa"/>
            <w:noWrap/>
            <w:hideMark/>
          </w:tcPr>
          <w:p w14:paraId="0994957E" w14:textId="77777777" w:rsidR="00A51E78" w:rsidRPr="00A51E78" w:rsidRDefault="00A51E78" w:rsidP="00A51E78">
            <w:r w:rsidRPr="00A51E78">
              <w:t>6.287944</w:t>
            </w:r>
          </w:p>
        </w:tc>
        <w:tc>
          <w:tcPr>
            <w:tcW w:w="1141" w:type="dxa"/>
            <w:noWrap/>
            <w:hideMark/>
          </w:tcPr>
          <w:p w14:paraId="2437A70A" w14:textId="77777777" w:rsidR="00A51E78" w:rsidRPr="00A51E78" w:rsidRDefault="00A51E78" w:rsidP="00A51E78">
            <w:r w:rsidRPr="00A51E78">
              <w:t>7.641947</w:t>
            </w:r>
          </w:p>
        </w:tc>
        <w:tc>
          <w:tcPr>
            <w:tcW w:w="1141" w:type="dxa"/>
            <w:noWrap/>
            <w:hideMark/>
          </w:tcPr>
          <w:p w14:paraId="0610012E" w14:textId="77777777" w:rsidR="00A51E78" w:rsidRPr="00A51E78" w:rsidRDefault="00A51E78" w:rsidP="00A51E78">
            <w:r w:rsidRPr="00A51E78">
              <w:t>6.501736</w:t>
            </w:r>
          </w:p>
        </w:tc>
        <w:tc>
          <w:tcPr>
            <w:tcW w:w="1141" w:type="dxa"/>
            <w:noWrap/>
            <w:hideMark/>
          </w:tcPr>
          <w:p w14:paraId="2F09ED52" w14:textId="77777777" w:rsidR="00A51E78" w:rsidRPr="00A51E78" w:rsidRDefault="00A51E78" w:rsidP="00A51E78">
            <w:r w:rsidRPr="00A51E78">
              <w:t>6.961127</w:t>
            </w:r>
          </w:p>
        </w:tc>
        <w:tc>
          <w:tcPr>
            <w:tcW w:w="1141" w:type="dxa"/>
            <w:noWrap/>
            <w:hideMark/>
          </w:tcPr>
          <w:p w14:paraId="2AE231B1" w14:textId="77777777" w:rsidR="00A51E78" w:rsidRPr="00A51E78" w:rsidRDefault="00A51E78" w:rsidP="00A51E78">
            <w:r w:rsidRPr="00A51E78">
              <w:t>5.643661</w:t>
            </w:r>
          </w:p>
        </w:tc>
        <w:tc>
          <w:tcPr>
            <w:tcW w:w="1141" w:type="dxa"/>
            <w:noWrap/>
            <w:hideMark/>
          </w:tcPr>
          <w:p w14:paraId="4299110B" w14:textId="77777777" w:rsidR="00A51E78" w:rsidRPr="00A51E78" w:rsidRDefault="00A51E78" w:rsidP="00A51E78">
            <w:r w:rsidRPr="00A51E78">
              <w:t>6.6899</w:t>
            </w:r>
          </w:p>
        </w:tc>
        <w:tc>
          <w:tcPr>
            <w:tcW w:w="1141" w:type="dxa"/>
            <w:noWrap/>
            <w:hideMark/>
          </w:tcPr>
          <w:p w14:paraId="052FA040" w14:textId="77777777" w:rsidR="00A51E78" w:rsidRPr="00A51E78" w:rsidRDefault="00A51E78" w:rsidP="00A51E78">
            <w:r w:rsidRPr="00A51E78">
              <w:t>6.162728</w:t>
            </w:r>
          </w:p>
        </w:tc>
        <w:tc>
          <w:tcPr>
            <w:tcW w:w="1141" w:type="dxa"/>
            <w:noWrap/>
            <w:hideMark/>
          </w:tcPr>
          <w:p w14:paraId="0F237525" w14:textId="77777777" w:rsidR="00A51E78" w:rsidRPr="00A51E78" w:rsidRDefault="00A51E78" w:rsidP="00A51E78">
            <w:r w:rsidRPr="00A51E78">
              <w:t>7.183257</w:t>
            </w:r>
          </w:p>
        </w:tc>
      </w:tr>
      <w:tr w:rsidR="00A51E78" w:rsidRPr="00A51E78" w14:paraId="53147CD8" w14:textId="77777777" w:rsidTr="00F46130">
        <w:trPr>
          <w:trHeight w:val="261"/>
        </w:trPr>
        <w:tc>
          <w:tcPr>
            <w:tcW w:w="1141" w:type="dxa"/>
            <w:noWrap/>
            <w:hideMark/>
          </w:tcPr>
          <w:p w14:paraId="017029B8" w14:textId="77777777" w:rsidR="00A51E78" w:rsidRPr="00A51E78" w:rsidRDefault="00A51E78" w:rsidP="00A51E78">
            <w:r w:rsidRPr="00A51E78">
              <w:t>4.254102</w:t>
            </w:r>
          </w:p>
        </w:tc>
        <w:tc>
          <w:tcPr>
            <w:tcW w:w="1141" w:type="dxa"/>
            <w:noWrap/>
            <w:hideMark/>
          </w:tcPr>
          <w:p w14:paraId="46FD2D6B" w14:textId="77777777" w:rsidR="00A51E78" w:rsidRPr="00A51E78" w:rsidRDefault="00A51E78" w:rsidP="00A51E78">
            <w:r w:rsidRPr="00A51E78">
              <w:t>7.50193</w:t>
            </w:r>
          </w:p>
        </w:tc>
        <w:tc>
          <w:tcPr>
            <w:tcW w:w="1141" w:type="dxa"/>
            <w:noWrap/>
            <w:hideMark/>
          </w:tcPr>
          <w:p w14:paraId="79C436D6" w14:textId="77777777" w:rsidR="00A51E78" w:rsidRPr="00A51E78" w:rsidRDefault="00A51E78" w:rsidP="00A51E78">
            <w:r w:rsidRPr="00A51E78">
              <w:t>2.192614</w:t>
            </w:r>
          </w:p>
        </w:tc>
        <w:tc>
          <w:tcPr>
            <w:tcW w:w="1141" w:type="dxa"/>
            <w:noWrap/>
            <w:hideMark/>
          </w:tcPr>
          <w:p w14:paraId="7778BAA8" w14:textId="77777777" w:rsidR="00A51E78" w:rsidRPr="00A51E78" w:rsidRDefault="00A51E78" w:rsidP="00A51E78">
            <w:r w:rsidRPr="00A51E78">
              <w:t>6.296422</w:t>
            </w:r>
          </w:p>
        </w:tc>
        <w:tc>
          <w:tcPr>
            <w:tcW w:w="1141" w:type="dxa"/>
            <w:noWrap/>
            <w:hideMark/>
          </w:tcPr>
          <w:p w14:paraId="6D9DB63D" w14:textId="77777777" w:rsidR="00A51E78" w:rsidRPr="00A51E78" w:rsidRDefault="00A51E78" w:rsidP="00A51E78">
            <w:r w:rsidRPr="00A51E78">
              <w:t>1.986907</w:t>
            </w:r>
          </w:p>
        </w:tc>
        <w:tc>
          <w:tcPr>
            <w:tcW w:w="1141" w:type="dxa"/>
            <w:noWrap/>
            <w:hideMark/>
          </w:tcPr>
          <w:p w14:paraId="56654210" w14:textId="77777777" w:rsidR="00A51E78" w:rsidRPr="00A51E78" w:rsidRDefault="00A51E78" w:rsidP="00A51E78">
            <w:r w:rsidRPr="00A51E78">
              <w:t>8.306016</w:t>
            </w:r>
          </w:p>
        </w:tc>
        <w:tc>
          <w:tcPr>
            <w:tcW w:w="1141" w:type="dxa"/>
            <w:noWrap/>
            <w:hideMark/>
          </w:tcPr>
          <w:p w14:paraId="05A43C0E" w14:textId="77777777" w:rsidR="00A51E78" w:rsidRPr="00A51E78" w:rsidRDefault="00A51E78" w:rsidP="00A51E78">
            <w:r w:rsidRPr="00A51E78">
              <w:t>5.841351</w:t>
            </w:r>
          </w:p>
        </w:tc>
        <w:tc>
          <w:tcPr>
            <w:tcW w:w="1141" w:type="dxa"/>
            <w:noWrap/>
            <w:hideMark/>
          </w:tcPr>
          <w:p w14:paraId="08A08935" w14:textId="77777777" w:rsidR="00A51E78" w:rsidRPr="00A51E78" w:rsidRDefault="00A51E78" w:rsidP="00A51E78">
            <w:r w:rsidRPr="00A51E78">
              <w:t>7.133776</w:t>
            </w:r>
          </w:p>
        </w:tc>
        <w:tc>
          <w:tcPr>
            <w:tcW w:w="1141" w:type="dxa"/>
            <w:noWrap/>
            <w:hideMark/>
          </w:tcPr>
          <w:p w14:paraId="11BC5880" w14:textId="77777777" w:rsidR="00A51E78" w:rsidRPr="00A51E78" w:rsidRDefault="00A51E78" w:rsidP="00A51E78">
            <w:r w:rsidRPr="00A51E78">
              <w:t>7.203577</w:t>
            </w:r>
          </w:p>
        </w:tc>
        <w:tc>
          <w:tcPr>
            <w:tcW w:w="1141" w:type="dxa"/>
            <w:noWrap/>
            <w:hideMark/>
          </w:tcPr>
          <w:p w14:paraId="019BDA5B" w14:textId="77777777" w:rsidR="00A51E78" w:rsidRPr="00A51E78" w:rsidRDefault="00A51E78" w:rsidP="00A51E78">
            <w:r w:rsidRPr="00A51E78">
              <w:t>1.422424</w:t>
            </w:r>
          </w:p>
        </w:tc>
      </w:tr>
      <w:tr w:rsidR="00A51E78" w:rsidRPr="00A51E78" w14:paraId="1BA6D166" w14:textId="77777777" w:rsidTr="00F46130">
        <w:trPr>
          <w:trHeight w:val="261"/>
        </w:trPr>
        <w:tc>
          <w:tcPr>
            <w:tcW w:w="1141" w:type="dxa"/>
            <w:noWrap/>
            <w:hideMark/>
          </w:tcPr>
          <w:p w14:paraId="5406559E" w14:textId="77777777" w:rsidR="00A51E78" w:rsidRPr="00A51E78" w:rsidRDefault="00A51E78" w:rsidP="00A51E78">
            <w:r w:rsidRPr="00A51E78">
              <w:t>5.423395</w:t>
            </w:r>
          </w:p>
        </w:tc>
        <w:tc>
          <w:tcPr>
            <w:tcW w:w="1141" w:type="dxa"/>
            <w:noWrap/>
            <w:hideMark/>
          </w:tcPr>
          <w:p w14:paraId="120F69F7" w14:textId="77777777" w:rsidR="00A51E78" w:rsidRPr="00A51E78" w:rsidRDefault="00A51E78" w:rsidP="00A51E78">
            <w:r w:rsidRPr="00A51E78">
              <w:t>6.201656</w:t>
            </w:r>
          </w:p>
        </w:tc>
        <w:tc>
          <w:tcPr>
            <w:tcW w:w="1141" w:type="dxa"/>
            <w:noWrap/>
            <w:hideMark/>
          </w:tcPr>
          <w:p w14:paraId="7460DADB" w14:textId="77777777" w:rsidR="00A51E78" w:rsidRPr="00A51E78" w:rsidRDefault="00A51E78" w:rsidP="00A51E78">
            <w:r w:rsidRPr="00A51E78">
              <w:t>7.745488</w:t>
            </w:r>
          </w:p>
        </w:tc>
        <w:tc>
          <w:tcPr>
            <w:tcW w:w="1141" w:type="dxa"/>
            <w:noWrap/>
            <w:hideMark/>
          </w:tcPr>
          <w:p w14:paraId="42B8F141" w14:textId="77777777" w:rsidR="00A51E78" w:rsidRPr="00A51E78" w:rsidRDefault="00A51E78" w:rsidP="00A51E78">
            <w:r w:rsidRPr="00A51E78">
              <w:t>6.866527</w:t>
            </w:r>
          </w:p>
        </w:tc>
        <w:tc>
          <w:tcPr>
            <w:tcW w:w="1141" w:type="dxa"/>
            <w:noWrap/>
            <w:hideMark/>
          </w:tcPr>
          <w:p w14:paraId="4C0C2174" w14:textId="77777777" w:rsidR="00A51E78" w:rsidRPr="00A51E78" w:rsidRDefault="00A51E78" w:rsidP="00A51E78">
            <w:r w:rsidRPr="00A51E78">
              <w:t>8.907946</w:t>
            </w:r>
          </w:p>
        </w:tc>
        <w:tc>
          <w:tcPr>
            <w:tcW w:w="1141" w:type="dxa"/>
            <w:noWrap/>
            <w:hideMark/>
          </w:tcPr>
          <w:p w14:paraId="086C4CFD" w14:textId="77777777" w:rsidR="00A51E78" w:rsidRPr="00A51E78" w:rsidRDefault="00A51E78" w:rsidP="00A51E78">
            <w:r w:rsidRPr="00A51E78">
              <w:t>6.405416</w:t>
            </w:r>
          </w:p>
        </w:tc>
        <w:tc>
          <w:tcPr>
            <w:tcW w:w="1141" w:type="dxa"/>
            <w:noWrap/>
            <w:hideMark/>
          </w:tcPr>
          <w:p w14:paraId="3DD24453" w14:textId="77777777" w:rsidR="00A51E78" w:rsidRPr="00A51E78" w:rsidRDefault="00A51E78" w:rsidP="00A51E78">
            <w:r w:rsidRPr="00A51E78">
              <w:t>5.947203</w:t>
            </w:r>
          </w:p>
        </w:tc>
        <w:tc>
          <w:tcPr>
            <w:tcW w:w="1141" w:type="dxa"/>
            <w:noWrap/>
            <w:hideMark/>
          </w:tcPr>
          <w:p w14:paraId="469409C1" w14:textId="77777777" w:rsidR="00A51E78" w:rsidRPr="00A51E78" w:rsidRDefault="00A51E78" w:rsidP="00A51E78">
            <w:r w:rsidRPr="00A51E78">
              <w:t>7.673194</w:t>
            </w:r>
          </w:p>
        </w:tc>
        <w:tc>
          <w:tcPr>
            <w:tcW w:w="1141" w:type="dxa"/>
            <w:noWrap/>
            <w:hideMark/>
          </w:tcPr>
          <w:p w14:paraId="384716A4" w14:textId="77777777" w:rsidR="00A51E78" w:rsidRPr="00A51E78" w:rsidRDefault="00A51E78" w:rsidP="00A51E78">
            <w:r w:rsidRPr="00A51E78">
              <w:t>4.56772</w:t>
            </w:r>
          </w:p>
        </w:tc>
        <w:tc>
          <w:tcPr>
            <w:tcW w:w="1141" w:type="dxa"/>
            <w:noWrap/>
            <w:hideMark/>
          </w:tcPr>
          <w:p w14:paraId="1A3C7024" w14:textId="77777777" w:rsidR="00A51E78" w:rsidRPr="00A51E78" w:rsidRDefault="00A51E78" w:rsidP="00A51E78">
            <w:r w:rsidRPr="00A51E78">
              <w:t>5.58339</w:t>
            </w:r>
          </w:p>
        </w:tc>
      </w:tr>
      <w:tr w:rsidR="00A51E78" w:rsidRPr="00A51E78" w14:paraId="4E6515B7" w14:textId="77777777" w:rsidTr="00F46130">
        <w:trPr>
          <w:trHeight w:val="261"/>
        </w:trPr>
        <w:tc>
          <w:tcPr>
            <w:tcW w:w="1141" w:type="dxa"/>
            <w:noWrap/>
            <w:hideMark/>
          </w:tcPr>
          <w:p w14:paraId="69BBF1FF" w14:textId="77777777" w:rsidR="00A51E78" w:rsidRPr="00A51E78" w:rsidRDefault="00A51E78" w:rsidP="00A51E78">
            <w:r w:rsidRPr="00A51E78">
              <w:t>6.183088</w:t>
            </w:r>
          </w:p>
        </w:tc>
        <w:tc>
          <w:tcPr>
            <w:tcW w:w="1141" w:type="dxa"/>
            <w:noWrap/>
            <w:hideMark/>
          </w:tcPr>
          <w:p w14:paraId="6A3FA976" w14:textId="77777777" w:rsidR="00A51E78" w:rsidRPr="00A51E78" w:rsidRDefault="00A51E78" w:rsidP="00A51E78">
            <w:r w:rsidRPr="00A51E78">
              <w:t>5.779001</w:t>
            </w:r>
          </w:p>
        </w:tc>
        <w:tc>
          <w:tcPr>
            <w:tcW w:w="1141" w:type="dxa"/>
            <w:noWrap/>
            <w:hideMark/>
          </w:tcPr>
          <w:p w14:paraId="27550E4D" w14:textId="77777777" w:rsidR="00A51E78" w:rsidRPr="00A51E78" w:rsidRDefault="00A51E78" w:rsidP="00A51E78">
            <w:r w:rsidRPr="00A51E78">
              <w:t>1.963837</w:t>
            </w:r>
          </w:p>
        </w:tc>
        <w:tc>
          <w:tcPr>
            <w:tcW w:w="1141" w:type="dxa"/>
            <w:noWrap/>
            <w:hideMark/>
          </w:tcPr>
          <w:p w14:paraId="0512722C" w14:textId="77777777" w:rsidR="00A51E78" w:rsidRPr="00A51E78" w:rsidRDefault="00A51E78" w:rsidP="00A51E78">
            <w:r w:rsidRPr="00A51E78">
              <w:t>5.282339</w:t>
            </w:r>
          </w:p>
        </w:tc>
        <w:tc>
          <w:tcPr>
            <w:tcW w:w="1141" w:type="dxa"/>
            <w:noWrap/>
            <w:hideMark/>
          </w:tcPr>
          <w:p w14:paraId="2FB2BF6D" w14:textId="77777777" w:rsidR="00A51E78" w:rsidRPr="00A51E78" w:rsidRDefault="00A51E78" w:rsidP="00A51E78">
            <w:r w:rsidRPr="00A51E78">
              <w:t>6.315591</w:t>
            </w:r>
          </w:p>
        </w:tc>
        <w:tc>
          <w:tcPr>
            <w:tcW w:w="1141" w:type="dxa"/>
            <w:noWrap/>
            <w:hideMark/>
          </w:tcPr>
          <w:p w14:paraId="77669056" w14:textId="77777777" w:rsidR="00A51E78" w:rsidRPr="00A51E78" w:rsidRDefault="00A51E78" w:rsidP="00A51E78">
            <w:r w:rsidRPr="00A51E78">
              <w:t>6.675581</w:t>
            </w:r>
          </w:p>
        </w:tc>
        <w:tc>
          <w:tcPr>
            <w:tcW w:w="1141" w:type="dxa"/>
            <w:noWrap/>
            <w:hideMark/>
          </w:tcPr>
          <w:p w14:paraId="34BC27FB" w14:textId="77777777" w:rsidR="00A51E78" w:rsidRPr="00A51E78" w:rsidRDefault="00A51E78" w:rsidP="00A51E78">
            <w:r w:rsidRPr="00A51E78">
              <w:t>4.452011</w:t>
            </w:r>
          </w:p>
        </w:tc>
        <w:tc>
          <w:tcPr>
            <w:tcW w:w="1141" w:type="dxa"/>
            <w:noWrap/>
            <w:hideMark/>
          </w:tcPr>
          <w:p w14:paraId="3156A206" w14:textId="77777777" w:rsidR="00A51E78" w:rsidRPr="00A51E78" w:rsidRDefault="00A51E78" w:rsidP="00A51E78">
            <w:r w:rsidRPr="00A51E78">
              <w:t>7.100434</w:t>
            </w:r>
          </w:p>
        </w:tc>
        <w:tc>
          <w:tcPr>
            <w:tcW w:w="1141" w:type="dxa"/>
            <w:noWrap/>
            <w:hideMark/>
          </w:tcPr>
          <w:p w14:paraId="639291DA" w14:textId="77777777" w:rsidR="00A51E78" w:rsidRPr="00A51E78" w:rsidRDefault="00A51E78" w:rsidP="00A51E78">
            <w:r w:rsidRPr="00A51E78">
              <w:t>6.398845</w:t>
            </w:r>
          </w:p>
        </w:tc>
        <w:tc>
          <w:tcPr>
            <w:tcW w:w="1141" w:type="dxa"/>
            <w:noWrap/>
            <w:hideMark/>
          </w:tcPr>
          <w:p w14:paraId="08F23197" w14:textId="77777777" w:rsidR="00A51E78" w:rsidRPr="00A51E78" w:rsidRDefault="00A51E78" w:rsidP="00A51E78">
            <w:r w:rsidRPr="00A51E78">
              <w:t>6.554959</w:t>
            </w:r>
          </w:p>
        </w:tc>
      </w:tr>
      <w:tr w:rsidR="00A51E78" w:rsidRPr="00A51E78" w14:paraId="546FA775" w14:textId="77777777" w:rsidTr="00F46130">
        <w:trPr>
          <w:trHeight w:val="261"/>
        </w:trPr>
        <w:tc>
          <w:tcPr>
            <w:tcW w:w="1141" w:type="dxa"/>
            <w:noWrap/>
            <w:hideMark/>
          </w:tcPr>
          <w:p w14:paraId="16FEFF99" w14:textId="77777777" w:rsidR="00A51E78" w:rsidRPr="00A51E78" w:rsidRDefault="00A51E78" w:rsidP="00A51E78">
            <w:r w:rsidRPr="00A51E78">
              <w:t>4.458547</w:t>
            </w:r>
          </w:p>
        </w:tc>
        <w:tc>
          <w:tcPr>
            <w:tcW w:w="1141" w:type="dxa"/>
            <w:noWrap/>
            <w:hideMark/>
          </w:tcPr>
          <w:p w14:paraId="4FA05C8F" w14:textId="77777777" w:rsidR="00A51E78" w:rsidRPr="00A51E78" w:rsidRDefault="00A51E78" w:rsidP="00A51E78">
            <w:r w:rsidRPr="00A51E78">
              <w:t>6.792244</w:t>
            </w:r>
          </w:p>
        </w:tc>
        <w:tc>
          <w:tcPr>
            <w:tcW w:w="1141" w:type="dxa"/>
            <w:noWrap/>
            <w:hideMark/>
          </w:tcPr>
          <w:p w14:paraId="560BBAD5" w14:textId="77777777" w:rsidR="00A51E78" w:rsidRPr="00A51E78" w:rsidRDefault="00A51E78" w:rsidP="00A51E78">
            <w:r w:rsidRPr="00A51E78">
              <w:t>6.147996</w:t>
            </w:r>
          </w:p>
        </w:tc>
        <w:tc>
          <w:tcPr>
            <w:tcW w:w="1141" w:type="dxa"/>
            <w:noWrap/>
            <w:hideMark/>
          </w:tcPr>
          <w:p w14:paraId="1B0B51E7" w14:textId="77777777" w:rsidR="00A51E78" w:rsidRPr="00A51E78" w:rsidRDefault="00A51E78" w:rsidP="00A51E78">
            <w:r w:rsidRPr="00A51E78">
              <w:t>9.246097</w:t>
            </w:r>
          </w:p>
        </w:tc>
        <w:tc>
          <w:tcPr>
            <w:tcW w:w="1141" w:type="dxa"/>
            <w:noWrap/>
            <w:hideMark/>
          </w:tcPr>
          <w:p w14:paraId="1C51BA33" w14:textId="77777777" w:rsidR="00A51E78" w:rsidRPr="00A51E78" w:rsidRDefault="00A51E78" w:rsidP="00A51E78">
            <w:r w:rsidRPr="00A51E78">
              <w:t>7.609804</w:t>
            </w:r>
          </w:p>
        </w:tc>
        <w:tc>
          <w:tcPr>
            <w:tcW w:w="1141" w:type="dxa"/>
            <w:noWrap/>
            <w:hideMark/>
          </w:tcPr>
          <w:p w14:paraId="0661019C" w14:textId="77777777" w:rsidR="00A51E78" w:rsidRPr="00A51E78" w:rsidRDefault="00A51E78" w:rsidP="00A51E78">
            <w:r w:rsidRPr="00A51E78">
              <w:t>7.226447</w:t>
            </w:r>
          </w:p>
        </w:tc>
        <w:tc>
          <w:tcPr>
            <w:tcW w:w="1141" w:type="dxa"/>
            <w:noWrap/>
            <w:hideMark/>
          </w:tcPr>
          <w:p w14:paraId="5287714C" w14:textId="77777777" w:rsidR="00A51E78" w:rsidRPr="00A51E78" w:rsidRDefault="00A51E78" w:rsidP="00A51E78">
            <w:r w:rsidRPr="00A51E78">
              <w:t>6.351224</w:t>
            </w:r>
          </w:p>
        </w:tc>
        <w:tc>
          <w:tcPr>
            <w:tcW w:w="1141" w:type="dxa"/>
            <w:noWrap/>
            <w:hideMark/>
          </w:tcPr>
          <w:p w14:paraId="31125038" w14:textId="77777777" w:rsidR="00A51E78" w:rsidRPr="00A51E78" w:rsidRDefault="00A51E78" w:rsidP="00A51E78">
            <w:r w:rsidRPr="00A51E78">
              <w:t>9.193194</w:t>
            </w:r>
          </w:p>
        </w:tc>
        <w:tc>
          <w:tcPr>
            <w:tcW w:w="1141" w:type="dxa"/>
            <w:noWrap/>
            <w:hideMark/>
          </w:tcPr>
          <w:p w14:paraId="269C457E" w14:textId="77777777" w:rsidR="00A51E78" w:rsidRPr="00A51E78" w:rsidRDefault="00A51E78" w:rsidP="00A51E78">
            <w:r w:rsidRPr="00A51E78">
              <w:t>7.391859</w:t>
            </w:r>
          </w:p>
        </w:tc>
        <w:tc>
          <w:tcPr>
            <w:tcW w:w="1141" w:type="dxa"/>
            <w:noWrap/>
            <w:hideMark/>
          </w:tcPr>
          <w:p w14:paraId="5422C1BF" w14:textId="77777777" w:rsidR="00A51E78" w:rsidRPr="00A51E78" w:rsidRDefault="00A51E78" w:rsidP="00A51E78">
            <w:r w:rsidRPr="00A51E78">
              <w:t>6.683189</w:t>
            </w:r>
          </w:p>
        </w:tc>
      </w:tr>
      <w:tr w:rsidR="00A51E78" w:rsidRPr="00A51E78" w14:paraId="085B6730" w14:textId="77777777" w:rsidTr="00F46130">
        <w:trPr>
          <w:trHeight w:val="261"/>
        </w:trPr>
        <w:tc>
          <w:tcPr>
            <w:tcW w:w="1141" w:type="dxa"/>
            <w:noWrap/>
            <w:hideMark/>
          </w:tcPr>
          <w:p w14:paraId="5A7822FF" w14:textId="77777777" w:rsidR="00A51E78" w:rsidRPr="00A51E78" w:rsidRDefault="00A51E78" w:rsidP="00A51E78">
            <w:r w:rsidRPr="00A51E78">
              <w:t>5.157078</w:t>
            </w:r>
          </w:p>
        </w:tc>
        <w:tc>
          <w:tcPr>
            <w:tcW w:w="1141" w:type="dxa"/>
            <w:noWrap/>
            <w:hideMark/>
          </w:tcPr>
          <w:p w14:paraId="4DE37544" w14:textId="77777777" w:rsidR="00A51E78" w:rsidRPr="00A51E78" w:rsidRDefault="00A51E78" w:rsidP="00A51E78">
            <w:r w:rsidRPr="00A51E78">
              <w:t>7.575314</w:t>
            </w:r>
          </w:p>
        </w:tc>
        <w:tc>
          <w:tcPr>
            <w:tcW w:w="1141" w:type="dxa"/>
            <w:noWrap/>
            <w:hideMark/>
          </w:tcPr>
          <w:p w14:paraId="2A16895F" w14:textId="77777777" w:rsidR="00A51E78" w:rsidRPr="00A51E78" w:rsidRDefault="00A51E78" w:rsidP="00A51E78">
            <w:r w:rsidRPr="00A51E78">
              <w:t>6.388698</w:t>
            </w:r>
          </w:p>
        </w:tc>
        <w:tc>
          <w:tcPr>
            <w:tcW w:w="1141" w:type="dxa"/>
            <w:noWrap/>
            <w:hideMark/>
          </w:tcPr>
          <w:p w14:paraId="3DA0C8EB" w14:textId="77777777" w:rsidR="00A51E78" w:rsidRPr="00A51E78" w:rsidRDefault="00A51E78" w:rsidP="00A51E78">
            <w:r w:rsidRPr="00A51E78">
              <w:t>6.729582</w:t>
            </w:r>
          </w:p>
        </w:tc>
        <w:tc>
          <w:tcPr>
            <w:tcW w:w="1141" w:type="dxa"/>
            <w:noWrap/>
            <w:hideMark/>
          </w:tcPr>
          <w:p w14:paraId="5C48BD2E" w14:textId="77777777" w:rsidR="00A51E78" w:rsidRPr="00A51E78" w:rsidRDefault="00A51E78" w:rsidP="00A51E78">
            <w:r w:rsidRPr="00A51E78">
              <w:t>3.324644</w:t>
            </w:r>
          </w:p>
        </w:tc>
        <w:tc>
          <w:tcPr>
            <w:tcW w:w="1141" w:type="dxa"/>
            <w:noWrap/>
            <w:hideMark/>
          </w:tcPr>
          <w:p w14:paraId="6D8E776F" w14:textId="77777777" w:rsidR="00A51E78" w:rsidRPr="00A51E78" w:rsidRDefault="00A51E78" w:rsidP="00A51E78">
            <w:r w:rsidRPr="00A51E78">
              <w:t>7.11929</w:t>
            </w:r>
          </w:p>
        </w:tc>
        <w:tc>
          <w:tcPr>
            <w:tcW w:w="1141" w:type="dxa"/>
            <w:noWrap/>
            <w:hideMark/>
          </w:tcPr>
          <w:p w14:paraId="0D88C27B" w14:textId="77777777" w:rsidR="00A51E78" w:rsidRPr="00A51E78" w:rsidRDefault="00A51E78" w:rsidP="00A51E78">
            <w:r w:rsidRPr="00A51E78">
              <w:t>5.649479</w:t>
            </w:r>
          </w:p>
        </w:tc>
        <w:tc>
          <w:tcPr>
            <w:tcW w:w="1141" w:type="dxa"/>
            <w:noWrap/>
            <w:hideMark/>
          </w:tcPr>
          <w:p w14:paraId="5299A48D" w14:textId="77777777" w:rsidR="00A51E78" w:rsidRPr="00A51E78" w:rsidRDefault="00A51E78" w:rsidP="00A51E78">
            <w:r w:rsidRPr="00A51E78">
              <w:t>4.694798</w:t>
            </w:r>
          </w:p>
        </w:tc>
        <w:tc>
          <w:tcPr>
            <w:tcW w:w="1141" w:type="dxa"/>
            <w:noWrap/>
            <w:hideMark/>
          </w:tcPr>
          <w:p w14:paraId="6B4A9414" w14:textId="77777777" w:rsidR="00A51E78" w:rsidRPr="00A51E78" w:rsidRDefault="00A51E78" w:rsidP="00A51E78">
            <w:r w:rsidRPr="00A51E78">
              <w:t>7.488304</w:t>
            </w:r>
          </w:p>
        </w:tc>
        <w:tc>
          <w:tcPr>
            <w:tcW w:w="1141" w:type="dxa"/>
            <w:noWrap/>
            <w:hideMark/>
          </w:tcPr>
          <w:p w14:paraId="271FC1D2" w14:textId="77777777" w:rsidR="00A51E78" w:rsidRPr="00A51E78" w:rsidRDefault="00A51E78" w:rsidP="00A51E78">
            <w:r w:rsidRPr="00A51E78">
              <w:t>7.465765</w:t>
            </w:r>
          </w:p>
        </w:tc>
      </w:tr>
      <w:tr w:rsidR="00A51E78" w:rsidRPr="00A51E78" w14:paraId="3E331A7D" w14:textId="77777777" w:rsidTr="00F46130">
        <w:trPr>
          <w:trHeight w:val="261"/>
        </w:trPr>
        <w:tc>
          <w:tcPr>
            <w:tcW w:w="1141" w:type="dxa"/>
            <w:noWrap/>
            <w:hideMark/>
          </w:tcPr>
          <w:p w14:paraId="3592645F" w14:textId="77777777" w:rsidR="00A51E78" w:rsidRPr="00A51E78" w:rsidRDefault="00A51E78" w:rsidP="00A51E78">
            <w:r w:rsidRPr="00A51E78">
              <w:t>6.141253</w:t>
            </w:r>
          </w:p>
        </w:tc>
        <w:tc>
          <w:tcPr>
            <w:tcW w:w="1141" w:type="dxa"/>
            <w:noWrap/>
            <w:hideMark/>
          </w:tcPr>
          <w:p w14:paraId="4C215260" w14:textId="77777777" w:rsidR="00A51E78" w:rsidRPr="00A51E78" w:rsidRDefault="00A51E78" w:rsidP="00A51E78">
            <w:r w:rsidRPr="00A51E78">
              <w:t>6.520122</w:t>
            </w:r>
          </w:p>
        </w:tc>
        <w:tc>
          <w:tcPr>
            <w:tcW w:w="1141" w:type="dxa"/>
            <w:noWrap/>
            <w:hideMark/>
          </w:tcPr>
          <w:p w14:paraId="3561F9C1" w14:textId="77777777" w:rsidR="00A51E78" w:rsidRPr="00A51E78" w:rsidRDefault="00A51E78" w:rsidP="00A51E78">
            <w:r w:rsidRPr="00A51E78">
              <w:t>8.336054</w:t>
            </w:r>
          </w:p>
        </w:tc>
        <w:tc>
          <w:tcPr>
            <w:tcW w:w="1141" w:type="dxa"/>
            <w:noWrap/>
            <w:hideMark/>
          </w:tcPr>
          <w:p w14:paraId="0AB72287" w14:textId="77777777" w:rsidR="00A51E78" w:rsidRPr="00A51E78" w:rsidRDefault="00A51E78" w:rsidP="00A51E78">
            <w:r w:rsidRPr="00A51E78">
              <w:t>7.651975</w:t>
            </w:r>
          </w:p>
        </w:tc>
        <w:tc>
          <w:tcPr>
            <w:tcW w:w="1141" w:type="dxa"/>
            <w:noWrap/>
            <w:hideMark/>
          </w:tcPr>
          <w:p w14:paraId="2EB45E79" w14:textId="77777777" w:rsidR="00A51E78" w:rsidRPr="00A51E78" w:rsidRDefault="00A51E78" w:rsidP="00A51E78">
            <w:r w:rsidRPr="00A51E78">
              <w:t>7.79383</w:t>
            </w:r>
          </w:p>
        </w:tc>
        <w:tc>
          <w:tcPr>
            <w:tcW w:w="1141" w:type="dxa"/>
            <w:noWrap/>
            <w:hideMark/>
          </w:tcPr>
          <w:p w14:paraId="58992218" w14:textId="77777777" w:rsidR="00A51E78" w:rsidRPr="00A51E78" w:rsidRDefault="00A51E78" w:rsidP="00A51E78">
            <w:r w:rsidRPr="00A51E78">
              <w:t>6.347848</w:t>
            </w:r>
          </w:p>
        </w:tc>
        <w:tc>
          <w:tcPr>
            <w:tcW w:w="1141" w:type="dxa"/>
            <w:noWrap/>
            <w:hideMark/>
          </w:tcPr>
          <w:p w14:paraId="05BDE045" w14:textId="77777777" w:rsidR="00A51E78" w:rsidRPr="00A51E78" w:rsidRDefault="00A51E78" w:rsidP="00A51E78">
            <w:r w:rsidRPr="00A51E78">
              <w:t>6.559234</w:t>
            </w:r>
          </w:p>
        </w:tc>
        <w:tc>
          <w:tcPr>
            <w:tcW w:w="1141" w:type="dxa"/>
            <w:noWrap/>
            <w:hideMark/>
          </w:tcPr>
          <w:p w14:paraId="6051599B" w14:textId="77777777" w:rsidR="00A51E78" w:rsidRPr="00A51E78" w:rsidRDefault="00A51E78" w:rsidP="00A51E78">
            <w:r w:rsidRPr="00A51E78">
              <w:t>5.549855</w:t>
            </w:r>
          </w:p>
        </w:tc>
        <w:tc>
          <w:tcPr>
            <w:tcW w:w="1141" w:type="dxa"/>
            <w:noWrap/>
            <w:hideMark/>
          </w:tcPr>
          <w:p w14:paraId="2BE78566" w14:textId="77777777" w:rsidR="00A51E78" w:rsidRPr="00A51E78" w:rsidRDefault="00A51E78" w:rsidP="00A51E78">
            <w:r w:rsidRPr="00A51E78">
              <w:t>6.975705</w:t>
            </w:r>
          </w:p>
        </w:tc>
        <w:tc>
          <w:tcPr>
            <w:tcW w:w="1141" w:type="dxa"/>
            <w:noWrap/>
            <w:hideMark/>
          </w:tcPr>
          <w:p w14:paraId="6BF557B8" w14:textId="77777777" w:rsidR="00A51E78" w:rsidRPr="00A51E78" w:rsidRDefault="00A51E78" w:rsidP="00A51E78">
            <w:r w:rsidRPr="00A51E78">
              <w:t>3.127365</w:t>
            </w:r>
          </w:p>
        </w:tc>
      </w:tr>
      <w:tr w:rsidR="00A51E78" w:rsidRPr="00A51E78" w14:paraId="0347092A" w14:textId="77777777" w:rsidTr="00F46130">
        <w:trPr>
          <w:trHeight w:val="261"/>
        </w:trPr>
        <w:tc>
          <w:tcPr>
            <w:tcW w:w="1141" w:type="dxa"/>
            <w:noWrap/>
            <w:hideMark/>
          </w:tcPr>
          <w:p w14:paraId="498C15EF" w14:textId="77777777" w:rsidR="00A51E78" w:rsidRPr="00A51E78" w:rsidRDefault="00A51E78" w:rsidP="00A51E78">
            <w:r w:rsidRPr="00A51E78">
              <w:t>5.358043</w:t>
            </w:r>
          </w:p>
        </w:tc>
        <w:tc>
          <w:tcPr>
            <w:tcW w:w="1141" w:type="dxa"/>
            <w:noWrap/>
            <w:hideMark/>
          </w:tcPr>
          <w:p w14:paraId="1E325A94" w14:textId="77777777" w:rsidR="00A51E78" w:rsidRPr="00A51E78" w:rsidRDefault="00A51E78" w:rsidP="00A51E78">
            <w:r w:rsidRPr="00A51E78">
              <w:t>4.278864</w:t>
            </w:r>
          </w:p>
        </w:tc>
        <w:tc>
          <w:tcPr>
            <w:tcW w:w="1141" w:type="dxa"/>
            <w:noWrap/>
            <w:hideMark/>
          </w:tcPr>
          <w:p w14:paraId="0CC990B2" w14:textId="77777777" w:rsidR="00A51E78" w:rsidRPr="00A51E78" w:rsidRDefault="00A51E78" w:rsidP="00A51E78">
            <w:r w:rsidRPr="00A51E78">
              <w:t>7.454342</w:t>
            </w:r>
          </w:p>
        </w:tc>
        <w:tc>
          <w:tcPr>
            <w:tcW w:w="1141" w:type="dxa"/>
            <w:noWrap/>
            <w:hideMark/>
          </w:tcPr>
          <w:p w14:paraId="2BC0C798" w14:textId="77777777" w:rsidR="00A51E78" w:rsidRPr="00A51E78" w:rsidRDefault="00A51E78" w:rsidP="00A51E78">
            <w:r w:rsidRPr="00A51E78">
              <w:t>8.368694</w:t>
            </w:r>
          </w:p>
        </w:tc>
        <w:tc>
          <w:tcPr>
            <w:tcW w:w="1141" w:type="dxa"/>
            <w:noWrap/>
            <w:hideMark/>
          </w:tcPr>
          <w:p w14:paraId="1DB5DE46" w14:textId="77777777" w:rsidR="00A51E78" w:rsidRPr="00A51E78" w:rsidRDefault="00A51E78" w:rsidP="00A51E78">
            <w:r w:rsidRPr="00A51E78">
              <w:t>3.197911</w:t>
            </w:r>
          </w:p>
        </w:tc>
        <w:tc>
          <w:tcPr>
            <w:tcW w:w="1141" w:type="dxa"/>
            <w:noWrap/>
            <w:hideMark/>
          </w:tcPr>
          <w:p w14:paraId="651CE4EA" w14:textId="77777777" w:rsidR="00A51E78" w:rsidRPr="00A51E78" w:rsidRDefault="00A51E78" w:rsidP="00A51E78">
            <w:r w:rsidRPr="00A51E78">
              <w:t>4.529405</w:t>
            </w:r>
          </w:p>
        </w:tc>
        <w:tc>
          <w:tcPr>
            <w:tcW w:w="1141" w:type="dxa"/>
            <w:noWrap/>
            <w:hideMark/>
          </w:tcPr>
          <w:p w14:paraId="2086DBC5" w14:textId="77777777" w:rsidR="00A51E78" w:rsidRPr="00A51E78" w:rsidRDefault="00A51E78" w:rsidP="00A51E78">
            <w:r w:rsidRPr="00A51E78">
              <w:t>6.51127</w:t>
            </w:r>
          </w:p>
        </w:tc>
        <w:tc>
          <w:tcPr>
            <w:tcW w:w="1141" w:type="dxa"/>
            <w:noWrap/>
            <w:hideMark/>
          </w:tcPr>
          <w:p w14:paraId="70A9EA95" w14:textId="77777777" w:rsidR="00A51E78" w:rsidRPr="00A51E78" w:rsidRDefault="00A51E78" w:rsidP="00A51E78">
            <w:r w:rsidRPr="00A51E78">
              <w:t>7.571956</w:t>
            </w:r>
          </w:p>
        </w:tc>
        <w:tc>
          <w:tcPr>
            <w:tcW w:w="1141" w:type="dxa"/>
            <w:noWrap/>
            <w:hideMark/>
          </w:tcPr>
          <w:p w14:paraId="4199440D" w14:textId="77777777" w:rsidR="00A51E78" w:rsidRPr="00A51E78" w:rsidRDefault="00A51E78" w:rsidP="00A51E78">
            <w:r w:rsidRPr="00A51E78">
              <w:t>7.578346</w:t>
            </w:r>
          </w:p>
        </w:tc>
        <w:tc>
          <w:tcPr>
            <w:tcW w:w="1141" w:type="dxa"/>
            <w:noWrap/>
            <w:hideMark/>
          </w:tcPr>
          <w:p w14:paraId="2FD46C2F" w14:textId="77777777" w:rsidR="00A51E78" w:rsidRPr="00A51E78" w:rsidRDefault="00A51E78" w:rsidP="00A51E78">
            <w:r w:rsidRPr="00A51E78">
              <w:t>7.308622</w:t>
            </w:r>
          </w:p>
        </w:tc>
      </w:tr>
      <w:tr w:rsidR="00F46130" w:rsidRPr="00A51E78" w14:paraId="19E2B32C" w14:textId="77777777" w:rsidTr="00F46130">
        <w:trPr>
          <w:trHeight w:val="261"/>
        </w:trPr>
        <w:tc>
          <w:tcPr>
            <w:tcW w:w="1141" w:type="dxa"/>
            <w:noWrap/>
            <w:hideMark/>
          </w:tcPr>
          <w:p w14:paraId="57374BAD" w14:textId="77777777" w:rsidR="00A51E78" w:rsidRPr="00A51E78" w:rsidRDefault="00A51E78" w:rsidP="00A51E78">
            <w:pPr>
              <w:rPr>
                <w:b/>
                <w:bCs/>
              </w:rPr>
            </w:pPr>
            <w:r w:rsidRPr="00A51E78">
              <w:rPr>
                <w:b/>
                <w:bCs/>
              </w:rPr>
              <w:t>5.37015</w:t>
            </w:r>
          </w:p>
        </w:tc>
        <w:tc>
          <w:tcPr>
            <w:tcW w:w="1141" w:type="dxa"/>
            <w:noWrap/>
            <w:hideMark/>
          </w:tcPr>
          <w:p w14:paraId="7F5F0742" w14:textId="77777777" w:rsidR="00A51E78" w:rsidRPr="00A51E78" w:rsidRDefault="00A51E78" w:rsidP="00A51E78">
            <w:pPr>
              <w:rPr>
                <w:b/>
                <w:bCs/>
              </w:rPr>
            </w:pPr>
            <w:r w:rsidRPr="00A51E78">
              <w:rPr>
                <w:b/>
                <w:bCs/>
              </w:rPr>
              <w:t>6.775751</w:t>
            </w:r>
          </w:p>
        </w:tc>
        <w:tc>
          <w:tcPr>
            <w:tcW w:w="1141" w:type="dxa"/>
            <w:noWrap/>
            <w:hideMark/>
          </w:tcPr>
          <w:p w14:paraId="7BA676E5" w14:textId="77777777" w:rsidR="00A51E78" w:rsidRPr="00A51E78" w:rsidRDefault="00A51E78" w:rsidP="00A51E78">
            <w:pPr>
              <w:rPr>
                <w:b/>
                <w:bCs/>
              </w:rPr>
            </w:pPr>
            <w:r w:rsidRPr="00A51E78">
              <w:rPr>
                <w:b/>
                <w:bCs/>
              </w:rPr>
              <w:t>5.958581</w:t>
            </w:r>
          </w:p>
        </w:tc>
        <w:tc>
          <w:tcPr>
            <w:tcW w:w="1141" w:type="dxa"/>
            <w:noWrap/>
            <w:hideMark/>
          </w:tcPr>
          <w:p w14:paraId="3C2C1C36" w14:textId="77777777" w:rsidR="00A51E78" w:rsidRPr="00A51E78" w:rsidRDefault="00A51E78" w:rsidP="00A51E78">
            <w:pPr>
              <w:rPr>
                <w:b/>
                <w:bCs/>
              </w:rPr>
            </w:pPr>
            <w:r w:rsidRPr="00A51E78">
              <w:rPr>
                <w:b/>
                <w:bCs/>
              </w:rPr>
              <w:t>6.961752</w:t>
            </w:r>
          </w:p>
        </w:tc>
        <w:tc>
          <w:tcPr>
            <w:tcW w:w="1141" w:type="dxa"/>
            <w:noWrap/>
            <w:hideMark/>
          </w:tcPr>
          <w:p w14:paraId="0343288D" w14:textId="77777777" w:rsidR="00A51E78" w:rsidRPr="00A51E78" w:rsidRDefault="00A51E78" w:rsidP="00A51E78">
            <w:pPr>
              <w:rPr>
                <w:b/>
                <w:bCs/>
              </w:rPr>
            </w:pPr>
            <w:r w:rsidRPr="00A51E78">
              <w:rPr>
                <w:b/>
                <w:bCs/>
              </w:rPr>
              <w:t>6.164344</w:t>
            </w:r>
          </w:p>
        </w:tc>
        <w:tc>
          <w:tcPr>
            <w:tcW w:w="1141" w:type="dxa"/>
            <w:noWrap/>
            <w:hideMark/>
          </w:tcPr>
          <w:p w14:paraId="42775009" w14:textId="77777777" w:rsidR="00A51E78" w:rsidRPr="00A51E78" w:rsidRDefault="00A51E78" w:rsidP="00A51E78">
            <w:pPr>
              <w:rPr>
                <w:b/>
                <w:bCs/>
              </w:rPr>
            </w:pPr>
            <w:r w:rsidRPr="00A51E78">
              <w:rPr>
                <w:b/>
                <w:bCs/>
              </w:rPr>
              <w:t>6.737506</w:t>
            </w:r>
          </w:p>
        </w:tc>
        <w:tc>
          <w:tcPr>
            <w:tcW w:w="1141" w:type="dxa"/>
            <w:noWrap/>
            <w:hideMark/>
          </w:tcPr>
          <w:p w14:paraId="7646468E" w14:textId="77777777" w:rsidR="00A51E78" w:rsidRPr="00A51E78" w:rsidRDefault="00A51E78" w:rsidP="00A51E78">
            <w:pPr>
              <w:rPr>
                <w:b/>
                <w:bCs/>
              </w:rPr>
            </w:pPr>
            <w:r w:rsidRPr="00A51E78">
              <w:rPr>
                <w:b/>
                <w:bCs/>
              </w:rPr>
              <w:t>6.202974</w:t>
            </w:r>
          </w:p>
        </w:tc>
        <w:tc>
          <w:tcPr>
            <w:tcW w:w="1141" w:type="dxa"/>
            <w:noWrap/>
            <w:hideMark/>
          </w:tcPr>
          <w:p w14:paraId="010DABE7" w14:textId="77777777" w:rsidR="00A51E78" w:rsidRPr="00A51E78" w:rsidRDefault="00A51E78" w:rsidP="00A51E78">
            <w:pPr>
              <w:rPr>
                <w:b/>
                <w:bCs/>
              </w:rPr>
            </w:pPr>
            <w:r w:rsidRPr="00A51E78">
              <w:rPr>
                <w:b/>
                <w:bCs/>
              </w:rPr>
              <w:t>7.100053</w:t>
            </w:r>
          </w:p>
        </w:tc>
        <w:tc>
          <w:tcPr>
            <w:tcW w:w="1141" w:type="dxa"/>
            <w:noWrap/>
            <w:hideMark/>
          </w:tcPr>
          <w:p w14:paraId="04886934" w14:textId="77777777" w:rsidR="00A51E78" w:rsidRPr="00A51E78" w:rsidRDefault="00A51E78" w:rsidP="00A51E78">
            <w:pPr>
              <w:rPr>
                <w:b/>
                <w:bCs/>
              </w:rPr>
            </w:pPr>
            <w:r w:rsidRPr="00A51E78">
              <w:rPr>
                <w:b/>
                <w:bCs/>
              </w:rPr>
              <w:t>9.325993</w:t>
            </w:r>
          </w:p>
        </w:tc>
        <w:tc>
          <w:tcPr>
            <w:tcW w:w="1141" w:type="dxa"/>
            <w:noWrap/>
            <w:hideMark/>
          </w:tcPr>
          <w:p w14:paraId="0038B0C9" w14:textId="77777777" w:rsidR="00A51E78" w:rsidRPr="00A51E78" w:rsidRDefault="00A51E78" w:rsidP="00A51E78">
            <w:pPr>
              <w:rPr>
                <w:b/>
                <w:bCs/>
              </w:rPr>
            </w:pPr>
            <w:r w:rsidRPr="00A51E78">
              <w:rPr>
                <w:b/>
                <w:bCs/>
              </w:rPr>
              <w:t>5.716451</w:t>
            </w:r>
          </w:p>
        </w:tc>
      </w:tr>
    </w:tbl>
    <w:p w14:paraId="1D695A83" w14:textId="23484FE1" w:rsidR="00A51E78" w:rsidRDefault="00A51E78" w:rsidP="00DD05AD"/>
    <w:p w14:paraId="282D1F7D" w14:textId="2C25301F" w:rsidR="00A51E78" w:rsidRDefault="00A51E78" w:rsidP="00DD05AD">
      <w:r>
        <w:t>Raw data for Section 4.4.2.3 with 6 active nodes</w:t>
      </w:r>
    </w:p>
    <w:p w14:paraId="4899B15D" w14:textId="77777777" w:rsidR="00F46130" w:rsidRDefault="00F46130" w:rsidP="00DD05AD">
      <w:r>
        <w:t>1</w:t>
      </w:r>
      <w:r w:rsidRPr="00F46130">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46130" w:rsidRPr="00F46130" w14:paraId="5EC88E5D" w14:textId="77777777" w:rsidTr="00F46130">
        <w:trPr>
          <w:trHeight w:val="261"/>
        </w:trPr>
        <w:tc>
          <w:tcPr>
            <w:tcW w:w="1142" w:type="dxa"/>
            <w:noWrap/>
            <w:hideMark/>
          </w:tcPr>
          <w:p w14:paraId="4B3621A3" w14:textId="77777777" w:rsidR="00F46130" w:rsidRPr="00F46130" w:rsidRDefault="00F46130" w:rsidP="00F46130">
            <w:r w:rsidRPr="00F46130">
              <w:t>Tx01</w:t>
            </w:r>
          </w:p>
        </w:tc>
        <w:tc>
          <w:tcPr>
            <w:tcW w:w="1142" w:type="dxa"/>
            <w:noWrap/>
            <w:hideMark/>
          </w:tcPr>
          <w:p w14:paraId="76B556C8" w14:textId="77777777" w:rsidR="00F46130" w:rsidRPr="00F46130" w:rsidRDefault="00F46130" w:rsidP="00F46130">
            <w:r w:rsidRPr="00F46130">
              <w:t>Tx02</w:t>
            </w:r>
          </w:p>
        </w:tc>
        <w:tc>
          <w:tcPr>
            <w:tcW w:w="1142" w:type="dxa"/>
            <w:noWrap/>
            <w:hideMark/>
          </w:tcPr>
          <w:p w14:paraId="25CF3E6E" w14:textId="77777777" w:rsidR="00F46130" w:rsidRPr="00F46130" w:rsidRDefault="00F46130" w:rsidP="00F46130">
            <w:r w:rsidRPr="00F46130">
              <w:t>Tx03</w:t>
            </w:r>
          </w:p>
        </w:tc>
        <w:tc>
          <w:tcPr>
            <w:tcW w:w="1142" w:type="dxa"/>
            <w:noWrap/>
            <w:hideMark/>
          </w:tcPr>
          <w:p w14:paraId="1A9ABA89" w14:textId="77777777" w:rsidR="00F46130" w:rsidRPr="00F46130" w:rsidRDefault="00F46130" w:rsidP="00F46130">
            <w:r w:rsidRPr="00F46130">
              <w:t>Tx04</w:t>
            </w:r>
          </w:p>
        </w:tc>
        <w:tc>
          <w:tcPr>
            <w:tcW w:w="1142" w:type="dxa"/>
            <w:noWrap/>
            <w:hideMark/>
          </w:tcPr>
          <w:p w14:paraId="3CF2D291" w14:textId="77777777" w:rsidR="00F46130" w:rsidRPr="00F46130" w:rsidRDefault="00F46130" w:rsidP="00F46130">
            <w:r w:rsidRPr="00F46130">
              <w:t>Tx05</w:t>
            </w:r>
          </w:p>
        </w:tc>
        <w:tc>
          <w:tcPr>
            <w:tcW w:w="1142" w:type="dxa"/>
            <w:noWrap/>
            <w:hideMark/>
          </w:tcPr>
          <w:p w14:paraId="4A84D260" w14:textId="77777777" w:rsidR="00F46130" w:rsidRPr="00F46130" w:rsidRDefault="00F46130" w:rsidP="00F46130">
            <w:r w:rsidRPr="00F46130">
              <w:t>Tx06</w:t>
            </w:r>
          </w:p>
        </w:tc>
        <w:tc>
          <w:tcPr>
            <w:tcW w:w="1142" w:type="dxa"/>
            <w:noWrap/>
            <w:hideMark/>
          </w:tcPr>
          <w:p w14:paraId="64879493" w14:textId="77777777" w:rsidR="00F46130" w:rsidRPr="00F46130" w:rsidRDefault="00F46130" w:rsidP="00F46130">
            <w:r w:rsidRPr="00F46130">
              <w:t>Tx07</w:t>
            </w:r>
          </w:p>
        </w:tc>
        <w:tc>
          <w:tcPr>
            <w:tcW w:w="1142" w:type="dxa"/>
            <w:noWrap/>
            <w:hideMark/>
          </w:tcPr>
          <w:p w14:paraId="405BB43A" w14:textId="77777777" w:rsidR="00F46130" w:rsidRPr="00F46130" w:rsidRDefault="00F46130" w:rsidP="00F46130">
            <w:r w:rsidRPr="00F46130">
              <w:t>Tx08</w:t>
            </w:r>
          </w:p>
        </w:tc>
        <w:tc>
          <w:tcPr>
            <w:tcW w:w="1142" w:type="dxa"/>
            <w:noWrap/>
            <w:hideMark/>
          </w:tcPr>
          <w:p w14:paraId="191DF355" w14:textId="77777777" w:rsidR="00F46130" w:rsidRPr="00F46130" w:rsidRDefault="00F46130" w:rsidP="00F46130">
            <w:r w:rsidRPr="00F46130">
              <w:t>Tx09</w:t>
            </w:r>
          </w:p>
        </w:tc>
        <w:tc>
          <w:tcPr>
            <w:tcW w:w="1142" w:type="dxa"/>
            <w:noWrap/>
            <w:hideMark/>
          </w:tcPr>
          <w:p w14:paraId="2D0CCAB0" w14:textId="77777777" w:rsidR="00F46130" w:rsidRPr="00F46130" w:rsidRDefault="00F46130" w:rsidP="00F46130">
            <w:r w:rsidRPr="00F46130">
              <w:t>Tx10</w:t>
            </w:r>
          </w:p>
        </w:tc>
      </w:tr>
      <w:tr w:rsidR="00F46130" w:rsidRPr="00F46130" w14:paraId="37BE1052" w14:textId="77777777" w:rsidTr="00F46130">
        <w:trPr>
          <w:trHeight w:val="261"/>
        </w:trPr>
        <w:tc>
          <w:tcPr>
            <w:tcW w:w="1142" w:type="dxa"/>
            <w:noWrap/>
            <w:hideMark/>
          </w:tcPr>
          <w:p w14:paraId="4F0A6A1D" w14:textId="77777777" w:rsidR="00F46130" w:rsidRPr="00F46130" w:rsidRDefault="00F46130" w:rsidP="00F46130">
            <w:r w:rsidRPr="00F46130">
              <w:t>11.46209</w:t>
            </w:r>
          </w:p>
        </w:tc>
        <w:tc>
          <w:tcPr>
            <w:tcW w:w="1142" w:type="dxa"/>
            <w:noWrap/>
            <w:hideMark/>
          </w:tcPr>
          <w:p w14:paraId="5D95BCB1" w14:textId="77777777" w:rsidR="00F46130" w:rsidRPr="00F46130" w:rsidRDefault="00F46130" w:rsidP="00F46130">
            <w:r w:rsidRPr="00F46130">
              <w:t>11.88321</w:t>
            </w:r>
          </w:p>
        </w:tc>
        <w:tc>
          <w:tcPr>
            <w:tcW w:w="1142" w:type="dxa"/>
            <w:noWrap/>
            <w:hideMark/>
          </w:tcPr>
          <w:p w14:paraId="5474AA31" w14:textId="77777777" w:rsidR="00F46130" w:rsidRPr="00F46130" w:rsidRDefault="00F46130" w:rsidP="00F46130">
            <w:r w:rsidRPr="00F46130">
              <w:t>6.889543</w:t>
            </w:r>
          </w:p>
        </w:tc>
        <w:tc>
          <w:tcPr>
            <w:tcW w:w="1142" w:type="dxa"/>
            <w:noWrap/>
            <w:hideMark/>
          </w:tcPr>
          <w:p w14:paraId="1AB1F61D" w14:textId="77777777" w:rsidR="00F46130" w:rsidRPr="00F46130" w:rsidRDefault="00F46130" w:rsidP="00F46130">
            <w:r w:rsidRPr="00F46130">
              <w:t>5.915352</w:t>
            </w:r>
          </w:p>
        </w:tc>
        <w:tc>
          <w:tcPr>
            <w:tcW w:w="1142" w:type="dxa"/>
            <w:noWrap/>
            <w:hideMark/>
          </w:tcPr>
          <w:p w14:paraId="383B87FC" w14:textId="77777777" w:rsidR="00F46130" w:rsidRPr="00F46130" w:rsidRDefault="00F46130" w:rsidP="00F46130">
            <w:r w:rsidRPr="00F46130">
              <w:t>7.353555</w:t>
            </w:r>
          </w:p>
        </w:tc>
        <w:tc>
          <w:tcPr>
            <w:tcW w:w="1142" w:type="dxa"/>
            <w:noWrap/>
            <w:hideMark/>
          </w:tcPr>
          <w:p w14:paraId="5EDC9308" w14:textId="77777777" w:rsidR="00F46130" w:rsidRPr="00F46130" w:rsidRDefault="00F46130" w:rsidP="00F46130">
            <w:r w:rsidRPr="00F46130">
              <w:t>6.149953</w:t>
            </w:r>
          </w:p>
        </w:tc>
        <w:tc>
          <w:tcPr>
            <w:tcW w:w="1142" w:type="dxa"/>
            <w:noWrap/>
            <w:hideMark/>
          </w:tcPr>
          <w:p w14:paraId="4F01747E" w14:textId="77777777" w:rsidR="00F46130" w:rsidRPr="00F46130" w:rsidRDefault="00F46130" w:rsidP="00F46130">
            <w:r w:rsidRPr="00F46130">
              <w:t>5.816049</w:t>
            </w:r>
          </w:p>
        </w:tc>
        <w:tc>
          <w:tcPr>
            <w:tcW w:w="1142" w:type="dxa"/>
            <w:noWrap/>
            <w:hideMark/>
          </w:tcPr>
          <w:p w14:paraId="05DEF6C5" w14:textId="77777777" w:rsidR="00F46130" w:rsidRPr="00F46130" w:rsidRDefault="00F46130" w:rsidP="00F46130">
            <w:r w:rsidRPr="00F46130">
              <w:t>13.76806</w:t>
            </w:r>
          </w:p>
        </w:tc>
        <w:tc>
          <w:tcPr>
            <w:tcW w:w="1142" w:type="dxa"/>
            <w:noWrap/>
            <w:hideMark/>
          </w:tcPr>
          <w:p w14:paraId="55AD93BF" w14:textId="77777777" w:rsidR="00F46130" w:rsidRPr="00F46130" w:rsidRDefault="00F46130" w:rsidP="00F46130">
            <w:r w:rsidRPr="00F46130">
              <w:t>13.14112</w:t>
            </w:r>
          </w:p>
        </w:tc>
        <w:tc>
          <w:tcPr>
            <w:tcW w:w="1142" w:type="dxa"/>
            <w:noWrap/>
            <w:hideMark/>
          </w:tcPr>
          <w:p w14:paraId="7F09D85B" w14:textId="77777777" w:rsidR="00F46130" w:rsidRPr="00F46130" w:rsidRDefault="00F46130" w:rsidP="00F46130">
            <w:r w:rsidRPr="00F46130">
              <w:t>10.36855</w:t>
            </w:r>
          </w:p>
        </w:tc>
      </w:tr>
      <w:tr w:rsidR="00F46130" w:rsidRPr="00F46130" w14:paraId="1FB305B9" w14:textId="77777777" w:rsidTr="00F46130">
        <w:trPr>
          <w:trHeight w:val="261"/>
        </w:trPr>
        <w:tc>
          <w:tcPr>
            <w:tcW w:w="1142" w:type="dxa"/>
            <w:noWrap/>
            <w:hideMark/>
          </w:tcPr>
          <w:p w14:paraId="1184FDF9" w14:textId="77777777" w:rsidR="00F46130" w:rsidRPr="00F46130" w:rsidRDefault="00F46130" w:rsidP="00F46130">
            <w:r w:rsidRPr="00F46130">
              <w:t>6.885258</w:t>
            </w:r>
          </w:p>
        </w:tc>
        <w:tc>
          <w:tcPr>
            <w:tcW w:w="1142" w:type="dxa"/>
            <w:noWrap/>
            <w:hideMark/>
          </w:tcPr>
          <w:p w14:paraId="360FE750" w14:textId="77777777" w:rsidR="00F46130" w:rsidRPr="00F46130" w:rsidRDefault="00F46130" w:rsidP="00F46130">
            <w:r w:rsidRPr="00F46130">
              <w:t>6.367067</w:t>
            </w:r>
          </w:p>
        </w:tc>
        <w:tc>
          <w:tcPr>
            <w:tcW w:w="1142" w:type="dxa"/>
            <w:noWrap/>
            <w:hideMark/>
          </w:tcPr>
          <w:p w14:paraId="1B29C833" w14:textId="77777777" w:rsidR="00F46130" w:rsidRPr="00F46130" w:rsidRDefault="00F46130" w:rsidP="00F46130">
            <w:r w:rsidRPr="00F46130">
              <w:t>10.77867</w:t>
            </w:r>
          </w:p>
        </w:tc>
        <w:tc>
          <w:tcPr>
            <w:tcW w:w="1142" w:type="dxa"/>
            <w:noWrap/>
            <w:hideMark/>
          </w:tcPr>
          <w:p w14:paraId="2CF201BA" w14:textId="77777777" w:rsidR="00F46130" w:rsidRPr="00F46130" w:rsidRDefault="00F46130" w:rsidP="00F46130">
            <w:r w:rsidRPr="00F46130">
              <w:t>6.712438</w:t>
            </w:r>
          </w:p>
        </w:tc>
        <w:tc>
          <w:tcPr>
            <w:tcW w:w="1142" w:type="dxa"/>
            <w:noWrap/>
            <w:hideMark/>
          </w:tcPr>
          <w:p w14:paraId="5B39150F" w14:textId="77777777" w:rsidR="00F46130" w:rsidRPr="00F46130" w:rsidRDefault="00F46130" w:rsidP="00F46130">
            <w:r w:rsidRPr="00F46130">
              <w:t>5.379693</w:t>
            </w:r>
          </w:p>
        </w:tc>
        <w:tc>
          <w:tcPr>
            <w:tcW w:w="1142" w:type="dxa"/>
            <w:noWrap/>
            <w:hideMark/>
          </w:tcPr>
          <w:p w14:paraId="37E9CE25" w14:textId="77777777" w:rsidR="00F46130" w:rsidRPr="00F46130" w:rsidRDefault="00F46130" w:rsidP="00F46130">
            <w:r w:rsidRPr="00F46130">
              <w:t>7.705222</w:t>
            </w:r>
          </w:p>
        </w:tc>
        <w:tc>
          <w:tcPr>
            <w:tcW w:w="1142" w:type="dxa"/>
            <w:noWrap/>
            <w:hideMark/>
          </w:tcPr>
          <w:p w14:paraId="1F963849" w14:textId="77777777" w:rsidR="00F46130" w:rsidRPr="00F46130" w:rsidRDefault="00F46130" w:rsidP="00F46130">
            <w:r w:rsidRPr="00F46130">
              <w:t>6.730972</w:t>
            </w:r>
          </w:p>
        </w:tc>
        <w:tc>
          <w:tcPr>
            <w:tcW w:w="1142" w:type="dxa"/>
            <w:noWrap/>
            <w:hideMark/>
          </w:tcPr>
          <w:p w14:paraId="60FA1000" w14:textId="77777777" w:rsidR="00F46130" w:rsidRPr="00F46130" w:rsidRDefault="00F46130" w:rsidP="00F46130">
            <w:r w:rsidRPr="00F46130">
              <w:t>4.113955</w:t>
            </w:r>
          </w:p>
        </w:tc>
        <w:tc>
          <w:tcPr>
            <w:tcW w:w="1142" w:type="dxa"/>
            <w:noWrap/>
            <w:hideMark/>
          </w:tcPr>
          <w:p w14:paraId="7444B4C7" w14:textId="77777777" w:rsidR="00F46130" w:rsidRPr="00F46130" w:rsidRDefault="00F46130" w:rsidP="00F46130">
            <w:r w:rsidRPr="00F46130">
              <w:t>6.110586</w:t>
            </w:r>
          </w:p>
        </w:tc>
        <w:tc>
          <w:tcPr>
            <w:tcW w:w="1142" w:type="dxa"/>
            <w:noWrap/>
            <w:hideMark/>
          </w:tcPr>
          <w:p w14:paraId="0AD81BE6" w14:textId="77777777" w:rsidR="00F46130" w:rsidRPr="00F46130" w:rsidRDefault="00F46130" w:rsidP="00F46130">
            <w:r w:rsidRPr="00F46130">
              <w:t>7.218615</w:t>
            </w:r>
          </w:p>
        </w:tc>
      </w:tr>
      <w:tr w:rsidR="00F46130" w:rsidRPr="00F46130" w14:paraId="4DDB9C00" w14:textId="77777777" w:rsidTr="00F46130">
        <w:trPr>
          <w:trHeight w:val="261"/>
        </w:trPr>
        <w:tc>
          <w:tcPr>
            <w:tcW w:w="1142" w:type="dxa"/>
            <w:noWrap/>
            <w:hideMark/>
          </w:tcPr>
          <w:p w14:paraId="31EF4268" w14:textId="77777777" w:rsidR="00F46130" w:rsidRPr="00F46130" w:rsidRDefault="00F46130" w:rsidP="00F46130">
            <w:r w:rsidRPr="00F46130">
              <w:t>12.91019</w:t>
            </w:r>
          </w:p>
        </w:tc>
        <w:tc>
          <w:tcPr>
            <w:tcW w:w="1142" w:type="dxa"/>
            <w:noWrap/>
            <w:hideMark/>
          </w:tcPr>
          <w:p w14:paraId="42D34C19" w14:textId="77777777" w:rsidR="00F46130" w:rsidRPr="00F46130" w:rsidRDefault="00F46130" w:rsidP="00F46130">
            <w:r w:rsidRPr="00F46130">
              <w:t>7.576502</w:t>
            </w:r>
          </w:p>
        </w:tc>
        <w:tc>
          <w:tcPr>
            <w:tcW w:w="1142" w:type="dxa"/>
            <w:noWrap/>
            <w:hideMark/>
          </w:tcPr>
          <w:p w14:paraId="3F1B3D63" w14:textId="77777777" w:rsidR="00F46130" w:rsidRPr="00F46130" w:rsidRDefault="00F46130" w:rsidP="00F46130">
            <w:r w:rsidRPr="00F46130">
              <w:t>6.746116</w:t>
            </w:r>
          </w:p>
        </w:tc>
        <w:tc>
          <w:tcPr>
            <w:tcW w:w="1142" w:type="dxa"/>
            <w:noWrap/>
            <w:hideMark/>
          </w:tcPr>
          <w:p w14:paraId="130EE4CC" w14:textId="77777777" w:rsidR="00F46130" w:rsidRPr="00F46130" w:rsidRDefault="00F46130" w:rsidP="00F46130">
            <w:r w:rsidRPr="00F46130">
              <w:t>9.182513</w:t>
            </w:r>
          </w:p>
        </w:tc>
        <w:tc>
          <w:tcPr>
            <w:tcW w:w="1142" w:type="dxa"/>
            <w:noWrap/>
            <w:hideMark/>
          </w:tcPr>
          <w:p w14:paraId="3D6C13D1" w14:textId="77777777" w:rsidR="00F46130" w:rsidRPr="00F46130" w:rsidRDefault="00F46130" w:rsidP="00F46130">
            <w:r w:rsidRPr="00F46130">
              <w:t>12.51816</w:t>
            </w:r>
          </w:p>
        </w:tc>
        <w:tc>
          <w:tcPr>
            <w:tcW w:w="1142" w:type="dxa"/>
            <w:noWrap/>
            <w:hideMark/>
          </w:tcPr>
          <w:p w14:paraId="76410B1E" w14:textId="77777777" w:rsidR="00F46130" w:rsidRPr="00F46130" w:rsidRDefault="00F46130" w:rsidP="00F46130">
            <w:r w:rsidRPr="00F46130">
              <w:t>1.891975</w:t>
            </w:r>
          </w:p>
        </w:tc>
        <w:tc>
          <w:tcPr>
            <w:tcW w:w="1142" w:type="dxa"/>
            <w:noWrap/>
            <w:hideMark/>
          </w:tcPr>
          <w:p w14:paraId="38548811" w14:textId="77777777" w:rsidR="00F46130" w:rsidRPr="00F46130" w:rsidRDefault="00F46130" w:rsidP="00F46130">
            <w:r w:rsidRPr="00F46130">
              <w:t>2.755309</w:t>
            </w:r>
          </w:p>
        </w:tc>
        <w:tc>
          <w:tcPr>
            <w:tcW w:w="1142" w:type="dxa"/>
            <w:noWrap/>
            <w:hideMark/>
          </w:tcPr>
          <w:p w14:paraId="1DF4CBEB" w14:textId="77777777" w:rsidR="00F46130" w:rsidRPr="00F46130" w:rsidRDefault="00F46130" w:rsidP="00F46130">
            <w:r w:rsidRPr="00F46130">
              <w:t>6.93392</w:t>
            </w:r>
          </w:p>
        </w:tc>
        <w:tc>
          <w:tcPr>
            <w:tcW w:w="1142" w:type="dxa"/>
            <w:noWrap/>
            <w:hideMark/>
          </w:tcPr>
          <w:p w14:paraId="533FC4BF" w14:textId="77777777" w:rsidR="00F46130" w:rsidRPr="00F46130" w:rsidRDefault="00F46130" w:rsidP="00F46130">
            <w:r w:rsidRPr="00F46130">
              <w:t>4.862846</w:t>
            </w:r>
          </w:p>
        </w:tc>
        <w:tc>
          <w:tcPr>
            <w:tcW w:w="1142" w:type="dxa"/>
            <w:noWrap/>
            <w:hideMark/>
          </w:tcPr>
          <w:p w14:paraId="506BAD13" w14:textId="77777777" w:rsidR="00F46130" w:rsidRPr="00F46130" w:rsidRDefault="00F46130" w:rsidP="00F46130">
            <w:r w:rsidRPr="00F46130">
              <w:t>7.385056</w:t>
            </w:r>
          </w:p>
        </w:tc>
      </w:tr>
      <w:tr w:rsidR="00F46130" w:rsidRPr="00F46130" w14:paraId="52D82FF0" w14:textId="77777777" w:rsidTr="00F46130">
        <w:trPr>
          <w:trHeight w:val="261"/>
        </w:trPr>
        <w:tc>
          <w:tcPr>
            <w:tcW w:w="1142" w:type="dxa"/>
            <w:noWrap/>
            <w:hideMark/>
          </w:tcPr>
          <w:p w14:paraId="7CFC8DA1" w14:textId="77777777" w:rsidR="00F46130" w:rsidRPr="00F46130" w:rsidRDefault="00F46130" w:rsidP="00F46130">
            <w:r w:rsidRPr="00F46130">
              <w:t>2.819701</w:t>
            </w:r>
          </w:p>
        </w:tc>
        <w:tc>
          <w:tcPr>
            <w:tcW w:w="1142" w:type="dxa"/>
            <w:noWrap/>
            <w:hideMark/>
          </w:tcPr>
          <w:p w14:paraId="7FD24D53" w14:textId="77777777" w:rsidR="00F46130" w:rsidRPr="00F46130" w:rsidRDefault="00F46130" w:rsidP="00F46130">
            <w:r w:rsidRPr="00F46130">
              <w:t>8.517017</w:t>
            </w:r>
          </w:p>
        </w:tc>
        <w:tc>
          <w:tcPr>
            <w:tcW w:w="1142" w:type="dxa"/>
            <w:noWrap/>
            <w:hideMark/>
          </w:tcPr>
          <w:p w14:paraId="41ED6276" w14:textId="77777777" w:rsidR="00F46130" w:rsidRPr="00F46130" w:rsidRDefault="00F46130" w:rsidP="00F46130">
            <w:r w:rsidRPr="00F46130">
              <w:t>6.560728</w:t>
            </w:r>
          </w:p>
        </w:tc>
        <w:tc>
          <w:tcPr>
            <w:tcW w:w="1142" w:type="dxa"/>
            <w:noWrap/>
            <w:hideMark/>
          </w:tcPr>
          <w:p w14:paraId="4AE725B4" w14:textId="77777777" w:rsidR="00F46130" w:rsidRPr="00F46130" w:rsidRDefault="00F46130" w:rsidP="00F46130">
            <w:r w:rsidRPr="00F46130">
              <w:t>3.458776</w:t>
            </w:r>
          </w:p>
        </w:tc>
        <w:tc>
          <w:tcPr>
            <w:tcW w:w="1142" w:type="dxa"/>
            <w:noWrap/>
            <w:hideMark/>
          </w:tcPr>
          <w:p w14:paraId="209E4641" w14:textId="77777777" w:rsidR="00F46130" w:rsidRPr="00F46130" w:rsidRDefault="00F46130" w:rsidP="00F46130">
            <w:r w:rsidRPr="00F46130">
              <w:t>5.669583</w:t>
            </w:r>
          </w:p>
        </w:tc>
        <w:tc>
          <w:tcPr>
            <w:tcW w:w="1142" w:type="dxa"/>
            <w:noWrap/>
            <w:hideMark/>
          </w:tcPr>
          <w:p w14:paraId="72F9F99C" w14:textId="77777777" w:rsidR="00F46130" w:rsidRPr="00F46130" w:rsidRDefault="00F46130" w:rsidP="00F46130">
            <w:r w:rsidRPr="00F46130">
              <w:t>13.22261</w:t>
            </w:r>
          </w:p>
        </w:tc>
        <w:tc>
          <w:tcPr>
            <w:tcW w:w="1142" w:type="dxa"/>
            <w:noWrap/>
            <w:hideMark/>
          </w:tcPr>
          <w:p w14:paraId="7AE9D93E" w14:textId="77777777" w:rsidR="00F46130" w:rsidRPr="00F46130" w:rsidRDefault="00F46130" w:rsidP="00F46130">
            <w:r w:rsidRPr="00F46130">
              <w:t>6.216988</w:t>
            </w:r>
          </w:p>
        </w:tc>
        <w:tc>
          <w:tcPr>
            <w:tcW w:w="1142" w:type="dxa"/>
            <w:noWrap/>
            <w:hideMark/>
          </w:tcPr>
          <w:p w14:paraId="78401E39" w14:textId="77777777" w:rsidR="00F46130" w:rsidRPr="00F46130" w:rsidRDefault="00F46130" w:rsidP="00F46130">
            <w:r w:rsidRPr="00F46130">
              <w:t>13.20765</w:t>
            </w:r>
          </w:p>
        </w:tc>
        <w:tc>
          <w:tcPr>
            <w:tcW w:w="1142" w:type="dxa"/>
            <w:noWrap/>
            <w:hideMark/>
          </w:tcPr>
          <w:p w14:paraId="4ED476E7" w14:textId="77777777" w:rsidR="00F46130" w:rsidRPr="00F46130" w:rsidRDefault="00F46130" w:rsidP="00F46130">
            <w:r w:rsidRPr="00F46130">
              <w:t>7.841636</w:t>
            </w:r>
          </w:p>
        </w:tc>
        <w:tc>
          <w:tcPr>
            <w:tcW w:w="1142" w:type="dxa"/>
            <w:noWrap/>
            <w:hideMark/>
          </w:tcPr>
          <w:p w14:paraId="47E2620C" w14:textId="77777777" w:rsidR="00F46130" w:rsidRPr="00F46130" w:rsidRDefault="00F46130" w:rsidP="00F46130">
            <w:r w:rsidRPr="00F46130">
              <w:t>8.14978</w:t>
            </w:r>
          </w:p>
        </w:tc>
      </w:tr>
      <w:tr w:rsidR="00F46130" w:rsidRPr="00F46130" w14:paraId="0A3232CD" w14:textId="77777777" w:rsidTr="00F46130">
        <w:trPr>
          <w:trHeight w:val="261"/>
        </w:trPr>
        <w:tc>
          <w:tcPr>
            <w:tcW w:w="1142" w:type="dxa"/>
            <w:noWrap/>
            <w:hideMark/>
          </w:tcPr>
          <w:p w14:paraId="4AB3F243" w14:textId="77777777" w:rsidR="00F46130" w:rsidRPr="00F46130" w:rsidRDefault="00F46130" w:rsidP="00F46130">
            <w:r w:rsidRPr="00F46130">
              <w:t>4.482488</w:t>
            </w:r>
          </w:p>
        </w:tc>
        <w:tc>
          <w:tcPr>
            <w:tcW w:w="1142" w:type="dxa"/>
            <w:noWrap/>
            <w:hideMark/>
          </w:tcPr>
          <w:p w14:paraId="7461D9A4" w14:textId="77777777" w:rsidR="00F46130" w:rsidRPr="00F46130" w:rsidRDefault="00F46130" w:rsidP="00F46130">
            <w:r w:rsidRPr="00F46130">
              <w:t>2.482077</w:t>
            </w:r>
          </w:p>
        </w:tc>
        <w:tc>
          <w:tcPr>
            <w:tcW w:w="1142" w:type="dxa"/>
            <w:noWrap/>
            <w:hideMark/>
          </w:tcPr>
          <w:p w14:paraId="68E75898" w14:textId="77777777" w:rsidR="00F46130" w:rsidRPr="00F46130" w:rsidRDefault="00F46130" w:rsidP="00F46130">
            <w:r w:rsidRPr="00F46130">
              <w:t>8.169377</w:t>
            </w:r>
          </w:p>
        </w:tc>
        <w:tc>
          <w:tcPr>
            <w:tcW w:w="1142" w:type="dxa"/>
            <w:noWrap/>
            <w:hideMark/>
          </w:tcPr>
          <w:p w14:paraId="0E3EAE57" w14:textId="77777777" w:rsidR="00F46130" w:rsidRPr="00F46130" w:rsidRDefault="00F46130" w:rsidP="00F46130">
            <w:r w:rsidRPr="00F46130">
              <w:t>6.88016</w:t>
            </w:r>
          </w:p>
        </w:tc>
        <w:tc>
          <w:tcPr>
            <w:tcW w:w="1142" w:type="dxa"/>
            <w:noWrap/>
            <w:hideMark/>
          </w:tcPr>
          <w:p w14:paraId="15B30165" w14:textId="77777777" w:rsidR="00F46130" w:rsidRPr="00F46130" w:rsidRDefault="00F46130" w:rsidP="00F46130">
            <w:r w:rsidRPr="00F46130">
              <w:t>7.159928</w:t>
            </w:r>
          </w:p>
        </w:tc>
        <w:tc>
          <w:tcPr>
            <w:tcW w:w="1142" w:type="dxa"/>
            <w:noWrap/>
            <w:hideMark/>
          </w:tcPr>
          <w:p w14:paraId="0F49459A" w14:textId="77777777" w:rsidR="00F46130" w:rsidRPr="00F46130" w:rsidRDefault="00F46130" w:rsidP="00F46130">
            <w:r w:rsidRPr="00F46130">
              <w:t>3.997069</w:t>
            </w:r>
          </w:p>
        </w:tc>
        <w:tc>
          <w:tcPr>
            <w:tcW w:w="1142" w:type="dxa"/>
            <w:noWrap/>
            <w:hideMark/>
          </w:tcPr>
          <w:p w14:paraId="08FFEA7C" w14:textId="77777777" w:rsidR="00F46130" w:rsidRPr="00F46130" w:rsidRDefault="00F46130" w:rsidP="00F46130">
            <w:r w:rsidRPr="00F46130">
              <w:t>8.424831</w:t>
            </w:r>
          </w:p>
        </w:tc>
        <w:tc>
          <w:tcPr>
            <w:tcW w:w="1142" w:type="dxa"/>
            <w:noWrap/>
            <w:hideMark/>
          </w:tcPr>
          <w:p w14:paraId="5CD339BD" w14:textId="77777777" w:rsidR="00F46130" w:rsidRPr="00F46130" w:rsidRDefault="00F46130" w:rsidP="00F46130">
            <w:r w:rsidRPr="00F46130">
              <w:t>8.674906</w:t>
            </w:r>
          </w:p>
        </w:tc>
        <w:tc>
          <w:tcPr>
            <w:tcW w:w="1142" w:type="dxa"/>
            <w:noWrap/>
            <w:hideMark/>
          </w:tcPr>
          <w:p w14:paraId="2E5AE552" w14:textId="77777777" w:rsidR="00F46130" w:rsidRPr="00F46130" w:rsidRDefault="00F46130" w:rsidP="00F46130">
            <w:r w:rsidRPr="00F46130">
              <w:t>3.332602</w:t>
            </w:r>
          </w:p>
        </w:tc>
        <w:tc>
          <w:tcPr>
            <w:tcW w:w="1142" w:type="dxa"/>
            <w:noWrap/>
            <w:hideMark/>
          </w:tcPr>
          <w:p w14:paraId="701C5693" w14:textId="77777777" w:rsidR="00F46130" w:rsidRPr="00F46130" w:rsidRDefault="00F46130" w:rsidP="00F46130">
            <w:r w:rsidRPr="00F46130">
              <w:t>7.646569</w:t>
            </w:r>
          </w:p>
        </w:tc>
      </w:tr>
      <w:tr w:rsidR="00F46130" w:rsidRPr="00F46130" w14:paraId="2A18391F" w14:textId="77777777" w:rsidTr="00F46130">
        <w:trPr>
          <w:trHeight w:val="261"/>
        </w:trPr>
        <w:tc>
          <w:tcPr>
            <w:tcW w:w="1142" w:type="dxa"/>
            <w:noWrap/>
            <w:hideMark/>
          </w:tcPr>
          <w:p w14:paraId="42D39D71" w14:textId="77777777" w:rsidR="00F46130" w:rsidRPr="00F46130" w:rsidRDefault="00F46130" w:rsidP="00F46130">
            <w:r w:rsidRPr="00F46130">
              <w:t>4.483084</w:t>
            </w:r>
          </w:p>
        </w:tc>
        <w:tc>
          <w:tcPr>
            <w:tcW w:w="1142" w:type="dxa"/>
            <w:noWrap/>
            <w:hideMark/>
          </w:tcPr>
          <w:p w14:paraId="4B4BD004" w14:textId="77777777" w:rsidR="00F46130" w:rsidRPr="00F46130" w:rsidRDefault="00F46130" w:rsidP="00F46130">
            <w:r w:rsidRPr="00F46130">
              <w:t>7.272829</w:t>
            </w:r>
          </w:p>
        </w:tc>
        <w:tc>
          <w:tcPr>
            <w:tcW w:w="1142" w:type="dxa"/>
            <w:noWrap/>
            <w:hideMark/>
          </w:tcPr>
          <w:p w14:paraId="36780CBC" w14:textId="77777777" w:rsidR="00F46130" w:rsidRPr="00F46130" w:rsidRDefault="00F46130" w:rsidP="00F46130">
            <w:r w:rsidRPr="00F46130">
              <w:t>3.233336</w:t>
            </w:r>
          </w:p>
        </w:tc>
        <w:tc>
          <w:tcPr>
            <w:tcW w:w="1142" w:type="dxa"/>
            <w:noWrap/>
            <w:hideMark/>
          </w:tcPr>
          <w:p w14:paraId="368D55A0" w14:textId="77777777" w:rsidR="00F46130" w:rsidRPr="00F46130" w:rsidRDefault="00F46130" w:rsidP="00F46130">
            <w:r w:rsidRPr="00F46130">
              <w:t>12.72215</w:t>
            </w:r>
          </w:p>
        </w:tc>
        <w:tc>
          <w:tcPr>
            <w:tcW w:w="1142" w:type="dxa"/>
            <w:noWrap/>
            <w:hideMark/>
          </w:tcPr>
          <w:p w14:paraId="671A9FFB" w14:textId="77777777" w:rsidR="00F46130" w:rsidRPr="00F46130" w:rsidRDefault="00F46130" w:rsidP="00F46130">
            <w:r w:rsidRPr="00F46130">
              <w:t>8.557667</w:t>
            </w:r>
          </w:p>
        </w:tc>
        <w:tc>
          <w:tcPr>
            <w:tcW w:w="1142" w:type="dxa"/>
            <w:noWrap/>
            <w:hideMark/>
          </w:tcPr>
          <w:p w14:paraId="03785D9E" w14:textId="77777777" w:rsidR="00F46130" w:rsidRPr="00F46130" w:rsidRDefault="00F46130" w:rsidP="00F46130">
            <w:r w:rsidRPr="00F46130">
              <w:t>5.474808</w:t>
            </w:r>
          </w:p>
        </w:tc>
        <w:tc>
          <w:tcPr>
            <w:tcW w:w="1142" w:type="dxa"/>
            <w:noWrap/>
            <w:hideMark/>
          </w:tcPr>
          <w:p w14:paraId="3BAC2C6C" w14:textId="77777777" w:rsidR="00F46130" w:rsidRPr="00F46130" w:rsidRDefault="00F46130" w:rsidP="00F46130">
            <w:r w:rsidRPr="00F46130">
              <w:t>2.258602</w:t>
            </w:r>
          </w:p>
        </w:tc>
        <w:tc>
          <w:tcPr>
            <w:tcW w:w="1142" w:type="dxa"/>
            <w:noWrap/>
            <w:hideMark/>
          </w:tcPr>
          <w:p w14:paraId="573103A6" w14:textId="77777777" w:rsidR="00F46130" w:rsidRPr="00F46130" w:rsidRDefault="00F46130" w:rsidP="00F46130">
            <w:r w:rsidRPr="00F46130">
              <w:t>7.719318</w:t>
            </w:r>
          </w:p>
        </w:tc>
        <w:tc>
          <w:tcPr>
            <w:tcW w:w="1142" w:type="dxa"/>
            <w:noWrap/>
            <w:hideMark/>
          </w:tcPr>
          <w:p w14:paraId="0E65DE09" w14:textId="77777777" w:rsidR="00F46130" w:rsidRPr="00F46130" w:rsidRDefault="00F46130" w:rsidP="00F46130">
            <w:r w:rsidRPr="00F46130">
              <w:t>7.604972</w:t>
            </w:r>
          </w:p>
        </w:tc>
        <w:tc>
          <w:tcPr>
            <w:tcW w:w="1142" w:type="dxa"/>
            <w:noWrap/>
            <w:hideMark/>
          </w:tcPr>
          <w:p w14:paraId="7503B3DE" w14:textId="77777777" w:rsidR="00F46130" w:rsidRPr="00F46130" w:rsidRDefault="00F46130" w:rsidP="00F46130">
            <w:r w:rsidRPr="00F46130">
              <w:t>7.359415</w:t>
            </w:r>
          </w:p>
        </w:tc>
      </w:tr>
      <w:tr w:rsidR="00F46130" w:rsidRPr="00F46130" w14:paraId="39587479" w14:textId="77777777" w:rsidTr="00F46130">
        <w:trPr>
          <w:trHeight w:val="261"/>
        </w:trPr>
        <w:tc>
          <w:tcPr>
            <w:tcW w:w="1142" w:type="dxa"/>
            <w:noWrap/>
            <w:hideMark/>
          </w:tcPr>
          <w:p w14:paraId="7E541C45" w14:textId="77777777" w:rsidR="00F46130" w:rsidRPr="00F46130" w:rsidRDefault="00F46130" w:rsidP="00F46130">
            <w:r w:rsidRPr="00F46130">
              <w:t>3.824447</w:t>
            </w:r>
          </w:p>
        </w:tc>
        <w:tc>
          <w:tcPr>
            <w:tcW w:w="1142" w:type="dxa"/>
            <w:noWrap/>
            <w:hideMark/>
          </w:tcPr>
          <w:p w14:paraId="7BCD843D" w14:textId="77777777" w:rsidR="00F46130" w:rsidRPr="00F46130" w:rsidRDefault="00F46130" w:rsidP="00F46130">
            <w:r w:rsidRPr="00F46130">
              <w:t>12.18488</w:t>
            </w:r>
          </w:p>
        </w:tc>
        <w:tc>
          <w:tcPr>
            <w:tcW w:w="1142" w:type="dxa"/>
            <w:noWrap/>
            <w:hideMark/>
          </w:tcPr>
          <w:p w14:paraId="16571E0F" w14:textId="77777777" w:rsidR="00F46130" w:rsidRPr="00F46130" w:rsidRDefault="00F46130" w:rsidP="00F46130">
            <w:r w:rsidRPr="00F46130">
              <w:t>6.231299</w:t>
            </w:r>
          </w:p>
        </w:tc>
        <w:tc>
          <w:tcPr>
            <w:tcW w:w="1142" w:type="dxa"/>
            <w:noWrap/>
            <w:hideMark/>
          </w:tcPr>
          <w:p w14:paraId="2728EFB4" w14:textId="77777777" w:rsidR="00F46130" w:rsidRPr="00F46130" w:rsidRDefault="00F46130" w:rsidP="00F46130">
            <w:r w:rsidRPr="00F46130">
              <w:t>2.786805</w:t>
            </w:r>
          </w:p>
        </w:tc>
        <w:tc>
          <w:tcPr>
            <w:tcW w:w="1142" w:type="dxa"/>
            <w:noWrap/>
            <w:hideMark/>
          </w:tcPr>
          <w:p w14:paraId="6880A674" w14:textId="77777777" w:rsidR="00F46130" w:rsidRPr="00F46130" w:rsidRDefault="00F46130" w:rsidP="00F46130">
            <w:r w:rsidRPr="00F46130">
              <w:t>7.669589</w:t>
            </w:r>
          </w:p>
        </w:tc>
        <w:tc>
          <w:tcPr>
            <w:tcW w:w="1142" w:type="dxa"/>
            <w:noWrap/>
            <w:hideMark/>
          </w:tcPr>
          <w:p w14:paraId="2A7E96B8" w14:textId="77777777" w:rsidR="00F46130" w:rsidRPr="00F46130" w:rsidRDefault="00F46130" w:rsidP="00F46130">
            <w:r w:rsidRPr="00F46130">
              <w:t>12.46779</w:t>
            </w:r>
          </w:p>
        </w:tc>
        <w:tc>
          <w:tcPr>
            <w:tcW w:w="1142" w:type="dxa"/>
            <w:noWrap/>
            <w:hideMark/>
          </w:tcPr>
          <w:p w14:paraId="5568DDDE" w14:textId="77777777" w:rsidR="00F46130" w:rsidRPr="00F46130" w:rsidRDefault="00F46130" w:rsidP="00F46130">
            <w:r w:rsidRPr="00F46130">
              <w:t>8.69956</w:t>
            </w:r>
          </w:p>
        </w:tc>
        <w:tc>
          <w:tcPr>
            <w:tcW w:w="1142" w:type="dxa"/>
            <w:noWrap/>
            <w:hideMark/>
          </w:tcPr>
          <w:p w14:paraId="3314835D" w14:textId="77777777" w:rsidR="00F46130" w:rsidRPr="00F46130" w:rsidRDefault="00F46130" w:rsidP="00F46130">
            <w:r w:rsidRPr="00F46130">
              <w:t>2.492918</w:t>
            </w:r>
          </w:p>
        </w:tc>
        <w:tc>
          <w:tcPr>
            <w:tcW w:w="1142" w:type="dxa"/>
            <w:noWrap/>
            <w:hideMark/>
          </w:tcPr>
          <w:p w14:paraId="350047F9" w14:textId="77777777" w:rsidR="00F46130" w:rsidRPr="00F46130" w:rsidRDefault="00F46130" w:rsidP="00F46130">
            <w:r w:rsidRPr="00F46130">
              <w:t>11.33169</w:t>
            </w:r>
          </w:p>
        </w:tc>
        <w:tc>
          <w:tcPr>
            <w:tcW w:w="1142" w:type="dxa"/>
            <w:noWrap/>
            <w:hideMark/>
          </w:tcPr>
          <w:p w14:paraId="66D5F658" w14:textId="77777777" w:rsidR="00F46130" w:rsidRPr="00F46130" w:rsidRDefault="00F46130" w:rsidP="00F46130">
            <w:r w:rsidRPr="00F46130">
              <w:t>7.181561</w:t>
            </w:r>
          </w:p>
        </w:tc>
      </w:tr>
      <w:tr w:rsidR="00F46130" w:rsidRPr="00F46130" w14:paraId="0ED09CF8" w14:textId="77777777" w:rsidTr="00F46130">
        <w:trPr>
          <w:trHeight w:val="261"/>
        </w:trPr>
        <w:tc>
          <w:tcPr>
            <w:tcW w:w="1142" w:type="dxa"/>
            <w:noWrap/>
            <w:hideMark/>
          </w:tcPr>
          <w:p w14:paraId="11790C05" w14:textId="77777777" w:rsidR="00F46130" w:rsidRPr="00F46130" w:rsidRDefault="00F46130" w:rsidP="00F46130">
            <w:r w:rsidRPr="00F46130">
              <w:t>4.587321</w:t>
            </w:r>
          </w:p>
        </w:tc>
        <w:tc>
          <w:tcPr>
            <w:tcW w:w="1142" w:type="dxa"/>
            <w:noWrap/>
            <w:hideMark/>
          </w:tcPr>
          <w:p w14:paraId="6BCEC8EC" w14:textId="77777777" w:rsidR="00F46130" w:rsidRPr="00F46130" w:rsidRDefault="00F46130" w:rsidP="00F46130">
            <w:r w:rsidRPr="00F46130">
              <w:t>2.370263</w:t>
            </w:r>
          </w:p>
        </w:tc>
        <w:tc>
          <w:tcPr>
            <w:tcW w:w="1142" w:type="dxa"/>
            <w:noWrap/>
            <w:hideMark/>
          </w:tcPr>
          <w:p w14:paraId="76FEECE8" w14:textId="77777777" w:rsidR="00F46130" w:rsidRPr="00F46130" w:rsidRDefault="00F46130" w:rsidP="00F46130">
            <w:r w:rsidRPr="00F46130">
              <w:t>13.18579</w:t>
            </w:r>
          </w:p>
        </w:tc>
        <w:tc>
          <w:tcPr>
            <w:tcW w:w="1142" w:type="dxa"/>
            <w:noWrap/>
            <w:hideMark/>
          </w:tcPr>
          <w:p w14:paraId="2CD38521" w14:textId="77777777" w:rsidR="00F46130" w:rsidRPr="00F46130" w:rsidRDefault="00F46130" w:rsidP="00F46130">
            <w:r w:rsidRPr="00F46130">
              <w:t>6.998355</w:t>
            </w:r>
          </w:p>
        </w:tc>
        <w:tc>
          <w:tcPr>
            <w:tcW w:w="1142" w:type="dxa"/>
            <w:noWrap/>
            <w:hideMark/>
          </w:tcPr>
          <w:p w14:paraId="49A71EC6" w14:textId="77777777" w:rsidR="00F46130" w:rsidRPr="00F46130" w:rsidRDefault="00F46130" w:rsidP="00F46130">
            <w:r w:rsidRPr="00F46130">
              <w:t>7.135597</w:t>
            </w:r>
          </w:p>
        </w:tc>
        <w:tc>
          <w:tcPr>
            <w:tcW w:w="1142" w:type="dxa"/>
            <w:noWrap/>
            <w:hideMark/>
          </w:tcPr>
          <w:p w14:paraId="2B547F54" w14:textId="77777777" w:rsidR="00F46130" w:rsidRPr="00F46130" w:rsidRDefault="00F46130" w:rsidP="00F46130">
            <w:r w:rsidRPr="00F46130">
              <w:t>7.954111</w:t>
            </w:r>
          </w:p>
        </w:tc>
        <w:tc>
          <w:tcPr>
            <w:tcW w:w="1142" w:type="dxa"/>
            <w:noWrap/>
            <w:hideMark/>
          </w:tcPr>
          <w:p w14:paraId="63A5747B" w14:textId="77777777" w:rsidR="00F46130" w:rsidRPr="00F46130" w:rsidRDefault="00F46130" w:rsidP="00F46130">
            <w:r w:rsidRPr="00F46130">
              <w:t>3.320436</w:t>
            </w:r>
          </w:p>
        </w:tc>
        <w:tc>
          <w:tcPr>
            <w:tcW w:w="1142" w:type="dxa"/>
            <w:noWrap/>
            <w:hideMark/>
          </w:tcPr>
          <w:p w14:paraId="5D729103" w14:textId="77777777" w:rsidR="00F46130" w:rsidRPr="00F46130" w:rsidRDefault="00F46130" w:rsidP="00F46130">
            <w:r w:rsidRPr="00F46130">
              <w:t>9.316883</w:t>
            </w:r>
          </w:p>
        </w:tc>
        <w:tc>
          <w:tcPr>
            <w:tcW w:w="1142" w:type="dxa"/>
            <w:noWrap/>
            <w:hideMark/>
          </w:tcPr>
          <w:p w14:paraId="0F320360" w14:textId="77777777" w:rsidR="00F46130" w:rsidRPr="00F46130" w:rsidRDefault="00F46130" w:rsidP="00F46130">
            <w:r w:rsidRPr="00F46130">
              <w:t>7.370094</w:t>
            </w:r>
          </w:p>
        </w:tc>
        <w:tc>
          <w:tcPr>
            <w:tcW w:w="1142" w:type="dxa"/>
            <w:noWrap/>
            <w:hideMark/>
          </w:tcPr>
          <w:p w14:paraId="0CB820D7" w14:textId="77777777" w:rsidR="00F46130" w:rsidRPr="00F46130" w:rsidRDefault="00F46130" w:rsidP="00F46130">
            <w:r w:rsidRPr="00F46130">
              <w:t>7.718978</w:t>
            </w:r>
          </w:p>
        </w:tc>
      </w:tr>
      <w:tr w:rsidR="00F46130" w:rsidRPr="00F46130" w14:paraId="13B4DA96" w14:textId="77777777" w:rsidTr="00F46130">
        <w:trPr>
          <w:trHeight w:val="261"/>
        </w:trPr>
        <w:tc>
          <w:tcPr>
            <w:tcW w:w="1142" w:type="dxa"/>
            <w:noWrap/>
            <w:hideMark/>
          </w:tcPr>
          <w:p w14:paraId="742286CB" w14:textId="77777777" w:rsidR="00F46130" w:rsidRPr="00F46130" w:rsidRDefault="00F46130" w:rsidP="00F46130">
            <w:r w:rsidRPr="00F46130">
              <w:t>7.664676</w:t>
            </w:r>
          </w:p>
        </w:tc>
        <w:tc>
          <w:tcPr>
            <w:tcW w:w="1142" w:type="dxa"/>
            <w:noWrap/>
            <w:hideMark/>
          </w:tcPr>
          <w:p w14:paraId="6B9A1C7E" w14:textId="77777777" w:rsidR="00F46130" w:rsidRPr="00F46130" w:rsidRDefault="00F46130" w:rsidP="00F46130">
            <w:r w:rsidRPr="00F46130">
              <w:t>7.2657</w:t>
            </w:r>
          </w:p>
        </w:tc>
        <w:tc>
          <w:tcPr>
            <w:tcW w:w="1142" w:type="dxa"/>
            <w:noWrap/>
            <w:hideMark/>
          </w:tcPr>
          <w:p w14:paraId="12440CA1" w14:textId="77777777" w:rsidR="00F46130" w:rsidRPr="00F46130" w:rsidRDefault="00F46130" w:rsidP="00F46130">
            <w:r w:rsidRPr="00F46130">
              <w:t>8.238511</w:t>
            </w:r>
          </w:p>
        </w:tc>
        <w:tc>
          <w:tcPr>
            <w:tcW w:w="1142" w:type="dxa"/>
            <w:noWrap/>
            <w:hideMark/>
          </w:tcPr>
          <w:p w14:paraId="57A543E5" w14:textId="77777777" w:rsidR="00F46130" w:rsidRPr="00F46130" w:rsidRDefault="00F46130" w:rsidP="00F46130">
            <w:r w:rsidRPr="00F46130">
              <w:t>2.472202</w:t>
            </w:r>
          </w:p>
        </w:tc>
        <w:tc>
          <w:tcPr>
            <w:tcW w:w="1142" w:type="dxa"/>
            <w:noWrap/>
            <w:hideMark/>
          </w:tcPr>
          <w:p w14:paraId="7A2A8600" w14:textId="77777777" w:rsidR="00F46130" w:rsidRPr="00F46130" w:rsidRDefault="00F46130" w:rsidP="00F46130">
            <w:r w:rsidRPr="00F46130">
              <w:t>7.603119</w:t>
            </w:r>
          </w:p>
        </w:tc>
        <w:tc>
          <w:tcPr>
            <w:tcW w:w="1142" w:type="dxa"/>
            <w:noWrap/>
            <w:hideMark/>
          </w:tcPr>
          <w:p w14:paraId="4C6397B9" w14:textId="77777777" w:rsidR="00F46130" w:rsidRPr="00F46130" w:rsidRDefault="00F46130" w:rsidP="00F46130">
            <w:r w:rsidRPr="00F46130">
              <w:t>13.17233</w:t>
            </w:r>
          </w:p>
        </w:tc>
        <w:tc>
          <w:tcPr>
            <w:tcW w:w="1142" w:type="dxa"/>
            <w:noWrap/>
            <w:hideMark/>
          </w:tcPr>
          <w:p w14:paraId="23C07970" w14:textId="77777777" w:rsidR="00F46130" w:rsidRPr="00F46130" w:rsidRDefault="00F46130" w:rsidP="00F46130">
            <w:r w:rsidRPr="00F46130">
              <w:t>7.32298</w:t>
            </w:r>
          </w:p>
        </w:tc>
        <w:tc>
          <w:tcPr>
            <w:tcW w:w="1142" w:type="dxa"/>
            <w:noWrap/>
            <w:hideMark/>
          </w:tcPr>
          <w:p w14:paraId="29FF8060" w14:textId="77777777" w:rsidR="00F46130" w:rsidRPr="00F46130" w:rsidRDefault="00F46130" w:rsidP="00F46130">
            <w:r w:rsidRPr="00F46130">
              <w:t>9.322717</w:t>
            </w:r>
          </w:p>
        </w:tc>
        <w:tc>
          <w:tcPr>
            <w:tcW w:w="1142" w:type="dxa"/>
            <w:noWrap/>
            <w:hideMark/>
          </w:tcPr>
          <w:p w14:paraId="49ECAFAD" w14:textId="77777777" w:rsidR="00F46130" w:rsidRPr="00F46130" w:rsidRDefault="00F46130" w:rsidP="00F46130">
            <w:r w:rsidRPr="00F46130">
              <w:t>7.388488</w:t>
            </w:r>
          </w:p>
        </w:tc>
        <w:tc>
          <w:tcPr>
            <w:tcW w:w="1142" w:type="dxa"/>
            <w:noWrap/>
            <w:hideMark/>
          </w:tcPr>
          <w:p w14:paraId="181C60A8" w14:textId="77777777" w:rsidR="00F46130" w:rsidRPr="00F46130" w:rsidRDefault="00F46130" w:rsidP="00F46130">
            <w:r w:rsidRPr="00F46130">
              <w:t>4.82549</w:t>
            </w:r>
          </w:p>
        </w:tc>
      </w:tr>
      <w:tr w:rsidR="00F46130" w:rsidRPr="00F46130" w14:paraId="6B3E3C6F" w14:textId="77777777" w:rsidTr="00F46130">
        <w:trPr>
          <w:trHeight w:val="261"/>
        </w:trPr>
        <w:tc>
          <w:tcPr>
            <w:tcW w:w="1142" w:type="dxa"/>
            <w:noWrap/>
            <w:hideMark/>
          </w:tcPr>
          <w:p w14:paraId="1C325FE5" w14:textId="77777777" w:rsidR="00F46130" w:rsidRPr="00F46130" w:rsidRDefault="00F46130" w:rsidP="00F46130">
            <w:r w:rsidRPr="00F46130">
              <w:t>12.27495</w:t>
            </w:r>
          </w:p>
        </w:tc>
        <w:tc>
          <w:tcPr>
            <w:tcW w:w="1142" w:type="dxa"/>
            <w:noWrap/>
            <w:hideMark/>
          </w:tcPr>
          <w:p w14:paraId="53959EE5" w14:textId="77777777" w:rsidR="00F46130" w:rsidRPr="00F46130" w:rsidRDefault="00F46130" w:rsidP="00F46130">
            <w:r w:rsidRPr="00F46130">
              <w:t>2.489389</w:t>
            </w:r>
          </w:p>
        </w:tc>
        <w:tc>
          <w:tcPr>
            <w:tcW w:w="1142" w:type="dxa"/>
            <w:noWrap/>
            <w:hideMark/>
          </w:tcPr>
          <w:p w14:paraId="2DFD94B4" w14:textId="77777777" w:rsidR="00F46130" w:rsidRPr="00F46130" w:rsidRDefault="00F46130" w:rsidP="00F46130">
            <w:r w:rsidRPr="00F46130">
              <w:t>7.483035</w:t>
            </w:r>
          </w:p>
        </w:tc>
        <w:tc>
          <w:tcPr>
            <w:tcW w:w="1142" w:type="dxa"/>
            <w:noWrap/>
            <w:hideMark/>
          </w:tcPr>
          <w:p w14:paraId="743E8B3D" w14:textId="77777777" w:rsidR="00F46130" w:rsidRPr="00F46130" w:rsidRDefault="00F46130" w:rsidP="00F46130">
            <w:r w:rsidRPr="00F46130">
              <w:t>8.501697</w:t>
            </w:r>
          </w:p>
        </w:tc>
        <w:tc>
          <w:tcPr>
            <w:tcW w:w="1142" w:type="dxa"/>
            <w:noWrap/>
            <w:hideMark/>
          </w:tcPr>
          <w:p w14:paraId="1E7098CD" w14:textId="77777777" w:rsidR="00F46130" w:rsidRPr="00F46130" w:rsidRDefault="00F46130" w:rsidP="00F46130">
            <w:r w:rsidRPr="00F46130">
              <w:t>6.812369</w:t>
            </w:r>
          </w:p>
        </w:tc>
        <w:tc>
          <w:tcPr>
            <w:tcW w:w="1142" w:type="dxa"/>
            <w:noWrap/>
            <w:hideMark/>
          </w:tcPr>
          <w:p w14:paraId="60A2AAD7" w14:textId="77777777" w:rsidR="00F46130" w:rsidRPr="00F46130" w:rsidRDefault="00F46130" w:rsidP="00F46130">
            <w:r w:rsidRPr="00F46130">
              <w:t>3.851158</w:t>
            </w:r>
          </w:p>
        </w:tc>
        <w:tc>
          <w:tcPr>
            <w:tcW w:w="1142" w:type="dxa"/>
            <w:noWrap/>
            <w:hideMark/>
          </w:tcPr>
          <w:p w14:paraId="5B80E70D" w14:textId="77777777" w:rsidR="00F46130" w:rsidRPr="00F46130" w:rsidRDefault="00F46130" w:rsidP="00F46130">
            <w:r w:rsidRPr="00F46130">
              <w:t>7.566883</w:t>
            </w:r>
          </w:p>
        </w:tc>
        <w:tc>
          <w:tcPr>
            <w:tcW w:w="1142" w:type="dxa"/>
            <w:noWrap/>
            <w:hideMark/>
          </w:tcPr>
          <w:p w14:paraId="7B2CBB9B" w14:textId="77777777" w:rsidR="00F46130" w:rsidRPr="00F46130" w:rsidRDefault="00F46130" w:rsidP="00F46130">
            <w:r w:rsidRPr="00F46130">
              <w:t>3.593695</w:t>
            </w:r>
          </w:p>
        </w:tc>
        <w:tc>
          <w:tcPr>
            <w:tcW w:w="1142" w:type="dxa"/>
            <w:noWrap/>
            <w:hideMark/>
          </w:tcPr>
          <w:p w14:paraId="7E2619FF" w14:textId="77777777" w:rsidR="00F46130" w:rsidRPr="00F46130" w:rsidRDefault="00F46130" w:rsidP="00F46130">
            <w:r w:rsidRPr="00F46130">
              <w:t>8.295113</w:t>
            </w:r>
          </w:p>
        </w:tc>
        <w:tc>
          <w:tcPr>
            <w:tcW w:w="1142" w:type="dxa"/>
            <w:noWrap/>
            <w:hideMark/>
          </w:tcPr>
          <w:p w14:paraId="16C05309" w14:textId="77777777" w:rsidR="00F46130" w:rsidRPr="00F46130" w:rsidRDefault="00F46130" w:rsidP="00F46130">
            <w:r w:rsidRPr="00F46130">
              <w:t>8.103579</w:t>
            </w:r>
          </w:p>
        </w:tc>
      </w:tr>
      <w:tr w:rsidR="00F46130" w:rsidRPr="00F46130" w14:paraId="2AFEFCB6" w14:textId="77777777" w:rsidTr="00F46130">
        <w:trPr>
          <w:trHeight w:val="261"/>
        </w:trPr>
        <w:tc>
          <w:tcPr>
            <w:tcW w:w="1142" w:type="dxa"/>
            <w:noWrap/>
            <w:hideMark/>
          </w:tcPr>
          <w:p w14:paraId="4DA1690E" w14:textId="77777777" w:rsidR="00F46130" w:rsidRPr="00F46130" w:rsidRDefault="00F46130" w:rsidP="00F46130">
            <w:pPr>
              <w:rPr>
                <w:b/>
                <w:bCs/>
              </w:rPr>
            </w:pPr>
            <w:r w:rsidRPr="00F46130">
              <w:rPr>
                <w:b/>
                <w:bCs/>
              </w:rPr>
              <w:t>7.13942</w:t>
            </w:r>
          </w:p>
        </w:tc>
        <w:tc>
          <w:tcPr>
            <w:tcW w:w="1142" w:type="dxa"/>
            <w:noWrap/>
            <w:hideMark/>
          </w:tcPr>
          <w:p w14:paraId="44482C4E" w14:textId="77777777" w:rsidR="00F46130" w:rsidRPr="00F46130" w:rsidRDefault="00F46130" w:rsidP="00F46130">
            <w:pPr>
              <w:rPr>
                <w:b/>
                <w:bCs/>
              </w:rPr>
            </w:pPr>
            <w:r w:rsidRPr="00F46130">
              <w:rPr>
                <w:b/>
                <w:bCs/>
              </w:rPr>
              <w:t>6.840894</w:t>
            </w:r>
          </w:p>
        </w:tc>
        <w:tc>
          <w:tcPr>
            <w:tcW w:w="1142" w:type="dxa"/>
            <w:noWrap/>
            <w:hideMark/>
          </w:tcPr>
          <w:p w14:paraId="1FD88D98" w14:textId="77777777" w:rsidR="00F46130" w:rsidRPr="00F46130" w:rsidRDefault="00F46130" w:rsidP="00F46130">
            <w:pPr>
              <w:rPr>
                <w:b/>
                <w:bCs/>
              </w:rPr>
            </w:pPr>
            <w:r w:rsidRPr="00F46130">
              <w:rPr>
                <w:b/>
                <w:bCs/>
              </w:rPr>
              <w:t>7.75164</w:t>
            </w:r>
          </w:p>
        </w:tc>
        <w:tc>
          <w:tcPr>
            <w:tcW w:w="1142" w:type="dxa"/>
            <w:noWrap/>
            <w:hideMark/>
          </w:tcPr>
          <w:p w14:paraId="51BCD137" w14:textId="77777777" w:rsidR="00F46130" w:rsidRPr="00F46130" w:rsidRDefault="00F46130" w:rsidP="00F46130">
            <w:pPr>
              <w:rPr>
                <w:b/>
                <w:bCs/>
              </w:rPr>
            </w:pPr>
            <w:r w:rsidRPr="00F46130">
              <w:rPr>
                <w:b/>
                <w:bCs/>
              </w:rPr>
              <w:t>6.563045</w:t>
            </w:r>
          </w:p>
        </w:tc>
        <w:tc>
          <w:tcPr>
            <w:tcW w:w="1142" w:type="dxa"/>
            <w:noWrap/>
            <w:hideMark/>
          </w:tcPr>
          <w:p w14:paraId="53B31261" w14:textId="77777777" w:rsidR="00F46130" w:rsidRPr="00F46130" w:rsidRDefault="00F46130" w:rsidP="00F46130">
            <w:pPr>
              <w:rPr>
                <w:b/>
                <w:bCs/>
              </w:rPr>
            </w:pPr>
            <w:r w:rsidRPr="00F46130">
              <w:rPr>
                <w:b/>
                <w:bCs/>
              </w:rPr>
              <w:t>7.585927</w:t>
            </w:r>
          </w:p>
        </w:tc>
        <w:tc>
          <w:tcPr>
            <w:tcW w:w="1142" w:type="dxa"/>
            <w:noWrap/>
            <w:hideMark/>
          </w:tcPr>
          <w:p w14:paraId="17D5068E" w14:textId="77777777" w:rsidR="00F46130" w:rsidRPr="00F46130" w:rsidRDefault="00F46130" w:rsidP="00F46130">
            <w:pPr>
              <w:rPr>
                <w:b/>
                <w:bCs/>
              </w:rPr>
            </w:pPr>
            <w:r w:rsidRPr="00F46130">
              <w:rPr>
                <w:b/>
                <w:bCs/>
              </w:rPr>
              <w:t>7.588703</w:t>
            </w:r>
          </w:p>
        </w:tc>
        <w:tc>
          <w:tcPr>
            <w:tcW w:w="1142" w:type="dxa"/>
            <w:noWrap/>
            <w:hideMark/>
          </w:tcPr>
          <w:p w14:paraId="62693DF7" w14:textId="77777777" w:rsidR="00F46130" w:rsidRPr="00F46130" w:rsidRDefault="00F46130" w:rsidP="00F46130">
            <w:pPr>
              <w:rPr>
                <w:b/>
                <w:bCs/>
              </w:rPr>
            </w:pPr>
            <w:r w:rsidRPr="00F46130">
              <w:rPr>
                <w:b/>
                <w:bCs/>
              </w:rPr>
              <w:t>5.911261</w:t>
            </w:r>
          </w:p>
        </w:tc>
        <w:tc>
          <w:tcPr>
            <w:tcW w:w="1142" w:type="dxa"/>
            <w:noWrap/>
            <w:hideMark/>
          </w:tcPr>
          <w:p w14:paraId="7A7B1866" w14:textId="77777777" w:rsidR="00F46130" w:rsidRPr="00F46130" w:rsidRDefault="00F46130" w:rsidP="00F46130">
            <w:pPr>
              <w:rPr>
                <w:b/>
                <w:bCs/>
              </w:rPr>
            </w:pPr>
            <w:r w:rsidRPr="00F46130">
              <w:rPr>
                <w:b/>
                <w:bCs/>
              </w:rPr>
              <w:t>7.914401</w:t>
            </w:r>
          </w:p>
        </w:tc>
        <w:tc>
          <w:tcPr>
            <w:tcW w:w="1142" w:type="dxa"/>
            <w:noWrap/>
            <w:hideMark/>
          </w:tcPr>
          <w:p w14:paraId="5F6401EE" w14:textId="77777777" w:rsidR="00F46130" w:rsidRPr="00F46130" w:rsidRDefault="00F46130" w:rsidP="00F46130">
            <w:pPr>
              <w:rPr>
                <w:b/>
                <w:bCs/>
              </w:rPr>
            </w:pPr>
            <w:r w:rsidRPr="00F46130">
              <w:rPr>
                <w:b/>
                <w:bCs/>
              </w:rPr>
              <w:t>7.727915</w:t>
            </w:r>
          </w:p>
        </w:tc>
        <w:tc>
          <w:tcPr>
            <w:tcW w:w="1142" w:type="dxa"/>
            <w:noWrap/>
            <w:hideMark/>
          </w:tcPr>
          <w:p w14:paraId="1AAAF17D" w14:textId="77777777" w:rsidR="00F46130" w:rsidRPr="00F46130" w:rsidRDefault="00F46130" w:rsidP="00F46130">
            <w:pPr>
              <w:rPr>
                <w:b/>
                <w:bCs/>
              </w:rPr>
            </w:pPr>
            <w:r w:rsidRPr="00F46130">
              <w:rPr>
                <w:b/>
                <w:bCs/>
              </w:rPr>
              <w:t>7.595759</w:t>
            </w:r>
          </w:p>
        </w:tc>
      </w:tr>
    </w:tbl>
    <w:p w14:paraId="29B3EF2D" w14:textId="35F64DD4" w:rsidR="00F46130" w:rsidRDefault="00F46130" w:rsidP="00DD05AD"/>
    <w:p w14:paraId="59AC2C7E"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29"/>
        <w:gridCol w:w="1129"/>
        <w:gridCol w:w="1129"/>
        <w:gridCol w:w="1129"/>
        <w:gridCol w:w="1129"/>
        <w:gridCol w:w="1129"/>
        <w:gridCol w:w="1129"/>
        <w:gridCol w:w="1129"/>
        <w:gridCol w:w="1129"/>
        <w:gridCol w:w="1129"/>
      </w:tblGrid>
      <w:tr w:rsidR="00472572" w:rsidRPr="00472572" w14:paraId="589D8E5C" w14:textId="77777777" w:rsidTr="00472572">
        <w:trPr>
          <w:trHeight w:val="261"/>
        </w:trPr>
        <w:tc>
          <w:tcPr>
            <w:tcW w:w="1129" w:type="dxa"/>
            <w:noWrap/>
            <w:hideMark/>
          </w:tcPr>
          <w:p w14:paraId="3D33CE2B" w14:textId="77777777" w:rsidR="00472572" w:rsidRPr="00472572" w:rsidRDefault="00472572" w:rsidP="00472572">
            <w:r w:rsidRPr="00472572">
              <w:t>Tx01</w:t>
            </w:r>
          </w:p>
        </w:tc>
        <w:tc>
          <w:tcPr>
            <w:tcW w:w="1129" w:type="dxa"/>
            <w:noWrap/>
            <w:hideMark/>
          </w:tcPr>
          <w:p w14:paraId="07790CC9" w14:textId="77777777" w:rsidR="00472572" w:rsidRPr="00472572" w:rsidRDefault="00472572" w:rsidP="00472572">
            <w:r w:rsidRPr="00472572">
              <w:t>Tx02</w:t>
            </w:r>
          </w:p>
        </w:tc>
        <w:tc>
          <w:tcPr>
            <w:tcW w:w="1129" w:type="dxa"/>
            <w:noWrap/>
            <w:hideMark/>
          </w:tcPr>
          <w:p w14:paraId="49EC213C" w14:textId="77777777" w:rsidR="00472572" w:rsidRPr="00472572" w:rsidRDefault="00472572" w:rsidP="00472572">
            <w:r w:rsidRPr="00472572">
              <w:t>Tx03</w:t>
            </w:r>
          </w:p>
        </w:tc>
        <w:tc>
          <w:tcPr>
            <w:tcW w:w="1129" w:type="dxa"/>
            <w:noWrap/>
            <w:hideMark/>
          </w:tcPr>
          <w:p w14:paraId="02C3C6B4" w14:textId="77777777" w:rsidR="00472572" w:rsidRPr="00472572" w:rsidRDefault="00472572" w:rsidP="00472572">
            <w:r w:rsidRPr="00472572">
              <w:t>Tx04</w:t>
            </w:r>
          </w:p>
        </w:tc>
        <w:tc>
          <w:tcPr>
            <w:tcW w:w="1129" w:type="dxa"/>
            <w:noWrap/>
            <w:hideMark/>
          </w:tcPr>
          <w:p w14:paraId="2BAA9AF1" w14:textId="77777777" w:rsidR="00472572" w:rsidRPr="00472572" w:rsidRDefault="00472572" w:rsidP="00472572">
            <w:r w:rsidRPr="00472572">
              <w:t>Tx05</w:t>
            </w:r>
          </w:p>
        </w:tc>
        <w:tc>
          <w:tcPr>
            <w:tcW w:w="1129" w:type="dxa"/>
            <w:noWrap/>
            <w:hideMark/>
          </w:tcPr>
          <w:p w14:paraId="4B06E831" w14:textId="77777777" w:rsidR="00472572" w:rsidRPr="00472572" w:rsidRDefault="00472572" w:rsidP="00472572">
            <w:r w:rsidRPr="00472572">
              <w:t>Tx06</w:t>
            </w:r>
          </w:p>
        </w:tc>
        <w:tc>
          <w:tcPr>
            <w:tcW w:w="1129" w:type="dxa"/>
            <w:noWrap/>
            <w:hideMark/>
          </w:tcPr>
          <w:p w14:paraId="63068C12" w14:textId="77777777" w:rsidR="00472572" w:rsidRPr="00472572" w:rsidRDefault="00472572" w:rsidP="00472572">
            <w:r w:rsidRPr="00472572">
              <w:t>Tx07</w:t>
            </w:r>
          </w:p>
        </w:tc>
        <w:tc>
          <w:tcPr>
            <w:tcW w:w="1129" w:type="dxa"/>
            <w:noWrap/>
            <w:hideMark/>
          </w:tcPr>
          <w:p w14:paraId="0D387A70" w14:textId="77777777" w:rsidR="00472572" w:rsidRPr="00472572" w:rsidRDefault="00472572" w:rsidP="00472572">
            <w:r w:rsidRPr="00472572">
              <w:t>Tx08</w:t>
            </w:r>
          </w:p>
        </w:tc>
        <w:tc>
          <w:tcPr>
            <w:tcW w:w="1129" w:type="dxa"/>
            <w:noWrap/>
            <w:hideMark/>
          </w:tcPr>
          <w:p w14:paraId="4ABDE3BE" w14:textId="77777777" w:rsidR="00472572" w:rsidRPr="00472572" w:rsidRDefault="00472572" w:rsidP="00472572">
            <w:r w:rsidRPr="00472572">
              <w:t>Tx09</w:t>
            </w:r>
          </w:p>
        </w:tc>
        <w:tc>
          <w:tcPr>
            <w:tcW w:w="1129" w:type="dxa"/>
            <w:noWrap/>
            <w:hideMark/>
          </w:tcPr>
          <w:p w14:paraId="71D6CDAE" w14:textId="77777777" w:rsidR="00472572" w:rsidRPr="00472572" w:rsidRDefault="00472572" w:rsidP="00472572">
            <w:r w:rsidRPr="00472572">
              <w:t>Tx10</w:t>
            </w:r>
          </w:p>
        </w:tc>
      </w:tr>
      <w:tr w:rsidR="00472572" w:rsidRPr="00472572" w14:paraId="1A4D8EEF" w14:textId="77777777" w:rsidTr="00472572">
        <w:trPr>
          <w:trHeight w:val="261"/>
        </w:trPr>
        <w:tc>
          <w:tcPr>
            <w:tcW w:w="1129" w:type="dxa"/>
            <w:noWrap/>
            <w:hideMark/>
          </w:tcPr>
          <w:p w14:paraId="2F6B4CE5" w14:textId="77777777" w:rsidR="00472572" w:rsidRPr="00472572" w:rsidRDefault="00472572" w:rsidP="00472572">
            <w:r w:rsidRPr="00472572">
              <w:t>11.31436</w:t>
            </w:r>
          </w:p>
        </w:tc>
        <w:tc>
          <w:tcPr>
            <w:tcW w:w="1129" w:type="dxa"/>
            <w:noWrap/>
            <w:hideMark/>
          </w:tcPr>
          <w:p w14:paraId="4271AF21" w14:textId="77777777" w:rsidR="00472572" w:rsidRPr="00472572" w:rsidRDefault="00472572" w:rsidP="00472572">
            <w:r w:rsidRPr="00472572">
              <w:t>11.85622</w:t>
            </w:r>
          </w:p>
        </w:tc>
        <w:tc>
          <w:tcPr>
            <w:tcW w:w="1129" w:type="dxa"/>
            <w:noWrap/>
            <w:hideMark/>
          </w:tcPr>
          <w:p w14:paraId="1E5858D6" w14:textId="77777777" w:rsidR="00472572" w:rsidRPr="00472572" w:rsidRDefault="00472572" w:rsidP="00472572">
            <w:r w:rsidRPr="00472572">
              <w:t>5.991775</w:t>
            </w:r>
          </w:p>
        </w:tc>
        <w:tc>
          <w:tcPr>
            <w:tcW w:w="1129" w:type="dxa"/>
            <w:noWrap/>
            <w:hideMark/>
          </w:tcPr>
          <w:p w14:paraId="3E54C709" w14:textId="77777777" w:rsidR="00472572" w:rsidRPr="00472572" w:rsidRDefault="00472572" w:rsidP="00472572">
            <w:r w:rsidRPr="00472572">
              <w:t>4.603647</w:t>
            </w:r>
          </w:p>
        </w:tc>
        <w:tc>
          <w:tcPr>
            <w:tcW w:w="1129" w:type="dxa"/>
            <w:noWrap/>
            <w:hideMark/>
          </w:tcPr>
          <w:p w14:paraId="55646E13" w14:textId="77777777" w:rsidR="00472572" w:rsidRPr="00472572" w:rsidRDefault="00472572" w:rsidP="00472572">
            <w:r w:rsidRPr="00472572">
              <w:t>7.245831</w:t>
            </w:r>
          </w:p>
        </w:tc>
        <w:tc>
          <w:tcPr>
            <w:tcW w:w="1129" w:type="dxa"/>
            <w:noWrap/>
            <w:hideMark/>
          </w:tcPr>
          <w:p w14:paraId="08DFA586" w14:textId="77777777" w:rsidR="00472572" w:rsidRPr="00472572" w:rsidRDefault="00472572" w:rsidP="00472572">
            <w:r w:rsidRPr="00472572">
              <w:t>5.981853</w:t>
            </w:r>
          </w:p>
        </w:tc>
        <w:tc>
          <w:tcPr>
            <w:tcW w:w="1129" w:type="dxa"/>
            <w:noWrap/>
            <w:hideMark/>
          </w:tcPr>
          <w:p w14:paraId="06DDB843" w14:textId="77777777" w:rsidR="00472572" w:rsidRPr="00472572" w:rsidRDefault="00472572" w:rsidP="00472572">
            <w:r w:rsidRPr="00472572">
              <w:t>5.746772</w:t>
            </w:r>
          </w:p>
        </w:tc>
        <w:tc>
          <w:tcPr>
            <w:tcW w:w="1129" w:type="dxa"/>
            <w:noWrap/>
            <w:hideMark/>
          </w:tcPr>
          <w:p w14:paraId="02F286C2" w14:textId="77777777" w:rsidR="00472572" w:rsidRPr="00472572" w:rsidRDefault="00472572" w:rsidP="00472572">
            <w:r w:rsidRPr="00472572">
              <w:t>13.83118</w:t>
            </w:r>
          </w:p>
        </w:tc>
        <w:tc>
          <w:tcPr>
            <w:tcW w:w="1129" w:type="dxa"/>
            <w:noWrap/>
            <w:hideMark/>
          </w:tcPr>
          <w:p w14:paraId="2D287E98" w14:textId="77777777" w:rsidR="00472572" w:rsidRPr="00472572" w:rsidRDefault="00472572" w:rsidP="00472572">
            <w:r w:rsidRPr="00472572">
              <w:t>13.11477</w:t>
            </w:r>
          </w:p>
        </w:tc>
        <w:tc>
          <w:tcPr>
            <w:tcW w:w="1129" w:type="dxa"/>
            <w:noWrap/>
            <w:hideMark/>
          </w:tcPr>
          <w:p w14:paraId="058D56F4" w14:textId="77777777" w:rsidR="00472572" w:rsidRPr="00472572" w:rsidRDefault="00472572" w:rsidP="00472572">
            <w:r w:rsidRPr="00472572">
              <w:t>10.39049</w:t>
            </w:r>
          </w:p>
        </w:tc>
      </w:tr>
      <w:tr w:rsidR="00472572" w:rsidRPr="00472572" w14:paraId="1BA3DE0A" w14:textId="77777777" w:rsidTr="00472572">
        <w:trPr>
          <w:trHeight w:val="261"/>
        </w:trPr>
        <w:tc>
          <w:tcPr>
            <w:tcW w:w="1129" w:type="dxa"/>
            <w:noWrap/>
            <w:hideMark/>
          </w:tcPr>
          <w:p w14:paraId="2C711475" w14:textId="77777777" w:rsidR="00472572" w:rsidRPr="00472572" w:rsidRDefault="00472572" w:rsidP="00472572">
            <w:r w:rsidRPr="00472572">
              <w:t>6.80812</w:t>
            </w:r>
          </w:p>
        </w:tc>
        <w:tc>
          <w:tcPr>
            <w:tcW w:w="1129" w:type="dxa"/>
            <w:noWrap/>
            <w:hideMark/>
          </w:tcPr>
          <w:p w14:paraId="092A97BC" w14:textId="77777777" w:rsidR="00472572" w:rsidRPr="00472572" w:rsidRDefault="00472572" w:rsidP="00472572">
            <w:r w:rsidRPr="00472572">
              <w:t>5.978383</w:t>
            </w:r>
          </w:p>
        </w:tc>
        <w:tc>
          <w:tcPr>
            <w:tcW w:w="1129" w:type="dxa"/>
            <w:noWrap/>
            <w:hideMark/>
          </w:tcPr>
          <w:p w14:paraId="420BC8DC" w14:textId="77777777" w:rsidR="00472572" w:rsidRPr="00472572" w:rsidRDefault="00472572" w:rsidP="00472572">
            <w:r w:rsidRPr="00472572">
              <w:t>10.71758</w:t>
            </w:r>
          </w:p>
        </w:tc>
        <w:tc>
          <w:tcPr>
            <w:tcW w:w="1129" w:type="dxa"/>
            <w:noWrap/>
            <w:hideMark/>
          </w:tcPr>
          <w:p w14:paraId="59257749" w14:textId="77777777" w:rsidR="00472572" w:rsidRPr="00472572" w:rsidRDefault="00472572" w:rsidP="00472572">
            <w:r w:rsidRPr="00472572">
              <w:t>6.340939</w:t>
            </w:r>
          </w:p>
        </w:tc>
        <w:tc>
          <w:tcPr>
            <w:tcW w:w="1129" w:type="dxa"/>
            <w:noWrap/>
            <w:hideMark/>
          </w:tcPr>
          <w:p w14:paraId="0D5E23C8" w14:textId="77777777" w:rsidR="00472572" w:rsidRPr="00472572" w:rsidRDefault="00472572" w:rsidP="00472572">
            <w:r w:rsidRPr="00472572">
              <w:t>5.161157</w:t>
            </w:r>
          </w:p>
        </w:tc>
        <w:tc>
          <w:tcPr>
            <w:tcW w:w="1129" w:type="dxa"/>
            <w:noWrap/>
            <w:hideMark/>
          </w:tcPr>
          <w:p w14:paraId="6F8F7796" w14:textId="77777777" w:rsidR="00472572" w:rsidRPr="00472572" w:rsidRDefault="00472572" w:rsidP="00472572">
            <w:r w:rsidRPr="00472572">
              <w:t>6.485522</w:t>
            </w:r>
          </w:p>
        </w:tc>
        <w:tc>
          <w:tcPr>
            <w:tcW w:w="1129" w:type="dxa"/>
            <w:noWrap/>
            <w:hideMark/>
          </w:tcPr>
          <w:p w14:paraId="6DEB9DB7" w14:textId="77777777" w:rsidR="00472572" w:rsidRPr="00472572" w:rsidRDefault="00472572" w:rsidP="00472572">
            <w:r w:rsidRPr="00472572">
              <w:t>7.270146</w:t>
            </w:r>
          </w:p>
        </w:tc>
        <w:tc>
          <w:tcPr>
            <w:tcW w:w="1129" w:type="dxa"/>
            <w:noWrap/>
            <w:hideMark/>
          </w:tcPr>
          <w:p w14:paraId="030E68CD" w14:textId="77777777" w:rsidR="00472572" w:rsidRPr="00472572" w:rsidRDefault="00472572" w:rsidP="00472572">
            <w:r w:rsidRPr="00472572">
              <w:t>4.14781</w:t>
            </w:r>
          </w:p>
        </w:tc>
        <w:tc>
          <w:tcPr>
            <w:tcW w:w="1129" w:type="dxa"/>
            <w:noWrap/>
            <w:hideMark/>
          </w:tcPr>
          <w:p w14:paraId="5AD72290" w14:textId="77777777" w:rsidR="00472572" w:rsidRPr="00472572" w:rsidRDefault="00472572" w:rsidP="00472572">
            <w:r w:rsidRPr="00472572">
              <w:t>5.718251</w:t>
            </w:r>
          </w:p>
        </w:tc>
        <w:tc>
          <w:tcPr>
            <w:tcW w:w="1129" w:type="dxa"/>
            <w:noWrap/>
            <w:hideMark/>
          </w:tcPr>
          <w:p w14:paraId="0A55E0F5" w14:textId="77777777" w:rsidR="00472572" w:rsidRPr="00472572" w:rsidRDefault="00472572" w:rsidP="00472572">
            <w:r w:rsidRPr="00472572">
              <w:t>6.713608</w:t>
            </w:r>
          </w:p>
        </w:tc>
      </w:tr>
      <w:tr w:rsidR="00472572" w:rsidRPr="00472572" w14:paraId="5C11BE70" w14:textId="77777777" w:rsidTr="00472572">
        <w:trPr>
          <w:trHeight w:val="261"/>
        </w:trPr>
        <w:tc>
          <w:tcPr>
            <w:tcW w:w="1129" w:type="dxa"/>
            <w:noWrap/>
            <w:hideMark/>
          </w:tcPr>
          <w:p w14:paraId="7889E099" w14:textId="77777777" w:rsidR="00472572" w:rsidRPr="00472572" w:rsidRDefault="00472572" w:rsidP="00472572">
            <w:r w:rsidRPr="00472572">
              <w:t>12.87351</w:t>
            </w:r>
          </w:p>
        </w:tc>
        <w:tc>
          <w:tcPr>
            <w:tcW w:w="1129" w:type="dxa"/>
            <w:noWrap/>
            <w:hideMark/>
          </w:tcPr>
          <w:p w14:paraId="5C7A4BE9" w14:textId="77777777" w:rsidR="00472572" w:rsidRPr="00472572" w:rsidRDefault="00472572" w:rsidP="00472572">
            <w:r w:rsidRPr="00472572">
              <w:t>7.54197</w:t>
            </w:r>
          </w:p>
        </w:tc>
        <w:tc>
          <w:tcPr>
            <w:tcW w:w="1129" w:type="dxa"/>
            <w:noWrap/>
            <w:hideMark/>
          </w:tcPr>
          <w:p w14:paraId="5ABF0D13" w14:textId="77777777" w:rsidR="00472572" w:rsidRPr="00472572" w:rsidRDefault="00472572" w:rsidP="00472572">
            <w:r w:rsidRPr="00472572">
              <w:t>5.634254</w:t>
            </w:r>
          </w:p>
        </w:tc>
        <w:tc>
          <w:tcPr>
            <w:tcW w:w="1129" w:type="dxa"/>
            <w:noWrap/>
            <w:hideMark/>
          </w:tcPr>
          <w:p w14:paraId="6E656D2A" w14:textId="77777777" w:rsidR="00472572" w:rsidRPr="00472572" w:rsidRDefault="00472572" w:rsidP="00472572">
            <w:r w:rsidRPr="00472572">
              <w:t>9.14828</w:t>
            </w:r>
          </w:p>
        </w:tc>
        <w:tc>
          <w:tcPr>
            <w:tcW w:w="1129" w:type="dxa"/>
            <w:noWrap/>
            <w:hideMark/>
          </w:tcPr>
          <w:p w14:paraId="4419C73D" w14:textId="77777777" w:rsidR="00472572" w:rsidRPr="00472572" w:rsidRDefault="00472572" w:rsidP="00472572">
            <w:r w:rsidRPr="00472572">
              <w:t>12.51608</w:t>
            </w:r>
          </w:p>
        </w:tc>
        <w:tc>
          <w:tcPr>
            <w:tcW w:w="1129" w:type="dxa"/>
            <w:noWrap/>
            <w:hideMark/>
          </w:tcPr>
          <w:p w14:paraId="2BFD470D" w14:textId="77777777" w:rsidR="00472572" w:rsidRPr="00472572" w:rsidRDefault="00472572" w:rsidP="00472572">
            <w:r w:rsidRPr="00472572">
              <w:t>3.117954</w:t>
            </w:r>
          </w:p>
        </w:tc>
        <w:tc>
          <w:tcPr>
            <w:tcW w:w="1129" w:type="dxa"/>
            <w:noWrap/>
            <w:hideMark/>
          </w:tcPr>
          <w:p w14:paraId="2E9B9A09" w14:textId="77777777" w:rsidR="00472572" w:rsidRPr="00472572" w:rsidRDefault="00472572" w:rsidP="00472572">
            <w:r w:rsidRPr="00472572">
              <w:t>2.149453</w:t>
            </w:r>
          </w:p>
        </w:tc>
        <w:tc>
          <w:tcPr>
            <w:tcW w:w="1129" w:type="dxa"/>
            <w:noWrap/>
            <w:hideMark/>
          </w:tcPr>
          <w:p w14:paraId="22711CB8" w14:textId="77777777" w:rsidR="00472572" w:rsidRPr="00472572" w:rsidRDefault="00472572" w:rsidP="00472572">
            <w:r w:rsidRPr="00472572">
              <w:t>6.869645</w:t>
            </w:r>
          </w:p>
        </w:tc>
        <w:tc>
          <w:tcPr>
            <w:tcW w:w="1129" w:type="dxa"/>
            <w:noWrap/>
            <w:hideMark/>
          </w:tcPr>
          <w:p w14:paraId="68678353" w14:textId="77777777" w:rsidR="00472572" w:rsidRPr="00472572" w:rsidRDefault="00472572" w:rsidP="00472572">
            <w:r w:rsidRPr="00472572">
              <w:t>4.898418</w:t>
            </w:r>
          </w:p>
        </w:tc>
        <w:tc>
          <w:tcPr>
            <w:tcW w:w="1129" w:type="dxa"/>
            <w:noWrap/>
            <w:hideMark/>
          </w:tcPr>
          <w:p w14:paraId="6626081A" w14:textId="77777777" w:rsidR="00472572" w:rsidRPr="00472572" w:rsidRDefault="00472572" w:rsidP="00472572">
            <w:r w:rsidRPr="00472572">
              <w:t>7.197842</w:t>
            </w:r>
          </w:p>
        </w:tc>
      </w:tr>
      <w:tr w:rsidR="00472572" w:rsidRPr="00472572" w14:paraId="4C3FEFDC" w14:textId="77777777" w:rsidTr="00472572">
        <w:trPr>
          <w:trHeight w:val="261"/>
        </w:trPr>
        <w:tc>
          <w:tcPr>
            <w:tcW w:w="1129" w:type="dxa"/>
            <w:noWrap/>
            <w:hideMark/>
          </w:tcPr>
          <w:p w14:paraId="2FC3A53B" w14:textId="77777777" w:rsidR="00472572" w:rsidRPr="00472572" w:rsidRDefault="00472572" w:rsidP="00472572">
            <w:r w:rsidRPr="00472572">
              <w:t>2.845728</w:t>
            </w:r>
          </w:p>
        </w:tc>
        <w:tc>
          <w:tcPr>
            <w:tcW w:w="1129" w:type="dxa"/>
            <w:noWrap/>
            <w:hideMark/>
          </w:tcPr>
          <w:p w14:paraId="7FA69A67" w14:textId="77777777" w:rsidR="00472572" w:rsidRPr="00472572" w:rsidRDefault="00472572" w:rsidP="00472572">
            <w:r w:rsidRPr="00472572">
              <w:t>8.577689</w:t>
            </w:r>
          </w:p>
        </w:tc>
        <w:tc>
          <w:tcPr>
            <w:tcW w:w="1129" w:type="dxa"/>
            <w:noWrap/>
            <w:hideMark/>
          </w:tcPr>
          <w:p w14:paraId="357E56AF" w14:textId="77777777" w:rsidR="00472572" w:rsidRPr="00472572" w:rsidRDefault="00472572" w:rsidP="00472572">
            <w:r w:rsidRPr="00472572">
              <w:t>6.36672</w:t>
            </w:r>
          </w:p>
        </w:tc>
        <w:tc>
          <w:tcPr>
            <w:tcW w:w="1129" w:type="dxa"/>
            <w:noWrap/>
            <w:hideMark/>
          </w:tcPr>
          <w:p w14:paraId="4AD03564" w14:textId="77777777" w:rsidR="00472572" w:rsidRPr="00472572" w:rsidRDefault="00472572" w:rsidP="00472572">
            <w:r w:rsidRPr="00472572">
              <w:t>4.431753</w:t>
            </w:r>
          </w:p>
        </w:tc>
        <w:tc>
          <w:tcPr>
            <w:tcW w:w="1129" w:type="dxa"/>
            <w:noWrap/>
            <w:hideMark/>
          </w:tcPr>
          <w:p w14:paraId="309D118C" w14:textId="77777777" w:rsidR="00472572" w:rsidRPr="00472572" w:rsidRDefault="00472572" w:rsidP="00472572">
            <w:r w:rsidRPr="00472572">
              <w:t>5.263866</w:t>
            </w:r>
          </w:p>
        </w:tc>
        <w:tc>
          <w:tcPr>
            <w:tcW w:w="1129" w:type="dxa"/>
            <w:noWrap/>
            <w:hideMark/>
          </w:tcPr>
          <w:p w14:paraId="14B707FF" w14:textId="77777777" w:rsidR="00472572" w:rsidRPr="00472572" w:rsidRDefault="00472572" w:rsidP="00472572">
            <w:r w:rsidRPr="00472572">
              <w:t>12.99343</w:t>
            </w:r>
          </w:p>
        </w:tc>
        <w:tc>
          <w:tcPr>
            <w:tcW w:w="1129" w:type="dxa"/>
            <w:noWrap/>
            <w:hideMark/>
          </w:tcPr>
          <w:p w14:paraId="4CBA76D6" w14:textId="77777777" w:rsidR="00472572" w:rsidRPr="00472572" w:rsidRDefault="00472572" w:rsidP="00472572">
            <w:r w:rsidRPr="00472572">
              <w:t>6.904748</w:t>
            </w:r>
          </w:p>
        </w:tc>
        <w:tc>
          <w:tcPr>
            <w:tcW w:w="1129" w:type="dxa"/>
            <w:noWrap/>
            <w:hideMark/>
          </w:tcPr>
          <w:p w14:paraId="286DC83C" w14:textId="77777777" w:rsidR="00472572" w:rsidRPr="00472572" w:rsidRDefault="00472572" w:rsidP="00472572">
            <w:r w:rsidRPr="00472572">
              <w:t>2.933581</w:t>
            </w:r>
          </w:p>
        </w:tc>
        <w:tc>
          <w:tcPr>
            <w:tcW w:w="1129" w:type="dxa"/>
            <w:noWrap/>
            <w:hideMark/>
          </w:tcPr>
          <w:p w14:paraId="16A76D22" w14:textId="77777777" w:rsidR="00472572" w:rsidRPr="00472572" w:rsidRDefault="00472572" w:rsidP="00472572">
            <w:r w:rsidRPr="00472572">
              <w:t>7.659468</w:t>
            </w:r>
          </w:p>
        </w:tc>
        <w:tc>
          <w:tcPr>
            <w:tcW w:w="1129" w:type="dxa"/>
            <w:noWrap/>
            <w:hideMark/>
          </w:tcPr>
          <w:p w14:paraId="301261D5" w14:textId="77777777" w:rsidR="00472572" w:rsidRPr="00472572" w:rsidRDefault="00472572" w:rsidP="00472572">
            <w:r w:rsidRPr="00472572">
              <w:t>8.221559</w:t>
            </w:r>
          </w:p>
        </w:tc>
      </w:tr>
      <w:tr w:rsidR="00472572" w:rsidRPr="00472572" w14:paraId="080BFDA0" w14:textId="77777777" w:rsidTr="00472572">
        <w:trPr>
          <w:trHeight w:val="261"/>
        </w:trPr>
        <w:tc>
          <w:tcPr>
            <w:tcW w:w="1129" w:type="dxa"/>
            <w:noWrap/>
            <w:hideMark/>
          </w:tcPr>
          <w:p w14:paraId="4BE1AFB3" w14:textId="77777777" w:rsidR="00472572" w:rsidRPr="00472572" w:rsidRDefault="00472572" w:rsidP="00472572">
            <w:r w:rsidRPr="00472572">
              <w:t>4.486647</w:t>
            </w:r>
          </w:p>
        </w:tc>
        <w:tc>
          <w:tcPr>
            <w:tcW w:w="1129" w:type="dxa"/>
            <w:noWrap/>
            <w:hideMark/>
          </w:tcPr>
          <w:p w14:paraId="2C1E4BA2" w14:textId="77777777" w:rsidR="00472572" w:rsidRPr="00472572" w:rsidRDefault="00472572" w:rsidP="00472572">
            <w:r w:rsidRPr="00472572">
              <w:t>2.447933</w:t>
            </w:r>
          </w:p>
        </w:tc>
        <w:tc>
          <w:tcPr>
            <w:tcW w:w="1129" w:type="dxa"/>
            <w:noWrap/>
            <w:hideMark/>
          </w:tcPr>
          <w:p w14:paraId="21484505" w14:textId="77777777" w:rsidR="00472572" w:rsidRPr="00472572" w:rsidRDefault="00472572" w:rsidP="00472572">
            <w:r w:rsidRPr="00472572">
              <w:t>8.976574</w:t>
            </w:r>
          </w:p>
        </w:tc>
        <w:tc>
          <w:tcPr>
            <w:tcW w:w="1129" w:type="dxa"/>
            <w:noWrap/>
            <w:hideMark/>
          </w:tcPr>
          <w:p w14:paraId="6C8C8903" w14:textId="77777777" w:rsidR="00472572" w:rsidRPr="00472572" w:rsidRDefault="00472572" w:rsidP="00472572">
            <w:r w:rsidRPr="00472572">
              <w:t>6.932525</w:t>
            </w:r>
          </w:p>
        </w:tc>
        <w:tc>
          <w:tcPr>
            <w:tcW w:w="1129" w:type="dxa"/>
            <w:noWrap/>
            <w:hideMark/>
          </w:tcPr>
          <w:p w14:paraId="66711AC5" w14:textId="77777777" w:rsidR="00472572" w:rsidRPr="00472572" w:rsidRDefault="00472572" w:rsidP="00472572">
            <w:r w:rsidRPr="00472572">
              <w:t>7.163043</w:t>
            </w:r>
          </w:p>
        </w:tc>
        <w:tc>
          <w:tcPr>
            <w:tcW w:w="1129" w:type="dxa"/>
            <w:noWrap/>
            <w:hideMark/>
          </w:tcPr>
          <w:p w14:paraId="1C1CD9F3" w14:textId="77777777" w:rsidR="00472572" w:rsidRPr="00472572" w:rsidRDefault="00472572" w:rsidP="00472572">
            <w:r w:rsidRPr="00472572">
              <w:t>3.196703</w:t>
            </w:r>
          </w:p>
        </w:tc>
        <w:tc>
          <w:tcPr>
            <w:tcW w:w="1129" w:type="dxa"/>
            <w:noWrap/>
            <w:hideMark/>
          </w:tcPr>
          <w:p w14:paraId="19E205B6" w14:textId="77777777" w:rsidR="00472572" w:rsidRPr="00472572" w:rsidRDefault="00472572" w:rsidP="00472572">
            <w:r w:rsidRPr="00472572">
              <w:t>8.396662</w:t>
            </w:r>
          </w:p>
        </w:tc>
        <w:tc>
          <w:tcPr>
            <w:tcW w:w="1129" w:type="dxa"/>
            <w:noWrap/>
            <w:hideMark/>
          </w:tcPr>
          <w:p w14:paraId="0F01E712" w14:textId="77777777" w:rsidR="00472572" w:rsidRPr="00472572" w:rsidRDefault="00472572" w:rsidP="00472572">
            <w:r w:rsidRPr="00472572">
              <w:t>8.58517</w:t>
            </w:r>
          </w:p>
        </w:tc>
        <w:tc>
          <w:tcPr>
            <w:tcW w:w="1129" w:type="dxa"/>
            <w:noWrap/>
            <w:hideMark/>
          </w:tcPr>
          <w:p w14:paraId="570A49BF" w14:textId="77777777" w:rsidR="00472572" w:rsidRPr="00472572" w:rsidRDefault="00472572" w:rsidP="00472572">
            <w:r w:rsidRPr="00472572">
              <w:t>3.436611</w:t>
            </w:r>
          </w:p>
        </w:tc>
        <w:tc>
          <w:tcPr>
            <w:tcW w:w="1129" w:type="dxa"/>
            <w:noWrap/>
            <w:hideMark/>
          </w:tcPr>
          <w:p w14:paraId="40BC04AB" w14:textId="77777777" w:rsidR="00472572" w:rsidRPr="00472572" w:rsidRDefault="00472572" w:rsidP="00472572">
            <w:r w:rsidRPr="00472572">
              <w:t>7.13161</w:t>
            </w:r>
          </w:p>
        </w:tc>
      </w:tr>
      <w:tr w:rsidR="00472572" w:rsidRPr="00472572" w14:paraId="16F09D2A" w14:textId="77777777" w:rsidTr="00472572">
        <w:trPr>
          <w:trHeight w:val="261"/>
        </w:trPr>
        <w:tc>
          <w:tcPr>
            <w:tcW w:w="1129" w:type="dxa"/>
            <w:noWrap/>
            <w:hideMark/>
          </w:tcPr>
          <w:p w14:paraId="4F0D8D02" w14:textId="77777777" w:rsidR="00472572" w:rsidRPr="00472572" w:rsidRDefault="00472572" w:rsidP="00472572">
            <w:r w:rsidRPr="00472572">
              <w:t>4.503661</w:t>
            </w:r>
          </w:p>
        </w:tc>
        <w:tc>
          <w:tcPr>
            <w:tcW w:w="1129" w:type="dxa"/>
            <w:noWrap/>
            <w:hideMark/>
          </w:tcPr>
          <w:p w14:paraId="55E7742B" w14:textId="77777777" w:rsidR="00472572" w:rsidRPr="00472572" w:rsidRDefault="00472572" w:rsidP="00472572">
            <w:r w:rsidRPr="00472572">
              <w:t>7.247682</w:t>
            </w:r>
          </w:p>
        </w:tc>
        <w:tc>
          <w:tcPr>
            <w:tcW w:w="1129" w:type="dxa"/>
            <w:noWrap/>
            <w:hideMark/>
          </w:tcPr>
          <w:p w14:paraId="2B608BC9" w14:textId="77777777" w:rsidR="00472572" w:rsidRPr="00472572" w:rsidRDefault="00472572" w:rsidP="00472572">
            <w:r w:rsidRPr="00472572">
              <w:t>2.969459</w:t>
            </w:r>
          </w:p>
        </w:tc>
        <w:tc>
          <w:tcPr>
            <w:tcW w:w="1129" w:type="dxa"/>
            <w:noWrap/>
            <w:hideMark/>
          </w:tcPr>
          <w:p w14:paraId="31DF62A8" w14:textId="77777777" w:rsidR="00472572" w:rsidRPr="00472572" w:rsidRDefault="00472572" w:rsidP="00472572">
            <w:r w:rsidRPr="00472572">
              <w:t>12.77147</w:t>
            </w:r>
          </w:p>
        </w:tc>
        <w:tc>
          <w:tcPr>
            <w:tcW w:w="1129" w:type="dxa"/>
            <w:noWrap/>
            <w:hideMark/>
          </w:tcPr>
          <w:p w14:paraId="61D88931" w14:textId="77777777" w:rsidR="00472572" w:rsidRPr="00472572" w:rsidRDefault="00472572" w:rsidP="00472572">
            <w:r w:rsidRPr="00472572">
              <w:t>8.519328</w:t>
            </w:r>
          </w:p>
        </w:tc>
        <w:tc>
          <w:tcPr>
            <w:tcW w:w="1129" w:type="dxa"/>
            <w:noWrap/>
            <w:hideMark/>
          </w:tcPr>
          <w:p w14:paraId="4B14058D" w14:textId="77777777" w:rsidR="00472572" w:rsidRPr="00472572" w:rsidRDefault="00472572" w:rsidP="00472572">
            <w:r w:rsidRPr="00472572">
              <w:t>5.45505</w:t>
            </w:r>
          </w:p>
        </w:tc>
        <w:tc>
          <w:tcPr>
            <w:tcW w:w="1129" w:type="dxa"/>
            <w:noWrap/>
            <w:hideMark/>
          </w:tcPr>
          <w:p w14:paraId="5A25C983" w14:textId="77777777" w:rsidR="00472572" w:rsidRPr="00472572" w:rsidRDefault="00472572" w:rsidP="00472572">
            <w:r w:rsidRPr="00472572">
              <w:t>2.323613</w:t>
            </w:r>
          </w:p>
        </w:tc>
        <w:tc>
          <w:tcPr>
            <w:tcW w:w="1129" w:type="dxa"/>
            <w:noWrap/>
            <w:hideMark/>
          </w:tcPr>
          <w:p w14:paraId="76B097E1" w14:textId="77777777" w:rsidR="00472572" w:rsidRPr="00472572" w:rsidRDefault="00472572" w:rsidP="00472572">
            <w:r w:rsidRPr="00472572">
              <w:t>7.296618</w:t>
            </w:r>
          </w:p>
        </w:tc>
        <w:tc>
          <w:tcPr>
            <w:tcW w:w="1129" w:type="dxa"/>
            <w:noWrap/>
            <w:hideMark/>
          </w:tcPr>
          <w:p w14:paraId="6FBF8527" w14:textId="77777777" w:rsidR="00472572" w:rsidRPr="00472572" w:rsidRDefault="00472572" w:rsidP="00472572">
            <w:r w:rsidRPr="00472572">
              <w:t>7.747564</w:t>
            </w:r>
          </w:p>
        </w:tc>
        <w:tc>
          <w:tcPr>
            <w:tcW w:w="1129" w:type="dxa"/>
            <w:noWrap/>
            <w:hideMark/>
          </w:tcPr>
          <w:p w14:paraId="21641119" w14:textId="77777777" w:rsidR="00472572" w:rsidRPr="00472572" w:rsidRDefault="00472572" w:rsidP="00472572">
            <w:r w:rsidRPr="00472572">
              <w:t>7.341936</w:t>
            </w:r>
          </w:p>
        </w:tc>
      </w:tr>
      <w:tr w:rsidR="00472572" w:rsidRPr="00472572" w14:paraId="02A8EBAF" w14:textId="77777777" w:rsidTr="00472572">
        <w:trPr>
          <w:trHeight w:val="261"/>
        </w:trPr>
        <w:tc>
          <w:tcPr>
            <w:tcW w:w="1129" w:type="dxa"/>
            <w:noWrap/>
            <w:hideMark/>
          </w:tcPr>
          <w:p w14:paraId="27CA06C3" w14:textId="77777777" w:rsidR="00472572" w:rsidRPr="00472572" w:rsidRDefault="00472572" w:rsidP="00472572">
            <w:r w:rsidRPr="00472572">
              <w:t>3.826524</w:t>
            </w:r>
          </w:p>
        </w:tc>
        <w:tc>
          <w:tcPr>
            <w:tcW w:w="1129" w:type="dxa"/>
            <w:noWrap/>
            <w:hideMark/>
          </w:tcPr>
          <w:p w14:paraId="0C722AA7" w14:textId="77777777" w:rsidR="00472572" w:rsidRPr="00472572" w:rsidRDefault="00472572" w:rsidP="00472572">
            <w:r w:rsidRPr="00472572">
              <w:t>12.77959</w:t>
            </w:r>
          </w:p>
        </w:tc>
        <w:tc>
          <w:tcPr>
            <w:tcW w:w="1129" w:type="dxa"/>
            <w:noWrap/>
            <w:hideMark/>
          </w:tcPr>
          <w:p w14:paraId="12DB0AE8" w14:textId="77777777" w:rsidR="00472572" w:rsidRPr="00472572" w:rsidRDefault="00472572" w:rsidP="00472572">
            <w:r w:rsidRPr="00472572">
              <w:t>6.256021</w:t>
            </w:r>
          </w:p>
        </w:tc>
        <w:tc>
          <w:tcPr>
            <w:tcW w:w="1129" w:type="dxa"/>
            <w:noWrap/>
            <w:hideMark/>
          </w:tcPr>
          <w:p w14:paraId="783E2FA2" w14:textId="77777777" w:rsidR="00472572" w:rsidRPr="00472572" w:rsidRDefault="00472572" w:rsidP="00472572">
            <w:r w:rsidRPr="00472572">
              <w:t>2.78235</w:t>
            </w:r>
          </w:p>
        </w:tc>
        <w:tc>
          <w:tcPr>
            <w:tcW w:w="1129" w:type="dxa"/>
            <w:noWrap/>
            <w:hideMark/>
          </w:tcPr>
          <w:p w14:paraId="04B65364" w14:textId="77777777" w:rsidR="00472572" w:rsidRPr="00472572" w:rsidRDefault="00472572" w:rsidP="00472572">
            <w:r w:rsidRPr="00472572">
              <w:t>7.162256</w:t>
            </w:r>
          </w:p>
        </w:tc>
        <w:tc>
          <w:tcPr>
            <w:tcW w:w="1129" w:type="dxa"/>
            <w:noWrap/>
            <w:hideMark/>
          </w:tcPr>
          <w:p w14:paraId="61A9C86A" w14:textId="77777777" w:rsidR="00472572" w:rsidRPr="00472572" w:rsidRDefault="00472572" w:rsidP="00472572">
            <w:r w:rsidRPr="00472572">
              <w:t>12.82172</w:t>
            </w:r>
          </w:p>
        </w:tc>
        <w:tc>
          <w:tcPr>
            <w:tcW w:w="1129" w:type="dxa"/>
            <w:noWrap/>
            <w:hideMark/>
          </w:tcPr>
          <w:p w14:paraId="497A8757" w14:textId="77777777" w:rsidR="00472572" w:rsidRPr="00472572" w:rsidRDefault="00472572" w:rsidP="00472572">
            <w:r w:rsidRPr="00472572">
              <w:t>8.134205</w:t>
            </w:r>
          </w:p>
        </w:tc>
        <w:tc>
          <w:tcPr>
            <w:tcW w:w="1129" w:type="dxa"/>
            <w:noWrap/>
            <w:hideMark/>
          </w:tcPr>
          <w:p w14:paraId="7CA6DF9B" w14:textId="77777777" w:rsidR="00472572" w:rsidRPr="00472572" w:rsidRDefault="00472572" w:rsidP="00472572">
            <w:r w:rsidRPr="00472572">
              <w:t>3.3771</w:t>
            </w:r>
          </w:p>
        </w:tc>
        <w:tc>
          <w:tcPr>
            <w:tcW w:w="1129" w:type="dxa"/>
            <w:noWrap/>
            <w:hideMark/>
          </w:tcPr>
          <w:p w14:paraId="28DD36B2" w14:textId="77777777" w:rsidR="00472572" w:rsidRPr="00472572" w:rsidRDefault="00472572" w:rsidP="00472572">
            <w:r w:rsidRPr="00472572">
              <w:t>11.38409</w:t>
            </w:r>
          </w:p>
        </w:tc>
        <w:tc>
          <w:tcPr>
            <w:tcW w:w="1129" w:type="dxa"/>
            <w:noWrap/>
            <w:hideMark/>
          </w:tcPr>
          <w:p w14:paraId="49880808" w14:textId="77777777" w:rsidR="00472572" w:rsidRPr="00472572" w:rsidRDefault="00472572" w:rsidP="00472572">
            <w:r w:rsidRPr="00472572">
              <w:t>7.122968</w:t>
            </w:r>
          </w:p>
        </w:tc>
      </w:tr>
      <w:tr w:rsidR="00472572" w:rsidRPr="00472572" w14:paraId="62E1DE65" w14:textId="77777777" w:rsidTr="00472572">
        <w:trPr>
          <w:trHeight w:val="261"/>
        </w:trPr>
        <w:tc>
          <w:tcPr>
            <w:tcW w:w="1129" w:type="dxa"/>
            <w:noWrap/>
            <w:hideMark/>
          </w:tcPr>
          <w:p w14:paraId="256644B5" w14:textId="77777777" w:rsidR="00472572" w:rsidRPr="00472572" w:rsidRDefault="00472572" w:rsidP="00472572">
            <w:r w:rsidRPr="00472572">
              <w:t>4.615255</w:t>
            </w:r>
          </w:p>
        </w:tc>
        <w:tc>
          <w:tcPr>
            <w:tcW w:w="1129" w:type="dxa"/>
            <w:noWrap/>
            <w:hideMark/>
          </w:tcPr>
          <w:p w14:paraId="5F66AD12" w14:textId="77777777" w:rsidR="00472572" w:rsidRPr="00472572" w:rsidRDefault="00472572" w:rsidP="00472572">
            <w:r w:rsidRPr="00472572">
              <w:t>2.401484</w:t>
            </w:r>
          </w:p>
        </w:tc>
        <w:tc>
          <w:tcPr>
            <w:tcW w:w="1129" w:type="dxa"/>
            <w:noWrap/>
            <w:hideMark/>
          </w:tcPr>
          <w:p w14:paraId="010A69CE" w14:textId="77777777" w:rsidR="00472572" w:rsidRPr="00472572" w:rsidRDefault="00472572" w:rsidP="00472572">
            <w:r w:rsidRPr="00472572">
              <w:t>12.92154</w:t>
            </w:r>
          </w:p>
        </w:tc>
        <w:tc>
          <w:tcPr>
            <w:tcW w:w="1129" w:type="dxa"/>
            <w:noWrap/>
            <w:hideMark/>
          </w:tcPr>
          <w:p w14:paraId="0789A449" w14:textId="77777777" w:rsidR="00472572" w:rsidRPr="00472572" w:rsidRDefault="00472572" w:rsidP="00472572">
            <w:r w:rsidRPr="00472572">
              <w:t>6.805413</w:t>
            </w:r>
          </w:p>
        </w:tc>
        <w:tc>
          <w:tcPr>
            <w:tcW w:w="1129" w:type="dxa"/>
            <w:noWrap/>
            <w:hideMark/>
          </w:tcPr>
          <w:p w14:paraId="46702A96" w14:textId="77777777" w:rsidR="00472572" w:rsidRPr="00472572" w:rsidRDefault="00472572" w:rsidP="00472572">
            <w:r w:rsidRPr="00472572">
              <w:t>7.533437</w:t>
            </w:r>
          </w:p>
        </w:tc>
        <w:tc>
          <w:tcPr>
            <w:tcW w:w="1129" w:type="dxa"/>
            <w:noWrap/>
            <w:hideMark/>
          </w:tcPr>
          <w:p w14:paraId="581E85F5" w14:textId="77777777" w:rsidR="00472572" w:rsidRPr="00472572" w:rsidRDefault="00472572" w:rsidP="00472572">
            <w:r w:rsidRPr="00472572">
              <w:t>7.416274</w:t>
            </w:r>
          </w:p>
        </w:tc>
        <w:tc>
          <w:tcPr>
            <w:tcW w:w="1129" w:type="dxa"/>
            <w:noWrap/>
            <w:hideMark/>
          </w:tcPr>
          <w:p w14:paraId="2605F8D9" w14:textId="77777777" w:rsidR="00472572" w:rsidRPr="00472572" w:rsidRDefault="00472572" w:rsidP="00472572">
            <w:r w:rsidRPr="00472572">
              <w:t>4.665012</w:t>
            </w:r>
          </w:p>
        </w:tc>
        <w:tc>
          <w:tcPr>
            <w:tcW w:w="1129" w:type="dxa"/>
            <w:noWrap/>
            <w:hideMark/>
          </w:tcPr>
          <w:p w14:paraId="4E286570" w14:textId="77777777" w:rsidR="00472572" w:rsidRPr="00472572" w:rsidRDefault="00472572" w:rsidP="00472572">
            <w:r w:rsidRPr="00472572">
              <w:t>3.428534</w:t>
            </w:r>
          </w:p>
        </w:tc>
        <w:tc>
          <w:tcPr>
            <w:tcW w:w="1129" w:type="dxa"/>
            <w:noWrap/>
            <w:hideMark/>
          </w:tcPr>
          <w:p w14:paraId="7EC853E6" w14:textId="77777777" w:rsidR="00472572" w:rsidRPr="00472572" w:rsidRDefault="00472572" w:rsidP="00472572">
            <w:r w:rsidRPr="00472572">
              <w:t>6.793164</w:t>
            </w:r>
          </w:p>
        </w:tc>
        <w:tc>
          <w:tcPr>
            <w:tcW w:w="1129" w:type="dxa"/>
            <w:noWrap/>
            <w:hideMark/>
          </w:tcPr>
          <w:p w14:paraId="66479311" w14:textId="77777777" w:rsidR="00472572" w:rsidRPr="00472572" w:rsidRDefault="00472572" w:rsidP="00472572">
            <w:r w:rsidRPr="00472572">
              <w:t>7.84333</w:t>
            </w:r>
          </w:p>
        </w:tc>
      </w:tr>
      <w:tr w:rsidR="00472572" w:rsidRPr="00472572" w14:paraId="3D1DF25A" w14:textId="77777777" w:rsidTr="00472572">
        <w:trPr>
          <w:trHeight w:val="261"/>
        </w:trPr>
        <w:tc>
          <w:tcPr>
            <w:tcW w:w="1129" w:type="dxa"/>
            <w:noWrap/>
            <w:hideMark/>
          </w:tcPr>
          <w:p w14:paraId="0E1DC620" w14:textId="77777777" w:rsidR="00472572" w:rsidRPr="00472572" w:rsidRDefault="00472572" w:rsidP="00472572">
            <w:r w:rsidRPr="00472572">
              <w:t>7.678827</w:t>
            </w:r>
          </w:p>
        </w:tc>
        <w:tc>
          <w:tcPr>
            <w:tcW w:w="1129" w:type="dxa"/>
            <w:noWrap/>
            <w:hideMark/>
          </w:tcPr>
          <w:p w14:paraId="27466FA6" w14:textId="77777777" w:rsidR="00472572" w:rsidRPr="00472572" w:rsidRDefault="00472572" w:rsidP="00472572">
            <w:r w:rsidRPr="00472572">
              <w:t>7.256057</w:t>
            </w:r>
          </w:p>
        </w:tc>
        <w:tc>
          <w:tcPr>
            <w:tcW w:w="1129" w:type="dxa"/>
            <w:noWrap/>
            <w:hideMark/>
          </w:tcPr>
          <w:p w14:paraId="54360BB8" w14:textId="77777777" w:rsidR="00472572" w:rsidRPr="00472572" w:rsidRDefault="00472572" w:rsidP="00472572">
            <w:r w:rsidRPr="00472572">
              <w:t>7.917866</w:t>
            </w:r>
          </w:p>
        </w:tc>
        <w:tc>
          <w:tcPr>
            <w:tcW w:w="1129" w:type="dxa"/>
            <w:noWrap/>
            <w:hideMark/>
          </w:tcPr>
          <w:p w14:paraId="386C7892" w14:textId="77777777" w:rsidR="00472572" w:rsidRPr="00472572" w:rsidRDefault="00472572" w:rsidP="00472572">
            <w:r w:rsidRPr="00472572">
              <w:t>2.504192</w:t>
            </w:r>
          </w:p>
        </w:tc>
        <w:tc>
          <w:tcPr>
            <w:tcW w:w="1129" w:type="dxa"/>
            <w:noWrap/>
            <w:hideMark/>
          </w:tcPr>
          <w:p w14:paraId="345A5401" w14:textId="77777777" w:rsidR="00472572" w:rsidRPr="00472572" w:rsidRDefault="00472572" w:rsidP="00472572">
            <w:r w:rsidRPr="00472572">
              <w:t>7.531959</w:t>
            </w:r>
          </w:p>
        </w:tc>
        <w:tc>
          <w:tcPr>
            <w:tcW w:w="1129" w:type="dxa"/>
            <w:noWrap/>
            <w:hideMark/>
          </w:tcPr>
          <w:p w14:paraId="08557179" w14:textId="77777777" w:rsidR="00472572" w:rsidRPr="00472572" w:rsidRDefault="00472572" w:rsidP="00472572">
            <w:r w:rsidRPr="00472572">
              <w:t>13.18073</w:t>
            </w:r>
          </w:p>
        </w:tc>
        <w:tc>
          <w:tcPr>
            <w:tcW w:w="1129" w:type="dxa"/>
            <w:noWrap/>
            <w:hideMark/>
          </w:tcPr>
          <w:p w14:paraId="50EEF0E5" w14:textId="77777777" w:rsidR="00472572" w:rsidRPr="00472572" w:rsidRDefault="00472572" w:rsidP="00472572">
            <w:r w:rsidRPr="00472572">
              <w:t>6.849037</w:t>
            </w:r>
          </w:p>
        </w:tc>
        <w:tc>
          <w:tcPr>
            <w:tcW w:w="1129" w:type="dxa"/>
            <w:noWrap/>
            <w:hideMark/>
          </w:tcPr>
          <w:p w14:paraId="799C5508" w14:textId="77777777" w:rsidR="00472572" w:rsidRPr="00472572" w:rsidRDefault="00472572" w:rsidP="00472572">
            <w:r w:rsidRPr="00472572">
              <w:t>9.298749</w:t>
            </w:r>
          </w:p>
        </w:tc>
        <w:tc>
          <w:tcPr>
            <w:tcW w:w="1129" w:type="dxa"/>
            <w:noWrap/>
            <w:hideMark/>
          </w:tcPr>
          <w:p w14:paraId="7D771DEC" w14:textId="77777777" w:rsidR="00472572" w:rsidRPr="00472572" w:rsidRDefault="00472572" w:rsidP="00472572">
            <w:r w:rsidRPr="00472572">
              <w:t>7.451655</w:t>
            </w:r>
          </w:p>
        </w:tc>
        <w:tc>
          <w:tcPr>
            <w:tcW w:w="1129" w:type="dxa"/>
            <w:noWrap/>
            <w:hideMark/>
          </w:tcPr>
          <w:p w14:paraId="5DC3D70D" w14:textId="77777777" w:rsidR="00472572" w:rsidRPr="00472572" w:rsidRDefault="00472572" w:rsidP="00472572">
            <w:r w:rsidRPr="00472572">
              <w:t>4.790552</w:t>
            </w:r>
          </w:p>
        </w:tc>
      </w:tr>
      <w:tr w:rsidR="00472572" w:rsidRPr="00472572" w14:paraId="5A0A6E8C" w14:textId="77777777" w:rsidTr="00472572">
        <w:trPr>
          <w:trHeight w:val="261"/>
        </w:trPr>
        <w:tc>
          <w:tcPr>
            <w:tcW w:w="1129" w:type="dxa"/>
            <w:noWrap/>
            <w:hideMark/>
          </w:tcPr>
          <w:p w14:paraId="40E73E5D" w14:textId="77777777" w:rsidR="00472572" w:rsidRPr="00472572" w:rsidRDefault="00472572" w:rsidP="00472572">
            <w:r w:rsidRPr="00472572">
              <w:t>12.32069</w:t>
            </w:r>
          </w:p>
        </w:tc>
        <w:tc>
          <w:tcPr>
            <w:tcW w:w="1129" w:type="dxa"/>
            <w:noWrap/>
            <w:hideMark/>
          </w:tcPr>
          <w:p w14:paraId="02503D32" w14:textId="77777777" w:rsidR="00472572" w:rsidRPr="00472572" w:rsidRDefault="00472572" w:rsidP="00472572">
            <w:r w:rsidRPr="00472572">
              <w:t>2.473064</w:t>
            </w:r>
          </w:p>
        </w:tc>
        <w:tc>
          <w:tcPr>
            <w:tcW w:w="1129" w:type="dxa"/>
            <w:noWrap/>
            <w:hideMark/>
          </w:tcPr>
          <w:p w14:paraId="5B485E9C" w14:textId="77777777" w:rsidR="00472572" w:rsidRPr="00472572" w:rsidRDefault="00472572" w:rsidP="00472572">
            <w:r w:rsidRPr="00472572">
              <w:t>7.821649</w:t>
            </w:r>
          </w:p>
        </w:tc>
        <w:tc>
          <w:tcPr>
            <w:tcW w:w="1129" w:type="dxa"/>
            <w:noWrap/>
            <w:hideMark/>
          </w:tcPr>
          <w:p w14:paraId="02627067" w14:textId="77777777" w:rsidR="00472572" w:rsidRPr="00472572" w:rsidRDefault="00472572" w:rsidP="00472572">
            <w:r w:rsidRPr="00472572">
              <w:t>8.484601</w:t>
            </w:r>
          </w:p>
        </w:tc>
        <w:tc>
          <w:tcPr>
            <w:tcW w:w="1129" w:type="dxa"/>
            <w:noWrap/>
            <w:hideMark/>
          </w:tcPr>
          <w:p w14:paraId="157ECEDA" w14:textId="77777777" w:rsidR="00472572" w:rsidRPr="00472572" w:rsidRDefault="00472572" w:rsidP="00472572">
            <w:r w:rsidRPr="00472572">
              <w:t>6.29036</w:t>
            </w:r>
          </w:p>
        </w:tc>
        <w:tc>
          <w:tcPr>
            <w:tcW w:w="1129" w:type="dxa"/>
            <w:noWrap/>
            <w:hideMark/>
          </w:tcPr>
          <w:p w14:paraId="3CD233DA" w14:textId="77777777" w:rsidR="00472572" w:rsidRPr="00472572" w:rsidRDefault="00472572" w:rsidP="00472572">
            <w:r w:rsidRPr="00472572">
              <w:t>3.660866</w:t>
            </w:r>
          </w:p>
        </w:tc>
        <w:tc>
          <w:tcPr>
            <w:tcW w:w="1129" w:type="dxa"/>
            <w:noWrap/>
            <w:hideMark/>
          </w:tcPr>
          <w:p w14:paraId="671BF494" w14:textId="77777777" w:rsidR="00472572" w:rsidRPr="00472572" w:rsidRDefault="00472572" w:rsidP="00472572">
            <w:r w:rsidRPr="00472572">
              <w:t>7.626289</w:t>
            </w:r>
          </w:p>
        </w:tc>
        <w:tc>
          <w:tcPr>
            <w:tcW w:w="1129" w:type="dxa"/>
            <w:noWrap/>
            <w:hideMark/>
          </w:tcPr>
          <w:p w14:paraId="3682CF6C" w14:textId="77777777" w:rsidR="00472572" w:rsidRPr="00472572" w:rsidRDefault="00472572" w:rsidP="00472572">
            <w:r w:rsidRPr="00472572">
              <w:t>3.23996</w:t>
            </w:r>
          </w:p>
        </w:tc>
        <w:tc>
          <w:tcPr>
            <w:tcW w:w="1129" w:type="dxa"/>
            <w:noWrap/>
            <w:hideMark/>
          </w:tcPr>
          <w:p w14:paraId="535C2D29" w14:textId="77777777" w:rsidR="00472572" w:rsidRPr="00472572" w:rsidRDefault="00472572" w:rsidP="00472572">
            <w:r w:rsidRPr="00472572">
              <w:t>8.339038</w:t>
            </w:r>
          </w:p>
        </w:tc>
        <w:tc>
          <w:tcPr>
            <w:tcW w:w="1129" w:type="dxa"/>
            <w:noWrap/>
            <w:hideMark/>
          </w:tcPr>
          <w:p w14:paraId="123D7050" w14:textId="77777777" w:rsidR="00472572" w:rsidRPr="00472572" w:rsidRDefault="00472572" w:rsidP="00472572">
            <w:r w:rsidRPr="00472572">
              <w:t>7.864225</w:t>
            </w:r>
          </w:p>
        </w:tc>
      </w:tr>
      <w:tr w:rsidR="00472572" w:rsidRPr="00472572" w14:paraId="6FC5BE5C" w14:textId="77777777" w:rsidTr="00472572">
        <w:trPr>
          <w:trHeight w:val="261"/>
        </w:trPr>
        <w:tc>
          <w:tcPr>
            <w:tcW w:w="1129" w:type="dxa"/>
            <w:noWrap/>
            <w:hideMark/>
          </w:tcPr>
          <w:p w14:paraId="5D3FE79F" w14:textId="77777777" w:rsidR="00472572" w:rsidRPr="00472572" w:rsidRDefault="00472572" w:rsidP="00472572">
            <w:pPr>
              <w:rPr>
                <w:b/>
                <w:bCs/>
              </w:rPr>
            </w:pPr>
            <w:r w:rsidRPr="00472572">
              <w:rPr>
                <w:b/>
                <w:bCs/>
              </w:rPr>
              <w:t>7.127333</w:t>
            </w:r>
          </w:p>
        </w:tc>
        <w:tc>
          <w:tcPr>
            <w:tcW w:w="1129" w:type="dxa"/>
            <w:noWrap/>
            <w:hideMark/>
          </w:tcPr>
          <w:p w14:paraId="77A594C7" w14:textId="77777777" w:rsidR="00472572" w:rsidRPr="00472572" w:rsidRDefault="00472572" w:rsidP="00472572">
            <w:pPr>
              <w:rPr>
                <w:b/>
                <w:bCs/>
              </w:rPr>
            </w:pPr>
            <w:r w:rsidRPr="00472572">
              <w:rPr>
                <w:b/>
                <w:bCs/>
              </w:rPr>
              <w:t>6.856008</w:t>
            </w:r>
          </w:p>
        </w:tc>
        <w:tc>
          <w:tcPr>
            <w:tcW w:w="1129" w:type="dxa"/>
            <w:noWrap/>
            <w:hideMark/>
          </w:tcPr>
          <w:p w14:paraId="26498437" w14:textId="77777777" w:rsidR="00472572" w:rsidRPr="00472572" w:rsidRDefault="00472572" w:rsidP="00472572">
            <w:pPr>
              <w:rPr>
                <w:b/>
                <w:bCs/>
              </w:rPr>
            </w:pPr>
            <w:r w:rsidRPr="00472572">
              <w:rPr>
                <w:b/>
                <w:bCs/>
              </w:rPr>
              <w:t>7.557343</w:t>
            </w:r>
          </w:p>
        </w:tc>
        <w:tc>
          <w:tcPr>
            <w:tcW w:w="1129" w:type="dxa"/>
            <w:noWrap/>
            <w:hideMark/>
          </w:tcPr>
          <w:p w14:paraId="6D61F770" w14:textId="77777777" w:rsidR="00472572" w:rsidRPr="00472572" w:rsidRDefault="00472572" w:rsidP="00472572">
            <w:pPr>
              <w:rPr>
                <w:b/>
                <w:bCs/>
              </w:rPr>
            </w:pPr>
            <w:r w:rsidRPr="00472572">
              <w:rPr>
                <w:b/>
                <w:bCs/>
              </w:rPr>
              <w:t>6.480517</w:t>
            </w:r>
          </w:p>
        </w:tc>
        <w:tc>
          <w:tcPr>
            <w:tcW w:w="1129" w:type="dxa"/>
            <w:noWrap/>
            <w:hideMark/>
          </w:tcPr>
          <w:p w14:paraId="625E6C23" w14:textId="77777777" w:rsidR="00472572" w:rsidRPr="00472572" w:rsidRDefault="00472572" w:rsidP="00472572">
            <w:pPr>
              <w:rPr>
                <w:b/>
                <w:bCs/>
              </w:rPr>
            </w:pPr>
            <w:r w:rsidRPr="00472572">
              <w:rPr>
                <w:b/>
                <w:bCs/>
              </w:rPr>
              <w:t>7.438731</w:t>
            </w:r>
          </w:p>
        </w:tc>
        <w:tc>
          <w:tcPr>
            <w:tcW w:w="1129" w:type="dxa"/>
            <w:noWrap/>
            <w:hideMark/>
          </w:tcPr>
          <w:p w14:paraId="5B675CA5" w14:textId="77777777" w:rsidR="00472572" w:rsidRPr="00472572" w:rsidRDefault="00472572" w:rsidP="00472572">
            <w:pPr>
              <w:rPr>
                <w:b/>
                <w:bCs/>
              </w:rPr>
            </w:pPr>
            <w:r w:rsidRPr="00472572">
              <w:rPr>
                <w:b/>
                <w:bCs/>
              </w:rPr>
              <w:t>7.431009</w:t>
            </w:r>
          </w:p>
        </w:tc>
        <w:tc>
          <w:tcPr>
            <w:tcW w:w="1129" w:type="dxa"/>
            <w:noWrap/>
            <w:hideMark/>
          </w:tcPr>
          <w:p w14:paraId="275A0F4B" w14:textId="77777777" w:rsidR="00472572" w:rsidRPr="00472572" w:rsidRDefault="00472572" w:rsidP="00472572">
            <w:pPr>
              <w:rPr>
                <w:b/>
                <w:bCs/>
              </w:rPr>
            </w:pPr>
            <w:r w:rsidRPr="00472572">
              <w:rPr>
                <w:b/>
                <w:bCs/>
              </w:rPr>
              <w:t>6.006594</w:t>
            </w:r>
          </w:p>
        </w:tc>
        <w:tc>
          <w:tcPr>
            <w:tcW w:w="1129" w:type="dxa"/>
            <w:noWrap/>
            <w:hideMark/>
          </w:tcPr>
          <w:p w14:paraId="4509728F" w14:textId="77777777" w:rsidR="00472572" w:rsidRPr="00472572" w:rsidRDefault="00472572" w:rsidP="00472572">
            <w:pPr>
              <w:rPr>
                <w:b/>
                <w:bCs/>
              </w:rPr>
            </w:pPr>
            <w:r w:rsidRPr="00472572">
              <w:rPr>
                <w:b/>
                <w:bCs/>
              </w:rPr>
              <w:t>6.300835</w:t>
            </w:r>
          </w:p>
        </w:tc>
        <w:tc>
          <w:tcPr>
            <w:tcW w:w="1129" w:type="dxa"/>
            <w:noWrap/>
            <w:hideMark/>
          </w:tcPr>
          <w:p w14:paraId="167CA846" w14:textId="77777777" w:rsidR="00472572" w:rsidRPr="00472572" w:rsidRDefault="00472572" w:rsidP="00472572">
            <w:pPr>
              <w:rPr>
                <w:b/>
                <w:bCs/>
              </w:rPr>
            </w:pPr>
            <w:r w:rsidRPr="00472572">
              <w:rPr>
                <w:b/>
                <w:bCs/>
              </w:rPr>
              <w:t>7.654303</w:t>
            </w:r>
          </w:p>
        </w:tc>
        <w:tc>
          <w:tcPr>
            <w:tcW w:w="1129" w:type="dxa"/>
            <w:noWrap/>
            <w:hideMark/>
          </w:tcPr>
          <w:p w14:paraId="4750547B" w14:textId="77777777" w:rsidR="00472572" w:rsidRPr="00472572" w:rsidRDefault="00472572" w:rsidP="00472572">
            <w:pPr>
              <w:rPr>
                <w:b/>
                <w:bCs/>
              </w:rPr>
            </w:pPr>
            <w:r w:rsidRPr="00472572">
              <w:rPr>
                <w:b/>
                <w:bCs/>
              </w:rPr>
              <w:t>7.461812</w:t>
            </w:r>
          </w:p>
        </w:tc>
      </w:tr>
    </w:tbl>
    <w:p w14:paraId="45148A71" w14:textId="0F9622B2" w:rsidR="00472572" w:rsidRDefault="00472572" w:rsidP="00DD05AD"/>
    <w:p w14:paraId="12348DC7"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72572" w:rsidRPr="00472572" w14:paraId="7FF071A7" w14:textId="77777777" w:rsidTr="00472572">
        <w:trPr>
          <w:trHeight w:val="261"/>
        </w:trPr>
        <w:tc>
          <w:tcPr>
            <w:tcW w:w="1132" w:type="dxa"/>
            <w:noWrap/>
            <w:hideMark/>
          </w:tcPr>
          <w:p w14:paraId="052FD69A" w14:textId="77777777" w:rsidR="00472572" w:rsidRPr="00472572" w:rsidRDefault="00472572" w:rsidP="00472572">
            <w:r w:rsidRPr="00472572">
              <w:t>Tx01</w:t>
            </w:r>
          </w:p>
        </w:tc>
        <w:tc>
          <w:tcPr>
            <w:tcW w:w="1132" w:type="dxa"/>
            <w:noWrap/>
            <w:hideMark/>
          </w:tcPr>
          <w:p w14:paraId="1748741E" w14:textId="77777777" w:rsidR="00472572" w:rsidRPr="00472572" w:rsidRDefault="00472572" w:rsidP="00472572">
            <w:r w:rsidRPr="00472572">
              <w:t>Tx02</w:t>
            </w:r>
          </w:p>
        </w:tc>
        <w:tc>
          <w:tcPr>
            <w:tcW w:w="1132" w:type="dxa"/>
            <w:noWrap/>
            <w:hideMark/>
          </w:tcPr>
          <w:p w14:paraId="519B4FC8" w14:textId="77777777" w:rsidR="00472572" w:rsidRPr="00472572" w:rsidRDefault="00472572" w:rsidP="00472572">
            <w:r w:rsidRPr="00472572">
              <w:t>Tx03</w:t>
            </w:r>
          </w:p>
        </w:tc>
        <w:tc>
          <w:tcPr>
            <w:tcW w:w="1132" w:type="dxa"/>
            <w:noWrap/>
            <w:hideMark/>
          </w:tcPr>
          <w:p w14:paraId="4E507DED" w14:textId="77777777" w:rsidR="00472572" w:rsidRPr="00472572" w:rsidRDefault="00472572" w:rsidP="00472572">
            <w:r w:rsidRPr="00472572">
              <w:t>Tx04</w:t>
            </w:r>
          </w:p>
        </w:tc>
        <w:tc>
          <w:tcPr>
            <w:tcW w:w="1132" w:type="dxa"/>
            <w:noWrap/>
            <w:hideMark/>
          </w:tcPr>
          <w:p w14:paraId="00FBD7E0" w14:textId="77777777" w:rsidR="00472572" w:rsidRPr="00472572" w:rsidRDefault="00472572" w:rsidP="00472572">
            <w:r w:rsidRPr="00472572">
              <w:t>Tx05</w:t>
            </w:r>
          </w:p>
        </w:tc>
        <w:tc>
          <w:tcPr>
            <w:tcW w:w="1132" w:type="dxa"/>
            <w:noWrap/>
            <w:hideMark/>
          </w:tcPr>
          <w:p w14:paraId="589559A1" w14:textId="77777777" w:rsidR="00472572" w:rsidRPr="00472572" w:rsidRDefault="00472572" w:rsidP="00472572">
            <w:r w:rsidRPr="00472572">
              <w:t>Tx06</w:t>
            </w:r>
          </w:p>
        </w:tc>
        <w:tc>
          <w:tcPr>
            <w:tcW w:w="1132" w:type="dxa"/>
            <w:noWrap/>
            <w:hideMark/>
          </w:tcPr>
          <w:p w14:paraId="749C6A99" w14:textId="77777777" w:rsidR="00472572" w:rsidRPr="00472572" w:rsidRDefault="00472572" w:rsidP="00472572">
            <w:r w:rsidRPr="00472572">
              <w:t>Tx07</w:t>
            </w:r>
          </w:p>
        </w:tc>
        <w:tc>
          <w:tcPr>
            <w:tcW w:w="1132" w:type="dxa"/>
            <w:noWrap/>
            <w:hideMark/>
          </w:tcPr>
          <w:p w14:paraId="2FB27794" w14:textId="77777777" w:rsidR="00472572" w:rsidRPr="00472572" w:rsidRDefault="00472572" w:rsidP="00472572">
            <w:r w:rsidRPr="00472572">
              <w:t>Tx08</w:t>
            </w:r>
          </w:p>
        </w:tc>
        <w:tc>
          <w:tcPr>
            <w:tcW w:w="1132" w:type="dxa"/>
            <w:noWrap/>
            <w:hideMark/>
          </w:tcPr>
          <w:p w14:paraId="6CA23650" w14:textId="77777777" w:rsidR="00472572" w:rsidRPr="00472572" w:rsidRDefault="00472572" w:rsidP="00472572">
            <w:r w:rsidRPr="00472572">
              <w:t>Tx09</w:t>
            </w:r>
          </w:p>
        </w:tc>
        <w:tc>
          <w:tcPr>
            <w:tcW w:w="1132" w:type="dxa"/>
            <w:noWrap/>
            <w:hideMark/>
          </w:tcPr>
          <w:p w14:paraId="260A9B31" w14:textId="77777777" w:rsidR="00472572" w:rsidRPr="00472572" w:rsidRDefault="00472572" w:rsidP="00472572">
            <w:r w:rsidRPr="00472572">
              <w:t>Tx10</w:t>
            </w:r>
          </w:p>
        </w:tc>
      </w:tr>
      <w:tr w:rsidR="00472572" w:rsidRPr="00472572" w14:paraId="5D529032" w14:textId="77777777" w:rsidTr="00472572">
        <w:trPr>
          <w:trHeight w:val="261"/>
        </w:trPr>
        <w:tc>
          <w:tcPr>
            <w:tcW w:w="1132" w:type="dxa"/>
            <w:noWrap/>
            <w:hideMark/>
          </w:tcPr>
          <w:p w14:paraId="4644FF1D" w14:textId="77777777" w:rsidR="00472572" w:rsidRPr="00472572" w:rsidRDefault="00472572" w:rsidP="00472572">
            <w:r w:rsidRPr="00472572">
              <w:t>11.33187</w:t>
            </w:r>
          </w:p>
        </w:tc>
        <w:tc>
          <w:tcPr>
            <w:tcW w:w="1132" w:type="dxa"/>
            <w:noWrap/>
            <w:hideMark/>
          </w:tcPr>
          <w:p w14:paraId="5FFBE7A8" w14:textId="77777777" w:rsidR="00472572" w:rsidRPr="00472572" w:rsidRDefault="00472572" w:rsidP="00472572">
            <w:r w:rsidRPr="00472572">
              <w:t>11.73437</w:t>
            </w:r>
          </w:p>
        </w:tc>
        <w:tc>
          <w:tcPr>
            <w:tcW w:w="1132" w:type="dxa"/>
            <w:noWrap/>
            <w:hideMark/>
          </w:tcPr>
          <w:p w14:paraId="5DF2F5FD" w14:textId="77777777" w:rsidR="00472572" w:rsidRPr="00472572" w:rsidRDefault="00472572" w:rsidP="00472572">
            <w:r w:rsidRPr="00472572">
              <w:t>5.927689</w:t>
            </w:r>
          </w:p>
        </w:tc>
        <w:tc>
          <w:tcPr>
            <w:tcW w:w="1132" w:type="dxa"/>
            <w:noWrap/>
            <w:hideMark/>
          </w:tcPr>
          <w:p w14:paraId="4CD3E292" w14:textId="77777777" w:rsidR="00472572" w:rsidRPr="00472572" w:rsidRDefault="00472572" w:rsidP="00472572">
            <w:r w:rsidRPr="00472572">
              <w:t>5.182651</w:t>
            </w:r>
          </w:p>
        </w:tc>
        <w:tc>
          <w:tcPr>
            <w:tcW w:w="1132" w:type="dxa"/>
            <w:noWrap/>
            <w:hideMark/>
          </w:tcPr>
          <w:p w14:paraId="77A7D7F2" w14:textId="77777777" w:rsidR="00472572" w:rsidRPr="00472572" w:rsidRDefault="00472572" w:rsidP="00472572">
            <w:r w:rsidRPr="00472572">
              <w:t>6.77984</w:t>
            </w:r>
          </w:p>
        </w:tc>
        <w:tc>
          <w:tcPr>
            <w:tcW w:w="1132" w:type="dxa"/>
            <w:noWrap/>
            <w:hideMark/>
          </w:tcPr>
          <w:p w14:paraId="7D14681B" w14:textId="77777777" w:rsidR="00472572" w:rsidRPr="00472572" w:rsidRDefault="00472572" w:rsidP="00472572">
            <w:r w:rsidRPr="00472572">
              <w:t>6.623063</w:t>
            </w:r>
          </w:p>
        </w:tc>
        <w:tc>
          <w:tcPr>
            <w:tcW w:w="1132" w:type="dxa"/>
            <w:noWrap/>
            <w:hideMark/>
          </w:tcPr>
          <w:p w14:paraId="12EAC421" w14:textId="77777777" w:rsidR="00472572" w:rsidRPr="00472572" w:rsidRDefault="00472572" w:rsidP="00472572">
            <w:r w:rsidRPr="00472572">
              <w:t>5.813765</w:t>
            </w:r>
          </w:p>
        </w:tc>
        <w:tc>
          <w:tcPr>
            <w:tcW w:w="1132" w:type="dxa"/>
            <w:noWrap/>
            <w:hideMark/>
          </w:tcPr>
          <w:p w14:paraId="5372E441" w14:textId="77777777" w:rsidR="00472572" w:rsidRPr="00472572" w:rsidRDefault="00472572" w:rsidP="00472572">
            <w:r w:rsidRPr="00472572">
              <w:t>13.691</w:t>
            </w:r>
          </w:p>
        </w:tc>
        <w:tc>
          <w:tcPr>
            <w:tcW w:w="1132" w:type="dxa"/>
            <w:noWrap/>
            <w:hideMark/>
          </w:tcPr>
          <w:p w14:paraId="79AB6947" w14:textId="77777777" w:rsidR="00472572" w:rsidRPr="00472572" w:rsidRDefault="00472572" w:rsidP="00472572">
            <w:r w:rsidRPr="00472572">
              <w:t>13.27964</w:t>
            </w:r>
          </w:p>
        </w:tc>
        <w:tc>
          <w:tcPr>
            <w:tcW w:w="1132" w:type="dxa"/>
            <w:noWrap/>
            <w:hideMark/>
          </w:tcPr>
          <w:p w14:paraId="3FF2B690" w14:textId="77777777" w:rsidR="00472572" w:rsidRPr="00472572" w:rsidRDefault="00472572" w:rsidP="00472572">
            <w:r w:rsidRPr="00472572">
              <w:t>10.28363</w:t>
            </w:r>
          </w:p>
        </w:tc>
      </w:tr>
      <w:tr w:rsidR="00472572" w:rsidRPr="00472572" w14:paraId="07E83120" w14:textId="77777777" w:rsidTr="00472572">
        <w:trPr>
          <w:trHeight w:val="261"/>
        </w:trPr>
        <w:tc>
          <w:tcPr>
            <w:tcW w:w="1132" w:type="dxa"/>
            <w:noWrap/>
            <w:hideMark/>
          </w:tcPr>
          <w:p w14:paraId="4372BEDB" w14:textId="77777777" w:rsidR="00472572" w:rsidRPr="00472572" w:rsidRDefault="00472572" w:rsidP="00472572">
            <w:r w:rsidRPr="00472572">
              <w:t>6.818277</w:t>
            </w:r>
          </w:p>
        </w:tc>
        <w:tc>
          <w:tcPr>
            <w:tcW w:w="1132" w:type="dxa"/>
            <w:noWrap/>
            <w:hideMark/>
          </w:tcPr>
          <w:p w14:paraId="2410B898" w14:textId="77777777" w:rsidR="00472572" w:rsidRPr="00472572" w:rsidRDefault="00472572" w:rsidP="00472572">
            <w:r w:rsidRPr="00472572">
              <w:t>6.324543</w:t>
            </w:r>
          </w:p>
        </w:tc>
        <w:tc>
          <w:tcPr>
            <w:tcW w:w="1132" w:type="dxa"/>
            <w:noWrap/>
            <w:hideMark/>
          </w:tcPr>
          <w:p w14:paraId="30865B50" w14:textId="77777777" w:rsidR="00472572" w:rsidRPr="00472572" w:rsidRDefault="00472572" w:rsidP="00472572">
            <w:r w:rsidRPr="00472572">
              <w:t>10.68379</w:t>
            </w:r>
          </w:p>
        </w:tc>
        <w:tc>
          <w:tcPr>
            <w:tcW w:w="1132" w:type="dxa"/>
            <w:noWrap/>
            <w:hideMark/>
          </w:tcPr>
          <w:p w14:paraId="2D69D977" w14:textId="77777777" w:rsidR="00472572" w:rsidRPr="00472572" w:rsidRDefault="00472572" w:rsidP="00472572">
            <w:r w:rsidRPr="00472572">
              <w:t>6.26587</w:t>
            </w:r>
          </w:p>
        </w:tc>
        <w:tc>
          <w:tcPr>
            <w:tcW w:w="1132" w:type="dxa"/>
            <w:noWrap/>
            <w:hideMark/>
          </w:tcPr>
          <w:p w14:paraId="50C8760F" w14:textId="77777777" w:rsidR="00472572" w:rsidRPr="00472572" w:rsidRDefault="00472572" w:rsidP="00472572">
            <w:r w:rsidRPr="00472572">
              <w:t>4.89033</w:t>
            </w:r>
          </w:p>
        </w:tc>
        <w:tc>
          <w:tcPr>
            <w:tcW w:w="1132" w:type="dxa"/>
            <w:noWrap/>
            <w:hideMark/>
          </w:tcPr>
          <w:p w14:paraId="3565F065" w14:textId="77777777" w:rsidR="00472572" w:rsidRPr="00472572" w:rsidRDefault="00472572" w:rsidP="00472572">
            <w:r w:rsidRPr="00472572">
              <w:t>6.933696</w:t>
            </w:r>
          </w:p>
        </w:tc>
        <w:tc>
          <w:tcPr>
            <w:tcW w:w="1132" w:type="dxa"/>
            <w:noWrap/>
            <w:hideMark/>
          </w:tcPr>
          <w:p w14:paraId="22C42F74" w14:textId="77777777" w:rsidR="00472572" w:rsidRPr="00472572" w:rsidRDefault="00472572" w:rsidP="00472572">
            <w:r w:rsidRPr="00472572">
              <w:t>6.147301</w:t>
            </w:r>
          </w:p>
        </w:tc>
        <w:tc>
          <w:tcPr>
            <w:tcW w:w="1132" w:type="dxa"/>
            <w:noWrap/>
            <w:hideMark/>
          </w:tcPr>
          <w:p w14:paraId="5B5D4A08" w14:textId="77777777" w:rsidR="00472572" w:rsidRPr="00472572" w:rsidRDefault="00472572" w:rsidP="00472572">
            <w:r w:rsidRPr="00472572">
              <w:t>3.492173</w:t>
            </w:r>
          </w:p>
        </w:tc>
        <w:tc>
          <w:tcPr>
            <w:tcW w:w="1132" w:type="dxa"/>
            <w:noWrap/>
            <w:hideMark/>
          </w:tcPr>
          <w:p w14:paraId="24EE0D65" w14:textId="77777777" w:rsidR="00472572" w:rsidRPr="00472572" w:rsidRDefault="00472572" w:rsidP="00472572">
            <w:r w:rsidRPr="00472572">
              <w:t>6.519086</w:t>
            </w:r>
          </w:p>
        </w:tc>
        <w:tc>
          <w:tcPr>
            <w:tcW w:w="1132" w:type="dxa"/>
            <w:noWrap/>
            <w:hideMark/>
          </w:tcPr>
          <w:p w14:paraId="5B84922A" w14:textId="77777777" w:rsidR="00472572" w:rsidRPr="00472572" w:rsidRDefault="00472572" w:rsidP="00472572">
            <w:r w:rsidRPr="00472572">
              <w:t>7.396749</w:t>
            </w:r>
          </w:p>
        </w:tc>
      </w:tr>
      <w:tr w:rsidR="00472572" w:rsidRPr="00472572" w14:paraId="25BD8370" w14:textId="77777777" w:rsidTr="00472572">
        <w:trPr>
          <w:trHeight w:val="261"/>
        </w:trPr>
        <w:tc>
          <w:tcPr>
            <w:tcW w:w="1132" w:type="dxa"/>
            <w:noWrap/>
            <w:hideMark/>
          </w:tcPr>
          <w:p w14:paraId="71B14042" w14:textId="77777777" w:rsidR="00472572" w:rsidRPr="00472572" w:rsidRDefault="00472572" w:rsidP="00472572">
            <w:r w:rsidRPr="00472572">
              <w:t>12.82064</w:t>
            </w:r>
          </w:p>
        </w:tc>
        <w:tc>
          <w:tcPr>
            <w:tcW w:w="1132" w:type="dxa"/>
            <w:noWrap/>
            <w:hideMark/>
          </w:tcPr>
          <w:p w14:paraId="37FB278D" w14:textId="77777777" w:rsidR="00472572" w:rsidRPr="00472572" w:rsidRDefault="00472572" w:rsidP="00472572">
            <w:r w:rsidRPr="00472572">
              <w:t>7.529329</w:t>
            </w:r>
          </w:p>
        </w:tc>
        <w:tc>
          <w:tcPr>
            <w:tcW w:w="1132" w:type="dxa"/>
            <w:noWrap/>
            <w:hideMark/>
          </w:tcPr>
          <w:p w14:paraId="39292490" w14:textId="77777777" w:rsidR="00472572" w:rsidRPr="00472572" w:rsidRDefault="00472572" w:rsidP="00472572">
            <w:r w:rsidRPr="00472572">
              <w:t>6.119197</w:t>
            </w:r>
          </w:p>
        </w:tc>
        <w:tc>
          <w:tcPr>
            <w:tcW w:w="1132" w:type="dxa"/>
            <w:noWrap/>
            <w:hideMark/>
          </w:tcPr>
          <w:p w14:paraId="7A6C8811" w14:textId="77777777" w:rsidR="00472572" w:rsidRPr="00472572" w:rsidRDefault="00472572" w:rsidP="00472572">
            <w:r w:rsidRPr="00472572">
              <w:t>9.465351</w:t>
            </w:r>
          </w:p>
        </w:tc>
        <w:tc>
          <w:tcPr>
            <w:tcW w:w="1132" w:type="dxa"/>
            <w:noWrap/>
            <w:hideMark/>
          </w:tcPr>
          <w:p w14:paraId="30ACF9A0" w14:textId="77777777" w:rsidR="00472572" w:rsidRPr="00472572" w:rsidRDefault="00472572" w:rsidP="00472572">
            <w:r w:rsidRPr="00472572">
              <w:t>12.41894</w:t>
            </w:r>
          </w:p>
        </w:tc>
        <w:tc>
          <w:tcPr>
            <w:tcW w:w="1132" w:type="dxa"/>
            <w:noWrap/>
            <w:hideMark/>
          </w:tcPr>
          <w:p w14:paraId="76F135EE" w14:textId="77777777" w:rsidR="00472572" w:rsidRPr="00472572" w:rsidRDefault="00472572" w:rsidP="00472572">
            <w:r w:rsidRPr="00472572">
              <w:t>1.873331</w:t>
            </w:r>
          </w:p>
        </w:tc>
        <w:tc>
          <w:tcPr>
            <w:tcW w:w="1132" w:type="dxa"/>
            <w:noWrap/>
            <w:hideMark/>
          </w:tcPr>
          <w:p w14:paraId="1EAEDE41" w14:textId="77777777" w:rsidR="00472572" w:rsidRPr="00472572" w:rsidRDefault="00472572" w:rsidP="00472572">
            <w:r w:rsidRPr="00472572">
              <w:t>3.886914</w:t>
            </w:r>
          </w:p>
        </w:tc>
        <w:tc>
          <w:tcPr>
            <w:tcW w:w="1132" w:type="dxa"/>
            <w:noWrap/>
            <w:hideMark/>
          </w:tcPr>
          <w:p w14:paraId="35912194" w14:textId="77777777" w:rsidR="00472572" w:rsidRPr="00472572" w:rsidRDefault="00472572" w:rsidP="00472572">
            <w:r w:rsidRPr="00472572">
              <w:t>6.836403</w:t>
            </w:r>
          </w:p>
        </w:tc>
        <w:tc>
          <w:tcPr>
            <w:tcW w:w="1132" w:type="dxa"/>
            <w:noWrap/>
            <w:hideMark/>
          </w:tcPr>
          <w:p w14:paraId="1BC20CED" w14:textId="77777777" w:rsidR="00472572" w:rsidRPr="00472572" w:rsidRDefault="00472572" w:rsidP="00472572">
            <w:r w:rsidRPr="00472572">
              <w:t>4.867568</w:t>
            </w:r>
          </w:p>
        </w:tc>
        <w:tc>
          <w:tcPr>
            <w:tcW w:w="1132" w:type="dxa"/>
            <w:noWrap/>
            <w:hideMark/>
          </w:tcPr>
          <w:p w14:paraId="7E76919F" w14:textId="77777777" w:rsidR="00472572" w:rsidRPr="00472572" w:rsidRDefault="00472572" w:rsidP="00472572">
            <w:r w:rsidRPr="00472572">
              <w:t>6.922009</w:t>
            </w:r>
          </w:p>
        </w:tc>
      </w:tr>
      <w:tr w:rsidR="00472572" w:rsidRPr="00472572" w14:paraId="6192636C" w14:textId="77777777" w:rsidTr="00472572">
        <w:trPr>
          <w:trHeight w:val="261"/>
        </w:trPr>
        <w:tc>
          <w:tcPr>
            <w:tcW w:w="1132" w:type="dxa"/>
            <w:noWrap/>
            <w:hideMark/>
          </w:tcPr>
          <w:p w14:paraId="72683122" w14:textId="77777777" w:rsidR="00472572" w:rsidRPr="00472572" w:rsidRDefault="00472572" w:rsidP="00472572">
            <w:r w:rsidRPr="00472572">
              <w:t>2.472754</w:t>
            </w:r>
          </w:p>
        </w:tc>
        <w:tc>
          <w:tcPr>
            <w:tcW w:w="1132" w:type="dxa"/>
            <w:noWrap/>
            <w:hideMark/>
          </w:tcPr>
          <w:p w14:paraId="2231D034" w14:textId="77777777" w:rsidR="00472572" w:rsidRPr="00472572" w:rsidRDefault="00472572" w:rsidP="00472572">
            <w:r w:rsidRPr="00472572">
              <w:t>8.491238</w:t>
            </w:r>
          </w:p>
        </w:tc>
        <w:tc>
          <w:tcPr>
            <w:tcW w:w="1132" w:type="dxa"/>
            <w:noWrap/>
            <w:hideMark/>
          </w:tcPr>
          <w:p w14:paraId="6C0D0F43" w14:textId="77777777" w:rsidR="00472572" w:rsidRPr="00472572" w:rsidRDefault="00472572" w:rsidP="00472572">
            <w:r w:rsidRPr="00472572">
              <w:t>6.273514</w:t>
            </w:r>
          </w:p>
        </w:tc>
        <w:tc>
          <w:tcPr>
            <w:tcW w:w="1132" w:type="dxa"/>
            <w:noWrap/>
            <w:hideMark/>
          </w:tcPr>
          <w:p w14:paraId="4C0F7C45" w14:textId="77777777" w:rsidR="00472572" w:rsidRPr="00472572" w:rsidRDefault="00472572" w:rsidP="00472572">
            <w:r w:rsidRPr="00472572">
              <w:t>3.086421</w:t>
            </w:r>
          </w:p>
        </w:tc>
        <w:tc>
          <w:tcPr>
            <w:tcW w:w="1132" w:type="dxa"/>
            <w:noWrap/>
            <w:hideMark/>
          </w:tcPr>
          <w:p w14:paraId="091F3185" w14:textId="77777777" w:rsidR="00472572" w:rsidRPr="00472572" w:rsidRDefault="00472572" w:rsidP="00472572">
            <w:r w:rsidRPr="00472572">
              <w:t>5.614086</w:t>
            </w:r>
          </w:p>
        </w:tc>
        <w:tc>
          <w:tcPr>
            <w:tcW w:w="1132" w:type="dxa"/>
            <w:noWrap/>
            <w:hideMark/>
          </w:tcPr>
          <w:p w14:paraId="0CBB759D" w14:textId="77777777" w:rsidR="00472572" w:rsidRPr="00472572" w:rsidRDefault="00472572" w:rsidP="00472572">
            <w:r w:rsidRPr="00472572">
              <w:t>12.94679</w:t>
            </w:r>
          </w:p>
        </w:tc>
        <w:tc>
          <w:tcPr>
            <w:tcW w:w="1132" w:type="dxa"/>
            <w:noWrap/>
            <w:hideMark/>
          </w:tcPr>
          <w:p w14:paraId="0E9BC7A7" w14:textId="77777777" w:rsidR="00472572" w:rsidRPr="00472572" w:rsidRDefault="00472572" w:rsidP="00472572">
            <w:r w:rsidRPr="00472572">
              <w:t>6.164404</w:t>
            </w:r>
          </w:p>
        </w:tc>
        <w:tc>
          <w:tcPr>
            <w:tcW w:w="1132" w:type="dxa"/>
            <w:noWrap/>
            <w:hideMark/>
          </w:tcPr>
          <w:p w14:paraId="09470D51" w14:textId="77777777" w:rsidR="00472572" w:rsidRPr="00472572" w:rsidRDefault="00472572" w:rsidP="00472572">
            <w:r w:rsidRPr="00472572">
              <w:t>2.829371</w:t>
            </w:r>
          </w:p>
        </w:tc>
        <w:tc>
          <w:tcPr>
            <w:tcW w:w="1132" w:type="dxa"/>
            <w:noWrap/>
            <w:hideMark/>
          </w:tcPr>
          <w:p w14:paraId="05D68005" w14:textId="77777777" w:rsidR="00472572" w:rsidRPr="00472572" w:rsidRDefault="00472572" w:rsidP="00472572">
            <w:r w:rsidRPr="00472572">
              <w:t>7.675992</w:t>
            </w:r>
          </w:p>
        </w:tc>
        <w:tc>
          <w:tcPr>
            <w:tcW w:w="1132" w:type="dxa"/>
            <w:noWrap/>
            <w:hideMark/>
          </w:tcPr>
          <w:p w14:paraId="10F9FE03" w14:textId="77777777" w:rsidR="00472572" w:rsidRPr="00472572" w:rsidRDefault="00472572" w:rsidP="00472572">
            <w:r w:rsidRPr="00472572">
              <w:t>8.554669</w:t>
            </w:r>
          </w:p>
        </w:tc>
      </w:tr>
      <w:tr w:rsidR="00472572" w:rsidRPr="00472572" w14:paraId="58BD9701" w14:textId="77777777" w:rsidTr="00472572">
        <w:trPr>
          <w:trHeight w:val="261"/>
        </w:trPr>
        <w:tc>
          <w:tcPr>
            <w:tcW w:w="1132" w:type="dxa"/>
            <w:noWrap/>
            <w:hideMark/>
          </w:tcPr>
          <w:p w14:paraId="47FD1820" w14:textId="77777777" w:rsidR="00472572" w:rsidRPr="00472572" w:rsidRDefault="00472572" w:rsidP="00472572">
            <w:r w:rsidRPr="00472572">
              <w:t>4.14433</w:t>
            </w:r>
          </w:p>
        </w:tc>
        <w:tc>
          <w:tcPr>
            <w:tcW w:w="1132" w:type="dxa"/>
            <w:noWrap/>
            <w:hideMark/>
          </w:tcPr>
          <w:p w14:paraId="5393610F" w14:textId="77777777" w:rsidR="00472572" w:rsidRPr="00472572" w:rsidRDefault="00472572" w:rsidP="00472572">
            <w:r w:rsidRPr="00472572">
              <w:t>2.171333</w:t>
            </w:r>
          </w:p>
        </w:tc>
        <w:tc>
          <w:tcPr>
            <w:tcW w:w="1132" w:type="dxa"/>
            <w:noWrap/>
            <w:hideMark/>
          </w:tcPr>
          <w:p w14:paraId="57FF69B2" w14:textId="77777777" w:rsidR="00472572" w:rsidRPr="00472572" w:rsidRDefault="00472572" w:rsidP="00472572">
            <w:r w:rsidRPr="00472572">
              <w:t>8.260409</w:t>
            </w:r>
          </w:p>
        </w:tc>
        <w:tc>
          <w:tcPr>
            <w:tcW w:w="1132" w:type="dxa"/>
            <w:noWrap/>
            <w:hideMark/>
          </w:tcPr>
          <w:p w14:paraId="7C86A50E" w14:textId="77777777" w:rsidR="00472572" w:rsidRPr="00472572" w:rsidRDefault="00472572" w:rsidP="00472572">
            <w:r w:rsidRPr="00472572">
              <w:t>6.826353</w:t>
            </w:r>
          </w:p>
        </w:tc>
        <w:tc>
          <w:tcPr>
            <w:tcW w:w="1132" w:type="dxa"/>
            <w:noWrap/>
            <w:hideMark/>
          </w:tcPr>
          <w:p w14:paraId="547710A8" w14:textId="77777777" w:rsidR="00472572" w:rsidRPr="00472572" w:rsidRDefault="00472572" w:rsidP="00472572">
            <w:r w:rsidRPr="00472572">
              <w:t>7.945022</w:t>
            </w:r>
          </w:p>
        </w:tc>
        <w:tc>
          <w:tcPr>
            <w:tcW w:w="1132" w:type="dxa"/>
            <w:noWrap/>
            <w:hideMark/>
          </w:tcPr>
          <w:p w14:paraId="76C6DF8F" w14:textId="77777777" w:rsidR="00472572" w:rsidRPr="00472572" w:rsidRDefault="00472572" w:rsidP="00472572">
            <w:r w:rsidRPr="00472572">
              <w:t>2.746992</w:t>
            </w:r>
          </w:p>
        </w:tc>
        <w:tc>
          <w:tcPr>
            <w:tcW w:w="1132" w:type="dxa"/>
            <w:noWrap/>
            <w:hideMark/>
          </w:tcPr>
          <w:p w14:paraId="467B6BAF" w14:textId="77777777" w:rsidR="00472572" w:rsidRPr="00472572" w:rsidRDefault="00472572" w:rsidP="00472572">
            <w:r w:rsidRPr="00472572">
              <w:t>8.44528</w:t>
            </w:r>
          </w:p>
        </w:tc>
        <w:tc>
          <w:tcPr>
            <w:tcW w:w="1132" w:type="dxa"/>
            <w:noWrap/>
            <w:hideMark/>
          </w:tcPr>
          <w:p w14:paraId="07DEE06F" w14:textId="77777777" w:rsidR="00472572" w:rsidRPr="00472572" w:rsidRDefault="00472572" w:rsidP="00472572">
            <w:r w:rsidRPr="00472572">
              <w:t>8.601326</w:t>
            </w:r>
          </w:p>
        </w:tc>
        <w:tc>
          <w:tcPr>
            <w:tcW w:w="1132" w:type="dxa"/>
            <w:noWrap/>
            <w:hideMark/>
          </w:tcPr>
          <w:p w14:paraId="0C54BD39" w14:textId="77777777" w:rsidR="00472572" w:rsidRPr="00472572" w:rsidRDefault="00472572" w:rsidP="00472572">
            <w:r w:rsidRPr="00472572">
              <w:t>2.828163</w:t>
            </w:r>
          </w:p>
        </w:tc>
        <w:tc>
          <w:tcPr>
            <w:tcW w:w="1132" w:type="dxa"/>
            <w:noWrap/>
            <w:hideMark/>
          </w:tcPr>
          <w:p w14:paraId="29EBDE58" w14:textId="77777777" w:rsidR="00472572" w:rsidRPr="00472572" w:rsidRDefault="00472572" w:rsidP="00472572">
            <w:r w:rsidRPr="00472572">
              <w:t>7.526796</w:t>
            </w:r>
          </w:p>
        </w:tc>
      </w:tr>
      <w:tr w:rsidR="00472572" w:rsidRPr="00472572" w14:paraId="622190D9" w14:textId="77777777" w:rsidTr="00472572">
        <w:trPr>
          <w:trHeight w:val="261"/>
        </w:trPr>
        <w:tc>
          <w:tcPr>
            <w:tcW w:w="1132" w:type="dxa"/>
            <w:noWrap/>
            <w:hideMark/>
          </w:tcPr>
          <w:p w14:paraId="7C56F4AD" w14:textId="77777777" w:rsidR="00472572" w:rsidRPr="00472572" w:rsidRDefault="00472572" w:rsidP="00472572">
            <w:r w:rsidRPr="00472572">
              <w:t>4.149021</w:t>
            </w:r>
          </w:p>
        </w:tc>
        <w:tc>
          <w:tcPr>
            <w:tcW w:w="1132" w:type="dxa"/>
            <w:noWrap/>
            <w:hideMark/>
          </w:tcPr>
          <w:p w14:paraId="2EF57F98" w14:textId="77777777" w:rsidR="00472572" w:rsidRPr="00472572" w:rsidRDefault="00472572" w:rsidP="00472572">
            <w:r w:rsidRPr="00472572">
              <w:t>7.197301</w:t>
            </w:r>
          </w:p>
        </w:tc>
        <w:tc>
          <w:tcPr>
            <w:tcW w:w="1132" w:type="dxa"/>
            <w:noWrap/>
            <w:hideMark/>
          </w:tcPr>
          <w:p w14:paraId="1B2CAFAE" w14:textId="77777777" w:rsidR="00472572" w:rsidRPr="00472572" w:rsidRDefault="00472572" w:rsidP="00472572">
            <w:r w:rsidRPr="00472572">
              <w:t>2.473717</w:t>
            </w:r>
          </w:p>
        </w:tc>
        <w:tc>
          <w:tcPr>
            <w:tcW w:w="1132" w:type="dxa"/>
            <w:noWrap/>
            <w:hideMark/>
          </w:tcPr>
          <w:p w14:paraId="1C5C684D" w14:textId="77777777" w:rsidR="00472572" w:rsidRPr="00472572" w:rsidRDefault="00472572" w:rsidP="00472572">
            <w:r w:rsidRPr="00472572">
              <w:t>12.72541</w:t>
            </w:r>
          </w:p>
        </w:tc>
        <w:tc>
          <w:tcPr>
            <w:tcW w:w="1132" w:type="dxa"/>
            <w:noWrap/>
            <w:hideMark/>
          </w:tcPr>
          <w:p w14:paraId="201A0D65" w14:textId="77777777" w:rsidR="00472572" w:rsidRPr="00472572" w:rsidRDefault="00472572" w:rsidP="00472572">
            <w:r w:rsidRPr="00472572">
              <w:t>8.506517</w:t>
            </w:r>
          </w:p>
        </w:tc>
        <w:tc>
          <w:tcPr>
            <w:tcW w:w="1132" w:type="dxa"/>
            <w:noWrap/>
            <w:hideMark/>
          </w:tcPr>
          <w:p w14:paraId="228090BE" w14:textId="77777777" w:rsidR="00472572" w:rsidRPr="00472572" w:rsidRDefault="00472572" w:rsidP="00472572">
            <w:r w:rsidRPr="00472572">
              <w:t>5.477473</w:t>
            </w:r>
          </w:p>
        </w:tc>
        <w:tc>
          <w:tcPr>
            <w:tcW w:w="1132" w:type="dxa"/>
            <w:noWrap/>
            <w:hideMark/>
          </w:tcPr>
          <w:p w14:paraId="393D9394" w14:textId="77777777" w:rsidR="00472572" w:rsidRPr="00472572" w:rsidRDefault="00472572" w:rsidP="00472572">
            <w:r w:rsidRPr="00472572">
              <w:t>3.753066</w:t>
            </w:r>
          </w:p>
        </w:tc>
        <w:tc>
          <w:tcPr>
            <w:tcW w:w="1132" w:type="dxa"/>
            <w:noWrap/>
            <w:hideMark/>
          </w:tcPr>
          <w:p w14:paraId="0A536458" w14:textId="77777777" w:rsidR="00472572" w:rsidRPr="00472572" w:rsidRDefault="00472572" w:rsidP="00472572">
            <w:r w:rsidRPr="00472572">
              <w:t>7.615243</w:t>
            </w:r>
          </w:p>
        </w:tc>
        <w:tc>
          <w:tcPr>
            <w:tcW w:w="1132" w:type="dxa"/>
            <w:noWrap/>
            <w:hideMark/>
          </w:tcPr>
          <w:p w14:paraId="3C3D33B3" w14:textId="77777777" w:rsidR="00472572" w:rsidRPr="00472572" w:rsidRDefault="00472572" w:rsidP="00472572">
            <w:r w:rsidRPr="00472572">
              <w:t>7.076025</w:t>
            </w:r>
          </w:p>
        </w:tc>
        <w:tc>
          <w:tcPr>
            <w:tcW w:w="1132" w:type="dxa"/>
            <w:noWrap/>
            <w:hideMark/>
          </w:tcPr>
          <w:p w14:paraId="12F5288E" w14:textId="77777777" w:rsidR="00472572" w:rsidRPr="00472572" w:rsidRDefault="00472572" w:rsidP="00472572">
            <w:r w:rsidRPr="00472572">
              <w:t>7.331108</w:t>
            </w:r>
          </w:p>
        </w:tc>
      </w:tr>
      <w:tr w:rsidR="00472572" w:rsidRPr="00472572" w14:paraId="4BDB35EF" w14:textId="77777777" w:rsidTr="00472572">
        <w:trPr>
          <w:trHeight w:val="261"/>
        </w:trPr>
        <w:tc>
          <w:tcPr>
            <w:tcW w:w="1132" w:type="dxa"/>
            <w:noWrap/>
            <w:hideMark/>
          </w:tcPr>
          <w:p w14:paraId="3CBEB6B0" w14:textId="77777777" w:rsidR="00472572" w:rsidRPr="00472572" w:rsidRDefault="00472572" w:rsidP="00472572">
            <w:r w:rsidRPr="00472572">
              <w:t>3.832644</w:t>
            </w:r>
          </w:p>
        </w:tc>
        <w:tc>
          <w:tcPr>
            <w:tcW w:w="1132" w:type="dxa"/>
            <w:noWrap/>
            <w:hideMark/>
          </w:tcPr>
          <w:p w14:paraId="7B736051" w14:textId="77777777" w:rsidR="00472572" w:rsidRPr="00472572" w:rsidRDefault="00472572" w:rsidP="00472572">
            <w:r w:rsidRPr="00472572">
              <w:t>12.86796</w:t>
            </w:r>
          </w:p>
        </w:tc>
        <w:tc>
          <w:tcPr>
            <w:tcW w:w="1132" w:type="dxa"/>
            <w:noWrap/>
            <w:hideMark/>
          </w:tcPr>
          <w:p w14:paraId="1442F03A" w14:textId="77777777" w:rsidR="00472572" w:rsidRPr="00472572" w:rsidRDefault="00472572" w:rsidP="00472572">
            <w:r w:rsidRPr="00472572">
              <w:t>6.247425</w:t>
            </w:r>
          </w:p>
        </w:tc>
        <w:tc>
          <w:tcPr>
            <w:tcW w:w="1132" w:type="dxa"/>
            <w:noWrap/>
            <w:hideMark/>
          </w:tcPr>
          <w:p w14:paraId="67068AA7" w14:textId="77777777" w:rsidR="00472572" w:rsidRPr="00472572" w:rsidRDefault="00472572" w:rsidP="00472572">
            <w:r w:rsidRPr="00472572">
              <w:t>2.281388</w:t>
            </w:r>
          </w:p>
        </w:tc>
        <w:tc>
          <w:tcPr>
            <w:tcW w:w="1132" w:type="dxa"/>
            <w:noWrap/>
            <w:hideMark/>
          </w:tcPr>
          <w:p w14:paraId="0102219B" w14:textId="77777777" w:rsidR="00472572" w:rsidRPr="00472572" w:rsidRDefault="00472572" w:rsidP="00472572">
            <w:r w:rsidRPr="00472572">
              <w:t>7.709386</w:t>
            </w:r>
          </w:p>
        </w:tc>
        <w:tc>
          <w:tcPr>
            <w:tcW w:w="1132" w:type="dxa"/>
            <w:noWrap/>
            <w:hideMark/>
          </w:tcPr>
          <w:p w14:paraId="49CFF13A" w14:textId="77777777" w:rsidR="00472572" w:rsidRPr="00472572" w:rsidRDefault="00472572" w:rsidP="00472572">
            <w:r w:rsidRPr="00472572">
              <w:t>12.37143</w:t>
            </w:r>
          </w:p>
        </w:tc>
        <w:tc>
          <w:tcPr>
            <w:tcW w:w="1132" w:type="dxa"/>
            <w:noWrap/>
            <w:hideMark/>
          </w:tcPr>
          <w:p w14:paraId="49662792" w14:textId="77777777" w:rsidR="00472572" w:rsidRPr="00472572" w:rsidRDefault="00472572" w:rsidP="00472572">
            <w:r w:rsidRPr="00472572">
              <w:t>7.989612</w:t>
            </w:r>
          </w:p>
        </w:tc>
        <w:tc>
          <w:tcPr>
            <w:tcW w:w="1132" w:type="dxa"/>
            <w:noWrap/>
            <w:hideMark/>
          </w:tcPr>
          <w:p w14:paraId="6F08E7C0" w14:textId="77777777" w:rsidR="00472572" w:rsidRPr="00472572" w:rsidRDefault="00472572" w:rsidP="00472572">
            <w:r w:rsidRPr="00472572">
              <w:t>3.563381</w:t>
            </w:r>
          </w:p>
        </w:tc>
        <w:tc>
          <w:tcPr>
            <w:tcW w:w="1132" w:type="dxa"/>
            <w:noWrap/>
            <w:hideMark/>
          </w:tcPr>
          <w:p w14:paraId="43AF972D" w14:textId="77777777" w:rsidR="00472572" w:rsidRPr="00472572" w:rsidRDefault="00472572" w:rsidP="00472572">
            <w:r w:rsidRPr="00472572">
              <w:t>11.33486</w:t>
            </w:r>
          </w:p>
        </w:tc>
        <w:tc>
          <w:tcPr>
            <w:tcW w:w="1132" w:type="dxa"/>
            <w:noWrap/>
            <w:hideMark/>
          </w:tcPr>
          <w:p w14:paraId="42477EE0" w14:textId="77777777" w:rsidR="00472572" w:rsidRPr="00472572" w:rsidRDefault="00472572" w:rsidP="00472572">
            <w:r w:rsidRPr="00472572">
              <w:t>7.474431</w:t>
            </w:r>
          </w:p>
        </w:tc>
      </w:tr>
      <w:tr w:rsidR="00472572" w:rsidRPr="00472572" w14:paraId="0481584B" w14:textId="77777777" w:rsidTr="00472572">
        <w:trPr>
          <w:trHeight w:val="261"/>
        </w:trPr>
        <w:tc>
          <w:tcPr>
            <w:tcW w:w="1132" w:type="dxa"/>
            <w:noWrap/>
            <w:hideMark/>
          </w:tcPr>
          <w:p w14:paraId="33B0F481" w14:textId="77777777" w:rsidR="00472572" w:rsidRPr="00472572" w:rsidRDefault="00472572" w:rsidP="00472572">
            <w:r w:rsidRPr="00472572">
              <w:t>4.193033</w:t>
            </w:r>
          </w:p>
        </w:tc>
        <w:tc>
          <w:tcPr>
            <w:tcW w:w="1132" w:type="dxa"/>
            <w:noWrap/>
            <w:hideMark/>
          </w:tcPr>
          <w:p w14:paraId="26A0DB2C" w14:textId="77777777" w:rsidR="00472572" w:rsidRPr="00472572" w:rsidRDefault="00472572" w:rsidP="00472572">
            <w:r w:rsidRPr="00472572">
              <w:t>1.914934</w:t>
            </w:r>
          </w:p>
        </w:tc>
        <w:tc>
          <w:tcPr>
            <w:tcW w:w="1132" w:type="dxa"/>
            <w:noWrap/>
            <w:hideMark/>
          </w:tcPr>
          <w:p w14:paraId="0404E674" w14:textId="77777777" w:rsidR="00472572" w:rsidRPr="00472572" w:rsidRDefault="00472572" w:rsidP="00472572">
            <w:r w:rsidRPr="00472572">
              <w:t>12.87693</w:t>
            </w:r>
          </w:p>
        </w:tc>
        <w:tc>
          <w:tcPr>
            <w:tcW w:w="1132" w:type="dxa"/>
            <w:noWrap/>
            <w:hideMark/>
          </w:tcPr>
          <w:p w14:paraId="4B099DD9" w14:textId="77777777" w:rsidR="00472572" w:rsidRPr="00472572" w:rsidRDefault="00472572" w:rsidP="00472572">
            <w:r w:rsidRPr="00472572">
              <w:t>5.988047</w:t>
            </w:r>
          </w:p>
        </w:tc>
        <w:tc>
          <w:tcPr>
            <w:tcW w:w="1132" w:type="dxa"/>
            <w:noWrap/>
            <w:hideMark/>
          </w:tcPr>
          <w:p w14:paraId="4AF96007" w14:textId="77777777" w:rsidR="00472572" w:rsidRPr="00472572" w:rsidRDefault="00472572" w:rsidP="00472572">
            <w:r w:rsidRPr="00472572">
              <w:t>7.127922</w:t>
            </w:r>
          </w:p>
        </w:tc>
        <w:tc>
          <w:tcPr>
            <w:tcW w:w="1132" w:type="dxa"/>
            <w:noWrap/>
            <w:hideMark/>
          </w:tcPr>
          <w:p w14:paraId="5BE5D059" w14:textId="77777777" w:rsidR="00472572" w:rsidRPr="00472572" w:rsidRDefault="00472572" w:rsidP="00472572">
            <w:r w:rsidRPr="00472572">
              <w:t>7.913094</w:t>
            </w:r>
          </w:p>
        </w:tc>
        <w:tc>
          <w:tcPr>
            <w:tcW w:w="1132" w:type="dxa"/>
            <w:noWrap/>
            <w:hideMark/>
          </w:tcPr>
          <w:p w14:paraId="1A76BE13" w14:textId="77777777" w:rsidR="00472572" w:rsidRPr="00472572" w:rsidRDefault="00472572" w:rsidP="00472572">
            <w:r w:rsidRPr="00472572">
              <w:t>3.254609</w:t>
            </w:r>
          </w:p>
        </w:tc>
        <w:tc>
          <w:tcPr>
            <w:tcW w:w="1132" w:type="dxa"/>
            <w:noWrap/>
            <w:hideMark/>
          </w:tcPr>
          <w:p w14:paraId="5866AD47" w14:textId="77777777" w:rsidR="00472572" w:rsidRPr="00472572" w:rsidRDefault="00472572" w:rsidP="00472572">
            <w:r w:rsidRPr="00472572">
              <w:t>9.353578</w:t>
            </w:r>
          </w:p>
        </w:tc>
        <w:tc>
          <w:tcPr>
            <w:tcW w:w="1132" w:type="dxa"/>
            <w:noWrap/>
            <w:hideMark/>
          </w:tcPr>
          <w:p w14:paraId="7612567B" w14:textId="77777777" w:rsidR="00472572" w:rsidRPr="00472572" w:rsidRDefault="00472572" w:rsidP="00472572">
            <w:r w:rsidRPr="00472572">
              <w:t>7.158778</w:t>
            </w:r>
          </w:p>
        </w:tc>
        <w:tc>
          <w:tcPr>
            <w:tcW w:w="1132" w:type="dxa"/>
            <w:noWrap/>
            <w:hideMark/>
          </w:tcPr>
          <w:p w14:paraId="388C96C8" w14:textId="77777777" w:rsidR="00472572" w:rsidRPr="00472572" w:rsidRDefault="00472572" w:rsidP="00472572">
            <w:r w:rsidRPr="00472572">
              <w:t>7.661169</w:t>
            </w:r>
          </w:p>
        </w:tc>
      </w:tr>
      <w:tr w:rsidR="00472572" w:rsidRPr="00472572" w14:paraId="0ECAE181" w14:textId="77777777" w:rsidTr="00472572">
        <w:trPr>
          <w:trHeight w:val="261"/>
        </w:trPr>
        <w:tc>
          <w:tcPr>
            <w:tcW w:w="1132" w:type="dxa"/>
            <w:noWrap/>
            <w:hideMark/>
          </w:tcPr>
          <w:p w14:paraId="7124DC5B" w14:textId="77777777" w:rsidR="00472572" w:rsidRPr="00472572" w:rsidRDefault="00472572" w:rsidP="00472572">
            <w:r w:rsidRPr="00472572">
              <w:t>7.61642</w:t>
            </w:r>
          </w:p>
        </w:tc>
        <w:tc>
          <w:tcPr>
            <w:tcW w:w="1132" w:type="dxa"/>
            <w:noWrap/>
            <w:hideMark/>
          </w:tcPr>
          <w:p w14:paraId="2E268838" w14:textId="77777777" w:rsidR="00472572" w:rsidRPr="00472572" w:rsidRDefault="00472572" w:rsidP="00472572">
            <w:r w:rsidRPr="00472572">
              <w:t>7.235547</w:t>
            </w:r>
          </w:p>
        </w:tc>
        <w:tc>
          <w:tcPr>
            <w:tcW w:w="1132" w:type="dxa"/>
            <w:noWrap/>
            <w:hideMark/>
          </w:tcPr>
          <w:p w14:paraId="17449B3F" w14:textId="77777777" w:rsidR="00472572" w:rsidRPr="00472572" w:rsidRDefault="00472572" w:rsidP="00472572">
            <w:r w:rsidRPr="00472572">
              <w:t>8.767704</w:t>
            </w:r>
          </w:p>
        </w:tc>
        <w:tc>
          <w:tcPr>
            <w:tcW w:w="1132" w:type="dxa"/>
            <w:noWrap/>
            <w:hideMark/>
          </w:tcPr>
          <w:p w14:paraId="3E047DA1" w14:textId="77777777" w:rsidR="00472572" w:rsidRPr="00472572" w:rsidRDefault="00472572" w:rsidP="00472572">
            <w:r w:rsidRPr="00472572">
              <w:t>2.441079</w:t>
            </w:r>
          </w:p>
        </w:tc>
        <w:tc>
          <w:tcPr>
            <w:tcW w:w="1132" w:type="dxa"/>
            <w:noWrap/>
            <w:hideMark/>
          </w:tcPr>
          <w:p w14:paraId="4D5456BD" w14:textId="77777777" w:rsidR="00472572" w:rsidRPr="00472572" w:rsidRDefault="00472572" w:rsidP="00472572">
            <w:r w:rsidRPr="00472572">
              <w:t>7.443091</w:t>
            </w:r>
          </w:p>
        </w:tc>
        <w:tc>
          <w:tcPr>
            <w:tcW w:w="1132" w:type="dxa"/>
            <w:noWrap/>
            <w:hideMark/>
          </w:tcPr>
          <w:p w14:paraId="379074EA" w14:textId="77777777" w:rsidR="00472572" w:rsidRPr="00472572" w:rsidRDefault="00472572" w:rsidP="00472572">
            <w:r w:rsidRPr="00472572">
              <w:t>13.14685</w:t>
            </w:r>
          </w:p>
        </w:tc>
        <w:tc>
          <w:tcPr>
            <w:tcW w:w="1132" w:type="dxa"/>
            <w:noWrap/>
            <w:hideMark/>
          </w:tcPr>
          <w:p w14:paraId="3BE21032" w14:textId="77777777" w:rsidR="00472572" w:rsidRPr="00472572" w:rsidRDefault="00472572" w:rsidP="00472572">
            <w:r w:rsidRPr="00472572">
              <w:t>6.325618</w:t>
            </w:r>
          </w:p>
        </w:tc>
        <w:tc>
          <w:tcPr>
            <w:tcW w:w="1132" w:type="dxa"/>
            <w:noWrap/>
            <w:hideMark/>
          </w:tcPr>
          <w:p w14:paraId="6A942A2C" w14:textId="77777777" w:rsidR="00472572" w:rsidRPr="00472572" w:rsidRDefault="00472572" w:rsidP="00472572">
            <w:r w:rsidRPr="00472572">
              <w:t>9.354739</w:t>
            </w:r>
          </w:p>
        </w:tc>
        <w:tc>
          <w:tcPr>
            <w:tcW w:w="1132" w:type="dxa"/>
            <w:noWrap/>
            <w:hideMark/>
          </w:tcPr>
          <w:p w14:paraId="5122DC49" w14:textId="77777777" w:rsidR="00472572" w:rsidRPr="00472572" w:rsidRDefault="00472572" w:rsidP="00472572">
            <w:r w:rsidRPr="00472572">
              <w:t>7.303032</w:t>
            </w:r>
          </w:p>
        </w:tc>
        <w:tc>
          <w:tcPr>
            <w:tcW w:w="1132" w:type="dxa"/>
            <w:noWrap/>
            <w:hideMark/>
          </w:tcPr>
          <w:p w14:paraId="4169B17D" w14:textId="77777777" w:rsidR="00472572" w:rsidRPr="00472572" w:rsidRDefault="00472572" w:rsidP="00472572">
            <w:r w:rsidRPr="00472572">
              <w:t>4.688765</w:t>
            </w:r>
          </w:p>
        </w:tc>
      </w:tr>
      <w:tr w:rsidR="00472572" w:rsidRPr="00472572" w14:paraId="0CE6F657" w14:textId="77777777" w:rsidTr="00472572">
        <w:trPr>
          <w:trHeight w:val="261"/>
        </w:trPr>
        <w:tc>
          <w:tcPr>
            <w:tcW w:w="1132" w:type="dxa"/>
            <w:noWrap/>
            <w:hideMark/>
          </w:tcPr>
          <w:p w14:paraId="1839C438" w14:textId="77777777" w:rsidR="00472572" w:rsidRPr="00472572" w:rsidRDefault="00472572" w:rsidP="00472572">
            <w:r w:rsidRPr="00472572">
              <w:t>12.3482</w:t>
            </w:r>
          </w:p>
        </w:tc>
        <w:tc>
          <w:tcPr>
            <w:tcW w:w="1132" w:type="dxa"/>
            <w:noWrap/>
            <w:hideMark/>
          </w:tcPr>
          <w:p w14:paraId="7B294E37" w14:textId="77777777" w:rsidR="00472572" w:rsidRPr="00472572" w:rsidRDefault="00472572" w:rsidP="00472572">
            <w:r w:rsidRPr="00472572">
              <w:t>13.439</w:t>
            </w:r>
          </w:p>
        </w:tc>
        <w:tc>
          <w:tcPr>
            <w:tcW w:w="1132" w:type="dxa"/>
            <w:noWrap/>
            <w:hideMark/>
          </w:tcPr>
          <w:p w14:paraId="7AAA84D2" w14:textId="77777777" w:rsidR="00472572" w:rsidRPr="00472572" w:rsidRDefault="00472572" w:rsidP="00472572">
            <w:r w:rsidRPr="00472572">
              <w:t>7.478316</w:t>
            </w:r>
          </w:p>
        </w:tc>
        <w:tc>
          <w:tcPr>
            <w:tcW w:w="1132" w:type="dxa"/>
            <w:noWrap/>
            <w:hideMark/>
          </w:tcPr>
          <w:p w14:paraId="7AB65B68" w14:textId="77777777" w:rsidR="00472572" w:rsidRPr="00472572" w:rsidRDefault="00472572" w:rsidP="00472572">
            <w:r w:rsidRPr="00472572">
              <w:t>8.396982</w:t>
            </w:r>
          </w:p>
        </w:tc>
        <w:tc>
          <w:tcPr>
            <w:tcW w:w="1132" w:type="dxa"/>
            <w:noWrap/>
            <w:hideMark/>
          </w:tcPr>
          <w:p w14:paraId="40DD8D02" w14:textId="77777777" w:rsidR="00472572" w:rsidRPr="00472572" w:rsidRDefault="00472572" w:rsidP="00472572">
            <w:r w:rsidRPr="00472572">
              <w:t>6.711042</w:t>
            </w:r>
          </w:p>
        </w:tc>
        <w:tc>
          <w:tcPr>
            <w:tcW w:w="1132" w:type="dxa"/>
            <w:noWrap/>
            <w:hideMark/>
          </w:tcPr>
          <w:p w14:paraId="0E7752AE" w14:textId="77777777" w:rsidR="00472572" w:rsidRPr="00472572" w:rsidRDefault="00472572" w:rsidP="00472572">
            <w:r w:rsidRPr="00472572">
              <w:t>3.188977</w:t>
            </w:r>
          </w:p>
        </w:tc>
        <w:tc>
          <w:tcPr>
            <w:tcW w:w="1132" w:type="dxa"/>
            <w:noWrap/>
            <w:hideMark/>
          </w:tcPr>
          <w:p w14:paraId="12ABA598" w14:textId="77777777" w:rsidR="00472572" w:rsidRPr="00472572" w:rsidRDefault="00472572" w:rsidP="00472572">
            <w:r w:rsidRPr="00472572">
              <w:t>7.566303</w:t>
            </w:r>
          </w:p>
        </w:tc>
        <w:tc>
          <w:tcPr>
            <w:tcW w:w="1132" w:type="dxa"/>
            <w:noWrap/>
            <w:hideMark/>
          </w:tcPr>
          <w:p w14:paraId="5DFC7D87" w14:textId="77777777" w:rsidR="00472572" w:rsidRPr="00472572" w:rsidRDefault="00472572" w:rsidP="00472572">
            <w:r w:rsidRPr="00472572">
              <w:t>2.585821</w:t>
            </w:r>
          </w:p>
        </w:tc>
        <w:tc>
          <w:tcPr>
            <w:tcW w:w="1132" w:type="dxa"/>
            <w:noWrap/>
            <w:hideMark/>
          </w:tcPr>
          <w:p w14:paraId="3A687E8F" w14:textId="77777777" w:rsidR="00472572" w:rsidRPr="00472572" w:rsidRDefault="00472572" w:rsidP="00472572">
            <w:r w:rsidRPr="00472572">
              <w:t>8.311056</w:t>
            </w:r>
          </w:p>
        </w:tc>
        <w:tc>
          <w:tcPr>
            <w:tcW w:w="1132" w:type="dxa"/>
            <w:noWrap/>
            <w:hideMark/>
          </w:tcPr>
          <w:p w14:paraId="55CBF79C" w14:textId="77777777" w:rsidR="00472572" w:rsidRPr="00472572" w:rsidRDefault="00472572" w:rsidP="00472572">
            <w:r w:rsidRPr="00472572">
              <w:t>7.858678</w:t>
            </w:r>
          </w:p>
        </w:tc>
      </w:tr>
      <w:tr w:rsidR="00472572" w:rsidRPr="00472572" w14:paraId="4167C3B3" w14:textId="77777777" w:rsidTr="00472572">
        <w:trPr>
          <w:trHeight w:val="261"/>
        </w:trPr>
        <w:tc>
          <w:tcPr>
            <w:tcW w:w="1132" w:type="dxa"/>
            <w:noWrap/>
            <w:hideMark/>
          </w:tcPr>
          <w:p w14:paraId="138512D8" w14:textId="77777777" w:rsidR="00472572" w:rsidRPr="00472572" w:rsidRDefault="00472572" w:rsidP="00472572">
            <w:pPr>
              <w:rPr>
                <w:b/>
                <w:bCs/>
              </w:rPr>
            </w:pPr>
            <w:r w:rsidRPr="00472572">
              <w:rPr>
                <w:b/>
                <w:bCs/>
              </w:rPr>
              <w:t>6.972719</w:t>
            </w:r>
          </w:p>
        </w:tc>
        <w:tc>
          <w:tcPr>
            <w:tcW w:w="1132" w:type="dxa"/>
            <w:noWrap/>
            <w:hideMark/>
          </w:tcPr>
          <w:p w14:paraId="73309486" w14:textId="77777777" w:rsidR="00472572" w:rsidRPr="00472572" w:rsidRDefault="00472572" w:rsidP="00472572">
            <w:pPr>
              <w:rPr>
                <w:b/>
                <w:bCs/>
              </w:rPr>
            </w:pPr>
            <w:r w:rsidRPr="00472572">
              <w:rPr>
                <w:b/>
                <w:bCs/>
              </w:rPr>
              <w:t>7.890556</w:t>
            </w:r>
          </w:p>
        </w:tc>
        <w:tc>
          <w:tcPr>
            <w:tcW w:w="1132" w:type="dxa"/>
            <w:noWrap/>
            <w:hideMark/>
          </w:tcPr>
          <w:p w14:paraId="29BED164" w14:textId="77777777" w:rsidR="00472572" w:rsidRPr="00472572" w:rsidRDefault="00472572" w:rsidP="00472572">
            <w:pPr>
              <w:rPr>
                <w:b/>
                <w:bCs/>
              </w:rPr>
            </w:pPr>
            <w:r w:rsidRPr="00472572">
              <w:rPr>
                <w:b/>
                <w:bCs/>
              </w:rPr>
              <w:t>7.510869</w:t>
            </w:r>
          </w:p>
        </w:tc>
        <w:tc>
          <w:tcPr>
            <w:tcW w:w="1132" w:type="dxa"/>
            <w:noWrap/>
            <w:hideMark/>
          </w:tcPr>
          <w:p w14:paraId="1873B4C9" w14:textId="77777777" w:rsidR="00472572" w:rsidRPr="00472572" w:rsidRDefault="00472572" w:rsidP="00472572">
            <w:pPr>
              <w:rPr>
                <w:b/>
                <w:bCs/>
              </w:rPr>
            </w:pPr>
            <w:r w:rsidRPr="00472572">
              <w:rPr>
                <w:b/>
                <w:bCs/>
              </w:rPr>
              <w:t>6.265955</w:t>
            </w:r>
          </w:p>
        </w:tc>
        <w:tc>
          <w:tcPr>
            <w:tcW w:w="1132" w:type="dxa"/>
            <w:noWrap/>
            <w:hideMark/>
          </w:tcPr>
          <w:p w14:paraId="29EB3320" w14:textId="77777777" w:rsidR="00472572" w:rsidRPr="00472572" w:rsidRDefault="00472572" w:rsidP="00472572">
            <w:pPr>
              <w:rPr>
                <w:b/>
                <w:bCs/>
              </w:rPr>
            </w:pPr>
            <w:r w:rsidRPr="00472572">
              <w:rPr>
                <w:b/>
                <w:bCs/>
              </w:rPr>
              <w:t>7.514617</w:t>
            </w:r>
          </w:p>
        </w:tc>
        <w:tc>
          <w:tcPr>
            <w:tcW w:w="1132" w:type="dxa"/>
            <w:noWrap/>
            <w:hideMark/>
          </w:tcPr>
          <w:p w14:paraId="3F151DA1" w14:textId="77777777" w:rsidR="00472572" w:rsidRPr="00472572" w:rsidRDefault="00472572" w:rsidP="00472572">
            <w:pPr>
              <w:rPr>
                <w:b/>
                <w:bCs/>
              </w:rPr>
            </w:pPr>
            <w:r w:rsidRPr="00472572">
              <w:rPr>
                <w:b/>
                <w:bCs/>
              </w:rPr>
              <w:t>7.32217</w:t>
            </w:r>
          </w:p>
        </w:tc>
        <w:tc>
          <w:tcPr>
            <w:tcW w:w="1132" w:type="dxa"/>
            <w:noWrap/>
            <w:hideMark/>
          </w:tcPr>
          <w:p w14:paraId="281E7C83" w14:textId="77777777" w:rsidR="00472572" w:rsidRPr="00472572" w:rsidRDefault="00472572" w:rsidP="00472572">
            <w:pPr>
              <w:rPr>
                <w:b/>
                <w:bCs/>
              </w:rPr>
            </w:pPr>
            <w:r w:rsidRPr="00472572">
              <w:rPr>
                <w:b/>
                <w:bCs/>
              </w:rPr>
              <w:t>5.934687</w:t>
            </w:r>
          </w:p>
        </w:tc>
        <w:tc>
          <w:tcPr>
            <w:tcW w:w="1132" w:type="dxa"/>
            <w:noWrap/>
            <w:hideMark/>
          </w:tcPr>
          <w:p w14:paraId="349B6AF5" w14:textId="77777777" w:rsidR="00472572" w:rsidRPr="00472572" w:rsidRDefault="00472572" w:rsidP="00472572">
            <w:pPr>
              <w:rPr>
                <w:b/>
                <w:bCs/>
              </w:rPr>
            </w:pPr>
            <w:r w:rsidRPr="00472572">
              <w:rPr>
                <w:b/>
                <w:bCs/>
              </w:rPr>
              <w:t>6.792303</w:t>
            </w:r>
          </w:p>
        </w:tc>
        <w:tc>
          <w:tcPr>
            <w:tcW w:w="1132" w:type="dxa"/>
            <w:noWrap/>
            <w:hideMark/>
          </w:tcPr>
          <w:p w14:paraId="496309C7" w14:textId="77777777" w:rsidR="00472572" w:rsidRPr="00472572" w:rsidRDefault="00472572" w:rsidP="00472572">
            <w:pPr>
              <w:rPr>
                <w:b/>
                <w:bCs/>
              </w:rPr>
            </w:pPr>
            <w:r w:rsidRPr="00472572">
              <w:rPr>
                <w:b/>
                <w:bCs/>
              </w:rPr>
              <w:t>7.63542</w:t>
            </w:r>
          </w:p>
        </w:tc>
        <w:tc>
          <w:tcPr>
            <w:tcW w:w="1132" w:type="dxa"/>
            <w:noWrap/>
            <w:hideMark/>
          </w:tcPr>
          <w:p w14:paraId="777AE9C9" w14:textId="77777777" w:rsidR="00472572" w:rsidRPr="00472572" w:rsidRDefault="00472572" w:rsidP="00472572">
            <w:pPr>
              <w:rPr>
                <w:b/>
                <w:bCs/>
              </w:rPr>
            </w:pPr>
            <w:r w:rsidRPr="00472572">
              <w:rPr>
                <w:b/>
                <w:bCs/>
              </w:rPr>
              <w:t>7.569801</w:t>
            </w:r>
          </w:p>
        </w:tc>
      </w:tr>
    </w:tbl>
    <w:p w14:paraId="57AD5A34" w14:textId="77777777" w:rsidR="00472572" w:rsidRDefault="00472572" w:rsidP="00DD05AD"/>
    <w:p w14:paraId="7CA4BD8C" w14:textId="77777777" w:rsidR="00472572" w:rsidRDefault="00472572" w:rsidP="00DD05AD"/>
    <w:p w14:paraId="1410657D"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F6676F6" w14:textId="77777777" w:rsidTr="00472572">
        <w:trPr>
          <w:trHeight w:val="300"/>
        </w:trPr>
        <w:tc>
          <w:tcPr>
            <w:tcW w:w="960" w:type="dxa"/>
            <w:noWrap/>
            <w:hideMark/>
          </w:tcPr>
          <w:p w14:paraId="5412383D" w14:textId="77777777" w:rsidR="00472572" w:rsidRPr="00472572" w:rsidRDefault="00472572" w:rsidP="00472572">
            <w:r w:rsidRPr="00472572">
              <w:t>Tx01</w:t>
            </w:r>
          </w:p>
        </w:tc>
        <w:tc>
          <w:tcPr>
            <w:tcW w:w="960" w:type="dxa"/>
            <w:noWrap/>
            <w:hideMark/>
          </w:tcPr>
          <w:p w14:paraId="5A044F1B" w14:textId="77777777" w:rsidR="00472572" w:rsidRPr="00472572" w:rsidRDefault="00472572" w:rsidP="00472572">
            <w:r w:rsidRPr="00472572">
              <w:t>Tx02</w:t>
            </w:r>
          </w:p>
        </w:tc>
        <w:tc>
          <w:tcPr>
            <w:tcW w:w="960" w:type="dxa"/>
            <w:noWrap/>
            <w:hideMark/>
          </w:tcPr>
          <w:p w14:paraId="725B9B91" w14:textId="77777777" w:rsidR="00472572" w:rsidRPr="00472572" w:rsidRDefault="00472572" w:rsidP="00472572">
            <w:r w:rsidRPr="00472572">
              <w:t>Tx03</w:t>
            </w:r>
          </w:p>
        </w:tc>
        <w:tc>
          <w:tcPr>
            <w:tcW w:w="960" w:type="dxa"/>
            <w:noWrap/>
            <w:hideMark/>
          </w:tcPr>
          <w:p w14:paraId="3F6C04EF" w14:textId="77777777" w:rsidR="00472572" w:rsidRPr="00472572" w:rsidRDefault="00472572" w:rsidP="00472572">
            <w:r w:rsidRPr="00472572">
              <w:t>Tx04</w:t>
            </w:r>
          </w:p>
        </w:tc>
        <w:tc>
          <w:tcPr>
            <w:tcW w:w="960" w:type="dxa"/>
            <w:noWrap/>
            <w:hideMark/>
          </w:tcPr>
          <w:p w14:paraId="2E061706" w14:textId="77777777" w:rsidR="00472572" w:rsidRPr="00472572" w:rsidRDefault="00472572" w:rsidP="00472572">
            <w:r w:rsidRPr="00472572">
              <w:t>Tx05</w:t>
            </w:r>
          </w:p>
        </w:tc>
        <w:tc>
          <w:tcPr>
            <w:tcW w:w="960" w:type="dxa"/>
            <w:noWrap/>
            <w:hideMark/>
          </w:tcPr>
          <w:p w14:paraId="3AADFE9F" w14:textId="77777777" w:rsidR="00472572" w:rsidRPr="00472572" w:rsidRDefault="00472572" w:rsidP="00472572">
            <w:r w:rsidRPr="00472572">
              <w:t>Tx06</w:t>
            </w:r>
          </w:p>
        </w:tc>
        <w:tc>
          <w:tcPr>
            <w:tcW w:w="960" w:type="dxa"/>
            <w:noWrap/>
            <w:hideMark/>
          </w:tcPr>
          <w:p w14:paraId="400DF181" w14:textId="77777777" w:rsidR="00472572" w:rsidRPr="00472572" w:rsidRDefault="00472572" w:rsidP="00472572">
            <w:r w:rsidRPr="00472572">
              <w:t>Tx07</w:t>
            </w:r>
          </w:p>
        </w:tc>
        <w:tc>
          <w:tcPr>
            <w:tcW w:w="960" w:type="dxa"/>
            <w:noWrap/>
            <w:hideMark/>
          </w:tcPr>
          <w:p w14:paraId="71F6B03C" w14:textId="77777777" w:rsidR="00472572" w:rsidRPr="00472572" w:rsidRDefault="00472572" w:rsidP="00472572">
            <w:r w:rsidRPr="00472572">
              <w:t>Tx08</w:t>
            </w:r>
          </w:p>
        </w:tc>
        <w:tc>
          <w:tcPr>
            <w:tcW w:w="960" w:type="dxa"/>
            <w:noWrap/>
            <w:hideMark/>
          </w:tcPr>
          <w:p w14:paraId="1FD3EDDA" w14:textId="77777777" w:rsidR="00472572" w:rsidRPr="00472572" w:rsidRDefault="00472572" w:rsidP="00472572">
            <w:r w:rsidRPr="00472572">
              <w:t>Tx09</w:t>
            </w:r>
          </w:p>
        </w:tc>
        <w:tc>
          <w:tcPr>
            <w:tcW w:w="960" w:type="dxa"/>
            <w:noWrap/>
            <w:hideMark/>
          </w:tcPr>
          <w:p w14:paraId="20588802" w14:textId="77777777" w:rsidR="00472572" w:rsidRPr="00472572" w:rsidRDefault="00472572" w:rsidP="00472572">
            <w:r w:rsidRPr="00472572">
              <w:t>Tx10</w:t>
            </w:r>
          </w:p>
        </w:tc>
      </w:tr>
      <w:tr w:rsidR="00472572" w:rsidRPr="00472572" w14:paraId="63051ED7" w14:textId="77777777" w:rsidTr="00472572">
        <w:trPr>
          <w:trHeight w:val="300"/>
        </w:trPr>
        <w:tc>
          <w:tcPr>
            <w:tcW w:w="960" w:type="dxa"/>
            <w:noWrap/>
            <w:hideMark/>
          </w:tcPr>
          <w:p w14:paraId="18EEAB17" w14:textId="77777777" w:rsidR="00472572" w:rsidRPr="00472572" w:rsidRDefault="00472572" w:rsidP="00472572">
            <w:r w:rsidRPr="00472572">
              <w:t>11.34841</w:t>
            </w:r>
          </w:p>
        </w:tc>
        <w:tc>
          <w:tcPr>
            <w:tcW w:w="960" w:type="dxa"/>
            <w:noWrap/>
            <w:hideMark/>
          </w:tcPr>
          <w:p w14:paraId="17263E3E" w14:textId="77777777" w:rsidR="00472572" w:rsidRPr="00472572" w:rsidRDefault="00472572" w:rsidP="00472572">
            <w:r w:rsidRPr="00472572">
              <w:t>11.84874</w:t>
            </w:r>
          </w:p>
        </w:tc>
        <w:tc>
          <w:tcPr>
            <w:tcW w:w="960" w:type="dxa"/>
            <w:noWrap/>
            <w:hideMark/>
          </w:tcPr>
          <w:p w14:paraId="312E7C6F" w14:textId="77777777" w:rsidR="00472572" w:rsidRPr="00472572" w:rsidRDefault="00472572" w:rsidP="00472572">
            <w:r w:rsidRPr="00472572">
              <w:t>6.151702</w:t>
            </w:r>
          </w:p>
        </w:tc>
        <w:tc>
          <w:tcPr>
            <w:tcW w:w="960" w:type="dxa"/>
            <w:noWrap/>
            <w:hideMark/>
          </w:tcPr>
          <w:p w14:paraId="5F6872BB" w14:textId="77777777" w:rsidR="00472572" w:rsidRPr="00472572" w:rsidRDefault="00472572" w:rsidP="00472572">
            <w:r w:rsidRPr="00472572">
              <w:t>4.924421</w:t>
            </w:r>
          </w:p>
        </w:tc>
        <w:tc>
          <w:tcPr>
            <w:tcW w:w="960" w:type="dxa"/>
            <w:noWrap/>
            <w:hideMark/>
          </w:tcPr>
          <w:p w14:paraId="450669EB" w14:textId="77777777" w:rsidR="00472572" w:rsidRPr="00472572" w:rsidRDefault="00472572" w:rsidP="00472572">
            <w:r w:rsidRPr="00472572">
              <w:t>7.157797</w:t>
            </w:r>
          </w:p>
        </w:tc>
        <w:tc>
          <w:tcPr>
            <w:tcW w:w="960" w:type="dxa"/>
            <w:noWrap/>
            <w:hideMark/>
          </w:tcPr>
          <w:p w14:paraId="221A2B1F" w14:textId="77777777" w:rsidR="00472572" w:rsidRPr="00472572" w:rsidRDefault="00472572" w:rsidP="00472572">
            <w:r w:rsidRPr="00472572">
              <w:t>5.964676</w:t>
            </w:r>
          </w:p>
        </w:tc>
        <w:tc>
          <w:tcPr>
            <w:tcW w:w="960" w:type="dxa"/>
            <w:noWrap/>
            <w:hideMark/>
          </w:tcPr>
          <w:p w14:paraId="60F51A6D" w14:textId="77777777" w:rsidR="00472572" w:rsidRPr="00472572" w:rsidRDefault="00472572" w:rsidP="00472572">
            <w:r w:rsidRPr="00472572">
              <w:t>6.247987</w:t>
            </w:r>
          </w:p>
        </w:tc>
        <w:tc>
          <w:tcPr>
            <w:tcW w:w="960" w:type="dxa"/>
            <w:noWrap/>
            <w:hideMark/>
          </w:tcPr>
          <w:p w14:paraId="3603C374" w14:textId="77777777" w:rsidR="00472572" w:rsidRPr="00472572" w:rsidRDefault="00472572" w:rsidP="00472572">
            <w:r w:rsidRPr="00472572">
              <w:t>13.67698</w:t>
            </w:r>
          </w:p>
        </w:tc>
        <w:tc>
          <w:tcPr>
            <w:tcW w:w="960" w:type="dxa"/>
            <w:noWrap/>
            <w:hideMark/>
          </w:tcPr>
          <w:p w14:paraId="496E1CA5" w14:textId="77777777" w:rsidR="00472572" w:rsidRPr="00472572" w:rsidRDefault="00472572" w:rsidP="00472572">
            <w:r w:rsidRPr="00472572">
              <w:t>13.32116</w:t>
            </w:r>
          </w:p>
        </w:tc>
        <w:tc>
          <w:tcPr>
            <w:tcW w:w="960" w:type="dxa"/>
            <w:noWrap/>
            <w:hideMark/>
          </w:tcPr>
          <w:p w14:paraId="204DC82D" w14:textId="77777777" w:rsidR="00472572" w:rsidRPr="00472572" w:rsidRDefault="00472572" w:rsidP="00472572">
            <w:r w:rsidRPr="00472572">
              <w:t>10.23625</w:t>
            </w:r>
          </w:p>
        </w:tc>
      </w:tr>
      <w:tr w:rsidR="00472572" w:rsidRPr="00472572" w14:paraId="3338101B" w14:textId="77777777" w:rsidTr="00472572">
        <w:trPr>
          <w:trHeight w:val="300"/>
        </w:trPr>
        <w:tc>
          <w:tcPr>
            <w:tcW w:w="960" w:type="dxa"/>
            <w:noWrap/>
            <w:hideMark/>
          </w:tcPr>
          <w:p w14:paraId="567D1CA9" w14:textId="77777777" w:rsidR="00472572" w:rsidRPr="00472572" w:rsidRDefault="00472572" w:rsidP="00472572">
            <w:r w:rsidRPr="00472572">
              <w:t>6.818774</w:t>
            </w:r>
          </w:p>
        </w:tc>
        <w:tc>
          <w:tcPr>
            <w:tcW w:w="960" w:type="dxa"/>
            <w:noWrap/>
            <w:hideMark/>
          </w:tcPr>
          <w:p w14:paraId="18C15138" w14:textId="77777777" w:rsidR="00472572" w:rsidRPr="00472572" w:rsidRDefault="00472572" w:rsidP="00472572">
            <w:r w:rsidRPr="00472572">
              <w:t>6.299777</w:t>
            </w:r>
          </w:p>
        </w:tc>
        <w:tc>
          <w:tcPr>
            <w:tcW w:w="960" w:type="dxa"/>
            <w:noWrap/>
            <w:hideMark/>
          </w:tcPr>
          <w:p w14:paraId="4B55924E" w14:textId="77777777" w:rsidR="00472572" w:rsidRPr="00472572" w:rsidRDefault="00472572" w:rsidP="00472572">
            <w:r w:rsidRPr="00472572">
              <w:t>10.6768</w:t>
            </w:r>
          </w:p>
        </w:tc>
        <w:tc>
          <w:tcPr>
            <w:tcW w:w="960" w:type="dxa"/>
            <w:noWrap/>
            <w:hideMark/>
          </w:tcPr>
          <w:p w14:paraId="2CDAA6AF" w14:textId="77777777" w:rsidR="00472572" w:rsidRPr="00472572" w:rsidRDefault="00472572" w:rsidP="00472572">
            <w:r w:rsidRPr="00472572">
              <w:t>5.843449</w:t>
            </w:r>
          </w:p>
        </w:tc>
        <w:tc>
          <w:tcPr>
            <w:tcW w:w="960" w:type="dxa"/>
            <w:noWrap/>
            <w:hideMark/>
          </w:tcPr>
          <w:p w14:paraId="5B395413" w14:textId="77777777" w:rsidR="00472572" w:rsidRPr="00472572" w:rsidRDefault="00472572" w:rsidP="00472572">
            <w:r w:rsidRPr="00472572">
              <w:t>4.926785</w:t>
            </w:r>
          </w:p>
        </w:tc>
        <w:tc>
          <w:tcPr>
            <w:tcW w:w="960" w:type="dxa"/>
            <w:noWrap/>
            <w:hideMark/>
          </w:tcPr>
          <w:p w14:paraId="415B4833" w14:textId="77777777" w:rsidR="00472572" w:rsidRPr="00472572" w:rsidRDefault="00472572" w:rsidP="00472572">
            <w:r w:rsidRPr="00472572">
              <w:t>6.887187</w:t>
            </w:r>
          </w:p>
        </w:tc>
        <w:tc>
          <w:tcPr>
            <w:tcW w:w="960" w:type="dxa"/>
            <w:noWrap/>
            <w:hideMark/>
          </w:tcPr>
          <w:p w14:paraId="65EDAA8F" w14:textId="77777777" w:rsidR="00472572" w:rsidRPr="00472572" w:rsidRDefault="00472572" w:rsidP="00472572">
            <w:r w:rsidRPr="00472572">
              <w:t>6.694748</w:t>
            </w:r>
          </w:p>
        </w:tc>
        <w:tc>
          <w:tcPr>
            <w:tcW w:w="960" w:type="dxa"/>
            <w:noWrap/>
            <w:hideMark/>
          </w:tcPr>
          <w:p w14:paraId="69B52E93" w14:textId="77777777" w:rsidR="00472572" w:rsidRPr="00472572" w:rsidRDefault="00472572" w:rsidP="00472572">
            <w:r w:rsidRPr="00472572">
              <w:t>5.929629</w:t>
            </w:r>
          </w:p>
        </w:tc>
        <w:tc>
          <w:tcPr>
            <w:tcW w:w="960" w:type="dxa"/>
            <w:noWrap/>
            <w:hideMark/>
          </w:tcPr>
          <w:p w14:paraId="66C8BC8E" w14:textId="77777777" w:rsidR="00472572" w:rsidRPr="00472572" w:rsidRDefault="00472572" w:rsidP="00472572">
            <w:r w:rsidRPr="00472572">
              <w:t>6.413834</w:t>
            </w:r>
          </w:p>
        </w:tc>
        <w:tc>
          <w:tcPr>
            <w:tcW w:w="960" w:type="dxa"/>
            <w:noWrap/>
            <w:hideMark/>
          </w:tcPr>
          <w:p w14:paraId="3DF676CB" w14:textId="77777777" w:rsidR="00472572" w:rsidRPr="00472572" w:rsidRDefault="00472572" w:rsidP="00472572">
            <w:r w:rsidRPr="00472572">
              <w:t>7.216832</w:t>
            </w:r>
          </w:p>
        </w:tc>
      </w:tr>
      <w:tr w:rsidR="00472572" w:rsidRPr="00472572" w14:paraId="2E8D8D6F" w14:textId="77777777" w:rsidTr="00472572">
        <w:trPr>
          <w:trHeight w:val="300"/>
        </w:trPr>
        <w:tc>
          <w:tcPr>
            <w:tcW w:w="960" w:type="dxa"/>
            <w:noWrap/>
            <w:hideMark/>
          </w:tcPr>
          <w:p w14:paraId="08CEA4CB" w14:textId="77777777" w:rsidR="00472572" w:rsidRPr="00472572" w:rsidRDefault="00472572" w:rsidP="00472572">
            <w:r w:rsidRPr="00472572">
              <w:t>12.75765</w:t>
            </w:r>
          </w:p>
        </w:tc>
        <w:tc>
          <w:tcPr>
            <w:tcW w:w="960" w:type="dxa"/>
            <w:noWrap/>
            <w:hideMark/>
          </w:tcPr>
          <w:p w14:paraId="7A94B012" w14:textId="77777777" w:rsidR="00472572" w:rsidRPr="00472572" w:rsidRDefault="00472572" w:rsidP="00472572">
            <w:r w:rsidRPr="00472572">
              <w:t>7.337864</w:t>
            </w:r>
          </w:p>
        </w:tc>
        <w:tc>
          <w:tcPr>
            <w:tcW w:w="960" w:type="dxa"/>
            <w:noWrap/>
            <w:hideMark/>
          </w:tcPr>
          <w:p w14:paraId="3533A8D0" w14:textId="77777777" w:rsidR="00472572" w:rsidRPr="00472572" w:rsidRDefault="00472572" w:rsidP="00472572">
            <w:r w:rsidRPr="00472572">
              <w:t>6.209666</w:t>
            </w:r>
          </w:p>
        </w:tc>
        <w:tc>
          <w:tcPr>
            <w:tcW w:w="960" w:type="dxa"/>
            <w:noWrap/>
            <w:hideMark/>
          </w:tcPr>
          <w:p w14:paraId="19DFFA39" w14:textId="77777777" w:rsidR="00472572" w:rsidRPr="00472572" w:rsidRDefault="00472572" w:rsidP="00472572">
            <w:r w:rsidRPr="00472572">
              <w:t>9.405379</w:t>
            </w:r>
          </w:p>
        </w:tc>
        <w:tc>
          <w:tcPr>
            <w:tcW w:w="960" w:type="dxa"/>
            <w:noWrap/>
            <w:hideMark/>
          </w:tcPr>
          <w:p w14:paraId="408F1B33" w14:textId="77777777" w:rsidR="00472572" w:rsidRPr="00472572" w:rsidRDefault="00472572" w:rsidP="00472572">
            <w:r w:rsidRPr="00472572">
              <w:t>13.14846</w:t>
            </w:r>
          </w:p>
        </w:tc>
        <w:tc>
          <w:tcPr>
            <w:tcW w:w="960" w:type="dxa"/>
            <w:noWrap/>
            <w:hideMark/>
          </w:tcPr>
          <w:p w14:paraId="4D1339BC" w14:textId="77777777" w:rsidR="00472572" w:rsidRPr="00472572" w:rsidRDefault="00472572" w:rsidP="00472572">
            <w:r w:rsidRPr="00472572">
              <w:t>1.696918</w:t>
            </w:r>
          </w:p>
        </w:tc>
        <w:tc>
          <w:tcPr>
            <w:tcW w:w="960" w:type="dxa"/>
            <w:noWrap/>
            <w:hideMark/>
          </w:tcPr>
          <w:p w14:paraId="759AC2B3" w14:textId="77777777" w:rsidR="00472572" w:rsidRPr="00472572" w:rsidRDefault="00472572" w:rsidP="00472572">
            <w:r w:rsidRPr="00472572">
              <w:t>2.693365</w:t>
            </w:r>
          </w:p>
        </w:tc>
        <w:tc>
          <w:tcPr>
            <w:tcW w:w="960" w:type="dxa"/>
            <w:noWrap/>
            <w:hideMark/>
          </w:tcPr>
          <w:p w14:paraId="4D2C5253" w14:textId="77777777" w:rsidR="00472572" w:rsidRPr="00472572" w:rsidRDefault="00472572" w:rsidP="00472572">
            <w:r w:rsidRPr="00472572">
              <w:t>6.806841</w:t>
            </w:r>
          </w:p>
        </w:tc>
        <w:tc>
          <w:tcPr>
            <w:tcW w:w="960" w:type="dxa"/>
            <w:noWrap/>
            <w:hideMark/>
          </w:tcPr>
          <w:p w14:paraId="385F1963" w14:textId="77777777" w:rsidR="00472572" w:rsidRPr="00472572" w:rsidRDefault="00472572" w:rsidP="00472572">
            <w:r w:rsidRPr="00472572">
              <w:t>4.435224</w:t>
            </w:r>
          </w:p>
        </w:tc>
        <w:tc>
          <w:tcPr>
            <w:tcW w:w="960" w:type="dxa"/>
            <w:noWrap/>
            <w:hideMark/>
          </w:tcPr>
          <w:p w14:paraId="335DBFA3" w14:textId="77777777" w:rsidR="00472572" w:rsidRPr="00472572" w:rsidRDefault="00472572" w:rsidP="00472572">
            <w:r w:rsidRPr="00472572">
              <w:t>6.453376</w:t>
            </w:r>
          </w:p>
        </w:tc>
      </w:tr>
      <w:tr w:rsidR="00472572" w:rsidRPr="00472572" w14:paraId="220FBA41" w14:textId="77777777" w:rsidTr="00472572">
        <w:trPr>
          <w:trHeight w:val="300"/>
        </w:trPr>
        <w:tc>
          <w:tcPr>
            <w:tcW w:w="960" w:type="dxa"/>
            <w:noWrap/>
            <w:hideMark/>
          </w:tcPr>
          <w:p w14:paraId="07779E2A" w14:textId="77777777" w:rsidR="00472572" w:rsidRPr="00472572" w:rsidRDefault="00472572" w:rsidP="00472572">
            <w:r w:rsidRPr="00472572">
              <w:t>2.817147</w:t>
            </w:r>
          </w:p>
        </w:tc>
        <w:tc>
          <w:tcPr>
            <w:tcW w:w="960" w:type="dxa"/>
            <w:noWrap/>
            <w:hideMark/>
          </w:tcPr>
          <w:p w14:paraId="12FB65A3" w14:textId="77777777" w:rsidR="00472572" w:rsidRPr="00472572" w:rsidRDefault="00472572" w:rsidP="00472572">
            <w:r w:rsidRPr="00472572">
              <w:t>8.600157</w:t>
            </w:r>
          </w:p>
        </w:tc>
        <w:tc>
          <w:tcPr>
            <w:tcW w:w="960" w:type="dxa"/>
            <w:noWrap/>
            <w:hideMark/>
          </w:tcPr>
          <w:p w14:paraId="5176D06B" w14:textId="77777777" w:rsidR="00472572" w:rsidRPr="00472572" w:rsidRDefault="00472572" w:rsidP="00472572">
            <w:r w:rsidRPr="00472572">
              <w:t>5.887176</w:t>
            </w:r>
          </w:p>
        </w:tc>
        <w:tc>
          <w:tcPr>
            <w:tcW w:w="960" w:type="dxa"/>
            <w:noWrap/>
            <w:hideMark/>
          </w:tcPr>
          <w:p w14:paraId="5626672C" w14:textId="77777777" w:rsidR="00472572" w:rsidRPr="00472572" w:rsidRDefault="00472572" w:rsidP="00472572">
            <w:r w:rsidRPr="00472572">
              <w:t>4.332485</w:t>
            </w:r>
          </w:p>
        </w:tc>
        <w:tc>
          <w:tcPr>
            <w:tcW w:w="960" w:type="dxa"/>
            <w:noWrap/>
            <w:hideMark/>
          </w:tcPr>
          <w:p w14:paraId="1A50D5B5" w14:textId="77777777" w:rsidR="00472572" w:rsidRPr="00472572" w:rsidRDefault="00472572" w:rsidP="00472572">
            <w:r w:rsidRPr="00472572">
              <w:t>5.612651</w:t>
            </w:r>
          </w:p>
        </w:tc>
        <w:tc>
          <w:tcPr>
            <w:tcW w:w="960" w:type="dxa"/>
            <w:noWrap/>
            <w:hideMark/>
          </w:tcPr>
          <w:p w14:paraId="2A23489D" w14:textId="77777777" w:rsidR="00472572" w:rsidRPr="00472572" w:rsidRDefault="00472572" w:rsidP="00472572">
            <w:r w:rsidRPr="00472572">
              <w:t>12.97434</w:t>
            </w:r>
          </w:p>
        </w:tc>
        <w:tc>
          <w:tcPr>
            <w:tcW w:w="960" w:type="dxa"/>
            <w:noWrap/>
            <w:hideMark/>
          </w:tcPr>
          <w:p w14:paraId="26A569EE" w14:textId="77777777" w:rsidR="00472572" w:rsidRPr="00472572" w:rsidRDefault="00472572" w:rsidP="00472572">
            <w:r w:rsidRPr="00472572">
              <w:t>5.556349</w:t>
            </w:r>
          </w:p>
        </w:tc>
        <w:tc>
          <w:tcPr>
            <w:tcW w:w="960" w:type="dxa"/>
            <w:noWrap/>
            <w:hideMark/>
          </w:tcPr>
          <w:p w14:paraId="32DDA076" w14:textId="77777777" w:rsidR="00472572" w:rsidRPr="00472572" w:rsidRDefault="00472572" w:rsidP="00472572">
            <w:r w:rsidRPr="00472572">
              <w:t>2.402643</w:t>
            </w:r>
          </w:p>
        </w:tc>
        <w:tc>
          <w:tcPr>
            <w:tcW w:w="960" w:type="dxa"/>
            <w:noWrap/>
            <w:hideMark/>
          </w:tcPr>
          <w:p w14:paraId="7B618FE7" w14:textId="77777777" w:rsidR="00472572" w:rsidRPr="00472572" w:rsidRDefault="00472572" w:rsidP="00472572">
            <w:r w:rsidRPr="00472572">
              <w:t>7.555906</w:t>
            </w:r>
          </w:p>
        </w:tc>
        <w:tc>
          <w:tcPr>
            <w:tcW w:w="960" w:type="dxa"/>
            <w:noWrap/>
            <w:hideMark/>
          </w:tcPr>
          <w:p w14:paraId="68DA843B" w14:textId="77777777" w:rsidR="00472572" w:rsidRPr="00472572" w:rsidRDefault="00472572" w:rsidP="00472572">
            <w:r w:rsidRPr="00472572">
              <w:t>8.464543</w:t>
            </w:r>
          </w:p>
        </w:tc>
      </w:tr>
      <w:tr w:rsidR="00472572" w:rsidRPr="00472572" w14:paraId="69F6E357" w14:textId="77777777" w:rsidTr="00472572">
        <w:trPr>
          <w:trHeight w:val="300"/>
        </w:trPr>
        <w:tc>
          <w:tcPr>
            <w:tcW w:w="960" w:type="dxa"/>
            <w:noWrap/>
            <w:hideMark/>
          </w:tcPr>
          <w:p w14:paraId="50691BE4" w14:textId="77777777" w:rsidR="00472572" w:rsidRPr="00472572" w:rsidRDefault="00472572" w:rsidP="00472572">
            <w:r w:rsidRPr="00472572">
              <w:t>4.446165</w:t>
            </w:r>
          </w:p>
        </w:tc>
        <w:tc>
          <w:tcPr>
            <w:tcW w:w="960" w:type="dxa"/>
            <w:noWrap/>
            <w:hideMark/>
          </w:tcPr>
          <w:p w14:paraId="6B5FD038" w14:textId="77777777" w:rsidR="00472572" w:rsidRPr="00472572" w:rsidRDefault="00472572" w:rsidP="00472572">
            <w:r w:rsidRPr="00472572">
              <w:t>1.897667</w:t>
            </w:r>
          </w:p>
        </w:tc>
        <w:tc>
          <w:tcPr>
            <w:tcW w:w="960" w:type="dxa"/>
            <w:noWrap/>
            <w:hideMark/>
          </w:tcPr>
          <w:p w14:paraId="55C3DEBE" w14:textId="77777777" w:rsidR="00472572" w:rsidRPr="00472572" w:rsidRDefault="00472572" w:rsidP="00472572">
            <w:r w:rsidRPr="00472572">
              <w:t>8.933343</w:t>
            </w:r>
          </w:p>
        </w:tc>
        <w:tc>
          <w:tcPr>
            <w:tcW w:w="960" w:type="dxa"/>
            <w:noWrap/>
            <w:hideMark/>
          </w:tcPr>
          <w:p w14:paraId="5644F62A" w14:textId="77777777" w:rsidR="00472572" w:rsidRPr="00472572" w:rsidRDefault="00472572" w:rsidP="00472572">
            <w:r w:rsidRPr="00472572">
              <w:t>6.853453</w:t>
            </w:r>
          </w:p>
        </w:tc>
        <w:tc>
          <w:tcPr>
            <w:tcW w:w="960" w:type="dxa"/>
            <w:noWrap/>
            <w:hideMark/>
          </w:tcPr>
          <w:p w14:paraId="2EA48C9D" w14:textId="77777777" w:rsidR="00472572" w:rsidRPr="00472572" w:rsidRDefault="00472572" w:rsidP="00472572">
            <w:r w:rsidRPr="00472572">
              <w:t>6.599129</w:t>
            </w:r>
          </w:p>
        </w:tc>
        <w:tc>
          <w:tcPr>
            <w:tcW w:w="960" w:type="dxa"/>
            <w:noWrap/>
            <w:hideMark/>
          </w:tcPr>
          <w:p w14:paraId="79B33754" w14:textId="77777777" w:rsidR="00472572" w:rsidRPr="00472572" w:rsidRDefault="00472572" w:rsidP="00472572">
            <w:r w:rsidRPr="00472572">
              <w:t>3.214121</w:t>
            </w:r>
          </w:p>
        </w:tc>
        <w:tc>
          <w:tcPr>
            <w:tcW w:w="960" w:type="dxa"/>
            <w:noWrap/>
            <w:hideMark/>
          </w:tcPr>
          <w:p w14:paraId="6B5E789D" w14:textId="77777777" w:rsidR="00472572" w:rsidRPr="00472572" w:rsidRDefault="00472572" w:rsidP="00472572">
            <w:r w:rsidRPr="00472572">
              <w:t>8.332444</w:t>
            </w:r>
          </w:p>
        </w:tc>
        <w:tc>
          <w:tcPr>
            <w:tcW w:w="960" w:type="dxa"/>
            <w:noWrap/>
            <w:hideMark/>
          </w:tcPr>
          <w:p w14:paraId="22461CD8" w14:textId="77777777" w:rsidR="00472572" w:rsidRPr="00472572" w:rsidRDefault="00472572" w:rsidP="00472572">
            <w:r w:rsidRPr="00472572">
              <w:t>8.602169</w:t>
            </w:r>
          </w:p>
        </w:tc>
        <w:tc>
          <w:tcPr>
            <w:tcW w:w="960" w:type="dxa"/>
            <w:noWrap/>
            <w:hideMark/>
          </w:tcPr>
          <w:p w14:paraId="76CD3D0B" w14:textId="77777777" w:rsidR="00472572" w:rsidRPr="00472572" w:rsidRDefault="00472572" w:rsidP="00472572">
            <w:r w:rsidRPr="00472572">
              <w:t>3.219057</w:t>
            </w:r>
          </w:p>
        </w:tc>
        <w:tc>
          <w:tcPr>
            <w:tcW w:w="960" w:type="dxa"/>
            <w:noWrap/>
            <w:hideMark/>
          </w:tcPr>
          <w:p w14:paraId="3AABC023" w14:textId="77777777" w:rsidR="00472572" w:rsidRPr="00472572" w:rsidRDefault="00472572" w:rsidP="00472572">
            <w:r w:rsidRPr="00472572">
              <w:t>7.497416</w:t>
            </w:r>
          </w:p>
        </w:tc>
      </w:tr>
      <w:tr w:rsidR="00472572" w:rsidRPr="00472572" w14:paraId="0655F19B" w14:textId="77777777" w:rsidTr="00472572">
        <w:trPr>
          <w:trHeight w:val="300"/>
        </w:trPr>
        <w:tc>
          <w:tcPr>
            <w:tcW w:w="960" w:type="dxa"/>
            <w:noWrap/>
            <w:hideMark/>
          </w:tcPr>
          <w:p w14:paraId="3F7C7EA3" w14:textId="77777777" w:rsidR="00472572" w:rsidRPr="00472572" w:rsidRDefault="00472572" w:rsidP="00472572">
            <w:r w:rsidRPr="00472572">
              <w:t>4.451349</w:t>
            </w:r>
          </w:p>
        </w:tc>
        <w:tc>
          <w:tcPr>
            <w:tcW w:w="960" w:type="dxa"/>
            <w:noWrap/>
            <w:hideMark/>
          </w:tcPr>
          <w:p w14:paraId="2612FAA0" w14:textId="77777777" w:rsidR="00472572" w:rsidRPr="00472572" w:rsidRDefault="00472572" w:rsidP="00472572">
            <w:r w:rsidRPr="00472572">
              <w:t>7.171605</w:t>
            </w:r>
          </w:p>
        </w:tc>
        <w:tc>
          <w:tcPr>
            <w:tcW w:w="960" w:type="dxa"/>
            <w:noWrap/>
            <w:hideMark/>
          </w:tcPr>
          <w:p w14:paraId="41258392" w14:textId="77777777" w:rsidR="00472572" w:rsidRPr="00472572" w:rsidRDefault="00472572" w:rsidP="00472572">
            <w:r w:rsidRPr="00472572">
              <w:t>2.91548</w:t>
            </w:r>
          </w:p>
        </w:tc>
        <w:tc>
          <w:tcPr>
            <w:tcW w:w="960" w:type="dxa"/>
            <w:noWrap/>
            <w:hideMark/>
          </w:tcPr>
          <w:p w14:paraId="573561C3" w14:textId="77777777" w:rsidR="00472572" w:rsidRPr="00472572" w:rsidRDefault="00472572" w:rsidP="00472572">
            <w:r w:rsidRPr="00472572">
              <w:t>12.76382</w:t>
            </w:r>
          </w:p>
        </w:tc>
        <w:tc>
          <w:tcPr>
            <w:tcW w:w="960" w:type="dxa"/>
            <w:noWrap/>
            <w:hideMark/>
          </w:tcPr>
          <w:p w14:paraId="35F45AFE" w14:textId="77777777" w:rsidR="00472572" w:rsidRPr="00472572" w:rsidRDefault="00472572" w:rsidP="00472572">
            <w:r w:rsidRPr="00472572">
              <w:t>8.443595</w:t>
            </w:r>
          </w:p>
        </w:tc>
        <w:tc>
          <w:tcPr>
            <w:tcW w:w="960" w:type="dxa"/>
            <w:noWrap/>
            <w:hideMark/>
          </w:tcPr>
          <w:p w14:paraId="7A53A45A" w14:textId="77777777" w:rsidR="00472572" w:rsidRPr="00472572" w:rsidRDefault="00472572" w:rsidP="00472572">
            <w:r w:rsidRPr="00472572">
              <w:t>5.447526</w:t>
            </w:r>
          </w:p>
        </w:tc>
        <w:tc>
          <w:tcPr>
            <w:tcW w:w="960" w:type="dxa"/>
            <w:noWrap/>
            <w:hideMark/>
          </w:tcPr>
          <w:p w14:paraId="75D507FA" w14:textId="77777777" w:rsidR="00472572" w:rsidRPr="00472572" w:rsidRDefault="00472572" w:rsidP="00472572">
            <w:r w:rsidRPr="00472572">
              <w:t>2.793211</w:t>
            </w:r>
          </w:p>
        </w:tc>
        <w:tc>
          <w:tcPr>
            <w:tcW w:w="960" w:type="dxa"/>
            <w:noWrap/>
            <w:hideMark/>
          </w:tcPr>
          <w:p w14:paraId="08A0089F" w14:textId="77777777" w:rsidR="00472572" w:rsidRPr="00472572" w:rsidRDefault="00472572" w:rsidP="00472572">
            <w:r w:rsidRPr="00472572">
              <w:t>7.637551</w:t>
            </w:r>
          </w:p>
        </w:tc>
        <w:tc>
          <w:tcPr>
            <w:tcW w:w="960" w:type="dxa"/>
            <w:noWrap/>
            <w:hideMark/>
          </w:tcPr>
          <w:p w14:paraId="7E77668B" w14:textId="77777777" w:rsidR="00472572" w:rsidRPr="00472572" w:rsidRDefault="00472572" w:rsidP="00472572">
            <w:r w:rsidRPr="00472572">
              <w:t>6.969669</w:t>
            </w:r>
          </w:p>
        </w:tc>
        <w:tc>
          <w:tcPr>
            <w:tcW w:w="960" w:type="dxa"/>
            <w:noWrap/>
            <w:hideMark/>
          </w:tcPr>
          <w:p w14:paraId="45A5D7D5" w14:textId="77777777" w:rsidR="00472572" w:rsidRPr="00472572" w:rsidRDefault="00472572" w:rsidP="00472572">
            <w:r w:rsidRPr="00472572">
              <w:t>6.729469</w:t>
            </w:r>
          </w:p>
        </w:tc>
      </w:tr>
      <w:tr w:rsidR="00472572" w:rsidRPr="00472572" w14:paraId="46555535" w14:textId="77777777" w:rsidTr="00472572">
        <w:trPr>
          <w:trHeight w:val="300"/>
        </w:trPr>
        <w:tc>
          <w:tcPr>
            <w:tcW w:w="960" w:type="dxa"/>
            <w:noWrap/>
            <w:hideMark/>
          </w:tcPr>
          <w:p w14:paraId="2A227803" w14:textId="77777777" w:rsidR="00472572" w:rsidRPr="00472572" w:rsidRDefault="00472572" w:rsidP="00472572">
            <w:r w:rsidRPr="00472572">
              <w:t>3.768265</w:t>
            </w:r>
          </w:p>
        </w:tc>
        <w:tc>
          <w:tcPr>
            <w:tcW w:w="960" w:type="dxa"/>
            <w:noWrap/>
            <w:hideMark/>
          </w:tcPr>
          <w:p w14:paraId="0762E77B" w14:textId="77777777" w:rsidR="00472572" w:rsidRPr="00472572" w:rsidRDefault="00472572" w:rsidP="00472572">
            <w:r w:rsidRPr="00472572">
              <w:t>12.73221</w:t>
            </w:r>
          </w:p>
        </w:tc>
        <w:tc>
          <w:tcPr>
            <w:tcW w:w="960" w:type="dxa"/>
            <w:noWrap/>
            <w:hideMark/>
          </w:tcPr>
          <w:p w14:paraId="78570BBC" w14:textId="77777777" w:rsidR="00472572" w:rsidRPr="00472572" w:rsidRDefault="00472572" w:rsidP="00472572">
            <w:r w:rsidRPr="00472572">
              <w:t>6.192788</w:t>
            </w:r>
          </w:p>
        </w:tc>
        <w:tc>
          <w:tcPr>
            <w:tcW w:w="960" w:type="dxa"/>
            <w:noWrap/>
            <w:hideMark/>
          </w:tcPr>
          <w:p w14:paraId="3E6A1206" w14:textId="77777777" w:rsidR="00472572" w:rsidRPr="00472572" w:rsidRDefault="00472572" w:rsidP="00472572">
            <w:r w:rsidRPr="00472572">
              <w:t>2.768983</w:t>
            </w:r>
          </w:p>
        </w:tc>
        <w:tc>
          <w:tcPr>
            <w:tcW w:w="960" w:type="dxa"/>
            <w:noWrap/>
            <w:hideMark/>
          </w:tcPr>
          <w:p w14:paraId="06424B39" w14:textId="77777777" w:rsidR="00472572" w:rsidRPr="00472572" w:rsidRDefault="00472572" w:rsidP="00472572">
            <w:r w:rsidRPr="00472572">
              <w:t>7.554196</w:t>
            </w:r>
          </w:p>
        </w:tc>
        <w:tc>
          <w:tcPr>
            <w:tcW w:w="960" w:type="dxa"/>
            <w:noWrap/>
            <w:hideMark/>
          </w:tcPr>
          <w:p w14:paraId="384C716B" w14:textId="77777777" w:rsidR="00472572" w:rsidRPr="00472572" w:rsidRDefault="00472572" w:rsidP="00472572">
            <w:r w:rsidRPr="00472572">
              <w:t>12.3629</w:t>
            </w:r>
          </w:p>
        </w:tc>
        <w:tc>
          <w:tcPr>
            <w:tcW w:w="960" w:type="dxa"/>
            <w:noWrap/>
            <w:hideMark/>
          </w:tcPr>
          <w:p w14:paraId="67A7FA0C" w14:textId="77777777" w:rsidR="00472572" w:rsidRPr="00472572" w:rsidRDefault="00472572" w:rsidP="00472572">
            <w:r w:rsidRPr="00472572">
              <w:t>8.671657</w:t>
            </w:r>
          </w:p>
        </w:tc>
        <w:tc>
          <w:tcPr>
            <w:tcW w:w="960" w:type="dxa"/>
            <w:noWrap/>
            <w:hideMark/>
          </w:tcPr>
          <w:p w14:paraId="323098F1" w14:textId="77777777" w:rsidR="00472572" w:rsidRPr="00472572" w:rsidRDefault="00472572" w:rsidP="00472572">
            <w:r w:rsidRPr="00472572">
              <w:t>2.772528</w:t>
            </w:r>
          </w:p>
        </w:tc>
        <w:tc>
          <w:tcPr>
            <w:tcW w:w="960" w:type="dxa"/>
            <w:noWrap/>
            <w:hideMark/>
          </w:tcPr>
          <w:p w14:paraId="0D6835B0" w14:textId="77777777" w:rsidR="00472572" w:rsidRPr="00472572" w:rsidRDefault="00472572" w:rsidP="00472572">
            <w:r w:rsidRPr="00472572">
              <w:t>11.25936</w:t>
            </w:r>
          </w:p>
        </w:tc>
        <w:tc>
          <w:tcPr>
            <w:tcW w:w="960" w:type="dxa"/>
            <w:noWrap/>
            <w:hideMark/>
          </w:tcPr>
          <w:p w14:paraId="71E05622" w14:textId="77777777" w:rsidR="00472572" w:rsidRPr="00472572" w:rsidRDefault="00472572" w:rsidP="00472572">
            <w:r w:rsidRPr="00472572">
              <w:t>7.395185</w:t>
            </w:r>
          </w:p>
        </w:tc>
      </w:tr>
      <w:tr w:rsidR="00472572" w:rsidRPr="00472572" w14:paraId="0C2F212C" w14:textId="77777777" w:rsidTr="00472572">
        <w:trPr>
          <w:trHeight w:val="300"/>
        </w:trPr>
        <w:tc>
          <w:tcPr>
            <w:tcW w:w="960" w:type="dxa"/>
            <w:noWrap/>
            <w:hideMark/>
          </w:tcPr>
          <w:p w14:paraId="52B299A9" w14:textId="77777777" w:rsidR="00472572" w:rsidRPr="00472572" w:rsidRDefault="00472572" w:rsidP="00472572">
            <w:r w:rsidRPr="00472572">
              <w:t>4.596157</w:t>
            </w:r>
          </w:p>
        </w:tc>
        <w:tc>
          <w:tcPr>
            <w:tcW w:w="960" w:type="dxa"/>
            <w:noWrap/>
            <w:hideMark/>
          </w:tcPr>
          <w:p w14:paraId="28BDC635" w14:textId="77777777" w:rsidR="00472572" w:rsidRPr="00472572" w:rsidRDefault="00472572" w:rsidP="00472572">
            <w:r w:rsidRPr="00472572">
              <w:t>2.238648</w:t>
            </w:r>
          </w:p>
        </w:tc>
        <w:tc>
          <w:tcPr>
            <w:tcW w:w="960" w:type="dxa"/>
            <w:noWrap/>
            <w:hideMark/>
          </w:tcPr>
          <w:p w14:paraId="1369A29E" w14:textId="77777777" w:rsidR="00472572" w:rsidRPr="00472572" w:rsidRDefault="00472572" w:rsidP="00472572">
            <w:r w:rsidRPr="00472572">
              <w:t>12.84067</w:t>
            </w:r>
          </w:p>
        </w:tc>
        <w:tc>
          <w:tcPr>
            <w:tcW w:w="960" w:type="dxa"/>
            <w:noWrap/>
            <w:hideMark/>
          </w:tcPr>
          <w:p w14:paraId="56904630" w14:textId="77777777" w:rsidR="00472572" w:rsidRPr="00472572" w:rsidRDefault="00472572" w:rsidP="00472572">
            <w:r w:rsidRPr="00472572">
              <w:t>6.705163</w:t>
            </w:r>
          </w:p>
        </w:tc>
        <w:tc>
          <w:tcPr>
            <w:tcW w:w="960" w:type="dxa"/>
            <w:noWrap/>
            <w:hideMark/>
          </w:tcPr>
          <w:p w14:paraId="77E18184" w14:textId="77777777" w:rsidR="00472572" w:rsidRPr="00472572" w:rsidRDefault="00472572" w:rsidP="00472572">
            <w:r w:rsidRPr="00472572">
              <w:t>6.505283</w:t>
            </w:r>
          </w:p>
        </w:tc>
        <w:tc>
          <w:tcPr>
            <w:tcW w:w="960" w:type="dxa"/>
            <w:noWrap/>
            <w:hideMark/>
          </w:tcPr>
          <w:p w14:paraId="21329C3E" w14:textId="77777777" w:rsidR="00472572" w:rsidRPr="00472572" w:rsidRDefault="00472572" w:rsidP="00472572">
            <w:r w:rsidRPr="00472572">
              <w:t>8.36472</w:t>
            </w:r>
          </w:p>
        </w:tc>
        <w:tc>
          <w:tcPr>
            <w:tcW w:w="960" w:type="dxa"/>
            <w:noWrap/>
            <w:hideMark/>
          </w:tcPr>
          <w:p w14:paraId="2DA0B098" w14:textId="77777777" w:rsidR="00472572" w:rsidRPr="00472572" w:rsidRDefault="00472572" w:rsidP="00472572">
            <w:r w:rsidRPr="00472572">
              <w:t>2.887051</w:t>
            </w:r>
          </w:p>
        </w:tc>
        <w:tc>
          <w:tcPr>
            <w:tcW w:w="960" w:type="dxa"/>
            <w:noWrap/>
            <w:hideMark/>
          </w:tcPr>
          <w:p w14:paraId="08A3884B" w14:textId="77777777" w:rsidR="00472572" w:rsidRPr="00472572" w:rsidRDefault="00472572" w:rsidP="00472572">
            <w:r w:rsidRPr="00472572">
              <w:t>9.364274</w:t>
            </w:r>
          </w:p>
        </w:tc>
        <w:tc>
          <w:tcPr>
            <w:tcW w:w="960" w:type="dxa"/>
            <w:noWrap/>
            <w:hideMark/>
          </w:tcPr>
          <w:p w14:paraId="04B06D42" w14:textId="77777777" w:rsidR="00472572" w:rsidRPr="00472572" w:rsidRDefault="00472572" w:rsidP="00472572">
            <w:r w:rsidRPr="00472572">
              <w:t>7.158838</w:t>
            </w:r>
          </w:p>
        </w:tc>
        <w:tc>
          <w:tcPr>
            <w:tcW w:w="960" w:type="dxa"/>
            <w:noWrap/>
            <w:hideMark/>
          </w:tcPr>
          <w:p w14:paraId="7F5C1F71" w14:textId="77777777" w:rsidR="00472572" w:rsidRPr="00472572" w:rsidRDefault="00472572" w:rsidP="00472572">
            <w:r w:rsidRPr="00472572">
              <w:t>7.615843</w:t>
            </w:r>
          </w:p>
        </w:tc>
      </w:tr>
      <w:tr w:rsidR="00472572" w:rsidRPr="00472572" w14:paraId="0D77F4AB" w14:textId="77777777" w:rsidTr="00472572">
        <w:trPr>
          <w:trHeight w:val="300"/>
        </w:trPr>
        <w:tc>
          <w:tcPr>
            <w:tcW w:w="960" w:type="dxa"/>
            <w:noWrap/>
            <w:hideMark/>
          </w:tcPr>
          <w:p w14:paraId="071856DA" w14:textId="77777777" w:rsidR="00472572" w:rsidRPr="00472572" w:rsidRDefault="00472572" w:rsidP="00472572">
            <w:r w:rsidRPr="00472572">
              <w:t>7.619743</w:t>
            </w:r>
          </w:p>
        </w:tc>
        <w:tc>
          <w:tcPr>
            <w:tcW w:w="960" w:type="dxa"/>
            <w:noWrap/>
            <w:hideMark/>
          </w:tcPr>
          <w:p w14:paraId="4BC88FB5" w14:textId="77777777" w:rsidR="00472572" w:rsidRPr="00472572" w:rsidRDefault="00472572" w:rsidP="00472572">
            <w:r w:rsidRPr="00472572">
              <w:t>7.168697</w:t>
            </w:r>
          </w:p>
        </w:tc>
        <w:tc>
          <w:tcPr>
            <w:tcW w:w="960" w:type="dxa"/>
            <w:noWrap/>
            <w:hideMark/>
          </w:tcPr>
          <w:p w14:paraId="683DFA87" w14:textId="77777777" w:rsidR="00472572" w:rsidRPr="00472572" w:rsidRDefault="00472572" w:rsidP="00472572">
            <w:r w:rsidRPr="00472572">
              <w:t>8.894031</w:t>
            </w:r>
          </w:p>
        </w:tc>
        <w:tc>
          <w:tcPr>
            <w:tcW w:w="960" w:type="dxa"/>
            <w:noWrap/>
            <w:hideMark/>
          </w:tcPr>
          <w:p w14:paraId="2CC0FCD6" w14:textId="77777777" w:rsidR="00472572" w:rsidRPr="00472572" w:rsidRDefault="00472572" w:rsidP="00472572">
            <w:r w:rsidRPr="00472572">
              <w:t>1.966874</w:t>
            </w:r>
          </w:p>
        </w:tc>
        <w:tc>
          <w:tcPr>
            <w:tcW w:w="960" w:type="dxa"/>
            <w:noWrap/>
            <w:hideMark/>
          </w:tcPr>
          <w:p w14:paraId="02B077E3" w14:textId="77777777" w:rsidR="00472572" w:rsidRPr="00472572" w:rsidRDefault="00472572" w:rsidP="00472572">
            <w:r w:rsidRPr="00472572">
              <w:t>7.484075</w:t>
            </w:r>
          </w:p>
        </w:tc>
        <w:tc>
          <w:tcPr>
            <w:tcW w:w="960" w:type="dxa"/>
            <w:noWrap/>
            <w:hideMark/>
          </w:tcPr>
          <w:p w14:paraId="46F3E049" w14:textId="77777777" w:rsidR="00472572" w:rsidRPr="00472572" w:rsidRDefault="00472572" w:rsidP="00472572">
            <w:r w:rsidRPr="00472572">
              <w:t>13.34679</w:t>
            </w:r>
          </w:p>
        </w:tc>
        <w:tc>
          <w:tcPr>
            <w:tcW w:w="960" w:type="dxa"/>
            <w:noWrap/>
            <w:hideMark/>
          </w:tcPr>
          <w:p w14:paraId="14F0196E" w14:textId="77777777" w:rsidR="00472572" w:rsidRPr="00472572" w:rsidRDefault="00472572" w:rsidP="00472572">
            <w:r w:rsidRPr="00472572">
              <w:t>6.821875</w:t>
            </w:r>
          </w:p>
        </w:tc>
        <w:tc>
          <w:tcPr>
            <w:tcW w:w="960" w:type="dxa"/>
            <w:noWrap/>
            <w:hideMark/>
          </w:tcPr>
          <w:p w14:paraId="5A0C5153" w14:textId="77777777" w:rsidR="00472572" w:rsidRPr="00472572" w:rsidRDefault="00472572" w:rsidP="00472572">
            <w:r w:rsidRPr="00472572">
              <w:t>9.36542</w:t>
            </w:r>
          </w:p>
        </w:tc>
        <w:tc>
          <w:tcPr>
            <w:tcW w:w="960" w:type="dxa"/>
            <w:noWrap/>
            <w:hideMark/>
          </w:tcPr>
          <w:p w14:paraId="2598B81E" w14:textId="77777777" w:rsidR="00472572" w:rsidRPr="00472572" w:rsidRDefault="00472572" w:rsidP="00472572">
            <w:r w:rsidRPr="00472572">
              <w:t>6.878791</w:t>
            </w:r>
          </w:p>
        </w:tc>
        <w:tc>
          <w:tcPr>
            <w:tcW w:w="960" w:type="dxa"/>
            <w:noWrap/>
            <w:hideMark/>
          </w:tcPr>
          <w:p w14:paraId="6EDC1E01" w14:textId="77777777" w:rsidR="00472572" w:rsidRPr="00472572" w:rsidRDefault="00472572" w:rsidP="00472572">
            <w:r w:rsidRPr="00472572">
              <w:t>4.222599</w:t>
            </w:r>
          </w:p>
        </w:tc>
      </w:tr>
      <w:tr w:rsidR="00472572" w:rsidRPr="00472572" w14:paraId="24B4431A" w14:textId="77777777" w:rsidTr="00472572">
        <w:trPr>
          <w:trHeight w:val="300"/>
        </w:trPr>
        <w:tc>
          <w:tcPr>
            <w:tcW w:w="960" w:type="dxa"/>
            <w:noWrap/>
            <w:hideMark/>
          </w:tcPr>
          <w:p w14:paraId="4DF1F19A" w14:textId="77777777" w:rsidR="00472572" w:rsidRPr="00472572" w:rsidRDefault="00472572" w:rsidP="00472572">
            <w:r w:rsidRPr="00472572">
              <w:t>12.24119</w:t>
            </w:r>
          </w:p>
        </w:tc>
        <w:tc>
          <w:tcPr>
            <w:tcW w:w="960" w:type="dxa"/>
            <w:noWrap/>
            <w:hideMark/>
          </w:tcPr>
          <w:p w14:paraId="55CE8499" w14:textId="77777777" w:rsidR="00472572" w:rsidRPr="00472572" w:rsidRDefault="00472572" w:rsidP="00472572">
            <w:r w:rsidRPr="00472572">
              <w:t>13.16346</w:t>
            </w:r>
          </w:p>
        </w:tc>
        <w:tc>
          <w:tcPr>
            <w:tcW w:w="960" w:type="dxa"/>
            <w:noWrap/>
            <w:hideMark/>
          </w:tcPr>
          <w:p w14:paraId="6EC1D1BF" w14:textId="77777777" w:rsidR="00472572" w:rsidRPr="00472572" w:rsidRDefault="00472572" w:rsidP="00472572">
            <w:r w:rsidRPr="00472572">
              <w:t>6.981226</w:t>
            </w:r>
          </w:p>
        </w:tc>
        <w:tc>
          <w:tcPr>
            <w:tcW w:w="960" w:type="dxa"/>
            <w:noWrap/>
            <w:hideMark/>
          </w:tcPr>
          <w:p w14:paraId="1C98895F" w14:textId="77777777" w:rsidR="00472572" w:rsidRPr="00472572" w:rsidRDefault="00472572" w:rsidP="00472572">
            <w:r w:rsidRPr="00472572">
              <w:t>8.392609</w:t>
            </w:r>
          </w:p>
        </w:tc>
        <w:tc>
          <w:tcPr>
            <w:tcW w:w="960" w:type="dxa"/>
            <w:noWrap/>
            <w:hideMark/>
          </w:tcPr>
          <w:p w14:paraId="22DAB417" w14:textId="77777777" w:rsidR="00472572" w:rsidRPr="00472572" w:rsidRDefault="00472572" w:rsidP="00472572">
            <w:r w:rsidRPr="00472572">
              <w:t>6.677561</w:t>
            </w:r>
          </w:p>
        </w:tc>
        <w:tc>
          <w:tcPr>
            <w:tcW w:w="960" w:type="dxa"/>
            <w:noWrap/>
            <w:hideMark/>
          </w:tcPr>
          <w:p w14:paraId="3B3BA122" w14:textId="77777777" w:rsidR="00472572" w:rsidRPr="00472572" w:rsidRDefault="00472572" w:rsidP="00472572">
            <w:r w:rsidRPr="00472572">
              <w:t>3.657031</w:t>
            </w:r>
          </w:p>
        </w:tc>
        <w:tc>
          <w:tcPr>
            <w:tcW w:w="960" w:type="dxa"/>
            <w:noWrap/>
            <w:hideMark/>
          </w:tcPr>
          <w:p w14:paraId="79A179D4" w14:textId="77777777" w:rsidR="00472572" w:rsidRPr="00472572" w:rsidRDefault="00472572" w:rsidP="00472572">
            <w:r w:rsidRPr="00472572">
              <w:t>7.486296</w:t>
            </w:r>
          </w:p>
        </w:tc>
        <w:tc>
          <w:tcPr>
            <w:tcW w:w="960" w:type="dxa"/>
            <w:noWrap/>
            <w:hideMark/>
          </w:tcPr>
          <w:p w14:paraId="42CBAA1C" w14:textId="77777777" w:rsidR="00472572" w:rsidRPr="00472572" w:rsidRDefault="00472572" w:rsidP="00472572">
            <w:r w:rsidRPr="00472572">
              <w:t>2.946629</w:t>
            </w:r>
          </w:p>
        </w:tc>
        <w:tc>
          <w:tcPr>
            <w:tcW w:w="960" w:type="dxa"/>
            <w:noWrap/>
            <w:hideMark/>
          </w:tcPr>
          <w:p w14:paraId="1A49C3D3" w14:textId="77777777" w:rsidR="00472572" w:rsidRPr="00472572" w:rsidRDefault="00472572" w:rsidP="00472572">
            <w:r w:rsidRPr="00472572">
              <w:t>8.221007</w:t>
            </w:r>
          </w:p>
        </w:tc>
        <w:tc>
          <w:tcPr>
            <w:tcW w:w="960" w:type="dxa"/>
            <w:noWrap/>
            <w:hideMark/>
          </w:tcPr>
          <w:p w14:paraId="1AEA2C5A" w14:textId="77777777" w:rsidR="00472572" w:rsidRPr="00472572" w:rsidRDefault="00472572" w:rsidP="00472572">
            <w:r w:rsidRPr="00472572">
              <w:t>7.797789</w:t>
            </w:r>
          </w:p>
        </w:tc>
      </w:tr>
      <w:tr w:rsidR="00472572" w:rsidRPr="00472572" w14:paraId="29796CCC" w14:textId="77777777" w:rsidTr="00472572">
        <w:trPr>
          <w:trHeight w:val="300"/>
        </w:trPr>
        <w:tc>
          <w:tcPr>
            <w:tcW w:w="960" w:type="dxa"/>
            <w:noWrap/>
            <w:hideMark/>
          </w:tcPr>
          <w:p w14:paraId="327EFE15" w14:textId="77777777" w:rsidR="00472572" w:rsidRPr="00472572" w:rsidRDefault="00472572" w:rsidP="00472572">
            <w:pPr>
              <w:rPr>
                <w:b/>
                <w:bCs/>
              </w:rPr>
            </w:pPr>
            <w:r w:rsidRPr="00472572">
              <w:rPr>
                <w:b/>
                <w:bCs/>
              </w:rPr>
              <w:t>7.086485</w:t>
            </w:r>
          </w:p>
        </w:tc>
        <w:tc>
          <w:tcPr>
            <w:tcW w:w="960" w:type="dxa"/>
            <w:noWrap/>
            <w:hideMark/>
          </w:tcPr>
          <w:p w14:paraId="4CE649F7" w14:textId="77777777" w:rsidR="00472572" w:rsidRPr="00472572" w:rsidRDefault="00472572" w:rsidP="00472572">
            <w:pPr>
              <w:rPr>
                <w:b/>
                <w:bCs/>
              </w:rPr>
            </w:pPr>
            <w:r w:rsidRPr="00472572">
              <w:rPr>
                <w:b/>
                <w:bCs/>
              </w:rPr>
              <w:t>7.845881</w:t>
            </w:r>
          </w:p>
        </w:tc>
        <w:tc>
          <w:tcPr>
            <w:tcW w:w="960" w:type="dxa"/>
            <w:noWrap/>
            <w:hideMark/>
          </w:tcPr>
          <w:p w14:paraId="39B05682" w14:textId="77777777" w:rsidR="00472572" w:rsidRPr="00472572" w:rsidRDefault="00472572" w:rsidP="00472572">
            <w:pPr>
              <w:rPr>
                <w:b/>
                <w:bCs/>
              </w:rPr>
            </w:pPr>
            <w:r w:rsidRPr="00472572">
              <w:rPr>
                <w:b/>
                <w:bCs/>
              </w:rPr>
              <w:t>7.568288</w:t>
            </w:r>
          </w:p>
        </w:tc>
        <w:tc>
          <w:tcPr>
            <w:tcW w:w="960" w:type="dxa"/>
            <w:noWrap/>
            <w:hideMark/>
          </w:tcPr>
          <w:p w14:paraId="3CF38188" w14:textId="77777777" w:rsidR="00472572" w:rsidRPr="00472572" w:rsidRDefault="00472572" w:rsidP="00472572">
            <w:pPr>
              <w:rPr>
                <w:b/>
                <w:bCs/>
              </w:rPr>
            </w:pPr>
            <w:r w:rsidRPr="00472572">
              <w:rPr>
                <w:b/>
                <w:bCs/>
              </w:rPr>
              <w:t>6.395664</w:t>
            </w:r>
          </w:p>
        </w:tc>
        <w:tc>
          <w:tcPr>
            <w:tcW w:w="960" w:type="dxa"/>
            <w:noWrap/>
            <w:hideMark/>
          </w:tcPr>
          <w:p w14:paraId="64BD231C" w14:textId="77777777" w:rsidR="00472572" w:rsidRPr="00472572" w:rsidRDefault="00472572" w:rsidP="00472572">
            <w:pPr>
              <w:rPr>
                <w:b/>
                <w:bCs/>
              </w:rPr>
            </w:pPr>
            <w:r w:rsidRPr="00472572">
              <w:rPr>
                <w:b/>
                <w:bCs/>
              </w:rPr>
              <w:t>7.410953</w:t>
            </w:r>
          </w:p>
        </w:tc>
        <w:tc>
          <w:tcPr>
            <w:tcW w:w="960" w:type="dxa"/>
            <w:noWrap/>
            <w:hideMark/>
          </w:tcPr>
          <w:p w14:paraId="46F8C7CE" w14:textId="77777777" w:rsidR="00472572" w:rsidRPr="00472572" w:rsidRDefault="00472572" w:rsidP="00472572">
            <w:pPr>
              <w:rPr>
                <w:b/>
                <w:bCs/>
              </w:rPr>
            </w:pPr>
            <w:r w:rsidRPr="00472572">
              <w:rPr>
                <w:b/>
                <w:bCs/>
              </w:rPr>
              <w:t>7.391621</w:t>
            </w:r>
          </w:p>
        </w:tc>
        <w:tc>
          <w:tcPr>
            <w:tcW w:w="960" w:type="dxa"/>
            <w:noWrap/>
            <w:hideMark/>
          </w:tcPr>
          <w:p w14:paraId="5116137C" w14:textId="77777777" w:rsidR="00472572" w:rsidRPr="00472572" w:rsidRDefault="00472572" w:rsidP="00472572">
            <w:pPr>
              <w:rPr>
                <w:b/>
                <w:bCs/>
              </w:rPr>
            </w:pPr>
            <w:r w:rsidRPr="00472572">
              <w:rPr>
                <w:b/>
                <w:bCs/>
              </w:rPr>
              <w:t>5.818498</w:t>
            </w:r>
          </w:p>
        </w:tc>
        <w:tc>
          <w:tcPr>
            <w:tcW w:w="960" w:type="dxa"/>
            <w:noWrap/>
            <w:hideMark/>
          </w:tcPr>
          <w:p w14:paraId="56F65A3B" w14:textId="77777777" w:rsidR="00472572" w:rsidRPr="00472572" w:rsidRDefault="00472572" w:rsidP="00472572">
            <w:pPr>
              <w:rPr>
                <w:b/>
                <w:bCs/>
              </w:rPr>
            </w:pPr>
            <w:r w:rsidRPr="00472572">
              <w:rPr>
                <w:b/>
                <w:bCs/>
              </w:rPr>
              <w:t>6.950466</w:t>
            </w:r>
          </w:p>
        </w:tc>
        <w:tc>
          <w:tcPr>
            <w:tcW w:w="960" w:type="dxa"/>
            <w:noWrap/>
            <w:hideMark/>
          </w:tcPr>
          <w:p w14:paraId="43F06FA3" w14:textId="77777777" w:rsidR="00472572" w:rsidRPr="00472572" w:rsidRDefault="00472572" w:rsidP="00472572">
            <w:pPr>
              <w:rPr>
                <w:b/>
                <w:bCs/>
              </w:rPr>
            </w:pPr>
            <w:r w:rsidRPr="00472572">
              <w:rPr>
                <w:b/>
                <w:bCs/>
              </w:rPr>
              <w:t>7.543285</w:t>
            </w:r>
          </w:p>
        </w:tc>
        <w:tc>
          <w:tcPr>
            <w:tcW w:w="960" w:type="dxa"/>
            <w:noWrap/>
            <w:hideMark/>
          </w:tcPr>
          <w:p w14:paraId="79F790C2" w14:textId="77777777" w:rsidR="00472572" w:rsidRPr="00472572" w:rsidRDefault="00472572" w:rsidP="00472572">
            <w:pPr>
              <w:rPr>
                <w:b/>
                <w:bCs/>
              </w:rPr>
            </w:pPr>
            <w:r w:rsidRPr="00472572">
              <w:rPr>
                <w:b/>
                <w:bCs/>
              </w:rPr>
              <w:t>7.36293</w:t>
            </w:r>
          </w:p>
        </w:tc>
      </w:tr>
    </w:tbl>
    <w:p w14:paraId="0DBDC7A1" w14:textId="0DB90D8D" w:rsidR="00472572" w:rsidRDefault="00472572" w:rsidP="00DD05AD"/>
    <w:p w14:paraId="017A1081"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B069D14" w14:textId="77777777" w:rsidTr="00472572">
        <w:trPr>
          <w:trHeight w:val="300"/>
        </w:trPr>
        <w:tc>
          <w:tcPr>
            <w:tcW w:w="960" w:type="dxa"/>
            <w:noWrap/>
            <w:hideMark/>
          </w:tcPr>
          <w:p w14:paraId="42D7C6E2" w14:textId="77777777" w:rsidR="00472572" w:rsidRPr="00472572" w:rsidRDefault="00472572" w:rsidP="00472572">
            <w:r w:rsidRPr="00472572">
              <w:t>Tx01</w:t>
            </w:r>
          </w:p>
        </w:tc>
        <w:tc>
          <w:tcPr>
            <w:tcW w:w="960" w:type="dxa"/>
            <w:noWrap/>
            <w:hideMark/>
          </w:tcPr>
          <w:p w14:paraId="6AF59169" w14:textId="77777777" w:rsidR="00472572" w:rsidRPr="00472572" w:rsidRDefault="00472572" w:rsidP="00472572">
            <w:r w:rsidRPr="00472572">
              <w:t>Tx02</w:t>
            </w:r>
          </w:p>
        </w:tc>
        <w:tc>
          <w:tcPr>
            <w:tcW w:w="960" w:type="dxa"/>
            <w:noWrap/>
            <w:hideMark/>
          </w:tcPr>
          <w:p w14:paraId="69D84F1F" w14:textId="77777777" w:rsidR="00472572" w:rsidRPr="00472572" w:rsidRDefault="00472572" w:rsidP="00472572">
            <w:r w:rsidRPr="00472572">
              <w:t>Tx03</w:t>
            </w:r>
          </w:p>
        </w:tc>
        <w:tc>
          <w:tcPr>
            <w:tcW w:w="960" w:type="dxa"/>
            <w:noWrap/>
            <w:hideMark/>
          </w:tcPr>
          <w:p w14:paraId="2A603A58" w14:textId="77777777" w:rsidR="00472572" w:rsidRPr="00472572" w:rsidRDefault="00472572" w:rsidP="00472572">
            <w:r w:rsidRPr="00472572">
              <w:t>Tx04</w:t>
            </w:r>
          </w:p>
        </w:tc>
        <w:tc>
          <w:tcPr>
            <w:tcW w:w="960" w:type="dxa"/>
            <w:noWrap/>
            <w:hideMark/>
          </w:tcPr>
          <w:p w14:paraId="48AB12E4" w14:textId="77777777" w:rsidR="00472572" w:rsidRPr="00472572" w:rsidRDefault="00472572" w:rsidP="00472572">
            <w:r w:rsidRPr="00472572">
              <w:t>Tx05</w:t>
            </w:r>
          </w:p>
        </w:tc>
        <w:tc>
          <w:tcPr>
            <w:tcW w:w="960" w:type="dxa"/>
            <w:noWrap/>
            <w:hideMark/>
          </w:tcPr>
          <w:p w14:paraId="66009542" w14:textId="77777777" w:rsidR="00472572" w:rsidRPr="00472572" w:rsidRDefault="00472572" w:rsidP="00472572">
            <w:r w:rsidRPr="00472572">
              <w:t>Tx06</w:t>
            </w:r>
          </w:p>
        </w:tc>
        <w:tc>
          <w:tcPr>
            <w:tcW w:w="960" w:type="dxa"/>
            <w:noWrap/>
            <w:hideMark/>
          </w:tcPr>
          <w:p w14:paraId="3F6AFC6A" w14:textId="77777777" w:rsidR="00472572" w:rsidRPr="00472572" w:rsidRDefault="00472572" w:rsidP="00472572">
            <w:r w:rsidRPr="00472572">
              <w:t>Tx07</w:t>
            </w:r>
          </w:p>
        </w:tc>
        <w:tc>
          <w:tcPr>
            <w:tcW w:w="960" w:type="dxa"/>
            <w:noWrap/>
            <w:hideMark/>
          </w:tcPr>
          <w:p w14:paraId="06623685" w14:textId="77777777" w:rsidR="00472572" w:rsidRPr="00472572" w:rsidRDefault="00472572" w:rsidP="00472572">
            <w:r w:rsidRPr="00472572">
              <w:t>Tx08</w:t>
            </w:r>
          </w:p>
        </w:tc>
        <w:tc>
          <w:tcPr>
            <w:tcW w:w="960" w:type="dxa"/>
            <w:noWrap/>
            <w:hideMark/>
          </w:tcPr>
          <w:p w14:paraId="00D22ECA" w14:textId="77777777" w:rsidR="00472572" w:rsidRPr="00472572" w:rsidRDefault="00472572" w:rsidP="00472572">
            <w:r w:rsidRPr="00472572">
              <w:t>Tx09</w:t>
            </w:r>
          </w:p>
        </w:tc>
        <w:tc>
          <w:tcPr>
            <w:tcW w:w="960" w:type="dxa"/>
            <w:noWrap/>
            <w:hideMark/>
          </w:tcPr>
          <w:p w14:paraId="1A599DC7" w14:textId="77777777" w:rsidR="00472572" w:rsidRPr="00472572" w:rsidRDefault="00472572" w:rsidP="00472572">
            <w:r w:rsidRPr="00472572">
              <w:t>Tx10</w:t>
            </w:r>
          </w:p>
        </w:tc>
      </w:tr>
      <w:tr w:rsidR="00472572" w:rsidRPr="00472572" w14:paraId="5E7C8151" w14:textId="77777777" w:rsidTr="00472572">
        <w:trPr>
          <w:trHeight w:val="300"/>
        </w:trPr>
        <w:tc>
          <w:tcPr>
            <w:tcW w:w="960" w:type="dxa"/>
            <w:noWrap/>
            <w:hideMark/>
          </w:tcPr>
          <w:p w14:paraId="47C5000A" w14:textId="77777777" w:rsidR="00472572" w:rsidRPr="00472572" w:rsidRDefault="00472572" w:rsidP="00472572">
            <w:r w:rsidRPr="00472572">
              <w:t>11.15518</w:t>
            </w:r>
          </w:p>
        </w:tc>
        <w:tc>
          <w:tcPr>
            <w:tcW w:w="960" w:type="dxa"/>
            <w:noWrap/>
            <w:hideMark/>
          </w:tcPr>
          <w:p w14:paraId="6B9F53ED" w14:textId="77777777" w:rsidR="00472572" w:rsidRPr="00472572" w:rsidRDefault="00472572" w:rsidP="00472572">
            <w:r w:rsidRPr="00472572">
              <w:t>11.89337</w:t>
            </w:r>
          </w:p>
        </w:tc>
        <w:tc>
          <w:tcPr>
            <w:tcW w:w="960" w:type="dxa"/>
            <w:noWrap/>
            <w:hideMark/>
          </w:tcPr>
          <w:p w14:paraId="5A639233" w14:textId="77777777" w:rsidR="00472572" w:rsidRPr="00472572" w:rsidRDefault="00472572" w:rsidP="00472572">
            <w:r w:rsidRPr="00472572">
              <w:t>6.571993</w:t>
            </w:r>
          </w:p>
        </w:tc>
        <w:tc>
          <w:tcPr>
            <w:tcW w:w="960" w:type="dxa"/>
            <w:noWrap/>
            <w:hideMark/>
          </w:tcPr>
          <w:p w14:paraId="38EC85F8" w14:textId="77777777" w:rsidR="00472572" w:rsidRPr="00472572" w:rsidRDefault="00472572" w:rsidP="00472572">
            <w:r w:rsidRPr="00472572">
              <w:t>5.415179</w:t>
            </w:r>
          </w:p>
        </w:tc>
        <w:tc>
          <w:tcPr>
            <w:tcW w:w="960" w:type="dxa"/>
            <w:noWrap/>
            <w:hideMark/>
          </w:tcPr>
          <w:p w14:paraId="64DC53F5" w14:textId="77777777" w:rsidR="00472572" w:rsidRPr="00472572" w:rsidRDefault="00472572" w:rsidP="00472572">
            <w:r w:rsidRPr="00472572">
              <w:t>7.337013</w:t>
            </w:r>
          </w:p>
        </w:tc>
        <w:tc>
          <w:tcPr>
            <w:tcW w:w="960" w:type="dxa"/>
            <w:noWrap/>
            <w:hideMark/>
          </w:tcPr>
          <w:p w14:paraId="738DC82D" w14:textId="77777777" w:rsidR="00472572" w:rsidRPr="00472572" w:rsidRDefault="00472572" w:rsidP="00472572">
            <w:r w:rsidRPr="00472572">
              <w:t>5.640327</w:t>
            </w:r>
          </w:p>
        </w:tc>
        <w:tc>
          <w:tcPr>
            <w:tcW w:w="960" w:type="dxa"/>
            <w:noWrap/>
            <w:hideMark/>
          </w:tcPr>
          <w:p w14:paraId="21454EF3" w14:textId="77777777" w:rsidR="00472572" w:rsidRPr="00472572" w:rsidRDefault="00472572" w:rsidP="00472572">
            <w:r w:rsidRPr="00472572">
              <w:t>6.724391</w:t>
            </w:r>
          </w:p>
        </w:tc>
        <w:tc>
          <w:tcPr>
            <w:tcW w:w="960" w:type="dxa"/>
            <w:noWrap/>
            <w:hideMark/>
          </w:tcPr>
          <w:p w14:paraId="7AF289A1" w14:textId="77777777" w:rsidR="00472572" w:rsidRPr="00472572" w:rsidRDefault="00472572" w:rsidP="00472572">
            <w:r w:rsidRPr="00472572">
              <w:t>3.541715</w:t>
            </w:r>
          </w:p>
        </w:tc>
        <w:tc>
          <w:tcPr>
            <w:tcW w:w="960" w:type="dxa"/>
            <w:noWrap/>
            <w:hideMark/>
          </w:tcPr>
          <w:p w14:paraId="4596DF06" w14:textId="77777777" w:rsidR="00472572" w:rsidRPr="00472572" w:rsidRDefault="00472572" w:rsidP="00472572">
            <w:r w:rsidRPr="00472572">
              <w:t>12.74949</w:t>
            </w:r>
          </w:p>
        </w:tc>
        <w:tc>
          <w:tcPr>
            <w:tcW w:w="960" w:type="dxa"/>
            <w:noWrap/>
            <w:hideMark/>
          </w:tcPr>
          <w:p w14:paraId="47F6B4A2" w14:textId="77777777" w:rsidR="00472572" w:rsidRPr="00472572" w:rsidRDefault="00472572" w:rsidP="00472572">
            <w:r w:rsidRPr="00472572">
              <w:t>9.933508</w:t>
            </w:r>
          </w:p>
        </w:tc>
      </w:tr>
      <w:tr w:rsidR="00472572" w:rsidRPr="00472572" w14:paraId="1673D8DC" w14:textId="77777777" w:rsidTr="00472572">
        <w:trPr>
          <w:trHeight w:val="300"/>
        </w:trPr>
        <w:tc>
          <w:tcPr>
            <w:tcW w:w="960" w:type="dxa"/>
            <w:noWrap/>
            <w:hideMark/>
          </w:tcPr>
          <w:p w14:paraId="6979F1CA" w14:textId="77777777" w:rsidR="00472572" w:rsidRPr="00472572" w:rsidRDefault="00472572" w:rsidP="00472572">
            <w:r w:rsidRPr="00472572">
              <w:t>6.809706</w:t>
            </w:r>
          </w:p>
        </w:tc>
        <w:tc>
          <w:tcPr>
            <w:tcW w:w="960" w:type="dxa"/>
            <w:noWrap/>
            <w:hideMark/>
          </w:tcPr>
          <w:p w14:paraId="063DCBC5" w14:textId="77777777" w:rsidR="00472572" w:rsidRPr="00472572" w:rsidRDefault="00472572" w:rsidP="00472572">
            <w:r w:rsidRPr="00472572">
              <w:t>6.289176</w:t>
            </w:r>
          </w:p>
        </w:tc>
        <w:tc>
          <w:tcPr>
            <w:tcW w:w="960" w:type="dxa"/>
            <w:noWrap/>
            <w:hideMark/>
          </w:tcPr>
          <w:p w14:paraId="0BBF01F0" w14:textId="77777777" w:rsidR="00472572" w:rsidRPr="00472572" w:rsidRDefault="00472572" w:rsidP="00472572">
            <w:r w:rsidRPr="00472572">
              <w:t>10.22733</w:t>
            </w:r>
          </w:p>
        </w:tc>
        <w:tc>
          <w:tcPr>
            <w:tcW w:w="960" w:type="dxa"/>
            <w:noWrap/>
            <w:hideMark/>
          </w:tcPr>
          <w:p w14:paraId="39B9FE99" w14:textId="77777777" w:rsidR="00472572" w:rsidRPr="00472572" w:rsidRDefault="00472572" w:rsidP="00472572">
            <w:r w:rsidRPr="00472572">
              <w:t>7.113444</w:t>
            </w:r>
          </w:p>
        </w:tc>
        <w:tc>
          <w:tcPr>
            <w:tcW w:w="960" w:type="dxa"/>
            <w:noWrap/>
            <w:hideMark/>
          </w:tcPr>
          <w:p w14:paraId="2F690614" w14:textId="77777777" w:rsidR="00472572" w:rsidRPr="00472572" w:rsidRDefault="00472572" w:rsidP="00472572">
            <w:r w:rsidRPr="00472572">
              <w:t>5.41132</w:t>
            </w:r>
          </w:p>
        </w:tc>
        <w:tc>
          <w:tcPr>
            <w:tcW w:w="960" w:type="dxa"/>
            <w:noWrap/>
            <w:hideMark/>
          </w:tcPr>
          <w:p w14:paraId="6B1B0694" w14:textId="77777777" w:rsidR="00472572" w:rsidRPr="00472572" w:rsidRDefault="00472572" w:rsidP="00472572">
            <w:r w:rsidRPr="00472572">
              <w:t>8.255769</w:t>
            </w:r>
          </w:p>
        </w:tc>
        <w:tc>
          <w:tcPr>
            <w:tcW w:w="960" w:type="dxa"/>
            <w:noWrap/>
            <w:hideMark/>
          </w:tcPr>
          <w:p w14:paraId="06D84964" w14:textId="77777777" w:rsidR="00472572" w:rsidRPr="00472572" w:rsidRDefault="00472572" w:rsidP="00472572">
            <w:r w:rsidRPr="00472572">
              <w:t>2.630307</w:t>
            </w:r>
          </w:p>
        </w:tc>
        <w:tc>
          <w:tcPr>
            <w:tcW w:w="960" w:type="dxa"/>
            <w:noWrap/>
            <w:hideMark/>
          </w:tcPr>
          <w:p w14:paraId="32842AEA" w14:textId="77777777" w:rsidR="00472572" w:rsidRPr="00472572" w:rsidRDefault="00472572" w:rsidP="00472572">
            <w:r w:rsidRPr="00472572">
              <w:t>5.920783</w:t>
            </w:r>
          </w:p>
        </w:tc>
        <w:tc>
          <w:tcPr>
            <w:tcW w:w="960" w:type="dxa"/>
            <w:noWrap/>
            <w:hideMark/>
          </w:tcPr>
          <w:p w14:paraId="136F2595" w14:textId="77777777" w:rsidR="00472572" w:rsidRPr="00472572" w:rsidRDefault="00472572" w:rsidP="00472572">
            <w:r w:rsidRPr="00472572">
              <w:t>6.152518</w:t>
            </w:r>
          </w:p>
        </w:tc>
        <w:tc>
          <w:tcPr>
            <w:tcW w:w="960" w:type="dxa"/>
            <w:noWrap/>
            <w:hideMark/>
          </w:tcPr>
          <w:p w14:paraId="2A017F0D" w14:textId="77777777" w:rsidR="00472572" w:rsidRPr="00472572" w:rsidRDefault="00472572" w:rsidP="00472572">
            <w:r w:rsidRPr="00472572">
              <w:t>7.157789</w:t>
            </w:r>
          </w:p>
        </w:tc>
      </w:tr>
      <w:tr w:rsidR="00472572" w:rsidRPr="00472572" w14:paraId="1B0C3289" w14:textId="77777777" w:rsidTr="00472572">
        <w:trPr>
          <w:trHeight w:val="300"/>
        </w:trPr>
        <w:tc>
          <w:tcPr>
            <w:tcW w:w="960" w:type="dxa"/>
            <w:noWrap/>
            <w:hideMark/>
          </w:tcPr>
          <w:p w14:paraId="7553402B" w14:textId="77777777" w:rsidR="00472572" w:rsidRPr="00472572" w:rsidRDefault="00472572" w:rsidP="00472572">
            <w:r w:rsidRPr="00472572">
              <w:t>12.47712</w:t>
            </w:r>
          </w:p>
        </w:tc>
        <w:tc>
          <w:tcPr>
            <w:tcW w:w="960" w:type="dxa"/>
            <w:noWrap/>
            <w:hideMark/>
          </w:tcPr>
          <w:p w14:paraId="15D1A011" w14:textId="77777777" w:rsidR="00472572" w:rsidRPr="00472572" w:rsidRDefault="00472572" w:rsidP="00472572">
            <w:r w:rsidRPr="00472572">
              <w:t>7.321245</w:t>
            </w:r>
          </w:p>
        </w:tc>
        <w:tc>
          <w:tcPr>
            <w:tcW w:w="960" w:type="dxa"/>
            <w:noWrap/>
            <w:hideMark/>
          </w:tcPr>
          <w:p w14:paraId="25F67C20" w14:textId="77777777" w:rsidR="00472572" w:rsidRPr="00472572" w:rsidRDefault="00472572" w:rsidP="00472572">
            <w:r w:rsidRPr="00472572">
              <w:t>6.322506</w:t>
            </w:r>
          </w:p>
        </w:tc>
        <w:tc>
          <w:tcPr>
            <w:tcW w:w="960" w:type="dxa"/>
            <w:noWrap/>
            <w:hideMark/>
          </w:tcPr>
          <w:p w14:paraId="7C04AA31" w14:textId="77777777" w:rsidR="00472572" w:rsidRPr="00472572" w:rsidRDefault="00472572" w:rsidP="00472572">
            <w:r w:rsidRPr="00472572">
              <w:t>8.609711</w:t>
            </w:r>
          </w:p>
        </w:tc>
        <w:tc>
          <w:tcPr>
            <w:tcW w:w="960" w:type="dxa"/>
            <w:noWrap/>
            <w:hideMark/>
          </w:tcPr>
          <w:p w14:paraId="5A022072" w14:textId="77777777" w:rsidR="00472572" w:rsidRPr="00472572" w:rsidRDefault="00472572" w:rsidP="00472572">
            <w:r w:rsidRPr="00472572">
              <w:t>11.96898</w:t>
            </w:r>
          </w:p>
        </w:tc>
        <w:tc>
          <w:tcPr>
            <w:tcW w:w="960" w:type="dxa"/>
            <w:noWrap/>
            <w:hideMark/>
          </w:tcPr>
          <w:p w14:paraId="1EA39EFE" w14:textId="77777777" w:rsidR="00472572" w:rsidRPr="00472572" w:rsidRDefault="00472572" w:rsidP="00472572">
            <w:r w:rsidRPr="00472572">
              <w:t>2.849655</w:t>
            </w:r>
          </w:p>
        </w:tc>
        <w:tc>
          <w:tcPr>
            <w:tcW w:w="960" w:type="dxa"/>
            <w:noWrap/>
            <w:hideMark/>
          </w:tcPr>
          <w:p w14:paraId="06172721" w14:textId="77777777" w:rsidR="00472572" w:rsidRPr="00472572" w:rsidRDefault="00472572" w:rsidP="00472572">
            <w:r w:rsidRPr="00472572">
              <w:t>6.5589</w:t>
            </w:r>
          </w:p>
        </w:tc>
        <w:tc>
          <w:tcPr>
            <w:tcW w:w="960" w:type="dxa"/>
            <w:noWrap/>
            <w:hideMark/>
          </w:tcPr>
          <w:p w14:paraId="4144E0F3" w14:textId="77777777" w:rsidR="00472572" w:rsidRPr="00472572" w:rsidRDefault="00472572" w:rsidP="00472572">
            <w:r w:rsidRPr="00472572">
              <w:t>6.844639</w:t>
            </w:r>
          </w:p>
        </w:tc>
        <w:tc>
          <w:tcPr>
            <w:tcW w:w="960" w:type="dxa"/>
            <w:noWrap/>
            <w:hideMark/>
          </w:tcPr>
          <w:p w14:paraId="0A769A74" w14:textId="77777777" w:rsidR="00472572" w:rsidRPr="00472572" w:rsidRDefault="00472572" w:rsidP="00472572">
            <w:r w:rsidRPr="00472572">
              <w:t>4.876354</w:t>
            </w:r>
          </w:p>
        </w:tc>
        <w:tc>
          <w:tcPr>
            <w:tcW w:w="960" w:type="dxa"/>
            <w:noWrap/>
            <w:hideMark/>
          </w:tcPr>
          <w:p w14:paraId="03101542" w14:textId="77777777" w:rsidR="00472572" w:rsidRPr="00472572" w:rsidRDefault="00472572" w:rsidP="00472572">
            <w:r w:rsidRPr="00472572">
              <w:t>6.902648</w:t>
            </w:r>
          </w:p>
        </w:tc>
      </w:tr>
      <w:tr w:rsidR="00472572" w:rsidRPr="00472572" w14:paraId="752BDC38" w14:textId="77777777" w:rsidTr="00472572">
        <w:trPr>
          <w:trHeight w:val="300"/>
        </w:trPr>
        <w:tc>
          <w:tcPr>
            <w:tcW w:w="960" w:type="dxa"/>
            <w:noWrap/>
            <w:hideMark/>
          </w:tcPr>
          <w:p w14:paraId="3DFB7608" w14:textId="77777777" w:rsidR="00472572" w:rsidRPr="00472572" w:rsidRDefault="00472572" w:rsidP="00472572">
            <w:r w:rsidRPr="00472572">
              <w:t>2.92747</w:t>
            </w:r>
          </w:p>
        </w:tc>
        <w:tc>
          <w:tcPr>
            <w:tcW w:w="960" w:type="dxa"/>
            <w:noWrap/>
            <w:hideMark/>
          </w:tcPr>
          <w:p w14:paraId="72EBED97" w14:textId="77777777" w:rsidR="00472572" w:rsidRPr="00472572" w:rsidRDefault="00472572" w:rsidP="00472572">
            <w:r w:rsidRPr="00472572">
              <w:t>8.743573</w:t>
            </w:r>
          </w:p>
        </w:tc>
        <w:tc>
          <w:tcPr>
            <w:tcW w:w="960" w:type="dxa"/>
            <w:noWrap/>
            <w:hideMark/>
          </w:tcPr>
          <w:p w14:paraId="6006AE24" w14:textId="77777777" w:rsidR="00472572" w:rsidRPr="00472572" w:rsidRDefault="00472572" w:rsidP="00472572">
            <w:r w:rsidRPr="00472572">
              <w:t>6.293877</w:t>
            </w:r>
          </w:p>
        </w:tc>
        <w:tc>
          <w:tcPr>
            <w:tcW w:w="960" w:type="dxa"/>
            <w:noWrap/>
            <w:hideMark/>
          </w:tcPr>
          <w:p w14:paraId="7B5397AE" w14:textId="77777777" w:rsidR="00472572" w:rsidRPr="00472572" w:rsidRDefault="00472572" w:rsidP="00472572">
            <w:r w:rsidRPr="00472572">
              <w:t>3.307942</w:t>
            </w:r>
          </w:p>
        </w:tc>
        <w:tc>
          <w:tcPr>
            <w:tcW w:w="960" w:type="dxa"/>
            <w:noWrap/>
            <w:hideMark/>
          </w:tcPr>
          <w:p w14:paraId="50EEF109" w14:textId="77777777" w:rsidR="00472572" w:rsidRPr="00472572" w:rsidRDefault="00472572" w:rsidP="00472572">
            <w:r w:rsidRPr="00472572">
              <w:t>5.60262</w:t>
            </w:r>
          </w:p>
        </w:tc>
        <w:tc>
          <w:tcPr>
            <w:tcW w:w="960" w:type="dxa"/>
            <w:noWrap/>
            <w:hideMark/>
          </w:tcPr>
          <w:p w14:paraId="79A1C5CD" w14:textId="77777777" w:rsidR="00472572" w:rsidRPr="00472572" w:rsidRDefault="00472572" w:rsidP="00472572">
            <w:r w:rsidRPr="00472572">
              <w:t>12.43361</w:t>
            </w:r>
          </w:p>
        </w:tc>
        <w:tc>
          <w:tcPr>
            <w:tcW w:w="960" w:type="dxa"/>
            <w:noWrap/>
            <w:hideMark/>
          </w:tcPr>
          <w:p w14:paraId="4E2E3A04" w14:textId="77777777" w:rsidR="00472572" w:rsidRPr="00472572" w:rsidRDefault="00472572" w:rsidP="00472572">
            <w:r w:rsidRPr="00472572">
              <w:t>7.828576</w:t>
            </w:r>
          </w:p>
        </w:tc>
        <w:tc>
          <w:tcPr>
            <w:tcW w:w="960" w:type="dxa"/>
            <w:noWrap/>
            <w:hideMark/>
          </w:tcPr>
          <w:p w14:paraId="5E747EB2" w14:textId="77777777" w:rsidR="00472572" w:rsidRPr="00472572" w:rsidRDefault="00472572" w:rsidP="00472572">
            <w:r w:rsidRPr="00472572">
              <w:t>2.872294</w:t>
            </w:r>
          </w:p>
        </w:tc>
        <w:tc>
          <w:tcPr>
            <w:tcW w:w="960" w:type="dxa"/>
            <w:noWrap/>
            <w:hideMark/>
          </w:tcPr>
          <w:p w14:paraId="362D6B4D" w14:textId="77777777" w:rsidR="00472572" w:rsidRPr="00472572" w:rsidRDefault="00472572" w:rsidP="00472572">
            <w:r w:rsidRPr="00472572">
              <w:t>7.138185</w:t>
            </w:r>
          </w:p>
        </w:tc>
        <w:tc>
          <w:tcPr>
            <w:tcW w:w="960" w:type="dxa"/>
            <w:noWrap/>
            <w:hideMark/>
          </w:tcPr>
          <w:p w14:paraId="077A2D63" w14:textId="77777777" w:rsidR="00472572" w:rsidRPr="00472572" w:rsidRDefault="00472572" w:rsidP="00472572">
            <w:r w:rsidRPr="00472572">
              <w:t>8.196044</w:t>
            </w:r>
          </w:p>
        </w:tc>
      </w:tr>
      <w:tr w:rsidR="00472572" w:rsidRPr="00472572" w14:paraId="73118FD2" w14:textId="77777777" w:rsidTr="00472572">
        <w:trPr>
          <w:trHeight w:val="300"/>
        </w:trPr>
        <w:tc>
          <w:tcPr>
            <w:tcW w:w="960" w:type="dxa"/>
            <w:noWrap/>
            <w:hideMark/>
          </w:tcPr>
          <w:p w14:paraId="2EAC4575" w14:textId="77777777" w:rsidR="00472572" w:rsidRPr="00472572" w:rsidRDefault="00472572" w:rsidP="00472572">
            <w:r w:rsidRPr="00472572">
              <w:t>3.256048</w:t>
            </w:r>
          </w:p>
        </w:tc>
        <w:tc>
          <w:tcPr>
            <w:tcW w:w="960" w:type="dxa"/>
            <w:noWrap/>
            <w:hideMark/>
          </w:tcPr>
          <w:p w14:paraId="21F16FC0" w14:textId="77777777" w:rsidR="00472572" w:rsidRPr="00472572" w:rsidRDefault="00472572" w:rsidP="00472572">
            <w:r w:rsidRPr="00472572">
              <w:t>2.396759</w:t>
            </w:r>
          </w:p>
        </w:tc>
        <w:tc>
          <w:tcPr>
            <w:tcW w:w="960" w:type="dxa"/>
            <w:noWrap/>
            <w:hideMark/>
          </w:tcPr>
          <w:p w14:paraId="4658CED9" w14:textId="77777777" w:rsidR="00472572" w:rsidRPr="00472572" w:rsidRDefault="00472572" w:rsidP="00472572">
            <w:r w:rsidRPr="00472572">
              <w:t>7.693489</w:t>
            </w:r>
          </w:p>
        </w:tc>
        <w:tc>
          <w:tcPr>
            <w:tcW w:w="960" w:type="dxa"/>
            <w:noWrap/>
            <w:hideMark/>
          </w:tcPr>
          <w:p w14:paraId="58043A37" w14:textId="77777777" w:rsidR="00472572" w:rsidRPr="00472572" w:rsidRDefault="00472572" w:rsidP="00472572">
            <w:r w:rsidRPr="00472572">
              <w:t>6.904692</w:t>
            </w:r>
          </w:p>
        </w:tc>
        <w:tc>
          <w:tcPr>
            <w:tcW w:w="960" w:type="dxa"/>
            <w:noWrap/>
            <w:hideMark/>
          </w:tcPr>
          <w:p w14:paraId="353A3296" w14:textId="77777777" w:rsidR="00472572" w:rsidRPr="00472572" w:rsidRDefault="00472572" w:rsidP="00472572">
            <w:r w:rsidRPr="00472572">
              <w:t>6.989087</w:t>
            </w:r>
          </w:p>
        </w:tc>
        <w:tc>
          <w:tcPr>
            <w:tcW w:w="960" w:type="dxa"/>
            <w:noWrap/>
            <w:hideMark/>
          </w:tcPr>
          <w:p w14:paraId="14B37FD5" w14:textId="77777777" w:rsidR="00472572" w:rsidRPr="00472572" w:rsidRDefault="00472572" w:rsidP="00472572">
            <w:r w:rsidRPr="00472572">
              <w:t>3.252756</w:t>
            </w:r>
          </w:p>
        </w:tc>
        <w:tc>
          <w:tcPr>
            <w:tcW w:w="960" w:type="dxa"/>
            <w:noWrap/>
            <w:hideMark/>
          </w:tcPr>
          <w:p w14:paraId="453BD1F7" w14:textId="77777777" w:rsidR="00472572" w:rsidRPr="00472572" w:rsidRDefault="00472572" w:rsidP="00472572">
            <w:r w:rsidRPr="00472572">
              <w:t>2.732116</w:t>
            </w:r>
          </w:p>
        </w:tc>
        <w:tc>
          <w:tcPr>
            <w:tcW w:w="960" w:type="dxa"/>
            <w:noWrap/>
            <w:hideMark/>
          </w:tcPr>
          <w:p w14:paraId="22F2C46D" w14:textId="77777777" w:rsidR="00472572" w:rsidRPr="00472572" w:rsidRDefault="00472572" w:rsidP="00472572">
            <w:r w:rsidRPr="00472572">
              <w:t>8.303976</w:t>
            </w:r>
          </w:p>
        </w:tc>
        <w:tc>
          <w:tcPr>
            <w:tcW w:w="960" w:type="dxa"/>
            <w:noWrap/>
            <w:hideMark/>
          </w:tcPr>
          <w:p w14:paraId="56665F51" w14:textId="77777777" w:rsidR="00472572" w:rsidRPr="00472572" w:rsidRDefault="00472572" w:rsidP="00472572">
            <w:r w:rsidRPr="00472572">
              <w:t>3.250386</w:t>
            </w:r>
          </w:p>
        </w:tc>
        <w:tc>
          <w:tcPr>
            <w:tcW w:w="960" w:type="dxa"/>
            <w:noWrap/>
            <w:hideMark/>
          </w:tcPr>
          <w:p w14:paraId="30637879" w14:textId="77777777" w:rsidR="00472572" w:rsidRPr="00472572" w:rsidRDefault="00472572" w:rsidP="00472572">
            <w:r w:rsidRPr="00472572">
              <w:t>7.482086</w:t>
            </w:r>
          </w:p>
        </w:tc>
      </w:tr>
      <w:tr w:rsidR="00472572" w:rsidRPr="00472572" w14:paraId="4B954A7F" w14:textId="77777777" w:rsidTr="00472572">
        <w:trPr>
          <w:trHeight w:val="300"/>
        </w:trPr>
        <w:tc>
          <w:tcPr>
            <w:tcW w:w="960" w:type="dxa"/>
            <w:noWrap/>
            <w:hideMark/>
          </w:tcPr>
          <w:p w14:paraId="03C771A4" w14:textId="77777777" w:rsidR="00472572" w:rsidRPr="00472572" w:rsidRDefault="00472572" w:rsidP="00472572">
            <w:r w:rsidRPr="00472572">
              <w:t>3.257519</w:t>
            </w:r>
          </w:p>
        </w:tc>
        <w:tc>
          <w:tcPr>
            <w:tcW w:w="960" w:type="dxa"/>
            <w:noWrap/>
            <w:hideMark/>
          </w:tcPr>
          <w:p w14:paraId="155F47EB" w14:textId="77777777" w:rsidR="00472572" w:rsidRPr="00472572" w:rsidRDefault="00472572" w:rsidP="00472572">
            <w:r w:rsidRPr="00472572">
              <w:t>7.184155</w:t>
            </w:r>
          </w:p>
        </w:tc>
        <w:tc>
          <w:tcPr>
            <w:tcW w:w="960" w:type="dxa"/>
            <w:noWrap/>
            <w:hideMark/>
          </w:tcPr>
          <w:p w14:paraId="0356C3B6" w14:textId="77777777" w:rsidR="00472572" w:rsidRPr="00472572" w:rsidRDefault="00472572" w:rsidP="00472572">
            <w:r w:rsidRPr="00472572">
              <w:t>2.917988</w:t>
            </w:r>
          </w:p>
        </w:tc>
        <w:tc>
          <w:tcPr>
            <w:tcW w:w="960" w:type="dxa"/>
            <w:noWrap/>
            <w:hideMark/>
          </w:tcPr>
          <w:p w14:paraId="329EDF94" w14:textId="77777777" w:rsidR="00472572" w:rsidRPr="00472572" w:rsidRDefault="00472572" w:rsidP="00472572">
            <w:r w:rsidRPr="00472572">
              <w:t>12.19283</w:t>
            </w:r>
          </w:p>
        </w:tc>
        <w:tc>
          <w:tcPr>
            <w:tcW w:w="960" w:type="dxa"/>
            <w:noWrap/>
            <w:hideMark/>
          </w:tcPr>
          <w:p w14:paraId="13F40F07" w14:textId="77777777" w:rsidR="00472572" w:rsidRPr="00472572" w:rsidRDefault="00472572" w:rsidP="00472572">
            <w:r w:rsidRPr="00472572">
              <w:t>7.953125</w:t>
            </w:r>
          </w:p>
        </w:tc>
        <w:tc>
          <w:tcPr>
            <w:tcW w:w="960" w:type="dxa"/>
            <w:noWrap/>
            <w:hideMark/>
          </w:tcPr>
          <w:p w14:paraId="14F1465A" w14:textId="77777777" w:rsidR="00472572" w:rsidRPr="00472572" w:rsidRDefault="00472572" w:rsidP="00472572">
            <w:r w:rsidRPr="00472572">
              <w:t>5.416524</w:t>
            </w:r>
          </w:p>
        </w:tc>
        <w:tc>
          <w:tcPr>
            <w:tcW w:w="960" w:type="dxa"/>
            <w:noWrap/>
            <w:hideMark/>
          </w:tcPr>
          <w:p w14:paraId="0724B720" w14:textId="77777777" w:rsidR="00472572" w:rsidRPr="00472572" w:rsidRDefault="00472572" w:rsidP="00472572">
            <w:r w:rsidRPr="00472572">
              <w:t>7.966014</w:t>
            </w:r>
          </w:p>
        </w:tc>
        <w:tc>
          <w:tcPr>
            <w:tcW w:w="960" w:type="dxa"/>
            <w:noWrap/>
            <w:hideMark/>
          </w:tcPr>
          <w:p w14:paraId="26920498" w14:textId="77777777" w:rsidR="00472572" w:rsidRPr="00472572" w:rsidRDefault="00472572" w:rsidP="00472572">
            <w:r w:rsidRPr="00472572">
              <w:t>7.637088</w:t>
            </w:r>
          </w:p>
        </w:tc>
        <w:tc>
          <w:tcPr>
            <w:tcW w:w="960" w:type="dxa"/>
            <w:noWrap/>
            <w:hideMark/>
          </w:tcPr>
          <w:p w14:paraId="4AC6F703" w14:textId="77777777" w:rsidR="00472572" w:rsidRPr="00472572" w:rsidRDefault="00472572" w:rsidP="00472572">
            <w:r w:rsidRPr="00472572">
              <w:t>6.994981</w:t>
            </w:r>
          </w:p>
        </w:tc>
        <w:tc>
          <w:tcPr>
            <w:tcW w:w="960" w:type="dxa"/>
            <w:noWrap/>
            <w:hideMark/>
          </w:tcPr>
          <w:p w14:paraId="4DFF05FB" w14:textId="77777777" w:rsidR="00472572" w:rsidRPr="00472572" w:rsidRDefault="00472572" w:rsidP="00472572">
            <w:r w:rsidRPr="00472572">
              <w:t>7.140615</w:t>
            </w:r>
          </w:p>
        </w:tc>
      </w:tr>
      <w:tr w:rsidR="00472572" w:rsidRPr="00472572" w14:paraId="3A53F2E4" w14:textId="77777777" w:rsidTr="00472572">
        <w:trPr>
          <w:trHeight w:val="300"/>
        </w:trPr>
        <w:tc>
          <w:tcPr>
            <w:tcW w:w="960" w:type="dxa"/>
            <w:noWrap/>
            <w:hideMark/>
          </w:tcPr>
          <w:p w14:paraId="3957BB96" w14:textId="77777777" w:rsidR="00472572" w:rsidRPr="00472572" w:rsidRDefault="00472572" w:rsidP="00472572">
            <w:r w:rsidRPr="00472572">
              <w:t>3.27766</w:t>
            </w:r>
          </w:p>
        </w:tc>
        <w:tc>
          <w:tcPr>
            <w:tcW w:w="960" w:type="dxa"/>
            <w:noWrap/>
            <w:hideMark/>
          </w:tcPr>
          <w:p w14:paraId="75C42DF9" w14:textId="77777777" w:rsidR="00472572" w:rsidRPr="00472572" w:rsidRDefault="00472572" w:rsidP="00472572">
            <w:r w:rsidRPr="00472572">
              <w:t>11.67633</w:t>
            </w:r>
          </w:p>
        </w:tc>
        <w:tc>
          <w:tcPr>
            <w:tcW w:w="960" w:type="dxa"/>
            <w:noWrap/>
            <w:hideMark/>
          </w:tcPr>
          <w:p w14:paraId="0224AA6A" w14:textId="77777777" w:rsidR="00472572" w:rsidRPr="00472572" w:rsidRDefault="00472572" w:rsidP="00472572">
            <w:r w:rsidRPr="00472572">
              <w:t>6.227276</w:t>
            </w:r>
          </w:p>
        </w:tc>
        <w:tc>
          <w:tcPr>
            <w:tcW w:w="960" w:type="dxa"/>
            <w:noWrap/>
            <w:hideMark/>
          </w:tcPr>
          <w:p w14:paraId="53AA48D9" w14:textId="77777777" w:rsidR="00472572" w:rsidRPr="00472572" w:rsidRDefault="00472572" w:rsidP="00472572">
            <w:r w:rsidRPr="00472572">
              <w:t>3.163658</w:t>
            </w:r>
          </w:p>
        </w:tc>
        <w:tc>
          <w:tcPr>
            <w:tcW w:w="960" w:type="dxa"/>
            <w:noWrap/>
            <w:hideMark/>
          </w:tcPr>
          <w:p w14:paraId="46B98A58" w14:textId="77777777" w:rsidR="00472572" w:rsidRPr="00472572" w:rsidRDefault="00472572" w:rsidP="00472572">
            <w:r w:rsidRPr="00472572">
              <w:t>7.631374</w:t>
            </w:r>
          </w:p>
        </w:tc>
        <w:tc>
          <w:tcPr>
            <w:tcW w:w="960" w:type="dxa"/>
            <w:noWrap/>
            <w:hideMark/>
          </w:tcPr>
          <w:p w14:paraId="56FD36D2" w14:textId="77777777" w:rsidR="00472572" w:rsidRPr="00472572" w:rsidRDefault="00472572" w:rsidP="00472572">
            <w:r w:rsidRPr="00472572">
              <w:t>11.85316</w:t>
            </w:r>
          </w:p>
        </w:tc>
        <w:tc>
          <w:tcPr>
            <w:tcW w:w="960" w:type="dxa"/>
            <w:noWrap/>
            <w:hideMark/>
          </w:tcPr>
          <w:p w14:paraId="4B2D02DC" w14:textId="77777777" w:rsidR="00472572" w:rsidRPr="00472572" w:rsidRDefault="00472572" w:rsidP="00472572">
            <w:r w:rsidRPr="00472572">
              <w:t>4.653306</w:t>
            </w:r>
          </w:p>
        </w:tc>
        <w:tc>
          <w:tcPr>
            <w:tcW w:w="960" w:type="dxa"/>
            <w:noWrap/>
            <w:hideMark/>
          </w:tcPr>
          <w:p w14:paraId="18D39355" w14:textId="77777777" w:rsidR="00472572" w:rsidRPr="00472572" w:rsidRDefault="00472572" w:rsidP="00472572">
            <w:r w:rsidRPr="00472572">
              <w:t>3.353619</w:t>
            </w:r>
          </w:p>
        </w:tc>
        <w:tc>
          <w:tcPr>
            <w:tcW w:w="960" w:type="dxa"/>
            <w:noWrap/>
            <w:hideMark/>
          </w:tcPr>
          <w:p w14:paraId="07C7DC74" w14:textId="77777777" w:rsidR="00472572" w:rsidRPr="00472572" w:rsidRDefault="00472572" w:rsidP="00472572">
            <w:r w:rsidRPr="00472572">
              <w:t>10.88461</w:t>
            </w:r>
          </w:p>
        </w:tc>
        <w:tc>
          <w:tcPr>
            <w:tcW w:w="960" w:type="dxa"/>
            <w:noWrap/>
            <w:hideMark/>
          </w:tcPr>
          <w:p w14:paraId="196106F0" w14:textId="77777777" w:rsidR="00472572" w:rsidRPr="00472572" w:rsidRDefault="00472572" w:rsidP="00472572">
            <w:r w:rsidRPr="00472572">
              <w:t>6.558179</w:t>
            </w:r>
          </w:p>
        </w:tc>
      </w:tr>
      <w:tr w:rsidR="00472572" w:rsidRPr="00472572" w14:paraId="4243CEF7" w14:textId="77777777" w:rsidTr="00472572">
        <w:trPr>
          <w:trHeight w:val="300"/>
        </w:trPr>
        <w:tc>
          <w:tcPr>
            <w:tcW w:w="960" w:type="dxa"/>
            <w:noWrap/>
            <w:hideMark/>
          </w:tcPr>
          <w:p w14:paraId="4199D62A" w14:textId="77777777" w:rsidR="00472572" w:rsidRPr="00472572" w:rsidRDefault="00472572" w:rsidP="00472572">
            <w:r w:rsidRPr="00472572">
              <w:t>4.508366</w:t>
            </w:r>
          </w:p>
        </w:tc>
        <w:tc>
          <w:tcPr>
            <w:tcW w:w="960" w:type="dxa"/>
            <w:noWrap/>
            <w:hideMark/>
          </w:tcPr>
          <w:p w14:paraId="45B9F215" w14:textId="77777777" w:rsidR="00472572" w:rsidRPr="00472572" w:rsidRDefault="00472572" w:rsidP="00472572">
            <w:r w:rsidRPr="00472572">
              <w:t>2.272037</w:t>
            </w:r>
          </w:p>
        </w:tc>
        <w:tc>
          <w:tcPr>
            <w:tcW w:w="960" w:type="dxa"/>
            <w:noWrap/>
            <w:hideMark/>
          </w:tcPr>
          <w:p w14:paraId="0988EDE4" w14:textId="77777777" w:rsidR="00472572" w:rsidRPr="00472572" w:rsidRDefault="00472572" w:rsidP="00472572">
            <w:r w:rsidRPr="00472572">
              <w:t>12.34817</w:t>
            </w:r>
          </w:p>
        </w:tc>
        <w:tc>
          <w:tcPr>
            <w:tcW w:w="960" w:type="dxa"/>
            <w:noWrap/>
            <w:hideMark/>
          </w:tcPr>
          <w:p w14:paraId="651B0AA2" w14:textId="77777777" w:rsidR="00472572" w:rsidRPr="00472572" w:rsidRDefault="00472572" w:rsidP="00472572">
            <w:r w:rsidRPr="00472572">
              <w:t>6.520822</w:t>
            </w:r>
          </w:p>
        </w:tc>
        <w:tc>
          <w:tcPr>
            <w:tcW w:w="960" w:type="dxa"/>
            <w:noWrap/>
            <w:hideMark/>
          </w:tcPr>
          <w:p w14:paraId="5973DBA4" w14:textId="77777777" w:rsidR="00472572" w:rsidRPr="00472572" w:rsidRDefault="00472572" w:rsidP="00472572">
            <w:r w:rsidRPr="00472572">
              <w:t>7.662911</w:t>
            </w:r>
          </w:p>
        </w:tc>
        <w:tc>
          <w:tcPr>
            <w:tcW w:w="960" w:type="dxa"/>
            <w:noWrap/>
            <w:hideMark/>
          </w:tcPr>
          <w:p w14:paraId="4CBE06E8" w14:textId="77777777" w:rsidR="00472572" w:rsidRPr="00472572" w:rsidRDefault="00472572" w:rsidP="00472572">
            <w:r w:rsidRPr="00472572">
              <w:t>7.797127</w:t>
            </w:r>
          </w:p>
        </w:tc>
        <w:tc>
          <w:tcPr>
            <w:tcW w:w="960" w:type="dxa"/>
            <w:noWrap/>
            <w:hideMark/>
          </w:tcPr>
          <w:p w14:paraId="311BD470" w14:textId="77777777" w:rsidR="00472572" w:rsidRPr="00472572" w:rsidRDefault="00472572" w:rsidP="00472572">
            <w:r w:rsidRPr="00472572">
              <w:t>6.769272</w:t>
            </w:r>
          </w:p>
        </w:tc>
        <w:tc>
          <w:tcPr>
            <w:tcW w:w="960" w:type="dxa"/>
            <w:noWrap/>
            <w:hideMark/>
          </w:tcPr>
          <w:p w14:paraId="13B1A495" w14:textId="77777777" w:rsidR="00472572" w:rsidRPr="00472572" w:rsidRDefault="00472572" w:rsidP="00472572">
            <w:r w:rsidRPr="00472572">
              <w:t>8.5458</w:t>
            </w:r>
          </w:p>
        </w:tc>
        <w:tc>
          <w:tcPr>
            <w:tcW w:w="960" w:type="dxa"/>
            <w:noWrap/>
            <w:hideMark/>
          </w:tcPr>
          <w:p w14:paraId="21039E14" w14:textId="77777777" w:rsidR="00472572" w:rsidRPr="00472572" w:rsidRDefault="00472572" w:rsidP="00472572">
            <w:r w:rsidRPr="00472572">
              <w:t>7.856473</w:t>
            </w:r>
          </w:p>
        </w:tc>
        <w:tc>
          <w:tcPr>
            <w:tcW w:w="960" w:type="dxa"/>
            <w:noWrap/>
            <w:hideMark/>
          </w:tcPr>
          <w:p w14:paraId="22D436B7" w14:textId="77777777" w:rsidR="00472572" w:rsidRPr="00472572" w:rsidRDefault="00472572" w:rsidP="00472572">
            <w:r w:rsidRPr="00472572">
              <w:t>7.636883</w:t>
            </w:r>
          </w:p>
        </w:tc>
      </w:tr>
      <w:tr w:rsidR="00472572" w:rsidRPr="00472572" w14:paraId="45DDD590" w14:textId="77777777" w:rsidTr="00472572">
        <w:trPr>
          <w:trHeight w:val="300"/>
        </w:trPr>
        <w:tc>
          <w:tcPr>
            <w:tcW w:w="960" w:type="dxa"/>
            <w:noWrap/>
            <w:hideMark/>
          </w:tcPr>
          <w:p w14:paraId="3E67B452" w14:textId="77777777" w:rsidR="00472572" w:rsidRPr="00472572" w:rsidRDefault="00472572" w:rsidP="00472572">
            <w:r w:rsidRPr="00472572">
              <w:t>7.62055</w:t>
            </w:r>
          </w:p>
        </w:tc>
        <w:tc>
          <w:tcPr>
            <w:tcW w:w="960" w:type="dxa"/>
            <w:noWrap/>
            <w:hideMark/>
          </w:tcPr>
          <w:p w14:paraId="2B7D786B" w14:textId="77777777" w:rsidR="00472572" w:rsidRPr="00472572" w:rsidRDefault="00472572" w:rsidP="00472572">
            <w:r w:rsidRPr="00472572">
              <w:t>7.192035</w:t>
            </w:r>
          </w:p>
        </w:tc>
        <w:tc>
          <w:tcPr>
            <w:tcW w:w="960" w:type="dxa"/>
            <w:noWrap/>
            <w:hideMark/>
          </w:tcPr>
          <w:p w14:paraId="0781776B" w14:textId="77777777" w:rsidR="00472572" w:rsidRPr="00472572" w:rsidRDefault="00472572" w:rsidP="00472572">
            <w:r w:rsidRPr="00472572">
              <w:t>8.130516</w:t>
            </w:r>
          </w:p>
        </w:tc>
        <w:tc>
          <w:tcPr>
            <w:tcW w:w="960" w:type="dxa"/>
            <w:noWrap/>
            <w:hideMark/>
          </w:tcPr>
          <w:p w14:paraId="0CCEEF7C" w14:textId="77777777" w:rsidR="00472572" w:rsidRPr="00472572" w:rsidRDefault="00472572" w:rsidP="00472572">
            <w:r w:rsidRPr="00472572">
              <w:t>2.420324</w:t>
            </w:r>
          </w:p>
        </w:tc>
        <w:tc>
          <w:tcPr>
            <w:tcW w:w="960" w:type="dxa"/>
            <w:noWrap/>
            <w:hideMark/>
          </w:tcPr>
          <w:p w14:paraId="79C61094" w14:textId="77777777" w:rsidR="00472572" w:rsidRPr="00472572" w:rsidRDefault="00472572" w:rsidP="00472572">
            <w:r w:rsidRPr="00472572">
              <w:t>7.556884</w:t>
            </w:r>
          </w:p>
        </w:tc>
        <w:tc>
          <w:tcPr>
            <w:tcW w:w="960" w:type="dxa"/>
            <w:noWrap/>
            <w:hideMark/>
          </w:tcPr>
          <w:p w14:paraId="3E77083C" w14:textId="77777777" w:rsidR="00472572" w:rsidRPr="00472572" w:rsidRDefault="00472572" w:rsidP="00472572">
            <w:r w:rsidRPr="00472572">
              <w:t>5.297452</w:t>
            </w:r>
          </w:p>
        </w:tc>
        <w:tc>
          <w:tcPr>
            <w:tcW w:w="960" w:type="dxa"/>
            <w:noWrap/>
            <w:hideMark/>
          </w:tcPr>
          <w:p w14:paraId="7783B30B" w14:textId="77777777" w:rsidR="00472572" w:rsidRPr="00472572" w:rsidRDefault="00472572" w:rsidP="00472572">
            <w:r w:rsidRPr="00472572">
              <w:t>7.485652</w:t>
            </w:r>
          </w:p>
        </w:tc>
        <w:tc>
          <w:tcPr>
            <w:tcW w:w="960" w:type="dxa"/>
            <w:noWrap/>
            <w:hideMark/>
          </w:tcPr>
          <w:p w14:paraId="1278B79E" w14:textId="77777777" w:rsidR="00472572" w:rsidRPr="00472572" w:rsidRDefault="00472572" w:rsidP="00472572">
            <w:r w:rsidRPr="00472572">
              <w:t>8.551637</w:t>
            </w:r>
          </w:p>
        </w:tc>
        <w:tc>
          <w:tcPr>
            <w:tcW w:w="960" w:type="dxa"/>
            <w:noWrap/>
            <w:hideMark/>
          </w:tcPr>
          <w:p w14:paraId="3C28DD60" w14:textId="77777777" w:rsidR="00472572" w:rsidRPr="00472572" w:rsidRDefault="00472572" w:rsidP="00472572">
            <w:r w:rsidRPr="00472572">
              <w:t>7.295369</w:t>
            </w:r>
          </w:p>
        </w:tc>
        <w:tc>
          <w:tcPr>
            <w:tcW w:w="960" w:type="dxa"/>
            <w:noWrap/>
            <w:hideMark/>
          </w:tcPr>
          <w:p w14:paraId="06C16F77" w14:textId="77777777" w:rsidR="00472572" w:rsidRPr="00472572" w:rsidRDefault="00472572" w:rsidP="00472572">
            <w:r w:rsidRPr="00472572">
              <w:t>4.627279</w:t>
            </w:r>
          </w:p>
        </w:tc>
      </w:tr>
      <w:tr w:rsidR="00472572" w:rsidRPr="00472572" w14:paraId="5500277E" w14:textId="77777777" w:rsidTr="00472572">
        <w:trPr>
          <w:trHeight w:val="300"/>
        </w:trPr>
        <w:tc>
          <w:tcPr>
            <w:tcW w:w="960" w:type="dxa"/>
            <w:noWrap/>
            <w:hideMark/>
          </w:tcPr>
          <w:p w14:paraId="6A56CB07" w14:textId="77777777" w:rsidR="00472572" w:rsidRPr="00472572" w:rsidRDefault="00472572" w:rsidP="00472572">
            <w:r w:rsidRPr="00472572">
              <w:t>11.8809</w:t>
            </w:r>
          </w:p>
        </w:tc>
        <w:tc>
          <w:tcPr>
            <w:tcW w:w="960" w:type="dxa"/>
            <w:noWrap/>
            <w:hideMark/>
          </w:tcPr>
          <w:p w14:paraId="1EB7C3F5" w14:textId="77777777" w:rsidR="00472572" w:rsidRPr="00472572" w:rsidRDefault="00472572" w:rsidP="00472572">
            <w:r w:rsidRPr="00472572">
              <w:t>12.70737</w:t>
            </w:r>
          </w:p>
        </w:tc>
        <w:tc>
          <w:tcPr>
            <w:tcW w:w="960" w:type="dxa"/>
            <w:noWrap/>
            <w:hideMark/>
          </w:tcPr>
          <w:p w14:paraId="0AE53D83" w14:textId="77777777" w:rsidR="00472572" w:rsidRPr="00472572" w:rsidRDefault="00472572" w:rsidP="00472572">
            <w:r w:rsidRPr="00472572">
              <w:t>7.407907</w:t>
            </w:r>
          </w:p>
        </w:tc>
        <w:tc>
          <w:tcPr>
            <w:tcW w:w="960" w:type="dxa"/>
            <w:noWrap/>
            <w:hideMark/>
          </w:tcPr>
          <w:p w14:paraId="17758436" w14:textId="77777777" w:rsidR="00472572" w:rsidRPr="00472572" w:rsidRDefault="00472572" w:rsidP="00472572">
            <w:r w:rsidRPr="00472572">
              <w:t>7.958778</w:t>
            </w:r>
          </w:p>
        </w:tc>
        <w:tc>
          <w:tcPr>
            <w:tcW w:w="960" w:type="dxa"/>
            <w:noWrap/>
            <w:hideMark/>
          </w:tcPr>
          <w:p w14:paraId="125DD93F" w14:textId="77777777" w:rsidR="00472572" w:rsidRPr="00472572" w:rsidRDefault="00472572" w:rsidP="00472572">
            <w:r w:rsidRPr="00472572">
              <w:t>6.712185</w:t>
            </w:r>
          </w:p>
        </w:tc>
        <w:tc>
          <w:tcPr>
            <w:tcW w:w="960" w:type="dxa"/>
            <w:noWrap/>
            <w:hideMark/>
          </w:tcPr>
          <w:p w14:paraId="35640042" w14:textId="77777777" w:rsidR="00472572" w:rsidRPr="00472572" w:rsidRDefault="00472572" w:rsidP="00472572">
            <w:r w:rsidRPr="00472572">
              <w:t>12.55643</w:t>
            </w:r>
          </w:p>
        </w:tc>
        <w:tc>
          <w:tcPr>
            <w:tcW w:w="960" w:type="dxa"/>
            <w:noWrap/>
            <w:hideMark/>
          </w:tcPr>
          <w:p w14:paraId="586AAA8F" w14:textId="77777777" w:rsidR="00472572" w:rsidRPr="00472572" w:rsidRDefault="00472572" w:rsidP="00472572">
            <w:r w:rsidRPr="00472572">
              <w:t>12.42345</w:t>
            </w:r>
          </w:p>
        </w:tc>
        <w:tc>
          <w:tcPr>
            <w:tcW w:w="960" w:type="dxa"/>
            <w:noWrap/>
            <w:hideMark/>
          </w:tcPr>
          <w:p w14:paraId="0F1E0DD6" w14:textId="77777777" w:rsidR="00472572" w:rsidRPr="00472572" w:rsidRDefault="00472572" w:rsidP="00472572">
            <w:r w:rsidRPr="00472572">
              <w:t>2.932646</w:t>
            </w:r>
          </w:p>
        </w:tc>
        <w:tc>
          <w:tcPr>
            <w:tcW w:w="960" w:type="dxa"/>
            <w:noWrap/>
            <w:hideMark/>
          </w:tcPr>
          <w:p w14:paraId="0F059513" w14:textId="77777777" w:rsidR="00472572" w:rsidRPr="00472572" w:rsidRDefault="00472572" w:rsidP="00472572">
            <w:r w:rsidRPr="00472572">
              <w:t>8.388209</w:t>
            </w:r>
          </w:p>
        </w:tc>
        <w:tc>
          <w:tcPr>
            <w:tcW w:w="960" w:type="dxa"/>
            <w:noWrap/>
            <w:hideMark/>
          </w:tcPr>
          <w:p w14:paraId="6434B492" w14:textId="77777777" w:rsidR="00472572" w:rsidRPr="00472572" w:rsidRDefault="00472572" w:rsidP="00472572">
            <w:r w:rsidRPr="00472572">
              <w:t>7.288761</w:t>
            </w:r>
          </w:p>
        </w:tc>
      </w:tr>
      <w:tr w:rsidR="00472572" w:rsidRPr="00472572" w14:paraId="2CADAC74" w14:textId="77777777" w:rsidTr="00472572">
        <w:trPr>
          <w:trHeight w:val="300"/>
        </w:trPr>
        <w:tc>
          <w:tcPr>
            <w:tcW w:w="960" w:type="dxa"/>
            <w:noWrap/>
            <w:hideMark/>
          </w:tcPr>
          <w:p w14:paraId="01F8008B" w14:textId="77777777" w:rsidR="00472572" w:rsidRPr="00472572" w:rsidRDefault="00472572" w:rsidP="00472572">
            <w:pPr>
              <w:rPr>
                <w:b/>
                <w:bCs/>
              </w:rPr>
            </w:pPr>
            <w:r w:rsidRPr="00472572">
              <w:rPr>
                <w:b/>
                <w:bCs/>
              </w:rPr>
              <w:t>6.717051</w:t>
            </w:r>
          </w:p>
        </w:tc>
        <w:tc>
          <w:tcPr>
            <w:tcW w:w="960" w:type="dxa"/>
            <w:noWrap/>
            <w:hideMark/>
          </w:tcPr>
          <w:p w14:paraId="223979F6" w14:textId="77777777" w:rsidR="00472572" w:rsidRPr="00472572" w:rsidRDefault="00472572" w:rsidP="00472572">
            <w:pPr>
              <w:rPr>
                <w:b/>
                <w:bCs/>
              </w:rPr>
            </w:pPr>
            <w:r w:rsidRPr="00472572">
              <w:rPr>
                <w:b/>
                <w:bCs/>
              </w:rPr>
              <w:t>7.767605</w:t>
            </w:r>
          </w:p>
        </w:tc>
        <w:tc>
          <w:tcPr>
            <w:tcW w:w="960" w:type="dxa"/>
            <w:noWrap/>
            <w:hideMark/>
          </w:tcPr>
          <w:p w14:paraId="1208A551" w14:textId="77777777" w:rsidR="00472572" w:rsidRPr="00472572" w:rsidRDefault="00472572" w:rsidP="00472572">
            <w:pPr>
              <w:rPr>
                <w:b/>
                <w:bCs/>
              </w:rPr>
            </w:pPr>
            <w:r w:rsidRPr="00472572">
              <w:rPr>
                <w:b/>
                <w:bCs/>
              </w:rPr>
              <w:t>7.414105</w:t>
            </w:r>
          </w:p>
        </w:tc>
        <w:tc>
          <w:tcPr>
            <w:tcW w:w="960" w:type="dxa"/>
            <w:noWrap/>
            <w:hideMark/>
          </w:tcPr>
          <w:p w14:paraId="70BAE1D3" w14:textId="77777777" w:rsidR="00472572" w:rsidRPr="00472572" w:rsidRDefault="00472572" w:rsidP="00472572">
            <w:pPr>
              <w:rPr>
                <w:b/>
                <w:bCs/>
              </w:rPr>
            </w:pPr>
            <w:r w:rsidRPr="00472572">
              <w:rPr>
                <w:b/>
                <w:bCs/>
              </w:rPr>
              <w:t>6.360738</w:t>
            </w:r>
          </w:p>
        </w:tc>
        <w:tc>
          <w:tcPr>
            <w:tcW w:w="960" w:type="dxa"/>
            <w:noWrap/>
            <w:hideMark/>
          </w:tcPr>
          <w:p w14:paraId="4C764DD8" w14:textId="77777777" w:rsidR="00472572" w:rsidRPr="00472572" w:rsidRDefault="00472572" w:rsidP="00472572">
            <w:pPr>
              <w:rPr>
                <w:b/>
                <w:bCs/>
              </w:rPr>
            </w:pPr>
            <w:r w:rsidRPr="00472572">
              <w:rPr>
                <w:b/>
                <w:bCs/>
              </w:rPr>
              <w:t>7.482549</w:t>
            </w:r>
          </w:p>
        </w:tc>
        <w:tc>
          <w:tcPr>
            <w:tcW w:w="960" w:type="dxa"/>
            <w:noWrap/>
            <w:hideMark/>
          </w:tcPr>
          <w:p w14:paraId="71952A69" w14:textId="77777777" w:rsidR="00472572" w:rsidRPr="00472572" w:rsidRDefault="00472572" w:rsidP="00472572">
            <w:pPr>
              <w:rPr>
                <w:b/>
                <w:bCs/>
              </w:rPr>
            </w:pPr>
            <w:r w:rsidRPr="00472572">
              <w:rPr>
                <w:b/>
                <w:bCs/>
              </w:rPr>
              <w:t>7.535281</w:t>
            </w:r>
          </w:p>
        </w:tc>
        <w:tc>
          <w:tcPr>
            <w:tcW w:w="960" w:type="dxa"/>
            <w:noWrap/>
            <w:hideMark/>
          </w:tcPr>
          <w:p w14:paraId="02890146" w14:textId="77777777" w:rsidR="00472572" w:rsidRPr="00472572" w:rsidRDefault="00472572" w:rsidP="00472572">
            <w:pPr>
              <w:rPr>
                <w:b/>
                <w:bCs/>
              </w:rPr>
            </w:pPr>
            <w:r w:rsidRPr="00472572">
              <w:rPr>
                <w:b/>
                <w:bCs/>
              </w:rPr>
              <w:t>6.577199</w:t>
            </w:r>
          </w:p>
        </w:tc>
        <w:tc>
          <w:tcPr>
            <w:tcW w:w="960" w:type="dxa"/>
            <w:noWrap/>
            <w:hideMark/>
          </w:tcPr>
          <w:p w14:paraId="5D02891C" w14:textId="77777777" w:rsidR="00472572" w:rsidRPr="00472572" w:rsidRDefault="00472572" w:rsidP="00472572">
            <w:pPr>
              <w:rPr>
                <w:b/>
                <w:bCs/>
              </w:rPr>
            </w:pPr>
            <w:r w:rsidRPr="00472572">
              <w:rPr>
                <w:b/>
                <w:bCs/>
              </w:rPr>
              <w:t>5.85042</w:t>
            </w:r>
          </w:p>
        </w:tc>
        <w:tc>
          <w:tcPr>
            <w:tcW w:w="960" w:type="dxa"/>
            <w:noWrap/>
            <w:hideMark/>
          </w:tcPr>
          <w:p w14:paraId="4552D73B" w14:textId="77777777" w:rsidR="00472572" w:rsidRPr="00472572" w:rsidRDefault="00472572" w:rsidP="00472572">
            <w:pPr>
              <w:rPr>
                <w:b/>
                <w:bCs/>
              </w:rPr>
            </w:pPr>
            <w:r w:rsidRPr="00472572">
              <w:rPr>
                <w:b/>
                <w:bCs/>
              </w:rPr>
              <w:t>7.558657</w:t>
            </w:r>
          </w:p>
        </w:tc>
        <w:tc>
          <w:tcPr>
            <w:tcW w:w="960" w:type="dxa"/>
            <w:noWrap/>
            <w:hideMark/>
          </w:tcPr>
          <w:p w14:paraId="1617DE09" w14:textId="77777777" w:rsidR="00472572" w:rsidRPr="00472572" w:rsidRDefault="00472572" w:rsidP="00472572">
            <w:pPr>
              <w:rPr>
                <w:b/>
                <w:bCs/>
              </w:rPr>
            </w:pPr>
            <w:r w:rsidRPr="00472572">
              <w:rPr>
                <w:b/>
                <w:bCs/>
              </w:rPr>
              <w:t>7.292379</w:t>
            </w:r>
          </w:p>
        </w:tc>
      </w:tr>
    </w:tbl>
    <w:p w14:paraId="6A759AA5" w14:textId="77777777" w:rsidR="00472572" w:rsidRDefault="00472572" w:rsidP="00DD05AD">
      <w:r>
        <w:lastRenderedPageBreak/>
        <w:t>6</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472572" w:rsidRPr="00472572" w14:paraId="39B50B2B" w14:textId="77777777" w:rsidTr="00472572">
        <w:trPr>
          <w:trHeight w:val="261"/>
        </w:trPr>
        <w:tc>
          <w:tcPr>
            <w:tcW w:w="1118" w:type="dxa"/>
            <w:noWrap/>
            <w:hideMark/>
          </w:tcPr>
          <w:p w14:paraId="3CBA8974" w14:textId="77777777" w:rsidR="00472572" w:rsidRPr="00472572" w:rsidRDefault="00472572" w:rsidP="00472572">
            <w:r w:rsidRPr="00472572">
              <w:t>Tx01</w:t>
            </w:r>
          </w:p>
        </w:tc>
        <w:tc>
          <w:tcPr>
            <w:tcW w:w="1118" w:type="dxa"/>
            <w:noWrap/>
            <w:hideMark/>
          </w:tcPr>
          <w:p w14:paraId="5B37F4FD" w14:textId="77777777" w:rsidR="00472572" w:rsidRPr="00472572" w:rsidRDefault="00472572" w:rsidP="00472572">
            <w:r w:rsidRPr="00472572">
              <w:t>Tx02</w:t>
            </w:r>
          </w:p>
        </w:tc>
        <w:tc>
          <w:tcPr>
            <w:tcW w:w="1118" w:type="dxa"/>
            <w:noWrap/>
            <w:hideMark/>
          </w:tcPr>
          <w:p w14:paraId="0CBE838D" w14:textId="77777777" w:rsidR="00472572" w:rsidRPr="00472572" w:rsidRDefault="00472572" w:rsidP="00472572">
            <w:r w:rsidRPr="00472572">
              <w:t>Tx03</w:t>
            </w:r>
          </w:p>
        </w:tc>
        <w:tc>
          <w:tcPr>
            <w:tcW w:w="1118" w:type="dxa"/>
            <w:noWrap/>
            <w:hideMark/>
          </w:tcPr>
          <w:p w14:paraId="03C97272" w14:textId="77777777" w:rsidR="00472572" w:rsidRPr="00472572" w:rsidRDefault="00472572" w:rsidP="00472572">
            <w:r w:rsidRPr="00472572">
              <w:t>Tx04</w:t>
            </w:r>
          </w:p>
        </w:tc>
        <w:tc>
          <w:tcPr>
            <w:tcW w:w="1118" w:type="dxa"/>
            <w:noWrap/>
            <w:hideMark/>
          </w:tcPr>
          <w:p w14:paraId="6238380F" w14:textId="77777777" w:rsidR="00472572" w:rsidRPr="00472572" w:rsidRDefault="00472572" w:rsidP="00472572">
            <w:r w:rsidRPr="00472572">
              <w:t>Tx05</w:t>
            </w:r>
          </w:p>
        </w:tc>
        <w:tc>
          <w:tcPr>
            <w:tcW w:w="1118" w:type="dxa"/>
            <w:noWrap/>
            <w:hideMark/>
          </w:tcPr>
          <w:p w14:paraId="21CB7D94" w14:textId="77777777" w:rsidR="00472572" w:rsidRPr="00472572" w:rsidRDefault="00472572" w:rsidP="00472572">
            <w:r w:rsidRPr="00472572">
              <w:t>Tx06</w:t>
            </w:r>
          </w:p>
        </w:tc>
        <w:tc>
          <w:tcPr>
            <w:tcW w:w="1118" w:type="dxa"/>
            <w:noWrap/>
            <w:hideMark/>
          </w:tcPr>
          <w:p w14:paraId="169D6059" w14:textId="77777777" w:rsidR="00472572" w:rsidRPr="00472572" w:rsidRDefault="00472572" w:rsidP="00472572">
            <w:r w:rsidRPr="00472572">
              <w:t>Tx07</w:t>
            </w:r>
          </w:p>
        </w:tc>
        <w:tc>
          <w:tcPr>
            <w:tcW w:w="1118" w:type="dxa"/>
            <w:noWrap/>
            <w:hideMark/>
          </w:tcPr>
          <w:p w14:paraId="2E85F80C" w14:textId="77777777" w:rsidR="00472572" w:rsidRPr="00472572" w:rsidRDefault="00472572" w:rsidP="00472572">
            <w:r w:rsidRPr="00472572">
              <w:t>Tx08</w:t>
            </w:r>
          </w:p>
        </w:tc>
        <w:tc>
          <w:tcPr>
            <w:tcW w:w="1118" w:type="dxa"/>
            <w:noWrap/>
            <w:hideMark/>
          </w:tcPr>
          <w:p w14:paraId="6489A34C" w14:textId="77777777" w:rsidR="00472572" w:rsidRPr="00472572" w:rsidRDefault="00472572" w:rsidP="00472572">
            <w:r w:rsidRPr="00472572">
              <w:t>Tx09</w:t>
            </w:r>
          </w:p>
        </w:tc>
        <w:tc>
          <w:tcPr>
            <w:tcW w:w="1118" w:type="dxa"/>
            <w:noWrap/>
            <w:hideMark/>
          </w:tcPr>
          <w:p w14:paraId="0F4A8AA1" w14:textId="77777777" w:rsidR="00472572" w:rsidRPr="00472572" w:rsidRDefault="00472572" w:rsidP="00472572">
            <w:r w:rsidRPr="00472572">
              <w:t>Tx10</w:t>
            </w:r>
          </w:p>
        </w:tc>
      </w:tr>
      <w:tr w:rsidR="00472572" w:rsidRPr="00472572" w14:paraId="478800A7" w14:textId="77777777" w:rsidTr="00472572">
        <w:trPr>
          <w:trHeight w:val="261"/>
        </w:trPr>
        <w:tc>
          <w:tcPr>
            <w:tcW w:w="1118" w:type="dxa"/>
            <w:noWrap/>
            <w:hideMark/>
          </w:tcPr>
          <w:p w14:paraId="717A51CD" w14:textId="77777777" w:rsidR="00472572" w:rsidRPr="00472572" w:rsidRDefault="00472572" w:rsidP="00472572">
            <w:r w:rsidRPr="00472572">
              <w:t>11.3664</w:t>
            </w:r>
          </w:p>
        </w:tc>
        <w:tc>
          <w:tcPr>
            <w:tcW w:w="1118" w:type="dxa"/>
            <w:noWrap/>
            <w:hideMark/>
          </w:tcPr>
          <w:p w14:paraId="7CA115DD" w14:textId="77777777" w:rsidR="00472572" w:rsidRPr="00472572" w:rsidRDefault="00472572" w:rsidP="00472572">
            <w:r w:rsidRPr="00472572">
              <w:t>11.85953</w:t>
            </w:r>
          </w:p>
        </w:tc>
        <w:tc>
          <w:tcPr>
            <w:tcW w:w="1118" w:type="dxa"/>
            <w:noWrap/>
            <w:hideMark/>
          </w:tcPr>
          <w:p w14:paraId="4AD0AACF" w14:textId="77777777" w:rsidR="00472572" w:rsidRPr="00472572" w:rsidRDefault="00472572" w:rsidP="00472572">
            <w:r w:rsidRPr="00472572">
              <w:t>5.617506</w:t>
            </w:r>
          </w:p>
        </w:tc>
        <w:tc>
          <w:tcPr>
            <w:tcW w:w="1118" w:type="dxa"/>
            <w:noWrap/>
            <w:hideMark/>
          </w:tcPr>
          <w:p w14:paraId="423593DA" w14:textId="77777777" w:rsidR="00472572" w:rsidRPr="00472572" w:rsidRDefault="00472572" w:rsidP="00472572">
            <w:r w:rsidRPr="00472572">
              <w:t>5.556867</w:t>
            </w:r>
          </w:p>
        </w:tc>
        <w:tc>
          <w:tcPr>
            <w:tcW w:w="1118" w:type="dxa"/>
            <w:noWrap/>
            <w:hideMark/>
          </w:tcPr>
          <w:p w14:paraId="1C75E512" w14:textId="77777777" w:rsidR="00472572" w:rsidRPr="00472572" w:rsidRDefault="00472572" w:rsidP="00472572">
            <w:r w:rsidRPr="00472572">
              <w:t>7.241522</w:t>
            </w:r>
          </w:p>
        </w:tc>
        <w:tc>
          <w:tcPr>
            <w:tcW w:w="1118" w:type="dxa"/>
            <w:noWrap/>
            <w:hideMark/>
          </w:tcPr>
          <w:p w14:paraId="71E192F7" w14:textId="77777777" w:rsidR="00472572" w:rsidRPr="00472572" w:rsidRDefault="00472572" w:rsidP="00472572">
            <w:r w:rsidRPr="00472572">
              <w:t>6.725616</w:t>
            </w:r>
          </w:p>
        </w:tc>
        <w:tc>
          <w:tcPr>
            <w:tcW w:w="1118" w:type="dxa"/>
            <w:noWrap/>
            <w:hideMark/>
          </w:tcPr>
          <w:p w14:paraId="75D00D1B" w14:textId="77777777" w:rsidR="00472572" w:rsidRPr="00472572" w:rsidRDefault="00472572" w:rsidP="00472572">
            <w:r w:rsidRPr="00472572">
              <w:t>5.757189</w:t>
            </w:r>
          </w:p>
        </w:tc>
        <w:tc>
          <w:tcPr>
            <w:tcW w:w="1118" w:type="dxa"/>
            <w:noWrap/>
            <w:hideMark/>
          </w:tcPr>
          <w:p w14:paraId="4993BCEB" w14:textId="77777777" w:rsidR="00472572" w:rsidRPr="00472572" w:rsidRDefault="00472572" w:rsidP="00472572">
            <w:r w:rsidRPr="00472572">
              <w:t>13.80222</w:t>
            </w:r>
          </w:p>
        </w:tc>
        <w:tc>
          <w:tcPr>
            <w:tcW w:w="1118" w:type="dxa"/>
            <w:noWrap/>
            <w:hideMark/>
          </w:tcPr>
          <w:p w14:paraId="43C363CE" w14:textId="77777777" w:rsidR="00472572" w:rsidRPr="00472572" w:rsidRDefault="00472572" w:rsidP="00472572">
            <w:r w:rsidRPr="00472572">
              <w:t>13.35786</w:t>
            </w:r>
          </w:p>
        </w:tc>
        <w:tc>
          <w:tcPr>
            <w:tcW w:w="1118" w:type="dxa"/>
            <w:noWrap/>
            <w:hideMark/>
          </w:tcPr>
          <w:p w14:paraId="39D8A6E9" w14:textId="77777777" w:rsidR="00472572" w:rsidRPr="00472572" w:rsidRDefault="00472572" w:rsidP="00472572">
            <w:r w:rsidRPr="00472572">
              <w:t>10.43491</w:t>
            </w:r>
          </w:p>
        </w:tc>
      </w:tr>
      <w:tr w:rsidR="00472572" w:rsidRPr="00472572" w14:paraId="5A97D9C3" w14:textId="77777777" w:rsidTr="00472572">
        <w:trPr>
          <w:trHeight w:val="261"/>
        </w:trPr>
        <w:tc>
          <w:tcPr>
            <w:tcW w:w="1118" w:type="dxa"/>
            <w:noWrap/>
            <w:hideMark/>
          </w:tcPr>
          <w:p w14:paraId="478DCF80" w14:textId="77777777" w:rsidR="00472572" w:rsidRPr="00472572" w:rsidRDefault="00472572" w:rsidP="00472572">
            <w:r w:rsidRPr="00472572">
              <w:t>6.428402</w:t>
            </w:r>
          </w:p>
        </w:tc>
        <w:tc>
          <w:tcPr>
            <w:tcW w:w="1118" w:type="dxa"/>
            <w:noWrap/>
            <w:hideMark/>
          </w:tcPr>
          <w:p w14:paraId="265E2A42" w14:textId="77777777" w:rsidR="00472572" w:rsidRPr="00472572" w:rsidRDefault="00472572" w:rsidP="00472572">
            <w:r w:rsidRPr="00472572">
              <w:t>6.164627</w:t>
            </w:r>
          </w:p>
        </w:tc>
        <w:tc>
          <w:tcPr>
            <w:tcW w:w="1118" w:type="dxa"/>
            <w:noWrap/>
            <w:hideMark/>
          </w:tcPr>
          <w:p w14:paraId="0587E7C4" w14:textId="77777777" w:rsidR="00472572" w:rsidRPr="00472572" w:rsidRDefault="00472572" w:rsidP="00472572">
            <w:r w:rsidRPr="00472572">
              <w:t>10.59002</w:t>
            </w:r>
          </w:p>
        </w:tc>
        <w:tc>
          <w:tcPr>
            <w:tcW w:w="1118" w:type="dxa"/>
            <w:noWrap/>
            <w:hideMark/>
          </w:tcPr>
          <w:p w14:paraId="49D3101C" w14:textId="77777777" w:rsidR="00472572" w:rsidRPr="00472572" w:rsidRDefault="00472572" w:rsidP="00472572">
            <w:r w:rsidRPr="00472572">
              <w:t>6.841215</w:t>
            </w:r>
          </w:p>
        </w:tc>
        <w:tc>
          <w:tcPr>
            <w:tcW w:w="1118" w:type="dxa"/>
            <w:noWrap/>
            <w:hideMark/>
          </w:tcPr>
          <w:p w14:paraId="411DEE12" w14:textId="77777777" w:rsidR="00472572" w:rsidRPr="00472572" w:rsidRDefault="00472572" w:rsidP="00472572">
            <w:r w:rsidRPr="00472572">
              <w:t>4.349432</w:t>
            </w:r>
          </w:p>
        </w:tc>
        <w:tc>
          <w:tcPr>
            <w:tcW w:w="1118" w:type="dxa"/>
            <w:noWrap/>
            <w:hideMark/>
          </w:tcPr>
          <w:p w14:paraId="3442F198" w14:textId="77777777" w:rsidR="00472572" w:rsidRPr="00472572" w:rsidRDefault="00472572" w:rsidP="00472572">
            <w:r w:rsidRPr="00472572">
              <w:t>7.560931</w:t>
            </w:r>
          </w:p>
        </w:tc>
        <w:tc>
          <w:tcPr>
            <w:tcW w:w="1118" w:type="dxa"/>
            <w:noWrap/>
            <w:hideMark/>
          </w:tcPr>
          <w:p w14:paraId="073B31E2" w14:textId="77777777" w:rsidR="00472572" w:rsidRPr="00472572" w:rsidRDefault="00472572" w:rsidP="00472572">
            <w:r w:rsidRPr="00472572">
              <w:t>7.141863</w:t>
            </w:r>
          </w:p>
        </w:tc>
        <w:tc>
          <w:tcPr>
            <w:tcW w:w="1118" w:type="dxa"/>
            <w:noWrap/>
            <w:hideMark/>
          </w:tcPr>
          <w:p w14:paraId="04F56088" w14:textId="77777777" w:rsidR="00472572" w:rsidRPr="00472572" w:rsidRDefault="00472572" w:rsidP="00472572">
            <w:r w:rsidRPr="00472572">
              <w:t>4.647115</w:t>
            </w:r>
          </w:p>
        </w:tc>
        <w:tc>
          <w:tcPr>
            <w:tcW w:w="1118" w:type="dxa"/>
            <w:noWrap/>
            <w:hideMark/>
          </w:tcPr>
          <w:p w14:paraId="5484E213" w14:textId="77777777" w:rsidR="00472572" w:rsidRPr="00472572" w:rsidRDefault="00472572" w:rsidP="00472572">
            <w:r w:rsidRPr="00472572">
              <w:t>6.299461</w:t>
            </w:r>
          </w:p>
        </w:tc>
        <w:tc>
          <w:tcPr>
            <w:tcW w:w="1118" w:type="dxa"/>
            <w:noWrap/>
            <w:hideMark/>
          </w:tcPr>
          <w:p w14:paraId="08E1D43D" w14:textId="77777777" w:rsidR="00472572" w:rsidRPr="00472572" w:rsidRDefault="00472572" w:rsidP="00472572">
            <w:r w:rsidRPr="00472572">
              <w:t>7.322369</w:t>
            </w:r>
          </w:p>
        </w:tc>
      </w:tr>
      <w:tr w:rsidR="00472572" w:rsidRPr="00472572" w14:paraId="76B349F9" w14:textId="77777777" w:rsidTr="00472572">
        <w:trPr>
          <w:trHeight w:val="261"/>
        </w:trPr>
        <w:tc>
          <w:tcPr>
            <w:tcW w:w="1118" w:type="dxa"/>
            <w:noWrap/>
            <w:hideMark/>
          </w:tcPr>
          <w:p w14:paraId="0E89F120" w14:textId="77777777" w:rsidR="00472572" w:rsidRPr="00472572" w:rsidRDefault="00472572" w:rsidP="00472572">
            <w:r w:rsidRPr="00472572">
              <w:t>12.80488</w:t>
            </w:r>
          </w:p>
        </w:tc>
        <w:tc>
          <w:tcPr>
            <w:tcW w:w="1118" w:type="dxa"/>
            <w:noWrap/>
            <w:hideMark/>
          </w:tcPr>
          <w:p w14:paraId="5CF3FF96" w14:textId="77777777" w:rsidR="00472572" w:rsidRPr="00472572" w:rsidRDefault="00472572" w:rsidP="00472572">
            <w:r w:rsidRPr="00472572">
              <w:t>7.42129</w:t>
            </w:r>
          </w:p>
        </w:tc>
        <w:tc>
          <w:tcPr>
            <w:tcW w:w="1118" w:type="dxa"/>
            <w:noWrap/>
            <w:hideMark/>
          </w:tcPr>
          <w:p w14:paraId="17A108B8" w14:textId="77777777" w:rsidR="00472572" w:rsidRPr="00472572" w:rsidRDefault="00472572" w:rsidP="00472572">
            <w:r w:rsidRPr="00472572">
              <w:t>5.992734</w:t>
            </w:r>
          </w:p>
        </w:tc>
        <w:tc>
          <w:tcPr>
            <w:tcW w:w="1118" w:type="dxa"/>
            <w:noWrap/>
            <w:hideMark/>
          </w:tcPr>
          <w:p w14:paraId="17D82B8D" w14:textId="77777777" w:rsidR="00472572" w:rsidRPr="00472572" w:rsidRDefault="00472572" w:rsidP="00472572">
            <w:r w:rsidRPr="00472572">
              <w:t>9.339009</w:t>
            </w:r>
          </w:p>
        </w:tc>
        <w:tc>
          <w:tcPr>
            <w:tcW w:w="1118" w:type="dxa"/>
            <w:noWrap/>
            <w:hideMark/>
          </w:tcPr>
          <w:p w14:paraId="5B0B763F" w14:textId="77777777" w:rsidR="00472572" w:rsidRPr="00472572" w:rsidRDefault="00472572" w:rsidP="00472572">
            <w:r w:rsidRPr="00472572">
              <w:t>12.46191</w:t>
            </w:r>
          </w:p>
        </w:tc>
        <w:tc>
          <w:tcPr>
            <w:tcW w:w="1118" w:type="dxa"/>
            <w:noWrap/>
            <w:hideMark/>
          </w:tcPr>
          <w:p w14:paraId="61C4274D" w14:textId="77777777" w:rsidR="00472572" w:rsidRPr="00472572" w:rsidRDefault="00472572" w:rsidP="00472572">
            <w:r w:rsidRPr="00472572">
              <w:t>1.989081</w:t>
            </w:r>
          </w:p>
        </w:tc>
        <w:tc>
          <w:tcPr>
            <w:tcW w:w="1118" w:type="dxa"/>
            <w:noWrap/>
            <w:hideMark/>
          </w:tcPr>
          <w:p w14:paraId="3D249BB3" w14:textId="77777777" w:rsidR="00472572" w:rsidRPr="00472572" w:rsidRDefault="00472572" w:rsidP="00472572">
            <w:r w:rsidRPr="00472572">
              <w:t>2.553935</w:t>
            </w:r>
          </w:p>
        </w:tc>
        <w:tc>
          <w:tcPr>
            <w:tcW w:w="1118" w:type="dxa"/>
            <w:noWrap/>
            <w:hideMark/>
          </w:tcPr>
          <w:p w14:paraId="4075FCFE" w14:textId="77777777" w:rsidR="00472572" w:rsidRPr="00472572" w:rsidRDefault="00472572" w:rsidP="00472572">
            <w:r w:rsidRPr="00472572">
              <w:t>6.26032</w:t>
            </w:r>
          </w:p>
        </w:tc>
        <w:tc>
          <w:tcPr>
            <w:tcW w:w="1118" w:type="dxa"/>
            <w:noWrap/>
            <w:hideMark/>
          </w:tcPr>
          <w:p w14:paraId="09776362" w14:textId="77777777" w:rsidR="00472572" w:rsidRPr="00472572" w:rsidRDefault="00472572" w:rsidP="00472572">
            <w:r w:rsidRPr="00472572">
              <w:t>4.792111</w:t>
            </w:r>
          </w:p>
        </w:tc>
        <w:tc>
          <w:tcPr>
            <w:tcW w:w="1118" w:type="dxa"/>
            <w:noWrap/>
            <w:hideMark/>
          </w:tcPr>
          <w:p w14:paraId="442C688A" w14:textId="77777777" w:rsidR="00472572" w:rsidRPr="00472572" w:rsidRDefault="00472572" w:rsidP="00472572">
            <w:r w:rsidRPr="00472572">
              <w:t>6.846769</w:t>
            </w:r>
          </w:p>
        </w:tc>
      </w:tr>
      <w:tr w:rsidR="00472572" w:rsidRPr="00472572" w14:paraId="71B1AE1F" w14:textId="77777777" w:rsidTr="00472572">
        <w:trPr>
          <w:trHeight w:val="261"/>
        </w:trPr>
        <w:tc>
          <w:tcPr>
            <w:tcW w:w="1118" w:type="dxa"/>
            <w:noWrap/>
            <w:hideMark/>
          </w:tcPr>
          <w:p w14:paraId="5729DF79" w14:textId="77777777" w:rsidR="00472572" w:rsidRPr="00472572" w:rsidRDefault="00472572" w:rsidP="00472572">
            <w:r w:rsidRPr="00472572">
              <w:t>2.8438</w:t>
            </w:r>
          </w:p>
        </w:tc>
        <w:tc>
          <w:tcPr>
            <w:tcW w:w="1118" w:type="dxa"/>
            <w:noWrap/>
            <w:hideMark/>
          </w:tcPr>
          <w:p w14:paraId="7C6F1545" w14:textId="77777777" w:rsidR="00472572" w:rsidRPr="00472572" w:rsidRDefault="00472572" w:rsidP="00472572">
            <w:r w:rsidRPr="00472572">
              <w:t>8.439431</w:t>
            </w:r>
          </w:p>
        </w:tc>
        <w:tc>
          <w:tcPr>
            <w:tcW w:w="1118" w:type="dxa"/>
            <w:noWrap/>
            <w:hideMark/>
          </w:tcPr>
          <w:p w14:paraId="4C9002FC" w14:textId="77777777" w:rsidR="00472572" w:rsidRPr="00472572" w:rsidRDefault="00472572" w:rsidP="00472572">
            <w:r w:rsidRPr="00472572">
              <w:t>6.149473</w:t>
            </w:r>
          </w:p>
        </w:tc>
        <w:tc>
          <w:tcPr>
            <w:tcW w:w="1118" w:type="dxa"/>
            <w:noWrap/>
            <w:hideMark/>
          </w:tcPr>
          <w:p w14:paraId="4BCF4E65" w14:textId="77777777" w:rsidR="00472572" w:rsidRPr="00472572" w:rsidRDefault="00472572" w:rsidP="00472572">
            <w:r w:rsidRPr="00472572">
              <w:t>4.391153</w:t>
            </w:r>
          </w:p>
        </w:tc>
        <w:tc>
          <w:tcPr>
            <w:tcW w:w="1118" w:type="dxa"/>
            <w:noWrap/>
            <w:hideMark/>
          </w:tcPr>
          <w:p w14:paraId="6AFF5227" w14:textId="77777777" w:rsidR="00472572" w:rsidRPr="00472572" w:rsidRDefault="00472572" w:rsidP="00472572">
            <w:r w:rsidRPr="00472572">
              <w:t>5.468011</w:t>
            </w:r>
          </w:p>
        </w:tc>
        <w:tc>
          <w:tcPr>
            <w:tcW w:w="1118" w:type="dxa"/>
            <w:noWrap/>
            <w:hideMark/>
          </w:tcPr>
          <w:p w14:paraId="5FFF9DB9" w14:textId="77777777" w:rsidR="00472572" w:rsidRPr="00472572" w:rsidRDefault="00472572" w:rsidP="00472572">
            <w:r w:rsidRPr="00472572">
              <w:t>12.88918</w:t>
            </w:r>
          </w:p>
        </w:tc>
        <w:tc>
          <w:tcPr>
            <w:tcW w:w="1118" w:type="dxa"/>
            <w:noWrap/>
            <w:hideMark/>
          </w:tcPr>
          <w:p w14:paraId="6C52B046" w14:textId="77777777" w:rsidR="00472572" w:rsidRPr="00472572" w:rsidRDefault="00472572" w:rsidP="00472572">
            <w:r w:rsidRPr="00472572">
              <w:t>5.890721</w:t>
            </w:r>
          </w:p>
        </w:tc>
        <w:tc>
          <w:tcPr>
            <w:tcW w:w="1118" w:type="dxa"/>
            <w:noWrap/>
            <w:hideMark/>
          </w:tcPr>
          <w:p w14:paraId="3B41671D" w14:textId="77777777" w:rsidR="00472572" w:rsidRPr="00472572" w:rsidRDefault="00472572" w:rsidP="00472572">
            <w:r w:rsidRPr="00472572">
              <w:t>2.938109</w:t>
            </w:r>
          </w:p>
        </w:tc>
        <w:tc>
          <w:tcPr>
            <w:tcW w:w="1118" w:type="dxa"/>
            <w:noWrap/>
            <w:hideMark/>
          </w:tcPr>
          <w:p w14:paraId="571D9CC6" w14:textId="77777777" w:rsidR="00472572" w:rsidRPr="00472572" w:rsidRDefault="00472572" w:rsidP="00472572">
            <w:r w:rsidRPr="00472572">
              <w:t>7.462027</w:t>
            </w:r>
          </w:p>
        </w:tc>
        <w:tc>
          <w:tcPr>
            <w:tcW w:w="1118" w:type="dxa"/>
            <w:noWrap/>
            <w:hideMark/>
          </w:tcPr>
          <w:p w14:paraId="26143E95" w14:textId="77777777" w:rsidR="00472572" w:rsidRPr="00472572" w:rsidRDefault="00472572" w:rsidP="00472572">
            <w:r w:rsidRPr="00472572">
              <w:t>7.999434</w:t>
            </w:r>
          </w:p>
        </w:tc>
      </w:tr>
      <w:tr w:rsidR="00472572" w:rsidRPr="00472572" w14:paraId="2A337773" w14:textId="77777777" w:rsidTr="00472572">
        <w:trPr>
          <w:trHeight w:val="261"/>
        </w:trPr>
        <w:tc>
          <w:tcPr>
            <w:tcW w:w="1118" w:type="dxa"/>
            <w:noWrap/>
            <w:hideMark/>
          </w:tcPr>
          <w:p w14:paraId="4871CCDA" w14:textId="77777777" w:rsidR="00472572" w:rsidRPr="00472572" w:rsidRDefault="00472572" w:rsidP="00472572">
            <w:r w:rsidRPr="00472572">
              <w:t>4.404734</w:t>
            </w:r>
          </w:p>
        </w:tc>
        <w:tc>
          <w:tcPr>
            <w:tcW w:w="1118" w:type="dxa"/>
            <w:noWrap/>
            <w:hideMark/>
          </w:tcPr>
          <w:p w14:paraId="50CCAF1F" w14:textId="77777777" w:rsidR="00472572" w:rsidRPr="00472572" w:rsidRDefault="00472572" w:rsidP="00472572">
            <w:r w:rsidRPr="00472572">
              <w:t>1.803037</w:t>
            </w:r>
          </w:p>
        </w:tc>
        <w:tc>
          <w:tcPr>
            <w:tcW w:w="1118" w:type="dxa"/>
            <w:noWrap/>
            <w:hideMark/>
          </w:tcPr>
          <w:p w14:paraId="57670FA1" w14:textId="77777777" w:rsidR="00472572" w:rsidRPr="00472572" w:rsidRDefault="00472572" w:rsidP="00472572">
            <w:r w:rsidRPr="00472572">
              <w:t>8.351668</w:t>
            </w:r>
          </w:p>
        </w:tc>
        <w:tc>
          <w:tcPr>
            <w:tcW w:w="1118" w:type="dxa"/>
            <w:noWrap/>
            <w:hideMark/>
          </w:tcPr>
          <w:p w14:paraId="27CF6563" w14:textId="77777777" w:rsidR="00472572" w:rsidRPr="00472572" w:rsidRDefault="00472572" w:rsidP="00472572">
            <w:r w:rsidRPr="00472572">
              <w:t>6.282554</w:t>
            </w:r>
          </w:p>
        </w:tc>
        <w:tc>
          <w:tcPr>
            <w:tcW w:w="1118" w:type="dxa"/>
            <w:noWrap/>
            <w:hideMark/>
          </w:tcPr>
          <w:p w14:paraId="5A714EE5" w14:textId="77777777" w:rsidR="00472572" w:rsidRPr="00472572" w:rsidRDefault="00472572" w:rsidP="00472572">
            <w:r w:rsidRPr="00472572">
              <w:t>7.465523</w:t>
            </w:r>
          </w:p>
        </w:tc>
        <w:tc>
          <w:tcPr>
            <w:tcW w:w="1118" w:type="dxa"/>
            <w:noWrap/>
            <w:hideMark/>
          </w:tcPr>
          <w:p w14:paraId="47EC8F6B" w14:textId="77777777" w:rsidR="00472572" w:rsidRPr="00472572" w:rsidRDefault="00472572" w:rsidP="00472572">
            <w:r w:rsidRPr="00472572">
              <w:t>3.216211</w:t>
            </w:r>
          </w:p>
        </w:tc>
        <w:tc>
          <w:tcPr>
            <w:tcW w:w="1118" w:type="dxa"/>
            <w:noWrap/>
            <w:hideMark/>
          </w:tcPr>
          <w:p w14:paraId="5946C8BF" w14:textId="77777777" w:rsidR="00472572" w:rsidRPr="00472572" w:rsidRDefault="00472572" w:rsidP="00472572">
            <w:r w:rsidRPr="00472572">
              <w:t>8.291146</w:t>
            </w:r>
          </w:p>
        </w:tc>
        <w:tc>
          <w:tcPr>
            <w:tcW w:w="1118" w:type="dxa"/>
            <w:noWrap/>
            <w:hideMark/>
          </w:tcPr>
          <w:p w14:paraId="0B902F2A" w14:textId="77777777" w:rsidR="00472572" w:rsidRPr="00472572" w:rsidRDefault="00472572" w:rsidP="00472572">
            <w:r w:rsidRPr="00472572">
              <w:t>8.661372</w:t>
            </w:r>
          </w:p>
        </w:tc>
        <w:tc>
          <w:tcPr>
            <w:tcW w:w="1118" w:type="dxa"/>
            <w:noWrap/>
            <w:hideMark/>
          </w:tcPr>
          <w:p w14:paraId="356E27B0" w14:textId="77777777" w:rsidR="00472572" w:rsidRPr="00472572" w:rsidRDefault="00472572" w:rsidP="00472572">
            <w:r w:rsidRPr="00472572">
              <w:t>3.190502</w:t>
            </w:r>
          </w:p>
        </w:tc>
        <w:tc>
          <w:tcPr>
            <w:tcW w:w="1118" w:type="dxa"/>
            <w:noWrap/>
            <w:hideMark/>
          </w:tcPr>
          <w:p w14:paraId="5DF56513" w14:textId="77777777" w:rsidR="00472572" w:rsidRPr="00472572" w:rsidRDefault="00472572" w:rsidP="00472572">
            <w:r w:rsidRPr="00472572">
              <w:t>7.381856</w:t>
            </w:r>
          </w:p>
        </w:tc>
      </w:tr>
      <w:tr w:rsidR="00472572" w:rsidRPr="00472572" w14:paraId="28CFC241" w14:textId="77777777" w:rsidTr="00472572">
        <w:trPr>
          <w:trHeight w:val="261"/>
        </w:trPr>
        <w:tc>
          <w:tcPr>
            <w:tcW w:w="1118" w:type="dxa"/>
            <w:noWrap/>
            <w:hideMark/>
          </w:tcPr>
          <w:p w14:paraId="137A3FB0" w14:textId="77777777" w:rsidR="00472572" w:rsidRPr="00472572" w:rsidRDefault="00472572" w:rsidP="00472572">
            <w:r w:rsidRPr="00472572">
              <w:t>4.406204</w:t>
            </w:r>
          </w:p>
        </w:tc>
        <w:tc>
          <w:tcPr>
            <w:tcW w:w="1118" w:type="dxa"/>
            <w:noWrap/>
            <w:hideMark/>
          </w:tcPr>
          <w:p w14:paraId="53E9EC4C" w14:textId="77777777" w:rsidR="00472572" w:rsidRPr="00472572" w:rsidRDefault="00472572" w:rsidP="00472572">
            <w:r w:rsidRPr="00472572">
              <w:t>6.647828</w:t>
            </w:r>
          </w:p>
        </w:tc>
        <w:tc>
          <w:tcPr>
            <w:tcW w:w="1118" w:type="dxa"/>
            <w:noWrap/>
            <w:hideMark/>
          </w:tcPr>
          <w:p w14:paraId="501B03A3" w14:textId="77777777" w:rsidR="00472572" w:rsidRPr="00472572" w:rsidRDefault="00472572" w:rsidP="00472572">
            <w:r w:rsidRPr="00472572">
              <w:t>2.771886</w:t>
            </w:r>
          </w:p>
        </w:tc>
        <w:tc>
          <w:tcPr>
            <w:tcW w:w="1118" w:type="dxa"/>
            <w:noWrap/>
            <w:hideMark/>
          </w:tcPr>
          <w:p w14:paraId="376770DD" w14:textId="77777777" w:rsidR="00472572" w:rsidRPr="00472572" w:rsidRDefault="00472572" w:rsidP="00472572">
            <w:r w:rsidRPr="00472572">
              <w:t>12.68534</w:t>
            </w:r>
          </w:p>
        </w:tc>
        <w:tc>
          <w:tcPr>
            <w:tcW w:w="1118" w:type="dxa"/>
            <w:noWrap/>
            <w:hideMark/>
          </w:tcPr>
          <w:p w14:paraId="1661904D" w14:textId="77777777" w:rsidR="00472572" w:rsidRPr="00472572" w:rsidRDefault="00472572" w:rsidP="00472572">
            <w:r w:rsidRPr="00472572">
              <w:t>8.386293</w:t>
            </w:r>
          </w:p>
        </w:tc>
        <w:tc>
          <w:tcPr>
            <w:tcW w:w="1118" w:type="dxa"/>
            <w:noWrap/>
            <w:hideMark/>
          </w:tcPr>
          <w:p w14:paraId="37E98E6C" w14:textId="77777777" w:rsidR="00472572" w:rsidRPr="00472572" w:rsidRDefault="00472572" w:rsidP="00472572">
            <w:r w:rsidRPr="00472572">
              <w:t>4.886381</w:t>
            </w:r>
          </w:p>
        </w:tc>
        <w:tc>
          <w:tcPr>
            <w:tcW w:w="1118" w:type="dxa"/>
            <w:noWrap/>
            <w:hideMark/>
          </w:tcPr>
          <w:p w14:paraId="1609A4C5" w14:textId="77777777" w:rsidR="00472572" w:rsidRPr="00472572" w:rsidRDefault="00472572" w:rsidP="00472572">
            <w:r w:rsidRPr="00472572">
              <w:t>2.831387</w:t>
            </w:r>
          </w:p>
        </w:tc>
        <w:tc>
          <w:tcPr>
            <w:tcW w:w="1118" w:type="dxa"/>
            <w:noWrap/>
            <w:hideMark/>
          </w:tcPr>
          <w:p w14:paraId="0B02E3C0" w14:textId="77777777" w:rsidR="00472572" w:rsidRPr="00472572" w:rsidRDefault="00472572" w:rsidP="00472572">
            <w:r w:rsidRPr="00472572">
              <w:t>7.590761</w:t>
            </w:r>
          </w:p>
        </w:tc>
        <w:tc>
          <w:tcPr>
            <w:tcW w:w="1118" w:type="dxa"/>
            <w:noWrap/>
            <w:hideMark/>
          </w:tcPr>
          <w:p w14:paraId="08E7E97C" w14:textId="77777777" w:rsidR="00472572" w:rsidRPr="00472572" w:rsidRDefault="00472572" w:rsidP="00472572">
            <w:r w:rsidRPr="00472572">
              <w:t>6.429026</w:t>
            </w:r>
          </w:p>
        </w:tc>
        <w:tc>
          <w:tcPr>
            <w:tcW w:w="1118" w:type="dxa"/>
            <w:noWrap/>
            <w:hideMark/>
          </w:tcPr>
          <w:p w14:paraId="43F4FE62" w14:textId="77777777" w:rsidR="00472572" w:rsidRPr="00472572" w:rsidRDefault="00472572" w:rsidP="00472572">
            <w:r w:rsidRPr="00472572">
              <w:t>7.142281</w:t>
            </w:r>
          </w:p>
        </w:tc>
      </w:tr>
      <w:tr w:rsidR="00472572" w:rsidRPr="00472572" w14:paraId="3A45057F" w14:textId="77777777" w:rsidTr="00472572">
        <w:trPr>
          <w:trHeight w:val="261"/>
        </w:trPr>
        <w:tc>
          <w:tcPr>
            <w:tcW w:w="1118" w:type="dxa"/>
            <w:noWrap/>
            <w:hideMark/>
          </w:tcPr>
          <w:p w14:paraId="455C0A7C" w14:textId="77777777" w:rsidR="00472572" w:rsidRPr="00472572" w:rsidRDefault="00472572" w:rsidP="00472572">
            <w:r w:rsidRPr="00472572">
              <w:t>3.688115</w:t>
            </w:r>
          </w:p>
        </w:tc>
        <w:tc>
          <w:tcPr>
            <w:tcW w:w="1118" w:type="dxa"/>
            <w:noWrap/>
            <w:hideMark/>
          </w:tcPr>
          <w:p w14:paraId="770B0CD6" w14:textId="77777777" w:rsidR="00472572" w:rsidRPr="00472572" w:rsidRDefault="00472572" w:rsidP="00472572">
            <w:r w:rsidRPr="00472572">
              <w:t>12.75468</w:t>
            </w:r>
          </w:p>
        </w:tc>
        <w:tc>
          <w:tcPr>
            <w:tcW w:w="1118" w:type="dxa"/>
            <w:noWrap/>
            <w:hideMark/>
          </w:tcPr>
          <w:p w14:paraId="7DF86D1E" w14:textId="77777777" w:rsidR="00472572" w:rsidRPr="00472572" w:rsidRDefault="00472572" w:rsidP="00472572">
            <w:r w:rsidRPr="00472572">
              <w:t>5.709378</w:t>
            </w:r>
          </w:p>
        </w:tc>
        <w:tc>
          <w:tcPr>
            <w:tcW w:w="1118" w:type="dxa"/>
            <w:noWrap/>
            <w:hideMark/>
          </w:tcPr>
          <w:p w14:paraId="3E7F1002" w14:textId="77777777" w:rsidR="00472572" w:rsidRPr="00472572" w:rsidRDefault="00472572" w:rsidP="00472572">
            <w:r w:rsidRPr="00472572">
              <w:t>2.766673</w:t>
            </w:r>
          </w:p>
        </w:tc>
        <w:tc>
          <w:tcPr>
            <w:tcW w:w="1118" w:type="dxa"/>
            <w:noWrap/>
            <w:hideMark/>
          </w:tcPr>
          <w:p w14:paraId="2B95FD29" w14:textId="77777777" w:rsidR="00472572" w:rsidRPr="00472572" w:rsidRDefault="00472572" w:rsidP="00472572">
            <w:r w:rsidRPr="00472572">
              <w:t>7.407452</w:t>
            </w:r>
          </w:p>
        </w:tc>
        <w:tc>
          <w:tcPr>
            <w:tcW w:w="1118" w:type="dxa"/>
            <w:noWrap/>
            <w:hideMark/>
          </w:tcPr>
          <w:p w14:paraId="341DDEF8" w14:textId="77777777" w:rsidR="00472572" w:rsidRPr="00472572" w:rsidRDefault="00472572" w:rsidP="00472572">
            <w:r w:rsidRPr="00472572">
              <w:t>12.28578</w:t>
            </w:r>
          </w:p>
        </w:tc>
        <w:tc>
          <w:tcPr>
            <w:tcW w:w="1118" w:type="dxa"/>
            <w:noWrap/>
            <w:hideMark/>
          </w:tcPr>
          <w:p w14:paraId="78FF9819" w14:textId="77777777" w:rsidR="00472572" w:rsidRPr="00472572" w:rsidRDefault="00472572" w:rsidP="00472572">
            <w:r w:rsidRPr="00472572">
              <w:t>7.36059</w:t>
            </w:r>
          </w:p>
        </w:tc>
        <w:tc>
          <w:tcPr>
            <w:tcW w:w="1118" w:type="dxa"/>
            <w:noWrap/>
            <w:hideMark/>
          </w:tcPr>
          <w:p w14:paraId="007AE648" w14:textId="77777777" w:rsidR="00472572" w:rsidRPr="00472572" w:rsidRDefault="00472572" w:rsidP="00472572">
            <w:r w:rsidRPr="00472572">
              <w:t>3.20443</w:t>
            </w:r>
          </w:p>
        </w:tc>
        <w:tc>
          <w:tcPr>
            <w:tcW w:w="1118" w:type="dxa"/>
            <w:noWrap/>
            <w:hideMark/>
          </w:tcPr>
          <w:p w14:paraId="05E0FA8D" w14:textId="77777777" w:rsidR="00472572" w:rsidRPr="00472572" w:rsidRDefault="00472572" w:rsidP="00472572">
            <w:r w:rsidRPr="00472572">
              <w:t>11.26505</w:t>
            </w:r>
          </w:p>
        </w:tc>
        <w:tc>
          <w:tcPr>
            <w:tcW w:w="1118" w:type="dxa"/>
            <w:noWrap/>
            <w:hideMark/>
          </w:tcPr>
          <w:p w14:paraId="22F8B503" w14:textId="77777777" w:rsidR="00472572" w:rsidRPr="00472572" w:rsidRDefault="00472572" w:rsidP="00472572">
            <w:r w:rsidRPr="00472572">
              <w:t>6.959581</w:t>
            </w:r>
          </w:p>
        </w:tc>
      </w:tr>
      <w:tr w:rsidR="00472572" w:rsidRPr="00472572" w14:paraId="033EB27B" w14:textId="77777777" w:rsidTr="00472572">
        <w:trPr>
          <w:trHeight w:val="261"/>
        </w:trPr>
        <w:tc>
          <w:tcPr>
            <w:tcW w:w="1118" w:type="dxa"/>
            <w:noWrap/>
            <w:hideMark/>
          </w:tcPr>
          <w:p w14:paraId="04F0A5AE" w14:textId="77777777" w:rsidR="00472572" w:rsidRPr="00472572" w:rsidRDefault="00472572" w:rsidP="00472572">
            <w:r w:rsidRPr="00472572">
              <w:t>4.502079</w:t>
            </w:r>
          </w:p>
        </w:tc>
        <w:tc>
          <w:tcPr>
            <w:tcW w:w="1118" w:type="dxa"/>
            <w:noWrap/>
            <w:hideMark/>
          </w:tcPr>
          <w:p w14:paraId="1F10B96A" w14:textId="77777777" w:rsidR="00472572" w:rsidRPr="00472572" w:rsidRDefault="00472572" w:rsidP="00472572">
            <w:r w:rsidRPr="00472572">
              <w:t>2.372884</w:t>
            </w:r>
          </w:p>
        </w:tc>
        <w:tc>
          <w:tcPr>
            <w:tcW w:w="1118" w:type="dxa"/>
            <w:noWrap/>
            <w:hideMark/>
          </w:tcPr>
          <w:p w14:paraId="5FA5C9A2" w14:textId="77777777" w:rsidR="00472572" w:rsidRPr="00472572" w:rsidRDefault="00472572" w:rsidP="00472572">
            <w:r w:rsidRPr="00472572">
              <w:t>12.78081</w:t>
            </w:r>
          </w:p>
        </w:tc>
        <w:tc>
          <w:tcPr>
            <w:tcW w:w="1118" w:type="dxa"/>
            <w:noWrap/>
            <w:hideMark/>
          </w:tcPr>
          <w:p w14:paraId="7635398B" w14:textId="77777777" w:rsidR="00472572" w:rsidRPr="00472572" w:rsidRDefault="00472572" w:rsidP="00472572">
            <w:r w:rsidRPr="00472572">
              <w:t>5.379024</w:t>
            </w:r>
          </w:p>
        </w:tc>
        <w:tc>
          <w:tcPr>
            <w:tcW w:w="1118" w:type="dxa"/>
            <w:noWrap/>
            <w:hideMark/>
          </w:tcPr>
          <w:p w14:paraId="72ED86B3" w14:textId="77777777" w:rsidR="00472572" w:rsidRPr="00472572" w:rsidRDefault="00472572" w:rsidP="00472572">
            <w:r w:rsidRPr="00472572">
              <w:t>6.908584</w:t>
            </w:r>
          </w:p>
        </w:tc>
        <w:tc>
          <w:tcPr>
            <w:tcW w:w="1118" w:type="dxa"/>
            <w:noWrap/>
            <w:hideMark/>
          </w:tcPr>
          <w:p w14:paraId="1D556EF3" w14:textId="77777777" w:rsidR="00472572" w:rsidRPr="00472572" w:rsidRDefault="00472572" w:rsidP="00472572">
            <w:r w:rsidRPr="00472572">
              <w:t>7.751013</w:t>
            </w:r>
          </w:p>
        </w:tc>
        <w:tc>
          <w:tcPr>
            <w:tcW w:w="1118" w:type="dxa"/>
            <w:noWrap/>
            <w:hideMark/>
          </w:tcPr>
          <w:p w14:paraId="718E25BC" w14:textId="77777777" w:rsidR="00472572" w:rsidRPr="00472572" w:rsidRDefault="00472572" w:rsidP="00472572">
            <w:r w:rsidRPr="00472572">
              <w:t>3.300308</w:t>
            </w:r>
          </w:p>
        </w:tc>
        <w:tc>
          <w:tcPr>
            <w:tcW w:w="1118" w:type="dxa"/>
            <w:noWrap/>
            <w:hideMark/>
          </w:tcPr>
          <w:p w14:paraId="754A85BE" w14:textId="77777777" w:rsidR="00472572" w:rsidRPr="00472572" w:rsidRDefault="00472572" w:rsidP="00472572">
            <w:r w:rsidRPr="00472572">
              <w:t>9.324637</w:t>
            </w:r>
          </w:p>
        </w:tc>
        <w:tc>
          <w:tcPr>
            <w:tcW w:w="1118" w:type="dxa"/>
            <w:noWrap/>
            <w:hideMark/>
          </w:tcPr>
          <w:p w14:paraId="46F9D251" w14:textId="77777777" w:rsidR="00472572" w:rsidRPr="00472572" w:rsidRDefault="00472572" w:rsidP="00472572">
            <w:r w:rsidRPr="00472572">
              <w:t>7.707644</w:t>
            </w:r>
          </w:p>
        </w:tc>
        <w:tc>
          <w:tcPr>
            <w:tcW w:w="1118" w:type="dxa"/>
            <w:noWrap/>
            <w:hideMark/>
          </w:tcPr>
          <w:p w14:paraId="790656D9" w14:textId="77777777" w:rsidR="00472572" w:rsidRPr="00472572" w:rsidRDefault="00472572" w:rsidP="00472572">
            <w:r w:rsidRPr="00472572">
              <w:t>7.475134</w:t>
            </w:r>
          </w:p>
        </w:tc>
      </w:tr>
      <w:tr w:rsidR="00472572" w:rsidRPr="00472572" w14:paraId="409FF17B" w14:textId="77777777" w:rsidTr="00472572">
        <w:trPr>
          <w:trHeight w:val="261"/>
        </w:trPr>
        <w:tc>
          <w:tcPr>
            <w:tcW w:w="1118" w:type="dxa"/>
            <w:noWrap/>
            <w:hideMark/>
          </w:tcPr>
          <w:p w14:paraId="1751BEAD" w14:textId="77777777" w:rsidR="00472572" w:rsidRPr="00472572" w:rsidRDefault="00472572" w:rsidP="00472572">
            <w:r w:rsidRPr="00472572">
              <w:t>7.188464</w:t>
            </w:r>
          </w:p>
        </w:tc>
        <w:tc>
          <w:tcPr>
            <w:tcW w:w="1118" w:type="dxa"/>
            <w:noWrap/>
            <w:hideMark/>
          </w:tcPr>
          <w:p w14:paraId="360CA9D9" w14:textId="77777777" w:rsidR="00472572" w:rsidRPr="00472572" w:rsidRDefault="00472572" w:rsidP="00472572">
            <w:r w:rsidRPr="00472572">
              <w:t>6.653349</w:t>
            </w:r>
          </w:p>
        </w:tc>
        <w:tc>
          <w:tcPr>
            <w:tcW w:w="1118" w:type="dxa"/>
            <w:noWrap/>
            <w:hideMark/>
          </w:tcPr>
          <w:p w14:paraId="1EDCC0C0" w14:textId="77777777" w:rsidR="00472572" w:rsidRPr="00472572" w:rsidRDefault="00472572" w:rsidP="00472572">
            <w:r w:rsidRPr="00472572">
              <w:t>8.269145</w:t>
            </w:r>
          </w:p>
        </w:tc>
        <w:tc>
          <w:tcPr>
            <w:tcW w:w="1118" w:type="dxa"/>
            <w:noWrap/>
            <w:hideMark/>
          </w:tcPr>
          <w:p w14:paraId="15DB5434" w14:textId="77777777" w:rsidR="00472572" w:rsidRPr="00472572" w:rsidRDefault="00472572" w:rsidP="00472572">
            <w:r w:rsidRPr="00472572">
              <w:t>2.714906</w:t>
            </w:r>
          </w:p>
        </w:tc>
        <w:tc>
          <w:tcPr>
            <w:tcW w:w="1118" w:type="dxa"/>
            <w:noWrap/>
            <w:hideMark/>
          </w:tcPr>
          <w:p w14:paraId="1A3A0930" w14:textId="77777777" w:rsidR="00472572" w:rsidRPr="00472572" w:rsidRDefault="00472572" w:rsidP="00472572">
            <w:r w:rsidRPr="00472572">
              <w:t>7.5275</w:t>
            </w:r>
          </w:p>
        </w:tc>
        <w:tc>
          <w:tcPr>
            <w:tcW w:w="1118" w:type="dxa"/>
            <w:noWrap/>
            <w:hideMark/>
          </w:tcPr>
          <w:p w14:paraId="3F7F360D" w14:textId="77777777" w:rsidR="00472572" w:rsidRPr="00472572" w:rsidRDefault="00472572" w:rsidP="00472572">
            <w:r w:rsidRPr="00472572">
              <w:t>13.17212</w:t>
            </w:r>
          </w:p>
        </w:tc>
        <w:tc>
          <w:tcPr>
            <w:tcW w:w="1118" w:type="dxa"/>
            <w:noWrap/>
            <w:hideMark/>
          </w:tcPr>
          <w:p w14:paraId="0E4972BB" w14:textId="77777777" w:rsidR="00472572" w:rsidRPr="00472572" w:rsidRDefault="00472572" w:rsidP="00472572">
            <w:r w:rsidRPr="00472572">
              <w:t>6.67626</w:t>
            </w:r>
          </w:p>
        </w:tc>
        <w:tc>
          <w:tcPr>
            <w:tcW w:w="1118" w:type="dxa"/>
            <w:noWrap/>
            <w:hideMark/>
          </w:tcPr>
          <w:p w14:paraId="32C339E4" w14:textId="77777777" w:rsidR="00472572" w:rsidRPr="00472572" w:rsidRDefault="00472572" w:rsidP="00472572">
            <w:r w:rsidRPr="00472572">
              <w:t>9.325379</w:t>
            </w:r>
          </w:p>
        </w:tc>
        <w:tc>
          <w:tcPr>
            <w:tcW w:w="1118" w:type="dxa"/>
            <w:noWrap/>
            <w:hideMark/>
          </w:tcPr>
          <w:p w14:paraId="06909E06" w14:textId="77777777" w:rsidR="00472572" w:rsidRPr="00472572" w:rsidRDefault="00472572" w:rsidP="00472572">
            <w:r w:rsidRPr="00472572">
              <w:t>7.28831</w:t>
            </w:r>
          </w:p>
        </w:tc>
        <w:tc>
          <w:tcPr>
            <w:tcW w:w="1118" w:type="dxa"/>
            <w:noWrap/>
            <w:hideMark/>
          </w:tcPr>
          <w:p w14:paraId="750AF683" w14:textId="77777777" w:rsidR="00472572" w:rsidRPr="00472572" w:rsidRDefault="00472572" w:rsidP="00472572">
            <w:r w:rsidRPr="00472572">
              <w:t>4.611185</w:t>
            </w:r>
          </w:p>
        </w:tc>
      </w:tr>
      <w:tr w:rsidR="00472572" w:rsidRPr="00472572" w14:paraId="2A70C118" w14:textId="77777777" w:rsidTr="00472572">
        <w:trPr>
          <w:trHeight w:val="261"/>
        </w:trPr>
        <w:tc>
          <w:tcPr>
            <w:tcW w:w="1118" w:type="dxa"/>
            <w:noWrap/>
            <w:hideMark/>
          </w:tcPr>
          <w:p w14:paraId="52FFD91E" w14:textId="77777777" w:rsidR="00472572" w:rsidRPr="00472572" w:rsidRDefault="00472572" w:rsidP="00472572">
            <w:r w:rsidRPr="00472572">
              <w:t>12.30177</w:t>
            </w:r>
          </w:p>
        </w:tc>
        <w:tc>
          <w:tcPr>
            <w:tcW w:w="1118" w:type="dxa"/>
            <w:noWrap/>
            <w:hideMark/>
          </w:tcPr>
          <w:p w14:paraId="3C394125" w14:textId="77777777" w:rsidR="00472572" w:rsidRPr="00472572" w:rsidRDefault="00472572" w:rsidP="00472572">
            <w:r w:rsidRPr="00472572">
              <w:t>13.18483</w:t>
            </w:r>
          </w:p>
        </w:tc>
        <w:tc>
          <w:tcPr>
            <w:tcW w:w="1118" w:type="dxa"/>
            <w:noWrap/>
            <w:hideMark/>
          </w:tcPr>
          <w:p w14:paraId="7B84FBD5" w14:textId="77777777" w:rsidR="00472572" w:rsidRPr="00472572" w:rsidRDefault="00472572" w:rsidP="00472572">
            <w:r w:rsidRPr="00472572">
              <w:t>7.385165</w:t>
            </w:r>
          </w:p>
        </w:tc>
        <w:tc>
          <w:tcPr>
            <w:tcW w:w="1118" w:type="dxa"/>
            <w:noWrap/>
            <w:hideMark/>
          </w:tcPr>
          <w:p w14:paraId="37BE20F3" w14:textId="77777777" w:rsidR="00472572" w:rsidRPr="00472572" w:rsidRDefault="00472572" w:rsidP="00472572">
            <w:r w:rsidRPr="00472572">
              <w:t>8.464887</w:t>
            </w:r>
          </w:p>
        </w:tc>
        <w:tc>
          <w:tcPr>
            <w:tcW w:w="1118" w:type="dxa"/>
            <w:noWrap/>
            <w:hideMark/>
          </w:tcPr>
          <w:p w14:paraId="1402ECD0" w14:textId="77777777" w:rsidR="00472572" w:rsidRPr="00472572" w:rsidRDefault="00472572" w:rsidP="00472572">
            <w:r w:rsidRPr="00472572">
              <w:t>6.713302</w:t>
            </w:r>
          </w:p>
        </w:tc>
        <w:tc>
          <w:tcPr>
            <w:tcW w:w="1118" w:type="dxa"/>
            <w:noWrap/>
            <w:hideMark/>
          </w:tcPr>
          <w:p w14:paraId="4F439591" w14:textId="77777777" w:rsidR="00472572" w:rsidRPr="00472572" w:rsidRDefault="00472572" w:rsidP="00472572">
            <w:r w:rsidRPr="00472572">
              <w:t>3.651225</w:t>
            </w:r>
          </w:p>
        </w:tc>
        <w:tc>
          <w:tcPr>
            <w:tcW w:w="1118" w:type="dxa"/>
            <w:noWrap/>
            <w:hideMark/>
          </w:tcPr>
          <w:p w14:paraId="6ECDC9BE" w14:textId="77777777" w:rsidR="00472572" w:rsidRPr="00472572" w:rsidRDefault="00472572" w:rsidP="00472572">
            <w:r w:rsidRPr="00472572">
              <w:t>6.856728</w:t>
            </w:r>
          </w:p>
        </w:tc>
        <w:tc>
          <w:tcPr>
            <w:tcW w:w="1118" w:type="dxa"/>
            <w:noWrap/>
            <w:hideMark/>
          </w:tcPr>
          <w:p w14:paraId="67C177B4" w14:textId="77777777" w:rsidR="00472572" w:rsidRPr="00472572" w:rsidRDefault="00472572" w:rsidP="00472572">
            <w:r w:rsidRPr="00472572">
              <w:t>2.921839</w:t>
            </w:r>
          </w:p>
        </w:tc>
        <w:tc>
          <w:tcPr>
            <w:tcW w:w="1118" w:type="dxa"/>
            <w:noWrap/>
            <w:hideMark/>
          </w:tcPr>
          <w:p w14:paraId="041A33FF" w14:textId="77777777" w:rsidR="00472572" w:rsidRPr="00472572" w:rsidRDefault="00472572" w:rsidP="00472572">
            <w:r w:rsidRPr="00472572">
              <w:t>8.270322</w:t>
            </w:r>
          </w:p>
        </w:tc>
        <w:tc>
          <w:tcPr>
            <w:tcW w:w="1118" w:type="dxa"/>
            <w:noWrap/>
            <w:hideMark/>
          </w:tcPr>
          <w:p w14:paraId="7C497DEC" w14:textId="77777777" w:rsidR="00472572" w:rsidRPr="00472572" w:rsidRDefault="00472572" w:rsidP="00472572">
            <w:r w:rsidRPr="00472572">
              <w:t>7.812735</w:t>
            </w:r>
          </w:p>
        </w:tc>
      </w:tr>
      <w:tr w:rsidR="00472572" w:rsidRPr="00472572" w14:paraId="1E89A909" w14:textId="77777777" w:rsidTr="00472572">
        <w:trPr>
          <w:trHeight w:val="261"/>
        </w:trPr>
        <w:tc>
          <w:tcPr>
            <w:tcW w:w="1118" w:type="dxa"/>
            <w:noWrap/>
            <w:hideMark/>
          </w:tcPr>
          <w:p w14:paraId="42AC8106" w14:textId="77777777" w:rsidR="00472572" w:rsidRPr="00472572" w:rsidRDefault="00472572" w:rsidP="00472572">
            <w:pPr>
              <w:rPr>
                <w:b/>
                <w:bCs/>
              </w:rPr>
            </w:pPr>
            <w:r w:rsidRPr="00472572">
              <w:rPr>
                <w:b/>
                <w:bCs/>
              </w:rPr>
              <w:t>6.993485</w:t>
            </w:r>
          </w:p>
        </w:tc>
        <w:tc>
          <w:tcPr>
            <w:tcW w:w="1118" w:type="dxa"/>
            <w:noWrap/>
            <w:hideMark/>
          </w:tcPr>
          <w:p w14:paraId="6EDE8BB5" w14:textId="77777777" w:rsidR="00472572" w:rsidRPr="00472572" w:rsidRDefault="00472572" w:rsidP="00472572">
            <w:pPr>
              <w:rPr>
                <w:b/>
                <w:bCs/>
              </w:rPr>
            </w:pPr>
            <w:r w:rsidRPr="00472572">
              <w:rPr>
                <w:b/>
                <w:bCs/>
              </w:rPr>
              <w:t>7.730149</w:t>
            </w:r>
          </w:p>
        </w:tc>
        <w:tc>
          <w:tcPr>
            <w:tcW w:w="1118" w:type="dxa"/>
            <w:noWrap/>
            <w:hideMark/>
          </w:tcPr>
          <w:p w14:paraId="6AA2985C" w14:textId="77777777" w:rsidR="00472572" w:rsidRPr="00472572" w:rsidRDefault="00472572" w:rsidP="00472572">
            <w:pPr>
              <w:rPr>
                <w:b/>
                <w:bCs/>
              </w:rPr>
            </w:pPr>
            <w:r w:rsidRPr="00472572">
              <w:rPr>
                <w:b/>
                <w:bCs/>
              </w:rPr>
              <w:t>7.361778</w:t>
            </w:r>
          </w:p>
        </w:tc>
        <w:tc>
          <w:tcPr>
            <w:tcW w:w="1118" w:type="dxa"/>
            <w:noWrap/>
            <w:hideMark/>
          </w:tcPr>
          <w:p w14:paraId="7ABBFA21" w14:textId="77777777" w:rsidR="00472572" w:rsidRPr="00472572" w:rsidRDefault="00472572" w:rsidP="00472572">
            <w:pPr>
              <w:rPr>
                <w:b/>
                <w:bCs/>
              </w:rPr>
            </w:pPr>
            <w:r w:rsidRPr="00472572">
              <w:rPr>
                <w:b/>
                <w:bCs/>
              </w:rPr>
              <w:t>6.442163</w:t>
            </w:r>
          </w:p>
        </w:tc>
        <w:tc>
          <w:tcPr>
            <w:tcW w:w="1118" w:type="dxa"/>
            <w:noWrap/>
            <w:hideMark/>
          </w:tcPr>
          <w:p w14:paraId="1877B5BB" w14:textId="77777777" w:rsidR="00472572" w:rsidRPr="00472572" w:rsidRDefault="00472572" w:rsidP="00472572">
            <w:pPr>
              <w:rPr>
                <w:b/>
                <w:bCs/>
              </w:rPr>
            </w:pPr>
            <w:r w:rsidRPr="00472572">
              <w:rPr>
                <w:b/>
                <w:bCs/>
              </w:rPr>
              <w:t>7.392953</w:t>
            </w:r>
          </w:p>
        </w:tc>
        <w:tc>
          <w:tcPr>
            <w:tcW w:w="1118" w:type="dxa"/>
            <w:noWrap/>
            <w:hideMark/>
          </w:tcPr>
          <w:p w14:paraId="43839695" w14:textId="77777777" w:rsidR="00472572" w:rsidRPr="00472572" w:rsidRDefault="00472572" w:rsidP="00472572">
            <w:pPr>
              <w:rPr>
                <w:b/>
                <w:bCs/>
              </w:rPr>
            </w:pPr>
            <w:r w:rsidRPr="00472572">
              <w:rPr>
                <w:b/>
                <w:bCs/>
              </w:rPr>
              <w:t>7.412754</w:t>
            </w:r>
          </w:p>
        </w:tc>
        <w:tc>
          <w:tcPr>
            <w:tcW w:w="1118" w:type="dxa"/>
            <w:noWrap/>
            <w:hideMark/>
          </w:tcPr>
          <w:p w14:paraId="2A34AF31" w14:textId="77777777" w:rsidR="00472572" w:rsidRPr="00472572" w:rsidRDefault="00472572" w:rsidP="00472572">
            <w:pPr>
              <w:rPr>
                <w:b/>
                <w:bCs/>
              </w:rPr>
            </w:pPr>
            <w:r w:rsidRPr="00472572">
              <w:rPr>
                <w:b/>
                <w:bCs/>
              </w:rPr>
              <w:t>5.666013</w:t>
            </w:r>
          </w:p>
        </w:tc>
        <w:tc>
          <w:tcPr>
            <w:tcW w:w="1118" w:type="dxa"/>
            <w:noWrap/>
            <w:hideMark/>
          </w:tcPr>
          <w:p w14:paraId="4231B534" w14:textId="77777777" w:rsidR="00472572" w:rsidRPr="00472572" w:rsidRDefault="00472572" w:rsidP="00472572">
            <w:pPr>
              <w:rPr>
                <w:b/>
                <w:bCs/>
              </w:rPr>
            </w:pPr>
            <w:r w:rsidRPr="00472572">
              <w:rPr>
                <w:b/>
                <w:bCs/>
              </w:rPr>
              <w:t>6.867618</w:t>
            </w:r>
          </w:p>
        </w:tc>
        <w:tc>
          <w:tcPr>
            <w:tcW w:w="1118" w:type="dxa"/>
            <w:noWrap/>
            <w:hideMark/>
          </w:tcPr>
          <w:p w14:paraId="080173E5" w14:textId="77777777" w:rsidR="00472572" w:rsidRPr="00472572" w:rsidRDefault="00472572" w:rsidP="00472572">
            <w:pPr>
              <w:rPr>
                <w:b/>
                <w:bCs/>
              </w:rPr>
            </w:pPr>
            <w:r w:rsidRPr="00472572">
              <w:rPr>
                <w:b/>
                <w:bCs/>
              </w:rPr>
              <w:t>7.606231</w:t>
            </w:r>
          </w:p>
        </w:tc>
        <w:tc>
          <w:tcPr>
            <w:tcW w:w="1118" w:type="dxa"/>
            <w:noWrap/>
            <w:hideMark/>
          </w:tcPr>
          <w:p w14:paraId="3AC7D02A" w14:textId="77777777" w:rsidR="00472572" w:rsidRPr="00472572" w:rsidRDefault="00472572" w:rsidP="00472572">
            <w:pPr>
              <w:rPr>
                <w:b/>
                <w:bCs/>
              </w:rPr>
            </w:pPr>
            <w:r w:rsidRPr="00472572">
              <w:rPr>
                <w:b/>
                <w:bCs/>
              </w:rPr>
              <w:t>7.398626</w:t>
            </w:r>
          </w:p>
        </w:tc>
      </w:tr>
    </w:tbl>
    <w:p w14:paraId="0F499711" w14:textId="4C3D21FF" w:rsidR="00472572" w:rsidRDefault="00472572" w:rsidP="00DD05AD"/>
    <w:p w14:paraId="604E0814" w14:textId="59E030AC" w:rsidR="00472572" w:rsidRDefault="00472572" w:rsidP="00DD05AD">
      <w:r>
        <w:t>Raw data for Section 4.4.2.3 with 5 active nodes</w:t>
      </w:r>
    </w:p>
    <w:p w14:paraId="4DA9B413" w14:textId="77777777" w:rsidR="00472572" w:rsidRDefault="00472572" w:rsidP="00DD05AD">
      <w:r>
        <w:t>1</w:t>
      </w:r>
      <w:r w:rsidRPr="00472572">
        <w:rPr>
          <w:vertAlign w:val="superscript"/>
        </w:rPr>
        <w:t>st</w:t>
      </w:r>
      <w:r>
        <w:t xml:space="preserve"> Node</w:t>
      </w:r>
    </w:p>
    <w:tbl>
      <w:tblPr>
        <w:tblStyle w:val="TableGrid"/>
        <w:tblW w:w="0" w:type="auto"/>
        <w:tblLook w:val="04A0" w:firstRow="1" w:lastRow="0" w:firstColumn="1" w:lastColumn="0" w:noHBand="0" w:noVBand="1"/>
      </w:tblPr>
      <w:tblGrid>
        <w:gridCol w:w="1117"/>
        <w:gridCol w:w="1117"/>
        <w:gridCol w:w="1117"/>
        <w:gridCol w:w="1117"/>
        <w:gridCol w:w="1117"/>
        <w:gridCol w:w="1117"/>
        <w:gridCol w:w="1117"/>
        <w:gridCol w:w="1117"/>
        <w:gridCol w:w="1117"/>
        <w:gridCol w:w="1117"/>
      </w:tblGrid>
      <w:tr w:rsidR="00472572" w:rsidRPr="00472572" w14:paraId="12E31A33" w14:textId="77777777" w:rsidTr="00472572">
        <w:trPr>
          <w:trHeight w:val="261"/>
        </w:trPr>
        <w:tc>
          <w:tcPr>
            <w:tcW w:w="1117" w:type="dxa"/>
            <w:noWrap/>
            <w:hideMark/>
          </w:tcPr>
          <w:p w14:paraId="026E2369" w14:textId="77777777" w:rsidR="00472572" w:rsidRPr="00472572" w:rsidRDefault="00472572" w:rsidP="00472572">
            <w:r w:rsidRPr="00472572">
              <w:t>Tx01</w:t>
            </w:r>
          </w:p>
        </w:tc>
        <w:tc>
          <w:tcPr>
            <w:tcW w:w="1117" w:type="dxa"/>
            <w:noWrap/>
            <w:hideMark/>
          </w:tcPr>
          <w:p w14:paraId="565112D7" w14:textId="77777777" w:rsidR="00472572" w:rsidRPr="00472572" w:rsidRDefault="00472572" w:rsidP="00472572">
            <w:r w:rsidRPr="00472572">
              <w:t>Tx02</w:t>
            </w:r>
          </w:p>
        </w:tc>
        <w:tc>
          <w:tcPr>
            <w:tcW w:w="1117" w:type="dxa"/>
            <w:noWrap/>
            <w:hideMark/>
          </w:tcPr>
          <w:p w14:paraId="7F4C9593" w14:textId="77777777" w:rsidR="00472572" w:rsidRPr="00472572" w:rsidRDefault="00472572" w:rsidP="00472572">
            <w:r w:rsidRPr="00472572">
              <w:t>Tx03</w:t>
            </w:r>
          </w:p>
        </w:tc>
        <w:tc>
          <w:tcPr>
            <w:tcW w:w="1117" w:type="dxa"/>
            <w:noWrap/>
            <w:hideMark/>
          </w:tcPr>
          <w:p w14:paraId="38132695" w14:textId="77777777" w:rsidR="00472572" w:rsidRPr="00472572" w:rsidRDefault="00472572" w:rsidP="00472572">
            <w:r w:rsidRPr="00472572">
              <w:t>Tx04</w:t>
            </w:r>
          </w:p>
        </w:tc>
        <w:tc>
          <w:tcPr>
            <w:tcW w:w="1117" w:type="dxa"/>
            <w:noWrap/>
            <w:hideMark/>
          </w:tcPr>
          <w:p w14:paraId="51BBF779" w14:textId="77777777" w:rsidR="00472572" w:rsidRPr="00472572" w:rsidRDefault="00472572" w:rsidP="00472572">
            <w:r w:rsidRPr="00472572">
              <w:t>Tx05</w:t>
            </w:r>
          </w:p>
        </w:tc>
        <w:tc>
          <w:tcPr>
            <w:tcW w:w="1117" w:type="dxa"/>
            <w:noWrap/>
            <w:hideMark/>
          </w:tcPr>
          <w:p w14:paraId="3311B287" w14:textId="77777777" w:rsidR="00472572" w:rsidRPr="00472572" w:rsidRDefault="00472572" w:rsidP="00472572">
            <w:r w:rsidRPr="00472572">
              <w:t>Tx06</w:t>
            </w:r>
          </w:p>
        </w:tc>
        <w:tc>
          <w:tcPr>
            <w:tcW w:w="1117" w:type="dxa"/>
            <w:noWrap/>
            <w:hideMark/>
          </w:tcPr>
          <w:p w14:paraId="48FAA927" w14:textId="77777777" w:rsidR="00472572" w:rsidRPr="00472572" w:rsidRDefault="00472572" w:rsidP="00472572">
            <w:r w:rsidRPr="00472572">
              <w:t>Tx07</w:t>
            </w:r>
          </w:p>
        </w:tc>
        <w:tc>
          <w:tcPr>
            <w:tcW w:w="1117" w:type="dxa"/>
            <w:noWrap/>
            <w:hideMark/>
          </w:tcPr>
          <w:p w14:paraId="53381B47" w14:textId="77777777" w:rsidR="00472572" w:rsidRPr="00472572" w:rsidRDefault="00472572" w:rsidP="00472572">
            <w:r w:rsidRPr="00472572">
              <w:t>Tx08</w:t>
            </w:r>
          </w:p>
        </w:tc>
        <w:tc>
          <w:tcPr>
            <w:tcW w:w="1117" w:type="dxa"/>
            <w:noWrap/>
            <w:hideMark/>
          </w:tcPr>
          <w:p w14:paraId="2A7B5207" w14:textId="77777777" w:rsidR="00472572" w:rsidRPr="00472572" w:rsidRDefault="00472572" w:rsidP="00472572">
            <w:r w:rsidRPr="00472572">
              <w:t>Tx09</w:t>
            </w:r>
          </w:p>
        </w:tc>
        <w:tc>
          <w:tcPr>
            <w:tcW w:w="1117" w:type="dxa"/>
            <w:noWrap/>
            <w:hideMark/>
          </w:tcPr>
          <w:p w14:paraId="5806AB36" w14:textId="77777777" w:rsidR="00472572" w:rsidRPr="00472572" w:rsidRDefault="00472572" w:rsidP="00472572">
            <w:r w:rsidRPr="00472572">
              <w:t>Tx10</w:t>
            </w:r>
          </w:p>
        </w:tc>
      </w:tr>
      <w:tr w:rsidR="00472572" w:rsidRPr="00472572" w14:paraId="1B5B5E82" w14:textId="77777777" w:rsidTr="00472572">
        <w:trPr>
          <w:trHeight w:val="261"/>
        </w:trPr>
        <w:tc>
          <w:tcPr>
            <w:tcW w:w="1117" w:type="dxa"/>
            <w:noWrap/>
            <w:hideMark/>
          </w:tcPr>
          <w:p w14:paraId="2D70D95D" w14:textId="77777777" w:rsidR="00472572" w:rsidRPr="00472572" w:rsidRDefault="00472572" w:rsidP="00472572">
            <w:r w:rsidRPr="00472572">
              <w:t>3.986688</w:t>
            </w:r>
          </w:p>
        </w:tc>
        <w:tc>
          <w:tcPr>
            <w:tcW w:w="1117" w:type="dxa"/>
            <w:noWrap/>
            <w:hideMark/>
          </w:tcPr>
          <w:p w14:paraId="5D4F9F86" w14:textId="77777777" w:rsidR="00472572" w:rsidRPr="00472572" w:rsidRDefault="00472572" w:rsidP="00472572">
            <w:r w:rsidRPr="00472572">
              <w:t>6.632686</w:t>
            </w:r>
          </w:p>
        </w:tc>
        <w:tc>
          <w:tcPr>
            <w:tcW w:w="1117" w:type="dxa"/>
            <w:noWrap/>
            <w:hideMark/>
          </w:tcPr>
          <w:p w14:paraId="52A7B03E" w14:textId="77777777" w:rsidR="00472572" w:rsidRPr="00472572" w:rsidRDefault="00472572" w:rsidP="00472572">
            <w:r w:rsidRPr="00472572">
              <w:t>10.48263</w:t>
            </w:r>
          </w:p>
        </w:tc>
        <w:tc>
          <w:tcPr>
            <w:tcW w:w="1117" w:type="dxa"/>
            <w:noWrap/>
            <w:hideMark/>
          </w:tcPr>
          <w:p w14:paraId="06212F31" w14:textId="77777777" w:rsidR="00472572" w:rsidRPr="00472572" w:rsidRDefault="00472572" w:rsidP="00472572">
            <w:r w:rsidRPr="00472572">
              <w:t>7.446025</w:t>
            </w:r>
          </w:p>
        </w:tc>
        <w:tc>
          <w:tcPr>
            <w:tcW w:w="1117" w:type="dxa"/>
            <w:noWrap/>
            <w:hideMark/>
          </w:tcPr>
          <w:p w14:paraId="421C1729" w14:textId="77777777" w:rsidR="00472572" w:rsidRPr="00472572" w:rsidRDefault="00472572" w:rsidP="00472572">
            <w:r w:rsidRPr="00472572">
              <w:t>5.916561</w:t>
            </w:r>
          </w:p>
        </w:tc>
        <w:tc>
          <w:tcPr>
            <w:tcW w:w="1117" w:type="dxa"/>
            <w:noWrap/>
            <w:hideMark/>
          </w:tcPr>
          <w:p w14:paraId="4AB147C0" w14:textId="77777777" w:rsidR="00472572" w:rsidRPr="00472572" w:rsidRDefault="00472572" w:rsidP="00472572">
            <w:r w:rsidRPr="00472572">
              <w:t>13.29078</w:t>
            </w:r>
          </w:p>
        </w:tc>
        <w:tc>
          <w:tcPr>
            <w:tcW w:w="1117" w:type="dxa"/>
            <w:noWrap/>
            <w:hideMark/>
          </w:tcPr>
          <w:p w14:paraId="0E1A7203" w14:textId="77777777" w:rsidR="00472572" w:rsidRPr="00472572" w:rsidRDefault="00472572" w:rsidP="00472572">
            <w:r w:rsidRPr="00472572">
              <w:t>10.35086</w:t>
            </w:r>
          </w:p>
        </w:tc>
        <w:tc>
          <w:tcPr>
            <w:tcW w:w="1117" w:type="dxa"/>
            <w:noWrap/>
            <w:hideMark/>
          </w:tcPr>
          <w:p w14:paraId="279487BA" w14:textId="77777777" w:rsidR="00472572" w:rsidRPr="00472572" w:rsidRDefault="00472572" w:rsidP="00472572">
            <w:r w:rsidRPr="00472572">
              <w:t>3.349684</w:t>
            </w:r>
          </w:p>
        </w:tc>
        <w:tc>
          <w:tcPr>
            <w:tcW w:w="1117" w:type="dxa"/>
            <w:noWrap/>
            <w:hideMark/>
          </w:tcPr>
          <w:p w14:paraId="0827AB9D" w14:textId="77777777" w:rsidR="00472572" w:rsidRPr="00472572" w:rsidRDefault="00472572" w:rsidP="00472572">
            <w:r w:rsidRPr="00472572">
              <w:t>13.42117</w:t>
            </w:r>
          </w:p>
        </w:tc>
        <w:tc>
          <w:tcPr>
            <w:tcW w:w="1117" w:type="dxa"/>
            <w:noWrap/>
            <w:hideMark/>
          </w:tcPr>
          <w:p w14:paraId="74EF4C9F" w14:textId="77777777" w:rsidR="00472572" w:rsidRPr="00472572" w:rsidRDefault="00472572" w:rsidP="00472572">
            <w:r w:rsidRPr="00472572">
              <w:t>2.724086</w:t>
            </w:r>
          </w:p>
        </w:tc>
      </w:tr>
      <w:tr w:rsidR="00472572" w:rsidRPr="00472572" w14:paraId="127D5624" w14:textId="77777777" w:rsidTr="00472572">
        <w:trPr>
          <w:trHeight w:val="261"/>
        </w:trPr>
        <w:tc>
          <w:tcPr>
            <w:tcW w:w="1117" w:type="dxa"/>
            <w:noWrap/>
            <w:hideMark/>
          </w:tcPr>
          <w:p w14:paraId="1B4566B0" w14:textId="77777777" w:rsidR="00472572" w:rsidRPr="00472572" w:rsidRDefault="00472572" w:rsidP="00472572">
            <w:r w:rsidRPr="00472572">
              <w:t>11.90735</w:t>
            </w:r>
          </w:p>
        </w:tc>
        <w:tc>
          <w:tcPr>
            <w:tcW w:w="1117" w:type="dxa"/>
            <w:noWrap/>
            <w:hideMark/>
          </w:tcPr>
          <w:p w14:paraId="50813006" w14:textId="77777777" w:rsidR="00472572" w:rsidRPr="00472572" w:rsidRDefault="00472572" w:rsidP="00472572">
            <w:r w:rsidRPr="00472572">
              <w:t>7.383919</w:t>
            </w:r>
          </w:p>
        </w:tc>
        <w:tc>
          <w:tcPr>
            <w:tcW w:w="1117" w:type="dxa"/>
            <w:noWrap/>
            <w:hideMark/>
          </w:tcPr>
          <w:p w14:paraId="071C37F7" w14:textId="77777777" w:rsidR="00472572" w:rsidRPr="00472572" w:rsidRDefault="00472572" w:rsidP="00472572">
            <w:r w:rsidRPr="00472572">
              <w:t>8.211287</w:t>
            </w:r>
          </w:p>
        </w:tc>
        <w:tc>
          <w:tcPr>
            <w:tcW w:w="1117" w:type="dxa"/>
            <w:noWrap/>
            <w:hideMark/>
          </w:tcPr>
          <w:p w14:paraId="609BB3C7" w14:textId="77777777" w:rsidR="00472572" w:rsidRPr="00472572" w:rsidRDefault="00472572" w:rsidP="00472572">
            <w:r w:rsidRPr="00472572">
              <w:t>6.790804</w:t>
            </w:r>
          </w:p>
        </w:tc>
        <w:tc>
          <w:tcPr>
            <w:tcW w:w="1117" w:type="dxa"/>
            <w:noWrap/>
            <w:hideMark/>
          </w:tcPr>
          <w:p w14:paraId="504CCA36" w14:textId="77777777" w:rsidR="00472572" w:rsidRPr="00472572" w:rsidRDefault="00472572" w:rsidP="00472572">
            <w:r w:rsidRPr="00472572">
              <w:t>6.376931</w:t>
            </w:r>
          </w:p>
        </w:tc>
        <w:tc>
          <w:tcPr>
            <w:tcW w:w="1117" w:type="dxa"/>
            <w:noWrap/>
            <w:hideMark/>
          </w:tcPr>
          <w:p w14:paraId="2CF64931" w14:textId="77777777" w:rsidR="00472572" w:rsidRPr="00472572" w:rsidRDefault="00472572" w:rsidP="00472572">
            <w:r w:rsidRPr="00472572">
              <w:t>7.227767</w:t>
            </w:r>
          </w:p>
        </w:tc>
        <w:tc>
          <w:tcPr>
            <w:tcW w:w="1117" w:type="dxa"/>
            <w:noWrap/>
            <w:hideMark/>
          </w:tcPr>
          <w:p w14:paraId="7F62B2E4" w14:textId="77777777" w:rsidR="00472572" w:rsidRPr="00472572" w:rsidRDefault="00472572" w:rsidP="00472572">
            <w:r w:rsidRPr="00472572">
              <w:t>3.447641</w:t>
            </w:r>
          </w:p>
        </w:tc>
        <w:tc>
          <w:tcPr>
            <w:tcW w:w="1117" w:type="dxa"/>
            <w:noWrap/>
            <w:hideMark/>
          </w:tcPr>
          <w:p w14:paraId="0875C9B8" w14:textId="77777777" w:rsidR="00472572" w:rsidRPr="00472572" w:rsidRDefault="00472572" w:rsidP="00472572">
            <w:r w:rsidRPr="00472572">
              <w:t>5.358191</w:t>
            </w:r>
          </w:p>
        </w:tc>
        <w:tc>
          <w:tcPr>
            <w:tcW w:w="1117" w:type="dxa"/>
            <w:noWrap/>
            <w:hideMark/>
          </w:tcPr>
          <w:p w14:paraId="29C8591C" w14:textId="77777777" w:rsidR="00472572" w:rsidRPr="00472572" w:rsidRDefault="00472572" w:rsidP="00472572">
            <w:r w:rsidRPr="00472572">
              <w:t>5.728222</w:t>
            </w:r>
          </w:p>
        </w:tc>
        <w:tc>
          <w:tcPr>
            <w:tcW w:w="1117" w:type="dxa"/>
            <w:noWrap/>
            <w:hideMark/>
          </w:tcPr>
          <w:p w14:paraId="060F42AB" w14:textId="77777777" w:rsidR="00472572" w:rsidRPr="00472572" w:rsidRDefault="00472572" w:rsidP="00472572">
            <w:r w:rsidRPr="00472572">
              <w:t>4.262106</w:t>
            </w:r>
          </w:p>
        </w:tc>
      </w:tr>
      <w:tr w:rsidR="00472572" w:rsidRPr="00472572" w14:paraId="494FB456" w14:textId="77777777" w:rsidTr="00472572">
        <w:trPr>
          <w:trHeight w:val="261"/>
        </w:trPr>
        <w:tc>
          <w:tcPr>
            <w:tcW w:w="1117" w:type="dxa"/>
            <w:noWrap/>
            <w:hideMark/>
          </w:tcPr>
          <w:p w14:paraId="6D5E6982" w14:textId="77777777" w:rsidR="00472572" w:rsidRPr="00472572" w:rsidRDefault="00472572" w:rsidP="00472572">
            <w:r w:rsidRPr="00472572">
              <w:t>7.349292</w:t>
            </w:r>
          </w:p>
        </w:tc>
        <w:tc>
          <w:tcPr>
            <w:tcW w:w="1117" w:type="dxa"/>
            <w:noWrap/>
            <w:hideMark/>
          </w:tcPr>
          <w:p w14:paraId="5A029689" w14:textId="77777777" w:rsidR="00472572" w:rsidRPr="00472572" w:rsidRDefault="00472572" w:rsidP="00472572">
            <w:r w:rsidRPr="00472572">
              <w:t>8.271763</w:t>
            </w:r>
          </w:p>
        </w:tc>
        <w:tc>
          <w:tcPr>
            <w:tcW w:w="1117" w:type="dxa"/>
            <w:noWrap/>
            <w:hideMark/>
          </w:tcPr>
          <w:p w14:paraId="3055FEC8" w14:textId="77777777" w:rsidR="00472572" w:rsidRPr="00472572" w:rsidRDefault="00472572" w:rsidP="00472572">
            <w:r w:rsidRPr="00472572">
              <w:t>7.660125</w:t>
            </w:r>
          </w:p>
        </w:tc>
        <w:tc>
          <w:tcPr>
            <w:tcW w:w="1117" w:type="dxa"/>
            <w:noWrap/>
            <w:hideMark/>
          </w:tcPr>
          <w:p w14:paraId="6E1BFF8B" w14:textId="77777777" w:rsidR="00472572" w:rsidRPr="00472572" w:rsidRDefault="00472572" w:rsidP="00472572">
            <w:r w:rsidRPr="00472572">
              <w:t>7.141525</w:t>
            </w:r>
          </w:p>
        </w:tc>
        <w:tc>
          <w:tcPr>
            <w:tcW w:w="1117" w:type="dxa"/>
            <w:noWrap/>
            <w:hideMark/>
          </w:tcPr>
          <w:p w14:paraId="43275CE0" w14:textId="77777777" w:rsidR="00472572" w:rsidRPr="00472572" w:rsidRDefault="00472572" w:rsidP="00472572">
            <w:r w:rsidRPr="00472572">
              <w:t>7.232295</w:t>
            </w:r>
          </w:p>
        </w:tc>
        <w:tc>
          <w:tcPr>
            <w:tcW w:w="1117" w:type="dxa"/>
            <w:noWrap/>
            <w:hideMark/>
          </w:tcPr>
          <w:p w14:paraId="5822CE12" w14:textId="77777777" w:rsidR="00472572" w:rsidRPr="00472572" w:rsidRDefault="00472572" w:rsidP="00472572">
            <w:r w:rsidRPr="00472572">
              <w:t>6.343785</w:t>
            </w:r>
          </w:p>
        </w:tc>
        <w:tc>
          <w:tcPr>
            <w:tcW w:w="1117" w:type="dxa"/>
            <w:noWrap/>
            <w:hideMark/>
          </w:tcPr>
          <w:p w14:paraId="4A487A6E" w14:textId="77777777" w:rsidR="00472572" w:rsidRPr="00472572" w:rsidRDefault="00472572" w:rsidP="00472572">
            <w:r w:rsidRPr="00472572">
              <w:t>4.908368</w:t>
            </w:r>
          </w:p>
        </w:tc>
        <w:tc>
          <w:tcPr>
            <w:tcW w:w="1117" w:type="dxa"/>
            <w:noWrap/>
            <w:hideMark/>
          </w:tcPr>
          <w:p w14:paraId="598DAB65" w14:textId="77777777" w:rsidR="00472572" w:rsidRPr="00472572" w:rsidRDefault="00472572" w:rsidP="00472572">
            <w:r w:rsidRPr="00472572">
              <w:t>6.451343</w:t>
            </w:r>
          </w:p>
        </w:tc>
        <w:tc>
          <w:tcPr>
            <w:tcW w:w="1117" w:type="dxa"/>
            <w:noWrap/>
            <w:hideMark/>
          </w:tcPr>
          <w:p w14:paraId="2AF52EF0" w14:textId="77777777" w:rsidR="00472572" w:rsidRPr="00472572" w:rsidRDefault="00472572" w:rsidP="00472572">
            <w:r w:rsidRPr="00472572">
              <w:t>4.610986</w:t>
            </w:r>
          </w:p>
        </w:tc>
        <w:tc>
          <w:tcPr>
            <w:tcW w:w="1117" w:type="dxa"/>
            <w:noWrap/>
            <w:hideMark/>
          </w:tcPr>
          <w:p w14:paraId="1B168096" w14:textId="77777777" w:rsidR="00472572" w:rsidRPr="00472572" w:rsidRDefault="00472572" w:rsidP="00472572">
            <w:r w:rsidRPr="00472572">
              <w:t>3.858552</w:t>
            </w:r>
          </w:p>
        </w:tc>
      </w:tr>
      <w:tr w:rsidR="00472572" w:rsidRPr="00472572" w14:paraId="6755F404" w14:textId="77777777" w:rsidTr="00472572">
        <w:trPr>
          <w:trHeight w:val="261"/>
        </w:trPr>
        <w:tc>
          <w:tcPr>
            <w:tcW w:w="1117" w:type="dxa"/>
            <w:noWrap/>
            <w:hideMark/>
          </w:tcPr>
          <w:p w14:paraId="11C629C7" w14:textId="77777777" w:rsidR="00472572" w:rsidRPr="00472572" w:rsidRDefault="00472572" w:rsidP="00472572">
            <w:r w:rsidRPr="00472572">
              <w:t>5.355022</w:t>
            </w:r>
          </w:p>
        </w:tc>
        <w:tc>
          <w:tcPr>
            <w:tcW w:w="1117" w:type="dxa"/>
            <w:noWrap/>
            <w:hideMark/>
          </w:tcPr>
          <w:p w14:paraId="7A3D654C" w14:textId="77777777" w:rsidR="00472572" w:rsidRPr="00472572" w:rsidRDefault="00472572" w:rsidP="00472572">
            <w:r w:rsidRPr="00472572">
              <w:t>6.636519</w:t>
            </w:r>
          </w:p>
        </w:tc>
        <w:tc>
          <w:tcPr>
            <w:tcW w:w="1117" w:type="dxa"/>
            <w:noWrap/>
            <w:hideMark/>
          </w:tcPr>
          <w:p w14:paraId="206402AE" w14:textId="77777777" w:rsidR="00472572" w:rsidRPr="00472572" w:rsidRDefault="00472572" w:rsidP="00472572">
            <w:r w:rsidRPr="00472572">
              <w:t>8.119421</w:t>
            </w:r>
          </w:p>
        </w:tc>
        <w:tc>
          <w:tcPr>
            <w:tcW w:w="1117" w:type="dxa"/>
            <w:noWrap/>
            <w:hideMark/>
          </w:tcPr>
          <w:p w14:paraId="37C7A09B" w14:textId="77777777" w:rsidR="00472572" w:rsidRPr="00472572" w:rsidRDefault="00472572" w:rsidP="00472572">
            <w:r w:rsidRPr="00472572">
              <w:t>7.465883</w:t>
            </w:r>
          </w:p>
        </w:tc>
        <w:tc>
          <w:tcPr>
            <w:tcW w:w="1117" w:type="dxa"/>
            <w:noWrap/>
            <w:hideMark/>
          </w:tcPr>
          <w:p w14:paraId="00693A85" w14:textId="77777777" w:rsidR="00472572" w:rsidRPr="00472572" w:rsidRDefault="00472572" w:rsidP="00472572">
            <w:r w:rsidRPr="00472572">
              <w:t>7.756409</w:t>
            </w:r>
          </w:p>
        </w:tc>
        <w:tc>
          <w:tcPr>
            <w:tcW w:w="1117" w:type="dxa"/>
            <w:noWrap/>
            <w:hideMark/>
          </w:tcPr>
          <w:p w14:paraId="5FF6BC7B" w14:textId="77777777" w:rsidR="00472572" w:rsidRPr="00472572" w:rsidRDefault="00472572" w:rsidP="00472572">
            <w:r w:rsidRPr="00472572">
              <w:t>8.108793</w:t>
            </w:r>
          </w:p>
        </w:tc>
        <w:tc>
          <w:tcPr>
            <w:tcW w:w="1117" w:type="dxa"/>
            <w:noWrap/>
            <w:hideMark/>
          </w:tcPr>
          <w:p w14:paraId="17A9B56C" w14:textId="77777777" w:rsidR="00472572" w:rsidRPr="00472572" w:rsidRDefault="00472572" w:rsidP="00472572">
            <w:r w:rsidRPr="00472572">
              <w:t>3.717245</w:t>
            </w:r>
          </w:p>
        </w:tc>
        <w:tc>
          <w:tcPr>
            <w:tcW w:w="1117" w:type="dxa"/>
            <w:noWrap/>
            <w:hideMark/>
          </w:tcPr>
          <w:p w14:paraId="64A19FF6" w14:textId="77777777" w:rsidR="00472572" w:rsidRPr="00472572" w:rsidRDefault="00472572" w:rsidP="00472572">
            <w:r w:rsidRPr="00472572">
              <w:t>7.762134</w:t>
            </w:r>
          </w:p>
        </w:tc>
        <w:tc>
          <w:tcPr>
            <w:tcW w:w="1117" w:type="dxa"/>
            <w:noWrap/>
            <w:hideMark/>
          </w:tcPr>
          <w:p w14:paraId="27829542" w14:textId="77777777" w:rsidR="00472572" w:rsidRPr="00472572" w:rsidRDefault="00472572" w:rsidP="00472572">
            <w:r w:rsidRPr="00472572">
              <w:t>10.27966</w:t>
            </w:r>
          </w:p>
        </w:tc>
        <w:tc>
          <w:tcPr>
            <w:tcW w:w="1117" w:type="dxa"/>
            <w:noWrap/>
            <w:hideMark/>
          </w:tcPr>
          <w:p w14:paraId="57A4C63D" w14:textId="77777777" w:rsidR="00472572" w:rsidRPr="00472572" w:rsidRDefault="00472572" w:rsidP="00472572">
            <w:r w:rsidRPr="00472572">
              <w:t>11.5124</w:t>
            </w:r>
          </w:p>
        </w:tc>
      </w:tr>
      <w:tr w:rsidR="00472572" w:rsidRPr="00472572" w14:paraId="5945AC4C" w14:textId="77777777" w:rsidTr="00472572">
        <w:trPr>
          <w:trHeight w:val="261"/>
        </w:trPr>
        <w:tc>
          <w:tcPr>
            <w:tcW w:w="1117" w:type="dxa"/>
            <w:noWrap/>
            <w:hideMark/>
          </w:tcPr>
          <w:p w14:paraId="677F1FD5" w14:textId="77777777" w:rsidR="00472572" w:rsidRPr="00472572" w:rsidRDefault="00472572" w:rsidP="00472572">
            <w:r w:rsidRPr="00472572">
              <w:t>8.656236</w:t>
            </w:r>
          </w:p>
        </w:tc>
        <w:tc>
          <w:tcPr>
            <w:tcW w:w="1117" w:type="dxa"/>
            <w:noWrap/>
            <w:hideMark/>
          </w:tcPr>
          <w:p w14:paraId="12F51B2E" w14:textId="77777777" w:rsidR="00472572" w:rsidRPr="00472572" w:rsidRDefault="00472572" w:rsidP="00472572">
            <w:r w:rsidRPr="00472572">
              <w:t>5.66878</w:t>
            </w:r>
          </w:p>
        </w:tc>
        <w:tc>
          <w:tcPr>
            <w:tcW w:w="1117" w:type="dxa"/>
            <w:noWrap/>
            <w:hideMark/>
          </w:tcPr>
          <w:p w14:paraId="60205D4B" w14:textId="77777777" w:rsidR="00472572" w:rsidRPr="00472572" w:rsidRDefault="00472572" w:rsidP="00472572">
            <w:r w:rsidRPr="00472572">
              <w:t>8.559476</w:t>
            </w:r>
          </w:p>
        </w:tc>
        <w:tc>
          <w:tcPr>
            <w:tcW w:w="1117" w:type="dxa"/>
            <w:noWrap/>
            <w:hideMark/>
          </w:tcPr>
          <w:p w14:paraId="54A7FF2E" w14:textId="77777777" w:rsidR="00472572" w:rsidRPr="00472572" w:rsidRDefault="00472572" w:rsidP="00472572">
            <w:r w:rsidRPr="00472572">
              <w:t>7.489747</w:t>
            </w:r>
          </w:p>
        </w:tc>
        <w:tc>
          <w:tcPr>
            <w:tcW w:w="1117" w:type="dxa"/>
            <w:noWrap/>
            <w:hideMark/>
          </w:tcPr>
          <w:p w14:paraId="4BF567FE" w14:textId="77777777" w:rsidR="00472572" w:rsidRPr="00472572" w:rsidRDefault="00472572" w:rsidP="00472572">
            <w:r w:rsidRPr="00472572">
              <w:t>7.19916</w:t>
            </w:r>
          </w:p>
        </w:tc>
        <w:tc>
          <w:tcPr>
            <w:tcW w:w="1117" w:type="dxa"/>
            <w:noWrap/>
            <w:hideMark/>
          </w:tcPr>
          <w:p w14:paraId="20A364C6" w14:textId="77777777" w:rsidR="00472572" w:rsidRPr="00472572" w:rsidRDefault="00472572" w:rsidP="00472572">
            <w:r w:rsidRPr="00472572">
              <w:t>8.119435</w:t>
            </w:r>
          </w:p>
        </w:tc>
        <w:tc>
          <w:tcPr>
            <w:tcW w:w="1117" w:type="dxa"/>
            <w:noWrap/>
            <w:hideMark/>
          </w:tcPr>
          <w:p w14:paraId="375DD02E" w14:textId="77777777" w:rsidR="00472572" w:rsidRPr="00472572" w:rsidRDefault="00472572" w:rsidP="00472572">
            <w:r w:rsidRPr="00472572">
              <w:t>4.930182</w:t>
            </w:r>
          </w:p>
        </w:tc>
        <w:tc>
          <w:tcPr>
            <w:tcW w:w="1117" w:type="dxa"/>
            <w:noWrap/>
            <w:hideMark/>
          </w:tcPr>
          <w:p w14:paraId="25083CCB" w14:textId="77777777" w:rsidR="00472572" w:rsidRPr="00472572" w:rsidRDefault="00472572" w:rsidP="00472572">
            <w:r w:rsidRPr="00472572">
              <w:t>6.401261</w:t>
            </w:r>
          </w:p>
        </w:tc>
        <w:tc>
          <w:tcPr>
            <w:tcW w:w="1117" w:type="dxa"/>
            <w:noWrap/>
            <w:hideMark/>
          </w:tcPr>
          <w:p w14:paraId="4811078B" w14:textId="77777777" w:rsidR="00472572" w:rsidRPr="00472572" w:rsidRDefault="00472572" w:rsidP="00472572">
            <w:r w:rsidRPr="00472572">
              <w:t>8.757926</w:t>
            </w:r>
          </w:p>
        </w:tc>
        <w:tc>
          <w:tcPr>
            <w:tcW w:w="1117" w:type="dxa"/>
            <w:noWrap/>
            <w:hideMark/>
          </w:tcPr>
          <w:p w14:paraId="505B4A7E" w14:textId="77777777" w:rsidR="00472572" w:rsidRPr="00472572" w:rsidRDefault="00472572" w:rsidP="00472572">
            <w:r w:rsidRPr="00472572">
              <w:t>9.119999</w:t>
            </w:r>
          </w:p>
        </w:tc>
      </w:tr>
      <w:tr w:rsidR="00472572" w:rsidRPr="00472572" w14:paraId="7630B44C" w14:textId="77777777" w:rsidTr="00472572">
        <w:trPr>
          <w:trHeight w:val="261"/>
        </w:trPr>
        <w:tc>
          <w:tcPr>
            <w:tcW w:w="1117" w:type="dxa"/>
            <w:noWrap/>
            <w:hideMark/>
          </w:tcPr>
          <w:p w14:paraId="60EFC85C" w14:textId="77777777" w:rsidR="00472572" w:rsidRPr="00472572" w:rsidRDefault="00472572" w:rsidP="00472572">
            <w:r w:rsidRPr="00472572">
              <w:t>8.298255</w:t>
            </w:r>
          </w:p>
        </w:tc>
        <w:tc>
          <w:tcPr>
            <w:tcW w:w="1117" w:type="dxa"/>
            <w:noWrap/>
            <w:hideMark/>
          </w:tcPr>
          <w:p w14:paraId="69E648B6" w14:textId="77777777" w:rsidR="00472572" w:rsidRPr="00472572" w:rsidRDefault="00472572" w:rsidP="00472572">
            <w:r w:rsidRPr="00472572">
              <w:t>7.110044</w:t>
            </w:r>
          </w:p>
        </w:tc>
        <w:tc>
          <w:tcPr>
            <w:tcW w:w="1117" w:type="dxa"/>
            <w:noWrap/>
            <w:hideMark/>
          </w:tcPr>
          <w:p w14:paraId="42805F69" w14:textId="77777777" w:rsidR="00472572" w:rsidRPr="00472572" w:rsidRDefault="00472572" w:rsidP="00472572">
            <w:r w:rsidRPr="00472572">
              <w:t>4.788246</w:t>
            </w:r>
          </w:p>
        </w:tc>
        <w:tc>
          <w:tcPr>
            <w:tcW w:w="1117" w:type="dxa"/>
            <w:noWrap/>
            <w:hideMark/>
          </w:tcPr>
          <w:p w14:paraId="51D90B32" w14:textId="77777777" w:rsidR="00472572" w:rsidRPr="00472572" w:rsidRDefault="00472572" w:rsidP="00472572">
            <w:r w:rsidRPr="00472572">
              <w:t>7.217113</w:t>
            </w:r>
          </w:p>
        </w:tc>
        <w:tc>
          <w:tcPr>
            <w:tcW w:w="1117" w:type="dxa"/>
            <w:noWrap/>
            <w:hideMark/>
          </w:tcPr>
          <w:p w14:paraId="0E8F6505" w14:textId="77777777" w:rsidR="00472572" w:rsidRPr="00472572" w:rsidRDefault="00472572" w:rsidP="00472572">
            <w:r w:rsidRPr="00472572">
              <w:t>8.398348</w:t>
            </w:r>
          </w:p>
        </w:tc>
        <w:tc>
          <w:tcPr>
            <w:tcW w:w="1117" w:type="dxa"/>
            <w:noWrap/>
            <w:hideMark/>
          </w:tcPr>
          <w:p w14:paraId="2E231ADA" w14:textId="77777777" w:rsidR="00472572" w:rsidRPr="00472572" w:rsidRDefault="00472572" w:rsidP="00472572">
            <w:r w:rsidRPr="00472572">
              <w:t>7.944344</w:t>
            </w:r>
          </w:p>
        </w:tc>
        <w:tc>
          <w:tcPr>
            <w:tcW w:w="1117" w:type="dxa"/>
            <w:noWrap/>
            <w:hideMark/>
          </w:tcPr>
          <w:p w14:paraId="13C9F337" w14:textId="77777777" w:rsidR="00472572" w:rsidRPr="00472572" w:rsidRDefault="00472572" w:rsidP="00472572">
            <w:r w:rsidRPr="00472572">
              <w:t>12.58665</w:t>
            </w:r>
          </w:p>
        </w:tc>
        <w:tc>
          <w:tcPr>
            <w:tcW w:w="1117" w:type="dxa"/>
            <w:noWrap/>
            <w:hideMark/>
          </w:tcPr>
          <w:p w14:paraId="45844C89" w14:textId="77777777" w:rsidR="00472572" w:rsidRPr="00472572" w:rsidRDefault="00472572" w:rsidP="00472572">
            <w:r w:rsidRPr="00472572">
              <w:t>6.43074</w:t>
            </w:r>
          </w:p>
        </w:tc>
        <w:tc>
          <w:tcPr>
            <w:tcW w:w="1117" w:type="dxa"/>
            <w:noWrap/>
            <w:hideMark/>
          </w:tcPr>
          <w:p w14:paraId="7F790F83" w14:textId="77777777" w:rsidR="00472572" w:rsidRPr="00472572" w:rsidRDefault="00472572" w:rsidP="00472572">
            <w:r w:rsidRPr="00472572">
              <w:t>2.685092</w:t>
            </w:r>
          </w:p>
        </w:tc>
        <w:tc>
          <w:tcPr>
            <w:tcW w:w="1117" w:type="dxa"/>
            <w:noWrap/>
            <w:hideMark/>
          </w:tcPr>
          <w:p w14:paraId="62551C6F" w14:textId="77777777" w:rsidR="00472572" w:rsidRPr="00472572" w:rsidRDefault="00472572" w:rsidP="00472572">
            <w:r w:rsidRPr="00472572">
              <w:t>3.365822</w:t>
            </w:r>
          </w:p>
        </w:tc>
      </w:tr>
      <w:tr w:rsidR="00472572" w:rsidRPr="00472572" w14:paraId="1A7E353A" w14:textId="77777777" w:rsidTr="00472572">
        <w:trPr>
          <w:trHeight w:val="261"/>
        </w:trPr>
        <w:tc>
          <w:tcPr>
            <w:tcW w:w="1117" w:type="dxa"/>
            <w:noWrap/>
            <w:hideMark/>
          </w:tcPr>
          <w:p w14:paraId="4581CFFB" w14:textId="77777777" w:rsidR="00472572" w:rsidRPr="00472572" w:rsidRDefault="00472572" w:rsidP="00472572">
            <w:r w:rsidRPr="00472572">
              <w:t>2.848842</w:t>
            </w:r>
          </w:p>
        </w:tc>
        <w:tc>
          <w:tcPr>
            <w:tcW w:w="1117" w:type="dxa"/>
            <w:noWrap/>
            <w:hideMark/>
          </w:tcPr>
          <w:p w14:paraId="20149A24" w14:textId="77777777" w:rsidR="00472572" w:rsidRPr="00472572" w:rsidRDefault="00472572" w:rsidP="00472572">
            <w:r w:rsidRPr="00472572">
              <w:t>6.714535</w:t>
            </w:r>
          </w:p>
        </w:tc>
        <w:tc>
          <w:tcPr>
            <w:tcW w:w="1117" w:type="dxa"/>
            <w:noWrap/>
            <w:hideMark/>
          </w:tcPr>
          <w:p w14:paraId="516A1545" w14:textId="77777777" w:rsidR="00472572" w:rsidRPr="00472572" w:rsidRDefault="00472572" w:rsidP="00472572">
            <w:r w:rsidRPr="00472572">
              <w:t>4.979436</w:t>
            </w:r>
          </w:p>
        </w:tc>
        <w:tc>
          <w:tcPr>
            <w:tcW w:w="1117" w:type="dxa"/>
            <w:noWrap/>
            <w:hideMark/>
          </w:tcPr>
          <w:p w14:paraId="6DBEC8C3" w14:textId="77777777" w:rsidR="00472572" w:rsidRPr="00472572" w:rsidRDefault="00472572" w:rsidP="00472572">
            <w:r w:rsidRPr="00472572">
              <w:t>7.635227</w:t>
            </w:r>
          </w:p>
        </w:tc>
        <w:tc>
          <w:tcPr>
            <w:tcW w:w="1117" w:type="dxa"/>
            <w:noWrap/>
            <w:hideMark/>
          </w:tcPr>
          <w:p w14:paraId="4B28D2BB" w14:textId="77777777" w:rsidR="00472572" w:rsidRPr="00472572" w:rsidRDefault="00472572" w:rsidP="00472572">
            <w:r w:rsidRPr="00472572">
              <w:t>2.916885</w:t>
            </w:r>
          </w:p>
        </w:tc>
        <w:tc>
          <w:tcPr>
            <w:tcW w:w="1117" w:type="dxa"/>
            <w:noWrap/>
            <w:hideMark/>
          </w:tcPr>
          <w:p w14:paraId="78292D5E" w14:textId="77777777" w:rsidR="00472572" w:rsidRPr="00472572" w:rsidRDefault="00472572" w:rsidP="00472572">
            <w:r w:rsidRPr="00472572">
              <w:t>8.968004</w:t>
            </w:r>
          </w:p>
        </w:tc>
        <w:tc>
          <w:tcPr>
            <w:tcW w:w="1117" w:type="dxa"/>
            <w:noWrap/>
            <w:hideMark/>
          </w:tcPr>
          <w:p w14:paraId="5EBE5C64" w14:textId="77777777" w:rsidR="00472572" w:rsidRPr="00472572" w:rsidRDefault="00472572" w:rsidP="00472572">
            <w:r w:rsidRPr="00472572">
              <w:t>9.208777</w:t>
            </w:r>
          </w:p>
        </w:tc>
        <w:tc>
          <w:tcPr>
            <w:tcW w:w="1117" w:type="dxa"/>
            <w:noWrap/>
            <w:hideMark/>
          </w:tcPr>
          <w:p w14:paraId="47EB623C" w14:textId="77777777" w:rsidR="00472572" w:rsidRPr="00472572" w:rsidRDefault="00472572" w:rsidP="00472572">
            <w:r w:rsidRPr="00472572">
              <w:t>7.199736</w:t>
            </w:r>
          </w:p>
        </w:tc>
        <w:tc>
          <w:tcPr>
            <w:tcW w:w="1117" w:type="dxa"/>
            <w:noWrap/>
            <w:hideMark/>
          </w:tcPr>
          <w:p w14:paraId="2C2485F1" w14:textId="77777777" w:rsidR="00472572" w:rsidRPr="00472572" w:rsidRDefault="00472572" w:rsidP="00472572">
            <w:r w:rsidRPr="00472572">
              <w:t>8.372393</w:t>
            </w:r>
          </w:p>
        </w:tc>
        <w:tc>
          <w:tcPr>
            <w:tcW w:w="1117" w:type="dxa"/>
            <w:noWrap/>
            <w:hideMark/>
          </w:tcPr>
          <w:p w14:paraId="103348D8" w14:textId="77777777" w:rsidR="00472572" w:rsidRPr="00472572" w:rsidRDefault="00472572" w:rsidP="00472572">
            <w:r w:rsidRPr="00472572">
              <w:t>12.4629</w:t>
            </w:r>
          </w:p>
        </w:tc>
      </w:tr>
      <w:tr w:rsidR="00472572" w:rsidRPr="00472572" w14:paraId="42F35B35" w14:textId="77777777" w:rsidTr="00472572">
        <w:trPr>
          <w:trHeight w:val="261"/>
        </w:trPr>
        <w:tc>
          <w:tcPr>
            <w:tcW w:w="1117" w:type="dxa"/>
            <w:noWrap/>
            <w:hideMark/>
          </w:tcPr>
          <w:p w14:paraId="76CCB2BB" w14:textId="77777777" w:rsidR="00472572" w:rsidRPr="00472572" w:rsidRDefault="00472572" w:rsidP="00472572">
            <w:r w:rsidRPr="00472572">
              <w:t>7.686563</w:t>
            </w:r>
          </w:p>
        </w:tc>
        <w:tc>
          <w:tcPr>
            <w:tcW w:w="1117" w:type="dxa"/>
            <w:noWrap/>
            <w:hideMark/>
          </w:tcPr>
          <w:p w14:paraId="25F1A6C6" w14:textId="77777777" w:rsidR="00472572" w:rsidRPr="00472572" w:rsidRDefault="00472572" w:rsidP="00472572">
            <w:r w:rsidRPr="00472572">
              <w:t>7.488843</w:t>
            </w:r>
          </w:p>
        </w:tc>
        <w:tc>
          <w:tcPr>
            <w:tcW w:w="1117" w:type="dxa"/>
            <w:noWrap/>
            <w:hideMark/>
          </w:tcPr>
          <w:p w14:paraId="4297B0B4" w14:textId="77777777" w:rsidR="00472572" w:rsidRPr="00472572" w:rsidRDefault="00472572" w:rsidP="00472572">
            <w:r w:rsidRPr="00472572">
              <w:t>6.402843</w:t>
            </w:r>
          </w:p>
        </w:tc>
        <w:tc>
          <w:tcPr>
            <w:tcW w:w="1117" w:type="dxa"/>
            <w:noWrap/>
            <w:hideMark/>
          </w:tcPr>
          <w:p w14:paraId="5062BAC3" w14:textId="77777777" w:rsidR="00472572" w:rsidRPr="00472572" w:rsidRDefault="00472572" w:rsidP="00472572">
            <w:r w:rsidRPr="00472572">
              <w:t>6.843481</w:t>
            </w:r>
          </w:p>
        </w:tc>
        <w:tc>
          <w:tcPr>
            <w:tcW w:w="1117" w:type="dxa"/>
            <w:noWrap/>
            <w:hideMark/>
          </w:tcPr>
          <w:p w14:paraId="76A3AEB7" w14:textId="77777777" w:rsidR="00472572" w:rsidRPr="00472572" w:rsidRDefault="00472572" w:rsidP="00472572">
            <w:r w:rsidRPr="00472572">
              <w:t>11.94107</w:t>
            </w:r>
          </w:p>
        </w:tc>
        <w:tc>
          <w:tcPr>
            <w:tcW w:w="1117" w:type="dxa"/>
            <w:noWrap/>
            <w:hideMark/>
          </w:tcPr>
          <w:p w14:paraId="0072A78F" w14:textId="77777777" w:rsidR="00472572" w:rsidRPr="00472572" w:rsidRDefault="00472572" w:rsidP="00472572">
            <w:r w:rsidRPr="00472572">
              <w:t>8.37979</w:t>
            </w:r>
          </w:p>
        </w:tc>
        <w:tc>
          <w:tcPr>
            <w:tcW w:w="1117" w:type="dxa"/>
            <w:noWrap/>
            <w:hideMark/>
          </w:tcPr>
          <w:p w14:paraId="4992BCD7" w14:textId="77777777" w:rsidR="00472572" w:rsidRPr="00472572" w:rsidRDefault="00472572" w:rsidP="00472572">
            <w:r w:rsidRPr="00472572">
              <w:t>7.237741</w:t>
            </w:r>
          </w:p>
        </w:tc>
        <w:tc>
          <w:tcPr>
            <w:tcW w:w="1117" w:type="dxa"/>
            <w:noWrap/>
            <w:hideMark/>
          </w:tcPr>
          <w:p w14:paraId="1D635E2C" w14:textId="77777777" w:rsidR="00472572" w:rsidRPr="00472572" w:rsidRDefault="00472572" w:rsidP="00472572">
            <w:r w:rsidRPr="00472572">
              <w:t>8.169939</w:t>
            </w:r>
          </w:p>
        </w:tc>
        <w:tc>
          <w:tcPr>
            <w:tcW w:w="1117" w:type="dxa"/>
            <w:noWrap/>
            <w:hideMark/>
          </w:tcPr>
          <w:p w14:paraId="082089AA" w14:textId="77777777" w:rsidR="00472572" w:rsidRPr="00472572" w:rsidRDefault="00472572" w:rsidP="00472572">
            <w:r w:rsidRPr="00472572">
              <w:t>7.530727</w:t>
            </w:r>
          </w:p>
        </w:tc>
        <w:tc>
          <w:tcPr>
            <w:tcW w:w="1117" w:type="dxa"/>
            <w:noWrap/>
            <w:hideMark/>
          </w:tcPr>
          <w:p w14:paraId="634E03C4" w14:textId="77777777" w:rsidR="00472572" w:rsidRPr="00472572" w:rsidRDefault="00472572" w:rsidP="00472572">
            <w:r w:rsidRPr="00472572">
              <w:t>8.947207</w:t>
            </w:r>
          </w:p>
        </w:tc>
      </w:tr>
      <w:tr w:rsidR="00472572" w:rsidRPr="00472572" w14:paraId="1D311A37" w14:textId="77777777" w:rsidTr="00472572">
        <w:trPr>
          <w:trHeight w:val="261"/>
        </w:trPr>
        <w:tc>
          <w:tcPr>
            <w:tcW w:w="1117" w:type="dxa"/>
            <w:noWrap/>
            <w:hideMark/>
          </w:tcPr>
          <w:p w14:paraId="0CFED467" w14:textId="77777777" w:rsidR="00472572" w:rsidRPr="00472572" w:rsidRDefault="00472572" w:rsidP="00472572">
            <w:r w:rsidRPr="00472572">
              <w:t>8.156631</w:t>
            </w:r>
          </w:p>
        </w:tc>
        <w:tc>
          <w:tcPr>
            <w:tcW w:w="1117" w:type="dxa"/>
            <w:noWrap/>
            <w:hideMark/>
          </w:tcPr>
          <w:p w14:paraId="27272639" w14:textId="77777777" w:rsidR="00472572" w:rsidRPr="00472572" w:rsidRDefault="00472572" w:rsidP="00472572">
            <w:r w:rsidRPr="00472572">
              <w:t>2.969335</w:t>
            </w:r>
          </w:p>
        </w:tc>
        <w:tc>
          <w:tcPr>
            <w:tcW w:w="1117" w:type="dxa"/>
            <w:noWrap/>
            <w:hideMark/>
          </w:tcPr>
          <w:p w14:paraId="23F21207" w14:textId="77777777" w:rsidR="00472572" w:rsidRPr="00472572" w:rsidRDefault="00472572" w:rsidP="00472572">
            <w:r w:rsidRPr="00472572">
              <w:t>3.359371</w:t>
            </w:r>
          </w:p>
        </w:tc>
        <w:tc>
          <w:tcPr>
            <w:tcW w:w="1117" w:type="dxa"/>
            <w:noWrap/>
            <w:hideMark/>
          </w:tcPr>
          <w:p w14:paraId="18AA6EA9" w14:textId="77777777" w:rsidR="00472572" w:rsidRPr="00472572" w:rsidRDefault="00472572" w:rsidP="00472572">
            <w:r w:rsidRPr="00472572">
              <w:t>8.954284</w:t>
            </w:r>
          </w:p>
        </w:tc>
        <w:tc>
          <w:tcPr>
            <w:tcW w:w="1117" w:type="dxa"/>
            <w:noWrap/>
            <w:hideMark/>
          </w:tcPr>
          <w:p w14:paraId="5D64143F" w14:textId="77777777" w:rsidR="00472572" w:rsidRPr="00472572" w:rsidRDefault="00472572" w:rsidP="00472572">
            <w:r w:rsidRPr="00472572">
              <w:t>8.844841</w:t>
            </w:r>
          </w:p>
        </w:tc>
        <w:tc>
          <w:tcPr>
            <w:tcW w:w="1117" w:type="dxa"/>
            <w:noWrap/>
            <w:hideMark/>
          </w:tcPr>
          <w:p w14:paraId="6369A055" w14:textId="77777777" w:rsidR="00472572" w:rsidRPr="00472572" w:rsidRDefault="00472572" w:rsidP="00472572">
            <w:r w:rsidRPr="00472572">
              <w:t>7.415364</w:t>
            </w:r>
          </w:p>
        </w:tc>
        <w:tc>
          <w:tcPr>
            <w:tcW w:w="1117" w:type="dxa"/>
            <w:noWrap/>
            <w:hideMark/>
          </w:tcPr>
          <w:p w14:paraId="6638C8D9" w14:textId="77777777" w:rsidR="00472572" w:rsidRPr="00472572" w:rsidRDefault="00472572" w:rsidP="00472572">
            <w:r w:rsidRPr="00472572">
              <w:t>8.692452</w:t>
            </w:r>
          </w:p>
        </w:tc>
        <w:tc>
          <w:tcPr>
            <w:tcW w:w="1117" w:type="dxa"/>
            <w:noWrap/>
            <w:hideMark/>
          </w:tcPr>
          <w:p w14:paraId="2B7E2338" w14:textId="77777777" w:rsidR="00472572" w:rsidRPr="00472572" w:rsidRDefault="00472572" w:rsidP="00472572">
            <w:r w:rsidRPr="00472572">
              <w:t>8.651698</w:t>
            </w:r>
          </w:p>
        </w:tc>
        <w:tc>
          <w:tcPr>
            <w:tcW w:w="1117" w:type="dxa"/>
            <w:noWrap/>
            <w:hideMark/>
          </w:tcPr>
          <w:p w14:paraId="2119F4E3" w14:textId="77777777" w:rsidR="00472572" w:rsidRPr="00472572" w:rsidRDefault="00472572" w:rsidP="00472572">
            <w:r w:rsidRPr="00472572">
              <w:t>3.304293</w:t>
            </w:r>
          </w:p>
        </w:tc>
        <w:tc>
          <w:tcPr>
            <w:tcW w:w="1117" w:type="dxa"/>
            <w:noWrap/>
            <w:hideMark/>
          </w:tcPr>
          <w:p w14:paraId="7BD45E43" w14:textId="77777777" w:rsidR="00472572" w:rsidRPr="00472572" w:rsidRDefault="00472572" w:rsidP="00472572">
            <w:r w:rsidRPr="00472572">
              <w:t>3.948762</w:t>
            </w:r>
          </w:p>
        </w:tc>
      </w:tr>
      <w:tr w:rsidR="00472572" w:rsidRPr="00472572" w14:paraId="2E85766A" w14:textId="77777777" w:rsidTr="00472572">
        <w:trPr>
          <w:trHeight w:val="261"/>
        </w:trPr>
        <w:tc>
          <w:tcPr>
            <w:tcW w:w="1117" w:type="dxa"/>
            <w:noWrap/>
            <w:hideMark/>
          </w:tcPr>
          <w:p w14:paraId="7FC77CC7" w14:textId="77777777" w:rsidR="00472572" w:rsidRPr="00472572" w:rsidRDefault="00472572" w:rsidP="00472572">
            <w:r w:rsidRPr="00472572">
              <w:t>3.46077</w:t>
            </w:r>
          </w:p>
        </w:tc>
        <w:tc>
          <w:tcPr>
            <w:tcW w:w="1117" w:type="dxa"/>
            <w:noWrap/>
            <w:hideMark/>
          </w:tcPr>
          <w:p w14:paraId="230AE577" w14:textId="77777777" w:rsidR="00472572" w:rsidRPr="00472572" w:rsidRDefault="00472572" w:rsidP="00472572">
            <w:r w:rsidRPr="00472572">
              <w:t>7.503521</w:t>
            </w:r>
          </w:p>
        </w:tc>
        <w:tc>
          <w:tcPr>
            <w:tcW w:w="1117" w:type="dxa"/>
            <w:noWrap/>
            <w:hideMark/>
          </w:tcPr>
          <w:p w14:paraId="7411D3C7" w14:textId="77777777" w:rsidR="00472572" w:rsidRPr="00472572" w:rsidRDefault="00472572" w:rsidP="00472572">
            <w:r w:rsidRPr="00472572">
              <w:t>12.42625</w:t>
            </w:r>
          </w:p>
        </w:tc>
        <w:tc>
          <w:tcPr>
            <w:tcW w:w="1117" w:type="dxa"/>
            <w:noWrap/>
            <w:hideMark/>
          </w:tcPr>
          <w:p w14:paraId="6AF6796B" w14:textId="77777777" w:rsidR="00472572" w:rsidRPr="00472572" w:rsidRDefault="00472572" w:rsidP="00472572">
            <w:r w:rsidRPr="00472572">
              <w:t>7.564354</w:t>
            </w:r>
          </w:p>
        </w:tc>
        <w:tc>
          <w:tcPr>
            <w:tcW w:w="1117" w:type="dxa"/>
            <w:noWrap/>
            <w:hideMark/>
          </w:tcPr>
          <w:p w14:paraId="0C9CEF17" w14:textId="77777777" w:rsidR="00472572" w:rsidRPr="00472572" w:rsidRDefault="00472572" w:rsidP="00472572">
            <w:r w:rsidRPr="00472572">
              <w:t>6.876175</w:t>
            </w:r>
          </w:p>
        </w:tc>
        <w:tc>
          <w:tcPr>
            <w:tcW w:w="1117" w:type="dxa"/>
            <w:noWrap/>
            <w:hideMark/>
          </w:tcPr>
          <w:p w14:paraId="7B8D0A83" w14:textId="77777777" w:rsidR="00472572" w:rsidRPr="00472572" w:rsidRDefault="00472572" w:rsidP="00472572">
            <w:r w:rsidRPr="00472572">
              <w:t>6.138341</w:t>
            </w:r>
          </w:p>
        </w:tc>
        <w:tc>
          <w:tcPr>
            <w:tcW w:w="1117" w:type="dxa"/>
            <w:noWrap/>
            <w:hideMark/>
          </w:tcPr>
          <w:p w14:paraId="6CD93687" w14:textId="77777777" w:rsidR="00472572" w:rsidRPr="00472572" w:rsidRDefault="00472572" w:rsidP="00472572">
            <w:r w:rsidRPr="00472572">
              <w:t>7.369541</w:t>
            </w:r>
          </w:p>
        </w:tc>
        <w:tc>
          <w:tcPr>
            <w:tcW w:w="1117" w:type="dxa"/>
            <w:noWrap/>
            <w:hideMark/>
          </w:tcPr>
          <w:p w14:paraId="640DCB75" w14:textId="77777777" w:rsidR="00472572" w:rsidRPr="00472572" w:rsidRDefault="00472572" w:rsidP="00472572">
            <w:r w:rsidRPr="00472572">
              <w:t>8.143337</w:t>
            </w:r>
          </w:p>
        </w:tc>
        <w:tc>
          <w:tcPr>
            <w:tcW w:w="1117" w:type="dxa"/>
            <w:noWrap/>
            <w:hideMark/>
          </w:tcPr>
          <w:p w14:paraId="00432F6F" w14:textId="77777777" w:rsidR="00472572" w:rsidRPr="00472572" w:rsidRDefault="00472572" w:rsidP="00472572">
            <w:r w:rsidRPr="00472572">
              <w:t>12.3921</w:t>
            </w:r>
          </w:p>
        </w:tc>
        <w:tc>
          <w:tcPr>
            <w:tcW w:w="1117" w:type="dxa"/>
            <w:noWrap/>
            <w:hideMark/>
          </w:tcPr>
          <w:p w14:paraId="2C7F6654" w14:textId="77777777" w:rsidR="00472572" w:rsidRPr="00472572" w:rsidRDefault="00472572" w:rsidP="00472572">
            <w:r w:rsidRPr="00472572">
              <w:t>12.32633</w:t>
            </w:r>
          </w:p>
        </w:tc>
      </w:tr>
      <w:tr w:rsidR="00472572" w:rsidRPr="00472572" w14:paraId="5FEF745D" w14:textId="77777777" w:rsidTr="00472572">
        <w:trPr>
          <w:trHeight w:val="261"/>
        </w:trPr>
        <w:tc>
          <w:tcPr>
            <w:tcW w:w="1117" w:type="dxa"/>
            <w:noWrap/>
            <w:hideMark/>
          </w:tcPr>
          <w:p w14:paraId="511C96D3" w14:textId="77777777" w:rsidR="00472572" w:rsidRPr="00472572" w:rsidRDefault="00472572" w:rsidP="00472572">
            <w:pPr>
              <w:rPr>
                <w:b/>
                <w:bCs/>
              </w:rPr>
            </w:pPr>
            <w:r w:rsidRPr="00472572">
              <w:rPr>
                <w:b/>
                <w:bCs/>
              </w:rPr>
              <w:t>6.770565</w:t>
            </w:r>
          </w:p>
        </w:tc>
        <w:tc>
          <w:tcPr>
            <w:tcW w:w="1117" w:type="dxa"/>
            <w:noWrap/>
            <w:hideMark/>
          </w:tcPr>
          <w:p w14:paraId="50D30015" w14:textId="77777777" w:rsidR="00472572" w:rsidRPr="00472572" w:rsidRDefault="00472572" w:rsidP="00472572">
            <w:pPr>
              <w:rPr>
                <w:b/>
                <w:bCs/>
              </w:rPr>
            </w:pPr>
            <w:r w:rsidRPr="00472572">
              <w:rPr>
                <w:b/>
                <w:bCs/>
              </w:rPr>
              <w:t>6.637995</w:t>
            </w:r>
          </w:p>
        </w:tc>
        <w:tc>
          <w:tcPr>
            <w:tcW w:w="1117" w:type="dxa"/>
            <w:noWrap/>
            <w:hideMark/>
          </w:tcPr>
          <w:p w14:paraId="49B700E4" w14:textId="77777777" w:rsidR="00472572" w:rsidRPr="00472572" w:rsidRDefault="00472572" w:rsidP="00472572">
            <w:pPr>
              <w:rPr>
                <w:b/>
                <w:bCs/>
              </w:rPr>
            </w:pPr>
            <w:r w:rsidRPr="00472572">
              <w:rPr>
                <w:b/>
                <w:bCs/>
              </w:rPr>
              <w:t>7.498908</w:t>
            </w:r>
          </w:p>
        </w:tc>
        <w:tc>
          <w:tcPr>
            <w:tcW w:w="1117" w:type="dxa"/>
            <w:noWrap/>
            <w:hideMark/>
          </w:tcPr>
          <w:p w14:paraId="0CAA0DD0" w14:textId="77777777" w:rsidR="00472572" w:rsidRPr="00472572" w:rsidRDefault="00472572" w:rsidP="00472572">
            <w:pPr>
              <w:rPr>
                <w:b/>
                <w:bCs/>
              </w:rPr>
            </w:pPr>
            <w:r w:rsidRPr="00472572">
              <w:rPr>
                <w:b/>
                <w:bCs/>
              </w:rPr>
              <w:t>7.454844</w:t>
            </w:r>
          </w:p>
        </w:tc>
        <w:tc>
          <w:tcPr>
            <w:tcW w:w="1117" w:type="dxa"/>
            <w:noWrap/>
            <w:hideMark/>
          </w:tcPr>
          <w:p w14:paraId="72E09603" w14:textId="77777777" w:rsidR="00472572" w:rsidRPr="00472572" w:rsidRDefault="00472572" w:rsidP="00472572">
            <w:pPr>
              <w:rPr>
                <w:b/>
                <w:bCs/>
              </w:rPr>
            </w:pPr>
            <w:r w:rsidRPr="00472572">
              <w:rPr>
                <w:b/>
                <w:bCs/>
              </w:rPr>
              <w:t>7.345867</w:t>
            </w:r>
          </w:p>
        </w:tc>
        <w:tc>
          <w:tcPr>
            <w:tcW w:w="1117" w:type="dxa"/>
            <w:noWrap/>
            <w:hideMark/>
          </w:tcPr>
          <w:p w14:paraId="2CE7ECCC" w14:textId="77777777" w:rsidR="00472572" w:rsidRPr="00472572" w:rsidRDefault="00472572" w:rsidP="00472572">
            <w:pPr>
              <w:rPr>
                <w:b/>
                <w:bCs/>
              </w:rPr>
            </w:pPr>
            <w:r w:rsidRPr="00472572">
              <w:rPr>
                <w:b/>
                <w:bCs/>
              </w:rPr>
              <w:t>8.19364</w:t>
            </w:r>
          </w:p>
        </w:tc>
        <w:tc>
          <w:tcPr>
            <w:tcW w:w="1117" w:type="dxa"/>
            <w:noWrap/>
            <w:hideMark/>
          </w:tcPr>
          <w:p w14:paraId="587423C0" w14:textId="77777777" w:rsidR="00472572" w:rsidRPr="00472572" w:rsidRDefault="00472572" w:rsidP="00472572">
            <w:pPr>
              <w:rPr>
                <w:b/>
                <w:bCs/>
              </w:rPr>
            </w:pPr>
            <w:r w:rsidRPr="00472572">
              <w:rPr>
                <w:b/>
                <w:bCs/>
              </w:rPr>
              <w:t>7.244945</w:t>
            </w:r>
          </w:p>
        </w:tc>
        <w:tc>
          <w:tcPr>
            <w:tcW w:w="1117" w:type="dxa"/>
            <w:noWrap/>
            <w:hideMark/>
          </w:tcPr>
          <w:p w14:paraId="7A8C6E30" w14:textId="77777777" w:rsidR="00472572" w:rsidRPr="00472572" w:rsidRDefault="00472572" w:rsidP="00472572">
            <w:pPr>
              <w:rPr>
                <w:b/>
                <w:bCs/>
              </w:rPr>
            </w:pPr>
            <w:r w:rsidRPr="00472572">
              <w:rPr>
                <w:b/>
                <w:bCs/>
              </w:rPr>
              <w:t>6.791806</w:t>
            </w:r>
          </w:p>
        </w:tc>
        <w:tc>
          <w:tcPr>
            <w:tcW w:w="1117" w:type="dxa"/>
            <w:noWrap/>
            <w:hideMark/>
          </w:tcPr>
          <w:p w14:paraId="786C27C9" w14:textId="77777777" w:rsidR="00472572" w:rsidRPr="00472572" w:rsidRDefault="00472572" w:rsidP="00472572">
            <w:pPr>
              <w:rPr>
                <w:b/>
                <w:bCs/>
              </w:rPr>
            </w:pPr>
            <w:r w:rsidRPr="00472572">
              <w:rPr>
                <w:b/>
                <w:bCs/>
              </w:rPr>
              <w:t>7.708257</w:t>
            </w:r>
          </w:p>
        </w:tc>
        <w:tc>
          <w:tcPr>
            <w:tcW w:w="1117" w:type="dxa"/>
            <w:noWrap/>
            <w:hideMark/>
          </w:tcPr>
          <w:p w14:paraId="683F5010" w14:textId="77777777" w:rsidR="00472572" w:rsidRPr="00472572" w:rsidRDefault="00472572" w:rsidP="00472572">
            <w:pPr>
              <w:rPr>
                <w:b/>
                <w:bCs/>
              </w:rPr>
            </w:pPr>
            <w:r w:rsidRPr="00472572">
              <w:rPr>
                <w:b/>
                <w:bCs/>
              </w:rPr>
              <w:t>7.252816</w:t>
            </w:r>
          </w:p>
        </w:tc>
      </w:tr>
    </w:tbl>
    <w:p w14:paraId="08B82EBF" w14:textId="449CBC99" w:rsidR="00472572" w:rsidRDefault="00472572" w:rsidP="00DD05AD"/>
    <w:p w14:paraId="35CDD114"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2F44A9A" w14:textId="77777777" w:rsidTr="00472572">
        <w:trPr>
          <w:trHeight w:val="300"/>
        </w:trPr>
        <w:tc>
          <w:tcPr>
            <w:tcW w:w="960" w:type="dxa"/>
            <w:noWrap/>
            <w:hideMark/>
          </w:tcPr>
          <w:p w14:paraId="33DACCD9" w14:textId="77777777" w:rsidR="00472572" w:rsidRPr="00472572" w:rsidRDefault="00472572" w:rsidP="00472572">
            <w:r w:rsidRPr="00472572">
              <w:t>Tx01</w:t>
            </w:r>
          </w:p>
        </w:tc>
        <w:tc>
          <w:tcPr>
            <w:tcW w:w="960" w:type="dxa"/>
            <w:noWrap/>
            <w:hideMark/>
          </w:tcPr>
          <w:p w14:paraId="6BF17FD7" w14:textId="77777777" w:rsidR="00472572" w:rsidRPr="00472572" w:rsidRDefault="00472572" w:rsidP="00472572">
            <w:r w:rsidRPr="00472572">
              <w:t>Tx02</w:t>
            </w:r>
          </w:p>
        </w:tc>
        <w:tc>
          <w:tcPr>
            <w:tcW w:w="960" w:type="dxa"/>
            <w:noWrap/>
            <w:hideMark/>
          </w:tcPr>
          <w:p w14:paraId="2AC2413C" w14:textId="77777777" w:rsidR="00472572" w:rsidRPr="00472572" w:rsidRDefault="00472572" w:rsidP="00472572">
            <w:r w:rsidRPr="00472572">
              <w:t>Tx03</w:t>
            </w:r>
          </w:p>
        </w:tc>
        <w:tc>
          <w:tcPr>
            <w:tcW w:w="960" w:type="dxa"/>
            <w:noWrap/>
            <w:hideMark/>
          </w:tcPr>
          <w:p w14:paraId="794D6473" w14:textId="77777777" w:rsidR="00472572" w:rsidRPr="00472572" w:rsidRDefault="00472572" w:rsidP="00472572">
            <w:r w:rsidRPr="00472572">
              <w:t>Tx04</w:t>
            </w:r>
          </w:p>
        </w:tc>
        <w:tc>
          <w:tcPr>
            <w:tcW w:w="960" w:type="dxa"/>
            <w:noWrap/>
            <w:hideMark/>
          </w:tcPr>
          <w:p w14:paraId="29137ED3" w14:textId="77777777" w:rsidR="00472572" w:rsidRPr="00472572" w:rsidRDefault="00472572" w:rsidP="00472572">
            <w:r w:rsidRPr="00472572">
              <w:t>Tx05</w:t>
            </w:r>
          </w:p>
        </w:tc>
        <w:tc>
          <w:tcPr>
            <w:tcW w:w="960" w:type="dxa"/>
            <w:noWrap/>
            <w:hideMark/>
          </w:tcPr>
          <w:p w14:paraId="6BF51F9E" w14:textId="77777777" w:rsidR="00472572" w:rsidRPr="00472572" w:rsidRDefault="00472572" w:rsidP="00472572">
            <w:r w:rsidRPr="00472572">
              <w:t>Tx06</w:t>
            </w:r>
          </w:p>
        </w:tc>
        <w:tc>
          <w:tcPr>
            <w:tcW w:w="960" w:type="dxa"/>
            <w:noWrap/>
            <w:hideMark/>
          </w:tcPr>
          <w:p w14:paraId="35CAEEBA" w14:textId="77777777" w:rsidR="00472572" w:rsidRPr="00472572" w:rsidRDefault="00472572" w:rsidP="00472572">
            <w:r w:rsidRPr="00472572">
              <w:t>Tx07</w:t>
            </w:r>
          </w:p>
        </w:tc>
        <w:tc>
          <w:tcPr>
            <w:tcW w:w="960" w:type="dxa"/>
            <w:noWrap/>
            <w:hideMark/>
          </w:tcPr>
          <w:p w14:paraId="45353900" w14:textId="77777777" w:rsidR="00472572" w:rsidRPr="00472572" w:rsidRDefault="00472572" w:rsidP="00472572">
            <w:r w:rsidRPr="00472572">
              <w:t>Tx08</w:t>
            </w:r>
          </w:p>
        </w:tc>
        <w:tc>
          <w:tcPr>
            <w:tcW w:w="960" w:type="dxa"/>
            <w:noWrap/>
            <w:hideMark/>
          </w:tcPr>
          <w:p w14:paraId="25D89044" w14:textId="77777777" w:rsidR="00472572" w:rsidRPr="00472572" w:rsidRDefault="00472572" w:rsidP="00472572">
            <w:r w:rsidRPr="00472572">
              <w:t>Tx09</w:t>
            </w:r>
          </w:p>
        </w:tc>
        <w:tc>
          <w:tcPr>
            <w:tcW w:w="960" w:type="dxa"/>
            <w:noWrap/>
            <w:hideMark/>
          </w:tcPr>
          <w:p w14:paraId="00233D53" w14:textId="77777777" w:rsidR="00472572" w:rsidRPr="00472572" w:rsidRDefault="00472572" w:rsidP="00472572">
            <w:r w:rsidRPr="00472572">
              <w:t>Tx10</w:t>
            </w:r>
          </w:p>
        </w:tc>
      </w:tr>
      <w:tr w:rsidR="00472572" w:rsidRPr="00472572" w14:paraId="34692189" w14:textId="77777777" w:rsidTr="00472572">
        <w:trPr>
          <w:trHeight w:val="300"/>
        </w:trPr>
        <w:tc>
          <w:tcPr>
            <w:tcW w:w="960" w:type="dxa"/>
            <w:noWrap/>
            <w:hideMark/>
          </w:tcPr>
          <w:p w14:paraId="50DEF1A7" w14:textId="77777777" w:rsidR="00472572" w:rsidRPr="00472572" w:rsidRDefault="00472572" w:rsidP="00472572">
            <w:r w:rsidRPr="00472572">
              <w:t>3.959136</w:t>
            </w:r>
          </w:p>
        </w:tc>
        <w:tc>
          <w:tcPr>
            <w:tcW w:w="960" w:type="dxa"/>
            <w:noWrap/>
            <w:hideMark/>
          </w:tcPr>
          <w:p w14:paraId="13E977A0" w14:textId="77777777" w:rsidR="00472572" w:rsidRPr="00472572" w:rsidRDefault="00472572" w:rsidP="00472572">
            <w:r w:rsidRPr="00472572">
              <w:t>6.59611</w:t>
            </w:r>
          </w:p>
        </w:tc>
        <w:tc>
          <w:tcPr>
            <w:tcW w:w="960" w:type="dxa"/>
            <w:noWrap/>
            <w:hideMark/>
          </w:tcPr>
          <w:p w14:paraId="7E9EF470" w14:textId="77777777" w:rsidR="00472572" w:rsidRPr="00472572" w:rsidRDefault="00472572" w:rsidP="00472572">
            <w:r w:rsidRPr="00472572">
              <w:t>10.46228</w:t>
            </w:r>
          </w:p>
        </w:tc>
        <w:tc>
          <w:tcPr>
            <w:tcW w:w="960" w:type="dxa"/>
            <w:noWrap/>
            <w:hideMark/>
          </w:tcPr>
          <w:p w14:paraId="3314592F" w14:textId="77777777" w:rsidR="00472572" w:rsidRPr="00472572" w:rsidRDefault="00472572" w:rsidP="00472572">
            <w:r w:rsidRPr="00472572">
              <w:t>6.967747</w:t>
            </w:r>
          </w:p>
        </w:tc>
        <w:tc>
          <w:tcPr>
            <w:tcW w:w="960" w:type="dxa"/>
            <w:noWrap/>
            <w:hideMark/>
          </w:tcPr>
          <w:p w14:paraId="2EAE3A84" w14:textId="77777777" w:rsidR="00472572" w:rsidRPr="00472572" w:rsidRDefault="00472572" w:rsidP="00472572">
            <w:r w:rsidRPr="00472572">
              <w:t>5.558667</w:t>
            </w:r>
          </w:p>
        </w:tc>
        <w:tc>
          <w:tcPr>
            <w:tcW w:w="960" w:type="dxa"/>
            <w:noWrap/>
            <w:hideMark/>
          </w:tcPr>
          <w:p w14:paraId="6D0796A5" w14:textId="77777777" w:rsidR="00472572" w:rsidRPr="00472572" w:rsidRDefault="00472572" w:rsidP="00472572">
            <w:r w:rsidRPr="00472572">
              <w:t>13.57204</w:t>
            </w:r>
          </w:p>
        </w:tc>
        <w:tc>
          <w:tcPr>
            <w:tcW w:w="960" w:type="dxa"/>
            <w:noWrap/>
            <w:hideMark/>
          </w:tcPr>
          <w:p w14:paraId="572B16BA" w14:textId="77777777" w:rsidR="00472572" w:rsidRPr="00472572" w:rsidRDefault="00472572" w:rsidP="00472572">
            <w:r w:rsidRPr="00472572">
              <w:t>10.21416</w:t>
            </w:r>
          </w:p>
        </w:tc>
        <w:tc>
          <w:tcPr>
            <w:tcW w:w="960" w:type="dxa"/>
            <w:noWrap/>
            <w:hideMark/>
          </w:tcPr>
          <w:p w14:paraId="2B13AEDE" w14:textId="77777777" w:rsidR="00472572" w:rsidRPr="00472572" w:rsidRDefault="00472572" w:rsidP="00472572">
            <w:r w:rsidRPr="00472572">
              <w:t>2.962196</w:t>
            </w:r>
          </w:p>
        </w:tc>
        <w:tc>
          <w:tcPr>
            <w:tcW w:w="960" w:type="dxa"/>
            <w:noWrap/>
            <w:hideMark/>
          </w:tcPr>
          <w:p w14:paraId="2D285790" w14:textId="77777777" w:rsidR="00472572" w:rsidRPr="00472572" w:rsidRDefault="00472572" w:rsidP="00472572">
            <w:r w:rsidRPr="00472572">
              <w:t>13.44244</w:t>
            </w:r>
          </w:p>
        </w:tc>
        <w:tc>
          <w:tcPr>
            <w:tcW w:w="960" w:type="dxa"/>
            <w:noWrap/>
            <w:hideMark/>
          </w:tcPr>
          <w:p w14:paraId="7FB3EBC7" w14:textId="77777777" w:rsidR="00472572" w:rsidRPr="00472572" w:rsidRDefault="00472572" w:rsidP="00472572">
            <w:r w:rsidRPr="00472572">
              <w:t>2.721348</w:t>
            </w:r>
          </w:p>
        </w:tc>
      </w:tr>
      <w:tr w:rsidR="00472572" w:rsidRPr="00472572" w14:paraId="5C9E4124" w14:textId="77777777" w:rsidTr="00472572">
        <w:trPr>
          <w:trHeight w:val="300"/>
        </w:trPr>
        <w:tc>
          <w:tcPr>
            <w:tcW w:w="960" w:type="dxa"/>
            <w:noWrap/>
            <w:hideMark/>
          </w:tcPr>
          <w:p w14:paraId="40386281" w14:textId="77777777" w:rsidR="00472572" w:rsidRPr="00472572" w:rsidRDefault="00472572" w:rsidP="00472572">
            <w:r w:rsidRPr="00472572">
              <w:t>11.90886</w:t>
            </w:r>
          </w:p>
        </w:tc>
        <w:tc>
          <w:tcPr>
            <w:tcW w:w="960" w:type="dxa"/>
            <w:noWrap/>
            <w:hideMark/>
          </w:tcPr>
          <w:p w14:paraId="4E27D19E" w14:textId="77777777" w:rsidR="00472572" w:rsidRPr="00472572" w:rsidRDefault="00472572" w:rsidP="00472572">
            <w:r w:rsidRPr="00472572">
              <w:t>7.167331</w:t>
            </w:r>
          </w:p>
        </w:tc>
        <w:tc>
          <w:tcPr>
            <w:tcW w:w="960" w:type="dxa"/>
            <w:noWrap/>
            <w:hideMark/>
          </w:tcPr>
          <w:p w14:paraId="68A183AC" w14:textId="77777777" w:rsidR="00472572" w:rsidRPr="00472572" w:rsidRDefault="00472572" w:rsidP="00472572">
            <w:r w:rsidRPr="00472572">
              <w:t>8.177128</w:t>
            </w:r>
          </w:p>
        </w:tc>
        <w:tc>
          <w:tcPr>
            <w:tcW w:w="960" w:type="dxa"/>
            <w:noWrap/>
            <w:hideMark/>
          </w:tcPr>
          <w:p w14:paraId="17453F32" w14:textId="77777777" w:rsidR="00472572" w:rsidRPr="00472572" w:rsidRDefault="00472572" w:rsidP="00472572">
            <w:r w:rsidRPr="00472572">
              <w:t>6.582189</w:t>
            </w:r>
          </w:p>
        </w:tc>
        <w:tc>
          <w:tcPr>
            <w:tcW w:w="960" w:type="dxa"/>
            <w:noWrap/>
            <w:hideMark/>
          </w:tcPr>
          <w:p w14:paraId="56960F3E" w14:textId="77777777" w:rsidR="00472572" w:rsidRPr="00472572" w:rsidRDefault="00472572" w:rsidP="00472572">
            <w:r w:rsidRPr="00472572">
              <w:t>6.371108</w:t>
            </w:r>
          </w:p>
        </w:tc>
        <w:tc>
          <w:tcPr>
            <w:tcW w:w="960" w:type="dxa"/>
            <w:noWrap/>
            <w:hideMark/>
          </w:tcPr>
          <w:p w14:paraId="55D3B28F" w14:textId="77777777" w:rsidR="00472572" w:rsidRPr="00472572" w:rsidRDefault="00472572" w:rsidP="00472572">
            <w:r w:rsidRPr="00472572">
              <w:t>7.197462</w:t>
            </w:r>
          </w:p>
        </w:tc>
        <w:tc>
          <w:tcPr>
            <w:tcW w:w="960" w:type="dxa"/>
            <w:noWrap/>
            <w:hideMark/>
          </w:tcPr>
          <w:p w14:paraId="35760D83" w14:textId="77777777" w:rsidR="00472572" w:rsidRPr="00472572" w:rsidRDefault="00472572" w:rsidP="00472572">
            <w:r w:rsidRPr="00472572">
              <w:t>3.125824</w:t>
            </w:r>
          </w:p>
        </w:tc>
        <w:tc>
          <w:tcPr>
            <w:tcW w:w="960" w:type="dxa"/>
            <w:noWrap/>
            <w:hideMark/>
          </w:tcPr>
          <w:p w14:paraId="0CF13435" w14:textId="77777777" w:rsidR="00472572" w:rsidRPr="00472572" w:rsidRDefault="00472572" w:rsidP="00472572">
            <w:r w:rsidRPr="00472572">
              <w:t>5.394726</w:t>
            </w:r>
          </w:p>
        </w:tc>
        <w:tc>
          <w:tcPr>
            <w:tcW w:w="960" w:type="dxa"/>
            <w:noWrap/>
            <w:hideMark/>
          </w:tcPr>
          <w:p w14:paraId="1C6C9206" w14:textId="77777777" w:rsidR="00472572" w:rsidRPr="00472572" w:rsidRDefault="00472572" w:rsidP="00472572">
            <w:r w:rsidRPr="00472572">
              <w:t>5.679819</w:t>
            </w:r>
          </w:p>
        </w:tc>
        <w:tc>
          <w:tcPr>
            <w:tcW w:w="960" w:type="dxa"/>
            <w:noWrap/>
            <w:hideMark/>
          </w:tcPr>
          <w:p w14:paraId="0C2AAF93" w14:textId="77777777" w:rsidR="00472572" w:rsidRPr="00472572" w:rsidRDefault="00472572" w:rsidP="00472572">
            <w:r w:rsidRPr="00472572">
              <w:t>3.817444</w:t>
            </w:r>
          </w:p>
        </w:tc>
      </w:tr>
      <w:tr w:rsidR="00472572" w:rsidRPr="00472572" w14:paraId="4CDBA1D3" w14:textId="77777777" w:rsidTr="00472572">
        <w:trPr>
          <w:trHeight w:val="300"/>
        </w:trPr>
        <w:tc>
          <w:tcPr>
            <w:tcW w:w="960" w:type="dxa"/>
            <w:noWrap/>
            <w:hideMark/>
          </w:tcPr>
          <w:p w14:paraId="3E35D865" w14:textId="77777777" w:rsidR="00472572" w:rsidRPr="00472572" w:rsidRDefault="00472572" w:rsidP="00472572">
            <w:r w:rsidRPr="00472572">
              <w:t>7.367707</w:t>
            </w:r>
          </w:p>
        </w:tc>
        <w:tc>
          <w:tcPr>
            <w:tcW w:w="960" w:type="dxa"/>
            <w:noWrap/>
            <w:hideMark/>
          </w:tcPr>
          <w:p w14:paraId="32BB7E1F" w14:textId="77777777" w:rsidR="00472572" w:rsidRPr="00472572" w:rsidRDefault="00472572" w:rsidP="00472572">
            <w:r w:rsidRPr="00472572">
              <w:t>8.138834</w:t>
            </w:r>
          </w:p>
        </w:tc>
        <w:tc>
          <w:tcPr>
            <w:tcW w:w="960" w:type="dxa"/>
            <w:noWrap/>
            <w:hideMark/>
          </w:tcPr>
          <w:p w14:paraId="5DE24686" w14:textId="77777777" w:rsidR="00472572" w:rsidRPr="00472572" w:rsidRDefault="00472572" w:rsidP="00472572">
            <w:r w:rsidRPr="00472572">
              <w:t>7.359141</w:t>
            </w:r>
          </w:p>
        </w:tc>
        <w:tc>
          <w:tcPr>
            <w:tcW w:w="960" w:type="dxa"/>
            <w:noWrap/>
            <w:hideMark/>
          </w:tcPr>
          <w:p w14:paraId="4CB865A9" w14:textId="77777777" w:rsidR="00472572" w:rsidRPr="00472572" w:rsidRDefault="00472572" w:rsidP="00472572">
            <w:r w:rsidRPr="00472572">
              <w:t>7.133794</w:t>
            </w:r>
          </w:p>
        </w:tc>
        <w:tc>
          <w:tcPr>
            <w:tcW w:w="960" w:type="dxa"/>
            <w:noWrap/>
            <w:hideMark/>
          </w:tcPr>
          <w:p w14:paraId="5920DC36" w14:textId="77777777" w:rsidR="00472572" w:rsidRPr="00472572" w:rsidRDefault="00472572" w:rsidP="00472572">
            <w:r w:rsidRPr="00472572">
              <w:t>7.302862</w:t>
            </w:r>
          </w:p>
        </w:tc>
        <w:tc>
          <w:tcPr>
            <w:tcW w:w="960" w:type="dxa"/>
            <w:noWrap/>
            <w:hideMark/>
          </w:tcPr>
          <w:p w14:paraId="5CACD8F6" w14:textId="77777777" w:rsidR="00472572" w:rsidRPr="00472572" w:rsidRDefault="00472572" w:rsidP="00472572">
            <w:r w:rsidRPr="00472572">
              <w:t>6.760427</w:t>
            </w:r>
          </w:p>
        </w:tc>
        <w:tc>
          <w:tcPr>
            <w:tcW w:w="960" w:type="dxa"/>
            <w:noWrap/>
            <w:hideMark/>
          </w:tcPr>
          <w:p w14:paraId="6E0C2AEF" w14:textId="77777777" w:rsidR="00472572" w:rsidRPr="00472572" w:rsidRDefault="00472572" w:rsidP="00472572">
            <w:r w:rsidRPr="00472572">
              <w:t>4.375628</w:t>
            </w:r>
          </w:p>
        </w:tc>
        <w:tc>
          <w:tcPr>
            <w:tcW w:w="960" w:type="dxa"/>
            <w:noWrap/>
            <w:hideMark/>
          </w:tcPr>
          <w:p w14:paraId="63D7FD4C" w14:textId="77777777" w:rsidR="00472572" w:rsidRPr="00472572" w:rsidRDefault="00472572" w:rsidP="00472572">
            <w:r w:rsidRPr="00472572">
              <w:t>6.256479</w:t>
            </w:r>
          </w:p>
        </w:tc>
        <w:tc>
          <w:tcPr>
            <w:tcW w:w="960" w:type="dxa"/>
            <w:noWrap/>
            <w:hideMark/>
          </w:tcPr>
          <w:p w14:paraId="701D2ACB" w14:textId="77777777" w:rsidR="00472572" w:rsidRPr="00472572" w:rsidRDefault="00472572" w:rsidP="00472572">
            <w:r w:rsidRPr="00472572">
              <w:t>6.492425</w:t>
            </w:r>
          </w:p>
        </w:tc>
        <w:tc>
          <w:tcPr>
            <w:tcW w:w="960" w:type="dxa"/>
            <w:noWrap/>
            <w:hideMark/>
          </w:tcPr>
          <w:p w14:paraId="29FF93F3" w14:textId="77777777" w:rsidR="00472572" w:rsidRPr="00472572" w:rsidRDefault="00472572" w:rsidP="00472572">
            <w:r w:rsidRPr="00472572">
              <w:t>3.874794</w:t>
            </w:r>
          </w:p>
        </w:tc>
      </w:tr>
      <w:tr w:rsidR="00472572" w:rsidRPr="00472572" w14:paraId="100ECF1C" w14:textId="77777777" w:rsidTr="00472572">
        <w:trPr>
          <w:trHeight w:val="300"/>
        </w:trPr>
        <w:tc>
          <w:tcPr>
            <w:tcW w:w="960" w:type="dxa"/>
            <w:noWrap/>
            <w:hideMark/>
          </w:tcPr>
          <w:p w14:paraId="20DBFF9C" w14:textId="77777777" w:rsidR="00472572" w:rsidRPr="00472572" w:rsidRDefault="00472572" w:rsidP="00472572">
            <w:r w:rsidRPr="00472572">
              <w:t>5.692839</w:t>
            </w:r>
          </w:p>
        </w:tc>
        <w:tc>
          <w:tcPr>
            <w:tcW w:w="960" w:type="dxa"/>
            <w:noWrap/>
            <w:hideMark/>
          </w:tcPr>
          <w:p w14:paraId="32E9C2FD" w14:textId="77777777" w:rsidR="00472572" w:rsidRPr="00472572" w:rsidRDefault="00472572" w:rsidP="00472572">
            <w:r w:rsidRPr="00472572">
              <w:t>6.652458</w:t>
            </w:r>
          </w:p>
        </w:tc>
        <w:tc>
          <w:tcPr>
            <w:tcW w:w="960" w:type="dxa"/>
            <w:noWrap/>
            <w:hideMark/>
          </w:tcPr>
          <w:p w14:paraId="4CEA2A0B" w14:textId="77777777" w:rsidR="00472572" w:rsidRPr="00472572" w:rsidRDefault="00472572" w:rsidP="00472572">
            <w:r w:rsidRPr="00472572">
              <w:t>8.150662</w:t>
            </w:r>
          </w:p>
        </w:tc>
        <w:tc>
          <w:tcPr>
            <w:tcW w:w="960" w:type="dxa"/>
            <w:noWrap/>
            <w:hideMark/>
          </w:tcPr>
          <w:p w14:paraId="4E5BC26F" w14:textId="77777777" w:rsidR="00472572" w:rsidRPr="00472572" w:rsidRDefault="00472572" w:rsidP="00472572">
            <w:r w:rsidRPr="00472572">
              <w:t>7.107996</w:t>
            </w:r>
          </w:p>
        </w:tc>
        <w:tc>
          <w:tcPr>
            <w:tcW w:w="960" w:type="dxa"/>
            <w:noWrap/>
            <w:hideMark/>
          </w:tcPr>
          <w:p w14:paraId="313EFF61" w14:textId="77777777" w:rsidR="00472572" w:rsidRPr="00472572" w:rsidRDefault="00472572" w:rsidP="00472572">
            <w:r w:rsidRPr="00472572">
              <w:t>7.44164</w:t>
            </w:r>
          </w:p>
        </w:tc>
        <w:tc>
          <w:tcPr>
            <w:tcW w:w="960" w:type="dxa"/>
            <w:noWrap/>
            <w:hideMark/>
          </w:tcPr>
          <w:p w14:paraId="58D80B05" w14:textId="77777777" w:rsidR="00472572" w:rsidRPr="00472572" w:rsidRDefault="00472572" w:rsidP="00472572">
            <w:r w:rsidRPr="00472572">
              <w:t>8.113272</w:t>
            </w:r>
          </w:p>
        </w:tc>
        <w:tc>
          <w:tcPr>
            <w:tcW w:w="960" w:type="dxa"/>
            <w:noWrap/>
            <w:hideMark/>
          </w:tcPr>
          <w:p w14:paraId="732BB666" w14:textId="77777777" w:rsidR="00472572" w:rsidRPr="00472572" w:rsidRDefault="00472572" w:rsidP="00472572">
            <w:r w:rsidRPr="00472572">
              <w:t>3.715688</w:t>
            </w:r>
          </w:p>
        </w:tc>
        <w:tc>
          <w:tcPr>
            <w:tcW w:w="960" w:type="dxa"/>
            <w:noWrap/>
            <w:hideMark/>
          </w:tcPr>
          <w:p w14:paraId="6F01635C" w14:textId="77777777" w:rsidR="00472572" w:rsidRPr="00472572" w:rsidRDefault="00472572" w:rsidP="00472572">
            <w:r w:rsidRPr="00472572">
              <w:t>7.409827</w:t>
            </w:r>
          </w:p>
        </w:tc>
        <w:tc>
          <w:tcPr>
            <w:tcW w:w="960" w:type="dxa"/>
            <w:noWrap/>
            <w:hideMark/>
          </w:tcPr>
          <w:p w14:paraId="234DA773" w14:textId="77777777" w:rsidR="00472572" w:rsidRPr="00472572" w:rsidRDefault="00472572" w:rsidP="00472572">
            <w:r w:rsidRPr="00472572">
              <w:t>10.29791</w:t>
            </w:r>
          </w:p>
        </w:tc>
        <w:tc>
          <w:tcPr>
            <w:tcW w:w="960" w:type="dxa"/>
            <w:noWrap/>
            <w:hideMark/>
          </w:tcPr>
          <w:p w14:paraId="751DB753" w14:textId="77777777" w:rsidR="00472572" w:rsidRPr="00472572" w:rsidRDefault="00472572" w:rsidP="00472572">
            <w:r w:rsidRPr="00472572">
              <w:t>11.55023</w:t>
            </w:r>
          </w:p>
        </w:tc>
      </w:tr>
      <w:tr w:rsidR="00472572" w:rsidRPr="00472572" w14:paraId="2B1CB0B8" w14:textId="77777777" w:rsidTr="00472572">
        <w:trPr>
          <w:trHeight w:val="300"/>
        </w:trPr>
        <w:tc>
          <w:tcPr>
            <w:tcW w:w="960" w:type="dxa"/>
            <w:noWrap/>
            <w:hideMark/>
          </w:tcPr>
          <w:p w14:paraId="232C24A3" w14:textId="77777777" w:rsidR="00472572" w:rsidRPr="00472572" w:rsidRDefault="00472572" w:rsidP="00472572">
            <w:r w:rsidRPr="00472572">
              <w:t>8.758763</w:t>
            </w:r>
          </w:p>
        </w:tc>
        <w:tc>
          <w:tcPr>
            <w:tcW w:w="960" w:type="dxa"/>
            <w:noWrap/>
            <w:hideMark/>
          </w:tcPr>
          <w:p w14:paraId="6F865548" w14:textId="77777777" w:rsidR="00472572" w:rsidRPr="00472572" w:rsidRDefault="00472572" w:rsidP="00472572">
            <w:r w:rsidRPr="00472572">
              <w:t>4.761524</w:t>
            </w:r>
          </w:p>
        </w:tc>
        <w:tc>
          <w:tcPr>
            <w:tcW w:w="960" w:type="dxa"/>
            <w:noWrap/>
            <w:hideMark/>
          </w:tcPr>
          <w:p w14:paraId="0F82A3B8" w14:textId="77777777" w:rsidR="00472572" w:rsidRPr="00472572" w:rsidRDefault="00472572" w:rsidP="00472572">
            <w:r w:rsidRPr="00472572">
              <w:t>8.601385</w:t>
            </w:r>
          </w:p>
        </w:tc>
        <w:tc>
          <w:tcPr>
            <w:tcW w:w="960" w:type="dxa"/>
            <w:noWrap/>
            <w:hideMark/>
          </w:tcPr>
          <w:p w14:paraId="21CF875D" w14:textId="77777777" w:rsidR="00472572" w:rsidRPr="00472572" w:rsidRDefault="00472572" w:rsidP="00472572">
            <w:r w:rsidRPr="00472572">
              <w:t>7.522348</w:t>
            </w:r>
          </w:p>
        </w:tc>
        <w:tc>
          <w:tcPr>
            <w:tcW w:w="960" w:type="dxa"/>
            <w:noWrap/>
            <w:hideMark/>
          </w:tcPr>
          <w:p w14:paraId="3188B322" w14:textId="77777777" w:rsidR="00472572" w:rsidRPr="00472572" w:rsidRDefault="00472572" w:rsidP="00472572">
            <w:r w:rsidRPr="00472572">
              <w:t>7.382893</w:t>
            </w:r>
          </w:p>
        </w:tc>
        <w:tc>
          <w:tcPr>
            <w:tcW w:w="960" w:type="dxa"/>
            <w:noWrap/>
            <w:hideMark/>
          </w:tcPr>
          <w:p w14:paraId="644CE99B" w14:textId="77777777" w:rsidR="00472572" w:rsidRPr="00472572" w:rsidRDefault="00472572" w:rsidP="00472572">
            <w:r w:rsidRPr="00472572">
              <w:t>8.103928</w:t>
            </w:r>
          </w:p>
        </w:tc>
        <w:tc>
          <w:tcPr>
            <w:tcW w:w="960" w:type="dxa"/>
            <w:noWrap/>
            <w:hideMark/>
          </w:tcPr>
          <w:p w14:paraId="75AAB95F" w14:textId="77777777" w:rsidR="00472572" w:rsidRPr="00472572" w:rsidRDefault="00472572" w:rsidP="00472572">
            <w:r w:rsidRPr="00472572">
              <w:t>4.935216</w:t>
            </w:r>
          </w:p>
        </w:tc>
        <w:tc>
          <w:tcPr>
            <w:tcW w:w="960" w:type="dxa"/>
            <w:noWrap/>
            <w:hideMark/>
          </w:tcPr>
          <w:p w14:paraId="31965817" w14:textId="77777777" w:rsidR="00472572" w:rsidRPr="00472572" w:rsidRDefault="00472572" w:rsidP="00472572">
            <w:r w:rsidRPr="00472572">
              <w:t>6.377328</w:t>
            </w:r>
          </w:p>
        </w:tc>
        <w:tc>
          <w:tcPr>
            <w:tcW w:w="960" w:type="dxa"/>
            <w:noWrap/>
            <w:hideMark/>
          </w:tcPr>
          <w:p w14:paraId="6FBE3774" w14:textId="77777777" w:rsidR="00472572" w:rsidRPr="00472572" w:rsidRDefault="00472572" w:rsidP="00472572">
            <w:r w:rsidRPr="00472572">
              <w:t>8.767124</w:t>
            </w:r>
          </w:p>
        </w:tc>
        <w:tc>
          <w:tcPr>
            <w:tcW w:w="960" w:type="dxa"/>
            <w:noWrap/>
            <w:hideMark/>
          </w:tcPr>
          <w:p w14:paraId="6F6259D2" w14:textId="77777777" w:rsidR="00472572" w:rsidRPr="00472572" w:rsidRDefault="00472572" w:rsidP="00472572">
            <w:r w:rsidRPr="00472572">
              <w:t>8.556623</w:t>
            </w:r>
          </w:p>
        </w:tc>
      </w:tr>
      <w:tr w:rsidR="00472572" w:rsidRPr="00472572" w14:paraId="01825FBE" w14:textId="77777777" w:rsidTr="00472572">
        <w:trPr>
          <w:trHeight w:val="300"/>
        </w:trPr>
        <w:tc>
          <w:tcPr>
            <w:tcW w:w="960" w:type="dxa"/>
            <w:noWrap/>
            <w:hideMark/>
          </w:tcPr>
          <w:p w14:paraId="06B45E2F" w14:textId="77777777" w:rsidR="00472572" w:rsidRPr="00472572" w:rsidRDefault="00472572" w:rsidP="00472572">
            <w:r w:rsidRPr="00472572">
              <w:t>8.310455</w:t>
            </w:r>
          </w:p>
        </w:tc>
        <w:tc>
          <w:tcPr>
            <w:tcW w:w="960" w:type="dxa"/>
            <w:noWrap/>
            <w:hideMark/>
          </w:tcPr>
          <w:p w14:paraId="508DF4A9" w14:textId="77777777" w:rsidR="00472572" w:rsidRPr="00472572" w:rsidRDefault="00472572" w:rsidP="00472572">
            <w:r w:rsidRPr="00472572">
              <w:t>7.102238</w:t>
            </w:r>
          </w:p>
        </w:tc>
        <w:tc>
          <w:tcPr>
            <w:tcW w:w="960" w:type="dxa"/>
            <w:noWrap/>
            <w:hideMark/>
          </w:tcPr>
          <w:p w14:paraId="70EFCB16" w14:textId="77777777" w:rsidR="00472572" w:rsidRPr="00472572" w:rsidRDefault="00472572" w:rsidP="00472572">
            <w:r w:rsidRPr="00472572">
              <w:t>4.418051</w:t>
            </w:r>
          </w:p>
        </w:tc>
        <w:tc>
          <w:tcPr>
            <w:tcW w:w="960" w:type="dxa"/>
            <w:noWrap/>
            <w:hideMark/>
          </w:tcPr>
          <w:p w14:paraId="3A4F0713" w14:textId="77777777" w:rsidR="00472572" w:rsidRPr="00472572" w:rsidRDefault="00472572" w:rsidP="00472572">
            <w:r w:rsidRPr="00472572">
              <w:t>7.285576</w:t>
            </w:r>
          </w:p>
        </w:tc>
        <w:tc>
          <w:tcPr>
            <w:tcW w:w="960" w:type="dxa"/>
            <w:noWrap/>
            <w:hideMark/>
          </w:tcPr>
          <w:p w14:paraId="04CF35F4" w14:textId="77777777" w:rsidR="00472572" w:rsidRPr="00472572" w:rsidRDefault="00472572" w:rsidP="00472572">
            <w:r w:rsidRPr="00472572">
              <w:t>9.122022</w:t>
            </w:r>
          </w:p>
        </w:tc>
        <w:tc>
          <w:tcPr>
            <w:tcW w:w="960" w:type="dxa"/>
            <w:noWrap/>
            <w:hideMark/>
          </w:tcPr>
          <w:p w14:paraId="1C558126" w14:textId="77777777" w:rsidR="00472572" w:rsidRPr="00472572" w:rsidRDefault="00472572" w:rsidP="00472572">
            <w:r w:rsidRPr="00472572">
              <w:t>7.58757</w:t>
            </w:r>
          </w:p>
        </w:tc>
        <w:tc>
          <w:tcPr>
            <w:tcW w:w="960" w:type="dxa"/>
            <w:noWrap/>
            <w:hideMark/>
          </w:tcPr>
          <w:p w14:paraId="1748486D" w14:textId="77777777" w:rsidR="00472572" w:rsidRPr="00472572" w:rsidRDefault="00472572" w:rsidP="00472572">
            <w:r w:rsidRPr="00472572">
              <w:t>12.61697</w:t>
            </w:r>
          </w:p>
        </w:tc>
        <w:tc>
          <w:tcPr>
            <w:tcW w:w="960" w:type="dxa"/>
            <w:noWrap/>
            <w:hideMark/>
          </w:tcPr>
          <w:p w14:paraId="4B0F4B39" w14:textId="77777777" w:rsidR="00472572" w:rsidRPr="00472572" w:rsidRDefault="00472572" w:rsidP="00472572">
            <w:r w:rsidRPr="00472572">
              <w:t>6.464004</w:t>
            </w:r>
          </w:p>
        </w:tc>
        <w:tc>
          <w:tcPr>
            <w:tcW w:w="960" w:type="dxa"/>
            <w:noWrap/>
            <w:hideMark/>
          </w:tcPr>
          <w:p w14:paraId="24C5AA71" w14:textId="77777777" w:rsidR="00472572" w:rsidRPr="00472572" w:rsidRDefault="00472572" w:rsidP="00472572">
            <w:r w:rsidRPr="00472572">
              <w:t>3.204946</w:t>
            </w:r>
          </w:p>
        </w:tc>
        <w:tc>
          <w:tcPr>
            <w:tcW w:w="960" w:type="dxa"/>
            <w:noWrap/>
            <w:hideMark/>
          </w:tcPr>
          <w:p w14:paraId="4E2877A2" w14:textId="77777777" w:rsidR="00472572" w:rsidRPr="00472572" w:rsidRDefault="00472572" w:rsidP="00472572">
            <w:r w:rsidRPr="00472572">
              <w:t>3.368258</w:t>
            </w:r>
          </w:p>
        </w:tc>
      </w:tr>
      <w:tr w:rsidR="00472572" w:rsidRPr="00472572" w14:paraId="1B5ADB51" w14:textId="77777777" w:rsidTr="00472572">
        <w:trPr>
          <w:trHeight w:val="300"/>
        </w:trPr>
        <w:tc>
          <w:tcPr>
            <w:tcW w:w="960" w:type="dxa"/>
            <w:noWrap/>
            <w:hideMark/>
          </w:tcPr>
          <w:p w14:paraId="019F9FFE" w14:textId="77777777" w:rsidR="00472572" w:rsidRPr="00472572" w:rsidRDefault="00472572" w:rsidP="00472572">
            <w:r w:rsidRPr="00472572">
              <w:t>2.831033</w:t>
            </w:r>
          </w:p>
        </w:tc>
        <w:tc>
          <w:tcPr>
            <w:tcW w:w="960" w:type="dxa"/>
            <w:noWrap/>
            <w:hideMark/>
          </w:tcPr>
          <w:p w14:paraId="63C98DF1" w14:textId="77777777" w:rsidR="00472572" w:rsidRPr="00472572" w:rsidRDefault="00472572" w:rsidP="00472572">
            <w:r w:rsidRPr="00472572">
              <w:t>6.72838</w:t>
            </w:r>
          </w:p>
        </w:tc>
        <w:tc>
          <w:tcPr>
            <w:tcW w:w="960" w:type="dxa"/>
            <w:noWrap/>
            <w:hideMark/>
          </w:tcPr>
          <w:p w14:paraId="46574481" w14:textId="77777777" w:rsidR="00472572" w:rsidRPr="00472572" w:rsidRDefault="00472572" w:rsidP="00472572">
            <w:r w:rsidRPr="00472572">
              <w:t>4.914769</w:t>
            </w:r>
          </w:p>
        </w:tc>
        <w:tc>
          <w:tcPr>
            <w:tcW w:w="960" w:type="dxa"/>
            <w:noWrap/>
            <w:hideMark/>
          </w:tcPr>
          <w:p w14:paraId="1CEBF450" w14:textId="77777777" w:rsidR="00472572" w:rsidRPr="00472572" w:rsidRDefault="00472572" w:rsidP="00472572">
            <w:r w:rsidRPr="00472572">
              <w:t>7.239663</w:t>
            </w:r>
          </w:p>
        </w:tc>
        <w:tc>
          <w:tcPr>
            <w:tcW w:w="960" w:type="dxa"/>
            <w:noWrap/>
            <w:hideMark/>
          </w:tcPr>
          <w:p w14:paraId="230866AC" w14:textId="77777777" w:rsidR="00472572" w:rsidRPr="00472572" w:rsidRDefault="00472572" w:rsidP="00472572">
            <w:r w:rsidRPr="00472572">
              <w:t>1.115505</w:t>
            </w:r>
          </w:p>
        </w:tc>
        <w:tc>
          <w:tcPr>
            <w:tcW w:w="960" w:type="dxa"/>
            <w:noWrap/>
            <w:hideMark/>
          </w:tcPr>
          <w:p w14:paraId="1457A483" w14:textId="77777777" w:rsidR="00472572" w:rsidRPr="00472572" w:rsidRDefault="00472572" w:rsidP="00472572">
            <w:r w:rsidRPr="00472572">
              <w:t>8.914134</w:t>
            </w:r>
          </w:p>
        </w:tc>
        <w:tc>
          <w:tcPr>
            <w:tcW w:w="960" w:type="dxa"/>
            <w:noWrap/>
            <w:hideMark/>
          </w:tcPr>
          <w:p w14:paraId="014EE8C5" w14:textId="77777777" w:rsidR="00472572" w:rsidRPr="00472572" w:rsidRDefault="00472572" w:rsidP="00472572">
            <w:r w:rsidRPr="00472572">
              <w:t>8.684188</w:t>
            </w:r>
          </w:p>
        </w:tc>
        <w:tc>
          <w:tcPr>
            <w:tcW w:w="960" w:type="dxa"/>
            <w:noWrap/>
            <w:hideMark/>
          </w:tcPr>
          <w:p w14:paraId="4B44835D" w14:textId="77777777" w:rsidR="00472572" w:rsidRPr="00472572" w:rsidRDefault="00472572" w:rsidP="00472572">
            <w:r w:rsidRPr="00472572">
              <w:t>6.834232</w:t>
            </w:r>
          </w:p>
        </w:tc>
        <w:tc>
          <w:tcPr>
            <w:tcW w:w="960" w:type="dxa"/>
            <w:noWrap/>
            <w:hideMark/>
          </w:tcPr>
          <w:p w14:paraId="1E7070AA" w14:textId="77777777" w:rsidR="00472572" w:rsidRPr="00472572" w:rsidRDefault="00472572" w:rsidP="00472572">
            <w:r w:rsidRPr="00472572">
              <w:t>8.361374</w:t>
            </w:r>
          </w:p>
        </w:tc>
        <w:tc>
          <w:tcPr>
            <w:tcW w:w="960" w:type="dxa"/>
            <w:noWrap/>
            <w:hideMark/>
          </w:tcPr>
          <w:p w14:paraId="5A9EDB95" w14:textId="77777777" w:rsidR="00472572" w:rsidRPr="00472572" w:rsidRDefault="00472572" w:rsidP="00472572">
            <w:r w:rsidRPr="00472572">
              <w:t>12.47717</w:t>
            </w:r>
          </w:p>
        </w:tc>
      </w:tr>
      <w:tr w:rsidR="00472572" w:rsidRPr="00472572" w14:paraId="22C8D090" w14:textId="77777777" w:rsidTr="00472572">
        <w:trPr>
          <w:trHeight w:val="300"/>
        </w:trPr>
        <w:tc>
          <w:tcPr>
            <w:tcW w:w="960" w:type="dxa"/>
            <w:noWrap/>
            <w:hideMark/>
          </w:tcPr>
          <w:p w14:paraId="079C7364" w14:textId="77777777" w:rsidR="00472572" w:rsidRPr="00472572" w:rsidRDefault="00472572" w:rsidP="00472572">
            <w:r w:rsidRPr="00472572">
              <w:t>7.658665</w:t>
            </w:r>
          </w:p>
        </w:tc>
        <w:tc>
          <w:tcPr>
            <w:tcW w:w="960" w:type="dxa"/>
            <w:noWrap/>
            <w:hideMark/>
          </w:tcPr>
          <w:p w14:paraId="18038950" w14:textId="77777777" w:rsidR="00472572" w:rsidRPr="00472572" w:rsidRDefault="00472572" w:rsidP="00472572">
            <w:r w:rsidRPr="00472572">
              <w:t>7.19099</w:t>
            </w:r>
          </w:p>
        </w:tc>
        <w:tc>
          <w:tcPr>
            <w:tcW w:w="960" w:type="dxa"/>
            <w:noWrap/>
            <w:hideMark/>
          </w:tcPr>
          <w:p w14:paraId="5AB78E90" w14:textId="77777777" w:rsidR="00472572" w:rsidRPr="00472572" w:rsidRDefault="00472572" w:rsidP="00472572">
            <w:r w:rsidRPr="00472572">
              <w:t>6.357043</w:t>
            </w:r>
          </w:p>
        </w:tc>
        <w:tc>
          <w:tcPr>
            <w:tcW w:w="960" w:type="dxa"/>
            <w:noWrap/>
            <w:hideMark/>
          </w:tcPr>
          <w:p w14:paraId="4EE5159C" w14:textId="77777777" w:rsidR="00472572" w:rsidRPr="00472572" w:rsidRDefault="00472572" w:rsidP="00472572">
            <w:r w:rsidRPr="00472572">
              <w:t>6.790308</w:t>
            </w:r>
          </w:p>
        </w:tc>
        <w:tc>
          <w:tcPr>
            <w:tcW w:w="960" w:type="dxa"/>
            <w:noWrap/>
            <w:hideMark/>
          </w:tcPr>
          <w:p w14:paraId="457ADFB5" w14:textId="77777777" w:rsidR="00472572" w:rsidRPr="00472572" w:rsidRDefault="00472572" w:rsidP="00472572">
            <w:r w:rsidRPr="00472572">
              <w:t>11.94112</w:t>
            </w:r>
          </w:p>
        </w:tc>
        <w:tc>
          <w:tcPr>
            <w:tcW w:w="960" w:type="dxa"/>
            <w:noWrap/>
            <w:hideMark/>
          </w:tcPr>
          <w:p w14:paraId="15E4FB06" w14:textId="77777777" w:rsidR="00472572" w:rsidRPr="00472572" w:rsidRDefault="00472572" w:rsidP="00472572">
            <w:r w:rsidRPr="00472572">
              <w:t>8.479601</w:t>
            </w:r>
          </w:p>
        </w:tc>
        <w:tc>
          <w:tcPr>
            <w:tcW w:w="960" w:type="dxa"/>
            <w:noWrap/>
            <w:hideMark/>
          </w:tcPr>
          <w:p w14:paraId="0C7EC79C" w14:textId="77777777" w:rsidR="00472572" w:rsidRPr="00472572" w:rsidRDefault="00472572" w:rsidP="00472572">
            <w:r w:rsidRPr="00472572">
              <w:t>6.912217</w:t>
            </w:r>
          </w:p>
        </w:tc>
        <w:tc>
          <w:tcPr>
            <w:tcW w:w="960" w:type="dxa"/>
            <w:noWrap/>
            <w:hideMark/>
          </w:tcPr>
          <w:p w14:paraId="76BC6883" w14:textId="77777777" w:rsidR="00472572" w:rsidRPr="00472572" w:rsidRDefault="00472572" w:rsidP="00472572">
            <w:r w:rsidRPr="00472572">
              <w:t>8.190156</w:t>
            </w:r>
          </w:p>
        </w:tc>
        <w:tc>
          <w:tcPr>
            <w:tcW w:w="960" w:type="dxa"/>
            <w:noWrap/>
            <w:hideMark/>
          </w:tcPr>
          <w:p w14:paraId="35025650" w14:textId="77777777" w:rsidR="00472572" w:rsidRPr="00472572" w:rsidRDefault="00472572" w:rsidP="00472572">
            <w:r w:rsidRPr="00472572">
              <w:t>7.54705</w:t>
            </w:r>
          </w:p>
        </w:tc>
        <w:tc>
          <w:tcPr>
            <w:tcW w:w="960" w:type="dxa"/>
            <w:noWrap/>
            <w:hideMark/>
          </w:tcPr>
          <w:p w14:paraId="35B6041E" w14:textId="77777777" w:rsidR="00472572" w:rsidRPr="00472572" w:rsidRDefault="00472572" w:rsidP="00472572">
            <w:r w:rsidRPr="00472572">
              <w:t>8.993918</w:t>
            </w:r>
          </w:p>
        </w:tc>
      </w:tr>
      <w:tr w:rsidR="00472572" w:rsidRPr="00472572" w14:paraId="0A7494DA" w14:textId="77777777" w:rsidTr="00472572">
        <w:trPr>
          <w:trHeight w:val="300"/>
        </w:trPr>
        <w:tc>
          <w:tcPr>
            <w:tcW w:w="960" w:type="dxa"/>
            <w:noWrap/>
            <w:hideMark/>
          </w:tcPr>
          <w:p w14:paraId="0CF5D9BD" w14:textId="77777777" w:rsidR="00472572" w:rsidRPr="00472572" w:rsidRDefault="00472572" w:rsidP="00472572">
            <w:r w:rsidRPr="00472572">
              <w:t>8.317832</w:t>
            </w:r>
          </w:p>
        </w:tc>
        <w:tc>
          <w:tcPr>
            <w:tcW w:w="960" w:type="dxa"/>
            <w:noWrap/>
            <w:hideMark/>
          </w:tcPr>
          <w:p w14:paraId="4EAEEEB1" w14:textId="77777777" w:rsidR="00472572" w:rsidRPr="00472572" w:rsidRDefault="00472572" w:rsidP="00472572">
            <w:r w:rsidRPr="00472572">
              <w:t>2.979941</w:t>
            </w:r>
          </w:p>
        </w:tc>
        <w:tc>
          <w:tcPr>
            <w:tcW w:w="960" w:type="dxa"/>
            <w:noWrap/>
            <w:hideMark/>
          </w:tcPr>
          <w:p w14:paraId="2807DDA2" w14:textId="77777777" w:rsidR="00472572" w:rsidRPr="00472572" w:rsidRDefault="00472572" w:rsidP="00472572">
            <w:r w:rsidRPr="00472572">
              <w:t>3.824889</w:t>
            </w:r>
          </w:p>
        </w:tc>
        <w:tc>
          <w:tcPr>
            <w:tcW w:w="960" w:type="dxa"/>
            <w:noWrap/>
            <w:hideMark/>
          </w:tcPr>
          <w:p w14:paraId="50CE67D1" w14:textId="77777777" w:rsidR="00472572" w:rsidRPr="00472572" w:rsidRDefault="00472572" w:rsidP="00472572">
            <w:r w:rsidRPr="00472572">
              <w:t>8.9282</w:t>
            </w:r>
          </w:p>
        </w:tc>
        <w:tc>
          <w:tcPr>
            <w:tcW w:w="960" w:type="dxa"/>
            <w:noWrap/>
            <w:hideMark/>
          </w:tcPr>
          <w:p w14:paraId="1971A035" w14:textId="77777777" w:rsidR="00472572" w:rsidRPr="00472572" w:rsidRDefault="00472572" w:rsidP="00472572">
            <w:r w:rsidRPr="00472572">
              <w:t>8.822945</w:t>
            </w:r>
          </w:p>
        </w:tc>
        <w:tc>
          <w:tcPr>
            <w:tcW w:w="960" w:type="dxa"/>
            <w:noWrap/>
            <w:hideMark/>
          </w:tcPr>
          <w:p w14:paraId="371BDE95" w14:textId="77777777" w:rsidR="00472572" w:rsidRPr="00472572" w:rsidRDefault="00472572" w:rsidP="00472572">
            <w:r w:rsidRPr="00472572">
              <w:t>7.984649</w:t>
            </w:r>
          </w:p>
        </w:tc>
        <w:tc>
          <w:tcPr>
            <w:tcW w:w="960" w:type="dxa"/>
            <w:noWrap/>
            <w:hideMark/>
          </w:tcPr>
          <w:p w14:paraId="4336BEFD" w14:textId="77777777" w:rsidR="00472572" w:rsidRPr="00472572" w:rsidRDefault="00472572" w:rsidP="00472572">
            <w:r w:rsidRPr="00472572">
              <w:t>8.656559</w:t>
            </w:r>
          </w:p>
        </w:tc>
        <w:tc>
          <w:tcPr>
            <w:tcW w:w="960" w:type="dxa"/>
            <w:noWrap/>
            <w:hideMark/>
          </w:tcPr>
          <w:p w14:paraId="2649C6FB" w14:textId="77777777" w:rsidR="00472572" w:rsidRPr="00472572" w:rsidRDefault="00472572" w:rsidP="00472572">
            <w:r w:rsidRPr="00472572">
              <w:t>8.69778</w:t>
            </w:r>
          </w:p>
        </w:tc>
        <w:tc>
          <w:tcPr>
            <w:tcW w:w="960" w:type="dxa"/>
            <w:noWrap/>
            <w:hideMark/>
          </w:tcPr>
          <w:p w14:paraId="77634134" w14:textId="77777777" w:rsidR="00472572" w:rsidRPr="00472572" w:rsidRDefault="00472572" w:rsidP="00472572">
            <w:r w:rsidRPr="00472572">
              <w:t>3.30976</w:t>
            </w:r>
          </w:p>
        </w:tc>
        <w:tc>
          <w:tcPr>
            <w:tcW w:w="960" w:type="dxa"/>
            <w:noWrap/>
            <w:hideMark/>
          </w:tcPr>
          <w:p w14:paraId="35C966AC" w14:textId="77777777" w:rsidR="00472572" w:rsidRPr="00472572" w:rsidRDefault="00472572" w:rsidP="00472572">
            <w:r w:rsidRPr="00472572">
              <w:t>3.271072</w:t>
            </w:r>
          </w:p>
        </w:tc>
      </w:tr>
      <w:tr w:rsidR="00472572" w:rsidRPr="00472572" w14:paraId="401A685E" w14:textId="77777777" w:rsidTr="00472572">
        <w:trPr>
          <w:trHeight w:val="300"/>
        </w:trPr>
        <w:tc>
          <w:tcPr>
            <w:tcW w:w="960" w:type="dxa"/>
            <w:noWrap/>
            <w:hideMark/>
          </w:tcPr>
          <w:p w14:paraId="357F23CC" w14:textId="77777777" w:rsidR="00472572" w:rsidRPr="00472572" w:rsidRDefault="00472572" w:rsidP="00472572">
            <w:r w:rsidRPr="00472572">
              <w:t>3.458694</w:t>
            </w:r>
          </w:p>
        </w:tc>
        <w:tc>
          <w:tcPr>
            <w:tcW w:w="960" w:type="dxa"/>
            <w:noWrap/>
            <w:hideMark/>
          </w:tcPr>
          <w:p w14:paraId="698D1037" w14:textId="77777777" w:rsidR="00472572" w:rsidRPr="00472572" w:rsidRDefault="00472572" w:rsidP="00472572">
            <w:r w:rsidRPr="00472572">
              <w:t>6.759596</w:t>
            </w:r>
          </w:p>
        </w:tc>
        <w:tc>
          <w:tcPr>
            <w:tcW w:w="960" w:type="dxa"/>
            <w:noWrap/>
            <w:hideMark/>
          </w:tcPr>
          <w:p w14:paraId="63B3F647" w14:textId="77777777" w:rsidR="00472572" w:rsidRPr="00472572" w:rsidRDefault="00472572" w:rsidP="00472572">
            <w:r w:rsidRPr="00472572">
              <w:t>12.44492</w:t>
            </w:r>
          </w:p>
        </w:tc>
        <w:tc>
          <w:tcPr>
            <w:tcW w:w="960" w:type="dxa"/>
            <w:noWrap/>
            <w:hideMark/>
          </w:tcPr>
          <w:p w14:paraId="09FBFC01" w14:textId="77777777" w:rsidR="00472572" w:rsidRPr="00472572" w:rsidRDefault="00472572" w:rsidP="00472572">
            <w:r w:rsidRPr="00472572">
              <w:t>7.217619</w:t>
            </w:r>
          </w:p>
        </w:tc>
        <w:tc>
          <w:tcPr>
            <w:tcW w:w="960" w:type="dxa"/>
            <w:noWrap/>
            <w:hideMark/>
          </w:tcPr>
          <w:p w14:paraId="22FF6FA8" w14:textId="77777777" w:rsidR="00472572" w:rsidRPr="00472572" w:rsidRDefault="00472572" w:rsidP="00472572">
            <w:r w:rsidRPr="00472572">
              <w:t>6.569718</w:t>
            </w:r>
          </w:p>
        </w:tc>
        <w:tc>
          <w:tcPr>
            <w:tcW w:w="960" w:type="dxa"/>
            <w:noWrap/>
            <w:hideMark/>
          </w:tcPr>
          <w:p w14:paraId="3C6B49D6" w14:textId="77777777" w:rsidR="00472572" w:rsidRPr="00472572" w:rsidRDefault="00472572" w:rsidP="00472572">
            <w:r w:rsidRPr="00472572">
              <w:t>6.182641</w:t>
            </w:r>
          </w:p>
        </w:tc>
        <w:tc>
          <w:tcPr>
            <w:tcW w:w="960" w:type="dxa"/>
            <w:noWrap/>
            <w:hideMark/>
          </w:tcPr>
          <w:p w14:paraId="7AFC6D5B" w14:textId="77777777" w:rsidR="00472572" w:rsidRPr="00472572" w:rsidRDefault="00472572" w:rsidP="00472572">
            <w:r w:rsidRPr="00472572">
              <w:t>8.334729</w:t>
            </w:r>
          </w:p>
        </w:tc>
        <w:tc>
          <w:tcPr>
            <w:tcW w:w="960" w:type="dxa"/>
            <w:noWrap/>
            <w:hideMark/>
          </w:tcPr>
          <w:p w14:paraId="40FC3B5D" w14:textId="77777777" w:rsidR="00472572" w:rsidRPr="00472572" w:rsidRDefault="00472572" w:rsidP="00472572">
            <w:r w:rsidRPr="00472572">
              <w:t>7.75018</w:t>
            </w:r>
          </w:p>
        </w:tc>
        <w:tc>
          <w:tcPr>
            <w:tcW w:w="960" w:type="dxa"/>
            <w:noWrap/>
            <w:hideMark/>
          </w:tcPr>
          <w:p w14:paraId="277E29A4" w14:textId="77777777" w:rsidR="00472572" w:rsidRPr="00472572" w:rsidRDefault="00472572" w:rsidP="00472572">
            <w:r w:rsidRPr="00472572">
              <w:t>12.8852</w:t>
            </w:r>
          </w:p>
        </w:tc>
        <w:tc>
          <w:tcPr>
            <w:tcW w:w="960" w:type="dxa"/>
            <w:noWrap/>
            <w:hideMark/>
          </w:tcPr>
          <w:p w14:paraId="2E103DAA" w14:textId="77777777" w:rsidR="00472572" w:rsidRPr="00472572" w:rsidRDefault="00472572" w:rsidP="00472572">
            <w:r w:rsidRPr="00472572">
              <w:t>12.35476</w:t>
            </w:r>
          </w:p>
        </w:tc>
      </w:tr>
      <w:tr w:rsidR="00472572" w:rsidRPr="00472572" w14:paraId="27BDC6B2" w14:textId="77777777" w:rsidTr="00472572">
        <w:trPr>
          <w:trHeight w:val="300"/>
        </w:trPr>
        <w:tc>
          <w:tcPr>
            <w:tcW w:w="960" w:type="dxa"/>
            <w:noWrap/>
            <w:hideMark/>
          </w:tcPr>
          <w:p w14:paraId="5022AE2C" w14:textId="77777777" w:rsidR="00472572" w:rsidRPr="00472572" w:rsidRDefault="00472572" w:rsidP="00472572">
            <w:pPr>
              <w:rPr>
                <w:b/>
                <w:bCs/>
              </w:rPr>
            </w:pPr>
            <w:r w:rsidRPr="00472572">
              <w:rPr>
                <w:b/>
                <w:bCs/>
              </w:rPr>
              <w:t>6.826398</w:t>
            </w:r>
          </w:p>
        </w:tc>
        <w:tc>
          <w:tcPr>
            <w:tcW w:w="960" w:type="dxa"/>
            <w:noWrap/>
            <w:hideMark/>
          </w:tcPr>
          <w:p w14:paraId="5D80A786" w14:textId="77777777" w:rsidR="00472572" w:rsidRPr="00472572" w:rsidRDefault="00472572" w:rsidP="00472572">
            <w:pPr>
              <w:rPr>
                <w:b/>
                <w:bCs/>
              </w:rPr>
            </w:pPr>
            <w:r w:rsidRPr="00472572">
              <w:rPr>
                <w:b/>
                <w:bCs/>
              </w:rPr>
              <w:t>6.40774</w:t>
            </w:r>
          </w:p>
        </w:tc>
        <w:tc>
          <w:tcPr>
            <w:tcW w:w="960" w:type="dxa"/>
            <w:noWrap/>
            <w:hideMark/>
          </w:tcPr>
          <w:p w14:paraId="2BA79BD8" w14:textId="77777777" w:rsidR="00472572" w:rsidRPr="00472572" w:rsidRDefault="00472572" w:rsidP="00472572">
            <w:pPr>
              <w:rPr>
                <w:b/>
                <w:bCs/>
              </w:rPr>
            </w:pPr>
            <w:r w:rsidRPr="00472572">
              <w:rPr>
                <w:b/>
                <w:bCs/>
              </w:rPr>
              <w:t>7.471027</w:t>
            </w:r>
          </w:p>
        </w:tc>
        <w:tc>
          <w:tcPr>
            <w:tcW w:w="960" w:type="dxa"/>
            <w:noWrap/>
            <w:hideMark/>
          </w:tcPr>
          <w:p w14:paraId="581270FA" w14:textId="77777777" w:rsidR="00472572" w:rsidRPr="00472572" w:rsidRDefault="00472572" w:rsidP="00472572">
            <w:pPr>
              <w:rPr>
                <w:b/>
                <w:bCs/>
              </w:rPr>
            </w:pPr>
            <w:r w:rsidRPr="00472572">
              <w:rPr>
                <w:b/>
                <w:bCs/>
              </w:rPr>
              <w:t>7.277544</w:t>
            </w:r>
          </w:p>
        </w:tc>
        <w:tc>
          <w:tcPr>
            <w:tcW w:w="960" w:type="dxa"/>
            <w:noWrap/>
            <w:hideMark/>
          </w:tcPr>
          <w:p w14:paraId="568519E9" w14:textId="77777777" w:rsidR="00472572" w:rsidRPr="00472572" w:rsidRDefault="00472572" w:rsidP="00472572">
            <w:pPr>
              <w:rPr>
                <w:b/>
                <w:bCs/>
              </w:rPr>
            </w:pPr>
            <w:r w:rsidRPr="00472572">
              <w:rPr>
                <w:b/>
                <w:bCs/>
              </w:rPr>
              <w:t>7.162848</w:t>
            </w:r>
          </w:p>
        </w:tc>
        <w:tc>
          <w:tcPr>
            <w:tcW w:w="960" w:type="dxa"/>
            <w:noWrap/>
            <w:hideMark/>
          </w:tcPr>
          <w:p w14:paraId="4B3FD97C" w14:textId="77777777" w:rsidR="00472572" w:rsidRPr="00472572" w:rsidRDefault="00472572" w:rsidP="00472572">
            <w:pPr>
              <w:rPr>
                <w:b/>
                <w:bCs/>
              </w:rPr>
            </w:pPr>
            <w:r w:rsidRPr="00472572">
              <w:rPr>
                <w:b/>
                <w:bCs/>
              </w:rPr>
              <w:t>8.289573</w:t>
            </w:r>
          </w:p>
        </w:tc>
        <w:tc>
          <w:tcPr>
            <w:tcW w:w="960" w:type="dxa"/>
            <w:noWrap/>
            <w:hideMark/>
          </w:tcPr>
          <w:p w14:paraId="6B873BB7" w14:textId="77777777" w:rsidR="00472572" w:rsidRPr="00472572" w:rsidRDefault="00472572" w:rsidP="00472572">
            <w:pPr>
              <w:rPr>
                <w:b/>
                <w:bCs/>
              </w:rPr>
            </w:pPr>
            <w:r w:rsidRPr="00472572">
              <w:rPr>
                <w:b/>
                <w:bCs/>
              </w:rPr>
              <w:t>7.157118</w:t>
            </w:r>
          </w:p>
        </w:tc>
        <w:tc>
          <w:tcPr>
            <w:tcW w:w="960" w:type="dxa"/>
            <w:noWrap/>
            <w:hideMark/>
          </w:tcPr>
          <w:p w14:paraId="3E0ADB3C" w14:textId="77777777" w:rsidR="00472572" w:rsidRPr="00472572" w:rsidRDefault="00472572" w:rsidP="00472572">
            <w:pPr>
              <w:rPr>
                <w:b/>
                <w:bCs/>
              </w:rPr>
            </w:pPr>
            <w:r w:rsidRPr="00472572">
              <w:rPr>
                <w:b/>
                <w:bCs/>
              </w:rPr>
              <w:t>6.633691</w:t>
            </w:r>
          </w:p>
        </w:tc>
        <w:tc>
          <w:tcPr>
            <w:tcW w:w="960" w:type="dxa"/>
            <w:noWrap/>
            <w:hideMark/>
          </w:tcPr>
          <w:p w14:paraId="41895B19" w14:textId="77777777" w:rsidR="00472572" w:rsidRPr="00472572" w:rsidRDefault="00472572" w:rsidP="00472572">
            <w:pPr>
              <w:rPr>
                <w:b/>
                <w:bCs/>
              </w:rPr>
            </w:pPr>
            <w:r w:rsidRPr="00472572">
              <w:rPr>
                <w:b/>
                <w:bCs/>
              </w:rPr>
              <w:t>7.998805</w:t>
            </w:r>
          </w:p>
        </w:tc>
        <w:tc>
          <w:tcPr>
            <w:tcW w:w="960" w:type="dxa"/>
            <w:noWrap/>
            <w:hideMark/>
          </w:tcPr>
          <w:p w14:paraId="4D78A0CD" w14:textId="77777777" w:rsidR="00472572" w:rsidRPr="00472572" w:rsidRDefault="00472572" w:rsidP="00472572">
            <w:pPr>
              <w:rPr>
                <w:b/>
                <w:bCs/>
              </w:rPr>
            </w:pPr>
            <w:r w:rsidRPr="00472572">
              <w:rPr>
                <w:b/>
                <w:bCs/>
              </w:rPr>
              <w:t>7.098562</w:t>
            </w:r>
          </w:p>
        </w:tc>
      </w:tr>
    </w:tbl>
    <w:p w14:paraId="4BFC08C8" w14:textId="4BE376E1" w:rsidR="00472572" w:rsidRDefault="00472572" w:rsidP="00DD05AD"/>
    <w:p w14:paraId="3E52096E"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30C6BEEC" w14:textId="77777777" w:rsidTr="00472572">
        <w:trPr>
          <w:trHeight w:val="300"/>
        </w:trPr>
        <w:tc>
          <w:tcPr>
            <w:tcW w:w="960" w:type="dxa"/>
            <w:noWrap/>
            <w:hideMark/>
          </w:tcPr>
          <w:p w14:paraId="6C409D45" w14:textId="77777777" w:rsidR="00472572" w:rsidRPr="00472572" w:rsidRDefault="00472572" w:rsidP="00472572">
            <w:r w:rsidRPr="00472572">
              <w:t>Tx01</w:t>
            </w:r>
          </w:p>
        </w:tc>
        <w:tc>
          <w:tcPr>
            <w:tcW w:w="960" w:type="dxa"/>
            <w:noWrap/>
            <w:hideMark/>
          </w:tcPr>
          <w:p w14:paraId="05DE57E1" w14:textId="77777777" w:rsidR="00472572" w:rsidRPr="00472572" w:rsidRDefault="00472572" w:rsidP="00472572">
            <w:r w:rsidRPr="00472572">
              <w:t>Tx02</w:t>
            </w:r>
          </w:p>
        </w:tc>
        <w:tc>
          <w:tcPr>
            <w:tcW w:w="960" w:type="dxa"/>
            <w:noWrap/>
            <w:hideMark/>
          </w:tcPr>
          <w:p w14:paraId="3DDE174C" w14:textId="77777777" w:rsidR="00472572" w:rsidRPr="00472572" w:rsidRDefault="00472572" w:rsidP="00472572">
            <w:r w:rsidRPr="00472572">
              <w:t>Tx03</w:t>
            </w:r>
          </w:p>
        </w:tc>
        <w:tc>
          <w:tcPr>
            <w:tcW w:w="960" w:type="dxa"/>
            <w:noWrap/>
            <w:hideMark/>
          </w:tcPr>
          <w:p w14:paraId="0C30A02B" w14:textId="77777777" w:rsidR="00472572" w:rsidRPr="00472572" w:rsidRDefault="00472572" w:rsidP="00472572">
            <w:r w:rsidRPr="00472572">
              <w:t>Tx04</w:t>
            </w:r>
          </w:p>
        </w:tc>
        <w:tc>
          <w:tcPr>
            <w:tcW w:w="960" w:type="dxa"/>
            <w:noWrap/>
            <w:hideMark/>
          </w:tcPr>
          <w:p w14:paraId="407D5821" w14:textId="77777777" w:rsidR="00472572" w:rsidRPr="00472572" w:rsidRDefault="00472572" w:rsidP="00472572">
            <w:r w:rsidRPr="00472572">
              <w:t>Tx05</w:t>
            </w:r>
          </w:p>
        </w:tc>
        <w:tc>
          <w:tcPr>
            <w:tcW w:w="960" w:type="dxa"/>
            <w:noWrap/>
            <w:hideMark/>
          </w:tcPr>
          <w:p w14:paraId="23AAC0E8" w14:textId="77777777" w:rsidR="00472572" w:rsidRPr="00472572" w:rsidRDefault="00472572" w:rsidP="00472572">
            <w:r w:rsidRPr="00472572">
              <w:t>Tx06</w:t>
            </w:r>
          </w:p>
        </w:tc>
        <w:tc>
          <w:tcPr>
            <w:tcW w:w="960" w:type="dxa"/>
            <w:noWrap/>
            <w:hideMark/>
          </w:tcPr>
          <w:p w14:paraId="68B752BB" w14:textId="77777777" w:rsidR="00472572" w:rsidRPr="00472572" w:rsidRDefault="00472572" w:rsidP="00472572">
            <w:r w:rsidRPr="00472572">
              <w:t>Tx07</w:t>
            </w:r>
          </w:p>
        </w:tc>
        <w:tc>
          <w:tcPr>
            <w:tcW w:w="960" w:type="dxa"/>
            <w:noWrap/>
            <w:hideMark/>
          </w:tcPr>
          <w:p w14:paraId="5BEDB097" w14:textId="77777777" w:rsidR="00472572" w:rsidRPr="00472572" w:rsidRDefault="00472572" w:rsidP="00472572">
            <w:r w:rsidRPr="00472572">
              <w:t>Tx08</w:t>
            </w:r>
          </w:p>
        </w:tc>
        <w:tc>
          <w:tcPr>
            <w:tcW w:w="960" w:type="dxa"/>
            <w:noWrap/>
            <w:hideMark/>
          </w:tcPr>
          <w:p w14:paraId="489C76D5" w14:textId="77777777" w:rsidR="00472572" w:rsidRPr="00472572" w:rsidRDefault="00472572" w:rsidP="00472572">
            <w:r w:rsidRPr="00472572">
              <w:t>Tx09</w:t>
            </w:r>
          </w:p>
        </w:tc>
        <w:tc>
          <w:tcPr>
            <w:tcW w:w="960" w:type="dxa"/>
            <w:noWrap/>
            <w:hideMark/>
          </w:tcPr>
          <w:p w14:paraId="3587AB63" w14:textId="77777777" w:rsidR="00472572" w:rsidRPr="00472572" w:rsidRDefault="00472572" w:rsidP="00472572">
            <w:r w:rsidRPr="00472572">
              <w:t>Tx10</w:t>
            </w:r>
          </w:p>
        </w:tc>
      </w:tr>
      <w:tr w:rsidR="00472572" w:rsidRPr="00472572" w14:paraId="60B938C1" w14:textId="77777777" w:rsidTr="00472572">
        <w:trPr>
          <w:trHeight w:val="300"/>
        </w:trPr>
        <w:tc>
          <w:tcPr>
            <w:tcW w:w="960" w:type="dxa"/>
            <w:noWrap/>
            <w:hideMark/>
          </w:tcPr>
          <w:p w14:paraId="539721ED" w14:textId="77777777" w:rsidR="00472572" w:rsidRPr="00472572" w:rsidRDefault="00472572" w:rsidP="00472572">
            <w:r w:rsidRPr="00472572">
              <w:t>3.776415</w:t>
            </w:r>
          </w:p>
        </w:tc>
        <w:tc>
          <w:tcPr>
            <w:tcW w:w="960" w:type="dxa"/>
            <w:noWrap/>
            <w:hideMark/>
          </w:tcPr>
          <w:p w14:paraId="67FD51CB" w14:textId="77777777" w:rsidR="00472572" w:rsidRPr="00472572" w:rsidRDefault="00472572" w:rsidP="00472572">
            <w:r w:rsidRPr="00472572">
              <w:t>6.581263</w:t>
            </w:r>
          </w:p>
        </w:tc>
        <w:tc>
          <w:tcPr>
            <w:tcW w:w="960" w:type="dxa"/>
            <w:noWrap/>
            <w:hideMark/>
          </w:tcPr>
          <w:p w14:paraId="7C37CAA2" w14:textId="77777777" w:rsidR="00472572" w:rsidRPr="00472572" w:rsidRDefault="00472572" w:rsidP="00472572">
            <w:r w:rsidRPr="00472572">
              <w:t>10.45049</w:t>
            </w:r>
          </w:p>
        </w:tc>
        <w:tc>
          <w:tcPr>
            <w:tcW w:w="960" w:type="dxa"/>
            <w:noWrap/>
            <w:hideMark/>
          </w:tcPr>
          <w:p w14:paraId="0365ACA8" w14:textId="77777777" w:rsidR="00472572" w:rsidRPr="00472572" w:rsidRDefault="00472572" w:rsidP="00472572">
            <w:r w:rsidRPr="00472572">
              <w:t>7.315597</w:t>
            </w:r>
          </w:p>
        </w:tc>
        <w:tc>
          <w:tcPr>
            <w:tcW w:w="960" w:type="dxa"/>
            <w:noWrap/>
            <w:hideMark/>
          </w:tcPr>
          <w:p w14:paraId="6E9D499F" w14:textId="77777777" w:rsidR="00472572" w:rsidRPr="00472572" w:rsidRDefault="00472572" w:rsidP="00472572">
            <w:r w:rsidRPr="00472572">
              <w:t>5.874998</w:t>
            </w:r>
          </w:p>
        </w:tc>
        <w:tc>
          <w:tcPr>
            <w:tcW w:w="960" w:type="dxa"/>
            <w:noWrap/>
            <w:hideMark/>
          </w:tcPr>
          <w:p w14:paraId="231E597E" w14:textId="77777777" w:rsidR="00472572" w:rsidRPr="00472572" w:rsidRDefault="00472572" w:rsidP="00472572">
            <w:r w:rsidRPr="00472572">
              <w:t>13.22618</w:t>
            </w:r>
          </w:p>
        </w:tc>
        <w:tc>
          <w:tcPr>
            <w:tcW w:w="960" w:type="dxa"/>
            <w:noWrap/>
            <w:hideMark/>
          </w:tcPr>
          <w:p w14:paraId="5E5BECA5" w14:textId="77777777" w:rsidR="00472572" w:rsidRPr="00472572" w:rsidRDefault="00472572" w:rsidP="00472572">
            <w:r w:rsidRPr="00472572">
              <w:t>10.26433</w:t>
            </w:r>
          </w:p>
        </w:tc>
        <w:tc>
          <w:tcPr>
            <w:tcW w:w="960" w:type="dxa"/>
            <w:noWrap/>
            <w:hideMark/>
          </w:tcPr>
          <w:p w14:paraId="079266CA" w14:textId="77777777" w:rsidR="00472572" w:rsidRPr="00472572" w:rsidRDefault="00472572" w:rsidP="00472572">
            <w:r w:rsidRPr="00472572">
              <w:t>3.3256</w:t>
            </w:r>
          </w:p>
        </w:tc>
        <w:tc>
          <w:tcPr>
            <w:tcW w:w="960" w:type="dxa"/>
            <w:noWrap/>
            <w:hideMark/>
          </w:tcPr>
          <w:p w14:paraId="167DF5A1" w14:textId="77777777" w:rsidR="00472572" w:rsidRPr="00472572" w:rsidRDefault="00472572" w:rsidP="00472572">
            <w:r w:rsidRPr="00472572">
              <w:t>13.39637</w:t>
            </w:r>
          </w:p>
        </w:tc>
        <w:tc>
          <w:tcPr>
            <w:tcW w:w="960" w:type="dxa"/>
            <w:noWrap/>
            <w:hideMark/>
          </w:tcPr>
          <w:p w14:paraId="7944D556" w14:textId="77777777" w:rsidR="00472572" w:rsidRPr="00472572" w:rsidRDefault="00472572" w:rsidP="00472572">
            <w:r w:rsidRPr="00472572">
              <w:t>2.686266</w:t>
            </w:r>
          </w:p>
        </w:tc>
      </w:tr>
      <w:tr w:rsidR="00472572" w:rsidRPr="00472572" w14:paraId="3981D957" w14:textId="77777777" w:rsidTr="00472572">
        <w:trPr>
          <w:trHeight w:val="300"/>
        </w:trPr>
        <w:tc>
          <w:tcPr>
            <w:tcW w:w="960" w:type="dxa"/>
            <w:noWrap/>
            <w:hideMark/>
          </w:tcPr>
          <w:p w14:paraId="3CC32F56" w14:textId="77777777" w:rsidR="00472572" w:rsidRPr="00472572" w:rsidRDefault="00472572" w:rsidP="00472572">
            <w:r w:rsidRPr="00472572">
              <w:t>11.85639</w:t>
            </w:r>
          </w:p>
        </w:tc>
        <w:tc>
          <w:tcPr>
            <w:tcW w:w="960" w:type="dxa"/>
            <w:noWrap/>
            <w:hideMark/>
          </w:tcPr>
          <w:p w14:paraId="26FBCD50" w14:textId="77777777" w:rsidR="00472572" w:rsidRPr="00472572" w:rsidRDefault="00472572" w:rsidP="00472572">
            <w:r w:rsidRPr="00472572">
              <w:t>7.3647</w:t>
            </w:r>
          </w:p>
        </w:tc>
        <w:tc>
          <w:tcPr>
            <w:tcW w:w="960" w:type="dxa"/>
            <w:noWrap/>
            <w:hideMark/>
          </w:tcPr>
          <w:p w14:paraId="25002C16" w14:textId="77777777" w:rsidR="00472572" w:rsidRPr="00472572" w:rsidRDefault="00472572" w:rsidP="00472572">
            <w:r w:rsidRPr="00472572">
              <w:t>8.146281</w:t>
            </w:r>
          </w:p>
        </w:tc>
        <w:tc>
          <w:tcPr>
            <w:tcW w:w="960" w:type="dxa"/>
            <w:noWrap/>
            <w:hideMark/>
          </w:tcPr>
          <w:p w14:paraId="12A82069" w14:textId="77777777" w:rsidR="00472572" w:rsidRPr="00472572" w:rsidRDefault="00472572" w:rsidP="00472572">
            <w:r w:rsidRPr="00472572">
              <w:t>6.484483</w:t>
            </w:r>
          </w:p>
        </w:tc>
        <w:tc>
          <w:tcPr>
            <w:tcW w:w="960" w:type="dxa"/>
            <w:noWrap/>
            <w:hideMark/>
          </w:tcPr>
          <w:p w14:paraId="56F01C82" w14:textId="77777777" w:rsidR="00472572" w:rsidRPr="00472572" w:rsidRDefault="00472572" w:rsidP="00472572">
            <w:r w:rsidRPr="00472572">
              <w:t>6.320663</w:t>
            </w:r>
          </w:p>
        </w:tc>
        <w:tc>
          <w:tcPr>
            <w:tcW w:w="960" w:type="dxa"/>
            <w:noWrap/>
            <w:hideMark/>
          </w:tcPr>
          <w:p w14:paraId="54828230" w14:textId="77777777" w:rsidR="00472572" w:rsidRPr="00472572" w:rsidRDefault="00472572" w:rsidP="00472572">
            <w:r w:rsidRPr="00472572">
              <w:t>7.167187</w:t>
            </w:r>
          </w:p>
        </w:tc>
        <w:tc>
          <w:tcPr>
            <w:tcW w:w="960" w:type="dxa"/>
            <w:noWrap/>
            <w:hideMark/>
          </w:tcPr>
          <w:p w14:paraId="2DC958E9" w14:textId="77777777" w:rsidR="00472572" w:rsidRPr="00472572" w:rsidRDefault="00472572" w:rsidP="00472572">
            <w:r w:rsidRPr="00472572">
              <w:t>3.464609</w:t>
            </w:r>
          </w:p>
        </w:tc>
        <w:tc>
          <w:tcPr>
            <w:tcW w:w="960" w:type="dxa"/>
            <w:noWrap/>
            <w:hideMark/>
          </w:tcPr>
          <w:p w14:paraId="2064A495" w14:textId="77777777" w:rsidR="00472572" w:rsidRPr="00472572" w:rsidRDefault="00472572" w:rsidP="00472572">
            <w:r w:rsidRPr="00472572">
              <w:t>5.365371</w:t>
            </w:r>
          </w:p>
        </w:tc>
        <w:tc>
          <w:tcPr>
            <w:tcW w:w="960" w:type="dxa"/>
            <w:noWrap/>
            <w:hideMark/>
          </w:tcPr>
          <w:p w14:paraId="500ABBF9" w14:textId="77777777" w:rsidR="00472572" w:rsidRPr="00472572" w:rsidRDefault="00472572" w:rsidP="00472572">
            <w:r w:rsidRPr="00472572">
              <w:t>5.668589</w:t>
            </w:r>
          </w:p>
        </w:tc>
        <w:tc>
          <w:tcPr>
            <w:tcW w:w="960" w:type="dxa"/>
            <w:noWrap/>
            <w:hideMark/>
          </w:tcPr>
          <w:p w14:paraId="46DA231D" w14:textId="77777777" w:rsidR="00472572" w:rsidRPr="00472572" w:rsidRDefault="00472572" w:rsidP="00472572">
            <w:r w:rsidRPr="00472572">
              <w:t>3.721053</w:t>
            </w:r>
          </w:p>
        </w:tc>
      </w:tr>
      <w:tr w:rsidR="00472572" w:rsidRPr="00472572" w14:paraId="1BB3DF7C" w14:textId="77777777" w:rsidTr="00472572">
        <w:trPr>
          <w:trHeight w:val="300"/>
        </w:trPr>
        <w:tc>
          <w:tcPr>
            <w:tcW w:w="960" w:type="dxa"/>
            <w:noWrap/>
            <w:hideMark/>
          </w:tcPr>
          <w:p w14:paraId="457BB539" w14:textId="77777777" w:rsidR="00472572" w:rsidRPr="00472572" w:rsidRDefault="00472572" w:rsidP="00472572">
            <w:r w:rsidRPr="00472572">
              <w:t>7.371479</w:t>
            </w:r>
          </w:p>
        </w:tc>
        <w:tc>
          <w:tcPr>
            <w:tcW w:w="960" w:type="dxa"/>
            <w:noWrap/>
            <w:hideMark/>
          </w:tcPr>
          <w:p w14:paraId="35E424A6" w14:textId="77777777" w:rsidR="00472572" w:rsidRPr="00472572" w:rsidRDefault="00472572" w:rsidP="00472572">
            <w:r w:rsidRPr="00472572">
              <w:t>8.674475</w:t>
            </w:r>
          </w:p>
        </w:tc>
        <w:tc>
          <w:tcPr>
            <w:tcW w:w="960" w:type="dxa"/>
            <w:noWrap/>
            <w:hideMark/>
          </w:tcPr>
          <w:p w14:paraId="0C5EBF16" w14:textId="77777777" w:rsidR="00472572" w:rsidRPr="00472572" w:rsidRDefault="00472572" w:rsidP="00472572">
            <w:r w:rsidRPr="00472572">
              <w:t>7.603366</w:t>
            </w:r>
          </w:p>
        </w:tc>
        <w:tc>
          <w:tcPr>
            <w:tcW w:w="960" w:type="dxa"/>
            <w:noWrap/>
            <w:hideMark/>
          </w:tcPr>
          <w:p w14:paraId="29D56D1C" w14:textId="77777777" w:rsidR="00472572" w:rsidRPr="00472572" w:rsidRDefault="00472572" w:rsidP="00472572">
            <w:r w:rsidRPr="00472572">
              <w:t>7.404767</w:t>
            </w:r>
          </w:p>
        </w:tc>
        <w:tc>
          <w:tcPr>
            <w:tcW w:w="960" w:type="dxa"/>
            <w:noWrap/>
            <w:hideMark/>
          </w:tcPr>
          <w:p w14:paraId="7BC794E6" w14:textId="77777777" w:rsidR="00472572" w:rsidRPr="00472572" w:rsidRDefault="00472572" w:rsidP="00472572">
            <w:r w:rsidRPr="00472572">
              <w:t>7.239019</w:t>
            </w:r>
          </w:p>
        </w:tc>
        <w:tc>
          <w:tcPr>
            <w:tcW w:w="960" w:type="dxa"/>
            <w:noWrap/>
            <w:hideMark/>
          </w:tcPr>
          <w:p w14:paraId="32A83191" w14:textId="77777777" w:rsidR="00472572" w:rsidRPr="00472572" w:rsidRDefault="00472572" w:rsidP="00472572">
            <w:r w:rsidRPr="00472572">
              <w:t>6.345778</w:t>
            </w:r>
          </w:p>
        </w:tc>
        <w:tc>
          <w:tcPr>
            <w:tcW w:w="960" w:type="dxa"/>
            <w:noWrap/>
            <w:hideMark/>
          </w:tcPr>
          <w:p w14:paraId="798264CF" w14:textId="77777777" w:rsidR="00472572" w:rsidRPr="00472572" w:rsidRDefault="00472572" w:rsidP="00472572">
            <w:r w:rsidRPr="00472572">
              <w:t>4.338227</w:t>
            </w:r>
          </w:p>
        </w:tc>
        <w:tc>
          <w:tcPr>
            <w:tcW w:w="960" w:type="dxa"/>
            <w:noWrap/>
            <w:hideMark/>
          </w:tcPr>
          <w:p w14:paraId="1A6250F0" w14:textId="77777777" w:rsidR="00472572" w:rsidRPr="00472572" w:rsidRDefault="00472572" w:rsidP="00472572">
            <w:r w:rsidRPr="00472572">
              <w:t>6.20997</w:t>
            </w:r>
          </w:p>
        </w:tc>
        <w:tc>
          <w:tcPr>
            <w:tcW w:w="960" w:type="dxa"/>
            <w:noWrap/>
            <w:hideMark/>
          </w:tcPr>
          <w:p w14:paraId="48C7C4DA" w14:textId="77777777" w:rsidR="00472572" w:rsidRPr="00472572" w:rsidRDefault="00472572" w:rsidP="00472572">
            <w:r w:rsidRPr="00472572">
              <w:t>4.246499</w:t>
            </w:r>
          </w:p>
        </w:tc>
        <w:tc>
          <w:tcPr>
            <w:tcW w:w="960" w:type="dxa"/>
            <w:noWrap/>
            <w:hideMark/>
          </w:tcPr>
          <w:p w14:paraId="32D7CBD8" w14:textId="77777777" w:rsidR="00472572" w:rsidRPr="00472572" w:rsidRDefault="00472572" w:rsidP="00472572">
            <w:r w:rsidRPr="00472572">
              <w:t>3.48018</w:t>
            </w:r>
          </w:p>
        </w:tc>
      </w:tr>
      <w:tr w:rsidR="00472572" w:rsidRPr="00472572" w14:paraId="2B2E9BE7" w14:textId="77777777" w:rsidTr="00472572">
        <w:trPr>
          <w:trHeight w:val="300"/>
        </w:trPr>
        <w:tc>
          <w:tcPr>
            <w:tcW w:w="960" w:type="dxa"/>
            <w:noWrap/>
            <w:hideMark/>
          </w:tcPr>
          <w:p w14:paraId="5E914C7F" w14:textId="77777777" w:rsidR="00472572" w:rsidRPr="00472572" w:rsidRDefault="00472572" w:rsidP="00472572">
            <w:r w:rsidRPr="00472572">
              <w:t>5.349543</w:t>
            </w:r>
          </w:p>
        </w:tc>
        <w:tc>
          <w:tcPr>
            <w:tcW w:w="960" w:type="dxa"/>
            <w:noWrap/>
            <w:hideMark/>
          </w:tcPr>
          <w:p w14:paraId="073083AD" w14:textId="77777777" w:rsidR="00472572" w:rsidRPr="00472572" w:rsidRDefault="00472572" w:rsidP="00472572">
            <w:r w:rsidRPr="00472572">
              <w:t>6.855874</w:t>
            </w:r>
          </w:p>
        </w:tc>
        <w:tc>
          <w:tcPr>
            <w:tcW w:w="960" w:type="dxa"/>
            <w:noWrap/>
            <w:hideMark/>
          </w:tcPr>
          <w:p w14:paraId="6B3827A9" w14:textId="77777777" w:rsidR="00472572" w:rsidRPr="00472572" w:rsidRDefault="00472572" w:rsidP="00472572">
            <w:r w:rsidRPr="00472572">
              <w:t>8.649856</w:t>
            </w:r>
          </w:p>
        </w:tc>
        <w:tc>
          <w:tcPr>
            <w:tcW w:w="960" w:type="dxa"/>
            <w:noWrap/>
            <w:hideMark/>
          </w:tcPr>
          <w:p w14:paraId="645677DA" w14:textId="77777777" w:rsidR="00472572" w:rsidRPr="00472572" w:rsidRDefault="00472572" w:rsidP="00472572">
            <w:r w:rsidRPr="00472572">
              <w:t>7.422055</w:t>
            </w:r>
          </w:p>
        </w:tc>
        <w:tc>
          <w:tcPr>
            <w:tcW w:w="960" w:type="dxa"/>
            <w:noWrap/>
            <w:hideMark/>
          </w:tcPr>
          <w:p w14:paraId="6440D0F7" w14:textId="77777777" w:rsidR="00472572" w:rsidRPr="00472572" w:rsidRDefault="00472572" w:rsidP="00472572">
            <w:r w:rsidRPr="00472572">
              <w:t>7.743221</w:t>
            </w:r>
          </w:p>
        </w:tc>
        <w:tc>
          <w:tcPr>
            <w:tcW w:w="960" w:type="dxa"/>
            <w:noWrap/>
            <w:hideMark/>
          </w:tcPr>
          <w:p w14:paraId="259D8DB7" w14:textId="77777777" w:rsidR="00472572" w:rsidRPr="00472572" w:rsidRDefault="00472572" w:rsidP="00472572">
            <w:r w:rsidRPr="00472572">
              <w:t>8.123602</w:t>
            </w:r>
          </w:p>
        </w:tc>
        <w:tc>
          <w:tcPr>
            <w:tcW w:w="960" w:type="dxa"/>
            <w:noWrap/>
            <w:hideMark/>
          </w:tcPr>
          <w:p w14:paraId="2852743B" w14:textId="77777777" w:rsidR="00472572" w:rsidRPr="00472572" w:rsidRDefault="00472572" w:rsidP="00472572">
            <w:r w:rsidRPr="00472572">
              <w:t>3.661275</w:t>
            </w:r>
          </w:p>
        </w:tc>
        <w:tc>
          <w:tcPr>
            <w:tcW w:w="960" w:type="dxa"/>
            <w:noWrap/>
            <w:hideMark/>
          </w:tcPr>
          <w:p w14:paraId="7E41D199" w14:textId="77777777" w:rsidR="00472572" w:rsidRPr="00472572" w:rsidRDefault="00472572" w:rsidP="00472572">
            <w:r w:rsidRPr="00472572">
              <w:t>7.744713</w:t>
            </w:r>
          </w:p>
        </w:tc>
        <w:tc>
          <w:tcPr>
            <w:tcW w:w="960" w:type="dxa"/>
            <w:noWrap/>
            <w:hideMark/>
          </w:tcPr>
          <w:p w14:paraId="3E12D670" w14:textId="77777777" w:rsidR="00472572" w:rsidRPr="00472572" w:rsidRDefault="00472572" w:rsidP="00472572">
            <w:r w:rsidRPr="00472572">
              <w:t>10.2001</w:t>
            </w:r>
          </w:p>
        </w:tc>
        <w:tc>
          <w:tcPr>
            <w:tcW w:w="960" w:type="dxa"/>
            <w:noWrap/>
            <w:hideMark/>
          </w:tcPr>
          <w:p w14:paraId="73B96A44" w14:textId="77777777" w:rsidR="00472572" w:rsidRPr="00472572" w:rsidRDefault="00472572" w:rsidP="00472572">
            <w:r w:rsidRPr="00472572">
              <w:t>11.52444</w:t>
            </w:r>
          </w:p>
        </w:tc>
      </w:tr>
      <w:tr w:rsidR="00472572" w:rsidRPr="00472572" w14:paraId="12966FD0" w14:textId="77777777" w:rsidTr="00472572">
        <w:trPr>
          <w:trHeight w:val="300"/>
        </w:trPr>
        <w:tc>
          <w:tcPr>
            <w:tcW w:w="960" w:type="dxa"/>
            <w:noWrap/>
            <w:hideMark/>
          </w:tcPr>
          <w:p w14:paraId="361FC7A8" w14:textId="77777777" w:rsidR="00472572" w:rsidRPr="00472572" w:rsidRDefault="00472572" w:rsidP="00472572">
            <w:r w:rsidRPr="00472572">
              <w:t>8.71322</w:t>
            </w:r>
          </w:p>
        </w:tc>
        <w:tc>
          <w:tcPr>
            <w:tcW w:w="960" w:type="dxa"/>
            <w:noWrap/>
            <w:hideMark/>
          </w:tcPr>
          <w:p w14:paraId="7C3B5098" w14:textId="77777777" w:rsidR="00472572" w:rsidRPr="00472572" w:rsidRDefault="00472572" w:rsidP="00472572">
            <w:r w:rsidRPr="00472572">
              <w:t>5.249415</w:t>
            </w:r>
          </w:p>
        </w:tc>
        <w:tc>
          <w:tcPr>
            <w:tcW w:w="960" w:type="dxa"/>
            <w:noWrap/>
            <w:hideMark/>
          </w:tcPr>
          <w:p w14:paraId="0A8FCBE3" w14:textId="77777777" w:rsidR="00472572" w:rsidRPr="00472572" w:rsidRDefault="00472572" w:rsidP="00472572">
            <w:r w:rsidRPr="00472572">
              <w:t>8.515927</w:t>
            </w:r>
          </w:p>
        </w:tc>
        <w:tc>
          <w:tcPr>
            <w:tcW w:w="960" w:type="dxa"/>
            <w:noWrap/>
            <w:hideMark/>
          </w:tcPr>
          <w:p w14:paraId="498D6FE6" w14:textId="77777777" w:rsidR="00472572" w:rsidRPr="00472572" w:rsidRDefault="00472572" w:rsidP="00472572">
            <w:r w:rsidRPr="00472572">
              <w:t>7.460731</w:t>
            </w:r>
          </w:p>
        </w:tc>
        <w:tc>
          <w:tcPr>
            <w:tcW w:w="960" w:type="dxa"/>
            <w:noWrap/>
            <w:hideMark/>
          </w:tcPr>
          <w:p w14:paraId="520A9961" w14:textId="77777777" w:rsidR="00472572" w:rsidRPr="00472572" w:rsidRDefault="00472572" w:rsidP="00472572">
            <w:r w:rsidRPr="00472572">
              <w:t>7.976684</w:t>
            </w:r>
          </w:p>
        </w:tc>
        <w:tc>
          <w:tcPr>
            <w:tcW w:w="960" w:type="dxa"/>
            <w:noWrap/>
            <w:hideMark/>
          </w:tcPr>
          <w:p w14:paraId="7BAAFB5F" w14:textId="77777777" w:rsidR="00472572" w:rsidRPr="00472572" w:rsidRDefault="00472572" w:rsidP="00472572">
            <w:r w:rsidRPr="00472572">
              <w:t>8.822906</w:t>
            </w:r>
          </w:p>
        </w:tc>
        <w:tc>
          <w:tcPr>
            <w:tcW w:w="960" w:type="dxa"/>
            <w:noWrap/>
            <w:hideMark/>
          </w:tcPr>
          <w:p w14:paraId="697A633F" w14:textId="77777777" w:rsidR="00472572" w:rsidRPr="00472572" w:rsidRDefault="00472572" w:rsidP="00472572">
            <w:r w:rsidRPr="00472572">
              <w:t>4.626538</w:t>
            </w:r>
          </w:p>
        </w:tc>
        <w:tc>
          <w:tcPr>
            <w:tcW w:w="960" w:type="dxa"/>
            <w:noWrap/>
            <w:hideMark/>
          </w:tcPr>
          <w:p w14:paraId="173E4BEB" w14:textId="77777777" w:rsidR="00472572" w:rsidRPr="00472572" w:rsidRDefault="00472572" w:rsidP="00472572">
            <w:r w:rsidRPr="00472572">
              <w:t>6.333813</w:t>
            </w:r>
          </w:p>
        </w:tc>
        <w:tc>
          <w:tcPr>
            <w:tcW w:w="960" w:type="dxa"/>
            <w:noWrap/>
            <w:hideMark/>
          </w:tcPr>
          <w:p w14:paraId="4BF33CA7" w14:textId="77777777" w:rsidR="00472572" w:rsidRPr="00472572" w:rsidRDefault="00472572" w:rsidP="00472572">
            <w:r w:rsidRPr="00472572">
              <w:t>8.710245</w:t>
            </w:r>
          </w:p>
        </w:tc>
        <w:tc>
          <w:tcPr>
            <w:tcW w:w="960" w:type="dxa"/>
            <w:noWrap/>
            <w:hideMark/>
          </w:tcPr>
          <w:p w14:paraId="4D6ABB0B" w14:textId="77777777" w:rsidR="00472572" w:rsidRPr="00472572" w:rsidRDefault="00472572" w:rsidP="00472572">
            <w:r w:rsidRPr="00472572">
              <w:t>8.57423</w:t>
            </w:r>
          </w:p>
        </w:tc>
      </w:tr>
      <w:tr w:rsidR="00472572" w:rsidRPr="00472572" w14:paraId="081264C4" w14:textId="77777777" w:rsidTr="00472572">
        <w:trPr>
          <w:trHeight w:val="300"/>
        </w:trPr>
        <w:tc>
          <w:tcPr>
            <w:tcW w:w="960" w:type="dxa"/>
            <w:noWrap/>
            <w:hideMark/>
          </w:tcPr>
          <w:p w14:paraId="304C37BC" w14:textId="77777777" w:rsidR="00472572" w:rsidRPr="00472572" w:rsidRDefault="00472572" w:rsidP="00472572">
            <w:r w:rsidRPr="00472572">
              <w:t>8.226366</w:t>
            </w:r>
          </w:p>
        </w:tc>
        <w:tc>
          <w:tcPr>
            <w:tcW w:w="960" w:type="dxa"/>
            <w:noWrap/>
            <w:hideMark/>
          </w:tcPr>
          <w:p w14:paraId="7702F179" w14:textId="77777777" w:rsidR="00472572" w:rsidRPr="00472572" w:rsidRDefault="00472572" w:rsidP="00472572">
            <w:r w:rsidRPr="00472572">
              <w:t>7.959646</w:t>
            </w:r>
          </w:p>
        </w:tc>
        <w:tc>
          <w:tcPr>
            <w:tcW w:w="960" w:type="dxa"/>
            <w:noWrap/>
            <w:hideMark/>
          </w:tcPr>
          <w:p w14:paraId="46F6A86A" w14:textId="77777777" w:rsidR="00472572" w:rsidRPr="00472572" w:rsidRDefault="00472572" w:rsidP="00472572">
            <w:r w:rsidRPr="00472572">
              <w:t>4.707951</w:t>
            </w:r>
          </w:p>
        </w:tc>
        <w:tc>
          <w:tcPr>
            <w:tcW w:w="960" w:type="dxa"/>
            <w:noWrap/>
            <w:hideMark/>
          </w:tcPr>
          <w:p w14:paraId="7FA7D547" w14:textId="77777777" w:rsidR="00472572" w:rsidRPr="00472572" w:rsidRDefault="00472572" w:rsidP="00472572">
            <w:r w:rsidRPr="00472572">
              <w:t>7.435213</w:t>
            </w:r>
          </w:p>
        </w:tc>
        <w:tc>
          <w:tcPr>
            <w:tcW w:w="960" w:type="dxa"/>
            <w:noWrap/>
            <w:hideMark/>
          </w:tcPr>
          <w:p w14:paraId="64ADFEC6" w14:textId="77777777" w:rsidR="00472572" w:rsidRPr="00472572" w:rsidRDefault="00472572" w:rsidP="00472572">
            <w:r w:rsidRPr="00472572">
              <w:t>8.306948</w:t>
            </w:r>
          </w:p>
        </w:tc>
        <w:tc>
          <w:tcPr>
            <w:tcW w:w="960" w:type="dxa"/>
            <w:noWrap/>
            <w:hideMark/>
          </w:tcPr>
          <w:p w14:paraId="0213E70C" w14:textId="77777777" w:rsidR="00472572" w:rsidRPr="00472572" w:rsidRDefault="00472572" w:rsidP="00472572">
            <w:r w:rsidRPr="00472572">
              <w:t>8.597205</w:t>
            </w:r>
          </w:p>
        </w:tc>
        <w:tc>
          <w:tcPr>
            <w:tcW w:w="960" w:type="dxa"/>
            <w:noWrap/>
            <w:hideMark/>
          </w:tcPr>
          <w:p w14:paraId="5093672A" w14:textId="77777777" w:rsidR="00472572" w:rsidRPr="00472572" w:rsidRDefault="00472572" w:rsidP="00472572">
            <w:r w:rsidRPr="00472572">
              <w:t>12.58044</w:t>
            </w:r>
          </w:p>
        </w:tc>
        <w:tc>
          <w:tcPr>
            <w:tcW w:w="960" w:type="dxa"/>
            <w:noWrap/>
            <w:hideMark/>
          </w:tcPr>
          <w:p w14:paraId="41E98BC1" w14:textId="77777777" w:rsidR="00472572" w:rsidRPr="00472572" w:rsidRDefault="00472572" w:rsidP="00472572">
            <w:r w:rsidRPr="00472572">
              <w:t>6.369615</w:t>
            </w:r>
          </w:p>
        </w:tc>
        <w:tc>
          <w:tcPr>
            <w:tcW w:w="960" w:type="dxa"/>
            <w:noWrap/>
            <w:hideMark/>
          </w:tcPr>
          <w:p w14:paraId="37A33F42" w14:textId="77777777" w:rsidR="00472572" w:rsidRPr="00472572" w:rsidRDefault="00472572" w:rsidP="00472572">
            <w:r w:rsidRPr="00472572">
              <w:t>2.844009</w:t>
            </w:r>
          </w:p>
        </w:tc>
        <w:tc>
          <w:tcPr>
            <w:tcW w:w="960" w:type="dxa"/>
            <w:noWrap/>
            <w:hideMark/>
          </w:tcPr>
          <w:p w14:paraId="0CBEA025" w14:textId="77777777" w:rsidR="00472572" w:rsidRPr="00472572" w:rsidRDefault="00472572" w:rsidP="00472572">
            <w:r w:rsidRPr="00472572">
              <w:t>3.234511</w:t>
            </w:r>
          </w:p>
        </w:tc>
      </w:tr>
      <w:tr w:rsidR="00472572" w:rsidRPr="00472572" w14:paraId="54C03378" w14:textId="77777777" w:rsidTr="00472572">
        <w:trPr>
          <w:trHeight w:val="300"/>
        </w:trPr>
        <w:tc>
          <w:tcPr>
            <w:tcW w:w="960" w:type="dxa"/>
            <w:noWrap/>
            <w:hideMark/>
          </w:tcPr>
          <w:p w14:paraId="44B064F5" w14:textId="77777777" w:rsidR="00472572" w:rsidRPr="00472572" w:rsidRDefault="00472572" w:rsidP="00472572">
            <w:r w:rsidRPr="00472572">
              <w:t>2.576045</w:t>
            </w:r>
          </w:p>
        </w:tc>
        <w:tc>
          <w:tcPr>
            <w:tcW w:w="960" w:type="dxa"/>
            <w:noWrap/>
            <w:hideMark/>
          </w:tcPr>
          <w:p w14:paraId="3E1DD5DC" w14:textId="77777777" w:rsidR="00472572" w:rsidRPr="00472572" w:rsidRDefault="00472572" w:rsidP="00472572">
            <w:r w:rsidRPr="00472572">
              <w:t>6.714923</w:t>
            </w:r>
          </w:p>
        </w:tc>
        <w:tc>
          <w:tcPr>
            <w:tcW w:w="960" w:type="dxa"/>
            <w:noWrap/>
            <w:hideMark/>
          </w:tcPr>
          <w:p w14:paraId="19A21E02" w14:textId="77777777" w:rsidR="00472572" w:rsidRPr="00472572" w:rsidRDefault="00472572" w:rsidP="00472572">
            <w:r w:rsidRPr="00472572">
              <w:t>4.110002</w:t>
            </w:r>
          </w:p>
        </w:tc>
        <w:tc>
          <w:tcPr>
            <w:tcW w:w="960" w:type="dxa"/>
            <w:noWrap/>
            <w:hideMark/>
          </w:tcPr>
          <w:p w14:paraId="7B65F855" w14:textId="77777777" w:rsidR="00472572" w:rsidRPr="00472572" w:rsidRDefault="00472572" w:rsidP="00472572">
            <w:r w:rsidRPr="00472572">
              <w:t>7.562615</w:t>
            </w:r>
          </w:p>
        </w:tc>
        <w:tc>
          <w:tcPr>
            <w:tcW w:w="960" w:type="dxa"/>
            <w:noWrap/>
            <w:hideMark/>
          </w:tcPr>
          <w:p w14:paraId="11F4CB45" w14:textId="77777777" w:rsidR="00472572" w:rsidRPr="00472572" w:rsidRDefault="00472572" w:rsidP="00472572">
            <w:r w:rsidRPr="00472572">
              <w:t>1.208349</w:t>
            </w:r>
          </w:p>
        </w:tc>
        <w:tc>
          <w:tcPr>
            <w:tcW w:w="960" w:type="dxa"/>
            <w:noWrap/>
            <w:hideMark/>
          </w:tcPr>
          <w:p w14:paraId="7726C93D" w14:textId="77777777" w:rsidR="00472572" w:rsidRPr="00472572" w:rsidRDefault="00472572" w:rsidP="00472572">
            <w:r w:rsidRPr="00472572">
              <w:t>8.930551</w:t>
            </w:r>
          </w:p>
        </w:tc>
        <w:tc>
          <w:tcPr>
            <w:tcW w:w="960" w:type="dxa"/>
            <w:noWrap/>
            <w:hideMark/>
          </w:tcPr>
          <w:p w14:paraId="26032BB0" w14:textId="77777777" w:rsidR="00472572" w:rsidRPr="00472572" w:rsidRDefault="00472572" w:rsidP="00472572">
            <w:r w:rsidRPr="00472572">
              <w:t>8.662832</w:t>
            </w:r>
          </w:p>
        </w:tc>
        <w:tc>
          <w:tcPr>
            <w:tcW w:w="960" w:type="dxa"/>
            <w:noWrap/>
            <w:hideMark/>
          </w:tcPr>
          <w:p w14:paraId="62AFC299" w14:textId="77777777" w:rsidR="00472572" w:rsidRPr="00472572" w:rsidRDefault="00472572" w:rsidP="00472572">
            <w:r w:rsidRPr="00472572">
              <w:t>7.194204</w:t>
            </w:r>
          </w:p>
        </w:tc>
        <w:tc>
          <w:tcPr>
            <w:tcW w:w="960" w:type="dxa"/>
            <w:noWrap/>
            <w:hideMark/>
          </w:tcPr>
          <w:p w14:paraId="0BC94240" w14:textId="77777777" w:rsidR="00472572" w:rsidRPr="00472572" w:rsidRDefault="00472572" w:rsidP="00472572">
            <w:r w:rsidRPr="00472572">
              <w:t>8.372783</w:t>
            </w:r>
          </w:p>
        </w:tc>
        <w:tc>
          <w:tcPr>
            <w:tcW w:w="960" w:type="dxa"/>
            <w:noWrap/>
            <w:hideMark/>
          </w:tcPr>
          <w:p w14:paraId="42FF3C7C" w14:textId="77777777" w:rsidR="00472572" w:rsidRPr="00472572" w:rsidRDefault="00472572" w:rsidP="00472572">
            <w:r w:rsidRPr="00472572">
              <w:t>12.40624</w:t>
            </w:r>
          </w:p>
        </w:tc>
      </w:tr>
      <w:tr w:rsidR="00472572" w:rsidRPr="00472572" w14:paraId="07616C21" w14:textId="77777777" w:rsidTr="00472572">
        <w:trPr>
          <w:trHeight w:val="300"/>
        </w:trPr>
        <w:tc>
          <w:tcPr>
            <w:tcW w:w="960" w:type="dxa"/>
            <w:noWrap/>
            <w:hideMark/>
          </w:tcPr>
          <w:p w14:paraId="6C8354F0" w14:textId="77777777" w:rsidR="00472572" w:rsidRPr="00472572" w:rsidRDefault="00472572" w:rsidP="00472572">
            <w:r w:rsidRPr="00472572">
              <w:t>7.62689</w:t>
            </w:r>
          </w:p>
        </w:tc>
        <w:tc>
          <w:tcPr>
            <w:tcW w:w="960" w:type="dxa"/>
            <w:noWrap/>
            <w:hideMark/>
          </w:tcPr>
          <w:p w14:paraId="055E6CEF" w14:textId="77777777" w:rsidR="00472572" w:rsidRPr="00472572" w:rsidRDefault="00472572" w:rsidP="00472572">
            <w:r w:rsidRPr="00472572">
              <w:t>7.468891</w:t>
            </w:r>
          </w:p>
        </w:tc>
        <w:tc>
          <w:tcPr>
            <w:tcW w:w="960" w:type="dxa"/>
            <w:noWrap/>
            <w:hideMark/>
          </w:tcPr>
          <w:p w14:paraId="1285B61D" w14:textId="77777777" w:rsidR="00472572" w:rsidRPr="00472572" w:rsidRDefault="00472572" w:rsidP="00472572">
            <w:r w:rsidRPr="00472572">
              <w:t>6.375867</w:t>
            </w:r>
          </w:p>
        </w:tc>
        <w:tc>
          <w:tcPr>
            <w:tcW w:w="960" w:type="dxa"/>
            <w:noWrap/>
            <w:hideMark/>
          </w:tcPr>
          <w:p w14:paraId="2EA82D3C" w14:textId="77777777" w:rsidR="00472572" w:rsidRPr="00472572" w:rsidRDefault="00472572" w:rsidP="00472572">
            <w:r w:rsidRPr="00472572">
              <w:t>7.235679</w:t>
            </w:r>
          </w:p>
        </w:tc>
        <w:tc>
          <w:tcPr>
            <w:tcW w:w="960" w:type="dxa"/>
            <w:noWrap/>
            <w:hideMark/>
          </w:tcPr>
          <w:p w14:paraId="04DC2134" w14:textId="77777777" w:rsidR="00472572" w:rsidRPr="00472572" w:rsidRDefault="00472572" w:rsidP="00472572">
            <w:r w:rsidRPr="00472572">
              <w:t>11.90465</w:t>
            </w:r>
          </w:p>
        </w:tc>
        <w:tc>
          <w:tcPr>
            <w:tcW w:w="960" w:type="dxa"/>
            <w:noWrap/>
            <w:hideMark/>
          </w:tcPr>
          <w:p w14:paraId="0BF28988" w14:textId="77777777" w:rsidR="00472572" w:rsidRPr="00472572" w:rsidRDefault="00472572" w:rsidP="00472572">
            <w:r w:rsidRPr="00472572">
              <w:t>8.292722</w:t>
            </w:r>
          </w:p>
        </w:tc>
        <w:tc>
          <w:tcPr>
            <w:tcW w:w="960" w:type="dxa"/>
            <w:noWrap/>
            <w:hideMark/>
          </w:tcPr>
          <w:p w14:paraId="7292DE60" w14:textId="77777777" w:rsidR="00472572" w:rsidRPr="00472572" w:rsidRDefault="00472572" w:rsidP="00472572">
            <w:r w:rsidRPr="00472572">
              <w:t>7.990905</w:t>
            </w:r>
          </w:p>
        </w:tc>
        <w:tc>
          <w:tcPr>
            <w:tcW w:w="960" w:type="dxa"/>
            <w:noWrap/>
            <w:hideMark/>
          </w:tcPr>
          <w:p w14:paraId="0769FD05" w14:textId="77777777" w:rsidR="00472572" w:rsidRPr="00472572" w:rsidRDefault="00472572" w:rsidP="00472572">
            <w:r w:rsidRPr="00472572">
              <w:t>8.128546</w:t>
            </w:r>
          </w:p>
        </w:tc>
        <w:tc>
          <w:tcPr>
            <w:tcW w:w="960" w:type="dxa"/>
            <w:noWrap/>
            <w:hideMark/>
          </w:tcPr>
          <w:p w14:paraId="081C4AEA" w14:textId="77777777" w:rsidR="00472572" w:rsidRPr="00472572" w:rsidRDefault="00472572" w:rsidP="00472572">
            <w:r w:rsidRPr="00472572">
              <w:t>7.546951</w:t>
            </w:r>
          </w:p>
        </w:tc>
        <w:tc>
          <w:tcPr>
            <w:tcW w:w="960" w:type="dxa"/>
            <w:noWrap/>
            <w:hideMark/>
          </w:tcPr>
          <w:p w14:paraId="407298EC" w14:textId="77777777" w:rsidR="00472572" w:rsidRPr="00472572" w:rsidRDefault="00472572" w:rsidP="00472572">
            <w:r w:rsidRPr="00472572">
              <w:t>8.900563</w:t>
            </w:r>
          </w:p>
        </w:tc>
      </w:tr>
      <w:tr w:rsidR="00472572" w:rsidRPr="00472572" w14:paraId="2B449001" w14:textId="77777777" w:rsidTr="00472572">
        <w:trPr>
          <w:trHeight w:val="300"/>
        </w:trPr>
        <w:tc>
          <w:tcPr>
            <w:tcW w:w="960" w:type="dxa"/>
            <w:noWrap/>
            <w:hideMark/>
          </w:tcPr>
          <w:p w14:paraId="3F7DF206" w14:textId="77777777" w:rsidR="00472572" w:rsidRPr="00472572" w:rsidRDefault="00472572" w:rsidP="00472572">
            <w:r w:rsidRPr="00472572">
              <w:t>8.143036</w:t>
            </w:r>
          </w:p>
        </w:tc>
        <w:tc>
          <w:tcPr>
            <w:tcW w:w="960" w:type="dxa"/>
            <w:noWrap/>
            <w:hideMark/>
          </w:tcPr>
          <w:p w14:paraId="5DBAA752" w14:textId="77777777" w:rsidR="00472572" w:rsidRPr="00472572" w:rsidRDefault="00472572" w:rsidP="00472572">
            <w:r w:rsidRPr="00472572">
              <w:t>2.879283</w:t>
            </w:r>
          </w:p>
        </w:tc>
        <w:tc>
          <w:tcPr>
            <w:tcW w:w="960" w:type="dxa"/>
            <w:noWrap/>
            <w:hideMark/>
          </w:tcPr>
          <w:p w14:paraId="5CB1D824" w14:textId="77777777" w:rsidR="00472572" w:rsidRPr="00472572" w:rsidRDefault="00472572" w:rsidP="00472572">
            <w:r w:rsidRPr="00472572">
              <w:t>3.668418</w:t>
            </w:r>
          </w:p>
        </w:tc>
        <w:tc>
          <w:tcPr>
            <w:tcW w:w="960" w:type="dxa"/>
            <w:noWrap/>
            <w:hideMark/>
          </w:tcPr>
          <w:p w14:paraId="2DBDD7BD" w14:textId="77777777" w:rsidR="00472572" w:rsidRPr="00472572" w:rsidRDefault="00472572" w:rsidP="00472572">
            <w:r w:rsidRPr="00472572">
              <w:t>8.96673</w:t>
            </w:r>
          </w:p>
        </w:tc>
        <w:tc>
          <w:tcPr>
            <w:tcW w:w="960" w:type="dxa"/>
            <w:noWrap/>
            <w:hideMark/>
          </w:tcPr>
          <w:p w14:paraId="670A2E65" w14:textId="77777777" w:rsidR="00472572" w:rsidRPr="00472572" w:rsidRDefault="00472572" w:rsidP="00472572">
            <w:r w:rsidRPr="00472572">
              <w:t>8.837162</w:t>
            </w:r>
          </w:p>
        </w:tc>
        <w:tc>
          <w:tcPr>
            <w:tcW w:w="960" w:type="dxa"/>
            <w:noWrap/>
            <w:hideMark/>
          </w:tcPr>
          <w:p w14:paraId="0CA2D680" w14:textId="77777777" w:rsidR="00472572" w:rsidRPr="00472572" w:rsidRDefault="00472572" w:rsidP="00472572">
            <w:r w:rsidRPr="00472572">
              <w:t>7.415097</w:t>
            </w:r>
          </w:p>
        </w:tc>
        <w:tc>
          <w:tcPr>
            <w:tcW w:w="960" w:type="dxa"/>
            <w:noWrap/>
            <w:hideMark/>
          </w:tcPr>
          <w:p w14:paraId="5E0B9F00" w14:textId="77777777" w:rsidR="00472572" w:rsidRPr="00472572" w:rsidRDefault="00472572" w:rsidP="00472572">
            <w:r w:rsidRPr="00472572">
              <w:t>8.6596</w:t>
            </w:r>
          </w:p>
        </w:tc>
        <w:tc>
          <w:tcPr>
            <w:tcW w:w="960" w:type="dxa"/>
            <w:noWrap/>
            <w:hideMark/>
          </w:tcPr>
          <w:p w14:paraId="7EDFAD2B" w14:textId="77777777" w:rsidR="00472572" w:rsidRPr="00472572" w:rsidRDefault="00472572" w:rsidP="00472572">
            <w:r w:rsidRPr="00472572">
              <w:t>8.64954</w:t>
            </w:r>
          </w:p>
        </w:tc>
        <w:tc>
          <w:tcPr>
            <w:tcW w:w="960" w:type="dxa"/>
            <w:noWrap/>
            <w:hideMark/>
          </w:tcPr>
          <w:p w14:paraId="66035995" w14:textId="77777777" w:rsidR="00472572" w:rsidRPr="00472572" w:rsidRDefault="00472572" w:rsidP="00472572">
            <w:r w:rsidRPr="00472572">
              <w:t>2.929503</w:t>
            </w:r>
          </w:p>
        </w:tc>
        <w:tc>
          <w:tcPr>
            <w:tcW w:w="960" w:type="dxa"/>
            <w:noWrap/>
            <w:hideMark/>
          </w:tcPr>
          <w:p w14:paraId="299098D9" w14:textId="77777777" w:rsidR="00472572" w:rsidRPr="00472572" w:rsidRDefault="00472572" w:rsidP="00472572">
            <w:r w:rsidRPr="00472572">
              <w:t>2.859643</w:t>
            </w:r>
          </w:p>
        </w:tc>
      </w:tr>
      <w:tr w:rsidR="00472572" w:rsidRPr="00472572" w14:paraId="5C7ACA35" w14:textId="77777777" w:rsidTr="00472572">
        <w:trPr>
          <w:trHeight w:val="300"/>
        </w:trPr>
        <w:tc>
          <w:tcPr>
            <w:tcW w:w="960" w:type="dxa"/>
            <w:noWrap/>
            <w:hideMark/>
          </w:tcPr>
          <w:p w14:paraId="005541AC" w14:textId="77777777" w:rsidR="00472572" w:rsidRPr="00472572" w:rsidRDefault="00472572" w:rsidP="00472572">
            <w:r w:rsidRPr="00472572">
              <w:t>3.190723</w:t>
            </w:r>
          </w:p>
        </w:tc>
        <w:tc>
          <w:tcPr>
            <w:tcW w:w="960" w:type="dxa"/>
            <w:noWrap/>
            <w:hideMark/>
          </w:tcPr>
          <w:p w14:paraId="61C505A6" w14:textId="77777777" w:rsidR="00472572" w:rsidRPr="00472572" w:rsidRDefault="00472572" w:rsidP="00472572">
            <w:r w:rsidRPr="00472572">
              <w:t>7.580934</w:t>
            </w:r>
          </w:p>
        </w:tc>
        <w:tc>
          <w:tcPr>
            <w:tcW w:w="960" w:type="dxa"/>
            <w:noWrap/>
            <w:hideMark/>
          </w:tcPr>
          <w:p w14:paraId="5E76AAEA" w14:textId="77777777" w:rsidR="00472572" w:rsidRPr="00472572" w:rsidRDefault="00472572" w:rsidP="00472572">
            <w:r w:rsidRPr="00472572">
              <w:t>12.39151</w:t>
            </w:r>
          </w:p>
        </w:tc>
        <w:tc>
          <w:tcPr>
            <w:tcW w:w="960" w:type="dxa"/>
            <w:noWrap/>
            <w:hideMark/>
          </w:tcPr>
          <w:p w14:paraId="0987B3AB" w14:textId="77777777" w:rsidR="00472572" w:rsidRPr="00472572" w:rsidRDefault="00472572" w:rsidP="00472572">
            <w:r w:rsidRPr="00472572">
              <w:t>7.548576</w:t>
            </w:r>
          </w:p>
        </w:tc>
        <w:tc>
          <w:tcPr>
            <w:tcW w:w="960" w:type="dxa"/>
            <w:noWrap/>
            <w:hideMark/>
          </w:tcPr>
          <w:p w14:paraId="360466BC" w14:textId="77777777" w:rsidR="00472572" w:rsidRPr="00472572" w:rsidRDefault="00472572" w:rsidP="00472572">
            <w:r w:rsidRPr="00472572">
              <w:t>6.86269</w:t>
            </w:r>
          </w:p>
        </w:tc>
        <w:tc>
          <w:tcPr>
            <w:tcW w:w="960" w:type="dxa"/>
            <w:noWrap/>
            <w:hideMark/>
          </w:tcPr>
          <w:p w14:paraId="61E61C4D" w14:textId="77777777" w:rsidR="00472572" w:rsidRPr="00472572" w:rsidRDefault="00472572" w:rsidP="00472572">
            <w:r w:rsidRPr="00472572">
              <w:t>6.112367</w:t>
            </w:r>
          </w:p>
        </w:tc>
        <w:tc>
          <w:tcPr>
            <w:tcW w:w="960" w:type="dxa"/>
            <w:noWrap/>
            <w:hideMark/>
          </w:tcPr>
          <w:p w14:paraId="53D8A64A" w14:textId="77777777" w:rsidR="00472572" w:rsidRPr="00472572" w:rsidRDefault="00472572" w:rsidP="00472572">
            <w:r w:rsidRPr="00472572">
              <w:t>7.3573</w:t>
            </w:r>
          </w:p>
        </w:tc>
        <w:tc>
          <w:tcPr>
            <w:tcW w:w="960" w:type="dxa"/>
            <w:noWrap/>
            <w:hideMark/>
          </w:tcPr>
          <w:p w14:paraId="39704970" w14:textId="77777777" w:rsidR="00472572" w:rsidRPr="00472572" w:rsidRDefault="00472572" w:rsidP="00472572">
            <w:r w:rsidRPr="00472572">
              <w:t>8.771213</w:t>
            </w:r>
          </w:p>
        </w:tc>
        <w:tc>
          <w:tcPr>
            <w:tcW w:w="960" w:type="dxa"/>
            <w:noWrap/>
            <w:hideMark/>
          </w:tcPr>
          <w:p w14:paraId="23BE1E63" w14:textId="77777777" w:rsidR="00472572" w:rsidRPr="00472572" w:rsidRDefault="00472572" w:rsidP="00472572">
            <w:r w:rsidRPr="00472572">
              <w:t>12.40397</w:t>
            </w:r>
          </w:p>
        </w:tc>
        <w:tc>
          <w:tcPr>
            <w:tcW w:w="960" w:type="dxa"/>
            <w:noWrap/>
            <w:hideMark/>
          </w:tcPr>
          <w:p w14:paraId="4FA0877E" w14:textId="77777777" w:rsidR="00472572" w:rsidRPr="00472572" w:rsidRDefault="00472572" w:rsidP="00472572">
            <w:r w:rsidRPr="00472572">
              <w:t>14.81387</w:t>
            </w:r>
          </w:p>
        </w:tc>
      </w:tr>
      <w:tr w:rsidR="00472572" w:rsidRPr="00472572" w14:paraId="6B23B251" w14:textId="77777777" w:rsidTr="00472572">
        <w:trPr>
          <w:trHeight w:val="300"/>
        </w:trPr>
        <w:tc>
          <w:tcPr>
            <w:tcW w:w="960" w:type="dxa"/>
            <w:noWrap/>
            <w:hideMark/>
          </w:tcPr>
          <w:p w14:paraId="6DAC407F" w14:textId="77777777" w:rsidR="00472572" w:rsidRPr="00472572" w:rsidRDefault="00472572" w:rsidP="00472572">
            <w:pPr>
              <w:rPr>
                <w:b/>
                <w:bCs/>
              </w:rPr>
            </w:pPr>
            <w:r w:rsidRPr="00472572">
              <w:rPr>
                <w:b/>
                <w:bCs/>
              </w:rPr>
              <w:t>6.683011</w:t>
            </w:r>
          </w:p>
        </w:tc>
        <w:tc>
          <w:tcPr>
            <w:tcW w:w="960" w:type="dxa"/>
            <w:noWrap/>
            <w:hideMark/>
          </w:tcPr>
          <w:p w14:paraId="043341E6" w14:textId="77777777" w:rsidR="00472572" w:rsidRPr="00472572" w:rsidRDefault="00472572" w:rsidP="00472572">
            <w:pPr>
              <w:rPr>
                <w:b/>
                <w:bCs/>
              </w:rPr>
            </w:pPr>
            <w:r w:rsidRPr="00472572">
              <w:rPr>
                <w:b/>
                <w:bCs/>
              </w:rPr>
              <w:t>6.73294</w:t>
            </w:r>
          </w:p>
        </w:tc>
        <w:tc>
          <w:tcPr>
            <w:tcW w:w="960" w:type="dxa"/>
            <w:noWrap/>
            <w:hideMark/>
          </w:tcPr>
          <w:p w14:paraId="3D73CE7A" w14:textId="77777777" w:rsidR="00472572" w:rsidRPr="00472572" w:rsidRDefault="00472572" w:rsidP="00472572">
            <w:pPr>
              <w:rPr>
                <w:b/>
                <w:bCs/>
              </w:rPr>
            </w:pPr>
            <w:r w:rsidRPr="00472572">
              <w:rPr>
                <w:b/>
                <w:bCs/>
              </w:rPr>
              <w:t>7.461967</w:t>
            </w:r>
          </w:p>
        </w:tc>
        <w:tc>
          <w:tcPr>
            <w:tcW w:w="960" w:type="dxa"/>
            <w:noWrap/>
            <w:hideMark/>
          </w:tcPr>
          <w:p w14:paraId="1EC4E175" w14:textId="77777777" w:rsidR="00472572" w:rsidRPr="00472572" w:rsidRDefault="00472572" w:rsidP="00472572">
            <w:pPr>
              <w:rPr>
                <w:b/>
                <w:bCs/>
              </w:rPr>
            </w:pPr>
            <w:r w:rsidRPr="00472572">
              <w:rPr>
                <w:b/>
                <w:bCs/>
              </w:rPr>
              <w:t>7.483645</w:t>
            </w:r>
          </w:p>
        </w:tc>
        <w:tc>
          <w:tcPr>
            <w:tcW w:w="960" w:type="dxa"/>
            <w:noWrap/>
            <w:hideMark/>
          </w:tcPr>
          <w:p w14:paraId="020A15C2" w14:textId="77777777" w:rsidR="00472572" w:rsidRPr="00472572" w:rsidRDefault="00472572" w:rsidP="00472572">
            <w:pPr>
              <w:rPr>
                <w:b/>
                <w:bCs/>
              </w:rPr>
            </w:pPr>
            <w:r w:rsidRPr="00472572">
              <w:rPr>
                <w:b/>
                <w:bCs/>
              </w:rPr>
              <w:t>7.227438</w:t>
            </w:r>
          </w:p>
        </w:tc>
        <w:tc>
          <w:tcPr>
            <w:tcW w:w="960" w:type="dxa"/>
            <w:noWrap/>
            <w:hideMark/>
          </w:tcPr>
          <w:p w14:paraId="57F15531" w14:textId="77777777" w:rsidR="00472572" w:rsidRPr="00472572" w:rsidRDefault="00472572" w:rsidP="00472572">
            <w:pPr>
              <w:rPr>
                <w:b/>
                <w:bCs/>
              </w:rPr>
            </w:pPr>
            <w:r w:rsidRPr="00472572">
              <w:rPr>
                <w:b/>
                <w:bCs/>
              </w:rPr>
              <w:t>8.303359</w:t>
            </w:r>
          </w:p>
        </w:tc>
        <w:tc>
          <w:tcPr>
            <w:tcW w:w="960" w:type="dxa"/>
            <w:noWrap/>
            <w:hideMark/>
          </w:tcPr>
          <w:p w14:paraId="605E2EF7" w14:textId="77777777" w:rsidR="00472572" w:rsidRPr="00472572" w:rsidRDefault="00472572" w:rsidP="00472572">
            <w:pPr>
              <w:rPr>
                <w:b/>
                <w:bCs/>
              </w:rPr>
            </w:pPr>
            <w:r w:rsidRPr="00472572">
              <w:rPr>
                <w:b/>
                <w:bCs/>
              </w:rPr>
              <w:t>7.160606</w:t>
            </w:r>
          </w:p>
        </w:tc>
        <w:tc>
          <w:tcPr>
            <w:tcW w:w="960" w:type="dxa"/>
            <w:noWrap/>
            <w:hideMark/>
          </w:tcPr>
          <w:p w14:paraId="183C955F" w14:textId="77777777" w:rsidR="00472572" w:rsidRPr="00472572" w:rsidRDefault="00472572" w:rsidP="00472572">
            <w:pPr>
              <w:rPr>
                <w:b/>
                <w:bCs/>
              </w:rPr>
            </w:pPr>
            <w:r w:rsidRPr="00472572">
              <w:rPr>
                <w:b/>
                <w:bCs/>
              </w:rPr>
              <w:t>6.809258</w:t>
            </w:r>
          </w:p>
        </w:tc>
        <w:tc>
          <w:tcPr>
            <w:tcW w:w="960" w:type="dxa"/>
            <w:noWrap/>
            <w:hideMark/>
          </w:tcPr>
          <w:p w14:paraId="673B169B" w14:textId="77777777" w:rsidR="00472572" w:rsidRPr="00472572" w:rsidRDefault="00472572" w:rsidP="00472572">
            <w:pPr>
              <w:rPr>
                <w:b/>
                <w:bCs/>
              </w:rPr>
            </w:pPr>
            <w:r w:rsidRPr="00472572">
              <w:rPr>
                <w:b/>
                <w:bCs/>
              </w:rPr>
              <w:t>7.631901</w:t>
            </w:r>
          </w:p>
        </w:tc>
        <w:tc>
          <w:tcPr>
            <w:tcW w:w="960" w:type="dxa"/>
            <w:noWrap/>
            <w:hideMark/>
          </w:tcPr>
          <w:p w14:paraId="60DF21E2" w14:textId="77777777" w:rsidR="00472572" w:rsidRPr="00472572" w:rsidRDefault="00472572" w:rsidP="00472572">
            <w:pPr>
              <w:rPr>
                <w:b/>
                <w:bCs/>
              </w:rPr>
            </w:pPr>
            <w:r w:rsidRPr="00472572">
              <w:rPr>
                <w:b/>
                <w:bCs/>
              </w:rPr>
              <w:t>7.220099</w:t>
            </w:r>
          </w:p>
        </w:tc>
      </w:tr>
    </w:tbl>
    <w:p w14:paraId="6CF890CE"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7E27C5E" w14:textId="77777777" w:rsidTr="00472572">
        <w:trPr>
          <w:trHeight w:val="300"/>
        </w:trPr>
        <w:tc>
          <w:tcPr>
            <w:tcW w:w="960" w:type="dxa"/>
            <w:noWrap/>
            <w:hideMark/>
          </w:tcPr>
          <w:p w14:paraId="16D8260D" w14:textId="77777777" w:rsidR="00472572" w:rsidRPr="00472572" w:rsidRDefault="00472572" w:rsidP="00472572">
            <w:r w:rsidRPr="00472572">
              <w:t>Tx01</w:t>
            </w:r>
          </w:p>
        </w:tc>
        <w:tc>
          <w:tcPr>
            <w:tcW w:w="960" w:type="dxa"/>
            <w:noWrap/>
            <w:hideMark/>
          </w:tcPr>
          <w:p w14:paraId="7D3873E5" w14:textId="77777777" w:rsidR="00472572" w:rsidRPr="00472572" w:rsidRDefault="00472572" w:rsidP="00472572">
            <w:r w:rsidRPr="00472572">
              <w:t>Tx02</w:t>
            </w:r>
          </w:p>
        </w:tc>
        <w:tc>
          <w:tcPr>
            <w:tcW w:w="960" w:type="dxa"/>
            <w:noWrap/>
            <w:hideMark/>
          </w:tcPr>
          <w:p w14:paraId="79C31AB7" w14:textId="77777777" w:rsidR="00472572" w:rsidRPr="00472572" w:rsidRDefault="00472572" w:rsidP="00472572">
            <w:r w:rsidRPr="00472572">
              <w:t>Tx03</w:t>
            </w:r>
          </w:p>
        </w:tc>
        <w:tc>
          <w:tcPr>
            <w:tcW w:w="960" w:type="dxa"/>
            <w:noWrap/>
            <w:hideMark/>
          </w:tcPr>
          <w:p w14:paraId="4CE4C881" w14:textId="77777777" w:rsidR="00472572" w:rsidRPr="00472572" w:rsidRDefault="00472572" w:rsidP="00472572">
            <w:r w:rsidRPr="00472572">
              <w:t>Tx04</w:t>
            </w:r>
          </w:p>
        </w:tc>
        <w:tc>
          <w:tcPr>
            <w:tcW w:w="960" w:type="dxa"/>
            <w:noWrap/>
            <w:hideMark/>
          </w:tcPr>
          <w:p w14:paraId="7FECD799" w14:textId="77777777" w:rsidR="00472572" w:rsidRPr="00472572" w:rsidRDefault="00472572" w:rsidP="00472572">
            <w:r w:rsidRPr="00472572">
              <w:t>Tx05</w:t>
            </w:r>
          </w:p>
        </w:tc>
        <w:tc>
          <w:tcPr>
            <w:tcW w:w="960" w:type="dxa"/>
            <w:noWrap/>
            <w:hideMark/>
          </w:tcPr>
          <w:p w14:paraId="3C180783" w14:textId="77777777" w:rsidR="00472572" w:rsidRPr="00472572" w:rsidRDefault="00472572" w:rsidP="00472572">
            <w:r w:rsidRPr="00472572">
              <w:t>Tx06</w:t>
            </w:r>
          </w:p>
        </w:tc>
        <w:tc>
          <w:tcPr>
            <w:tcW w:w="960" w:type="dxa"/>
            <w:noWrap/>
            <w:hideMark/>
          </w:tcPr>
          <w:p w14:paraId="00E4FB0B" w14:textId="77777777" w:rsidR="00472572" w:rsidRPr="00472572" w:rsidRDefault="00472572" w:rsidP="00472572">
            <w:r w:rsidRPr="00472572">
              <w:t>Tx07</w:t>
            </w:r>
          </w:p>
        </w:tc>
        <w:tc>
          <w:tcPr>
            <w:tcW w:w="960" w:type="dxa"/>
            <w:noWrap/>
            <w:hideMark/>
          </w:tcPr>
          <w:p w14:paraId="6B7F8F4A" w14:textId="77777777" w:rsidR="00472572" w:rsidRPr="00472572" w:rsidRDefault="00472572" w:rsidP="00472572">
            <w:r w:rsidRPr="00472572">
              <w:t>Tx08</w:t>
            </w:r>
          </w:p>
        </w:tc>
        <w:tc>
          <w:tcPr>
            <w:tcW w:w="960" w:type="dxa"/>
            <w:noWrap/>
            <w:hideMark/>
          </w:tcPr>
          <w:p w14:paraId="17A8EFDD" w14:textId="77777777" w:rsidR="00472572" w:rsidRPr="00472572" w:rsidRDefault="00472572" w:rsidP="00472572">
            <w:r w:rsidRPr="00472572">
              <w:t>Tx09</w:t>
            </w:r>
          </w:p>
        </w:tc>
        <w:tc>
          <w:tcPr>
            <w:tcW w:w="960" w:type="dxa"/>
            <w:noWrap/>
            <w:hideMark/>
          </w:tcPr>
          <w:p w14:paraId="4706B88B" w14:textId="77777777" w:rsidR="00472572" w:rsidRPr="00472572" w:rsidRDefault="00472572" w:rsidP="00472572">
            <w:r w:rsidRPr="00472572">
              <w:t>Tx10</w:t>
            </w:r>
          </w:p>
        </w:tc>
      </w:tr>
      <w:tr w:rsidR="00472572" w:rsidRPr="00472572" w14:paraId="177AC096" w14:textId="77777777" w:rsidTr="00472572">
        <w:trPr>
          <w:trHeight w:val="300"/>
        </w:trPr>
        <w:tc>
          <w:tcPr>
            <w:tcW w:w="960" w:type="dxa"/>
            <w:noWrap/>
            <w:hideMark/>
          </w:tcPr>
          <w:p w14:paraId="76CA141D" w14:textId="77777777" w:rsidR="00472572" w:rsidRPr="00472572" w:rsidRDefault="00472572" w:rsidP="00472572">
            <w:r w:rsidRPr="00472572">
              <w:t>3.977609</w:t>
            </w:r>
          </w:p>
        </w:tc>
        <w:tc>
          <w:tcPr>
            <w:tcW w:w="960" w:type="dxa"/>
            <w:noWrap/>
            <w:hideMark/>
          </w:tcPr>
          <w:p w14:paraId="417280F0" w14:textId="77777777" w:rsidR="00472572" w:rsidRPr="00472572" w:rsidRDefault="00472572" w:rsidP="00472572">
            <w:r w:rsidRPr="00472572">
              <w:t>6.580979</w:t>
            </w:r>
          </w:p>
        </w:tc>
        <w:tc>
          <w:tcPr>
            <w:tcW w:w="960" w:type="dxa"/>
            <w:noWrap/>
            <w:hideMark/>
          </w:tcPr>
          <w:p w14:paraId="60C9604F" w14:textId="77777777" w:rsidR="00472572" w:rsidRPr="00472572" w:rsidRDefault="00472572" w:rsidP="00472572">
            <w:r w:rsidRPr="00472572">
              <w:t>10.15227</w:t>
            </w:r>
          </w:p>
        </w:tc>
        <w:tc>
          <w:tcPr>
            <w:tcW w:w="960" w:type="dxa"/>
            <w:noWrap/>
            <w:hideMark/>
          </w:tcPr>
          <w:p w14:paraId="2880B0D6" w14:textId="77777777" w:rsidR="00472572" w:rsidRPr="00472572" w:rsidRDefault="00472572" w:rsidP="00472572">
            <w:r w:rsidRPr="00472572">
              <w:t>7.278134</w:t>
            </w:r>
          </w:p>
        </w:tc>
        <w:tc>
          <w:tcPr>
            <w:tcW w:w="960" w:type="dxa"/>
            <w:noWrap/>
            <w:hideMark/>
          </w:tcPr>
          <w:p w14:paraId="6C0CB810" w14:textId="77777777" w:rsidR="00472572" w:rsidRPr="00472572" w:rsidRDefault="00472572" w:rsidP="00472572">
            <w:r w:rsidRPr="00472572">
              <w:t>5.777487</w:t>
            </w:r>
          </w:p>
        </w:tc>
        <w:tc>
          <w:tcPr>
            <w:tcW w:w="960" w:type="dxa"/>
            <w:noWrap/>
            <w:hideMark/>
          </w:tcPr>
          <w:p w14:paraId="3EFE321A" w14:textId="77777777" w:rsidR="00472572" w:rsidRPr="00472572" w:rsidRDefault="00472572" w:rsidP="00472572">
            <w:r w:rsidRPr="00472572">
              <w:t>12.80964</w:t>
            </w:r>
          </w:p>
        </w:tc>
        <w:tc>
          <w:tcPr>
            <w:tcW w:w="960" w:type="dxa"/>
            <w:noWrap/>
            <w:hideMark/>
          </w:tcPr>
          <w:p w14:paraId="38D4E5B0" w14:textId="77777777" w:rsidR="00472572" w:rsidRPr="00472572" w:rsidRDefault="00472572" w:rsidP="00472572">
            <w:r w:rsidRPr="00472572">
              <w:t>10.19433</w:t>
            </w:r>
          </w:p>
        </w:tc>
        <w:tc>
          <w:tcPr>
            <w:tcW w:w="960" w:type="dxa"/>
            <w:noWrap/>
            <w:hideMark/>
          </w:tcPr>
          <w:p w14:paraId="5A7C6D66" w14:textId="77777777" w:rsidR="00472572" w:rsidRPr="00472572" w:rsidRDefault="00472572" w:rsidP="00472572">
            <w:r w:rsidRPr="00472572">
              <w:t>3.319096</w:t>
            </w:r>
          </w:p>
        </w:tc>
        <w:tc>
          <w:tcPr>
            <w:tcW w:w="960" w:type="dxa"/>
            <w:noWrap/>
            <w:hideMark/>
          </w:tcPr>
          <w:p w14:paraId="727DC170" w14:textId="77777777" w:rsidR="00472572" w:rsidRPr="00472572" w:rsidRDefault="00472572" w:rsidP="00472572">
            <w:r w:rsidRPr="00472572">
              <w:t>13.19418</w:t>
            </w:r>
          </w:p>
        </w:tc>
        <w:tc>
          <w:tcPr>
            <w:tcW w:w="960" w:type="dxa"/>
            <w:noWrap/>
            <w:hideMark/>
          </w:tcPr>
          <w:p w14:paraId="5D72C84B" w14:textId="77777777" w:rsidR="00472572" w:rsidRPr="00472572" w:rsidRDefault="00472572" w:rsidP="00472572">
            <w:r w:rsidRPr="00472572">
              <w:t>2.338303</w:t>
            </w:r>
          </w:p>
        </w:tc>
      </w:tr>
      <w:tr w:rsidR="00472572" w:rsidRPr="00472572" w14:paraId="3CA165D1" w14:textId="77777777" w:rsidTr="00472572">
        <w:trPr>
          <w:trHeight w:val="300"/>
        </w:trPr>
        <w:tc>
          <w:tcPr>
            <w:tcW w:w="960" w:type="dxa"/>
            <w:noWrap/>
            <w:hideMark/>
          </w:tcPr>
          <w:p w14:paraId="5B3AFE14" w14:textId="77777777" w:rsidR="00472572" w:rsidRPr="00472572" w:rsidRDefault="00472572" w:rsidP="00472572">
            <w:r w:rsidRPr="00472572">
              <w:t>11.64802</w:t>
            </w:r>
          </w:p>
        </w:tc>
        <w:tc>
          <w:tcPr>
            <w:tcW w:w="960" w:type="dxa"/>
            <w:noWrap/>
            <w:hideMark/>
          </w:tcPr>
          <w:p w14:paraId="013218F7" w14:textId="77777777" w:rsidR="00472572" w:rsidRPr="00472572" w:rsidRDefault="00472572" w:rsidP="00472572">
            <w:r w:rsidRPr="00472572">
              <w:t>7.372787</w:t>
            </w:r>
          </w:p>
        </w:tc>
        <w:tc>
          <w:tcPr>
            <w:tcW w:w="960" w:type="dxa"/>
            <w:noWrap/>
            <w:hideMark/>
          </w:tcPr>
          <w:p w14:paraId="79F46B15" w14:textId="77777777" w:rsidR="00472572" w:rsidRPr="00472572" w:rsidRDefault="00472572" w:rsidP="00472572">
            <w:r w:rsidRPr="00472572">
              <w:t>8.161859</w:t>
            </w:r>
          </w:p>
        </w:tc>
        <w:tc>
          <w:tcPr>
            <w:tcW w:w="960" w:type="dxa"/>
            <w:noWrap/>
            <w:hideMark/>
          </w:tcPr>
          <w:p w14:paraId="30BCFD0B" w14:textId="77777777" w:rsidR="00472572" w:rsidRPr="00472572" w:rsidRDefault="00472572" w:rsidP="00472572">
            <w:r w:rsidRPr="00472572">
              <w:t>6.194194</w:t>
            </w:r>
          </w:p>
        </w:tc>
        <w:tc>
          <w:tcPr>
            <w:tcW w:w="960" w:type="dxa"/>
            <w:noWrap/>
            <w:hideMark/>
          </w:tcPr>
          <w:p w14:paraId="5D444A1D" w14:textId="77777777" w:rsidR="00472572" w:rsidRPr="00472572" w:rsidRDefault="00472572" w:rsidP="00472572">
            <w:r w:rsidRPr="00472572">
              <w:t>5.941812</w:t>
            </w:r>
          </w:p>
        </w:tc>
        <w:tc>
          <w:tcPr>
            <w:tcW w:w="960" w:type="dxa"/>
            <w:noWrap/>
            <w:hideMark/>
          </w:tcPr>
          <w:p w14:paraId="1FDC2071" w14:textId="77777777" w:rsidR="00472572" w:rsidRPr="00472572" w:rsidRDefault="00472572" w:rsidP="00472572">
            <w:r w:rsidRPr="00472572">
              <w:t>7.16055</w:t>
            </w:r>
          </w:p>
        </w:tc>
        <w:tc>
          <w:tcPr>
            <w:tcW w:w="960" w:type="dxa"/>
            <w:noWrap/>
            <w:hideMark/>
          </w:tcPr>
          <w:p w14:paraId="5AD543B9" w14:textId="77777777" w:rsidR="00472572" w:rsidRPr="00472572" w:rsidRDefault="00472572" w:rsidP="00472572">
            <w:r w:rsidRPr="00472572">
              <w:t>3.452689</w:t>
            </w:r>
          </w:p>
        </w:tc>
        <w:tc>
          <w:tcPr>
            <w:tcW w:w="960" w:type="dxa"/>
            <w:noWrap/>
            <w:hideMark/>
          </w:tcPr>
          <w:p w14:paraId="429404A5" w14:textId="77777777" w:rsidR="00472572" w:rsidRPr="00472572" w:rsidRDefault="00472572" w:rsidP="00472572">
            <w:r w:rsidRPr="00472572">
              <w:t>4.978478</w:t>
            </w:r>
          </w:p>
        </w:tc>
        <w:tc>
          <w:tcPr>
            <w:tcW w:w="960" w:type="dxa"/>
            <w:noWrap/>
            <w:hideMark/>
          </w:tcPr>
          <w:p w14:paraId="4383121F" w14:textId="77777777" w:rsidR="00472572" w:rsidRPr="00472572" w:rsidRDefault="00472572" w:rsidP="00472572">
            <w:r w:rsidRPr="00472572">
              <w:t>5.589793</w:t>
            </w:r>
          </w:p>
        </w:tc>
        <w:tc>
          <w:tcPr>
            <w:tcW w:w="960" w:type="dxa"/>
            <w:noWrap/>
            <w:hideMark/>
          </w:tcPr>
          <w:p w14:paraId="165B037C" w14:textId="77777777" w:rsidR="00472572" w:rsidRPr="00472572" w:rsidRDefault="00472572" w:rsidP="00472572">
            <w:r w:rsidRPr="00472572">
              <w:t>3.671693</w:t>
            </w:r>
          </w:p>
        </w:tc>
      </w:tr>
      <w:tr w:rsidR="00472572" w:rsidRPr="00472572" w14:paraId="443A9C50" w14:textId="77777777" w:rsidTr="00472572">
        <w:trPr>
          <w:trHeight w:val="300"/>
        </w:trPr>
        <w:tc>
          <w:tcPr>
            <w:tcW w:w="960" w:type="dxa"/>
            <w:noWrap/>
            <w:hideMark/>
          </w:tcPr>
          <w:p w14:paraId="16CBDE7E" w14:textId="77777777" w:rsidR="00472572" w:rsidRPr="00472572" w:rsidRDefault="00472572" w:rsidP="00472572">
            <w:r w:rsidRPr="00472572">
              <w:t>7.344305</w:t>
            </w:r>
          </w:p>
        </w:tc>
        <w:tc>
          <w:tcPr>
            <w:tcW w:w="960" w:type="dxa"/>
            <w:noWrap/>
            <w:hideMark/>
          </w:tcPr>
          <w:p w14:paraId="262339E7" w14:textId="77777777" w:rsidR="00472572" w:rsidRPr="00472572" w:rsidRDefault="00472572" w:rsidP="00472572">
            <w:r w:rsidRPr="00472572">
              <w:t>7.820257</w:t>
            </w:r>
          </w:p>
        </w:tc>
        <w:tc>
          <w:tcPr>
            <w:tcW w:w="960" w:type="dxa"/>
            <w:noWrap/>
            <w:hideMark/>
          </w:tcPr>
          <w:p w14:paraId="30711A40" w14:textId="77777777" w:rsidR="00472572" w:rsidRPr="00472572" w:rsidRDefault="00472572" w:rsidP="00472572">
            <w:r w:rsidRPr="00472572">
              <w:t>7.563017</w:t>
            </w:r>
          </w:p>
        </w:tc>
        <w:tc>
          <w:tcPr>
            <w:tcW w:w="960" w:type="dxa"/>
            <w:noWrap/>
            <w:hideMark/>
          </w:tcPr>
          <w:p w14:paraId="7E08E017" w14:textId="77777777" w:rsidR="00472572" w:rsidRPr="00472572" w:rsidRDefault="00472572" w:rsidP="00472572">
            <w:r w:rsidRPr="00472572">
              <w:t>7.309581</w:t>
            </w:r>
          </w:p>
        </w:tc>
        <w:tc>
          <w:tcPr>
            <w:tcW w:w="960" w:type="dxa"/>
            <w:noWrap/>
            <w:hideMark/>
          </w:tcPr>
          <w:p w14:paraId="3589C034" w14:textId="77777777" w:rsidR="00472572" w:rsidRPr="00472572" w:rsidRDefault="00472572" w:rsidP="00472572">
            <w:r w:rsidRPr="00472572">
              <w:t>7.209228</w:t>
            </w:r>
          </w:p>
        </w:tc>
        <w:tc>
          <w:tcPr>
            <w:tcW w:w="960" w:type="dxa"/>
            <w:noWrap/>
            <w:hideMark/>
          </w:tcPr>
          <w:p w14:paraId="009F4976" w14:textId="77777777" w:rsidR="00472572" w:rsidRPr="00472572" w:rsidRDefault="00472572" w:rsidP="00472572">
            <w:r w:rsidRPr="00472572">
              <w:t>6.326743</w:t>
            </w:r>
          </w:p>
        </w:tc>
        <w:tc>
          <w:tcPr>
            <w:tcW w:w="960" w:type="dxa"/>
            <w:noWrap/>
            <w:hideMark/>
          </w:tcPr>
          <w:p w14:paraId="79D1DAAD" w14:textId="77777777" w:rsidR="00472572" w:rsidRPr="00472572" w:rsidRDefault="00472572" w:rsidP="00472572">
            <w:r w:rsidRPr="00472572">
              <w:t>3.945996</w:t>
            </w:r>
          </w:p>
        </w:tc>
        <w:tc>
          <w:tcPr>
            <w:tcW w:w="960" w:type="dxa"/>
            <w:noWrap/>
            <w:hideMark/>
          </w:tcPr>
          <w:p w14:paraId="02BF2280" w14:textId="77777777" w:rsidR="00472572" w:rsidRPr="00472572" w:rsidRDefault="00472572" w:rsidP="00472572">
            <w:r w:rsidRPr="00472572">
              <w:t>6.210284</w:t>
            </w:r>
          </w:p>
        </w:tc>
        <w:tc>
          <w:tcPr>
            <w:tcW w:w="960" w:type="dxa"/>
            <w:noWrap/>
            <w:hideMark/>
          </w:tcPr>
          <w:p w14:paraId="799B4D0E" w14:textId="77777777" w:rsidR="00472572" w:rsidRPr="00472572" w:rsidRDefault="00472572" w:rsidP="00472572">
            <w:r w:rsidRPr="00472572">
              <w:t>5.989181</w:t>
            </w:r>
          </w:p>
        </w:tc>
        <w:tc>
          <w:tcPr>
            <w:tcW w:w="960" w:type="dxa"/>
            <w:noWrap/>
            <w:hideMark/>
          </w:tcPr>
          <w:p w14:paraId="55E81A02" w14:textId="77777777" w:rsidR="00472572" w:rsidRPr="00472572" w:rsidRDefault="00472572" w:rsidP="00472572">
            <w:r w:rsidRPr="00472572">
              <w:t>3.823436</w:t>
            </w:r>
          </w:p>
        </w:tc>
      </w:tr>
      <w:tr w:rsidR="00472572" w:rsidRPr="00472572" w14:paraId="09D4F52D" w14:textId="77777777" w:rsidTr="00472572">
        <w:trPr>
          <w:trHeight w:val="300"/>
        </w:trPr>
        <w:tc>
          <w:tcPr>
            <w:tcW w:w="960" w:type="dxa"/>
            <w:noWrap/>
            <w:hideMark/>
          </w:tcPr>
          <w:p w14:paraId="178B7DE2" w14:textId="77777777" w:rsidR="00472572" w:rsidRPr="00472572" w:rsidRDefault="00472572" w:rsidP="00472572">
            <w:r w:rsidRPr="00472572">
              <w:t>5.308925</w:t>
            </w:r>
          </w:p>
        </w:tc>
        <w:tc>
          <w:tcPr>
            <w:tcW w:w="960" w:type="dxa"/>
            <w:noWrap/>
            <w:hideMark/>
          </w:tcPr>
          <w:p w14:paraId="5D691241" w14:textId="77777777" w:rsidR="00472572" w:rsidRPr="00472572" w:rsidRDefault="00472572" w:rsidP="00472572">
            <w:r w:rsidRPr="00472572">
              <w:t>6.749395</w:t>
            </w:r>
          </w:p>
        </w:tc>
        <w:tc>
          <w:tcPr>
            <w:tcW w:w="960" w:type="dxa"/>
            <w:noWrap/>
            <w:hideMark/>
          </w:tcPr>
          <w:p w14:paraId="22EE2893" w14:textId="77777777" w:rsidR="00472572" w:rsidRPr="00472572" w:rsidRDefault="00472572" w:rsidP="00472572">
            <w:r w:rsidRPr="00472572">
              <w:t>8.205956</w:t>
            </w:r>
          </w:p>
        </w:tc>
        <w:tc>
          <w:tcPr>
            <w:tcW w:w="960" w:type="dxa"/>
            <w:noWrap/>
            <w:hideMark/>
          </w:tcPr>
          <w:p w14:paraId="25974487" w14:textId="77777777" w:rsidR="00472572" w:rsidRPr="00472572" w:rsidRDefault="00472572" w:rsidP="00472572">
            <w:r w:rsidRPr="00472572">
              <w:t>7.380865</w:t>
            </w:r>
          </w:p>
        </w:tc>
        <w:tc>
          <w:tcPr>
            <w:tcW w:w="960" w:type="dxa"/>
            <w:noWrap/>
            <w:hideMark/>
          </w:tcPr>
          <w:p w14:paraId="372CC091" w14:textId="77777777" w:rsidR="00472572" w:rsidRPr="00472572" w:rsidRDefault="00472572" w:rsidP="00472572">
            <w:r w:rsidRPr="00472572">
              <w:t>7.708106</w:t>
            </w:r>
          </w:p>
        </w:tc>
        <w:tc>
          <w:tcPr>
            <w:tcW w:w="960" w:type="dxa"/>
            <w:noWrap/>
            <w:hideMark/>
          </w:tcPr>
          <w:p w14:paraId="4AE44621" w14:textId="77777777" w:rsidR="00472572" w:rsidRPr="00472572" w:rsidRDefault="00472572" w:rsidP="00472572">
            <w:r w:rsidRPr="00472572">
              <w:t>7.747603</w:t>
            </w:r>
          </w:p>
        </w:tc>
        <w:tc>
          <w:tcPr>
            <w:tcW w:w="960" w:type="dxa"/>
            <w:noWrap/>
            <w:hideMark/>
          </w:tcPr>
          <w:p w14:paraId="32633675" w14:textId="77777777" w:rsidR="00472572" w:rsidRPr="00472572" w:rsidRDefault="00472572" w:rsidP="00472572">
            <w:r w:rsidRPr="00472572">
              <w:t>3.634165</w:t>
            </w:r>
          </w:p>
        </w:tc>
        <w:tc>
          <w:tcPr>
            <w:tcW w:w="960" w:type="dxa"/>
            <w:noWrap/>
            <w:hideMark/>
          </w:tcPr>
          <w:p w14:paraId="232CF182" w14:textId="77777777" w:rsidR="00472572" w:rsidRPr="00472572" w:rsidRDefault="00472572" w:rsidP="00472572">
            <w:r w:rsidRPr="00472572">
              <w:t>7.758667</w:t>
            </w:r>
          </w:p>
        </w:tc>
        <w:tc>
          <w:tcPr>
            <w:tcW w:w="960" w:type="dxa"/>
            <w:noWrap/>
            <w:hideMark/>
          </w:tcPr>
          <w:p w14:paraId="0E39DB40" w14:textId="77777777" w:rsidR="00472572" w:rsidRPr="00472572" w:rsidRDefault="00472572" w:rsidP="00472572">
            <w:r w:rsidRPr="00472572">
              <w:t>9.890347</w:t>
            </w:r>
          </w:p>
        </w:tc>
        <w:tc>
          <w:tcPr>
            <w:tcW w:w="960" w:type="dxa"/>
            <w:noWrap/>
            <w:hideMark/>
          </w:tcPr>
          <w:p w14:paraId="5C9CE39D" w14:textId="77777777" w:rsidR="00472572" w:rsidRPr="00472572" w:rsidRDefault="00472572" w:rsidP="00472572">
            <w:r w:rsidRPr="00472572">
              <w:t>11.10753</w:t>
            </w:r>
          </w:p>
        </w:tc>
      </w:tr>
      <w:tr w:rsidR="00472572" w:rsidRPr="00472572" w14:paraId="19EE99C8" w14:textId="77777777" w:rsidTr="00472572">
        <w:trPr>
          <w:trHeight w:val="300"/>
        </w:trPr>
        <w:tc>
          <w:tcPr>
            <w:tcW w:w="960" w:type="dxa"/>
            <w:noWrap/>
            <w:hideMark/>
          </w:tcPr>
          <w:p w14:paraId="49CE6B7B" w14:textId="77777777" w:rsidR="00472572" w:rsidRPr="00472572" w:rsidRDefault="00472572" w:rsidP="00472572">
            <w:r w:rsidRPr="00472572">
              <w:t>8.374919</w:t>
            </w:r>
          </w:p>
        </w:tc>
        <w:tc>
          <w:tcPr>
            <w:tcW w:w="960" w:type="dxa"/>
            <w:noWrap/>
            <w:hideMark/>
          </w:tcPr>
          <w:p w14:paraId="0EFE2700" w14:textId="77777777" w:rsidR="00472572" w:rsidRPr="00472572" w:rsidRDefault="00472572" w:rsidP="00472572">
            <w:r w:rsidRPr="00472572">
              <w:t>4.991546</w:t>
            </w:r>
          </w:p>
        </w:tc>
        <w:tc>
          <w:tcPr>
            <w:tcW w:w="960" w:type="dxa"/>
            <w:noWrap/>
            <w:hideMark/>
          </w:tcPr>
          <w:p w14:paraId="472AF242" w14:textId="77777777" w:rsidR="00472572" w:rsidRPr="00472572" w:rsidRDefault="00472572" w:rsidP="00472572">
            <w:r w:rsidRPr="00472572">
              <w:t>8.494132</w:t>
            </w:r>
          </w:p>
        </w:tc>
        <w:tc>
          <w:tcPr>
            <w:tcW w:w="960" w:type="dxa"/>
            <w:noWrap/>
            <w:hideMark/>
          </w:tcPr>
          <w:p w14:paraId="559C9DD9" w14:textId="77777777" w:rsidR="00472572" w:rsidRPr="00472572" w:rsidRDefault="00472572" w:rsidP="00472572">
            <w:r w:rsidRPr="00472572">
              <w:t>7.147431</w:t>
            </w:r>
          </w:p>
        </w:tc>
        <w:tc>
          <w:tcPr>
            <w:tcW w:w="960" w:type="dxa"/>
            <w:noWrap/>
            <w:hideMark/>
          </w:tcPr>
          <w:p w14:paraId="74607FCC" w14:textId="77777777" w:rsidR="00472572" w:rsidRPr="00472572" w:rsidRDefault="00472572" w:rsidP="00472572">
            <w:r w:rsidRPr="00472572">
              <w:t>6.800638</w:t>
            </w:r>
          </w:p>
        </w:tc>
        <w:tc>
          <w:tcPr>
            <w:tcW w:w="960" w:type="dxa"/>
            <w:noWrap/>
            <w:hideMark/>
          </w:tcPr>
          <w:p w14:paraId="35139984" w14:textId="77777777" w:rsidR="00472572" w:rsidRPr="00472572" w:rsidRDefault="00472572" w:rsidP="00472572">
            <w:r w:rsidRPr="00472572">
              <w:t>8.646793</w:t>
            </w:r>
          </w:p>
        </w:tc>
        <w:tc>
          <w:tcPr>
            <w:tcW w:w="960" w:type="dxa"/>
            <w:noWrap/>
            <w:hideMark/>
          </w:tcPr>
          <w:p w14:paraId="4BF51FB7" w14:textId="77777777" w:rsidR="00472572" w:rsidRPr="00472572" w:rsidRDefault="00472572" w:rsidP="00472572">
            <w:r w:rsidRPr="00472572">
              <w:t>4.918747</w:t>
            </w:r>
          </w:p>
        </w:tc>
        <w:tc>
          <w:tcPr>
            <w:tcW w:w="960" w:type="dxa"/>
            <w:noWrap/>
            <w:hideMark/>
          </w:tcPr>
          <w:p w14:paraId="15CE8341" w14:textId="77777777" w:rsidR="00472572" w:rsidRPr="00472572" w:rsidRDefault="00472572" w:rsidP="00472572">
            <w:r w:rsidRPr="00472572">
              <w:t>5.995571</w:t>
            </w:r>
          </w:p>
        </w:tc>
        <w:tc>
          <w:tcPr>
            <w:tcW w:w="960" w:type="dxa"/>
            <w:noWrap/>
            <w:hideMark/>
          </w:tcPr>
          <w:p w14:paraId="2E8E0AF0" w14:textId="77777777" w:rsidR="00472572" w:rsidRPr="00472572" w:rsidRDefault="00472572" w:rsidP="00472572">
            <w:r w:rsidRPr="00472572">
              <w:t>8.711453</w:t>
            </w:r>
          </w:p>
        </w:tc>
        <w:tc>
          <w:tcPr>
            <w:tcW w:w="960" w:type="dxa"/>
            <w:noWrap/>
            <w:hideMark/>
          </w:tcPr>
          <w:p w14:paraId="1A46671E" w14:textId="77777777" w:rsidR="00472572" w:rsidRPr="00472572" w:rsidRDefault="00472572" w:rsidP="00472572">
            <w:r w:rsidRPr="00472572">
              <w:t>9.404007</w:t>
            </w:r>
          </w:p>
        </w:tc>
      </w:tr>
      <w:tr w:rsidR="00472572" w:rsidRPr="00472572" w14:paraId="317105B8" w14:textId="77777777" w:rsidTr="00472572">
        <w:trPr>
          <w:trHeight w:val="300"/>
        </w:trPr>
        <w:tc>
          <w:tcPr>
            <w:tcW w:w="960" w:type="dxa"/>
            <w:noWrap/>
            <w:hideMark/>
          </w:tcPr>
          <w:p w14:paraId="718E43C0" w14:textId="77777777" w:rsidR="00472572" w:rsidRPr="00472572" w:rsidRDefault="00472572" w:rsidP="00472572">
            <w:r w:rsidRPr="00472572">
              <w:t>8.252009</w:t>
            </w:r>
          </w:p>
        </w:tc>
        <w:tc>
          <w:tcPr>
            <w:tcW w:w="960" w:type="dxa"/>
            <w:noWrap/>
            <w:hideMark/>
          </w:tcPr>
          <w:p w14:paraId="79CA227E" w14:textId="77777777" w:rsidR="00472572" w:rsidRPr="00472572" w:rsidRDefault="00472572" w:rsidP="00472572">
            <w:r w:rsidRPr="00472572">
              <w:t>6.780687</w:t>
            </w:r>
          </w:p>
        </w:tc>
        <w:tc>
          <w:tcPr>
            <w:tcW w:w="960" w:type="dxa"/>
            <w:noWrap/>
            <w:hideMark/>
          </w:tcPr>
          <w:p w14:paraId="5A9A44D1" w14:textId="77777777" w:rsidR="00472572" w:rsidRPr="00472572" w:rsidRDefault="00472572" w:rsidP="00472572">
            <w:r w:rsidRPr="00472572">
              <w:t>4.680262</w:t>
            </w:r>
          </w:p>
        </w:tc>
        <w:tc>
          <w:tcPr>
            <w:tcW w:w="960" w:type="dxa"/>
            <w:noWrap/>
            <w:hideMark/>
          </w:tcPr>
          <w:p w14:paraId="6B4EE84E" w14:textId="77777777" w:rsidR="00472572" w:rsidRPr="00472572" w:rsidRDefault="00472572" w:rsidP="00472572">
            <w:r w:rsidRPr="00472572">
              <w:t>7.17579</w:t>
            </w:r>
          </w:p>
        </w:tc>
        <w:tc>
          <w:tcPr>
            <w:tcW w:w="960" w:type="dxa"/>
            <w:noWrap/>
            <w:hideMark/>
          </w:tcPr>
          <w:p w14:paraId="4D32E522" w14:textId="77777777" w:rsidR="00472572" w:rsidRPr="00472572" w:rsidRDefault="00472572" w:rsidP="00472572">
            <w:r w:rsidRPr="00472572">
              <w:t>8.850444</w:t>
            </w:r>
          </w:p>
        </w:tc>
        <w:tc>
          <w:tcPr>
            <w:tcW w:w="960" w:type="dxa"/>
            <w:noWrap/>
            <w:hideMark/>
          </w:tcPr>
          <w:p w14:paraId="348D194D" w14:textId="77777777" w:rsidR="00472572" w:rsidRPr="00472572" w:rsidRDefault="00472572" w:rsidP="00472572">
            <w:r w:rsidRPr="00472572">
              <w:t>8.259087</w:t>
            </w:r>
          </w:p>
        </w:tc>
        <w:tc>
          <w:tcPr>
            <w:tcW w:w="960" w:type="dxa"/>
            <w:noWrap/>
            <w:hideMark/>
          </w:tcPr>
          <w:p w14:paraId="2410718C" w14:textId="77777777" w:rsidR="00472572" w:rsidRPr="00472572" w:rsidRDefault="00472572" w:rsidP="00472572">
            <w:r w:rsidRPr="00472572">
              <w:t>12.21901</w:t>
            </w:r>
          </w:p>
        </w:tc>
        <w:tc>
          <w:tcPr>
            <w:tcW w:w="960" w:type="dxa"/>
            <w:noWrap/>
            <w:hideMark/>
          </w:tcPr>
          <w:p w14:paraId="25E0C1C8" w14:textId="77777777" w:rsidR="00472572" w:rsidRPr="00472572" w:rsidRDefault="00472572" w:rsidP="00472572">
            <w:r w:rsidRPr="00472572">
              <w:t>6.367842</w:t>
            </w:r>
          </w:p>
        </w:tc>
        <w:tc>
          <w:tcPr>
            <w:tcW w:w="960" w:type="dxa"/>
            <w:noWrap/>
            <w:hideMark/>
          </w:tcPr>
          <w:p w14:paraId="3A76D8CB" w14:textId="77777777" w:rsidR="00472572" w:rsidRPr="00472572" w:rsidRDefault="00472572" w:rsidP="00472572">
            <w:r w:rsidRPr="00472572">
              <w:t>2.627376</w:t>
            </w:r>
          </w:p>
        </w:tc>
        <w:tc>
          <w:tcPr>
            <w:tcW w:w="960" w:type="dxa"/>
            <w:noWrap/>
            <w:hideMark/>
          </w:tcPr>
          <w:p w14:paraId="7C67B3FE" w14:textId="77777777" w:rsidR="00472572" w:rsidRPr="00472572" w:rsidRDefault="00472572" w:rsidP="00472572">
            <w:r w:rsidRPr="00472572">
              <w:t>3.32672</w:t>
            </w:r>
          </w:p>
        </w:tc>
      </w:tr>
      <w:tr w:rsidR="00472572" w:rsidRPr="00472572" w14:paraId="07447CBB" w14:textId="77777777" w:rsidTr="00472572">
        <w:trPr>
          <w:trHeight w:val="300"/>
        </w:trPr>
        <w:tc>
          <w:tcPr>
            <w:tcW w:w="960" w:type="dxa"/>
            <w:noWrap/>
            <w:hideMark/>
          </w:tcPr>
          <w:p w14:paraId="57F533CB" w14:textId="77777777" w:rsidR="00472572" w:rsidRPr="00472572" w:rsidRDefault="00472572" w:rsidP="00472572">
            <w:r w:rsidRPr="00472572">
              <w:t>2.784106</w:t>
            </w:r>
          </w:p>
        </w:tc>
        <w:tc>
          <w:tcPr>
            <w:tcW w:w="960" w:type="dxa"/>
            <w:noWrap/>
            <w:hideMark/>
          </w:tcPr>
          <w:p w14:paraId="74D0C550" w14:textId="77777777" w:rsidR="00472572" w:rsidRPr="00472572" w:rsidRDefault="00472572" w:rsidP="00472572">
            <w:r w:rsidRPr="00472572">
              <w:t>6.685362</w:t>
            </w:r>
          </w:p>
        </w:tc>
        <w:tc>
          <w:tcPr>
            <w:tcW w:w="960" w:type="dxa"/>
            <w:noWrap/>
            <w:hideMark/>
          </w:tcPr>
          <w:p w14:paraId="082E94B6" w14:textId="77777777" w:rsidR="00472572" w:rsidRPr="00472572" w:rsidRDefault="00472572" w:rsidP="00472572">
            <w:r w:rsidRPr="00472572">
              <w:t>3.758944</w:t>
            </w:r>
          </w:p>
        </w:tc>
        <w:tc>
          <w:tcPr>
            <w:tcW w:w="960" w:type="dxa"/>
            <w:noWrap/>
            <w:hideMark/>
          </w:tcPr>
          <w:p w14:paraId="7E0BCD53" w14:textId="77777777" w:rsidR="00472572" w:rsidRPr="00472572" w:rsidRDefault="00472572" w:rsidP="00472572">
            <w:r w:rsidRPr="00472572">
              <w:t>7.605582</w:t>
            </w:r>
          </w:p>
        </w:tc>
        <w:tc>
          <w:tcPr>
            <w:tcW w:w="960" w:type="dxa"/>
            <w:noWrap/>
            <w:hideMark/>
          </w:tcPr>
          <w:p w14:paraId="25D0E6BC" w14:textId="77777777" w:rsidR="00472572" w:rsidRPr="00472572" w:rsidRDefault="00472572" w:rsidP="00472572">
            <w:r w:rsidRPr="00472572">
              <w:t>1.14197</w:t>
            </w:r>
          </w:p>
        </w:tc>
        <w:tc>
          <w:tcPr>
            <w:tcW w:w="960" w:type="dxa"/>
            <w:noWrap/>
            <w:hideMark/>
          </w:tcPr>
          <w:p w14:paraId="5A307E41" w14:textId="77777777" w:rsidR="00472572" w:rsidRPr="00472572" w:rsidRDefault="00472572" w:rsidP="00472572">
            <w:r w:rsidRPr="00472572">
              <w:t>8.562343</w:t>
            </w:r>
          </w:p>
        </w:tc>
        <w:tc>
          <w:tcPr>
            <w:tcW w:w="960" w:type="dxa"/>
            <w:noWrap/>
            <w:hideMark/>
          </w:tcPr>
          <w:p w14:paraId="11687A27" w14:textId="77777777" w:rsidR="00472572" w:rsidRPr="00472572" w:rsidRDefault="00472572" w:rsidP="00472572">
            <w:r w:rsidRPr="00472572">
              <w:t>8.606757</w:t>
            </w:r>
          </w:p>
        </w:tc>
        <w:tc>
          <w:tcPr>
            <w:tcW w:w="960" w:type="dxa"/>
            <w:noWrap/>
            <w:hideMark/>
          </w:tcPr>
          <w:p w14:paraId="7022EB47" w14:textId="77777777" w:rsidR="00472572" w:rsidRPr="00472572" w:rsidRDefault="00472572" w:rsidP="00472572">
            <w:r w:rsidRPr="00472572">
              <w:t>7.132525</w:t>
            </w:r>
          </w:p>
        </w:tc>
        <w:tc>
          <w:tcPr>
            <w:tcW w:w="960" w:type="dxa"/>
            <w:noWrap/>
            <w:hideMark/>
          </w:tcPr>
          <w:p w14:paraId="06A8FD14" w14:textId="77777777" w:rsidR="00472572" w:rsidRPr="00472572" w:rsidRDefault="00472572" w:rsidP="00472572">
            <w:r w:rsidRPr="00472572">
              <w:t>8.042631</w:t>
            </w:r>
          </w:p>
        </w:tc>
        <w:tc>
          <w:tcPr>
            <w:tcW w:w="960" w:type="dxa"/>
            <w:noWrap/>
            <w:hideMark/>
          </w:tcPr>
          <w:p w14:paraId="1C01AC87" w14:textId="77777777" w:rsidR="00472572" w:rsidRPr="00472572" w:rsidRDefault="00472572" w:rsidP="00472572">
            <w:r w:rsidRPr="00472572">
              <w:t>12.31368</w:t>
            </w:r>
          </w:p>
        </w:tc>
      </w:tr>
      <w:tr w:rsidR="00472572" w:rsidRPr="00472572" w14:paraId="56D4BA64" w14:textId="77777777" w:rsidTr="00472572">
        <w:trPr>
          <w:trHeight w:val="300"/>
        </w:trPr>
        <w:tc>
          <w:tcPr>
            <w:tcW w:w="960" w:type="dxa"/>
            <w:noWrap/>
            <w:hideMark/>
          </w:tcPr>
          <w:p w14:paraId="6971C28F" w14:textId="77777777" w:rsidR="00472572" w:rsidRPr="00472572" w:rsidRDefault="00472572" w:rsidP="00472572">
            <w:r w:rsidRPr="00472572">
              <w:t>7.366497</w:t>
            </w:r>
          </w:p>
        </w:tc>
        <w:tc>
          <w:tcPr>
            <w:tcW w:w="960" w:type="dxa"/>
            <w:noWrap/>
            <w:hideMark/>
          </w:tcPr>
          <w:p w14:paraId="4C41E3BB" w14:textId="77777777" w:rsidR="00472572" w:rsidRPr="00472572" w:rsidRDefault="00472572" w:rsidP="00472572">
            <w:r w:rsidRPr="00472572">
              <w:t>7.449764</w:t>
            </w:r>
          </w:p>
        </w:tc>
        <w:tc>
          <w:tcPr>
            <w:tcW w:w="960" w:type="dxa"/>
            <w:noWrap/>
            <w:hideMark/>
          </w:tcPr>
          <w:p w14:paraId="16CA5979" w14:textId="77777777" w:rsidR="00472572" w:rsidRPr="00472572" w:rsidRDefault="00472572" w:rsidP="00472572">
            <w:r w:rsidRPr="00472572">
              <w:t>6.356741</w:t>
            </w:r>
          </w:p>
        </w:tc>
        <w:tc>
          <w:tcPr>
            <w:tcW w:w="960" w:type="dxa"/>
            <w:noWrap/>
            <w:hideMark/>
          </w:tcPr>
          <w:p w14:paraId="6BD736F2" w14:textId="77777777" w:rsidR="00472572" w:rsidRPr="00472572" w:rsidRDefault="00472572" w:rsidP="00472572">
            <w:r w:rsidRPr="00472572">
              <w:t>6.457597</w:t>
            </w:r>
          </w:p>
        </w:tc>
        <w:tc>
          <w:tcPr>
            <w:tcW w:w="960" w:type="dxa"/>
            <w:noWrap/>
            <w:hideMark/>
          </w:tcPr>
          <w:p w14:paraId="3A63C066" w14:textId="77777777" w:rsidR="00472572" w:rsidRPr="00472572" w:rsidRDefault="00472572" w:rsidP="00472572">
            <w:r w:rsidRPr="00472572">
              <w:t>11.53589</w:t>
            </w:r>
          </w:p>
        </w:tc>
        <w:tc>
          <w:tcPr>
            <w:tcW w:w="960" w:type="dxa"/>
            <w:noWrap/>
            <w:hideMark/>
          </w:tcPr>
          <w:p w14:paraId="1FD8E4D8" w14:textId="77777777" w:rsidR="00472572" w:rsidRPr="00472572" w:rsidRDefault="00472572" w:rsidP="00472572">
            <w:r w:rsidRPr="00472572">
              <w:t>8.21753</w:t>
            </w:r>
          </w:p>
        </w:tc>
        <w:tc>
          <w:tcPr>
            <w:tcW w:w="960" w:type="dxa"/>
            <w:noWrap/>
            <w:hideMark/>
          </w:tcPr>
          <w:p w14:paraId="5ECFF980" w14:textId="77777777" w:rsidR="00472572" w:rsidRPr="00472572" w:rsidRDefault="00472572" w:rsidP="00472572">
            <w:r w:rsidRPr="00472572">
              <w:t>7.223147</w:t>
            </w:r>
          </w:p>
        </w:tc>
        <w:tc>
          <w:tcPr>
            <w:tcW w:w="960" w:type="dxa"/>
            <w:noWrap/>
            <w:hideMark/>
          </w:tcPr>
          <w:p w14:paraId="6BA384D4" w14:textId="77777777" w:rsidR="00472572" w:rsidRPr="00472572" w:rsidRDefault="00472572" w:rsidP="00472572">
            <w:r w:rsidRPr="00472572">
              <w:t>7.82796</w:t>
            </w:r>
          </w:p>
        </w:tc>
        <w:tc>
          <w:tcPr>
            <w:tcW w:w="960" w:type="dxa"/>
            <w:noWrap/>
            <w:hideMark/>
          </w:tcPr>
          <w:p w14:paraId="7B2BB757" w14:textId="77777777" w:rsidR="00472572" w:rsidRPr="00472572" w:rsidRDefault="00472572" w:rsidP="00472572">
            <w:r w:rsidRPr="00472572">
              <w:t>7.545286</w:t>
            </w:r>
          </w:p>
        </w:tc>
        <w:tc>
          <w:tcPr>
            <w:tcW w:w="960" w:type="dxa"/>
            <w:noWrap/>
            <w:hideMark/>
          </w:tcPr>
          <w:p w14:paraId="57258E66" w14:textId="77777777" w:rsidR="00472572" w:rsidRPr="00472572" w:rsidRDefault="00472572" w:rsidP="00472572">
            <w:r w:rsidRPr="00472572">
              <w:t>8.918757</w:t>
            </w:r>
          </w:p>
        </w:tc>
      </w:tr>
      <w:tr w:rsidR="00472572" w:rsidRPr="00472572" w14:paraId="1F914D09" w14:textId="77777777" w:rsidTr="00472572">
        <w:trPr>
          <w:trHeight w:val="300"/>
        </w:trPr>
        <w:tc>
          <w:tcPr>
            <w:tcW w:w="960" w:type="dxa"/>
            <w:noWrap/>
            <w:hideMark/>
          </w:tcPr>
          <w:p w14:paraId="39FF7847" w14:textId="77777777" w:rsidR="00472572" w:rsidRPr="00472572" w:rsidRDefault="00472572" w:rsidP="00472572">
            <w:r w:rsidRPr="00472572">
              <w:t>8.729406</w:t>
            </w:r>
          </w:p>
        </w:tc>
        <w:tc>
          <w:tcPr>
            <w:tcW w:w="960" w:type="dxa"/>
            <w:noWrap/>
            <w:hideMark/>
          </w:tcPr>
          <w:p w14:paraId="18B60F7E" w14:textId="77777777" w:rsidR="00472572" w:rsidRPr="00472572" w:rsidRDefault="00472572" w:rsidP="00472572">
            <w:r w:rsidRPr="00472572">
              <w:t>3.637095</w:t>
            </w:r>
          </w:p>
        </w:tc>
        <w:tc>
          <w:tcPr>
            <w:tcW w:w="960" w:type="dxa"/>
            <w:noWrap/>
            <w:hideMark/>
          </w:tcPr>
          <w:p w14:paraId="1B7D0421" w14:textId="77777777" w:rsidR="00472572" w:rsidRPr="00472572" w:rsidRDefault="00472572" w:rsidP="00472572">
            <w:r w:rsidRPr="00472572">
              <w:t>3.328197</w:t>
            </w:r>
          </w:p>
        </w:tc>
        <w:tc>
          <w:tcPr>
            <w:tcW w:w="960" w:type="dxa"/>
            <w:noWrap/>
            <w:hideMark/>
          </w:tcPr>
          <w:p w14:paraId="26143809" w14:textId="77777777" w:rsidR="00472572" w:rsidRPr="00472572" w:rsidRDefault="00472572" w:rsidP="00472572">
            <w:r w:rsidRPr="00472572">
              <w:t>8.926978</w:t>
            </w:r>
          </w:p>
        </w:tc>
        <w:tc>
          <w:tcPr>
            <w:tcW w:w="960" w:type="dxa"/>
            <w:noWrap/>
            <w:hideMark/>
          </w:tcPr>
          <w:p w14:paraId="70B68722" w14:textId="77777777" w:rsidR="00472572" w:rsidRPr="00472572" w:rsidRDefault="00472572" w:rsidP="00472572">
            <w:r w:rsidRPr="00472572">
              <w:t>8.763516</w:t>
            </w:r>
          </w:p>
        </w:tc>
        <w:tc>
          <w:tcPr>
            <w:tcW w:w="960" w:type="dxa"/>
            <w:noWrap/>
            <w:hideMark/>
          </w:tcPr>
          <w:p w14:paraId="256B29B3" w14:textId="77777777" w:rsidR="00472572" w:rsidRPr="00472572" w:rsidRDefault="00472572" w:rsidP="00472572">
            <w:r w:rsidRPr="00472572">
              <w:t>7.42161</w:t>
            </w:r>
          </w:p>
        </w:tc>
        <w:tc>
          <w:tcPr>
            <w:tcW w:w="960" w:type="dxa"/>
            <w:noWrap/>
            <w:hideMark/>
          </w:tcPr>
          <w:p w14:paraId="1B2B85BB" w14:textId="77777777" w:rsidR="00472572" w:rsidRPr="00472572" w:rsidRDefault="00472572" w:rsidP="00472572">
            <w:r w:rsidRPr="00472572">
              <w:t>8.299753</w:t>
            </w:r>
          </w:p>
        </w:tc>
        <w:tc>
          <w:tcPr>
            <w:tcW w:w="960" w:type="dxa"/>
            <w:noWrap/>
            <w:hideMark/>
          </w:tcPr>
          <w:p w14:paraId="6FB61845" w14:textId="77777777" w:rsidR="00472572" w:rsidRPr="00472572" w:rsidRDefault="00472572" w:rsidP="00472572">
            <w:r w:rsidRPr="00472572">
              <w:t>8.731073</w:t>
            </w:r>
          </w:p>
        </w:tc>
        <w:tc>
          <w:tcPr>
            <w:tcW w:w="960" w:type="dxa"/>
            <w:noWrap/>
            <w:hideMark/>
          </w:tcPr>
          <w:p w14:paraId="37CDF7E4" w14:textId="77777777" w:rsidR="00472572" w:rsidRPr="00472572" w:rsidRDefault="00472572" w:rsidP="00472572">
            <w:r w:rsidRPr="00472572">
              <w:t>3.217482</w:t>
            </w:r>
          </w:p>
        </w:tc>
        <w:tc>
          <w:tcPr>
            <w:tcW w:w="960" w:type="dxa"/>
            <w:noWrap/>
            <w:hideMark/>
          </w:tcPr>
          <w:p w14:paraId="73ABC429" w14:textId="77777777" w:rsidR="00472572" w:rsidRPr="00472572" w:rsidRDefault="00472572" w:rsidP="00472572">
            <w:r w:rsidRPr="00472572">
              <w:t>3.239328</w:t>
            </w:r>
          </w:p>
        </w:tc>
      </w:tr>
      <w:tr w:rsidR="00472572" w:rsidRPr="00472572" w14:paraId="13F84CE6" w14:textId="77777777" w:rsidTr="00472572">
        <w:trPr>
          <w:trHeight w:val="300"/>
        </w:trPr>
        <w:tc>
          <w:tcPr>
            <w:tcW w:w="960" w:type="dxa"/>
            <w:noWrap/>
            <w:hideMark/>
          </w:tcPr>
          <w:p w14:paraId="24451ABA" w14:textId="77777777" w:rsidR="00472572" w:rsidRPr="00472572" w:rsidRDefault="00472572" w:rsidP="00472572">
            <w:r w:rsidRPr="00472572">
              <w:t>3.575057</w:t>
            </w:r>
          </w:p>
        </w:tc>
        <w:tc>
          <w:tcPr>
            <w:tcW w:w="960" w:type="dxa"/>
            <w:noWrap/>
            <w:hideMark/>
          </w:tcPr>
          <w:p w14:paraId="0A1F1DDA" w14:textId="77777777" w:rsidR="00472572" w:rsidRPr="00472572" w:rsidRDefault="00472572" w:rsidP="00472572">
            <w:r w:rsidRPr="00472572">
              <w:t>7.045734</w:t>
            </w:r>
          </w:p>
        </w:tc>
        <w:tc>
          <w:tcPr>
            <w:tcW w:w="960" w:type="dxa"/>
            <w:noWrap/>
            <w:hideMark/>
          </w:tcPr>
          <w:p w14:paraId="66C8E439" w14:textId="77777777" w:rsidR="00472572" w:rsidRPr="00472572" w:rsidRDefault="00472572" w:rsidP="00472572">
            <w:r w:rsidRPr="00472572">
              <w:t>11.87541</w:t>
            </w:r>
          </w:p>
        </w:tc>
        <w:tc>
          <w:tcPr>
            <w:tcW w:w="960" w:type="dxa"/>
            <w:noWrap/>
            <w:hideMark/>
          </w:tcPr>
          <w:p w14:paraId="43E8491B" w14:textId="77777777" w:rsidR="00472572" w:rsidRPr="00472572" w:rsidRDefault="00472572" w:rsidP="00472572">
            <w:r w:rsidRPr="00472572">
              <w:t>7.499659</w:t>
            </w:r>
          </w:p>
        </w:tc>
        <w:tc>
          <w:tcPr>
            <w:tcW w:w="960" w:type="dxa"/>
            <w:noWrap/>
            <w:hideMark/>
          </w:tcPr>
          <w:p w14:paraId="414967F3" w14:textId="77777777" w:rsidR="00472572" w:rsidRPr="00472572" w:rsidRDefault="00472572" w:rsidP="00472572">
            <w:r w:rsidRPr="00472572">
              <w:t>6.850935</w:t>
            </w:r>
          </w:p>
        </w:tc>
        <w:tc>
          <w:tcPr>
            <w:tcW w:w="960" w:type="dxa"/>
            <w:noWrap/>
            <w:hideMark/>
          </w:tcPr>
          <w:p w14:paraId="3825B8A2" w14:textId="77777777" w:rsidR="00472572" w:rsidRPr="00472572" w:rsidRDefault="00472572" w:rsidP="00472572">
            <w:r w:rsidRPr="00472572">
              <w:t>5.734439</w:t>
            </w:r>
          </w:p>
        </w:tc>
        <w:tc>
          <w:tcPr>
            <w:tcW w:w="960" w:type="dxa"/>
            <w:noWrap/>
            <w:hideMark/>
          </w:tcPr>
          <w:p w14:paraId="1A28F326" w14:textId="77777777" w:rsidR="00472572" w:rsidRPr="00472572" w:rsidRDefault="00472572" w:rsidP="00472572">
            <w:r w:rsidRPr="00472572">
              <w:t>8.559898</w:t>
            </w:r>
          </w:p>
        </w:tc>
        <w:tc>
          <w:tcPr>
            <w:tcW w:w="960" w:type="dxa"/>
            <w:noWrap/>
            <w:hideMark/>
          </w:tcPr>
          <w:p w14:paraId="3004B98B" w14:textId="77777777" w:rsidR="00472572" w:rsidRPr="00472572" w:rsidRDefault="00472572" w:rsidP="00472572">
            <w:r w:rsidRPr="00472572">
              <w:t>8.920597</w:t>
            </w:r>
          </w:p>
        </w:tc>
        <w:tc>
          <w:tcPr>
            <w:tcW w:w="960" w:type="dxa"/>
            <w:noWrap/>
            <w:hideMark/>
          </w:tcPr>
          <w:p w14:paraId="404EE0F0" w14:textId="77777777" w:rsidR="00472572" w:rsidRPr="00472572" w:rsidRDefault="00472572" w:rsidP="00472572">
            <w:r w:rsidRPr="00472572">
              <w:t>12.29899</w:t>
            </w:r>
          </w:p>
        </w:tc>
        <w:tc>
          <w:tcPr>
            <w:tcW w:w="960" w:type="dxa"/>
            <w:noWrap/>
            <w:hideMark/>
          </w:tcPr>
          <w:p w14:paraId="2D18300E" w14:textId="77777777" w:rsidR="00472572" w:rsidRPr="00472572" w:rsidRDefault="00472572" w:rsidP="00472572">
            <w:r w:rsidRPr="00472572">
              <w:t>11.9915</w:t>
            </w:r>
          </w:p>
        </w:tc>
      </w:tr>
      <w:tr w:rsidR="00472572" w:rsidRPr="00472572" w14:paraId="5BDF0367" w14:textId="77777777" w:rsidTr="00472572">
        <w:trPr>
          <w:trHeight w:val="300"/>
        </w:trPr>
        <w:tc>
          <w:tcPr>
            <w:tcW w:w="960" w:type="dxa"/>
            <w:noWrap/>
            <w:hideMark/>
          </w:tcPr>
          <w:p w14:paraId="37AAD5CB" w14:textId="77777777" w:rsidR="00472572" w:rsidRPr="00472572" w:rsidRDefault="00472572" w:rsidP="00472572">
            <w:pPr>
              <w:rPr>
                <w:b/>
                <w:bCs/>
              </w:rPr>
            </w:pPr>
            <w:r w:rsidRPr="00472572">
              <w:rPr>
                <w:b/>
                <w:bCs/>
              </w:rPr>
              <w:t>6.736085</w:t>
            </w:r>
          </w:p>
        </w:tc>
        <w:tc>
          <w:tcPr>
            <w:tcW w:w="960" w:type="dxa"/>
            <w:noWrap/>
            <w:hideMark/>
          </w:tcPr>
          <w:p w14:paraId="2FD8961A" w14:textId="77777777" w:rsidR="00472572" w:rsidRPr="00472572" w:rsidRDefault="00472572" w:rsidP="00472572">
            <w:pPr>
              <w:rPr>
                <w:b/>
                <w:bCs/>
              </w:rPr>
            </w:pPr>
            <w:r w:rsidRPr="00472572">
              <w:rPr>
                <w:b/>
                <w:bCs/>
              </w:rPr>
              <w:t>6.511361</w:t>
            </w:r>
          </w:p>
        </w:tc>
        <w:tc>
          <w:tcPr>
            <w:tcW w:w="960" w:type="dxa"/>
            <w:noWrap/>
            <w:hideMark/>
          </w:tcPr>
          <w:p w14:paraId="2303369E" w14:textId="77777777" w:rsidR="00472572" w:rsidRPr="00472572" w:rsidRDefault="00472572" w:rsidP="00472572">
            <w:pPr>
              <w:rPr>
                <w:b/>
                <w:bCs/>
              </w:rPr>
            </w:pPr>
            <w:r w:rsidRPr="00472572">
              <w:rPr>
                <w:b/>
                <w:bCs/>
              </w:rPr>
              <w:t>7.257679</w:t>
            </w:r>
          </w:p>
        </w:tc>
        <w:tc>
          <w:tcPr>
            <w:tcW w:w="960" w:type="dxa"/>
            <w:noWrap/>
            <w:hideMark/>
          </w:tcPr>
          <w:p w14:paraId="4D5316B3" w14:textId="77777777" w:rsidR="00472572" w:rsidRPr="00472572" w:rsidRDefault="00472572" w:rsidP="00472572">
            <w:pPr>
              <w:rPr>
                <w:b/>
                <w:bCs/>
              </w:rPr>
            </w:pPr>
            <w:r w:rsidRPr="00472572">
              <w:rPr>
                <w:b/>
                <w:bCs/>
              </w:rPr>
              <w:t>7.297581</w:t>
            </w:r>
          </w:p>
        </w:tc>
        <w:tc>
          <w:tcPr>
            <w:tcW w:w="960" w:type="dxa"/>
            <w:noWrap/>
            <w:hideMark/>
          </w:tcPr>
          <w:p w14:paraId="079ABFED" w14:textId="77777777" w:rsidR="00472572" w:rsidRPr="00472572" w:rsidRDefault="00472572" w:rsidP="00472572">
            <w:pPr>
              <w:rPr>
                <w:b/>
                <w:bCs/>
              </w:rPr>
            </w:pPr>
            <w:r w:rsidRPr="00472572">
              <w:rPr>
                <w:b/>
                <w:bCs/>
              </w:rPr>
              <w:t>7.058003</w:t>
            </w:r>
          </w:p>
        </w:tc>
        <w:tc>
          <w:tcPr>
            <w:tcW w:w="960" w:type="dxa"/>
            <w:noWrap/>
            <w:hideMark/>
          </w:tcPr>
          <w:p w14:paraId="56C193FB" w14:textId="77777777" w:rsidR="00472572" w:rsidRPr="00472572" w:rsidRDefault="00472572" w:rsidP="00472572">
            <w:pPr>
              <w:rPr>
                <w:b/>
                <w:bCs/>
              </w:rPr>
            </w:pPr>
            <w:r w:rsidRPr="00472572">
              <w:rPr>
                <w:b/>
                <w:bCs/>
              </w:rPr>
              <w:t>8.088634</w:t>
            </w:r>
          </w:p>
        </w:tc>
        <w:tc>
          <w:tcPr>
            <w:tcW w:w="960" w:type="dxa"/>
            <w:noWrap/>
            <w:hideMark/>
          </w:tcPr>
          <w:p w14:paraId="5B56D674" w14:textId="77777777" w:rsidR="00472572" w:rsidRPr="00472572" w:rsidRDefault="00472572" w:rsidP="00472572">
            <w:pPr>
              <w:rPr>
                <w:b/>
                <w:bCs/>
              </w:rPr>
            </w:pPr>
            <w:r w:rsidRPr="00472572">
              <w:rPr>
                <w:b/>
                <w:bCs/>
              </w:rPr>
              <w:t>7.105449</w:t>
            </w:r>
          </w:p>
        </w:tc>
        <w:tc>
          <w:tcPr>
            <w:tcW w:w="960" w:type="dxa"/>
            <w:noWrap/>
            <w:hideMark/>
          </w:tcPr>
          <w:p w14:paraId="2D6E0AEA" w14:textId="77777777" w:rsidR="00472572" w:rsidRPr="00472572" w:rsidRDefault="00472572" w:rsidP="00472572">
            <w:pPr>
              <w:rPr>
                <w:b/>
                <w:bCs/>
              </w:rPr>
            </w:pPr>
            <w:r w:rsidRPr="00472572">
              <w:rPr>
                <w:b/>
                <w:bCs/>
              </w:rPr>
              <w:t>6.724209</w:t>
            </w:r>
          </w:p>
        </w:tc>
        <w:tc>
          <w:tcPr>
            <w:tcW w:w="960" w:type="dxa"/>
            <w:noWrap/>
            <w:hideMark/>
          </w:tcPr>
          <w:p w14:paraId="71A586A0" w14:textId="77777777" w:rsidR="00472572" w:rsidRPr="00472572" w:rsidRDefault="00472572" w:rsidP="00472572">
            <w:pPr>
              <w:rPr>
                <w:b/>
                <w:bCs/>
              </w:rPr>
            </w:pPr>
            <w:r w:rsidRPr="00472572">
              <w:rPr>
                <w:b/>
                <w:bCs/>
              </w:rPr>
              <w:t>7.710672</w:t>
            </w:r>
          </w:p>
        </w:tc>
        <w:tc>
          <w:tcPr>
            <w:tcW w:w="960" w:type="dxa"/>
            <w:noWrap/>
            <w:hideMark/>
          </w:tcPr>
          <w:p w14:paraId="762A9D3C" w14:textId="77777777" w:rsidR="00472572" w:rsidRPr="00472572" w:rsidRDefault="00472572" w:rsidP="00472572">
            <w:pPr>
              <w:rPr>
                <w:b/>
                <w:bCs/>
              </w:rPr>
            </w:pPr>
            <w:r w:rsidRPr="00472572">
              <w:rPr>
                <w:b/>
                <w:bCs/>
              </w:rPr>
              <w:t>7.013495</w:t>
            </w:r>
          </w:p>
        </w:tc>
      </w:tr>
    </w:tbl>
    <w:p w14:paraId="70546C34" w14:textId="01FF3DD0" w:rsidR="00472572" w:rsidRDefault="00472572" w:rsidP="00DD05AD"/>
    <w:p w14:paraId="02C90B16"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405B7932" w14:textId="77777777" w:rsidTr="00472572">
        <w:trPr>
          <w:trHeight w:val="300"/>
        </w:trPr>
        <w:tc>
          <w:tcPr>
            <w:tcW w:w="960" w:type="dxa"/>
            <w:noWrap/>
            <w:hideMark/>
          </w:tcPr>
          <w:p w14:paraId="75BAEC2F" w14:textId="77777777" w:rsidR="00472572" w:rsidRPr="00472572" w:rsidRDefault="00472572" w:rsidP="00472572">
            <w:r w:rsidRPr="00472572">
              <w:t>Tx01</w:t>
            </w:r>
          </w:p>
        </w:tc>
        <w:tc>
          <w:tcPr>
            <w:tcW w:w="960" w:type="dxa"/>
            <w:noWrap/>
            <w:hideMark/>
          </w:tcPr>
          <w:p w14:paraId="1F03B2D3" w14:textId="77777777" w:rsidR="00472572" w:rsidRPr="00472572" w:rsidRDefault="00472572" w:rsidP="00472572">
            <w:r w:rsidRPr="00472572">
              <w:t>Tx02</w:t>
            </w:r>
          </w:p>
        </w:tc>
        <w:tc>
          <w:tcPr>
            <w:tcW w:w="960" w:type="dxa"/>
            <w:noWrap/>
            <w:hideMark/>
          </w:tcPr>
          <w:p w14:paraId="6BF01AD9" w14:textId="77777777" w:rsidR="00472572" w:rsidRPr="00472572" w:rsidRDefault="00472572" w:rsidP="00472572">
            <w:r w:rsidRPr="00472572">
              <w:t>Tx03</w:t>
            </w:r>
          </w:p>
        </w:tc>
        <w:tc>
          <w:tcPr>
            <w:tcW w:w="960" w:type="dxa"/>
            <w:noWrap/>
            <w:hideMark/>
          </w:tcPr>
          <w:p w14:paraId="7542DAA2" w14:textId="77777777" w:rsidR="00472572" w:rsidRPr="00472572" w:rsidRDefault="00472572" w:rsidP="00472572">
            <w:r w:rsidRPr="00472572">
              <w:t>Tx04</w:t>
            </w:r>
          </w:p>
        </w:tc>
        <w:tc>
          <w:tcPr>
            <w:tcW w:w="960" w:type="dxa"/>
            <w:noWrap/>
            <w:hideMark/>
          </w:tcPr>
          <w:p w14:paraId="20CA76F5" w14:textId="77777777" w:rsidR="00472572" w:rsidRPr="00472572" w:rsidRDefault="00472572" w:rsidP="00472572">
            <w:r w:rsidRPr="00472572">
              <w:t>Tx05</w:t>
            </w:r>
          </w:p>
        </w:tc>
        <w:tc>
          <w:tcPr>
            <w:tcW w:w="960" w:type="dxa"/>
            <w:noWrap/>
            <w:hideMark/>
          </w:tcPr>
          <w:p w14:paraId="12426375" w14:textId="77777777" w:rsidR="00472572" w:rsidRPr="00472572" w:rsidRDefault="00472572" w:rsidP="00472572">
            <w:r w:rsidRPr="00472572">
              <w:t>Tx06</w:t>
            </w:r>
          </w:p>
        </w:tc>
        <w:tc>
          <w:tcPr>
            <w:tcW w:w="960" w:type="dxa"/>
            <w:noWrap/>
            <w:hideMark/>
          </w:tcPr>
          <w:p w14:paraId="17EE39CD" w14:textId="77777777" w:rsidR="00472572" w:rsidRPr="00472572" w:rsidRDefault="00472572" w:rsidP="00472572">
            <w:r w:rsidRPr="00472572">
              <w:t>Tx07</w:t>
            </w:r>
          </w:p>
        </w:tc>
        <w:tc>
          <w:tcPr>
            <w:tcW w:w="960" w:type="dxa"/>
            <w:noWrap/>
            <w:hideMark/>
          </w:tcPr>
          <w:p w14:paraId="292C2D17" w14:textId="77777777" w:rsidR="00472572" w:rsidRPr="00472572" w:rsidRDefault="00472572" w:rsidP="00472572">
            <w:r w:rsidRPr="00472572">
              <w:t>Tx08</w:t>
            </w:r>
          </w:p>
        </w:tc>
        <w:tc>
          <w:tcPr>
            <w:tcW w:w="960" w:type="dxa"/>
            <w:noWrap/>
            <w:hideMark/>
          </w:tcPr>
          <w:p w14:paraId="1ECA8700" w14:textId="77777777" w:rsidR="00472572" w:rsidRPr="00472572" w:rsidRDefault="00472572" w:rsidP="00472572">
            <w:r w:rsidRPr="00472572">
              <w:t>Tx09</w:t>
            </w:r>
          </w:p>
        </w:tc>
        <w:tc>
          <w:tcPr>
            <w:tcW w:w="960" w:type="dxa"/>
            <w:noWrap/>
            <w:hideMark/>
          </w:tcPr>
          <w:p w14:paraId="5AA9D4F4" w14:textId="77777777" w:rsidR="00472572" w:rsidRPr="00472572" w:rsidRDefault="00472572" w:rsidP="00472572">
            <w:r w:rsidRPr="00472572">
              <w:t>Tx10</w:t>
            </w:r>
          </w:p>
        </w:tc>
      </w:tr>
      <w:tr w:rsidR="00472572" w:rsidRPr="00472572" w14:paraId="124A485F" w14:textId="77777777" w:rsidTr="00472572">
        <w:trPr>
          <w:trHeight w:val="300"/>
        </w:trPr>
        <w:tc>
          <w:tcPr>
            <w:tcW w:w="960" w:type="dxa"/>
            <w:noWrap/>
            <w:hideMark/>
          </w:tcPr>
          <w:p w14:paraId="104543DD" w14:textId="77777777" w:rsidR="00472572" w:rsidRPr="00472572" w:rsidRDefault="00472572" w:rsidP="00472572">
            <w:r w:rsidRPr="00472572">
              <w:t>4.133716</w:t>
            </w:r>
          </w:p>
        </w:tc>
        <w:tc>
          <w:tcPr>
            <w:tcW w:w="960" w:type="dxa"/>
            <w:noWrap/>
            <w:hideMark/>
          </w:tcPr>
          <w:p w14:paraId="4C4940D0" w14:textId="77777777" w:rsidR="00472572" w:rsidRPr="00472572" w:rsidRDefault="00472572" w:rsidP="00472572">
            <w:r w:rsidRPr="00472572">
              <w:t>6.36949</w:t>
            </w:r>
          </w:p>
        </w:tc>
        <w:tc>
          <w:tcPr>
            <w:tcW w:w="960" w:type="dxa"/>
            <w:noWrap/>
            <w:hideMark/>
          </w:tcPr>
          <w:p w14:paraId="31484900" w14:textId="77777777" w:rsidR="00472572" w:rsidRPr="00472572" w:rsidRDefault="00472572" w:rsidP="00472572">
            <w:r w:rsidRPr="00472572">
              <w:t>10.50015</w:t>
            </w:r>
          </w:p>
        </w:tc>
        <w:tc>
          <w:tcPr>
            <w:tcW w:w="960" w:type="dxa"/>
            <w:noWrap/>
            <w:hideMark/>
          </w:tcPr>
          <w:p w14:paraId="3D254BE2" w14:textId="77777777" w:rsidR="00472572" w:rsidRPr="00472572" w:rsidRDefault="00472572" w:rsidP="00472572">
            <w:r w:rsidRPr="00472572">
              <w:t>7.436478</w:t>
            </w:r>
          </w:p>
        </w:tc>
        <w:tc>
          <w:tcPr>
            <w:tcW w:w="960" w:type="dxa"/>
            <w:noWrap/>
            <w:hideMark/>
          </w:tcPr>
          <w:p w14:paraId="5ADCF07F" w14:textId="77777777" w:rsidR="00472572" w:rsidRPr="00472572" w:rsidRDefault="00472572" w:rsidP="00472572">
            <w:r w:rsidRPr="00472572">
              <w:t>6.114637</w:t>
            </w:r>
          </w:p>
        </w:tc>
        <w:tc>
          <w:tcPr>
            <w:tcW w:w="960" w:type="dxa"/>
            <w:noWrap/>
            <w:hideMark/>
          </w:tcPr>
          <w:p w14:paraId="69031858" w14:textId="77777777" w:rsidR="00472572" w:rsidRPr="00472572" w:rsidRDefault="00472572" w:rsidP="00472572">
            <w:r w:rsidRPr="00472572">
              <w:t>13.29313</w:t>
            </w:r>
          </w:p>
        </w:tc>
        <w:tc>
          <w:tcPr>
            <w:tcW w:w="960" w:type="dxa"/>
            <w:noWrap/>
            <w:hideMark/>
          </w:tcPr>
          <w:p w14:paraId="36C9CA80" w14:textId="77777777" w:rsidR="00472572" w:rsidRPr="00472572" w:rsidRDefault="00472572" w:rsidP="00472572">
            <w:r w:rsidRPr="00472572">
              <w:t>9.956421</w:t>
            </w:r>
          </w:p>
        </w:tc>
        <w:tc>
          <w:tcPr>
            <w:tcW w:w="960" w:type="dxa"/>
            <w:noWrap/>
            <w:hideMark/>
          </w:tcPr>
          <w:p w14:paraId="766A64DE" w14:textId="77777777" w:rsidR="00472572" w:rsidRPr="00472572" w:rsidRDefault="00472572" w:rsidP="00472572">
            <w:r w:rsidRPr="00472572">
              <w:t>3.318059</w:t>
            </w:r>
          </w:p>
        </w:tc>
        <w:tc>
          <w:tcPr>
            <w:tcW w:w="960" w:type="dxa"/>
            <w:noWrap/>
            <w:hideMark/>
          </w:tcPr>
          <w:p w14:paraId="6AAC86B7" w14:textId="77777777" w:rsidR="00472572" w:rsidRPr="00472572" w:rsidRDefault="00472572" w:rsidP="00472572">
            <w:r w:rsidRPr="00472572">
              <w:t>13.34496</w:t>
            </w:r>
          </w:p>
        </w:tc>
        <w:tc>
          <w:tcPr>
            <w:tcW w:w="960" w:type="dxa"/>
            <w:noWrap/>
            <w:hideMark/>
          </w:tcPr>
          <w:p w14:paraId="77B9143C" w14:textId="77777777" w:rsidR="00472572" w:rsidRPr="00472572" w:rsidRDefault="00472572" w:rsidP="00472572">
            <w:r w:rsidRPr="00472572">
              <w:t>3.061889</w:t>
            </w:r>
          </w:p>
        </w:tc>
      </w:tr>
      <w:tr w:rsidR="00472572" w:rsidRPr="00472572" w14:paraId="3FD9ED99" w14:textId="77777777" w:rsidTr="00472572">
        <w:trPr>
          <w:trHeight w:val="300"/>
        </w:trPr>
        <w:tc>
          <w:tcPr>
            <w:tcW w:w="960" w:type="dxa"/>
            <w:noWrap/>
            <w:hideMark/>
          </w:tcPr>
          <w:p w14:paraId="46C720AE" w14:textId="77777777" w:rsidR="00472572" w:rsidRPr="00472572" w:rsidRDefault="00472572" w:rsidP="00472572">
            <w:r w:rsidRPr="00472572">
              <w:t>11.80437</w:t>
            </w:r>
          </w:p>
        </w:tc>
        <w:tc>
          <w:tcPr>
            <w:tcW w:w="960" w:type="dxa"/>
            <w:noWrap/>
            <w:hideMark/>
          </w:tcPr>
          <w:p w14:paraId="603D8794" w14:textId="77777777" w:rsidR="00472572" w:rsidRPr="00472572" w:rsidRDefault="00472572" w:rsidP="00472572">
            <w:r w:rsidRPr="00472572">
              <w:t>7.327603</w:t>
            </w:r>
          </w:p>
        </w:tc>
        <w:tc>
          <w:tcPr>
            <w:tcW w:w="960" w:type="dxa"/>
            <w:noWrap/>
            <w:hideMark/>
          </w:tcPr>
          <w:p w14:paraId="338726D6" w14:textId="77777777" w:rsidR="00472572" w:rsidRPr="00472572" w:rsidRDefault="00472572" w:rsidP="00472572">
            <w:r w:rsidRPr="00472572">
              <w:t>7.802286</w:t>
            </w:r>
          </w:p>
        </w:tc>
        <w:tc>
          <w:tcPr>
            <w:tcW w:w="960" w:type="dxa"/>
            <w:noWrap/>
            <w:hideMark/>
          </w:tcPr>
          <w:p w14:paraId="62E9B310" w14:textId="77777777" w:rsidR="00472572" w:rsidRPr="00472572" w:rsidRDefault="00472572" w:rsidP="00472572">
            <w:r w:rsidRPr="00472572">
              <w:t>6.523071</w:t>
            </w:r>
          </w:p>
        </w:tc>
        <w:tc>
          <w:tcPr>
            <w:tcW w:w="960" w:type="dxa"/>
            <w:noWrap/>
            <w:hideMark/>
          </w:tcPr>
          <w:p w14:paraId="3A87460E" w14:textId="77777777" w:rsidR="00472572" w:rsidRPr="00472572" w:rsidRDefault="00472572" w:rsidP="00472572">
            <w:r w:rsidRPr="00472572">
              <w:t>6.238013</w:t>
            </w:r>
          </w:p>
        </w:tc>
        <w:tc>
          <w:tcPr>
            <w:tcW w:w="960" w:type="dxa"/>
            <w:noWrap/>
            <w:hideMark/>
          </w:tcPr>
          <w:p w14:paraId="7297475F" w14:textId="77777777" w:rsidR="00472572" w:rsidRPr="00472572" w:rsidRDefault="00472572" w:rsidP="00472572">
            <w:r w:rsidRPr="00472572">
              <w:t>6.800424</w:t>
            </w:r>
          </w:p>
        </w:tc>
        <w:tc>
          <w:tcPr>
            <w:tcW w:w="960" w:type="dxa"/>
            <w:noWrap/>
            <w:hideMark/>
          </w:tcPr>
          <w:p w14:paraId="309A01DF" w14:textId="77777777" w:rsidR="00472572" w:rsidRPr="00472572" w:rsidRDefault="00472572" w:rsidP="00472572">
            <w:r w:rsidRPr="00472572">
              <w:t>3.41107</w:t>
            </w:r>
          </w:p>
        </w:tc>
        <w:tc>
          <w:tcPr>
            <w:tcW w:w="960" w:type="dxa"/>
            <w:noWrap/>
            <w:hideMark/>
          </w:tcPr>
          <w:p w14:paraId="1F469351" w14:textId="77777777" w:rsidR="00472572" w:rsidRPr="00472572" w:rsidRDefault="00472572" w:rsidP="00472572">
            <w:r w:rsidRPr="00472572">
              <w:t>5.51678</w:t>
            </w:r>
          </w:p>
        </w:tc>
        <w:tc>
          <w:tcPr>
            <w:tcW w:w="960" w:type="dxa"/>
            <w:noWrap/>
            <w:hideMark/>
          </w:tcPr>
          <w:p w14:paraId="718E52F4" w14:textId="77777777" w:rsidR="00472572" w:rsidRPr="00472572" w:rsidRDefault="00472572" w:rsidP="00472572">
            <w:r w:rsidRPr="00472572">
              <w:t>5.155935</w:t>
            </w:r>
          </w:p>
        </w:tc>
        <w:tc>
          <w:tcPr>
            <w:tcW w:w="960" w:type="dxa"/>
            <w:noWrap/>
            <w:hideMark/>
          </w:tcPr>
          <w:p w14:paraId="7C11543F" w14:textId="77777777" w:rsidR="00472572" w:rsidRPr="00472572" w:rsidRDefault="00472572" w:rsidP="00472572">
            <w:r w:rsidRPr="00472572">
              <w:t>3.537589</w:t>
            </w:r>
          </w:p>
        </w:tc>
      </w:tr>
      <w:tr w:rsidR="00472572" w:rsidRPr="00472572" w14:paraId="3C7F19F4" w14:textId="77777777" w:rsidTr="00472572">
        <w:trPr>
          <w:trHeight w:val="300"/>
        </w:trPr>
        <w:tc>
          <w:tcPr>
            <w:tcW w:w="960" w:type="dxa"/>
            <w:noWrap/>
            <w:hideMark/>
          </w:tcPr>
          <w:p w14:paraId="267CD209" w14:textId="77777777" w:rsidR="00472572" w:rsidRPr="00472572" w:rsidRDefault="00472572" w:rsidP="00472572">
            <w:r w:rsidRPr="00472572">
              <w:t>7.12583</w:t>
            </w:r>
          </w:p>
        </w:tc>
        <w:tc>
          <w:tcPr>
            <w:tcW w:w="960" w:type="dxa"/>
            <w:noWrap/>
            <w:hideMark/>
          </w:tcPr>
          <w:p w14:paraId="1D9279BD" w14:textId="77777777" w:rsidR="00472572" w:rsidRPr="00472572" w:rsidRDefault="00472572" w:rsidP="00472572">
            <w:r w:rsidRPr="00472572">
              <w:t>8.851277</w:t>
            </w:r>
          </w:p>
        </w:tc>
        <w:tc>
          <w:tcPr>
            <w:tcW w:w="960" w:type="dxa"/>
            <w:noWrap/>
            <w:hideMark/>
          </w:tcPr>
          <w:p w14:paraId="175512AB" w14:textId="77777777" w:rsidR="00472572" w:rsidRPr="00472572" w:rsidRDefault="00472572" w:rsidP="00472572">
            <w:r w:rsidRPr="00472572">
              <w:t>7.471287</w:t>
            </w:r>
          </w:p>
        </w:tc>
        <w:tc>
          <w:tcPr>
            <w:tcW w:w="960" w:type="dxa"/>
            <w:noWrap/>
            <w:hideMark/>
          </w:tcPr>
          <w:p w14:paraId="35B9D6C8" w14:textId="77777777" w:rsidR="00472572" w:rsidRPr="00472572" w:rsidRDefault="00472572" w:rsidP="00472572">
            <w:r w:rsidRPr="00472572">
              <w:t>6.746043</w:t>
            </w:r>
          </w:p>
        </w:tc>
        <w:tc>
          <w:tcPr>
            <w:tcW w:w="960" w:type="dxa"/>
            <w:noWrap/>
            <w:hideMark/>
          </w:tcPr>
          <w:p w14:paraId="35717406" w14:textId="77777777" w:rsidR="00472572" w:rsidRPr="00472572" w:rsidRDefault="00472572" w:rsidP="00472572">
            <w:r w:rsidRPr="00472572">
              <w:t>6.797209</w:t>
            </w:r>
          </w:p>
        </w:tc>
        <w:tc>
          <w:tcPr>
            <w:tcW w:w="960" w:type="dxa"/>
            <w:noWrap/>
            <w:hideMark/>
          </w:tcPr>
          <w:p w14:paraId="5C7CDAF3" w14:textId="77777777" w:rsidR="00472572" w:rsidRPr="00472572" w:rsidRDefault="00472572" w:rsidP="00472572">
            <w:r w:rsidRPr="00472572">
              <w:t>6.29819</w:t>
            </w:r>
          </w:p>
        </w:tc>
        <w:tc>
          <w:tcPr>
            <w:tcW w:w="960" w:type="dxa"/>
            <w:noWrap/>
            <w:hideMark/>
          </w:tcPr>
          <w:p w14:paraId="3CE89523" w14:textId="77777777" w:rsidR="00472572" w:rsidRPr="00472572" w:rsidRDefault="00472572" w:rsidP="00472572">
            <w:r w:rsidRPr="00472572">
              <w:t>4.258077</w:t>
            </w:r>
          </w:p>
        </w:tc>
        <w:tc>
          <w:tcPr>
            <w:tcW w:w="960" w:type="dxa"/>
            <w:noWrap/>
            <w:hideMark/>
          </w:tcPr>
          <w:p w14:paraId="41AE3908" w14:textId="77777777" w:rsidR="00472572" w:rsidRPr="00472572" w:rsidRDefault="00472572" w:rsidP="00472572">
            <w:r w:rsidRPr="00472572">
              <w:t>5.818925</w:t>
            </w:r>
          </w:p>
        </w:tc>
        <w:tc>
          <w:tcPr>
            <w:tcW w:w="960" w:type="dxa"/>
            <w:noWrap/>
            <w:hideMark/>
          </w:tcPr>
          <w:p w14:paraId="53CEAF2A" w14:textId="77777777" w:rsidR="00472572" w:rsidRPr="00472572" w:rsidRDefault="00472572" w:rsidP="00472572">
            <w:r w:rsidRPr="00472572">
              <w:t>4.506848</w:t>
            </w:r>
          </w:p>
        </w:tc>
        <w:tc>
          <w:tcPr>
            <w:tcW w:w="960" w:type="dxa"/>
            <w:noWrap/>
            <w:hideMark/>
          </w:tcPr>
          <w:p w14:paraId="3B22AE22" w14:textId="77777777" w:rsidR="00472572" w:rsidRPr="00472572" w:rsidRDefault="00472572" w:rsidP="00472572">
            <w:r w:rsidRPr="00472572">
              <w:t>3.798731</w:t>
            </w:r>
          </w:p>
        </w:tc>
      </w:tr>
      <w:tr w:rsidR="00472572" w:rsidRPr="00472572" w14:paraId="27B783DC" w14:textId="77777777" w:rsidTr="00472572">
        <w:trPr>
          <w:trHeight w:val="300"/>
        </w:trPr>
        <w:tc>
          <w:tcPr>
            <w:tcW w:w="960" w:type="dxa"/>
            <w:noWrap/>
            <w:hideMark/>
          </w:tcPr>
          <w:p w14:paraId="73138A0B" w14:textId="77777777" w:rsidR="00472572" w:rsidRPr="00472572" w:rsidRDefault="00472572" w:rsidP="00472572">
            <w:r w:rsidRPr="00472572">
              <w:t>5.284841</w:t>
            </w:r>
          </w:p>
        </w:tc>
        <w:tc>
          <w:tcPr>
            <w:tcW w:w="960" w:type="dxa"/>
            <w:noWrap/>
            <w:hideMark/>
          </w:tcPr>
          <w:p w14:paraId="4FA3B11F" w14:textId="77777777" w:rsidR="00472572" w:rsidRPr="00472572" w:rsidRDefault="00472572" w:rsidP="00472572">
            <w:r w:rsidRPr="00472572">
              <w:t>6.281399</w:t>
            </w:r>
          </w:p>
        </w:tc>
        <w:tc>
          <w:tcPr>
            <w:tcW w:w="960" w:type="dxa"/>
            <w:noWrap/>
            <w:hideMark/>
          </w:tcPr>
          <w:p w14:paraId="55CEC61B" w14:textId="77777777" w:rsidR="00472572" w:rsidRPr="00472572" w:rsidRDefault="00472572" w:rsidP="00472572">
            <w:r w:rsidRPr="00472572">
              <w:t>8.496799</w:t>
            </w:r>
          </w:p>
        </w:tc>
        <w:tc>
          <w:tcPr>
            <w:tcW w:w="960" w:type="dxa"/>
            <w:noWrap/>
            <w:hideMark/>
          </w:tcPr>
          <w:p w14:paraId="7892DD76" w14:textId="77777777" w:rsidR="00472572" w:rsidRPr="00472572" w:rsidRDefault="00472572" w:rsidP="00472572">
            <w:r w:rsidRPr="00472572">
              <w:t>7.342205</w:t>
            </w:r>
          </w:p>
        </w:tc>
        <w:tc>
          <w:tcPr>
            <w:tcW w:w="960" w:type="dxa"/>
            <w:noWrap/>
            <w:hideMark/>
          </w:tcPr>
          <w:p w14:paraId="3546E809" w14:textId="77777777" w:rsidR="00472572" w:rsidRPr="00472572" w:rsidRDefault="00472572" w:rsidP="00472572">
            <w:r w:rsidRPr="00472572">
              <w:t>7.695585</w:t>
            </w:r>
          </w:p>
        </w:tc>
        <w:tc>
          <w:tcPr>
            <w:tcW w:w="960" w:type="dxa"/>
            <w:noWrap/>
            <w:hideMark/>
          </w:tcPr>
          <w:p w14:paraId="7C4077F5" w14:textId="77777777" w:rsidR="00472572" w:rsidRPr="00472572" w:rsidRDefault="00472572" w:rsidP="00472572">
            <w:r w:rsidRPr="00472572">
              <w:t>8.288721</w:t>
            </w:r>
          </w:p>
        </w:tc>
        <w:tc>
          <w:tcPr>
            <w:tcW w:w="960" w:type="dxa"/>
            <w:noWrap/>
            <w:hideMark/>
          </w:tcPr>
          <w:p w14:paraId="5046F846" w14:textId="77777777" w:rsidR="00472572" w:rsidRPr="00472572" w:rsidRDefault="00472572" w:rsidP="00472572">
            <w:r w:rsidRPr="00472572">
              <w:t>3.224047</w:t>
            </w:r>
          </w:p>
        </w:tc>
        <w:tc>
          <w:tcPr>
            <w:tcW w:w="960" w:type="dxa"/>
            <w:noWrap/>
            <w:hideMark/>
          </w:tcPr>
          <w:p w14:paraId="4DAF8273" w14:textId="77777777" w:rsidR="00472572" w:rsidRPr="00472572" w:rsidRDefault="00472572" w:rsidP="00472572">
            <w:r w:rsidRPr="00472572">
              <w:t>7.681043</w:t>
            </w:r>
          </w:p>
        </w:tc>
        <w:tc>
          <w:tcPr>
            <w:tcW w:w="960" w:type="dxa"/>
            <w:noWrap/>
            <w:hideMark/>
          </w:tcPr>
          <w:p w14:paraId="612C5AA1" w14:textId="77777777" w:rsidR="00472572" w:rsidRPr="00472572" w:rsidRDefault="00472572" w:rsidP="00472572">
            <w:r w:rsidRPr="00472572">
              <w:t>10.2198</w:t>
            </w:r>
          </w:p>
        </w:tc>
        <w:tc>
          <w:tcPr>
            <w:tcW w:w="960" w:type="dxa"/>
            <w:noWrap/>
            <w:hideMark/>
          </w:tcPr>
          <w:p w14:paraId="7D9DBF0E" w14:textId="77777777" w:rsidR="00472572" w:rsidRPr="00472572" w:rsidRDefault="00472572" w:rsidP="00472572">
            <w:r w:rsidRPr="00472572">
              <w:t>11.43297</w:t>
            </w:r>
          </w:p>
        </w:tc>
      </w:tr>
      <w:tr w:rsidR="00472572" w:rsidRPr="00472572" w14:paraId="6E531417" w14:textId="77777777" w:rsidTr="00472572">
        <w:trPr>
          <w:trHeight w:val="300"/>
        </w:trPr>
        <w:tc>
          <w:tcPr>
            <w:tcW w:w="960" w:type="dxa"/>
            <w:noWrap/>
            <w:hideMark/>
          </w:tcPr>
          <w:p w14:paraId="464A477E" w14:textId="77777777" w:rsidR="00472572" w:rsidRPr="00472572" w:rsidRDefault="00472572" w:rsidP="00472572">
            <w:r w:rsidRPr="00472572">
              <w:t>8.693872</w:t>
            </w:r>
          </w:p>
        </w:tc>
        <w:tc>
          <w:tcPr>
            <w:tcW w:w="960" w:type="dxa"/>
            <w:noWrap/>
            <w:hideMark/>
          </w:tcPr>
          <w:p w14:paraId="2AA58BEF" w14:textId="77777777" w:rsidR="00472572" w:rsidRPr="00472572" w:rsidRDefault="00472572" w:rsidP="00472572">
            <w:r w:rsidRPr="00472572">
              <w:t>5.207055</w:t>
            </w:r>
          </w:p>
        </w:tc>
        <w:tc>
          <w:tcPr>
            <w:tcW w:w="960" w:type="dxa"/>
            <w:noWrap/>
            <w:hideMark/>
          </w:tcPr>
          <w:p w14:paraId="2BF61D87" w14:textId="77777777" w:rsidR="00472572" w:rsidRPr="00472572" w:rsidRDefault="00472572" w:rsidP="00472572">
            <w:r w:rsidRPr="00472572">
              <w:t>8.165197</w:t>
            </w:r>
          </w:p>
        </w:tc>
        <w:tc>
          <w:tcPr>
            <w:tcW w:w="960" w:type="dxa"/>
            <w:noWrap/>
            <w:hideMark/>
          </w:tcPr>
          <w:p w14:paraId="1BD78562" w14:textId="77777777" w:rsidR="00472572" w:rsidRPr="00472572" w:rsidRDefault="00472572" w:rsidP="00472572">
            <w:r w:rsidRPr="00472572">
              <w:t>7.377328</w:t>
            </w:r>
          </w:p>
        </w:tc>
        <w:tc>
          <w:tcPr>
            <w:tcW w:w="960" w:type="dxa"/>
            <w:noWrap/>
            <w:hideMark/>
          </w:tcPr>
          <w:p w14:paraId="3624C310" w14:textId="77777777" w:rsidR="00472572" w:rsidRPr="00472572" w:rsidRDefault="00472572" w:rsidP="00472572">
            <w:r w:rsidRPr="00472572">
              <w:t>7.589147</w:t>
            </w:r>
          </w:p>
        </w:tc>
        <w:tc>
          <w:tcPr>
            <w:tcW w:w="960" w:type="dxa"/>
            <w:noWrap/>
            <w:hideMark/>
          </w:tcPr>
          <w:p w14:paraId="3B5C1B13" w14:textId="77777777" w:rsidR="00472572" w:rsidRPr="00472572" w:rsidRDefault="00472572" w:rsidP="00472572">
            <w:r w:rsidRPr="00472572">
              <w:t>7.716005</w:t>
            </w:r>
          </w:p>
        </w:tc>
        <w:tc>
          <w:tcPr>
            <w:tcW w:w="960" w:type="dxa"/>
            <w:noWrap/>
            <w:hideMark/>
          </w:tcPr>
          <w:p w14:paraId="57876EB5" w14:textId="77777777" w:rsidR="00472572" w:rsidRPr="00472572" w:rsidRDefault="00472572" w:rsidP="00472572">
            <w:r w:rsidRPr="00472572">
              <w:t>4.840333</w:t>
            </w:r>
          </w:p>
        </w:tc>
        <w:tc>
          <w:tcPr>
            <w:tcW w:w="960" w:type="dxa"/>
            <w:noWrap/>
            <w:hideMark/>
          </w:tcPr>
          <w:p w14:paraId="01AF088C" w14:textId="77777777" w:rsidR="00472572" w:rsidRPr="00472572" w:rsidRDefault="00472572" w:rsidP="00472572">
            <w:r w:rsidRPr="00472572">
              <w:t>6.32816</w:t>
            </w:r>
          </w:p>
        </w:tc>
        <w:tc>
          <w:tcPr>
            <w:tcW w:w="960" w:type="dxa"/>
            <w:noWrap/>
            <w:hideMark/>
          </w:tcPr>
          <w:p w14:paraId="32E7A0D4" w14:textId="77777777" w:rsidR="00472572" w:rsidRPr="00472572" w:rsidRDefault="00472572" w:rsidP="00472572">
            <w:r w:rsidRPr="00472572">
              <w:t>9.219844</w:t>
            </w:r>
          </w:p>
        </w:tc>
        <w:tc>
          <w:tcPr>
            <w:tcW w:w="960" w:type="dxa"/>
            <w:noWrap/>
            <w:hideMark/>
          </w:tcPr>
          <w:p w14:paraId="7B11A0CF" w14:textId="77777777" w:rsidR="00472572" w:rsidRPr="00472572" w:rsidRDefault="00472572" w:rsidP="00472572">
            <w:r w:rsidRPr="00472572">
              <w:t>8.556724</w:t>
            </w:r>
          </w:p>
        </w:tc>
      </w:tr>
      <w:tr w:rsidR="00472572" w:rsidRPr="00472572" w14:paraId="55197CA5" w14:textId="77777777" w:rsidTr="00472572">
        <w:trPr>
          <w:trHeight w:val="300"/>
        </w:trPr>
        <w:tc>
          <w:tcPr>
            <w:tcW w:w="960" w:type="dxa"/>
            <w:noWrap/>
            <w:hideMark/>
          </w:tcPr>
          <w:p w14:paraId="0436AFF8" w14:textId="77777777" w:rsidR="00472572" w:rsidRPr="00472572" w:rsidRDefault="00472572" w:rsidP="00472572">
            <w:r w:rsidRPr="00472572">
              <w:t>7.99516</w:t>
            </w:r>
          </w:p>
        </w:tc>
        <w:tc>
          <w:tcPr>
            <w:tcW w:w="960" w:type="dxa"/>
            <w:noWrap/>
            <w:hideMark/>
          </w:tcPr>
          <w:p w14:paraId="41096914" w14:textId="77777777" w:rsidR="00472572" w:rsidRPr="00472572" w:rsidRDefault="00472572" w:rsidP="00472572">
            <w:r w:rsidRPr="00472572">
              <w:t>6.980871</w:t>
            </w:r>
          </w:p>
        </w:tc>
        <w:tc>
          <w:tcPr>
            <w:tcW w:w="960" w:type="dxa"/>
            <w:noWrap/>
            <w:hideMark/>
          </w:tcPr>
          <w:p w14:paraId="2110EFA5" w14:textId="77777777" w:rsidR="00472572" w:rsidRPr="00472572" w:rsidRDefault="00472572" w:rsidP="00472572">
            <w:r w:rsidRPr="00472572">
              <w:t>4.662798</w:t>
            </w:r>
          </w:p>
        </w:tc>
        <w:tc>
          <w:tcPr>
            <w:tcW w:w="960" w:type="dxa"/>
            <w:noWrap/>
            <w:hideMark/>
          </w:tcPr>
          <w:p w14:paraId="21C65C71" w14:textId="77777777" w:rsidR="00472572" w:rsidRPr="00472572" w:rsidRDefault="00472572" w:rsidP="00472572">
            <w:r w:rsidRPr="00472572">
              <w:t>6.911014</w:t>
            </w:r>
          </w:p>
        </w:tc>
        <w:tc>
          <w:tcPr>
            <w:tcW w:w="960" w:type="dxa"/>
            <w:noWrap/>
            <w:hideMark/>
          </w:tcPr>
          <w:p w14:paraId="51D52A2D" w14:textId="77777777" w:rsidR="00472572" w:rsidRPr="00472572" w:rsidRDefault="00472572" w:rsidP="00472572">
            <w:r w:rsidRPr="00472572">
              <w:t>7.93563</w:t>
            </w:r>
          </w:p>
        </w:tc>
        <w:tc>
          <w:tcPr>
            <w:tcW w:w="960" w:type="dxa"/>
            <w:noWrap/>
            <w:hideMark/>
          </w:tcPr>
          <w:p w14:paraId="79BFD2FE" w14:textId="77777777" w:rsidR="00472572" w:rsidRPr="00472572" w:rsidRDefault="00472572" w:rsidP="00472572">
            <w:r w:rsidRPr="00472572">
              <w:t>7.877424</w:t>
            </w:r>
          </w:p>
        </w:tc>
        <w:tc>
          <w:tcPr>
            <w:tcW w:w="960" w:type="dxa"/>
            <w:noWrap/>
            <w:hideMark/>
          </w:tcPr>
          <w:p w14:paraId="4F0E4186" w14:textId="77777777" w:rsidR="00472572" w:rsidRPr="00472572" w:rsidRDefault="00472572" w:rsidP="00472572">
            <w:r w:rsidRPr="00472572">
              <w:t>12.5149</w:t>
            </w:r>
          </w:p>
        </w:tc>
        <w:tc>
          <w:tcPr>
            <w:tcW w:w="960" w:type="dxa"/>
            <w:noWrap/>
            <w:hideMark/>
          </w:tcPr>
          <w:p w14:paraId="70F49734" w14:textId="77777777" w:rsidR="00472572" w:rsidRPr="00472572" w:rsidRDefault="00472572" w:rsidP="00472572">
            <w:r w:rsidRPr="00472572">
              <w:t>5.999896</w:t>
            </w:r>
          </w:p>
        </w:tc>
        <w:tc>
          <w:tcPr>
            <w:tcW w:w="960" w:type="dxa"/>
            <w:noWrap/>
            <w:hideMark/>
          </w:tcPr>
          <w:p w14:paraId="7259AAD0" w14:textId="77777777" w:rsidR="00472572" w:rsidRPr="00472572" w:rsidRDefault="00472572" w:rsidP="00472572">
            <w:r w:rsidRPr="00472572">
              <w:t>2.596846</w:t>
            </w:r>
          </w:p>
        </w:tc>
        <w:tc>
          <w:tcPr>
            <w:tcW w:w="960" w:type="dxa"/>
            <w:noWrap/>
            <w:hideMark/>
          </w:tcPr>
          <w:p w14:paraId="74FAD064" w14:textId="77777777" w:rsidR="00472572" w:rsidRPr="00472572" w:rsidRDefault="00472572" w:rsidP="00472572">
            <w:r w:rsidRPr="00472572">
              <w:t>3.298813</w:t>
            </w:r>
          </w:p>
        </w:tc>
      </w:tr>
      <w:tr w:rsidR="00472572" w:rsidRPr="00472572" w14:paraId="0E17A011" w14:textId="77777777" w:rsidTr="00472572">
        <w:trPr>
          <w:trHeight w:val="300"/>
        </w:trPr>
        <w:tc>
          <w:tcPr>
            <w:tcW w:w="960" w:type="dxa"/>
            <w:noWrap/>
            <w:hideMark/>
          </w:tcPr>
          <w:p w14:paraId="4DCFAA92" w14:textId="77777777" w:rsidR="00472572" w:rsidRPr="00472572" w:rsidRDefault="00472572" w:rsidP="00472572">
            <w:r w:rsidRPr="00472572">
              <w:t>2.779498</w:t>
            </w:r>
          </w:p>
        </w:tc>
        <w:tc>
          <w:tcPr>
            <w:tcW w:w="960" w:type="dxa"/>
            <w:noWrap/>
            <w:hideMark/>
          </w:tcPr>
          <w:p w14:paraId="32CF7AB5" w14:textId="77777777" w:rsidR="00472572" w:rsidRPr="00472572" w:rsidRDefault="00472572" w:rsidP="00472572">
            <w:r w:rsidRPr="00472572">
              <w:t>6.39006</w:t>
            </w:r>
          </w:p>
        </w:tc>
        <w:tc>
          <w:tcPr>
            <w:tcW w:w="960" w:type="dxa"/>
            <w:noWrap/>
            <w:hideMark/>
          </w:tcPr>
          <w:p w14:paraId="5CA33929" w14:textId="77777777" w:rsidR="00472572" w:rsidRPr="00472572" w:rsidRDefault="00472572" w:rsidP="00472572">
            <w:r w:rsidRPr="00472572">
              <w:t>3.952347</w:t>
            </w:r>
          </w:p>
        </w:tc>
        <w:tc>
          <w:tcPr>
            <w:tcW w:w="960" w:type="dxa"/>
            <w:noWrap/>
            <w:hideMark/>
          </w:tcPr>
          <w:p w14:paraId="7CD4B7B4" w14:textId="77777777" w:rsidR="00472572" w:rsidRPr="00472572" w:rsidRDefault="00472572" w:rsidP="00472572">
            <w:r w:rsidRPr="00472572">
              <w:t>7.567019</w:t>
            </w:r>
          </w:p>
        </w:tc>
        <w:tc>
          <w:tcPr>
            <w:tcW w:w="960" w:type="dxa"/>
            <w:noWrap/>
            <w:hideMark/>
          </w:tcPr>
          <w:p w14:paraId="07985E1E" w14:textId="77777777" w:rsidR="00472572" w:rsidRPr="00472572" w:rsidRDefault="00472572" w:rsidP="00472572">
            <w:r w:rsidRPr="00472572">
              <w:t>1.215112</w:t>
            </w:r>
          </w:p>
        </w:tc>
        <w:tc>
          <w:tcPr>
            <w:tcW w:w="960" w:type="dxa"/>
            <w:noWrap/>
            <w:hideMark/>
          </w:tcPr>
          <w:p w14:paraId="7B5F63C3" w14:textId="77777777" w:rsidR="00472572" w:rsidRPr="00472572" w:rsidRDefault="00472572" w:rsidP="00472572">
            <w:r w:rsidRPr="00472572">
              <w:t>8.848928</w:t>
            </w:r>
          </w:p>
        </w:tc>
        <w:tc>
          <w:tcPr>
            <w:tcW w:w="960" w:type="dxa"/>
            <w:noWrap/>
            <w:hideMark/>
          </w:tcPr>
          <w:p w14:paraId="158318E4" w14:textId="77777777" w:rsidR="00472572" w:rsidRPr="00472572" w:rsidRDefault="00472572" w:rsidP="00472572">
            <w:r w:rsidRPr="00472572">
              <w:t>8.280428</w:t>
            </w:r>
          </w:p>
        </w:tc>
        <w:tc>
          <w:tcPr>
            <w:tcW w:w="960" w:type="dxa"/>
            <w:noWrap/>
            <w:hideMark/>
          </w:tcPr>
          <w:p w14:paraId="615EAFC7" w14:textId="77777777" w:rsidR="00472572" w:rsidRPr="00472572" w:rsidRDefault="00472572" w:rsidP="00472572">
            <w:r w:rsidRPr="00472572">
              <w:t>6.992094</w:t>
            </w:r>
          </w:p>
        </w:tc>
        <w:tc>
          <w:tcPr>
            <w:tcW w:w="960" w:type="dxa"/>
            <w:noWrap/>
            <w:hideMark/>
          </w:tcPr>
          <w:p w14:paraId="088A540A" w14:textId="77777777" w:rsidR="00472572" w:rsidRPr="00472572" w:rsidRDefault="00472572" w:rsidP="00472572">
            <w:r w:rsidRPr="00472572">
              <w:t>8.36846</w:t>
            </w:r>
          </w:p>
        </w:tc>
        <w:tc>
          <w:tcPr>
            <w:tcW w:w="960" w:type="dxa"/>
            <w:noWrap/>
            <w:hideMark/>
          </w:tcPr>
          <w:p w14:paraId="3DC6C8F1" w14:textId="77777777" w:rsidR="00472572" w:rsidRPr="00472572" w:rsidRDefault="00472572" w:rsidP="00472572">
            <w:r w:rsidRPr="00472572">
              <w:t>12.35583</w:t>
            </w:r>
          </w:p>
        </w:tc>
      </w:tr>
      <w:tr w:rsidR="00472572" w:rsidRPr="00472572" w14:paraId="3F1524A9" w14:textId="77777777" w:rsidTr="00472572">
        <w:trPr>
          <w:trHeight w:val="300"/>
        </w:trPr>
        <w:tc>
          <w:tcPr>
            <w:tcW w:w="960" w:type="dxa"/>
            <w:noWrap/>
            <w:hideMark/>
          </w:tcPr>
          <w:p w14:paraId="3B646FD6" w14:textId="77777777" w:rsidR="00472572" w:rsidRPr="00472572" w:rsidRDefault="00472572" w:rsidP="00472572">
            <w:r w:rsidRPr="00472572">
              <w:t>7.553701</w:t>
            </w:r>
          </w:p>
        </w:tc>
        <w:tc>
          <w:tcPr>
            <w:tcW w:w="960" w:type="dxa"/>
            <w:noWrap/>
            <w:hideMark/>
          </w:tcPr>
          <w:p w14:paraId="17233F69" w14:textId="77777777" w:rsidR="00472572" w:rsidRPr="00472572" w:rsidRDefault="00472572" w:rsidP="00472572">
            <w:r w:rsidRPr="00472572">
              <w:t>7.411974</w:t>
            </w:r>
          </w:p>
        </w:tc>
        <w:tc>
          <w:tcPr>
            <w:tcW w:w="960" w:type="dxa"/>
            <w:noWrap/>
            <w:hideMark/>
          </w:tcPr>
          <w:p w14:paraId="3E444A61" w14:textId="77777777" w:rsidR="00472572" w:rsidRPr="00472572" w:rsidRDefault="00472572" w:rsidP="00472572">
            <w:r w:rsidRPr="00472572">
              <w:t>6.36832</w:t>
            </w:r>
          </w:p>
        </w:tc>
        <w:tc>
          <w:tcPr>
            <w:tcW w:w="960" w:type="dxa"/>
            <w:noWrap/>
            <w:hideMark/>
          </w:tcPr>
          <w:p w14:paraId="5CE63DA8" w14:textId="77777777" w:rsidR="00472572" w:rsidRPr="00472572" w:rsidRDefault="00472572" w:rsidP="00472572">
            <w:r w:rsidRPr="00472572">
              <w:t>6.712312</w:t>
            </w:r>
          </w:p>
        </w:tc>
        <w:tc>
          <w:tcPr>
            <w:tcW w:w="960" w:type="dxa"/>
            <w:noWrap/>
            <w:hideMark/>
          </w:tcPr>
          <w:p w14:paraId="07D84EBF" w14:textId="77777777" w:rsidR="00472572" w:rsidRPr="00472572" w:rsidRDefault="00472572" w:rsidP="00472572">
            <w:r w:rsidRPr="00472572">
              <w:t>12.17958</w:t>
            </w:r>
          </w:p>
        </w:tc>
        <w:tc>
          <w:tcPr>
            <w:tcW w:w="960" w:type="dxa"/>
            <w:noWrap/>
            <w:hideMark/>
          </w:tcPr>
          <w:p w14:paraId="10519A68" w14:textId="77777777" w:rsidR="00472572" w:rsidRPr="00472572" w:rsidRDefault="00472572" w:rsidP="00472572">
            <w:r w:rsidRPr="00472572">
              <w:t>7.847606</w:t>
            </w:r>
          </w:p>
        </w:tc>
        <w:tc>
          <w:tcPr>
            <w:tcW w:w="960" w:type="dxa"/>
            <w:noWrap/>
            <w:hideMark/>
          </w:tcPr>
          <w:p w14:paraId="259D30EB" w14:textId="77777777" w:rsidR="00472572" w:rsidRPr="00472572" w:rsidRDefault="00472572" w:rsidP="00472572">
            <w:r w:rsidRPr="00472572">
              <w:t>7.160346</w:t>
            </w:r>
          </w:p>
        </w:tc>
        <w:tc>
          <w:tcPr>
            <w:tcW w:w="960" w:type="dxa"/>
            <w:noWrap/>
            <w:hideMark/>
          </w:tcPr>
          <w:p w14:paraId="1A6A767F" w14:textId="77777777" w:rsidR="00472572" w:rsidRPr="00472572" w:rsidRDefault="00472572" w:rsidP="00472572">
            <w:r w:rsidRPr="00472572">
              <w:t>8.571596</w:t>
            </w:r>
          </w:p>
        </w:tc>
        <w:tc>
          <w:tcPr>
            <w:tcW w:w="960" w:type="dxa"/>
            <w:noWrap/>
            <w:hideMark/>
          </w:tcPr>
          <w:p w14:paraId="0150B8C9" w14:textId="77777777" w:rsidR="00472572" w:rsidRPr="00472572" w:rsidRDefault="00472572" w:rsidP="00472572">
            <w:r w:rsidRPr="00472572">
              <w:t>7.118682</w:t>
            </w:r>
          </w:p>
        </w:tc>
        <w:tc>
          <w:tcPr>
            <w:tcW w:w="960" w:type="dxa"/>
            <w:noWrap/>
            <w:hideMark/>
          </w:tcPr>
          <w:p w14:paraId="10CDB7E9" w14:textId="77777777" w:rsidR="00472572" w:rsidRPr="00472572" w:rsidRDefault="00472572" w:rsidP="00472572">
            <w:r w:rsidRPr="00472572">
              <w:t>8.501103</w:t>
            </w:r>
          </w:p>
        </w:tc>
      </w:tr>
      <w:tr w:rsidR="00472572" w:rsidRPr="00472572" w14:paraId="4847E3A2" w14:textId="77777777" w:rsidTr="00472572">
        <w:trPr>
          <w:trHeight w:val="300"/>
        </w:trPr>
        <w:tc>
          <w:tcPr>
            <w:tcW w:w="960" w:type="dxa"/>
            <w:noWrap/>
            <w:hideMark/>
          </w:tcPr>
          <w:p w14:paraId="292C4385" w14:textId="77777777" w:rsidR="00472572" w:rsidRPr="00472572" w:rsidRDefault="00472572" w:rsidP="00472572">
            <w:r w:rsidRPr="00472572">
              <w:t>7.794419</w:t>
            </w:r>
          </w:p>
        </w:tc>
        <w:tc>
          <w:tcPr>
            <w:tcW w:w="960" w:type="dxa"/>
            <w:noWrap/>
            <w:hideMark/>
          </w:tcPr>
          <w:p w14:paraId="2227187D" w14:textId="77777777" w:rsidR="00472572" w:rsidRPr="00472572" w:rsidRDefault="00472572" w:rsidP="00472572">
            <w:r w:rsidRPr="00472572">
              <w:t>2.624962</w:t>
            </w:r>
          </w:p>
        </w:tc>
        <w:tc>
          <w:tcPr>
            <w:tcW w:w="960" w:type="dxa"/>
            <w:noWrap/>
            <w:hideMark/>
          </w:tcPr>
          <w:p w14:paraId="50E33EB6" w14:textId="77777777" w:rsidR="00472572" w:rsidRPr="00472572" w:rsidRDefault="00472572" w:rsidP="00472572">
            <w:r w:rsidRPr="00472572">
              <w:t>3.722359</w:t>
            </w:r>
          </w:p>
        </w:tc>
        <w:tc>
          <w:tcPr>
            <w:tcW w:w="960" w:type="dxa"/>
            <w:noWrap/>
            <w:hideMark/>
          </w:tcPr>
          <w:p w14:paraId="38E9BB03" w14:textId="77777777" w:rsidR="00472572" w:rsidRPr="00472572" w:rsidRDefault="00472572" w:rsidP="00472572">
            <w:r w:rsidRPr="00472572">
              <w:t>8.575097</w:t>
            </w:r>
          </w:p>
        </w:tc>
        <w:tc>
          <w:tcPr>
            <w:tcW w:w="960" w:type="dxa"/>
            <w:noWrap/>
            <w:hideMark/>
          </w:tcPr>
          <w:p w14:paraId="79B83555" w14:textId="77777777" w:rsidR="00472572" w:rsidRPr="00472572" w:rsidRDefault="00472572" w:rsidP="00472572">
            <w:r w:rsidRPr="00472572">
              <w:t>8.477446</w:t>
            </w:r>
          </w:p>
        </w:tc>
        <w:tc>
          <w:tcPr>
            <w:tcW w:w="960" w:type="dxa"/>
            <w:noWrap/>
            <w:hideMark/>
          </w:tcPr>
          <w:p w14:paraId="2AE2F684" w14:textId="77777777" w:rsidR="00472572" w:rsidRPr="00472572" w:rsidRDefault="00472572" w:rsidP="00472572">
            <w:r w:rsidRPr="00472572">
              <w:t>7.805358</w:t>
            </w:r>
          </w:p>
        </w:tc>
        <w:tc>
          <w:tcPr>
            <w:tcW w:w="960" w:type="dxa"/>
            <w:noWrap/>
            <w:hideMark/>
          </w:tcPr>
          <w:p w14:paraId="6017EA83" w14:textId="77777777" w:rsidR="00472572" w:rsidRPr="00472572" w:rsidRDefault="00472572" w:rsidP="00472572">
            <w:r w:rsidRPr="00472572">
              <w:t>8.596277</w:t>
            </w:r>
          </w:p>
        </w:tc>
        <w:tc>
          <w:tcPr>
            <w:tcW w:w="960" w:type="dxa"/>
            <w:noWrap/>
            <w:hideMark/>
          </w:tcPr>
          <w:p w14:paraId="108C8526" w14:textId="77777777" w:rsidR="00472572" w:rsidRPr="00472572" w:rsidRDefault="00472572" w:rsidP="00472572">
            <w:r w:rsidRPr="00472572">
              <w:t>8.275898</w:t>
            </w:r>
          </w:p>
        </w:tc>
        <w:tc>
          <w:tcPr>
            <w:tcW w:w="960" w:type="dxa"/>
            <w:noWrap/>
            <w:hideMark/>
          </w:tcPr>
          <w:p w14:paraId="79DCC94F" w14:textId="77777777" w:rsidR="00472572" w:rsidRPr="00472572" w:rsidRDefault="00472572" w:rsidP="00472572">
            <w:r w:rsidRPr="00472572">
              <w:t>3.253307</w:t>
            </w:r>
          </w:p>
        </w:tc>
        <w:tc>
          <w:tcPr>
            <w:tcW w:w="960" w:type="dxa"/>
            <w:noWrap/>
            <w:hideMark/>
          </w:tcPr>
          <w:p w14:paraId="2623D8FB" w14:textId="77777777" w:rsidR="00472572" w:rsidRPr="00472572" w:rsidRDefault="00472572" w:rsidP="00472572">
            <w:r w:rsidRPr="00472572">
              <w:t>3.16661</w:t>
            </w:r>
          </w:p>
        </w:tc>
      </w:tr>
      <w:tr w:rsidR="00472572" w:rsidRPr="00472572" w14:paraId="3C50E8BC" w14:textId="77777777" w:rsidTr="00472572">
        <w:trPr>
          <w:trHeight w:val="300"/>
        </w:trPr>
        <w:tc>
          <w:tcPr>
            <w:tcW w:w="960" w:type="dxa"/>
            <w:noWrap/>
            <w:hideMark/>
          </w:tcPr>
          <w:p w14:paraId="08F49E83" w14:textId="77777777" w:rsidR="00472572" w:rsidRPr="00472572" w:rsidRDefault="00472572" w:rsidP="00472572">
            <w:r w:rsidRPr="00472572">
              <w:t>3.480102</w:t>
            </w:r>
          </w:p>
        </w:tc>
        <w:tc>
          <w:tcPr>
            <w:tcW w:w="960" w:type="dxa"/>
            <w:noWrap/>
            <w:hideMark/>
          </w:tcPr>
          <w:p w14:paraId="2B71C735" w14:textId="77777777" w:rsidR="00472572" w:rsidRPr="00472572" w:rsidRDefault="00472572" w:rsidP="00472572">
            <w:r w:rsidRPr="00472572">
              <w:t>6.955257</w:t>
            </w:r>
          </w:p>
        </w:tc>
        <w:tc>
          <w:tcPr>
            <w:tcW w:w="960" w:type="dxa"/>
            <w:noWrap/>
            <w:hideMark/>
          </w:tcPr>
          <w:p w14:paraId="46F3F7E6" w14:textId="77777777" w:rsidR="00472572" w:rsidRPr="00472572" w:rsidRDefault="00472572" w:rsidP="00472572">
            <w:r w:rsidRPr="00472572">
              <w:t>12.39572</w:t>
            </w:r>
          </w:p>
        </w:tc>
        <w:tc>
          <w:tcPr>
            <w:tcW w:w="960" w:type="dxa"/>
            <w:noWrap/>
            <w:hideMark/>
          </w:tcPr>
          <w:p w14:paraId="1879FC83" w14:textId="77777777" w:rsidR="00472572" w:rsidRPr="00472572" w:rsidRDefault="00472572" w:rsidP="00472572">
            <w:r w:rsidRPr="00472572">
              <w:t>7.901804</w:t>
            </w:r>
          </w:p>
        </w:tc>
        <w:tc>
          <w:tcPr>
            <w:tcW w:w="960" w:type="dxa"/>
            <w:noWrap/>
            <w:hideMark/>
          </w:tcPr>
          <w:p w14:paraId="1AD8EBC8" w14:textId="77777777" w:rsidR="00472572" w:rsidRPr="00472572" w:rsidRDefault="00472572" w:rsidP="00472572">
            <w:r w:rsidRPr="00472572">
              <w:t>6.782149</w:t>
            </w:r>
          </w:p>
        </w:tc>
        <w:tc>
          <w:tcPr>
            <w:tcW w:w="960" w:type="dxa"/>
            <w:noWrap/>
            <w:hideMark/>
          </w:tcPr>
          <w:p w14:paraId="0EDA285B" w14:textId="77777777" w:rsidR="00472572" w:rsidRPr="00472572" w:rsidRDefault="00472572" w:rsidP="00472572">
            <w:r w:rsidRPr="00472572">
              <w:t>6.991466</w:t>
            </w:r>
          </w:p>
        </w:tc>
        <w:tc>
          <w:tcPr>
            <w:tcW w:w="960" w:type="dxa"/>
            <w:noWrap/>
            <w:hideMark/>
          </w:tcPr>
          <w:p w14:paraId="624AF696" w14:textId="77777777" w:rsidR="00472572" w:rsidRPr="00472572" w:rsidRDefault="00472572" w:rsidP="00472572">
            <w:r w:rsidRPr="00472572">
              <w:t>6.864312</w:t>
            </w:r>
          </w:p>
        </w:tc>
        <w:tc>
          <w:tcPr>
            <w:tcW w:w="960" w:type="dxa"/>
            <w:noWrap/>
            <w:hideMark/>
          </w:tcPr>
          <w:p w14:paraId="70E2B5ED" w14:textId="77777777" w:rsidR="00472572" w:rsidRPr="00472572" w:rsidRDefault="00472572" w:rsidP="00472572">
            <w:r w:rsidRPr="00472572">
              <w:t>7.956795</w:t>
            </w:r>
          </w:p>
        </w:tc>
        <w:tc>
          <w:tcPr>
            <w:tcW w:w="960" w:type="dxa"/>
            <w:noWrap/>
            <w:hideMark/>
          </w:tcPr>
          <w:p w14:paraId="446A3258" w14:textId="77777777" w:rsidR="00472572" w:rsidRPr="00472572" w:rsidRDefault="00472572" w:rsidP="00472572">
            <w:r w:rsidRPr="00472572">
              <w:t>12.33392</w:t>
            </w:r>
          </w:p>
        </w:tc>
        <w:tc>
          <w:tcPr>
            <w:tcW w:w="960" w:type="dxa"/>
            <w:noWrap/>
            <w:hideMark/>
          </w:tcPr>
          <w:p w14:paraId="391A2D84" w14:textId="77777777" w:rsidR="00472572" w:rsidRPr="00472572" w:rsidRDefault="00472572" w:rsidP="00472572">
            <w:r w:rsidRPr="00472572">
              <w:t>14.79422</w:t>
            </w:r>
          </w:p>
        </w:tc>
      </w:tr>
      <w:tr w:rsidR="00472572" w:rsidRPr="00472572" w14:paraId="491BA8E0" w14:textId="77777777" w:rsidTr="00472572">
        <w:trPr>
          <w:trHeight w:val="300"/>
        </w:trPr>
        <w:tc>
          <w:tcPr>
            <w:tcW w:w="960" w:type="dxa"/>
            <w:noWrap/>
            <w:hideMark/>
          </w:tcPr>
          <w:p w14:paraId="06FD4E97" w14:textId="77777777" w:rsidR="00472572" w:rsidRPr="00472572" w:rsidRDefault="00472572" w:rsidP="00472572">
            <w:pPr>
              <w:rPr>
                <w:b/>
                <w:bCs/>
              </w:rPr>
            </w:pPr>
            <w:r w:rsidRPr="00472572">
              <w:rPr>
                <w:b/>
                <w:bCs/>
              </w:rPr>
              <w:t>6.664551</w:t>
            </w:r>
          </w:p>
        </w:tc>
        <w:tc>
          <w:tcPr>
            <w:tcW w:w="960" w:type="dxa"/>
            <w:noWrap/>
            <w:hideMark/>
          </w:tcPr>
          <w:p w14:paraId="3EBCA59C" w14:textId="77777777" w:rsidR="00472572" w:rsidRPr="00472572" w:rsidRDefault="00472572" w:rsidP="00472572">
            <w:pPr>
              <w:rPr>
                <w:b/>
                <w:bCs/>
              </w:rPr>
            </w:pPr>
            <w:r w:rsidRPr="00472572">
              <w:rPr>
                <w:b/>
                <w:bCs/>
              </w:rPr>
              <w:t>6.439995</w:t>
            </w:r>
          </w:p>
        </w:tc>
        <w:tc>
          <w:tcPr>
            <w:tcW w:w="960" w:type="dxa"/>
            <w:noWrap/>
            <w:hideMark/>
          </w:tcPr>
          <w:p w14:paraId="662A38B2" w14:textId="77777777" w:rsidR="00472572" w:rsidRPr="00472572" w:rsidRDefault="00472572" w:rsidP="00472572">
            <w:pPr>
              <w:rPr>
                <w:b/>
                <w:bCs/>
              </w:rPr>
            </w:pPr>
            <w:r w:rsidRPr="00472572">
              <w:rPr>
                <w:b/>
                <w:bCs/>
              </w:rPr>
              <w:t>7.353727</w:t>
            </w:r>
          </w:p>
        </w:tc>
        <w:tc>
          <w:tcPr>
            <w:tcW w:w="960" w:type="dxa"/>
            <w:noWrap/>
            <w:hideMark/>
          </w:tcPr>
          <w:p w14:paraId="7CCDFB7F" w14:textId="77777777" w:rsidR="00472572" w:rsidRPr="00472572" w:rsidRDefault="00472572" w:rsidP="00472572">
            <w:pPr>
              <w:rPr>
                <w:b/>
                <w:bCs/>
              </w:rPr>
            </w:pPr>
            <w:r w:rsidRPr="00472572">
              <w:rPr>
                <w:b/>
                <w:bCs/>
              </w:rPr>
              <w:t>7.309237</w:t>
            </w:r>
          </w:p>
        </w:tc>
        <w:tc>
          <w:tcPr>
            <w:tcW w:w="960" w:type="dxa"/>
            <w:noWrap/>
            <w:hideMark/>
          </w:tcPr>
          <w:p w14:paraId="05363A7D" w14:textId="77777777" w:rsidR="00472572" w:rsidRPr="00472572" w:rsidRDefault="00472572" w:rsidP="00472572">
            <w:pPr>
              <w:rPr>
                <w:b/>
                <w:bCs/>
              </w:rPr>
            </w:pPr>
            <w:r w:rsidRPr="00472572">
              <w:rPr>
                <w:b/>
                <w:bCs/>
              </w:rPr>
              <w:t>7.10245</w:t>
            </w:r>
          </w:p>
        </w:tc>
        <w:tc>
          <w:tcPr>
            <w:tcW w:w="960" w:type="dxa"/>
            <w:noWrap/>
            <w:hideMark/>
          </w:tcPr>
          <w:p w14:paraId="0C6E90ED" w14:textId="77777777" w:rsidR="00472572" w:rsidRPr="00472572" w:rsidRDefault="00472572" w:rsidP="00472572">
            <w:pPr>
              <w:rPr>
                <w:b/>
                <w:bCs/>
              </w:rPr>
            </w:pPr>
            <w:r w:rsidRPr="00472572">
              <w:rPr>
                <w:b/>
                <w:bCs/>
              </w:rPr>
              <w:t>8.176725</w:t>
            </w:r>
          </w:p>
        </w:tc>
        <w:tc>
          <w:tcPr>
            <w:tcW w:w="960" w:type="dxa"/>
            <w:noWrap/>
            <w:hideMark/>
          </w:tcPr>
          <w:p w14:paraId="08BA7A77" w14:textId="77777777" w:rsidR="00472572" w:rsidRPr="00472572" w:rsidRDefault="00472572" w:rsidP="00472572">
            <w:pPr>
              <w:rPr>
                <w:b/>
                <w:bCs/>
              </w:rPr>
            </w:pPr>
            <w:r w:rsidRPr="00472572">
              <w:rPr>
                <w:b/>
                <w:bCs/>
              </w:rPr>
              <w:t>6.910621</w:t>
            </w:r>
          </w:p>
        </w:tc>
        <w:tc>
          <w:tcPr>
            <w:tcW w:w="960" w:type="dxa"/>
            <w:noWrap/>
            <w:hideMark/>
          </w:tcPr>
          <w:p w14:paraId="74F8DAB4" w14:textId="77777777" w:rsidR="00472572" w:rsidRPr="00472572" w:rsidRDefault="00472572" w:rsidP="00472572">
            <w:pPr>
              <w:rPr>
                <w:b/>
                <w:bCs/>
              </w:rPr>
            </w:pPr>
            <w:r w:rsidRPr="00472572">
              <w:rPr>
                <w:b/>
                <w:bCs/>
              </w:rPr>
              <w:t>6.645925</w:t>
            </w:r>
          </w:p>
        </w:tc>
        <w:tc>
          <w:tcPr>
            <w:tcW w:w="960" w:type="dxa"/>
            <w:noWrap/>
            <w:hideMark/>
          </w:tcPr>
          <w:p w14:paraId="09EB236E" w14:textId="77777777" w:rsidR="00472572" w:rsidRPr="00472572" w:rsidRDefault="00472572" w:rsidP="00472572">
            <w:pPr>
              <w:rPr>
                <w:b/>
                <w:bCs/>
              </w:rPr>
            </w:pPr>
            <w:r w:rsidRPr="00472572">
              <w:rPr>
                <w:b/>
                <w:bCs/>
              </w:rPr>
              <w:t>7.61186</w:t>
            </w:r>
          </w:p>
        </w:tc>
        <w:tc>
          <w:tcPr>
            <w:tcW w:w="960" w:type="dxa"/>
            <w:noWrap/>
            <w:hideMark/>
          </w:tcPr>
          <w:p w14:paraId="1CBAE624" w14:textId="77777777" w:rsidR="00472572" w:rsidRPr="00472572" w:rsidRDefault="00472572" w:rsidP="00472572">
            <w:pPr>
              <w:rPr>
                <w:b/>
                <w:bCs/>
              </w:rPr>
            </w:pPr>
            <w:r w:rsidRPr="00472572">
              <w:rPr>
                <w:b/>
                <w:bCs/>
              </w:rPr>
              <w:t>7.250448</w:t>
            </w:r>
          </w:p>
        </w:tc>
      </w:tr>
    </w:tbl>
    <w:p w14:paraId="37F3026B" w14:textId="6427D86B" w:rsidR="00472572" w:rsidRDefault="00F31354" w:rsidP="00DD05AD">
      <w:r>
        <w:lastRenderedPageBreak/>
        <w:t>Raw data for Section 4.4.2.6 with 7 active nodes</w:t>
      </w:r>
    </w:p>
    <w:p w14:paraId="5BF750DE" w14:textId="77777777" w:rsidR="00F31354" w:rsidRDefault="00F31354" w:rsidP="00DD05AD">
      <w:r>
        <w:t>1</w:t>
      </w:r>
      <w:r w:rsidRPr="00F31354">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31354" w:rsidRPr="00F31354" w14:paraId="73FB1DAC" w14:textId="77777777" w:rsidTr="00F31354">
        <w:trPr>
          <w:trHeight w:val="261"/>
        </w:trPr>
        <w:tc>
          <w:tcPr>
            <w:tcW w:w="1142" w:type="dxa"/>
            <w:noWrap/>
            <w:hideMark/>
          </w:tcPr>
          <w:p w14:paraId="39E631A3" w14:textId="77777777" w:rsidR="00F31354" w:rsidRPr="00F31354" w:rsidRDefault="00F31354" w:rsidP="00F31354">
            <w:r w:rsidRPr="00F31354">
              <w:t>Tx01</w:t>
            </w:r>
          </w:p>
        </w:tc>
        <w:tc>
          <w:tcPr>
            <w:tcW w:w="1142" w:type="dxa"/>
            <w:noWrap/>
            <w:hideMark/>
          </w:tcPr>
          <w:p w14:paraId="4F0AFDA6" w14:textId="77777777" w:rsidR="00F31354" w:rsidRPr="00F31354" w:rsidRDefault="00F31354" w:rsidP="00F31354">
            <w:r w:rsidRPr="00F31354">
              <w:t>Tx02</w:t>
            </w:r>
          </w:p>
        </w:tc>
        <w:tc>
          <w:tcPr>
            <w:tcW w:w="1142" w:type="dxa"/>
            <w:noWrap/>
            <w:hideMark/>
          </w:tcPr>
          <w:p w14:paraId="73B1B56C" w14:textId="77777777" w:rsidR="00F31354" w:rsidRPr="00F31354" w:rsidRDefault="00F31354" w:rsidP="00F31354">
            <w:r w:rsidRPr="00F31354">
              <w:t>Tx03</w:t>
            </w:r>
          </w:p>
        </w:tc>
        <w:tc>
          <w:tcPr>
            <w:tcW w:w="1142" w:type="dxa"/>
            <w:noWrap/>
            <w:hideMark/>
          </w:tcPr>
          <w:p w14:paraId="0389F490" w14:textId="77777777" w:rsidR="00F31354" w:rsidRPr="00F31354" w:rsidRDefault="00F31354" w:rsidP="00F31354">
            <w:r w:rsidRPr="00F31354">
              <w:t>Tx04</w:t>
            </w:r>
          </w:p>
        </w:tc>
        <w:tc>
          <w:tcPr>
            <w:tcW w:w="1142" w:type="dxa"/>
            <w:noWrap/>
            <w:hideMark/>
          </w:tcPr>
          <w:p w14:paraId="5E77E365" w14:textId="77777777" w:rsidR="00F31354" w:rsidRPr="00F31354" w:rsidRDefault="00F31354" w:rsidP="00F31354">
            <w:r w:rsidRPr="00F31354">
              <w:t>Tx05</w:t>
            </w:r>
          </w:p>
        </w:tc>
        <w:tc>
          <w:tcPr>
            <w:tcW w:w="1142" w:type="dxa"/>
            <w:noWrap/>
            <w:hideMark/>
          </w:tcPr>
          <w:p w14:paraId="385B848A" w14:textId="77777777" w:rsidR="00F31354" w:rsidRPr="00F31354" w:rsidRDefault="00F31354" w:rsidP="00F31354">
            <w:r w:rsidRPr="00F31354">
              <w:t>Tx06</w:t>
            </w:r>
          </w:p>
        </w:tc>
        <w:tc>
          <w:tcPr>
            <w:tcW w:w="1142" w:type="dxa"/>
            <w:noWrap/>
            <w:hideMark/>
          </w:tcPr>
          <w:p w14:paraId="29F87CB9" w14:textId="77777777" w:rsidR="00F31354" w:rsidRPr="00F31354" w:rsidRDefault="00F31354" w:rsidP="00F31354">
            <w:r w:rsidRPr="00F31354">
              <w:t>Tx07</w:t>
            </w:r>
          </w:p>
        </w:tc>
        <w:tc>
          <w:tcPr>
            <w:tcW w:w="1142" w:type="dxa"/>
            <w:noWrap/>
            <w:hideMark/>
          </w:tcPr>
          <w:p w14:paraId="3CD58FD6" w14:textId="77777777" w:rsidR="00F31354" w:rsidRPr="00F31354" w:rsidRDefault="00F31354" w:rsidP="00F31354">
            <w:r w:rsidRPr="00F31354">
              <w:t>Tx08</w:t>
            </w:r>
          </w:p>
        </w:tc>
        <w:tc>
          <w:tcPr>
            <w:tcW w:w="1142" w:type="dxa"/>
            <w:noWrap/>
            <w:hideMark/>
          </w:tcPr>
          <w:p w14:paraId="67FBDB48" w14:textId="77777777" w:rsidR="00F31354" w:rsidRPr="00F31354" w:rsidRDefault="00F31354" w:rsidP="00F31354">
            <w:r w:rsidRPr="00F31354">
              <w:t>Tx09</w:t>
            </w:r>
          </w:p>
        </w:tc>
        <w:tc>
          <w:tcPr>
            <w:tcW w:w="1142" w:type="dxa"/>
            <w:noWrap/>
            <w:hideMark/>
          </w:tcPr>
          <w:p w14:paraId="4418517E" w14:textId="77777777" w:rsidR="00F31354" w:rsidRPr="00F31354" w:rsidRDefault="00F31354" w:rsidP="00F31354">
            <w:r w:rsidRPr="00F31354">
              <w:t>Tx10</w:t>
            </w:r>
          </w:p>
        </w:tc>
      </w:tr>
      <w:tr w:rsidR="00F31354" w:rsidRPr="00F31354" w14:paraId="090EA8B9" w14:textId="77777777" w:rsidTr="00F31354">
        <w:trPr>
          <w:trHeight w:val="261"/>
        </w:trPr>
        <w:tc>
          <w:tcPr>
            <w:tcW w:w="1142" w:type="dxa"/>
            <w:noWrap/>
            <w:hideMark/>
          </w:tcPr>
          <w:p w14:paraId="03AE3398" w14:textId="77777777" w:rsidR="00F31354" w:rsidRPr="00F31354" w:rsidRDefault="00F31354" w:rsidP="00F31354">
            <w:r w:rsidRPr="00F31354">
              <w:t>9.354991</w:t>
            </w:r>
          </w:p>
        </w:tc>
        <w:tc>
          <w:tcPr>
            <w:tcW w:w="1142" w:type="dxa"/>
            <w:noWrap/>
            <w:hideMark/>
          </w:tcPr>
          <w:p w14:paraId="4CFDF51B" w14:textId="77777777" w:rsidR="00F31354" w:rsidRPr="00F31354" w:rsidRDefault="00F31354" w:rsidP="00F31354">
            <w:r w:rsidRPr="00F31354">
              <w:t>6.181495</w:t>
            </w:r>
          </w:p>
        </w:tc>
        <w:tc>
          <w:tcPr>
            <w:tcW w:w="1142" w:type="dxa"/>
            <w:noWrap/>
            <w:hideMark/>
          </w:tcPr>
          <w:p w14:paraId="45B0F110" w14:textId="77777777" w:rsidR="00F31354" w:rsidRPr="00F31354" w:rsidRDefault="00F31354" w:rsidP="00F31354">
            <w:r w:rsidRPr="00F31354">
              <w:t>10.99878</w:t>
            </w:r>
          </w:p>
        </w:tc>
        <w:tc>
          <w:tcPr>
            <w:tcW w:w="1142" w:type="dxa"/>
            <w:noWrap/>
            <w:hideMark/>
          </w:tcPr>
          <w:p w14:paraId="301CCE00" w14:textId="77777777" w:rsidR="00F31354" w:rsidRPr="00F31354" w:rsidRDefault="00F31354" w:rsidP="00F31354">
            <w:r w:rsidRPr="00F31354">
              <w:t>12.44329</w:t>
            </w:r>
          </w:p>
        </w:tc>
        <w:tc>
          <w:tcPr>
            <w:tcW w:w="1142" w:type="dxa"/>
            <w:noWrap/>
            <w:hideMark/>
          </w:tcPr>
          <w:p w14:paraId="5C17B203" w14:textId="77777777" w:rsidR="00F31354" w:rsidRPr="00F31354" w:rsidRDefault="00F31354" w:rsidP="00F31354">
            <w:r w:rsidRPr="00F31354">
              <w:t>12.91413</w:t>
            </w:r>
          </w:p>
        </w:tc>
        <w:tc>
          <w:tcPr>
            <w:tcW w:w="1142" w:type="dxa"/>
            <w:noWrap/>
            <w:hideMark/>
          </w:tcPr>
          <w:p w14:paraId="1414F908" w14:textId="77777777" w:rsidR="00F31354" w:rsidRPr="00F31354" w:rsidRDefault="00F31354" w:rsidP="00F31354">
            <w:r w:rsidRPr="00F31354">
              <w:t>9.222523</w:t>
            </w:r>
          </w:p>
        </w:tc>
        <w:tc>
          <w:tcPr>
            <w:tcW w:w="1142" w:type="dxa"/>
            <w:noWrap/>
            <w:hideMark/>
          </w:tcPr>
          <w:p w14:paraId="03A25684" w14:textId="77777777" w:rsidR="00F31354" w:rsidRPr="00F31354" w:rsidRDefault="00F31354" w:rsidP="00F31354">
            <w:r w:rsidRPr="00F31354">
              <w:t>5.512126</w:t>
            </w:r>
          </w:p>
        </w:tc>
        <w:tc>
          <w:tcPr>
            <w:tcW w:w="1142" w:type="dxa"/>
            <w:noWrap/>
            <w:hideMark/>
          </w:tcPr>
          <w:p w14:paraId="05DDB8AF" w14:textId="77777777" w:rsidR="00F31354" w:rsidRPr="00F31354" w:rsidRDefault="00F31354" w:rsidP="00F31354">
            <w:r w:rsidRPr="00F31354">
              <w:t>9.410267</w:t>
            </w:r>
          </w:p>
        </w:tc>
        <w:tc>
          <w:tcPr>
            <w:tcW w:w="1142" w:type="dxa"/>
            <w:noWrap/>
            <w:hideMark/>
          </w:tcPr>
          <w:p w14:paraId="2602C3EE" w14:textId="77777777" w:rsidR="00F31354" w:rsidRPr="00F31354" w:rsidRDefault="00F31354" w:rsidP="00F31354">
            <w:r w:rsidRPr="00F31354">
              <w:t>11.22815</w:t>
            </w:r>
          </w:p>
        </w:tc>
        <w:tc>
          <w:tcPr>
            <w:tcW w:w="1142" w:type="dxa"/>
            <w:noWrap/>
            <w:hideMark/>
          </w:tcPr>
          <w:p w14:paraId="53233755" w14:textId="77777777" w:rsidR="00F31354" w:rsidRPr="00F31354" w:rsidRDefault="00F31354" w:rsidP="00F31354">
            <w:r w:rsidRPr="00F31354">
              <w:t>14.63084</w:t>
            </w:r>
          </w:p>
        </w:tc>
      </w:tr>
      <w:tr w:rsidR="00F31354" w:rsidRPr="00F31354" w14:paraId="567D2320" w14:textId="77777777" w:rsidTr="00F31354">
        <w:trPr>
          <w:trHeight w:val="261"/>
        </w:trPr>
        <w:tc>
          <w:tcPr>
            <w:tcW w:w="1142" w:type="dxa"/>
            <w:noWrap/>
            <w:hideMark/>
          </w:tcPr>
          <w:p w14:paraId="126B89D1" w14:textId="77777777" w:rsidR="00F31354" w:rsidRPr="00F31354" w:rsidRDefault="00F31354" w:rsidP="00F31354">
            <w:r w:rsidRPr="00F31354">
              <w:t>6.220997</w:t>
            </w:r>
          </w:p>
        </w:tc>
        <w:tc>
          <w:tcPr>
            <w:tcW w:w="1142" w:type="dxa"/>
            <w:noWrap/>
            <w:hideMark/>
          </w:tcPr>
          <w:p w14:paraId="4292CAC7" w14:textId="77777777" w:rsidR="00F31354" w:rsidRPr="00F31354" w:rsidRDefault="00F31354" w:rsidP="00F31354">
            <w:r w:rsidRPr="00F31354">
              <w:t>9.359747</w:t>
            </w:r>
          </w:p>
        </w:tc>
        <w:tc>
          <w:tcPr>
            <w:tcW w:w="1142" w:type="dxa"/>
            <w:noWrap/>
            <w:hideMark/>
          </w:tcPr>
          <w:p w14:paraId="147A0272" w14:textId="77777777" w:rsidR="00F31354" w:rsidRPr="00F31354" w:rsidRDefault="00F31354" w:rsidP="00F31354">
            <w:r w:rsidRPr="00F31354">
              <w:t>10.7683</w:t>
            </w:r>
          </w:p>
        </w:tc>
        <w:tc>
          <w:tcPr>
            <w:tcW w:w="1142" w:type="dxa"/>
            <w:noWrap/>
            <w:hideMark/>
          </w:tcPr>
          <w:p w14:paraId="27BC9433" w14:textId="77777777" w:rsidR="00F31354" w:rsidRPr="00F31354" w:rsidRDefault="00F31354" w:rsidP="00F31354">
            <w:r w:rsidRPr="00F31354">
              <w:t>11.8901</w:t>
            </w:r>
          </w:p>
        </w:tc>
        <w:tc>
          <w:tcPr>
            <w:tcW w:w="1142" w:type="dxa"/>
            <w:noWrap/>
            <w:hideMark/>
          </w:tcPr>
          <w:p w14:paraId="088E38A1" w14:textId="77777777" w:rsidR="00F31354" w:rsidRPr="00F31354" w:rsidRDefault="00F31354" w:rsidP="00F31354">
            <w:r w:rsidRPr="00F31354">
              <w:t>13.9177</w:t>
            </w:r>
          </w:p>
        </w:tc>
        <w:tc>
          <w:tcPr>
            <w:tcW w:w="1142" w:type="dxa"/>
            <w:noWrap/>
            <w:hideMark/>
          </w:tcPr>
          <w:p w14:paraId="531F32A2" w14:textId="77777777" w:rsidR="00F31354" w:rsidRPr="00F31354" w:rsidRDefault="00F31354" w:rsidP="00F31354">
            <w:r w:rsidRPr="00F31354">
              <w:t>5.634824</w:t>
            </w:r>
          </w:p>
        </w:tc>
        <w:tc>
          <w:tcPr>
            <w:tcW w:w="1142" w:type="dxa"/>
            <w:noWrap/>
            <w:hideMark/>
          </w:tcPr>
          <w:p w14:paraId="6EE648E4" w14:textId="77777777" w:rsidR="00F31354" w:rsidRPr="00F31354" w:rsidRDefault="00F31354" w:rsidP="00F31354">
            <w:r w:rsidRPr="00F31354">
              <w:t>9.377141</w:t>
            </w:r>
          </w:p>
        </w:tc>
        <w:tc>
          <w:tcPr>
            <w:tcW w:w="1142" w:type="dxa"/>
            <w:noWrap/>
            <w:hideMark/>
          </w:tcPr>
          <w:p w14:paraId="13873D14" w14:textId="77777777" w:rsidR="00F31354" w:rsidRPr="00F31354" w:rsidRDefault="00F31354" w:rsidP="00F31354">
            <w:r w:rsidRPr="00F31354">
              <w:t>9.373849</w:t>
            </w:r>
          </w:p>
        </w:tc>
        <w:tc>
          <w:tcPr>
            <w:tcW w:w="1142" w:type="dxa"/>
            <w:noWrap/>
            <w:hideMark/>
          </w:tcPr>
          <w:p w14:paraId="463EF19F" w14:textId="77777777" w:rsidR="00F31354" w:rsidRPr="00F31354" w:rsidRDefault="00F31354" w:rsidP="00F31354">
            <w:r w:rsidRPr="00F31354">
              <w:t>8.497758</w:t>
            </w:r>
          </w:p>
        </w:tc>
        <w:tc>
          <w:tcPr>
            <w:tcW w:w="1142" w:type="dxa"/>
            <w:noWrap/>
            <w:hideMark/>
          </w:tcPr>
          <w:p w14:paraId="77C833EE" w14:textId="77777777" w:rsidR="00F31354" w:rsidRPr="00F31354" w:rsidRDefault="00F31354" w:rsidP="00F31354">
            <w:r w:rsidRPr="00F31354">
              <w:t>17.54392</w:t>
            </w:r>
          </w:p>
        </w:tc>
      </w:tr>
      <w:tr w:rsidR="00F31354" w:rsidRPr="00F31354" w14:paraId="5457BCAB" w14:textId="77777777" w:rsidTr="00F31354">
        <w:trPr>
          <w:trHeight w:val="261"/>
        </w:trPr>
        <w:tc>
          <w:tcPr>
            <w:tcW w:w="1142" w:type="dxa"/>
            <w:noWrap/>
            <w:hideMark/>
          </w:tcPr>
          <w:p w14:paraId="19B97199" w14:textId="77777777" w:rsidR="00F31354" w:rsidRPr="00F31354" w:rsidRDefault="00F31354" w:rsidP="00F31354">
            <w:r w:rsidRPr="00F31354">
              <w:t>8.758062</w:t>
            </w:r>
          </w:p>
        </w:tc>
        <w:tc>
          <w:tcPr>
            <w:tcW w:w="1142" w:type="dxa"/>
            <w:noWrap/>
            <w:hideMark/>
          </w:tcPr>
          <w:p w14:paraId="7A47AE6E" w14:textId="77777777" w:rsidR="00F31354" w:rsidRPr="00F31354" w:rsidRDefault="00F31354" w:rsidP="00F31354">
            <w:r w:rsidRPr="00F31354">
              <w:t>7.694936</w:t>
            </w:r>
          </w:p>
        </w:tc>
        <w:tc>
          <w:tcPr>
            <w:tcW w:w="1142" w:type="dxa"/>
            <w:noWrap/>
            <w:hideMark/>
          </w:tcPr>
          <w:p w14:paraId="2AFBA67A" w14:textId="77777777" w:rsidR="00F31354" w:rsidRPr="00F31354" w:rsidRDefault="00F31354" w:rsidP="00F31354">
            <w:r w:rsidRPr="00F31354">
              <w:t>15.64953</w:t>
            </w:r>
          </w:p>
        </w:tc>
        <w:tc>
          <w:tcPr>
            <w:tcW w:w="1142" w:type="dxa"/>
            <w:noWrap/>
            <w:hideMark/>
          </w:tcPr>
          <w:p w14:paraId="132E5B2F" w14:textId="77777777" w:rsidR="00F31354" w:rsidRPr="00F31354" w:rsidRDefault="00F31354" w:rsidP="00F31354">
            <w:r w:rsidRPr="00F31354">
              <w:t>11.44431</w:t>
            </w:r>
          </w:p>
        </w:tc>
        <w:tc>
          <w:tcPr>
            <w:tcW w:w="1142" w:type="dxa"/>
            <w:noWrap/>
            <w:hideMark/>
          </w:tcPr>
          <w:p w14:paraId="746CCAC6" w14:textId="77777777" w:rsidR="00F31354" w:rsidRPr="00F31354" w:rsidRDefault="00F31354" w:rsidP="00F31354">
            <w:r w:rsidRPr="00F31354">
              <w:t>16.94866</w:t>
            </w:r>
          </w:p>
        </w:tc>
        <w:tc>
          <w:tcPr>
            <w:tcW w:w="1142" w:type="dxa"/>
            <w:noWrap/>
            <w:hideMark/>
          </w:tcPr>
          <w:p w14:paraId="0CAC10AF" w14:textId="77777777" w:rsidR="00F31354" w:rsidRPr="00F31354" w:rsidRDefault="00F31354" w:rsidP="00F31354">
            <w:r w:rsidRPr="00F31354">
              <w:t>8.990652</w:t>
            </w:r>
          </w:p>
        </w:tc>
        <w:tc>
          <w:tcPr>
            <w:tcW w:w="1142" w:type="dxa"/>
            <w:noWrap/>
            <w:hideMark/>
          </w:tcPr>
          <w:p w14:paraId="4008BBB4" w14:textId="77777777" w:rsidR="00F31354" w:rsidRPr="00F31354" w:rsidRDefault="00F31354" w:rsidP="00F31354">
            <w:r w:rsidRPr="00F31354">
              <w:t>4.247952</w:t>
            </w:r>
          </w:p>
        </w:tc>
        <w:tc>
          <w:tcPr>
            <w:tcW w:w="1142" w:type="dxa"/>
            <w:noWrap/>
            <w:hideMark/>
          </w:tcPr>
          <w:p w14:paraId="2A15AFB9" w14:textId="77777777" w:rsidR="00F31354" w:rsidRPr="00F31354" w:rsidRDefault="00F31354" w:rsidP="00F31354">
            <w:r w:rsidRPr="00F31354">
              <w:t>10.19404</w:t>
            </w:r>
          </w:p>
        </w:tc>
        <w:tc>
          <w:tcPr>
            <w:tcW w:w="1142" w:type="dxa"/>
            <w:noWrap/>
            <w:hideMark/>
          </w:tcPr>
          <w:p w14:paraId="1D03230D" w14:textId="77777777" w:rsidR="00F31354" w:rsidRPr="00F31354" w:rsidRDefault="00F31354" w:rsidP="00F31354">
            <w:r w:rsidRPr="00F31354">
              <w:t>10.8137</w:t>
            </w:r>
          </w:p>
        </w:tc>
        <w:tc>
          <w:tcPr>
            <w:tcW w:w="1142" w:type="dxa"/>
            <w:noWrap/>
            <w:hideMark/>
          </w:tcPr>
          <w:p w14:paraId="1C647135" w14:textId="77777777" w:rsidR="00F31354" w:rsidRPr="00F31354" w:rsidRDefault="00F31354" w:rsidP="00F31354">
            <w:r w:rsidRPr="00F31354">
              <w:t>18.27393</w:t>
            </w:r>
          </w:p>
        </w:tc>
      </w:tr>
      <w:tr w:rsidR="00F31354" w:rsidRPr="00F31354" w14:paraId="605FC610" w14:textId="77777777" w:rsidTr="00F31354">
        <w:trPr>
          <w:trHeight w:val="261"/>
        </w:trPr>
        <w:tc>
          <w:tcPr>
            <w:tcW w:w="1142" w:type="dxa"/>
            <w:noWrap/>
            <w:hideMark/>
          </w:tcPr>
          <w:p w14:paraId="44EDD1B9" w14:textId="77777777" w:rsidR="00F31354" w:rsidRPr="00F31354" w:rsidRDefault="00F31354" w:rsidP="00F31354">
            <w:r w:rsidRPr="00F31354">
              <w:t>10.36775</w:t>
            </w:r>
          </w:p>
        </w:tc>
        <w:tc>
          <w:tcPr>
            <w:tcW w:w="1142" w:type="dxa"/>
            <w:noWrap/>
            <w:hideMark/>
          </w:tcPr>
          <w:p w14:paraId="72938BBB" w14:textId="77777777" w:rsidR="00F31354" w:rsidRPr="00F31354" w:rsidRDefault="00F31354" w:rsidP="00F31354">
            <w:r w:rsidRPr="00F31354">
              <w:t>8.480315</w:t>
            </w:r>
          </w:p>
        </w:tc>
        <w:tc>
          <w:tcPr>
            <w:tcW w:w="1142" w:type="dxa"/>
            <w:noWrap/>
            <w:hideMark/>
          </w:tcPr>
          <w:p w14:paraId="216489DC" w14:textId="77777777" w:rsidR="00F31354" w:rsidRPr="00F31354" w:rsidRDefault="00F31354" w:rsidP="00F31354">
            <w:r w:rsidRPr="00F31354">
              <w:t>8.411745</w:t>
            </w:r>
          </w:p>
        </w:tc>
        <w:tc>
          <w:tcPr>
            <w:tcW w:w="1142" w:type="dxa"/>
            <w:noWrap/>
            <w:hideMark/>
          </w:tcPr>
          <w:p w14:paraId="29097964" w14:textId="77777777" w:rsidR="00F31354" w:rsidRPr="00F31354" w:rsidRDefault="00F31354" w:rsidP="00F31354">
            <w:r w:rsidRPr="00F31354">
              <w:t>13.26821</w:t>
            </w:r>
          </w:p>
        </w:tc>
        <w:tc>
          <w:tcPr>
            <w:tcW w:w="1142" w:type="dxa"/>
            <w:noWrap/>
            <w:hideMark/>
          </w:tcPr>
          <w:p w14:paraId="6B82BB35" w14:textId="77777777" w:rsidR="00F31354" w:rsidRPr="00F31354" w:rsidRDefault="00F31354" w:rsidP="00F31354">
            <w:r w:rsidRPr="00F31354">
              <w:t>14.70972</w:t>
            </w:r>
          </w:p>
        </w:tc>
        <w:tc>
          <w:tcPr>
            <w:tcW w:w="1142" w:type="dxa"/>
            <w:noWrap/>
            <w:hideMark/>
          </w:tcPr>
          <w:p w14:paraId="1154BDD8" w14:textId="77777777" w:rsidR="00F31354" w:rsidRPr="00F31354" w:rsidRDefault="00F31354" w:rsidP="00F31354">
            <w:r w:rsidRPr="00F31354">
              <w:t>7.917703</w:t>
            </w:r>
          </w:p>
        </w:tc>
        <w:tc>
          <w:tcPr>
            <w:tcW w:w="1142" w:type="dxa"/>
            <w:noWrap/>
            <w:hideMark/>
          </w:tcPr>
          <w:p w14:paraId="7B03B5FF" w14:textId="77777777" w:rsidR="00F31354" w:rsidRPr="00F31354" w:rsidRDefault="00F31354" w:rsidP="00F31354">
            <w:r w:rsidRPr="00F31354">
              <w:t>8.992862</w:t>
            </w:r>
          </w:p>
        </w:tc>
        <w:tc>
          <w:tcPr>
            <w:tcW w:w="1142" w:type="dxa"/>
            <w:noWrap/>
            <w:hideMark/>
          </w:tcPr>
          <w:p w14:paraId="5869F01F" w14:textId="77777777" w:rsidR="00F31354" w:rsidRPr="00F31354" w:rsidRDefault="00F31354" w:rsidP="00F31354">
            <w:r w:rsidRPr="00F31354">
              <w:t>13.60359</w:t>
            </w:r>
          </w:p>
        </w:tc>
        <w:tc>
          <w:tcPr>
            <w:tcW w:w="1142" w:type="dxa"/>
            <w:noWrap/>
            <w:hideMark/>
          </w:tcPr>
          <w:p w14:paraId="732DB218" w14:textId="77777777" w:rsidR="00F31354" w:rsidRPr="00F31354" w:rsidRDefault="00F31354" w:rsidP="00F31354">
            <w:r w:rsidRPr="00F31354">
              <w:t>8.631554</w:t>
            </w:r>
          </w:p>
        </w:tc>
        <w:tc>
          <w:tcPr>
            <w:tcW w:w="1142" w:type="dxa"/>
            <w:noWrap/>
            <w:hideMark/>
          </w:tcPr>
          <w:p w14:paraId="3B1644F2" w14:textId="77777777" w:rsidR="00F31354" w:rsidRPr="00F31354" w:rsidRDefault="00F31354" w:rsidP="00F31354">
            <w:r w:rsidRPr="00F31354">
              <w:t>13.7417</w:t>
            </w:r>
          </w:p>
        </w:tc>
      </w:tr>
      <w:tr w:rsidR="00F31354" w:rsidRPr="00F31354" w14:paraId="21EDE031" w14:textId="77777777" w:rsidTr="00F31354">
        <w:trPr>
          <w:trHeight w:val="261"/>
        </w:trPr>
        <w:tc>
          <w:tcPr>
            <w:tcW w:w="1142" w:type="dxa"/>
            <w:noWrap/>
            <w:hideMark/>
          </w:tcPr>
          <w:p w14:paraId="553E3EF6" w14:textId="77777777" w:rsidR="00F31354" w:rsidRPr="00F31354" w:rsidRDefault="00F31354" w:rsidP="00F31354">
            <w:r w:rsidRPr="00F31354">
              <w:t>4.938108</w:t>
            </w:r>
          </w:p>
        </w:tc>
        <w:tc>
          <w:tcPr>
            <w:tcW w:w="1142" w:type="dxa"/>
            <w:noWrap/>
            <w:hideMark/>
          </w:tcPr>
          <w:p w14:paraId="50023377" w14:textId="77777777" w:rsidR="00F31354" w:rsidRPr="00F31354" w:rsidRDefault="00F31354" w:rsidP="00F31354">
            <w:r w:rsidRPr="00F31354">
              <w:t>5.585059</w:t>
            </w:r>
          </w:p>
        </w:tc>
        <w:tc>
          <w:tcPr>
            <w:tcW w:w="1142" w:type="dxa"/>
            <w:noWrap/>
            <w:hideMark/>
          </w:tcPr>
          <w:p w14:paraId="7F7D3CBC" w14:textId="77777777" w:rsidR="00F31354" w:rsidRPr="00F31354" w:rsidRDefault="00F31354" w:rsidP="00F31354">
            <w:r w:rsidRPr="00F31354">
              <w:t>12.86497</w:t>
            </w:r>
          </w:p>
        </w:tc>
        <w:tc>
          <w:tcPr>
            <w:tcW w:w="1142" w:type="dxa"/>
            <w:noWrap/>
            <w:hideMark/>
          </w:tcPr>
          <w:p w14:paraId="028FF6B4" w14:textId="77777777" w:rsidR="00F31354" w:rsidRPr="00F31354" w:rsidRDefault="00F31354" w:rsidP="00F31354">
            <w:r w:rsidRPr="00F31354">
              <w:t>12.87941</w:t>
            </w:r>
          </w:p>
        </w:tc>
        <w:tc>
          <w:tcPr>
            <w:tcW w:w="1142" w:type="dxa"/>
            <w:noWrap/>
            <w:hideMark/>
          </w:tcPr>
          <w:p w14:paraId="67F81B59" w14:textId="77777777" w:rsidR="00F31354" w:rsidRPr="00F31354" w:rsidRDefault="00F31354" w:rsidP="00F31354">
            <w:r w:rsidRPr="00F31354">
              <w:t>9.51582</w:t>
            </w:r>
          </w:p>
        </w:tc>
        <w:tc>
          <w:tcPr>
            <w:tcW w:w="1142" w:type="dxa"/>
            <w:noWrap/>
            <w:hideMark/>
          </w:tcPr>
          <w:p w14:paraId="343E1BDF" w14:textId="77777777" w:rsidR="00F31354" w:rsidRPr="00F31354" w:rsidRDefault="00F31354" w:rsidP="00F31354">
            <w:r w:rsidRPr="00F31354">
              <w:t>8.914895</w:t>
            </w:r>
          </w:p>
        </w:tc>
        <w:tc>
          <w:tcPr>
            <w:tcW w:w="1142" w:type="dxa"/>
            <w:noWrap/>
            <w:hideMark/>
          </w:tcPr>
          <w:p w14:paraId="4DC01220" w14:textId="77777777" w:rsidR="00F31354" w:rsidRPr="00F31354" w:rsidRDefault="00F31354" w:rsidP="00F31354">
            <w:r w:rsidRPr="00F31354">
              <w:t>8.279584</w:t>
            </w:r>
          </w:p>
        </w:tc>
        <w:tc>
          <w:tcPr>
            <w:tcW w:w="1142" w:type="dxa"/>
            <w:noWrap/>
            <w:hideMark/>
          </w:tcPr>
          <w:p w14:paraId="5C8446D7" w14:textId="77777777" w:rsidR="00F31354" w:rsidRPr="00F31354" w:rsidRDefault="00F31354" w:rsidP="00F31354">
            <w:r w:rsidRPr="00F31354">
              <w:t>7.404539</w:t>
            </w:r>
          </w:p>
        </w:tc>
        <w:tc>
          <w:tcPr>
            <w:tcW w:w="1142" w:type="dxa"/>
            <w:noWrap/>
            <w:hideMark/>
          </w:tcPr>
          <w:p w14:paraId="599E918D" w14:textId="77777777" w:rsidR="00F31354" w:rsidRPr="00F31354" w:rsidRDefault="00F31354" w:rsidP="00F31354">
            <w:r w:rsidRPr="00F31354">
              <w:t>8.716153</w:t>
            </w:r>
          </w:p>
        </w:tc>
        <w:tc>
          <w:tcPr>
            <w:tcW w:w="1142" w:type="dxa"/>
            <w:noWrap/>
            <w:hideMark/>
          </w:tcPr>
          <w:p w14:paraId="3342BA32" w14:textId="77777777" w:rsidR="00F31354" w:rsidRPr="00F31354" w:rsidRDefault="00F31354" w:rsidP="00F31354">
            <w:r w:rsidRPr="00F31354">
              <w:t>15.64791</w:t>
            </w:r>
          </w:p>
        </w:tc>
      </w:tr>
      <w:tr w:rsidR="00F31354" w:rsidRPr="00F31354" w14:paraId="3C0D0364" w14:textId="77777777" w:rsidTr="00F31354">
        <w:trPr>
          <w:trHeight w:val="261"/>
        </w:trPr>
        <w:tc>
          <w:tcPr>
            <w:tcW w:w="1142" w:type="dxa"/>
            <w:noWrap/>
            <w:hideMark/>
          </w:tcPr>
          <w:p w14:paraId="3DBE6AFA" w14:textId="77777777" w:rsidR="00F31354" w:rsidRPr="00F31354" w:rsidRDefault="00F31354" w:rsidP="00F31354">
            <w:r w:rsidRPr="00F31354">
              <w:t>4.658653</w:t>
            </w:r>
          </w:p>
        </w:tc>
        <w:tc>
          <w:tcPr>
            <w:tcW w:w="1142" w:type="dxa"/>
            <w:noWrap/>
            <w:hideMark/>
          </w:tcPr>
          <w:p w14:paraId="4D1AD4FB" w14:textId="77777777" w:rsidR="00F31354" w:rsidRPr="00F31354" w:rsidRDefault="00F31354" w:rsidP="00F31354">
            <w:r w:rsidRPr="00F31354">
              <w:t>8.763382</w:t>
            </w:r>
          </w:p>
        </w:tc>
        <w:tc>
          <w:tcPr>
            <w:tcW w:w="1142" w:type="dxa"/>
            <w:noWrap/>
            <w:hideMark/>
          </w:tcPr>
          <w:p w14:paraId="19698B0F" w14:textId="77777777" w:rsidR="00F31354" w:rsidRPr="00F31354" w:rsidRDefault="00F31354" w:rsidP="00F31354">
            <w:r w:rsidRPr="00F31354">
              <w:t>10.59123</w:t>
            </w:r>
          </w:p>
        </w:tc>
        <w:tc>
          <w:tcPr>
            <w:tcW w:w="1142" w:type="dxa"/>
            <w:noWrap/>
            <w:hideMark/>
          </w:tcPr>
          <w:p w14:paraId="01088B2E" w14:textId="77777777" w:rsidR="00F31354" w:rsidRPr="00F31354" w:rsidRDefault="00F31354" w:rsidP="00F31354">
            <w:r w:rsidRPr="00F31354">
              <w:t>12.29373</w:t>
            </w:r>
          </w:p>
        </w:tc>
        <w:tc>
          <w:tcPr>
            <w:tcW w:w="1142" w:type="dxa"/>
            <w:noWrap/>
            <w:hideMark/>
          </w:tcPr>
          <w:p w14:paraId="3FD01730" w14:textId="77777777" w:rsidR="00F31354" w:rsidRPr="00F31354" w:rsidRDefault="00F31354" w:rsidP="00F31354">
            <w:r w:rsidRPr="00F31354">
              <w:t>15.57782</w:t>
            </w:r>
          </w:p>
        </w:tc>
        <w:tc>
          <w:tcPr>
            <w:tcW w:w="1142" w:type="dxa"/>
            <w:noWrap/>
            <w:hideMark/>
          </w:tcPr>
          <w:p w14:paraId="2D165E1D" w14:textId="77777777" w:rsidR="00F31354" w:rsidRPr="00F31354" w:rsidRDefault="00F31354" w:rsidP="00F31354">
            <w:r w:rsidRPr="00F31354">
              <w:t>7.764818</w:t>
            </w:r>
          </w:p>
        </w:tc>
        <w:tc>
          <w:tcPr>
            <w:tcW w:w="1142" w:type="dxa"/>
            <w:noWrap/>
            <w:hideMark/>
          </w:tcPr>
          <w:p w14:paraId="4E253D06" w14:textId="77777777" w:rsidR="00F31354" w:rsidRPr="00F31354" w:rsidRDefault="00F31354" w:rsidP="00F31354">
            <w:r w:rsidRPr="00F31354">
              <w:t>9.902902</w:t>
            </w:r>
          </w:p>
        </w:tc>
        <w:tc>
          <w:tcPr>
            <w:tcW w:w="1142" w:type="dxa"/>
            <w:noWrap/>
            <w:hideMark/>
          </w:tcPr>
          <w:p w14:paraId="05A2FBC1" w14:textId="77777777" w:rsidR="00F31354" w:rsidRPr="00F31354" w:rsidRDefault="00F31354" w:rsidP="00F31354">
            <w:r w:rsidRPr="00F31354">
              <w:t>8.809201</w:t>
            </w:r>
          </w:p>
        </w:tc>
        <w:tc>
          <w:tcPr>
            <w:tcW w:w="1142" w:type="dxa"/>
            <w:noWrap/>
            <w:hideMark/>
          </w:tcPr>
          <w:p w14:paraId="58A0D628" w14:textId="77777777" w:rsidR="00F31354" w:rsidRPr="00F31354" w:rsidRDefault="00F31354" w:rsidP="00F31354">
            <w:r w:rsidRPr="00F31354">
              <w:t>12.41077</w:t>
            </w:r>
          </w:p>
        </w:tc>
        <w:tc>
          <w:tcPr>
            <w:tcW w:w="1142" w:type="dxa"/>
            <w:noWrap/>
            <w:hideMark/>
          </w:tcPr>
          <w:p w14:paraId="2D449B78" w14:textId="77777777" w:rsidR="00F31354" w:rsidRPr="00F31354" w:rsidRDefault="00F31354" w:rsidP="00F31354">
            <w:r w:rsidRPr="00F31354">
              <w:t>11.39779</w:t>
            </w:r>
          </w:p>
        </w:tc>
      </w:tr>
      <w:tr w:rsidR="00F31354" w:rsidRPr="00F31354" w14:paraId="6A4FEF59" w14:textId="77777777" w:rsidTr="00F31354">
        <w:trPr>
          <w:trHeight w:val="261"/>
        </w:trPr>
        <w:tc>
          <w:tcPr>
            <w:tcW w:w="1142" w:type="dxa"/>
            <w:noWrap/>
            <w:hideMark/>
          </w:tcPr>
          <w:p w14:paraId="5A47E107" w14:textId="77777777" w:rsidR="00F31354" w:rsidRPr="00F31354" w:rsidRDefault="00F31354" w:rsidP="00F31354">
            <w:r w:rsidRPr="00F31354">
              <w:t>6.701448</w:t>
            </w:r>
          </w:p>
        </w:tc>
        <w:tc>
          <w:tcPr>
            <w:tcW w:w="1142" w:type="dxa"/>
            <w:noWrap/>
            <w:hideMark/>
          </w:tcPr>
          <w:p w14:paraId="1290B13F" w14:textId="77777777" w:rsidR="00F31354" w:rsidRPr="00F31354" w:rsidRDefault="00F31354" w:rsidP="00F31354">
            <w:r w:rsidRPr="00F31354">
              <w:t>4.989417</w:t>
            </w:r>
          </w:p>
        </w:tc>
        <w:tc>
          <w:tcPr>
            <w:tcW w:w="1142" w:type="dxa"/>
            <w:noWrap/>
            <w:hideMark/>
          </w:tcPr>
          <w:p w14:paraId="53EC8059" w14:textId="77777777" w:rsidR="00F31354" w:rsidRPr="00F31354" w:rsidRDefault="00F31354" w:rsidP="00F31354">
            <w:r w:rsidRPr="00F31354">
              <w:t>11.83509</w:t>
            </w:r>
          </w:p>
        </w:tc>
        <w:tc>
          <w:tcPr>
            <w:tcW w:w="1142" w:type="dxa"/>
            <w:noWrap/>
            <w:hideMark/>
          </w:tcPr>
          <w:p w14:paraId="3304B498" w14:textId="77777777" w:rsidR="00F31354" w:rsidRPr="00F31354" w:rsidRDefault="00F31354" w:rsidP="00F31354">
            <w:r w:rsidRPr="00F31354">
              <w:t>12.77098</w:t>
            </w:r>
          </w:p>
        </w:tc>
        <w:tc>
          <w:tcPr>
            <w:tcW w:w="1142" w:type="dxa"/>
            <w:noWrap/>
            <w:hideMark/>
          </w:tcPr>
          <w:p w14:paraId="5690F206" w14:textId="77777777" w:rsidR="00F31354" w:rsidRPr="00F31354" w:rsidRDefault="00F31354" w:rsidP="00F31354">
            <w:r w:rsidRPr="00F31354">
              <w:t>19.58617</w:t>
            </w:r>
          </w:p>
        </w:tc>
        <w:tc>
          <w:tcPr>
            <w:tcW w:w="1142" w:type="dxa"/>
            <w:noWrap/>
            <w:hideMark/>
          </w:tcPr>
          <w:p w14:paraId="11A1C2F9" w14:textId="77777777" w:rsidR="00F31354" w:rsidRPr="00F31354" w:rsidRDefault="00F31354" w:rsidP="00F31354">
            <w:r w:rsidRPr="00F31354">
              <w:t>9.583422</w:t>
            </w:r>
          </w:p>
        </w:tc>
        <w:tc>
          <w:tcPr>
            <w:tcW w:w="1142" w:type="dxa"/>
            <w:noWrap/>
            <w:hideMark/>
          </w:tcPr>
          <w:p w14:paraId="05C1886D" w14:textId="77777777" w:rsidR="00F31354" w:rsidRPr="00F31354" w:rsidRDefault="00F31354" w:rsidP="00F31354">
            <w:r w:rsidRPr="00F31354">
              <w:t>9.257553</w:t>
            </w:r>
          </w:p>
        </w:tc>
        <w:tc>
          <w:tcPr>
            <w:tcW w:w="1142" w:type="dxa"/>
            <w:noWrap/>
            <w:hideMark/>
          </w:tcPr>
          <w:p w14:paraId="6C9B7963" w14:textId="77777777" w:rsidR="00F31354" w:rsidRPr="00F31354" w:rsidRDefault="00F31354" w:rsidP="00F31354">
            <w:r w:rsidRPr="00F31354">
              <w:t>11.89923</w:t>
            </w:r>
          </w:p>
        </w:tc>
        <w:tc>
          <w:tcPr>
            <w:tcW w:w="1142" w:type="dxa"/>
            <w:noWrap/>
            <w:hideMark/>
          </w:tcPr>
          <w:p w14:paraId="238CC939" w14:textId="77777777" w:rsidR="00F31354" w:rsidRPr="00F31354" w:rsidRDefault="00F31354" w:rsidP="00F31354">
            <w:r w:rsidRPr="00F31354">
              <w:t>13.26488</w:t>
            </w:r>
          </w:p>
        </w:tc>
        <w:tc>
          <w:tcPr>
            <w:tcW w:w="1142" w:type="dxa"/>
            <w:noWrap/>
            <w:hideMark/>
          </w:tcPr>
          <w:p w14:paraId="6B1045BA" w14:textId="77777777" w:rsidR="00F31354" w:rsidRPr="00F31354" w:rsidRDefault="00F31354" w:rsidP="00F31354">
            <w:r w:rsidRPr="00F31354">
              <w:t>15.50423</w:t>
            </w:r>
          </w:p>
        </w:tc>
      </w:tr>
      <w:tr w:rsidR="00F31354" w:rsidRPr="00F31354" w14:paraId="361528F1" w14:textId="77777777" w:rsidTr="00F31354">
        <w:trPr>
          <w:trHeight w:val="261"/>
        </w:trPr>
        <w:tc>
          <w:tcPr>
            <w:tcW w:w="1142" w:type="dxa"/>
            <w:noWrap/>
            <w:hideMark/>
          </w:tcPr>
          <w:p w14:paraId="179E1010" w14:textId="77777777" w:rsidR="00F31354" w:rsidRPr="00F31354" w:rsidRDefault="00F31354" w:rsidP="00F31354">
            <w:r w:rsidRPr="00F31354">
              <w:t>4.944515</w:t>
            </w:r>
          </w:p>
        </w:tc>
        <w:tc>
          <w:tcPr>
            <w:tcW w:w="1142" w:type="dxa"/>
            <w:noWrap/>
            <w:hideMark/>
          </w:tcPr>
          <w:p w14:paraId="25DAEA6A" w14:textId="77777777" w:rsidR="00F31354" w:rsidRPr="00F31354" w:rsidRDefault="00F31354" w:rsidP="00F31354">
            <w:r w:rsidRPr="00F31354">
              <w:t>10.6923</w:t>
            </w:r>
          </w:p>
        </w:tc>
        <w:tc>
          <w:tcPr>
            <w:tcW w:w="1142" w:type="dxa"/>
            <w:noWrap/>
            <w:hideMark/>
          </w:tcPr>
          <w:p w14:paraId="5A5FAB9D" w14:textId="77777777" w:rsidR="00F31354" w:rsidRPr="00F31354" w:rsidRDefault="00F31354" w:rsidP="00F31354">
            <w:r w:rsidRPr="00F31354">
              <w:t>11.54142</w:t>
            </w:r>
          </w:p>
        </w:tc>
        <w:tc>
          <w:tcPr>
            <w:tcW w:w="1142" w:type="dxa"/>
            <w:noWrap/>
            <w:hideMark/>
          </w:tcPr>
          <w:p w14:paraId="23478E56" w14:textId="77777777" w:rsidR="00F31354" w:rsidRPr="00F31354" w:rsidRDefault="00F31354" w:rsidP="00F31354">
            <w:r w:rsidRPr="00F31354">
              <w:t>12.29351</w:t>
            </w:r>
          </w:p>
        </w:tc>
        <w:tc>
          <w:tcPr>
            <w:tcW w:w="1142" w:type="dxa"/>
            <w:noWrap/>
            <w:hideMark/>
          </w:tcPr>
          <w:p w14:paraId="0B2C4D17" w14:textId="77777777" w:rsidR="00F31354" w:rsidRPr="00F31354" w:rsidRDefault="00F31354" w:rsidP="00F31354">
            <w:r w:rsidRPr="00F31354">
              <w:t>11.48276</w:t>
            </w:r>
          </w:p>
        </w:tc>
        <w:tc>
          <w:tcPr>
            <w:tcW w:w="1142" w:type="dxa"/>
            <w:noWrap/>
            <w:hideMark/>
          </w:tcPr>
          <w:p w14:paraId="3D9628A6" w14:textId="77777777" w:rsidR="00F31354" w:rsidRPr="00F31354" w:rsidRDefault="00F31354" w:rsidP="00F31354">
            <w:r w:rsidRPr="00F31354">
              <w:t>7.778218</w:t>
            </w:r>
          </w:p>
        </w:tc>
        <w:tc>
          <w:tcPr>
            <w:tcW w:w="1142" w:type="dxa"/>
            <w:noWrap/>
            <w:hideMark/>
          </w:tcPr>
          <w:p w14:paraId="44A2321C" w14:textId="77777777" w:rsidR="00F31354" w:rsidRPr="00F31354" w:rsidRDefault="00F31354" w:rsidP="00F31354">
            <w:r w:rsidRPr="00F31354">
              <w:t>11.28529</w:t>
            </w:r>
          </w:p>
        </w:tc>
        <w:tc>
          <w:tcPr>
            <w:tcW w:w="1142" w:type="dxa"/>
            <w:noWrap/>
            <w:hideMark/>
          </w:tcPr>
          <w:p w14:paraId="1D6932CB" w14:textId="77777777" w:rsidR="00F31354" w:rsidRPr="00F31354" w:rsidRDefault="00F31354" w:rsidP="00F31354">
            <w:r w:rsidRPr="00F31354">
              <w:t>8.735538</w:t>
            </w:r>
          </w:p>
        </w:tc>
        <w:tc>
          <w:tcPr>
            <w:tcW w:w="1142" w:type="dxa"/>
            <w:noWrap/>
            <w:hideMark/>
          </w:tcPr>
          <w:p w14:paraId="67CE4852" w14:textId="77777777" w:rsidR="00F31354" w:rsidRPr="00F31354" w:rsidRDefault="00F31354" w:rsidP="00F31354">
            <w:r w:rsidRPr="00F31354">
              <w:t>11.8737</w:t>
            </w:r>
          </w:p>
        </w:tc>
        <w:tc>
          <w:tcPr>
            <w:tcW w:w="1142" w:type="dxa"/>
            <w:noWrap/>
            <w:hideMark/>
          </w:tcPr>
          <w:p w14:paraId="6FB962EE" w14:textId="77777777" w:rsidR="00F31354" w:rsidRPr="00F31354" w:rsidRDefault="00F31354" w:rsidP="00F31354">
            <w:r w:rsidRPr="00F31354">
              <w:t>19.41342</w:t>
            </w:r>
          </w:p>
        </w:tc>
      </w:tr>
      <w:tr w:rsidR="00F31354" w:rsidRPr="00F31354" w14:paraId="7989EF68" w14:textId="77777777" w:rsidTr="00F31354">
        <w:trPr>
          <w:trHeight w:val="261"/>
        </w:trPr>
        <w:tc>
          <w:tcPr>
            <w:tcW w:w="1142" w:type="dxa"/>
            <w:noWrap/>
            <w:hideMark/>
          </w:tcPr>
          <w:p w14:paraId="64D06F5A" w14:textId="77777777" w:rsidR="00F31354" w:rsidRPr="00F31354" w:rsidRDefault="00F31354" w:rsidP="00F31354">
            <w:r w:rsidRPr="00F31354">
              <w:t>6.277191</w:t>
            </w:r>
          </w:p>
        </w:tc>
        <w:tc>
          <w:tcPr>
            <w:tcW w:w="1142" w:type="dxa"/>
            <w:noWrap/>
            <w:hideMark/>
          </w:tcPr>
          <w:p w14:paraId="2B4CCCAD" w14:textId="77777777" w:rsidR="00F31354" w:rsidRPr="00F31354" w:rsidRDefault="00F31354" w:rsidP="00F31354">
            <w:r w:rsidRPr="00F31354">
              <w:t>8.189495</w:t>
            </w:r>
          </w:p>
        </w:tc>
        <w:tc>
          <w:tcPr>
            <w:tcW w:w="1142" w:type="dxa"/>
            <w:noWrap/>
            <w:hideMark/>
          </w:tcPr>
          <w:p w14:paraId="3C54E1CA" w14:textId="77777777" w:rsidR="00F31354" w:rsidRPr="00F31354" w:rsidRDefault="00F31354" w:rsidP="00F31354">
            <w:r w:rsidRPr="00F31354">
              <w:t>12.13792</w:t>
            </w:r>
          </w:p>
        </w:tc>
        <w:tc>
          <w:tcPr>
            <w:tcW w:w="1142" w:type="dxa"/>
            <w:noWrap/>
            <w:hideMark/>
          </w:tcPr>
          <w:p w14:paraId="1F66CD2A" w14:textId="77777777" w:rsidR="00F31354" w:rsidRPr="00F31354" w:rsidRDefault="00F31354" w:rsidP="00F31354">
            <w:r w:rsidRPr="00F31354">
              <w:t>12.18501</w:t>
            </w:r>
          </w:p>
        </w:tc>
        <w:tc>
          <w:tcPr>
            <w:tcW w:w="1142" w:type="dxa"/>
            <w:noWrap/>
            <w:hideMark/>
          </w:tcPr>
          <w:p w14:paraId="45D98260" w14:textId="77777777" w:rsidR="00F31354" w:rsidRPr="00F31354" w:rsidRDefault="00F31354" w:rsidP="00F31354">
            <w:r w:rsidRPr="00F31354">
              <w:t>12.2397</w:t>
            </w:r>
          </w:p>
        </w:tc>
        <w:tc>
          <w:tcPr>
            <w:tcW w:w="1142" w:type="dxa"/>
            <w:noWrap/>
            <w:hideMark/>
          </w:tcPr>
          <w:p w14:paraId="446B669B" w14:textId="77777777" w:rsidR="00F31354" w:rsidRPr="00F31354" w:rsidRDefault="00F31354" w:rsidP="00F31354">
            <w:r w:rsidRPr="00F31354">
              <w:t>6.165804</w:t>
            </w:r>
          </w:p>
        </w:tc>
        <w:tc>
          <w:tcPr>
            <w:tcW w:w="1142" w:type="dxa"/>
            <w:noWrap/>
            <w:hideMark/>
          </w:tcPr>
          <w:p w14:paraId="674C17F5" w14:textId="77777777" w:rsidR="00F31354" w:rsidRPr="00F31354" w:rsidRDefault="00F31354" w:rsidP="00F31354">
            <w:r w:rsidRPr="00F31354">
              <w:t>5.850107</w:t>
            </w:r>
          </w:p>
        </w:tc>
        <w:tc>
          <w:tcPr>
            <w:tcW w:w="1142" w:type="dxa"/>
            <w:noWrap/>
            <w:hideMark/>
          </w:tcPr>
          <w:p w14:paraId="6D3FEF10" w14:textId="77777777" w:rsidR="00F31354" w:rsidRPr="00F31354" w:rsidRDefault="00F31354" w:rsidP="00F31354">
            <w:r w:rsidRPr="00F31354">
              <w:t>13.30286</w:t>
            </w:r>
          </w:p>
        </w:tc>
        <w:tc>
          <w:tcPr>
            <w:tcW w:w="1142" w:type="dxa"/>
            <w:noWrap/>
            <w:hideMark/>
          </w:tcPr>
          <w:p w14:paraId="48C32994" w14:textId="77777777" w:rsidR="00F31354" w:rsidRPr="00F31354" w:rsidRDefault="00F31354" w:rsidP="00F31354">
            <w:r w:rsidRPr="00F31354">
              <w:t>19.64593</w:t>
            </w:r>
          </w:p>
        </w:tc>
        <w:tc>
          <w:tcPr>
            <w:tcW w:w="1142" w:type="dxa"/>
            <w:noWrap/>
            <w:hideMark/>
          </w:tcPr>
          <w:p w14:paraId="021EFAD8" w14:textId="77777777" w:rsidR="00F31354" w:rsidRPr="00F31354" w:rsidRDefault="00F31354" w:rsidP="00F31354">
            <w:r w:rsidRPr="00F31354">
              <w:t>19.82339</w:t>
            </w:r>
          </w:p>
        </w:tc>
      </w:tr>
      <w:tr w:rsidR="00F31354" w:rsidRPr="00F31354" w14:paraId="19606AA4" w14:textId="77777777" w:rsidTr="00F31354">
        <w:trPr>
          <w:trHeight w:val="261"/>
        </w:trPr>
        <w:tc>
          <w:tcPr>
            <w:tcW w:w="1142" w:type="dxa"/>
            <w:noWrap/>
            <w:hideMark/>
          </w:tcPr>
          <w:p w14:paraId="3BB258CD" w14:textId="77777777" w:rsidR="00F31354" w:rsidRPr="00F31354" w:rsidRDefault="00F31354" w:rsidP="00F31354">
            <w:r w:rsidRPr="00F31354">
              <w:t>4.382608</w:t>
            </w:r>
          </w:p>
        </w:tc>
        <w:tc>
          <w:tcPr>
            <w:tcW w:w="1142" w:type="dxa"/>
            <w:noWrap/>
            <w:hideMark/>
          </w:tcPr>
          <w:p w14:paraId="44059028" w14:textId="77777777" w:rsidR="00F31354" w:rsidRPr="00F31354" w:rsidRDefault="00F31354" w:rsidP="00F31354">
            <w:r w:rsidRPr="00F31354">
              <w:t>13.10561</w:t>
            </w:r>
          </w:p>
        </w:tc>
        <w:tc>
          <w:tcPr>
            <w:tcW w:w="1142" w:type="dxa"/>
            <w:noWrap/>
            <w:hideMark/>
          </w:tcPr>
          <w:p w14:paraId="247826A6" w14:textId="77777777" w:rsidR="00F31354" w:rsidRPr="00F31354" w:rsidRDefault="00F31354" w:rsidP="00F31354">
            <w:r w:rsidRPr="00F31354">
              <w:t>9.484642</w:t>
            </w:r>
          </w:p>
        </w:tc>
        <w:tc>
          <w:tcPr>
            <w:tcW w:w="1142" w:type="dxa"/>
            <w:noWrap/>
            <w:hideMark/>
          </w:tcPr>
          <w:p w14:paraId="306F7929" w14:textId="77777777" w:rsidR="00F31354" w:rsidRPr="00F31354" w:rsidRDefault="00F31354" w:rsidP="00F31354">
            <w:r w:rsidRPr="00F31354">
              <w:t>14.26659</w:t>
            </w:r>
          </w:p>
        </w:tc>
        <w:tc>
          <w:tcPr>
            <w:tcW w:w="1142" w:type="dxa"/>
            <w:noWrap/>
            <w:hideMark/>
          </w:tcPr>
          <w:p w14:paraId="3F87DEFB" w14:textId="77777777" w:rsidR="00F31354" w:rsidRPr="00F31354" w:rsidRDefault="00F31354" w:rsidP="00F31354">
            <w:r w:rsidRPr="00F31354">
              <w:t>20.11534</w:t>
            </w:r>
          </w:p>
        </w:tc>
        <w:tc>
          <w:tcPr>
            <w:tcW w:w="1142" w:type="dxa"/>
            <w:noWrap/>
            <w:hideMark/>
          </w:tcPr>
          <w:p w14:paraId="5A8208CA" w14:textId="77777777" w:rsidR="00F31354" w:rsidRPr="00F31354" w:rsidRDefault="00F31354" w:rsidP="00F31354">
            <w:r w:rsidRPr="00F31354">
              <w:t>5.116272</w:t>
            </w:r>
          </w:p>
        </w:tc>
        <w:tc>
          <w:tcPr>
            <w:tcW w:w="1142" w:type="dxa"/>
            <w:noWrap/>
            <w:hideMark/>
          </w:tcPr>
          <w:p w14:paraId="499823C5" w14:textId="77777777" w:rsidR="00F31354" w:rsidRPr="00F31354" w:rsidRDefault="00F31354" w:rsidP="00F31354">
            <w:r w:rsidRPr="00F31354">
              <w:t>9.592226</w:t>
            </w:r>
          </w:p>
        </w:tc>
        <w:tc>
          <w:tcPr>
            <w:tcW w:w="1142" w:type="dxa"/>
            <w:noWrap/>
            <w:hideMark/>
          </w:tcPr>
          <w:p w14:paraId="6CA1161A" w14:textId="77777777" w:rsidR="00F31354" w:rsidRPr="00F31354" w:rsidRDefault="00F31354" w:rsidP="00F31354">
            <w:r w:rsidRPr="00F31354">
              <w:t>16.45718</w:t>
            </w:r>
          </w:p>
        </w:tc>
        <w:tc>
          <w:tcPr>
            <w:tcW w:w="1142" w:type="dxa"/>
            <w:noWrap/>
            <w:hideMark/>
          </w:tcPr>
          <w:p w14:paraId="7AD9E5F8" w14:textId="77777777" w:rsidR="00F31354" w:rsidRPr="00F31354" w:rsidRDefault="00F31354" w:rsidP="00F31354">
            <w:r w:rsidRPr="00F31354">
              <w:t>14.62344</w:t>
            </w:r>
          </w:p>
        </w:tc>
        <w:tc>
          <w:tcPr>
            <w:tcW w:w="1142" w:type="dxa"/>
            <w:noWrap/>
            <w:hideMark/>
          </w:tcPr>
          <w:p w14:paraId="1458451F" w14:textId="77777777" w:rsidR="00F31354" w:rsidRPr="00F31354" w:rsidRDefault="00F31354" w:rsidP="00F31354">
            <w:r w:rsidRPr="00F31354">
              <w:t>20.92799</w:t>
            </w:r>
          </w:p>
        </w:tc>
      </w:tr>
      <w:tr w:rsidR="00F31354" w:rsidRPr="00F31354" w14:paraId="7974228C" w14:textId="77777777" w:rsidTr="00F31354">
        <w:trPr>
          <w:trHeight w:val="261"/>
        </w:trPr>
        <w:tc>
          <w:tcPr>
            <w:tcW w:w="1142" w:type="dxa"/>
            <w:noWrap/>
            <w:hideMark/>
          </w:tcPr>
          <w:p w14:paraId="22E7C7C8" w14:textId="77777777" w:rsidR="00F31354" w:rsidRPr="00F31354" w:rsidRDefault="00F31354" w:rsidP="00F31354">
            <w:pPr>
              <w:rPr>
                <w:b/>
                <w:bCs/>
              </w:rPr>
            </w:pPr>
            <w:r w:rsidRPr="00F31354">
              <w:rPr>
                <w:b/>
                <w:bCs/>
              </w:rPr>
              <w:t>6.660432</w:t>
            </w:r>
          </w:p>
        </w:tc>
        <w:tc>
          <w:tcPr>
            <w:tcW w:w="1142" w:type="dxa"/>
            <w:noWrap/>
            <w:hideMark/>
          </w:tcPr>
          <w:p w14:paraId="30E811F5" w14:textId="77777777" w:rsidR="00F31354" w:rsidRPr="00F31354" w:rsidRDefault="00F31354" w:rsidP="00F31354">
            <w:pPr>
              <w:rPr>
                <w:b/>
                <w:bCs/>
              </w:rPr>
            </w:pPr>
            <w:r w:rsidRPr="00F31354">
              <w:rPr>
                <w:b/>
                <w:bCs/>
              </w:rPr>
              <w:t>8.304175</w:t>
            </w:r>
          </w:p>
        </w:tc>
        <w:tc>
          <w:tcPr>
            <w:tcW w:w="1142" w:type="dxa"/>
            <w:noWrap/>
            <w:hideMark/>
          </w:tcPr>
          <w:p w14:paraId="5205B6B9" w14:textId="77777777" w:rsidR="00F31354" w:rsidRPr="00F31354" w:rsidRDefault="00F31354" w:rsidP="00F31354">
            <w:pPr>
              <w:rPr>
                <w:b/>
                <w:bCs/>
              </w:rPr>
            </w:pPr>
            <w:r w:rsidRPr="00F31354">
              <w:rPr>
                <w:b/>
                <w:bCs/>
              </w:rPr>
              <w:t>11.42836</w:t>
            </w:r>
          </w:p>
        </w:tc>
        <w:tc>
          <w:tcPr>
            <w:tcW w:w="1142" w:type="dxa"/>
            <w:noWrap/>
            <w:hideMark/>
          </w:tcPr>
          <w:p w14:paraId="403FC56D" w14:textId="77777777" w:rsidR="00F31354" w:rsidRPr="00F31354" w:rsidRDefault="00F31354" w:rsidP="00F31354">
            <w:pPr>
              <w:rPr>
                <w:b/>
                <w:bCs/>
              </w:rPr>
            </w:pPr>
            <w:r w:rsidRPr="00F31354">
              <w:rPr>
                <w:b/>
                <w:bCs/>
              </w:rPr>
              <w:t>12.57351</w:t>
            </w:r>
          </w:p>
        </w:tc>
        <w:tc>
          <w:tcPr>
            <w:tcW w:w="1142" w:type="dxa"/>
            <w:noWrap/>
            <w:hideMark/>
          </w:tcPr>
          <w:p w14:paraId="6985C7DA" w14:textId="77777777" w:rsidR="00F31354" w:rsidRPr="00F31354" w:rsidRDefault="00F31354" w:rsidP="00F31354">
            <w:pPr>
              <w:rPr>
                <w:b/>
                <w:bCs/>
              </w:rPr>
            </w:pPr>
            <w:r w:rsidRPr="00F31354">
              <w:rPr>
                <w:b/>
                <w:bCs/>
              </w:rPr>
              <w:t>14.70078</w:t>
            </w:r>
          </w:p>
        </w:tc>
        <w:tc>
          <w:tcPr>
            <w:tcW w:w="1142" w:type="dxa"/>
            <w:noWrap/>
            <w:hideMark/>
          </w:tcPr>
          <w:p w14:paraId="4C50ED8E" w14:textId="77777777" w:rsidR="00F31354" w:rsidRPr="00F31354" w:rsidRDefault="00F31354" w:rsidP="00F31354">
            <w:pPr>
              <w:rPr>
                <w:b/>
                <w:bCs/>
              </w:rPr>
            </w:pPr>
            <w:r w:rsidRPr="00F31354">
              <w:rPr>
                <w:b/>
                <w:bCs/>
              </w:rPr>
              <w:t>7.708913</w:t>
            </w:r>
          </w:p>
        </w:tc>
        <w:tc>
          <w:tcPr>
            <w:tcW w:w="1142" w:type="dxa"/>
            <w:noWrap/>
            <w:hideMark/>
          </w:tcPr>
          <w:p w14:paraId="57B647FC" w14:textId="77777777" w:rsidR="00F31354" w:rsidRPr="00F31354" w:rsidRDefault="00F31354" w:rsidP="00F31354">
            <w:pPr>
              <w:rPr>
                <w:b/>
                <w:bCs/>
              </w:rPr>
            </w:pPr>
            <w:r w:rsidRPr="00F31354">
              <w:rPr>
                <w:b/>
                <w:bCs/>
              </w:rPr>
              <w:t>8.229774</w:t>
            </w:r>
          </w:p>
        </w:tc>
        <w:tc>
          <w:tcPr>
            <w:tcW w:w="1142" w:type="dxa"/>
            <w:noWrap/>
            <w:hideMark/>
          </w:tcPr>
          <w:p w14:paraId="06F481DE" w14:textId="77777777" w:rsidR="00F31354" w:rsidRPr="00F31354" w:rsidRDefault="00F31354" w:rsidP="00F31354">
            <w:pPr>
              <w:rPr>
                <w:b/>
                <w:bCs/>
              </w:rPr>
            </w:pPr>
            <w:r w:rsidRPr="00F31354">
              <w:rPr>
                <w:b/>
                <w:bCs/>
              </w:rPr>
              <w:t>10.91903</w:t>
            </w:r>
          </w:p>
        </w:tc>
        <w:tc>
          <w:tcPr>
            <w:tcW w:w="1142" w:type="dxa"/>
            <w:noWrap/>
            <w:hideMark/>
          </w:tcPr>
          <w:p w14:paraId="6D26C3AA" w14:textId="77777777" w:rsidR="00F31354" w:rsidRPr="00F31354" w:rsidRDefault="00F31354" w:rsidP="00F31354">
            <w:pPr>
              <w:rPr>
                <w:b/>
                <w:bCs/>
              </w:rPr>
            </w:pPr>
            <w:r w:rsidRPr="00F31354">
              <w:rPr>
                <w:b/>
                <w:bCs/>
              </w:rPr>
              <w:t>11.9706</w:t>
            </w:r>
          </w:p>
        </w:tc>
        <w:tc>
          <w:tcPr>
            <w:tcW w:w="1142" w:type="dxa"/>
            <w:noWrap/>
            <w:hideMark/>
          </w:tcPr>
          <w:p w14:paraId="032D3C6F" w14:textId="77777777" w:rsidR="00F31354" w:rsidRPr="00F31354" w:rsidRDefault="00F31354" w:rsidP="00F31354">
            <w:pPr>
              <w:rPr>
                <w:b/>
                <w:bCs/>
              </w:rPr>
            </w:pPr>
            <w:r w:rsidRPr="00F31354">
              <w:rPr>
                <w:b/>
                <w:bCs/>
              </w:rPr>
              <w:t>16.69051</w:t>
            </w:r>
          </w:p>
        </w:tc>
      </w:tr>
    </w:tbl>
    <w:p w14:paraId="67A6753C" w14:textId="55EB3541" w:rsidR="00F31354" w:rsidRDefault="00F31354" w:rsidP="00DD05AD"/>
    <w:p w14:paraId="18277104" w14:textId="77777777" w:rsidR="00F31354" w:rsidRDefault="00F31354" w:rsidP="00DD05AD">
      <w:r>
        <w:t>2</w:t>
      </w:r>
      <w:r w:rsidRPr="00F31354">
        <w:rPr>
          <w:vertAlign w:val="superscript"/>
        </w:rPr>
        <w:t>nd</w:t>
      </w:r>
      <w:r>
        <w:t xml:space="preserve"> Node</w:t>
      </w:r>
    </w:p>
    <w:tbl>
      <w:tblPr>
        <w:tblStyle w:val="TableGrid"/>
        <w:tblW w:w="0" w:type="auto"/>
        <w:tblLook w:val="04A0" w:firstRow="1" w:lastRow="0" w:firstColumn="1" w:lastColumn="0" w:noHBand="0" w:noVBand="1"/>
      </w:tblPr>
      <w:tblGrid>
        <w:gridCol w:w="1145"/>
        <w:gridCol w:w="1145"/>
        <w:gridCol w:w="1145"/>
        <w:gridCol w:w="1145"/>
        <w:gridCol w:w="1145"/>
        <w:gridCol w:w="1145"/>
        <w:gridCol w:w="1145"/>
        <w:gridCol w:w="1145"/>
        <w:gridCol w:w="1145"/>
        <w:gridCol w:w="1145"/>
      </w:tblGrid>
      <w:tr w:rsidR="00F31354" w:rsidRPr="00F31354" w14:paraId="200811B9" w14:textId="77777777" w:rsidTr="00F31354">
        <w:trPr>
          <w:trHeight w:val="261"/>
        </w:trPr>
        <w:tc>
          <w:tcPr>
            <w:tcW w:w="1145" w:type="dxa"/>
            <w:noWrap/>
            <w:hideMark/>
          </w:tcPr>
          <w:p w14:paraId="3C275429" w14:textId="77777777" w:rsidR="00F31354" w:rsidRPr="00F31354" w:rsidRDefault="00F31354" w:rsidP="00F31354">
            <w:r w:rsidRPr="00F31354">
              <w:t>Tx01</w:t>
            </w:r>
          </w:p>
        </w:tc>
        <w:tc>
          <w:tcPr>
            <w:tcW w:w="1145" w:type="dxa"/>
            <w:noWrap/>
            <w:hideMark/>
          </w:tcPr>
          <w:p w14:paraId="4BD47B17" w14:textId="77777777" w:rsidR="00F31354" w:rsidRPr="00F31354" w:rsidRDefault="00F31354" w:rsidP="00F31354">
            <w:r w:rsidRPr="00F31354">
              <w:t>Tx02</w:t>
            </w:r>
          </w:p>
        </w:tc>
        <w:tc>
          <w:tcPr>
            <w:tcW w:w="1145" w:type="dxa"/>
            <w:noWrap/>
            <w:hideMark/>
          </w:tcPr>
          <w:p w14:paraId="31830529" w14:textId="77777777" w:rsidR="00F31354" w:rsidRPr="00F31354" w:rsidRDefault="00F31354" w:rsidP="00F31354">
            <w:r w:rsidRPr="00F31354">
              <w:t>Tx03</w:t>
            </w:r>
          </w:p>
        </w:tc>
        <w:tc>
          <w:tcPr>
            <w:tcW w:w="1145" w:type="dxa"/>
            <w:noWrap/>
            <w:hideMark/>
          </w:tcPr>
          <w:p w14:paraId="0A69CDA4" w14:textId="77777777" w:rsidR="00F31354" w:rsidRPr="00F31354" w:rsidRDefault="00F31354" w:rsidP="00F31354">
            <w:r w:rsidRPr="00F31354">
              <w:t>Tx04</w:t>
            </w:r>
          </w:p>
        </w:tc>
        <w:tc>
          <w:tcPr>
            <w:tcW w:w="1145" w:type="dxa"/>
            <w:noWrap/>
            <w:hideMark/>
          </w:tcPr>
          <w:p w14:paraId="1802B498" w14:textId="77777777" w:rsidR="00F31354" w:rsidRPr="00F31354" w:rsidRDefault="00F31354" w:rsidP="00F31354">
            <w:r w:rsidRPr="00F31354">
              <w:t>Tx05</w:t>
            </w:r>
          </w:p>
        </w:tc>
        <w:tc>
          <w:tcPr>
            <w:tcW w:w="1145" w:type="dxa"/>
            <w:noWrap/>
            <w:hideMark/>
          </w:tcPr>
          <w:p w14:paraId="3AD6DE8C" w14:textId="77777777" w:rsidR="00F31354" w:rsidRPr="00F31354" w:rsidRDefault="00F31354" w:rsidP="00F31354">
            <w:r w:rsidRPr="00F31354">
              <w:t>Tx06</w:t>
            </w:r>
          </w:p>
        </w:tc>
        <w:tc>
          <w:tcPr>
            <w:tcW w:w="1145" w:type="dxa"/>
            <w:noWrap/>
            <w:hideMark/>
          </w:tcPr>
          <w:p w14:paraId="60246498" w14:textId="77777777" w:rsidR="00F31354" w:rsidRPr="00F31354" w:rsidRDefault="00F31354" w:rsidP="00F31354">
            <w:r w:rsidRPr="00F31354">
              <w:t>Tx07</w:t>
            </w:r>
          </w:p>
        </w:tc>
        <w:tc>
          <w:tcPr>
            <w:tcW w:w="1145" w:type="dxa"/>
            <w:noWrap/>
            <w:hideMark/>
          </w:tcPr>
          <w:p w14:paraId="6F33FCD9" w14:textId="77777777" w:rsidR="00F31354" w:rsidRPr="00F31354" w:rsidRDefault="00F31354" w:rsidP="00F31354">
            <w:r w:rsidRPr="00F31354">
              <w:t>Tx08</w:t>
            </w:r>
          </w:p>
        </w:tc>
        <w:tc>
          <w:tcPr>
            <w:tcW w:w="1145" w:type="dxa"/>
            <w:noWrap/>
            <w:hideMark/>
          </w:tcPr>
          <w:p w14:paraId="387804AC" w14:textId="77777777" w:rsidR="00F31354" w:rsidRPr="00F31354" w:rsidRDefault="00F31354" w:rsidP="00F31354">
            <w:r w:rsidRPr="00F31354">
              <w:t>Tx09</w:t>
            </w:r>
          </w:p>
        </w:tc>
        <w:tc>
          <w:tcPr>
            <w:tcW w:w="1145" w:type="dxa"/>
            <w:noWrap/>
            <w:hideMark/>
          </w:tcPr>
          <w:p w14:paraId="6F580D6D" w14:textId="77777777" w:rsidR="00F31354" w:rsidRPr="00F31354" w:rsidRDefault="00F31354" w:rsidP="00F31354">
            <w:r w:rsidRPr="00F31354">
              <w:t>Tx10</w:t>
            </w:r>
          </w:p>
        </w:tc>
      </w:tr>
      <w:tr w:rsidR="00F31354" w:rsidRPr="00F31354" w14:paraId="5D1AA64E" w14:textId="77777777" w:rsidTr="00F31354">
        <w:trPr>
          <w:trHeight w:val="261"/>
        </w:trPr>
        <w:tc>
          <w:tcPr>
            <w:tcW w:w="1145" w:type="dxa"/>
            <w:noWrap/>
            <w:hideMark/>
          </w:tcPr>
          <w:p w14:paraId="709CBB3F" w14:textId="77777777" w:rsidR="00F31354" w:rsidRPr="00F31354" w:rsidRDefault="00F31354" w:rsidP="00F31354">
            <w:r w:rsidRPr="00F31354">
              <w:t>8.943964</w:t>
            </w:r>
          </w:p>
        </w:tc>
        <w:tc>
          <w:tcPr>
            <w:tcW w:w="1145" w:type="dxa"/>
            <w:noWrap/>
            <w:hideMark/>
          </w:tcPr>
          <w:p w14:paraId="47C8664F" w14:textId="77777777" w:rsidR="00F31354" w:rsidRPr="00F31354" w:rsidRDefault="00F31354" w:rsidP="00F31354">
            <w:r w:rsidRPr="00F31354">
              <w:t>5.488248</w:t>
            </w:r>
          </w:p>
        </w:tc>
        <w:tc>
          <w:tcPr>
            <w:tcW w:w="1145" w:type="dxa"/>
            <w:noWrap/>
            <w:hideMark/>
          </w:tcPr>
          <w:p w14:paraId="6E09B971" w14:textId="77777777" w:rsidR="00F31354" w:rsidRPr="00F31354" w:rsidRDefault="00F31354" w:rsidP="00F31354">
            <w:r w:rsidRPr="00F31354">
              <w:t>11.61758</w:t>
            </w:r>
          </w:p>
        </w:tc>
        <w:tc>
          <w:tcPr>
            <w:tcW w:w="1145" w:type="dxa"/>
            <w:noWrap/>
            <w:hideMark/>
          </w:tcPr>
          <w:p w14:paraId="061C0E9A" w14:textId="77777777" w:rsidR="00F31354" w:rsidRPr="00F31354" w:rsidRDefault="00F31354" w:rsidP="00F31354">
            <w:r w:rsidRPr="00F31354">
              <w:t>12.42357</w:t>
            </w:r>
          </w:p>
        </w:tc>
        <w:tc>
          <w:tcPr>
            <w:tcW w:w="1145" w:type="dxa"/>
            <w:noWrap/>
            <w:hideMark/>
          </w:tcPr>
          <w:p w14:paraId="7D68E8CF" w14:textId="77777777" w:rsidR="00F31354" w:rsidRPr="00F31354" w:rsidRDefault="00F31354" w:rsidP="00F31354">
            <w:r w:rsidRPr="00F31354">
              <w:t>13.32048</w:t>
            </w:r>
          </w:p>
        </w:tc>
        <w:tc>
          <w:tcPr>
            <w:tcW w:w="1145" w:type="dxa"/>
            <w:noWrap/>
            <w:hideMark/>
          </w:tcPr>
          <w:p w14:paraId="3CB83640" w14:textId="77777777" w:rsidR="00F31354" w:rsidRPr="00F31354" w:rsidRDefault="00F31354" w:rsidP="00F31354">
            <w:r w:rsidRPr="00F31354">
              <w:t>8.41597</w:t>
            </w:r>
          </w:p>
        </w:tc>
        <w:tc>
          <w:tcPr>
            <w:tcW w:w="1145" w:type="dxa"/>
            <w:noWrap/>
            <w:hideMark/>
          </w:tcPr>
          <w:p w14:paraId="02060235" w14:textId="77777777" w:rsidR="00F31354" w:rsidRPr="00F31354" w:rsidRDefault="00F31354" w:rsidP="00F31354">
            <w:r w:rsidRPr="00F31354">
              <w:t>8.880283</w:t>
            </w:r>
          </w:p>
        </w:tc>
        <w:tc>
          <w:tcPr>
            <w:tcW w:w="1145" w:type="dxa"/>
            <w:noWrap/>
            <w:hideMark/>
          </w:tcPr>
          <w:p w14:paraId="3B8F4D46" w14:textId="77777777" w:rsidR="00F31354" w:rsidRPr="00F31354" w:rsidRDefault="00F31354" w:rsidP="00F31354">
            <w:r w:rsidRPr="00F31354">
              <w:t>9.520489</w:t>
            </w:r>
          </w:p>
        </w:tc>
        <w:tc>
          <w:tcPr>
            <w:tcW w:w="1145" w:type="dxa"/>
            <w:noWrap/>
            <w:hideMark/>
          </w:tcPr>
          <w:p w14:paraId="03943BBF" w14:textId="77777777" w:rsidR="00F31354" w:rsidRPr="00F31354" w:rsidRDefault="00F31354" w:rsidP="00F31354">
            <w:r w:rsidRPr="00F31354">
              <w:t>9.622287</w:t>
            </w:r>
          </w:p>
        </w:tc>
        <w:tc>
          <w:tcPr>
            <w:tcW w:w="1145" w:type="dxa"/>
            <w:noWrap/>
            <w:hideMark/>
          </w:tcPr>
          <w:p w14:paraId="68C4B32D" w14:textId="77777777" w:rsidR="00F31354" w:rsidRPr="00F31354" w:rsidRDefault="00F31354" w:rsidP="00F31354">
            <w:r w:rsidRPr="00F31354">
              <w:t>14.22346</w:t>
            </w:r>
          </w:p>
        </w:tc>
      </w:tr>
      <w:tr w:rsidR="00F31354" w:rsidRPr="00F31354" w14:paraId="09CA526F" w14:textId="77777777" w:rsidTr="00F31354">
        <w:trPr>
          <w:trHeight w:val="261"/>
        </w:trPr>
        <w:tc>
          <w:tcPr>
            <w:tcW w:w="1145" w:type="dxa"/>
            <w:noWrap/>
            <w:hideMark/>
          </w:tcPr>
          <w:p w14:paraId="626AD9D2" w14:textId="77777777" w:rsidR="00F31354" w:rsidRPr="00F31354" w:rsidRDefault="00F31354" w:rsidP="00F31354">
            <w:r w:rsidRPr="00F31354">
              <w:t>6.581323</w:t>
            </w:r>
          </w:p>
        </w:tc>
        <w:tc>
          <w:tcPr>
            <w:tcW w:w="1145" w:type="dxa"/>
            <w:noWrap/>
            <w:hideMark/>
          </w:tcPr>
          <w:p w14:paraId="3833452D" w14:textId="77777777" w:rsidR="00F31354" w:rsidRPr="00F31354" w:rsidRDefault="00F31354" w:rsidP="00F31354">
            <w:r w:rsidRPr="00F31354">
              <w:t>8.983191</w:t>
            </w:r>
          </w:p>
        </w:tc>
        <w:tc>
          <w:tcPr>
            <w:tcW w:w="1145" w:type="dxa"/>
            <w:noWrap/>
            <w:hideMark/>
          </w:tcPr>
          <w:p w14:paraId="21F19ACD" w14:textId="77777777" w:rsidR="00F31354" w:rsidRPr="00F31354" w:rsidRDefault="00F31354" w:rsidP="00F31354">
            <w:r w:rsidRPr="00F31354">
              <w:t>10.49507</w:t>
            </w:r>
          </w:p>
        </w:tc>
        <w:tc>
          <w:tcPr>
            <w:tcW w:w="1145" w:type="dxa"/>
            <w:noWrap/>
            <w:hideMark/>
          </w:tcPr>
          <w:p w14:paraId="4CCC80F0" w14:textId="77777777" w:rsidR="00F31354" w:rsidRPr="00F31354" w:rsidRDefault="00F31354" w:rsidP="00F31354">
            <w:r w:rsidRPr="00F31354">
              <w:t>12.34718</w:t>
            </w:r>
          </w:p>
        </w:tc>
        <w:tc>
          <w:tcPr>
            <w:tcW w:w="1145" w:type="dxa"/>
            <w:noWrap/>
            <w:hideMark/>
          </w:tcPr>
          <w:p w14:paraId="5C7B688D" w14:textId="77777777" w:rsidR="00F31354" w:rsidRPr="00F31354" w:rsidRDefault="00F31354" w:rsidP="00F31354">
            <w:r w:rsidRPr="00F31354">
              <w:t>13.22538</w:t>
            </w:r>
          </w:p>
        </w:tc>
        <w:tc>
          <w:tcPr>
            <w:tcW w:w="1145" w:type="dxa"/>
            <w:noWrap/>
            <w:hideMark/>
          </w:tcPr>
          <w:p w14:paraId="0566E29C" w14:textId="77777777" w:rsidR="00F31354" w:rsidRPr="00F31354" w:rsidRDefault="00F31354" w:rsidP="00F31354">
            <w:r w:rsidRPr="00F31354">
              <w:t>5.458893</w:t>
            </w:r>
          </w:p>
        </w:tc>
        <w:tc>
          <w:tcPr>
            <w:tcW w:w="1145" w:type="dxa"/>
            <w:noWrap/>
            <w:hideMark/>
          </w:tcPr>
          <w:p w14:paraId="57103809" w14:textId="77777777" w:rsidR="00F31354" w:rsidRPr="00F31354" w:rsidRDefault="00F31354" w:rsidP="00F31354">
            <w:r w:rsidRPr="00F31354">
              <w:t>9.66549</w:t>
            </w:r>
          </w:p>
        </w:tc>
        <w:tc>
          <w:tcPr>
            <w:tcW w:w="1145" w:type="dxa"/>
            <w:noWrap/>
            <w:hideMark/>
          </w:tcPr>
          <w:p w14:paraId="2442A868" w14:textId="77777777" w:rsidR="00F31354" w:rsidRPr="00F31354" w:rsidRDefault="00F31354" w:rsidP="00F31354">
            <w:r w:rsidRPr="00F31354">
              <w:t>9.64393</w:t>
            </w:r>
          </w:p>
        </w:tc>
        <w:tc>
          <w:tcPr>
            <w:tcW w:w="1145" w:type="dxa"/>
            <w:noWrap/>
            <w:hideMark/>
          </w:tcPr>
          <w:p w14:paraId="2C437047" w14:textId="77777777" w:rsidR="00F31354" w:rsidRPr="00F31354" w:rsidRDefault="00F31354" w:rsidP="00F31354">
            <w:r w:rsidRPr="00F31354">
              <w:t>13.51681</w:t>
            </w:r>
          </w:p>
        </w:tc>
        <w:tc>
          <w:tcPr>
            <w:tcW w:w="1145" w:type="dxa"/>
            <w:noWrap/>
            <w:hideMark/>
          </w:tcPr>
          <w:p w14:paraId="32372D1C" w14:textId="77777777" w:rsidR="00F31354" w:rsidRPr="00F31354" w:rsidRDefault="00F31354" w:rsidP="00F31354">
            <w:r w:rsidRPr="00F31354">
              <w:t>16.64221</w:t>
            </w:r>
          </w:p>
        </w:tc>
      </w:tr>
      <w:tr w:rsidR="00F31354" w:rsidRPr="00F31354" w14:paraId="405BAF1A" w14:textId="77777777" w:rsidTr="00F31354">
        <w:trPr>
          <w:trHeight w:val="261"/>
        </w:trPr>
        <w:tc>
          <w:tcPr>
            <w:tcW w:w="1145" w:type="dxa"/>
            <w:noWrap/>
            <w:hideMark/>
          </w:tcPr>
          <w:p w14:paraId="31C915D6" w14:textId="77777777" w:rsidR="00F31354" w:rsidRPr="00F31354" w:rsidRDefault="00F31354" w:rsidP="00F31354">
            <w:r w:rsidRPr="00F31354">
              <w:t>8.87379</w:t>
            </w:r>
          </w:p>
        </w:tc>
        <w:tc>
          <w:tcPr>
            <w:tcW w:w="1145" w:type="dxa"/>
            <w:noWrap/>
            <w:hideMark/>
          </w:tcPr>
          <w:p w14:paraId="0A577E59" w14:textId="77777777" w:rsidR="00F31354" w:rsidRPr="00F31354" w:rsidRDefault="00F31354" w:rsidP="00F31354">
            <w:r w:rsidRPr="00F31354">
              <w:t>6.549736</w:t>
            </w:r>
          </w:p>
        </w:tc>
        <w:tc>
          <w:tcPr>
            <w:tcW w:w="1145" w:type="dxa"/>
            <w:noWrap/>
            <w:hideMark/>
          </w:tcPr>
          <w:p w14:paraId="5996DA5F" w14:textId="77777777" w:rsidR="00F31354" w:rsidRPr="00F31354" w:rsidRDefault="00F31354" w:rsidP="00F31354">
            <w:r w:rsidRPr="00F31354">
              <w:t>16.24462</w:t>
            </w:r>
          </w:p>
        </w:tc>
        <w:tc>
          <w:tcPr>
            <w:tcW w:w="1145" w:type="dxa"/>
            <w:noWrap/>
            <w:hideMark/>
          </w:tcPr>
          <w:p w14:paraId="0B4457A4" w14:textId="77777777" w:rsidR="00F31354" w:rsidRPr="00F31354" w:rsidRDefault="00F31354" w:rsidP="00F31354">
            <w:r w:rsidRPr="00F31354">
              <w:t>12.13515</w:t>
            </w:r>
          </w:p>
        </w:tc>
        <w:tc>
          <w:tcPr>
            <w:tcW w:w="1145" w:type="dxa"/>
            <w:noWrap/>
            <w:hideMark/>
          </w:tcPr>
          <w:p w14:paraId="57E2DBFC" w14:textId="77777777" w:rsidR="00F31354" w:rsidRPr="00F31354" w:rsidRDefault="00F31354" w:rsidP="00F31354">
            <w:r w:rsidRPr="00F31354">
              <w:t>16.41962</w:t>
            </w:r>
          </w:p>
        </w:tc>
        <w:tc>
          <w:tcPr>
            <w:tcW w:w="1145" w:type="dxa"/>
            <w:noWrap/>
            <w:hideMark/>
          </w:tcPr>
          <w:p w14:paraId="351E2F3C" w14:textId="77777777" w:rsidR="00F31354" w:rsidRPr="00F31354" w:rsidRDefault="00F31354" w:rsidP="00F31354">
            <w:r w:rsidRPr="00F31354">
              <w:t>9.413332</w:t>
            </w:r>
          </w:p>
        </w:tc>
        <w:tc>
          <w:tcPr>
            <w:tcW w:w="1145" w:type="dxa"/>
            <w:noWrap/>
            <w:hideMark/>
          </w:tcPr>
          <w:p w14:paraId="6206DEB8" w14:textId="77777777" w:rsidR="00F31354" w:rsidRPr="00F31354" w:rsidRDefault="00F31354" w:rsidP="00F31354">
            <w:r w:rsidRPr="00F31354">
              <w:t>4.574573</w:t>
            </w:r>
          </w:p>
        </w:tc>
        <w:tc>
          <w:tcPr>
            <w:tcW w:w="1145" w:type="dxa"/>
            <w:noWrap/>
            <w:hideMark/>
          </w:tcPr>
          <w:p w14:paraId="3C9B3573" w14:textId="77777777" w:rsidR="00F31354" w:rsidRPr="00F31354" w:rsidRDefault="00F31354" w:rsidP="00F31354">
            <w:r w:rsidRPr="00F31354">
              <w:t>10.56636</w:t>
            </w:r>
          </w:p>
        </w:tc>
        <w:tc>
          <w:tcPr>
            <w:tcW w:w="1145" w:type="dxa"/>
            <w:noWrap/>
            <w:hideMark/>
          </w:tcPr>
          <w:p w14:paraId="295E593E" w14:textId="77777777" w:rsidR="00F31354" w:rsidRPr="00F31354" w:rsidRDefault="00F31354" w:rsidP="00F31354">
            <w:r w:rsidRPr="00F31354">
              <w:t>12.12488</w:t>
            </w:r>
          </w:p>
        </w:tc>
        <w:tc>
          <w:tcPr>
            <w:tcW w:w="1145" w:type="dxa"/>
            <w:noWrap/>
            <w:hideMark/>
          </w:tcPr>
          <w:p w14:paraId="2392588C" w14:textId="77777777" w:rsidR="00F31354" w:rsidRPr="00F31354" w:rsidRDefault="00F31354" w:rsidP="00F31354">
            <w:r w:rsidRPr="00F31354">
              <w:t>18.36046</w:t>
            </w:r>
          </w:p>
        </w:tc>
      </w:tr>
      <w:tr w:rsidR="00F31354" w:rsidRPr="00F31354" w14:paraId="3CBC4A0D" w14:textId="77777777" w:rsidTr="00F31354">
        <w:trPr>
          <w:trHeight w:val="261"/>
        </w:trPr>
        <w:tc>
          <w:tcPr>
            <w:tcW w:w="1145" w:type="dxa"/>
            <w:noWrap/>
            <w:hideMark/>
          </w:tcPr>
          <w:p w14:paraId="185953C9" w14:textId="77777777" w:rsidR="00F31354" w:rsidRPr="00F31354" w:rsidRDefault="00F31354" w:rsidP="00F31354">
            <w:r w:rsidRPr="00F31354">
              <w:t>10.30642</w:t>
            </w:r>
          </w:p>
        </w:tc>
        <w:tc>
          <w:tcPr>
            <w:tcW w:w="1145" w:type="dxa"/>
            <w:noWrap/>
            <w:hideMark/>
          </w:tcPr>
          <w:p w14:paraId="35F0099B" w14:textId="77777777" w:rsidR="00F31354" w:rsidRPr="00F31354" w:rsidRDefault="00F31354" w:rsidP="00F31354">
            <w:r w:rsidRPr="00F31354">
              <w:t>8.694411</w:t>
            </w:r>
          </w:p>
        </w:tc>
        <w:tc>
          <w:tcPr>
            <w:tcW w:w="1145" w:type="dxa"/>
            <w:noWrap/>
            <w:hideMark/>
          </w:tcPr>
          <w:p w14:paraId="54AD5301" w14:textId="77777777" w:rsidR="00F31354" w:rsidRPr="00F31354" w:rsidRDefault="00F31354" w:rsidP="00F31354">
            <w:r w:rsidRPr="00F31354">
              <w:t>7.967138</w:t>
            </w:r>
          </w:p>
        </w:tc>
        <w:tc>
          <w:tcPr>
            <w:tcW w:w="1145" w:type="dxa"/>
            <w:noWrap/>
            <w:hideMark/>
          </w:tcPr>
          <w:p w14:paraId="18562316" w14:textId="77777777" w:rsidR="00F31354" w:rsidRPr="00F31354" w:rsidRDefault="00F31354" w:rsidP="00F31354">
            <w:r w:rsidRPr="00F31354">
              <w:t>13.606</w:t>
            </w:r>
          </w:p>
        </w:tc>
        <w:tc>
          <w:tcPr>
            <w:tcW w:w="1145" w:type="dxa"/>
            <w:noWrap/>
            <w:hideMark/>
          </w:tcPr>
          <w:p w14:paraId="3B8CAEAD" w14:textId="77777777" w:rsidR="00F31354" w:rsidRPr="00F31354" w:rsidRDefault="00F31354" w:rsidP="00F31354">
            <w:r w:rsidRPr="00F31354">
              <w:t>13.18915</w:t>
            </w:r>
          </w:p>
        </w:tc>
        <w:tc>
          <w:tcPr>
            <w:tcW w:w="1145" w:type="dxa"/>
            <w:noWrap/>
            <w:hideMark/>
          </w:tcPr>
          <w:p w14:paraId="1F15F8B8" w14:textId="77777777" w:rsidR="00F31354" w:rsidRPr="00F31354" w:rsidRDefault="00F31354" w:rsidP="00F31354">
            <w:r w:rsidRPr="00F31354">
              <w:t>7.4372</w:t>
            </w:r>
          </w:p>
        </w:tc>
        <w:tc>
          <w:tcPr>
            <w:tcW w:w="1145" w:type="dxa"/>
            <w:noWrap/>
            <w:hideMark/>
          </w:tcPr>
          <w:p w14:paraId="28F36477" w14:textId="77777777" w:rsidR="00F31354" w:rsidRPr="00F31354" w:rsidRDefault="00F31354" w:rsidP="00F31354">
            <w:r w:rsidRPr="00F31354">
              <w:t>8.861047</w:t>
            </w:r>
          </w:p>
        </w:tc>
        <w:tc>
          <w:tcPr>
            <w:tcW w:w="1145" w:type="dxa"/>
            <w:noWrap/>
            <w:hideMark/>
          </w:tcPr>
          <w:p w14:paraId="1C61F6DC" w14:textId="77777777" w:rsidR="00F31354" w:rsidRPr="00F31354" w:rsidRDefault="00F31354" w:rsidP="00F31354">
            <w:r w:rsidRPr="00F31354">
              <w:t>12.32726</w:t>
            </w:r>
          </w:p>
        </w:tc>
        <w:tc>
          <w:tcPr>
            <w:tcW w:w="1145" w:type="dxa"/>
            <w:noWrap/>
            <w:hideMark/>
          </w:tcPr>
          <w:p w14:paraId="7548104A" w14:textId="77777777" w:rsidR="00F31354" w:rsidRPr="00F31354" w:rsidRDefault="00F31354" w:rsidP="00F31354">
            <w:r w:rsidRPr="00F31354">
              <w:t>13.35236</w:t>
            </w:r>
          </w:p>
        </w:tc>
        <w:tc>
          <w:tcPr>
            <w:tcW w:w="1145" w:type="dxa"/>
            <w:noWrap/>
            <w:hideMark/>
          </w:tcPr>
          <w:p w14:paraId="68A5D3D4" w14:textId="77777777" w:rsidR="00F31354" w:rsidRPr="00F31354" w:rsidRDefault="00F31354" w:rsidP="00F31354">
            <w:r w:rsidRPr="00F31354">
              <w:t>13.55321</w:t>
            </w:r>
          </w:p>
        </w:tc>
      </w:tr>
      <w:tr w:rsidR="00F31354" w:rsidRPr="00F31354" w14:paraId="204046C6" w14:textId="77777777" w:rsidTr="00F31354">
        <w:trPr>
          <w:trHeight w:val="261"/>
        </w:trPr>
        <w:tc>
          <w:tcPr>
            <w:tcW w:w="1145" w:type="dxa"/>
            <w:noWrap/>
            <w:hideMark/>
          </w:tcPr>
          <w:p w14:paraId="1E71ACFE" w14:textId="77777777" w:rsidR="00F31354" w:rsidRPr="00F31354" w:rsidRDefault="00F31354" w:rsidP="00F31354">
            <w:r w:rsidRPr="00F31354">
              <w:t>5.713864</w:t>
            </w:r>
          </w:p>
        </w:tc>
        <w:tc>
          <w:tcPr>
            <w:tcW w:w="1145" w:type="dxa"/>
            <w:noWrap/>
            <w:hideMark/>
          </w:tcPr>
          <w:p w14:paraId="0A063EB4" w14:textId="77777777" w:rsidR="00F31354" w:rsidRPr="00F31354" w:rsidRDefault="00F31354" w:rsidP="00F31354">
            <w:r w:rsidRPr="00F31354">
              <w:t>4.978451</w:t>
            </w:r>
          </w:p>
        </w:tc>
        <w:tc>
          <w:tcPr>
            <w:tcW w:w="1145" w:type="dxa"/>
            <w:noWrap/>
            <w:hideMark/>
          </w:tcPr>
          <w:p w14:paraId="2CA03C3C" w14:textId="77777777" w:rsidR="00F31354" w:rsidRPr="00F31354" w:rsidRDefault="00F31354" w:rsidP="00F31354">
            <w:r w:rsidRPr="00F31354">
              <w:t>12.62905</w:t>
            </w:r>
          </w:p>
        </w:tc>
        <w:tc>
          <w:tcPr>
            <w:tcW w:w="1145" w:type="dxa"/>
            <w:noWrap/>
            <w:hideMark/>
          </w:tcPr>
          <w:p w14:paraId="1A339028" w14:textId="77777777" w:rsidR="00F31354" w:rsidRPr="00F31354" w:rsidRDefault="00F31354" w:rsidP="00F31354">
            <w:r w:rsidRPr="00F31354">
              <w:t>11.68653</w:t>
            </w:r>
          </w:p>
        </w:tc>
        <w:tc>
          <w:tcPr>
            <w:tcW w:w="1145" w:type="dxa"/>
            <w:noWrap/>
            <w:hideMark/>
          </w:tcPr>
          <w:p w14:paraId="472E1783" w14:textId="77777777" w:rsidR="00F31354" w:rsidRPr="00F31354" w:rsidRDefault="00F31354" w:rsidP="00F31354">
            <w:r w:rsidRPr="00F31354">
              <w:t>11.53535</w:t>
            </w:r>
          </w:p>
        </w:tc>
        <w:tc>
          <w:tcPr>
            <w:tcW w:w="1145" w:type="dxa"/>
            <w:noWrap/>
            <w:hideMark/>
          </w:tcPr>
          <w:p w14:paraId="4E48D348" w14:textId="77777777" w:rsidR="00F31354" w:rsidRPr="00F31354" w:rsidRDefault="00F31354" w:rsidP="00F31354">
            <w:r w:rsidRPr="00F31354">
              <w:t>8.156909</w:t>
            </w:r>
          </w:p>
        </w:tc>
        <w:tc>
          <w:tcPr>
            <w:tcW w:w="1145" w:type="dxa"/>
            <w:noWrap/>
            <w:hideMark/>
          </w:tcPr>
          <w:p w14:paraId="5ADE5110" w14:textId="77777777" w:rsidR="00F31354" w:rsidRPr="00F31354" w:rsidRDefault="00F31354" w:rsidP="00F31354">
            <w:r w:rsidRPr="00F31354">
              <w:t>9.628209</w:t>
            </w:r>
          </w:p>
        </w:tc>
        <w:tc>
          <w:tcPr>
            <w:tcW w:w="1145" w:type="dxa"/>
            <w:noWrap/>
            <w:hideMark/>
          </w:tcPr>
          <w:p w14:paraId="1DD8BFD6" w14:textId="77777777" w:rsidR="00F31354" w:rsidRPr="00F31354" w:rsidRDefault="00F31354" w:rsidP="00F31354">
            <w:r w:rsidRPr="00F31354">
              <w:t>7.368272</w:t>
            </w:r>
          </w:p>
        </w:tc>
        <w:tc>
          <w:tcPr>
            <w:tcW w:w="1145" w:type="dxa"/>
            <w:noWrap/>
            <w:hideMark/>
          </w:tcPr>
          <w:p w14:paraId="1F44333C" w14:textId="77777777" w:rsidR="00F31354" w:rsidRPr="00F31354" w:rsidRDefault="00F31354" w:rsidP="00F31354">
            <w:r w:rsidRPr="00F31354">
              <w:t>9.236209</w:t>
            </w:r>
          </w:p>
        </w:tc>
        <w:tc>
          <w:tcPr>
            <w:tcW w:w="1145" w:type="dxa"/>
            <w:noWrap/>
            <w:hideMark/>
          </w:tcPr>
          <w:p w14:paraId="166E4B02" w14:textId="77777777" w:rsidR="00F31354" w:rsidRPr="00F31354" w:rsidRDefault="00F31354" w:rsidP="00F31354">
            <w:r w:rsidRPr="00F31354">
              <w:t>15.7616</w:t>
            </w:r>
          </w:p>
        </w:tc>
      </w:tr>
      <w:tr w:rsidR="00F31354" w:rsidRPr="00F31354" w14:paraId="3713E710" w14:textId="77777777" w:rsidTr="00F31354">
        <w:trPr>
          <w:trHeight w:val="261"/>
        </w:trPr>
        <w:tc>
          <w:tcPr>
            <w:tcW w:w="1145" w:type="dxa"/>
            <w:noWrap/>
            <w:hideMark/>
          </w:tcPr>
          <w:p w14:paraId="5CE7D280" w14:textId="77777777" w:rsidR="00F31354" w:rsidRPr="00F31354" w:rsidRDefault="00F31354" w:rsidP="00F31354">
            <w:r w:rsidRPr="00F31354">
              <w:t>4.619601</w:t>
            </w:r>
          </w:p>
        </w:tc>
        <w:tc>
          <w:tcPr>
            <w:tcW w:w="1145" w:type="dxa"/>
            <w:noWrap/>
            <w:hideMark/>
          </w:tcPr>
          <w:p w14:paraId="448357A9" w14:textId="77777777" w:rsidR="00F31354" w:rsidRPr="00F31354" w:rsidRDefault="00F31354" w:rsidP="00F31354">
            <w:r w:rsidRPr="00F31354">
              <w:t>8.678529</w:t>
            </w:r>
          </w:p>
        </w:tc>
        <w:tc>
          <w:tcPr>
            <w:tcW w:w="1145" w:type="dxa"/>
            <w:noWrap/>
            <w:hideMark/>
          </w:tcPr>
          <w:p w14:paraId="7DC6BC17" w14:textId="77777777" w:rsidR="00F31354" w:rsidRPr="00F31354" w:rsidRDefault="00F31354" w:rsidP="00F31354">
            <w:r w:rsidRPr="00F31354">
              <w:t>10.51804</w:t>
            </w:r>
          </w:p>
        </w:tc>
        <w:tc>
          <w:tcPr>
            <w:tcW w:w="1145" w:type="dxa"/>
            <w:noWrap/>
            <w:hideMark/>
          </w:tcPr>
          <w:p w14:paraId="4C2ACC6B" w14:textId="77777777" w:rsidR="00F31354" w:rsidRPr="00F31354" w:rsidRDefault="00F31354" w:rsidP="00F31354">
            <w:r w:rsidRPr="00F31354">
              <w:t>13.23319</w:t>
            </w:r>
          </w:p>
        </w:tc>
        <w:tc>
          <w:tcPr>
            <w:tcW w:w="1145" w:type="dxa"/>
            <w:noWrap/>
            <w:hideMark/>
          </w:tcPr>
          <w:p w14:paraId="20F10DB3" w14:textId="77777777" w:rsidR="00F31354" w:rsidRPr="00F31354" w:rsidRDefault="00F31354" w:rsidP="00F31354">
            <w:r w:rsidRPr="00F31354">
              <w:t>15.58572</w:t>
            </w:r>
          </w:p>
        </w:tc>
        <w:tc>
          <w:tcPr>
            <w:tcW w:w="1145" w:type="dxa"/>
            <w:noWrap/>
            <w:hideMark/>
          </w:tcPr>
          <w:p w14:paraId="5AA743EC" w14:textId="77777777" w:rsidR="00F31354" w:rsidRPr="00F31354" w:rsidRDefault="00F31354" w:rsidP="00F31354">
            <w:r w:rsidRPr="00F31354">
              <w:t>6.222783</w:t>
            </w:r>
          </w:p>
        </w:tc>
        <w:tc>
          <w:tcPr>
            <w:tcW w:w="1145" w:type="dxa"/>
            <w:noWrap/>
            <w:hideMark/>
          </w:tcPr>
          <w:p w14:paraId="5DE5A1E7" w14:textId="77777777" w:rsidR="00F31354" w:rsidRPr="00F31354" w:rsidRDefault="00F31354" w:rsidP="00F31354">
            <w:r w:rsidRPr="00F31354">
              <w:t>9.554707</w:t>
            </w:r>
          </w:p>
        </w:tc>
        <w:tc>
          <w:tcPr>
            <w:tcW w:w="1145" w:type="dxa"/>
            <w:noWrap/>
            <w:hideMark/>
          </w:tcPr>
          <w:p w14:paraId="4D810DB5" w14:textId="77777777" w:rsidR="00F31354" w:rsidRPr="00F31354" w:rsidRDefault="00F31354" w:rsidP="00F31354">
            <w:r w:rsidRPr="00F31354">
              <w:t>9.817156</w:t>
            </w:r>
          </w:p>
        </w:tc>
        <w:tc>
          <w:tcPr>
            <w:tcW w:w="1145" w:type="dxa"/>
            <w:noWrap/>
            <w:hideMark/>
          </w:tcPr>
          <w:p w14:paraId="6AF7BD15" w14:textId="77777777" w:rsidR="00F31354" w:rsidRPr="00F31354" w:rsidRDefault="00F31354" w:rsidP="00F31354">
            <w:r w:rsidRPr="00F31354">
              <w:t>12.54386</w:t>
            </w:r>
          </w:p>
        </w:tc>
        <w:tc>
          <w:tcPr>
            <w:tcW w:w="1145" w:type="dxa"/>
            <w:noWrap/>
            <w:hideMark/>
          </w:tcPr>
          <w:p w14:paraId="3D1DB0C9" w14:textId="77777777" w:rsidR="00F31354" w:rsidRPr="00F31354" w:rsidRDefault="00F31354" w:rsidP="00F31354">
            <w:r w:rsidRPr="00F31354">
              <w:t>15.69538</w:t>
            </w:r>
          </w:p>
        </w:tc>
      </w:tr>
      <w:tr w:rsidR="00F31354" w:rsidRPr="00F31354" w14:paraId="0D486F89" w14:textId="77777777" w:rsidTr="00F31354">
        <w:trPr>
          <w:trHeight w:val="261"/>
        </w:trPr>
        <w:tc>
          <w:tcPr>
            <w:tcW w:w="1145" w:type="dxa"/>
            <w:noWrap/>
            <w:hideMark/>
          </w:tcPr>
          <w:p w14:paraId="119414B3" w14:textId="77777777" w:rsidR="00F31354" w:rsidRPr="00F31354" w:rsidRDefault="00F31354" w:rsidP="00F31354">
            <w:r w:rsidRPr="00F31354">
              <w:t>6.656064</w:t>
            </w:r>
          </w:p>
        </w:tc>
        <w:tc>
          <w:tcPr>
            <w:tcW w:w="1145" w:type="dxa"/>
            <w:noWrap/>
            <w:hideMark/>
          </w:tcPr>
          <w:p w14:paraId="78EAE03B" w14:textId="77777777" w:rsidR="00F31354" w:rsidRPr="00F31354" w:rsidRDefault="00F31354" w:rsidP="00F31354">
            <w:r w:rsidRPr="00F31354">
              <w:t>9.840215</w:t>
            </w:r>
          </w:p>
        </w:tc>
        <w:tc>
          <w:tcPr>
            <w:tcW w:w="1145" w:type="dxa"/>
            <w:noWrap/>
            <w:hideMark/>
          </w:tcPr>
          <w:p w14:paraId="65A92307" w14:textId="77777777" w:rsidR="00F31354" w:rsidRPr="00F31354" w:rsidRDefault="00F31354" w:rsidP="00F31354">
            <w:r w:rsidRPr="00F31354">
              <w:t>11.84923</w:t>
            </w:r>
          </w:p>
        </w:tc>
        <w:tc>
          <w:tcPr>
            <w:tcW w:w="1145" w:type="dxa"/>
            <w:noWrap/>
            <w:hideMark/>
          </w:tcPr>
          <w:p w14:paraId="24B1BD74" w14:textId="77777777" w:rsidR="00F31354" w:rsidRPr="00F31354" w:rsidRDefault="00F31354" w:rsidP="00F31354">
            <w:r w:rsidRPr="00F31354">
              <w:t>12.32206</w:t>
            </w:r>
          </w:p>
        </w:tc>
        <w:tc>
          <w:tcPr>
            <w:tcW w:w="1145" w:type="dxa"/>
            <w:noWrap/>
            <w:hideMark/>
          </w:tcPr>
          <w:p w14:paraId="51BDD2EC" w14:textId="77777777" w:rsidR="00F31354" w:rsidRPr="00F31354" w:rsidRDefault="00F31354" w:rsidP="00F31354">
            <w:r w:rsidRPr="00F31354">
              <w:t>14.84476</w:t>
            </w:r>
          </w:p>
        </w:tc>
        <w:tc>
          <w:tcPr>
            <w:tcW w:w="1145" w:type="dxa"/>
            <w:noWrap/>
            <w:hideMark/>
          </w:tcPr>
          <w:p w14:paraId="7A518205" w14:textId="77777777" w:rsidR="00F31354" w:rsidRPr="00F31354" w:rsidRDefault="00F31354" w:rsidP="00F31354">
            <w:r w:rsidRPr="00F31354">
              <w:t>8.59739</w:t>
            </w:r>
          </w:p>
        </w:tc>
        <w:tc>
          <w:tcPr>
            <w:tcW w:w="1145" w:type="dxa"/>
            <w:noWrap/>
            <w:hideMark/>
          </w:tcPr>
          <w:p w14:paraId="23F5F54D" w14:textId="77777777" w:rsidR="00F31354" w:rsidRPr="00F31354" w:rsidRDefault="00F31354" w:rsidP="00F31354">
            <w:r w:rsidRPr="00F31354">
              <w:t>9.592282</w:t>
            </w:r>
          </w:p>
        </w:tc>
        <w:tc>
          <w:tcPr>
            <w:tcW w:w="1145" w:type="dxa"/>
            <w:noWrap/>
            <w:hideMark/>
          </w:tcPr>
          <w:p w14:paraId="2DD04BA3" w14:textId="77777777" w:rsidR="00F31354" w:rsidRPr="00F31354" w:rsidRDefault="00F31354" w:rsidP="00F31354">
            <w:r w:rsidRPr="00F31354">
              <w:t>11.53519</w:t>
            </w:r>
          </w:p>
        </w:tc>
        <w:tc>
          <w:tcPr>
            <w:tcW w:w="1145" w:type="dxa"/>
            <w:noWrap/>
            <w:hideMark/>
          </w:tcPr>
          <w:p w14:paraId="2AF27CB0" w14:textId="77777777" w:rsidR="00F31354" w:rsidRPr="00F31354" w:rsidRDefault="00F31354" w:rsidP="00F31354">
            <w:r w:rsidRPr="00F31354">
              <w:t>13.47008</w:t>
            </w:r>
          </w:p>
        </w:tc>
        <w:tc>
          <w:tcPr>
            <w:tcW w:w="1145" w:type="dxa"/>
            <w:noWrap/>
            <w:hideMark/>
          </w:tcPr>
          <w:p w14:paraId="33A648ED" w14:textId="77777777" w:rsidR="00F31354" w:rsidRPr="00F31354" w:rsidRDefault="00F31354" w:rsidP="00F31354">
            <w:r w:rsidRPr="00F31354">
              <w:t>15.34755</w:t>
            </w:r>
          </w:p>
        </w:tc>
      </w:tr>
      <w:tr w:rsidR="00F31354" w:rsidRPr="00F31354" w14:paraId="11EB9575" w14:textId="77777777" w:rsidTr="00F31354">
        <w:trPr>
          <w:trHeight w:val="261"/>
        </w:trPr>
        <w:tc>
          <w:tcPr>
            <w:tcW w:w="1145" w:type="dxa"/>
            <w:noWrap/>
            <w:hideMark/>
          </w:tcPr>
          <w:p w14:paraId="2EEBA087" w14:textId="77777777" w:rsidR="00F31354" w:rsidRPr="00F31354" w:rsidRDefault="00F31354" w:rsidP="00F31354">
            <w:r w:rsidRPr="00F31354">
              <w:t>3.908503</w:t>
            </w:r>
          </w:p>
        </w:tc>
        <w:tc>
          <w:tcPr>
            <w:tcW w:w="1145" w:type="dxa"/>
            <w:noWrap/>
            <w:hideMark/>
          </w:tcPr>
          <w:p w14:paraId="207A3901" w14:textId="77777777" w:rsidR="00F31354" w:rsidRPr="00F31354" w:rsidRDefault="00F31354" w:rsidP="00F31354">
            <w:r w:rsidRPr="00F31354">
              <w:t>11.41012</w:t>
            </w:r>
          </w:p>
        </w:tc>
        <w:tc>
          <w:tcPr>
            <w:tcW w:w="1145" w:type="dxa"/>
            <w:noWrap/>
            <w:hideMark/>
          </w:tcPr>
          <w:p w14:paraId="0BE9ACAA" w14:textId="77777777" w:rsidR="00F31354" w:rsidRPr="00F31354" w:rsidRDefault="00F31354" w:rsidP="00F31354">
            <w:r w:rsidRPr="00F31354">
              <w:t>11.40671</w:t>
            </w:r>
          </w:p>
        </w:tc>
        <w:tc>
          <w:tcPr>
            <w:tcW w:w="1145" w:type="dxa"/>
            <w:noWrap/>
            <w:hideMark/>
          </w:tcPr>
          <w:p w14:paraId="1E91AC4F" w14:textId="77777777" w:rsidR="00F31354" w:rsidRPr="00F31354" w:rsidRDefault="00F31354" w:rsidP="00F31354">
            <w:r w:rsidRPr="00F31354">
              <w:t>12.39326</w:t>
            </w:r>
          </w:p>
        </w:tc>
        <w:tc>
          <w:tcPr>
            <w:tcW w:w="1145" w:type="dxa"/>
            <w:noWrap/>
            <w:hideMark/>
          </w:tcPr>
          <w:p w14:paraId="558C0F2A" w14:textId="77777777" w:rsidR="00F31354" w:rsidRPr="00F31354" w:rsidRDefault="00F31354" w:rsidP="00F31354">
            <w:r w:rsidRPr="00F31354">
              <w:t>16.63716</w:t>
            </w:r>
          </w:p>
        </w:tc>
        <w:tc>
          <w:tcPr>
            <w:tcW w:w="1145" w:type="dxa"/>
            <w:noWrap/>
            <w:hideMark/>
          </w:tcPr>
          <w:p w14:paraId="792EAE7F" w14:textId="77777777" w:rsidR="00F31354" w:rsidRPr="00F31354" w:rsidRDefault="00F31354" w:rsidP="00F31354">
            <w:r w:rsidRPr="00F31354">
              <w:t>8.507961</w:t>
            </w:r>
          </w:p>
        </w:tc>
        <w:tc>
          <w:tcPr>
            <w:tcW w:w="1145" w:type="dxa"/>
            <w:noWrap/>
            <w:hideMark/>
          </w:tcPr>
          <w:p w14:paraId="0EE94217" w14:textId="77777777" w:rsidR="00F31354" w:rsidRPr="00F31354" w:rsidRDefault="00F31354" w:rsidP="00F31354">
            <w:r w:rsidRPr="00F31354">
              <w:t>10.96453</w:t>
            </w:r>
          </w:p>
        </w:tc>
        <w:tc>
          <w:tcPr>
            <w:tcW w:w="1145" w:type="dxa"/>
            <w:noWrap/>
            <w:hideMark/>
          </w:tcPr>
          <w:p w14:paraId="25991AE3" w14:textId="77777777" w:rsidR="00F31354" w:rsidRPr="00F31354" w:rsidRDefault="00F31354" w:rsidP="00F31354">
            <w:r w:rsidRPr="00F31354">
              <w:t>8.366936</w:t>
            </w:r>
          </w:p>
        </w:tc>
        <w:tc>
          <w:tcPr>
            <w:tcW w:w="1145" w:type="dxa"/>
            <w:noWrap/>
            <w:hideMark/>
          </w:tcPr>
          <w:p w14:paraId="7DA94895" w14:textId="77777777" w:rsidR="00F31354" w:rsidRPr="00F31354" w:rsidRDefault="00F31354" w:rsidP="00F31354">
            <w:r w:rsidRPr="00F31354">
              <w:t>11.98523</w:t>
            </w:r>
          </w:p>
        </w:tc>
        <w:tc>
          <w:tcPr>
            <w:tcW w:w="1145" w:type="dxa"/>
            <w:noWrap/>
            <w:hideMark/>
          </w:tcPr>
          <w:p w14:paraId="62527F54" w14:textId="77777777" w:rsidR="00F31354" w:rsidRPr="00F31354" w:rsidRDefault="00F31354" w:rsidP="00F31354">
            <w:r w:rsidRPr="00F31354">
              <w:t>18.8786</w:t>
            </w:r>
          </w:p>
        </w:tc>
      </w:tr>
      <w:tr w:rsidR="00F31354" w:rsidRPr="00F31354" w14:paraId="27097F47" w14:textId="77777777" w:rsidTr="00F31354">
        <w:trPr>
          <w:trHeight w:val="261"/>
        </w:trPr>
        <w:tc>
          <w:tcPr>
            <w:tcW w:w="1145" w:type="dxa"/>
            <w:noWrap/>
            <w:hideMark/>
          </w:tcPr>
          <w:p w14:paraId="15D1581D" w14:textId="77777777" w:rsidR="00F31354" w:rsidRPr="00F31354" w:rsidRDefault="00F31354" w:rsidP="00F31354">
            <w:r w:rsidRPr="00F31354">
              <w:t>5.277475</w:t>
            </w:r>
          </w:p>
        </w:tc>
        <w:tc>
          <w:tcPr>
            <w:tcW w:w="1145" w:type="dxa"/>
            <w:noWrap/>
            <w:hideMark/>
          </w:tcPr>
          <w:p w14:paraId="1B2E0344" w14:textId="77777777" w:rsidR="00F31354" w:rsidRPr="00F31354" w:rsidRDefault="00F31354" w:rsidP="00F31354">
            <w:r w:rsidRPr="00F31354">
              <w:t>7.625902</w:t>
            </w:r>
          </w:p>
        </w:tc>
        <w:tc>
          <w:tcPr>
            <w:tcW w:w="1145" w:type="dxa"/>
            <w:noWrap/>
            <w:hideMark/>
          </w:tcPr>
          <w:p w14:paraId="4F3FFA0E" w14:textId="77777777" w:rsidR="00F31354" w:rsidRPr="00F31354" w:rsidRDefault="00F31354" w:rsidP="00F31354">
            <w:r w:rsidRPr="00F31354">
              <w:t>13.8435</w:t>
            </w:r>
          </w:p>
        </w:tc>
        <w:tc>
          <w:tcPr>
            <w:tcW w:w="1145" w:type="dxa"/>
            <w:noWrap/>
            <w:hideMark/>
          </w:tcPr>
          <w:p w14:paraId="6468C752" w14:textId="77777777" w:rsidR="00F31354" w:rsidRPr="00F31354" w:rsidRDefault="00F31354" w:rsidP="00F31354">
            <w:r w:rsidRPr="00F31354">
              <w:t>12.63341</w:t>
            </w:r>
          </w:p>
        </w:tc>
        <w:tc>
          <w:tcPr>
            <w:tcW w:w="1145" w:type="dxa"/>
            <w:noWrap/>
            <w:hideMark/>
          </w:tcPr>
          <w:p w14:paraId="22B385A2" w14:textId="77777777" w:rsidR="00F31354" w:rsidRPr="00F31354" w:rsidRDefault="00F31354" w:rsidP="00F31354">
            <w:r w:rsidRPr="00F31354">
              <w:t>16.59517</w:t>
            </w:r>
          </w:p>
        </w:tc>
        <w:tc>
          <w:tcPr>
            <w:tcW w:w="1145" w:type="dxa"/>
            <w:noWrap/>
            <w:hideMark/>
          </w:tcPr>
          <w:p w14:paraId="5C1A6075" w14:textId="77777777" w:rsidR="00F31354" w:rsidRPr="00F31354" w:rsidRDefault="00F31354" w:rsidP="00F31354">
            <w:r w:rsidRPr="00F31354">
              <w:t>6.930908</w:t>
            </w:r>
          </w:p>
        </w:tc>
        <w:tc>
          <w:tcPr>
            <w:tcW w:w="1145" w:type="dxa"/>
            <w:noWrap/>
            <w:hideMark/>
          </w:tcPr>
          <w:p w14:paraId="7AF342B7" w14:textId="77777777" w:rsidR="00F31354" w:rsidRPr="00F31354" w:rsidRDefault="00F31354" w:rsidP="00F31354">
            <w:r w:rsidRPr="00F31354">
              <w:t>8.845268</w:t>
            </w:r>
          </w:p>
        </w:tc>
        <w:tc>
          <w:tcPr>
            <w:tcW w:w="1145" w:type="dxa"/>
            <w:noWrap/>
            <w:hideMark/>
          </w:tcPr>
          <w:p w14:paraId="61535AFE" w14:textId="77777777" w:rsidR="00F31354" w:rsidRPr="00F31354" w:rsidRDefault="00F31354" w:rsidP="00F31354">
            <w:r w:rsidRPr="00F31354">
              <w:t>13.31929</w:t>
            </w:r>
          </w:p>
        </w:tc>
        <w:tc>
          <w:tcPr>
            <w:tcW w:w="1145" w:type="dxa"/>
            <w:noWrap/>
            <w:hideMark/>
          </w:tcPr>
          <w:p w14:paraId="55D6AD7F" w14:textId="77777777" w:rsidR="00F31354" w:rsidRPr="00F31354" w:rsidRDefault="00F31354" w:rsidP="00F31354">
            <w:r w:rsidRPr="00F31354">
              <w:t>19.53096</w:t>
            </w:r>
          </w:p>
        </w:tc>
        <w:tc>
          <w:tcPr>
            <w:tcW w:w="1145" w:type="dxa"/>
            <w:noWrap/>
            <w:hideMark/>
          </w:tcPr>
          <w:p w14:paraId="27CAB835" w14:textId="77777777" w:rsidR="00F31354" w:rsidRPr="00F31354" w:rsidRDefault="00F31354" w:rsidP="00F31354">
            <w:r w:rsidRPr="00F31354">
              <w:t>20.94678</w:t>
            </w:r>
          </w:p>
        </w:tc>
      </w:tr>
      <w:tr w:rsidR="00F31354" w:rsidRPr="00F31354" w14:paraId="51C3582A" w14:textId="77777777" w:rsidTr="00F31354">
        <w:trPr>
          <w:trHeight w:val="261"/>
        </w:trPr>
        <w:tc>
          <w:tcPr>
            <w:tcW w:w="1145" w:type="dxa"/>
            <w:noWrap/>
            <w:hideMark/>
          </w:tcPr>
          <w:p w14:paraId="32649F36" w14:textId="77777777" w:rsidR="00F31354" w:rsidRPr="00F31354" w:rsidRDefault="00F31354" w:rsidP="00F31354">
            <w:r w:rsidRPr="00F31354">
              <w:t>6.429691</w:t>
            </w:r>
          </w:p>
        </w:tc>
        <w:tc>
          <w:tcPr>
            <w:tcW w:w="1145" w:type="dxa"/>
            <w:noWrap/>
            <w:hideMark/>
          </w:tcPr>
          <w:p w14:paraId="593C9AFB" w14:textId="77777777" w:rsidR="00F31354" w:rsidRPr="00F31354" w:rsidRDefault="00F31354" w:rsidP="00F31354">
            <w:r w:rsidRPr="00F31354">
              <w:t>13.58083</w:t>
            </w:r>
          </w:p>
        </w:tc>
        <w:tc>
          <w:tcPr>
            <w:tcW w:w="1145" w:type="dxa"/>
            <w:noWrap/>
            <w:hideMark/>
          </w:tcPr>
          <w:p w14:paraId="05126A27" w14:textId="77777777" w:rsidR="00F31354" w:rsidRPr="00F31354" w:rsidRDefault="00F31354" w:rsidP="00F31354">
            <w:r w:rsidRPr="00F31354">
              <w:t>9.781141</w:t>
            </w:r>
          </w:p>
        </w:tc>
        <w:tc>
          <w:tcPr>
            <w:tcW w:w="1145" w:type="dxa"/>
            <w:noWrap/>
            <w:hideMark/>
          </w:tcPr>
          <w:p w14:paraId="2E7EFAEA" w14:textId="77777777" w:rsidR="00F31354" w:rsidRPr="00F31354" w:rsidRDefault="00F31354" w:rsidP="00F31354">
            <w:r w:rsidRPr="00F31354">
              <w:t>14.13137</w:t>
            </w:r>
          </w:p>
        </w:tc>
        <w:tc>
          <w:tcPr>
            <w:tcW w:w="1145" w:type="dxa"/>
            <w:noWrap/>
            <w:hideMark/>
          </w:tcPr>
          <w:p w14:paraId="586CA4F2" w14:textId="77777777" w:rsidR="00F31354" w:rsidRPr="00F31354" w:rsidRDefault="00F31354" w:rsidP="00F31354">
            <w:r w:rsidRPr="00F31354">
              <w:t>15.17625</w:t>
            </w:r>
          </w:p>
        </w:tc>
        <w:tc>
          <w:tcPr>
            <w:tcW w:w="1145" w:type="dxa"/>
            <w:noWrap/>
            <w:hideMark/>
          </w:tcPr>
          <w:p w14:paraId="5B00ABC2" w14:textId="77777777" w:rsidR="00F31354" w:rsidRPr="00F31354" w:rsidRDefault="00F31354" w:rsidP="00F31354">
            <w:r w:rsidRPr="00F31354">
              <w:t>4.74964</w:t>
            </w:r>
          </w:p>
        </w:tc>
        <w:tc>
          <w:tcPr>
            <w:tcW w:w="1145" w:type="dxa"/>
            <w:noWrap/>
            <w:hideMark/>
          </w:tcPr>
          <w:p w14:paraId="43CA1522" w14:textId="77777777" w:rsidR="00F31354" w:rsidRPr="00F31354" w:rsidRDefault="00F31354" w:rsidP="00F31354">
            <w:r w:rsidRPr="00F31354">
              <w:t>9.377164</w:t>
            </w:r>
          </w:p>
        </w:tc>
        <w:tc>
          <w:tcPr>
            <w:tcW w:w="1145" w:type="dxa"/>
            <w:noWrap/>
            <w:hideMark/>
          </w:tcPr>
          <w:p w14:paraId="3A998328" w14:textId="77777777" w:rsidR="00F31354" w:rsidRPr="00F31354" w:rsidRDefault="00F31354" w:rsidP="00F31354">
            <w:r w:rsidRPr="00F31354">
              <w:t>16.55125</w:t>
            </w:r>
          </w:p>
        </w:tc>
        <w:tc>
          <w:tcPr>
            <w:tcW w:w="1145" w:type="dxa"/>
            <w:noWrap/>
            <w:hideMark/>
          </w:tcPr>
          <w:p w14:paraId="2E496C26" w14:textId="77777777" w:rsidR="00F31354" w:rsidRPr="00F31354" w:rsidRDefault="00F31354" w:rsidP="00F31354">
            <w:r w:rsidRPr="00F31354">
              <w:t>15.50108</w:t>
            </w:r>
          </w:p>
        </w:tc>
        <w:tc>
          <w:tcPr>
            <w:tcW w:w="1145" w:type="dxa"/>
            <w:noWrap/>
            <w:hideMark/>
          </w:tcPr>
          <w:p w14:paraId="51C6C6BE" w14:textId="77777777" w:rsidR="00F31354" w:rsidRPr="00F31354" w:rsidRDefault="00F31354" w:rsidP="00F31354">
            <w:r w:rsidRPr="00F31354">
              <w:t>20.79509</w:t>
            </w:r>
          </w:p>
        </w:tc>
      </w:tr>
      <w:tr w:rsidR="00F31354" w:rsidRPr="00F31354" w14:paraId="134B5F6E" w14:textId="77777777" w:rsidTr="00F31354">
        <w:trPr>
          <w:trHeight w:val="261"/>
        </w:trPr>
        <w:tc>
          <w:tcPr>
            <w:tcW w:w="1145" w:type="dxa"/>
            <w:noWrap/>
            <w:hideMark/>
          </w:tcPr>
          <w:p w14:paraId="4E1A27BC" w14:textId="77777777" w:rsidR="00F31354" w:rsidRPr="00F31354" w:rsidRDefault="00F31354" w:rsidP="00F31354">
            <w:pPr>
              <w:rPr>
                <w:b/>
                <w:bCs/>
              </w:rPr>
            </w:pPr>
            <w:r w:rsidRPr="00F31354">
              <w:rPr>
                <w:b/>
                <w:bCs/>
              </w:rPr>
              <w:t>6.73107</w:t>
            </w:r>
          </w:p>
        </w:tc>
        <w:tc>
          <w:tcPr>
            <w:tcW w:w="1145" w:type="dxa"/>
            <w:noWrap/>
            <w:hideMark/>
          </w:tcPr>
          <w:p w14:paraId="5C734763" w14:textId="77777777" w:rsidR="00F31354" w:rsidRPr="00F31354" w:rsidRDefault="00F31354" w:rsidP="00F31354">
            <w:pPr>
              <w:rPr>
                <w:b/>
                <w:bCs/>
              </w:rPr>
            </w:pPr>
            <w:r w:rsidRPr="00F31354">
              <w:rPr>
                <w:b/>
                <w:bCs/>
              </w:rPr>
              <w:t>8.582964</w:t>
            </w:r>
          </w:p>
        </w:tc>
        <w:tc>
          <w:tcPr>
            <w:tcW w:w="1145" w:type="dxa"/>
            <w:noWrap/>
            <w:hideMark/>
          </w:tcPr>
          <w:p w14:paraId="4D8696FA" w14:textId="77777777" w:rsidR="00F31354" w:rsidRPr="00F31354" w:rsidRDefault="00F31354" w:rsidP="00F31354">
            <w:pPr>
              <w:rPr>
                <w:b/>
                <w:bCs/>
              </w:rPr>
            </w:pPr>
            <w:r w:rsidRPr="00F31354">
              <w:rPr>
                <w:b/>
                <w:bCs/>
              </w:rPr>
              <w:t>11.63521</w:t>
            </w:r>
          </w:p>
        </w:tc>
        <w:tc>
          <w:tcPr>
            <w:tcW w:w="1145" w:type="dxa"/>
            <w:noWrap/>
            <w:hideMark/>
          </w:tcPr>
          <w:p w14:paraId="3F5AD1E2" w14:textId="77777777" w:rsidR="00F31354" w:rsidRPr="00F31354" w:rsidRDefault="00F31354" w:rsidP="00F31354">
            <w:pPr>
              <w:rPr>
                <w:b/>
                <w:bCs/>
              </w:rPr>
            </w:pPr>
            <w:r w:rsidRPr="00F31354">
              <w:rPr>
                <w:b/>
                <w:bCs/>
              </w:rPr>
              <w:t>12.69117</w:t>
            </w:r>
          </w:p>
        </w:tc>
        <w:tc>
          <w:tcPr>
            <w:tcW w:w="1145" w:type="dxa"/>
            <w:noWrap/>
            <w:hideMark/>
          </w:tcPr>
          <w:p w14:paraId="1A329582" w14:textId="77777777" w:rsidR="00F31354" w:rsidRPr="00F31354" w:rsidRDefault="00F31354" w:rsidP="00F31354">
            <w:pPr>
              <w:rPr>
                <w:b/>
                <w:bCs/>
              </w:rPr>
            </w:pPr>
            <w:r w:rsidRPr="00F31354">
              <w:rPr>
                <w:b/>
                <w:bCs/>
              </w:rPr>
              <w:t>14.6529</w:t>
            </w:r>
          </w:p>
        </w:tc>
        <w:tc>
          <w:tcPr>
            <w:tcW w:w="1145" w:type="dxa"/>
            <w:noWrap/>
            <w:hideMark/>
          </w:tcPr>
          <w:p w14:paraId="219E5DDE" w14:textId="77777777" w:rsidR="00F31354" w:rsidRPr="00F31354" w:rsidRDefault="00F31354" w:rsidP="00F31354">
            <w:pPr>
              <w:rPr>
                <w:b/>
                <w:bCs/>
              </w:rPr>
            </w:pPr>
            <w:r w:rsidRPr="00F31354">
              <w:rPr>
                <w:b/>
                <w:bCs/>
              </w:rPr>
              <w:t>7.389099</w:t>
            </w:r>
          </w:p>
        </w:tc>
        <w:tc>
          <w:tcPr>
            <w:tcW w:w="1145" w:type="dxa"/>
            <w:noWrap/>
            <w:hideMark/>
          </w:tcPr>
          <w:p w14:paraId="5383C59E" w14:textId="77777777" w:rsidR="00F31354" w:rsidRPr="00F31354" w:rsidRDefault="00F31354" w:rsidP="00F31354">
            <w:pPr>
              <w:rPr>
                <w:b/>
                <w:bCs/>
              </w:rPr>
            </w:pPr>
            <w:r w:rsidRPr="00F31354">
              <w:rPr>
                <w:b/>
                <w:bCs/>
              </w:rPr>
              <w:t>8.994355</w:t>
            </w:r>
          </w:p>
        </w:tc>
        <w:tc>
          <w:tcPr>
            <w:tcW w:w="1145" w:type="dxa"/>
            <w:noWrap/>
            <w:hideMark/>
          </w:tcPr>
          <w:p w14:paraId="0141328B" w14:textId="77777777" w:rsidR="00F31354" w:rsidRPr="00F31354" w:rsidRDefault="00F31354" w:rsidP="00F31354">
            <w:pPr>
              <w:rPr>
                <w:b/>
                <w:bCs/>
              </w:rPr>
            </w:pPr>
            <w:r w:rsidRPr="00F31354">
              <w:rPr>
                <w:b/>
                <w:bCs/>
              </w:rPr>
              <w:t>10.90161</w:t>
            </w:r>
          </w:p>
        </w:tc>
        <w:tc>
          <w:tcPr>
            <w:tcW w:w="1145" w:type="dxa"/>
            <w:noWrap/>
            <w:hideMark/>
          </w:tcPr>
          <w:p w14:paraId="3D3CA070" w14:textId="77777777" w:rsidR="00F31354" w:rsidRPr="00F31354" w:rsidRDefault="00F31354" w:rsidP="00F31354">
            <w:pPr>
              <w:rPr>
                <w:b/>
                <w:bCs/>
              </w:rPr>
            </w:pPr>
            <w:r w:rsidRPr="00F31354">
              <w:rPr>
                <w:b/>
                <w:bCs/>
              </w:rPr>
              <w:t>13.08837</w:t>
            </w:r>
          </w:p>
        </w:tc>
        <w:tc>
          <w:tcPr>
            <w:tcW w:w="1145" w:type="dxa"/>
            <w:noWrap/>
            <w:hideMark/>
          </w:tcPr>
          <w:p w14:paraId="59E3CD64" w14:textId="77777777" w:rsidR="00F31354" w:rsidRPr="00F31354" w:rsidRDefault="00F31354" w:rsidP="00F31354">
            <w:pPr>
              <w:rPr>
                <w:b/>
                <w:bCs/>
              </w:rPr>
            </w:pPr>
            <w:r w:rsidRPr="00F31354">
              <w:rPr>
                <w:b/>
                <w:bCs/>
              </w:rPr>
              <w:t>17.02044</w:t>
            </w:r>
          </w:p>
        </w:tc>
      </w:tr>
    </w:tbl>
    <w:p w14:paraId="3B66D42F" w14:textId="70D5AF5E" w:rsidR="00F31354" w:rsidRDefault="00F31354" w:rsidP="00DD05AD"/>
    <w:p w14:paraId="52DF02CF" w14:textId="77777777" w:rsidR="00F31354" w:rsidRDefault="00F31354" w:rsidP="00DD05AD">
      <w:r>
        <w:lastRenderedPageBreak/>
        <w:t>3</w:t>
      </w:r>
      <w:r w:rsidRPr="00F31354">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60B1D37B" w14:textId="77777777" w:rsidTr="00F31354">
        <w:trPr>
          <w:trHeight w:val="300"/>
        </w:trPr>
        <w:tc>
          <w:tcPr>
            <w:tcW w:w="960" w:type="dxa"/>
            <w:noWrap/>
            <w:hideMark/>
          </w:tcPr>
          <w:p w14:paraId="507B937E" w14:textId="77777777" w:rsidR="00F31354" w:rsidRPr="00F31354" w:rsidRDefault="00F31354" w:rsidP="00F31354">
            <w:r w:rsidRPr="00F31354">
              <w:t>Tx01</w:t>
            </w:r>
          </w:p>
        </w:tc>
        <w:tc>
          <w:tcPr>
            <w:tcW w:w="960" w:type="dxa"/>
            <w:noWrap/>
            <w:hideMark/>
          </w:tcPr>
          <w:p w14:paraId="2FD62FE0" w14:textId="77777777" w:rsidR="00F31354" w:rsidRPr="00F31354" w:rsidRDefault="00F31354" w:rsidP="00F31354">
            <w:r w:rsidRPr="00F31354">
              <w:t>Tx02</w:t>
            </w:r>
          </w:p>
        </w:tc>
        <w:tc>
          <w:tcPr>
            <w:tcW w:w="960" w:type="dxa"/>
            <w:noWrap/>
            <w:hideMark/>
          </w:tcPr>
          <w:p w14:paraId="46F77BD1" w14:textId="77777777" w:rsidR="00F31354" w:rsidRPr="00F31354" w:rsidRDefault="00F31354" w:rsidP="00F31354">
            <w:r w:rsidRPr="00F31354">
              <w:t>Tx03</w:t>
            </w:r>
          </w:p>
        </w:tc>
        <w:tc>
          <w:tcPr>
            <w:tcW w:w="960" w:type="dxa"/>
            <w:noWrap/>
            <w:hideMark/>
          </w:tcPr>
          <w:p w14:paraId="1F55D9CB" w14:textId="77777777" w:rsidR="00F31354" w:rsidRPr="00F31354" w:rsidRDefault="00F31354" w:rsidP="00F31354">
            <w:r w:rsidRPr="00F31354">
              <w:t>Tx04</w:t>
            </w:r>
          </w:p>
        </w:tc>
        <w:tc>
          <w:tcPr>
            <w:tcW w:w="960" w:type="dxa"/>
            <w:noWrap/>
            <w:hideMark/>
          </w:tcPr>
          <w:p w14:paraId="3B91048F" w14:textId="77777777" w:rsidR="00F31354" w:rsidRPr="00F31354" w:rsidRDefault="00F31354" w:rsidP="00F31354">
            <w:r w:rsidRPr="00F31354">
              <w:t>Tx05</w:t>
            </w:r>
          </w:p>
        </w:tc>
        <w:tc>
          <w:tcPr>
            <w:tcW w:w="960" w:type="dxa"/>
            <w:noWrap/>
            <w:hideMark/>
          </w:tcPr>
          <w:p w14:paraId="4568A430" w14:textId="77777777" w:rsidR="00F31354" w:rsidRPr="00F31354" w:rsidRDefault="00F31354" w:rsidP="00F31354">
            <w:r w:rsidRPr="00F31354">
              <w:t>Tx06</w:t>
            </w:r>
          </w:p>
        </w:tc>
        <w:tc>
          <w:tcPr>
            <w:tcW w:w="960" w:type="dxa"/>
            <w:noWrap/>
            <w:hideMark/>
          </w:tcPr>
          <w:p w14:paraId="5A6F8ECA" w14:textId="77777777" w:rsidR="00F31354" w:rsidRPr="00F31354" w:rsidRDefault="00F31354" w:rsidP="00F31354">
            <w:r w:rsidRPr="00F31354">
              <w:t>Tx07</w:t>
            </w:r>
          </w:p>
        </w:tc>
        <w:tc>
          <w:tcPr>
            <w:tcW w:w="960" w:type="dxa"/>
            <w:noWrap/>
            <w:hideMark/>
          </w:tcPr>
          <w:p w14:paraId="04C5D4EC" w14:textId="77777777" w:rsidR="00F31354" w:rsidRPr="00F31354" w:rsidRDefault="00F31354" w:rsidP="00F31354">
            <w:r w:rsidRPr="00F31354">
              <w:t>Tx08</w:t>
            </w:r>
          </w:p>
        </w:tc>
        <w:tc>
          <w:tcPr>
            <w:tcW w:w="960" w:type="dxa"/>
            <w:noWrap/>
            <w:hideMark/>
          </w:tcPr>
          <w:p w14:paraId="348606AD" w14:textId="77777777" w:rsidR="00F31354" w:rsidRPr="00F31354" w:rsidRDefault="00F31354" w:rsidP="00F31354">
            <w:r w:rsidRPr="00F31354">
              <w:t>Tx09</w:t>
            </w:r>
          </w:p>
        </w:tc>
        <w:tc>
          <w:tcPr>
            <w:tcW w:w="960" w:type="dxa"/>
            <w:noWrap/>
            <w:hideMark/>
          </w:tcPr>
          <w:p w14:paraId="14BAE362" w14:textId="77777777" w:rsidR="00F31354" w:rsidRPr="00F31354" w:rsidRDefault="00F31354" w:rsidP="00F31354">
            <w:r w:rsidRPr="00F31354">
              <w:t>Tx10</w:t>
            </w:r>
          </w:p>
        </w:tc>
      </w:tr>
      <w:tr w:rsidR="00F31354" w:rsidRPr="00F31354" w14:paraId="3C7BA052" w14:textId="77777777" w:rsidTr="00F31354">
        <w:trPr>
          <w:trHeight w:val="300"/>
        </w:trPr>
        <w:tc>
          <w:tcPr>
            <w:tcW w:w="960" w:type="dxa"/>
            <w:noWrap/>
            <w:hideMark/>
          </w:tcPr>
          <w:p w14:paraId="210B0E52" w14:textId="77777777" w:rsidR="00F31354" w:rsidRPr="00F31354" w:rsidRDefault="00F31354" w:rsidP="00F31354">
            <w:r w:rsidRPr="00F31354">
              <w:t>8.97819</w:t>
            </w:r>
          </w:p>
        </w:tc>
        <w:tc>
          <w:tcPr>
            <w:tcW w:w="960" w:type="dxa"/>
            <w:noWrap/>
            <w:hideMark/>
          </w:tcPr>
          <w:p w14:paraId="40312433" w14:textId="77777777" w:rsidR="00F31354" w:rsidRPr="00F31354" w:rsidRDefault="00F31354" w:rsidP="00F31354">
            <w:r w:rsidRPr="00F31354">
              <w:t>6.372209</w:t>
            </w:r>
          </w:p>
        </w:tc>
        <w:tc>
          <w:tcPr>
            <w:tcW w:w="960" w:type="dxa"/>
            <w:noWrap/>
            <w:hideMark/>
          </w:tcPr>
          <w:p w14:paraId="38468C26" w14:textId="77777777" w:rsidR="00F31354" w:rsidRPr="00F31354" w:rsidRDefault="00F31354" w:rsidP="00F31354">
            <w:r w:rsidRPr="00F31354">
              <w:t>11.71159</w:t>
            </w:r>
          </w:p>
        </w:tc>
        <w:tc>
          <w:tcPr>
            <w:tcW w:w="960" w:type="dxa"/>
            <w:noWrap/>
            <w:hideMark/>
          </w:tcPr>
          <w:p w14:paraId="057B5C8F" w14:textId="77777777" w:rsidR="00F31354" w:rsidRPr="00F31354" w:rsidRDefault="00F31354" w:rsidP="00F31354">
            <w:r w:rsidRPr="00F31354">
              <w:t>12.80333</w:t>
            </w:r>
          </w:p>
        </w:tc>
        <w:tc>
          <w:tcPr>
            <w:tcW w:w="960" w:type="dxa"/>
            <w:noWrap/>
            <w:hideMark/>
          </w:tcPr>
          <w:p w14:paraId="689A89C0" w14:textId="77777777" w:rsidR="00F31354" w:rsidRPr="00F31354" w:rsidRDefault="00F31354" w:rsidP="00F31354">
            <w:r w:rsidRPr="00F31354">
              <w:t>12.29932</w:t>
            </w:r>
          </w:p>
        </w:tc>
        <w:tc>
          <w:tcPr>
            <w:tcW w:w="960" w:type="dxa"/>
            <w:noWrap/>
            <w:hideMark/>
          </w:tcPr>
          <w:p w14:paraId="0BA3869C" w14:textId="77777777" w:rsidR="00F31354" w:rsidRPr="00F31354" w:rsidRDefault="00F31354" w:rsidP="00F31354">
            <w:r w:rsidRPr="00F31354">
              <w:t>8.889025</w:t>
            </w:r>
          </w:p>
        </w:tc>
        <w:tc>
          <w:tcPr>
            <w:tcW w:w="960" w:type="dxa"/>
            <w:noWrap/>
            <w:hideMark/>
          </w:tcPr>
          <w:p w14:paraId="1B6FCBD1" w14:textId="77777777" w:rsidR="00F31354" w:rsidRPr="00F31354" w:rsidRDefault="00F31354" w:rsidP="00F31354">
            <w:r w:rsidRPr="00F31354">
              <w:t>6.868234</w:t>
            </w:r>
          </w:p>
        </w:tc>
        <w:tc>
          <w:tcPr>
            <w:tcW w:w="960" w:type="dxa"/>
            <w:noWrap/>
            <w:hideMark/>
          </w:tcPr>
          <w:p w14:paraId="2AEACCCC" w14:textId="77777777" w:rsidR="00F31354" w:rsidRPr="00F31354" w:rsidRDefault="00F31354" w:rsidP="00F31354">
            <w:r w:rsidRPr="00F31354">
              <w:t>8.5427</w:t>
            </w:r>
          </w:p>
        </w:tc>
        <w:tc>
          <w:tcPr>
            <w:tcW w:w="960" w:type="dxa"/>
            <w:noWrap/>
            <w:hideMark/>
          </w:tcPr>
          <w:p w14:paraId="0CBF669C" w14:textId="77777777" w:rsidR="00F31354" w:rsidRPr="00F31354" w:rsidRDefault="00F31354" w:rsidP="00F31354">
            <w:r w:rsidRPr="00F31354">
              <w:t>9.959938</w:t>
            </w:r>
          </w:p>
        </w:tc>
        <w:tc>
          <w:tcPr>
            <w:tcW w:w="960" w:type="dxa"/>
            <w:noWrap/>
            <w:hideMark/>
          </w:tcPr>
          <w:p w14:paraId="25D02080" w14:textId="77777777" w:rsidR="00F31354" w:rsidRPr="00F31354" w:rsidRDefault="00F31354" w:rsidP="00F31354">
            <w:r w:rsidRPr="00F31354">
              <w:t>13.9049</w:t>
            </w:r>
          </w:p>
        </w:tc>
      </w:tr>
      <w:tr w:rsidR="00F31354" w:rsidRPr="00F31354" w14:paraId="4A3B8BDA" w14:textId="77777777" w:rsidTr="00F31354">
        <w:trPr>
          <w:trHeight w:val="300"/>
        </w:trPr>
        <w:tc>
          <w:tcPr>
            <w:tcW w:w="960" w:type="dxa"/>
            <w:noWrap/>
            <w:hideMark/>
          </w:tcPr>
          <w:p w14:paraId="6DC2511D" w14:textId="77777777" w:rsidR="00F31354" w:rsidRPr="00F31354" w:rsidRDefault="00F31354" w:rsidP="00F31354">
            <w:r w:rsidRPr="00F31354">
              <w:t>6.441635</w:t>
            </w:r>
          </w:p>
        </w:tc>
        <w:tc>
          <w:tcPr>
            <w:tcW w:w="960" w:type="dxa"/>
            <w:noWrap/>
            <w:hideMark/>
          </w:tcPr>
          <w:p w14:paraId="52AEB1E1" w14:textId="77777777" w:rsidR="00F31354" w:rsidRPr="00F31354" w:rsidRDefault="00F31354" w:rsidP="00F31354">
            <w:r w:rsidRPr="00F31354">
              <w:t>7.647952</w:t>
            </w:r>
          </w:p>
        </w:tc>
        <w:tc>
          <w:tcPr>
            <w:tcW w:w="960" w:type="dxa"/>
            <w:noWrap/>
            <w:hideMark/>
          </w:tcPr>
          <w:p w14:paraId="12EAF7C2" w14:textId="77777777" w:rsidR="00F31354" w:rsidRPr="00F31354" w:rsidRDefault="00F31354" w:rsidP="00F31354">
            <w:r w:rsidRPr="00F31354">
              <w:t>11.28563</w:t>
            </w:r>
          </w:p>
        </w:tc>
        <w:tc>
          <w:tcPr>
            <w:tcW w:w="960" w:type="dxa"/>
            <w:noWrap/>
            <w:hideMark/>
          </w:tcPr>
          <w:p w14:paraId="5B2F79FC" w14:textId="77777777" w:rsidR="00F31354" w:rsidRPr="00F31354" w:rsidRDefault="00F31354" w:rsidP="00F31354">
            <w:r w:rsidRPr="00F31354">
              <w:t>11.48046</w:t>
            </w:r>
          </w:p>
        </w:tc>
        <w:tc>
          <w:tcPr>
            <w:tcW w:w="960" w:type="dxa"/>
            <w:noWrap/>
            <w:hideMark/>
          </w:tcPr>
          <w:p w14:paraId="47678E57" w14:textId="77777777" w:rsidR="00F31354" w:rsidRPr="00F31354" w:rsidRDefault="00F31354" w:rsidP="00F31354">
            <w:r w:rsidRPr="00F31354">
              <w:t>13.90591</w:t>
            </w:r>
          </w:p>
        </w:tc>
        <w:tc>
          <w:tcPr>
            <w:tcW w:w="960" w:type="dxa"/>
            <w:noWrap/>
            <w:hideMark/>
          </w:tcPr>
          <w:p w14:paraId="6ACC789E" w14:textId="77777777" w:rsidR="00F31354" w:rsidRPr="00F31354" w:rsidRDefault="00F31354" w:rsidP="00F31354">
            <w:r w:rsidRPr="00F31354">
              <w:t>4.720332</w:t>
            </w:r>
          </w:p>
        </w:tc>
        <w:tc>
          <w:tcPr>
            <w:tcW w:w="960" w:type="dxa"/>
            <w:noWrap/>
            <w:hideMark/>
          </w:tcPr>
          <w:p w14:paraId="413C3D82" w14:textId="77777777" w:rsidR="00F31354" w:rsidRPr="00F31354" w:rsidRDefault="00F31354" w:rsidP="00F31354">
            <w:r w:rsidRPr="00F31354">
              <w:t>8.813427</w:t>
            </w:r>
          </w:p>
        </w:tc>
        <w:tc>
          <w:tcPr>
            <w:tcW w:w="960" w:type="dxa"/>
            <w:noWrap/>
            <w:hideMark/>
          </w:tcPr>
          <w:p w14:paraId="3F1084A9" w14:textId="77777777" w:rsidR="00F31354" w:rsidRPr="00F31354" w:rsidRDefault="00F31354" w:rsidP="00F31354">
            <w:r w:rsidRPr="00F31354">
              <w:t>9.522707</w:t>
            </w:r>
          </w:p>
        </w:tc>
        <w:tc>
          <w:tcPr>
            <w:tcW w:w="960" w:type="dxa"/>
            <w:noWrap/>
            <w:hideMark/>
          </w:tcPr>
          <w:p w14:paraId="77BE1877" w14:textId="77777777" w:rsidR="00F31354" w:rsidRPr="00F31354" w:rsidRDefault="00F31354" w:rsidP="00F31354">
            <w:r w:rsidRPr="00F31354">
              <w:t>13.88719</w:t>
            </w:r>
          </w:p>
        </w:tc>
        <w:tc>
          <w:tcPr>
            <w:tcW w:w="960" w:type="dxa"/>
            <w:noWrap/>
            <w:hideMark/>
          </w:tcPr>
          <w:p w14:paraId="52BD7B99" w14:textId="77777777" w:rsidR="00F31354" w:rsidRPr="00F31354" w:rsidRDefault="00F31354" w:rsidP="00F31354">
            <w:r w:rsidRPr="00F31354">
              <w:t>11.94355</w:t>
            </w:r>
          </w:p>
        </w:tc>
      </w:tr>
      <w:tr w:rsidR="00F31354" w:rsidRPr="00F31354" w14:paraId="0B168DB4" w14:textId="77777777" w:rsidTr="00F31354">
        <w:trPr>
          <w:trHeight w:val="300"/>
        </w:trPr>
        <w:tc>
          <w:tcPr>
            <w:tcW w:w="960" w:type="dxa"/>
            <w:noWrap/>
            <w:hideMark/>
          </w:tcPr>
          <w:p w14:paraId="6970F9EB" w14:textId="77777777" w:rsidR="00F31354" w:rsidRPr="00F31354" w:rsidRDefault="00F31354" w:rsidP="00F31354">
            <w:r w:rsidRPr="00F31354">
              <w:t>8.715983</w:t>
            </w:r>
          </w:p>
        </w:tc>
        <w:tc>
          <w:tcPr>
            <w:tcW w:w="960" w:type="dxa"/>
            <w:noWrap/>
            <w:hideMark/>
          </w:tcPr>
          <w:p w14:paraId="2E309067" w14:textId="77777777" w:rsidR="00F31354" w:rsidRPr="00F31354" w:rsidRDefault="00F31354" w:rsidP="00F31354">
            <w:r w:rsidRPr="00F31354">
              <w:t>6.819124</w:t>
            </w:r>
          </w:p>
        </w:tc>
        <w:tc>
          <w:tcPr>
            <w:tcW w:w="960" w:type="dxa"/>
            <w:noWrap/>
            <w:hideMark/>
          </w:tcPr>
          <w:p w14:paraId="182085B4" w14:textId="77777777" w:rsidR="00F31354" w:rsidRPr="00F31354" w:rsidRDefault="00F31354" w:rsidP="00F31354">
            <w:r w:rsidRPr="00F31354">
              <w:t>15.2794</w:t>
            </w:r>
          </w:p>
        </w:tc>
        <w:tc>
          <w:tcPr>
            <w:tcW w:w="960" w:type="dxa"/>
            <w:noWrap/>
            <w:hideMark/>
          </w:tcPr>
          <w:p w14:paraId="32B60C67" w14:textId="77777777" w:rsidR="00F31354" w:rsidRPr="00F31354" w:rsidRDefault="00F31354" w:rsidP="00F31354">
            <w:r w:rsidRPr="00F31354">
              <w:t>11.95043</w:t>
            </w:r>
          </w:p>
        </w:tc>
        <w:tc>
          <w:tcPr>
            <w:tcW w:w="960" w:type="dxa"/>
            <w:noWrap/>
            <w:hideMark/>
          </w:tcPr>
          <w:p w14:paraId="0D06A63C" w14:textId="77777777" w:rsidR="00F31354" w:rsidRPr="00F31354" w:rsidRDefault="00F31354" w:rsidP="00F31354">
            <w:r w:rsidRPr="00F31354">
              <w:t>16.90098</w:t>
            </w:r>
          </w:p>
        </w:tc>
        <w:tc>
          <w:tcPr>
            <w:tcW w:w="960" w:type="dxa"/>
            <w:noWrap/>
            <w:hideMark/>
          </w:tcPr>
          <w:p w14:paraId="532404F7" w14:textId="77777777" w:rsidR="00F31354" w:rsidRPr="00F31354" w:rsidRDefault="00F31354" w:rsidP="00F31354">
            <w:r w:rsidRPr="00F31354">
              <w:t>9.645268</w:t>
            </w:r>
          </w:p>
        </w:tc>
        <w:tc>
          <w:tcPr>
            <w:tcW w:w="960" w:type="dxa"/>
            <w:noWrap/>
            <w:hideMark/>
          </w:tcPr>
          <w:p w14:paraId="27DF6846" w14:textId="77777777" w:rsidR="00F31354" w:rsidRPr="00F31354" w:rsidRDefault="00F31354" w:rsidP="00F31354">
            <w:r w:rsidRPr="00F31354">
              <w:t>9.469051</w:t>
            </w:r>
          </w:p>
        </w:tc>
        <w:tc>
          <w:tcPr>
            <w:tcW w:w="960" w:type="dxa"/>
            <w:noWrap/>
            <w:hideMark/>
          </w:tcPr>
          <w:p w14:paraId="40B01887" w14:textId="77777777" w:rsidR="00F31354" w:rsidRPr="00F31354" w:rsidRDefault="00F31354" w:rsidP="00F31354">
            <w:r w:rsidRPr="00F31354">
              <w:t>10.21311</w:t>
            </w:r>
          </w:p>
        </w:tc>
        <w:tc>
          <w:tcPr>
            <w:tcW w:w="960" w:type="dxa"/>
            <w:noWrap/>
            <w:hideMark/>
          </w:tcPr>
          <w:p w14:paraId="3EA9B761" w14:textId="77777777" w:rsidR="00F31354" w:rsidRPr="00F31354" w:rsidRDefault="00F31354" w:rsidP="00F31354">
            <w:r w:rsidRPr="00F31354">
              <w:t>11.48294</w:t>
            </w:r>
          </w:p>
        </w:tc>
        <w:tc>
          <w:tcPr>
            <w:tcW w:w="960" w:type="dxa"/>
            <w:noWrap/>
            <w:hideMark/>
          </w:tcPr>
          <w:p w14:paraId="0FECD0E5" w14:textId="77777777" w:rsidR="00F31354" w:rsidRPr="00F31354" w:rsidRDefault="00F31354" w:rsidP="00F31354">
            <w:r w:rsidRPr="00F31354">
              <w:t>13.45789</w:t>
            </w:r>
          </w:p>
        </w:tc>
      </w:tr>
      <w:tr w:rsidR="00F31354" w:rsidRPr="00F31354" w14:paraId="21E76682" w14:textId="77777777" w:rsidTr="00F31354">
        <w:trPr>
          <w:trHeight w:val="300"/>
        </w:trPr>
        <w:tc>
          <w:tcPr>
            <w:tcW w:w="960" w:type="dxa"/>
            <w:noWrap/>
            <w:hideMark/>
          </w:tcPr>
          <w:p w14:paraId="7B46E1D1" w14:textId="77777777" w:rsidR="00F31354" w:rsidRPr="00F31354" w:rsidRDefault="00F31354" w:rsidP="00F31354">
            <w:r w:rsidRPr="00F31354">
              <w:t>10.37998</w:t>
            </w:r>
          </w:p>
        </w:tc>
        <w:tc>
          <w:tcPr>
            <w:tcW w:w="960" w:type="dxa"/>
            <w:noWrap/>
            <w:hideMark/>
          </w:tcPr>
          <w:p w14:paraId="69520E4D" w14:textId="77777777" w:rsidR="00F31354" w:rsidRPr="00F31354" w:rsidRDefault="00F31354" w:rsidP="00F31354">
            <w:r w:rsidRPr="00F31354">
              <w:t>8.110215</w:t>
            </w:r>
          </w:p>
        </w:tc>
        <w:tc>
          <w:tcPr>
            <w:tcW w:w="960" w:type="dxa"/>
            <w:noWrap/>
            <w:hideMark/>
          </w:tcPr>
          <w:p w14:paraId="0BFB9816" w14:textId="77777777" w:rsidR="00F31354" w:rsidRPr="00F31354" w:rsidRDefault="00F31354" w:rsidP="00F31354">
            <w:r w:rsidRPr="00F31354">
              <w:t>9.356967</w:t>
            </w:r>
          </w:p>
        </w:tc>
        <w:tc>
          <w:tcPr>
            <w:tcW w:w="960" w:type="dxa"/>
            <w:noWrap/>
            <w:hideMark/>
          </w:tcPr>
          <w:p w14:paraId="4E063DFC" w14:textId="77777777" w:rsidR="00F31354" w:rsidRPr="00F31354" w:rsidRDefault="00F31354" w:rsidP="00F31354">
            <w:r w:rsidRPr="00F31354">
              <w:t>12.49843</w:t>
            </w:r>
          </w:p>
        </w:tc>
        <w:tc>
          <w:tcPr>
            <w:tcW w:w="960" w:type="dxa"/>
            <w:noWrap/>
            <w:hideMark/>
          </w:tcPr>
          <w:p w14:paraId="6084DD03" w14:textId="77777777" w:rsidR="00F31354" w:rsidRPr="00F31354" w:rsidRDefault="00F31354" w:rsidP="00F31354">
            <w:r w:rsidRPr="00F31354">
              <w:t>11.83117</w:t>
            </w:r>
          </w:p>
        </w:tc>
        <w:tc>
          <w:tcPr>
            <w:tcW w:w="960" w:type="dxa"/>
            <w:noWrap/>
            <w:hideMark/>
          </w:tcPr>
          <w:p w14:paraId="641FAE94" w14:textId="77777777" w:rsidR="00F31354" w:rsidRPr="00F31354" w:rsidRDefault="00F31354" w:rsidP="00F31354">
            <w:r w:rsidRPr="00F31354">
              <w:t>7.424586</w:t>
            </w:r>
          </w:p>
        </w:tc>
        <w:tc>
          <w:tcPr>
            <w:tcW w:w="960" w:type="dxa"/>
            <w:noWrap/>
            <w:hideMark/>
          </w:tcPr>
          <w:p w14:paraId="2E795296" w14:textId="77777777" w:rsidR="00F31354" w:rsidRPr="00F31354" w:rsidRDefault="00F31354" w:rsidP="00F31354">
            <w:r w:rsidRPr="00F31354">
              <w:t>5.675627</w:t>
            </w:r>
          </w:p>
        </w:tc>
        <w:tc>
          <w:tcPr>
            <w:tcW w:w="960" w:type="dxa"/>
            <w:noWrap/>
            <w:hideMark/>
          </w:tcPr>
          <w:p w14:paraId="7F6210C4" w14:textId="77777777" w:rsidR="00F31354" w:rsidRPr="00F31354" w:rsidRDefault="00F31354" w:rsidP="00F31354">
            <w:r w:rsidRPr="00F31354">
              <w:t>12.68621</w:t>
            </w:r>
          </w:p>
        </w:tc>
        <w:tc>
          <w:tcPr>
            <w:tcW w:w="960" w:type="dxa"/>
            <w:noWrap/>
            <w:hideMark/>
          </w:tcPr>
          <w:p w14:paraId="702A2BF5" w14:textId="77777777" w:rsidR="00F31354" w:rsidRPr="00F31354" w:rsidRDefault="00F31354" w:rsidP="00F31354">
            <w:r w:rsidRPr="00F31354">
              <w:t>12.35586</w:t>
            </w:r>
          </w:p>
        </w:tc>
        <w:tc>
          <w:tcPr>
            <w:tcW w:w="960" w:type="dxa"/>
            <w:noWrap/>
            <w:hideMark/>
          </w:tcPr>
          <w:p w14:paraId="1CE5407B" w14:textId="77777777" w:rsidR="00F31354" w:rsidRPr="00F31354" w:rsidRDefault="00F31354" w:rsidP="00F31354">
            <w:r w:rsidRPr="00F31354">
              <w:t>13.40304</w:t>
            </w:r>
          </w:p>
        </w:tc>
      </w:tr>
      <w:tr w:rsidR="00F31354" w:rsidRPr="00F31354" w14:paraId="3CC76AAE" w14:textId="77777777" w:rsidTr="00F31354">
        <w:trPr>
          <w:trHeight w:val="300"/>
        </w:trPr>
        <w:tc>
          <w:tcPr>
            <w:tcW w:w="960" w:type="dxa"/>
            <w:noWrap/>
            <w:hideMark/>
          </w:tcPr>
          <w:p w14:paraId="45544911" w14:textId="77777777" w:rsidR="00F31354" w:rsidRPr="00F31354" w:rsidRDefault="00F31354" w:rsidP="00F31354">
            <w:r w:rsidRPr="00F31354">
              <w:t>6.220791</w:t>
            </w:r>
          </w:p>
        </w:tc>
        <w:tc>
          <w:tcPr>
            <w:tcW w:w="960" w:type="dxa"/>
            <w:noWrap/>
            <w:hideMark/>
          </w:tcPr>
          <w:p w14:paraId="4D83E1B9" w14:textId="77777777" w:rsidR="00F31354" w:rsidRPr="00F31354" w:rsidRDefault="00F31354" w:rsidP="00F31354">
            <w:r w:rsidRPr="00F31354">
              <w:t>7.198565</w:t>
            </w:r>
          </w:p>
        </w:tc>
        <w:tc>
          <w:tcPr>
            <w:tcW w:w="960" w:type="dxa"/>
            <w:noWrap/>
            <w:hideMark/>
          </w:tcPr>
          <w:p w14:paraId="57775A29" w14:textId="77777777" w:rsidR="00F31354" w:rsidRPr="00F31354" w:rsidRDefault="00F31354" w:rsidP="00F31354">
            <w:r w:rsidRPr="00F31354">
              <w:t>12.25312</w:t>
            </w:r>
          </w:p>
        </w:tc>
        <w:tc>
          <w:tcPr>
            <w:tcW w:w="960" w:type="dxa"/>
            <w:noWrap/>
            <w:hideMark/>
          </w:tcPr>
          <w:p w14:paraId="18CABC93" w14:textId="77777777" w:rsidR="00F31354" w:rsidRPr="00F31354" w:rsidRDefault="00F31354" w:rsidP="00F31354">
            <w:r w:rsidRPr="00F31354">
              <w:t>16.43177</w:t>
            </w:r>
          </w:p>
        </w:tc>
        <w:tc>
          <w:tcPr>
            <w:tcW w:w="960" w:type="dxa"/>
            <w:noWrap/>
            <w:hideMark/>
          </w:tcPr>
          <w:p w14:paraId="34B11989" w14:textId="77777777" w:rsidR="00F31354" w:rsidRPr="00F31354" w:rsidRDefault="00F31354" w:rsidP="00F31354">
            <w:r w:rsidRPr="00F31354">
              <w:t>14.39608</w:t>
            </w:r>
          </w:p>
        </w:tc>
        <w:tc>
          <w:tcPr>
            <w:tcW w:w="960" w:type="dxa"/>
            <w:noWrap/>
            <w:hideMark/>
          </w:tcPr>
          <w:p w14:paraId="092D7736" w14:textId="77777777" w:rsidR="00F31354" w:rsidRPr="00F31354" w:rsidRDefault="00F31354" w:rsidP="00F31354">
            <w:r w:rsidRPr="00F31354">
              <w:t>8.488433</w:t>
            </w:r>
          </w:p>
        </w:tc>
        <w:tc>
          <w:tcPr>
            <w:tcW w:w="960" w:type="dxa"/>
            <w:noWrap/>
            <w:hideMark/>
          </w:tcPr>
          <w:p w14:paraId="30430F4F" w14:textId="77777777" w:rsidR="00F31354" w:rsidRPr="00F31354" w:rsidRDefault="00F31354" w:rsidP="00F31354">
            <w:r w:rsidRPr="00F31354">
              <w:t>9.565981</w:t>
            </w:r>
          </w:p>
        </w:tc>
        <w:tc>
          <w:tcPr>
            <w:tcW w:w="960" w:type="dxa"/>
            <w:noWrap/>
            <w:hideMark/>
          </w:tcPr>
          <w:p w14:paraId="17AF287C" w14:textId="77777777" w:rsidR="00F31354" w:rsidRPr="00F31354" w:rsidRDefault="00F31354" w:rsidP="00F31354">
            <w:r w:rsidRPr="00F31354">
              <w:t>6.834491</w:t>
            </w:r>
          </w:p>
        </w:tc>
        <w:tc>
          <w:tcPr>
            <w:tcW w:w="960" w:type="dxa"/>
            <w:noWrap/>
            <w:hideMark/>
          </w:tcPr>
          <w:p w14:paraId="35B0EE45" w14:textId="77777777" w:rsidR="00F31354" w:rsidRPr="00F31354" w:rsidRDefault="00F31354" w:rsidP="00F31354">
            <w:r w:rsidRPr="00F31354">
              <w:t>9.261188</w:t>
            </w:r>
          </w:p>
        </w:tc>
        <w:tc>
          <w:tcPr>
            <w:tcW w:w="960" w:type="dxa"/>
            <w:noWrap/>
            <w:hideMark/>
          </w:tcPr>
          <w:p w14:paraId="5FB1A302" w14:textId="77777777" w:rsidR="00F31354" w:rsidRPr="00F31354" w:rsidRDefault="00F31354" w:rsidP="00F31354">
            <w:r w:rsidRPr="00F31354">
              <w:t>14.66849</w:t>
            </w:r>
          </w:p>
        </w:tc>
      </w:tr>
      <w:tr w:rsidR="00F31354" w:rsidRPr="00F31354" w14:paraId="721791E0" w14:textId="77777777" w:rsidTr="00F31354">
        <w:trPr>
          <w:trHeight w:val="300"/>
        </w:trPr>
        <w:tc>
          <w:tcPr>
            <w:tcW w:w="960" w:type="dxa"/>
            <w:noWrap/>
            <w:hideMark/>
          </w:tcPr>
          <w:p w14:paraId="49545EB7" w14:textId="77777777" w:rsidR="00F31354" w:rsidRPr="00F31354" w:rsidRDefault="00F31354" w:rsidP="00F31354">
            <w:r w:rsidRPr="00F31354">
              <w:t>4.629941</w:t>
            </w:r>
          </w:p>
        </w:tc>
        <w:tc>
          <w:tcPr>
            <w:tcW w:w="960" w:type="dxa"/>
            <w:noWrap/>
            <w:hideMark/>
          </w:tcPr>
          <w:p w14:paraId="44C27396" w14:textId="77777777" w:rsidR="00F31354" w:rsidRPr="00F31354" w:rsidRDefault="00F31354" w:rsidP="00F31354">
            <w:r w:rsidRPr="00F31354">
              <w:t>7.650871</w:t>
            </w:r>
          </w:p>
        </w:tc>
        <w:tc>
          <w:tcPr>
            <w:tcW w:w="960" w:type="dxa"/>
            <w:noWrap/>
            <w:hideMark/>
          </w:tcPr>
          <w:p w14:paraId="72D92AEA" w14:textId="77777777" w:rsidR="00F31354" w:rsidRPr="00F31354" w:rsidRDefault="00F31354" w:rsidP="00F31354">
            <w:r w:rsidRPr="00F31354">
              <w:t>10.16468</w:t>
            </w:r>
          </w:p>
        </w:tc>
        <w:tc>
          <w:tcPr>
            <w:tcW w:w="960" w:type="dxa"/>
            <w:noWrap/>
            <w:hideMark/>
          </w:tcPr>
          <w:p w14:paraId="105042A7" w14:textId="77777777" w:rsidR="00F31354" w:rsidRPr="00F31354" w:rsidRDefault="00F31354" w:rsidP="00F31354">
            <w:r w:rsidRPr="00F31354">
              <w:t>13.37823</w:t>
            </w:r>
          </w:p>
        </w:tc>
        <w:tc>
          <w:tcPr>
            <w:tcW w:w="960" w:type="dxa"/>
            <w:noWrap/>
            <w:hideMark/>
          </w:tcPr>
          <w:p w14:paraId="7219CD04" w14:textId="77777777" w:rsidR="00F31354" w:rsidRPr="00F31354" w:rsidRDefault="00F31354" w:rsidP="00F31354">
            <w:r w:rsidRPr="00F31354">
              <w:t>15.93037</w:t>
            </w:r>
          </w:p>
        </w:tc>
        <w:tc>
          <w:tcPr>
            <w:tcW w:w="960" w:type="dxa"/>
            <w:noWrap/>
            <w:hideMark/>
          </w:tcPr>
          <w:p w14:paraId="62DB162D" w14:textId="77777777" w:rsidR="00F31354" w:rsidRPr="00F31354" w:rsidRDefault="00F31354" w:rsidP="00F31354">
            <w:r w:rsidRPr="00F31354">
              <w:t>6.695633</w:t>
            </w:r>
          </w:p>
        </w:tc>
        <w:tc>
          <w:tcPr>
            <w:tcW w:w="960" w:type="dxa"/>
            <w:noWrap/>
            <w:hideMark/>
          </w:tcPr>
          <w:p w14:paraId="09EEA2C7" w14:textId="77777777" w:rsidR="00F31354" w:rsidRPr="00F31354" w:rsidRDefault="00F31354" w:rsidP="00F31354">
            <w:r w:rsidRPr="00F31354">
              <w:t>9.777679</w:t>
            </w:r>
          </w:p>
        </w:tc>
        <w:tc>
          <w:tcPr>
            <w:tcW w:w="960" w:type="dxa"/>
            <w:noWrap/>
            <w:hideMark/>
          </w:tcPr>
          <w:p w14:paraId="22E76B62" w14:textId="77777777" w:rsidR="00F31354" w:rsidRPr="00F31354" w:rsidRDefault="00F31354" w:rsidP="00F31354">
            <w:r w:rsidRPr="00F31354">
              <w:t>9.802317</w:t>
            </w:r>
          </w:p>
        </w:tc>
        <w:tc>
          <w:tcPr>
            <w:tcW w:w="960" w:type="dxa"/>
            <w:noWrap/>
            <w:hideMark/>
          </w:tcPr>
          <w:p w14:paraId="230F6632" w14:textId="77777777" w:rsidR="00F31354" w:rsidRPr="00F31354" w:rsidRDefault="00F31354" w:rsidP="00F31354">
            <w:r w:rsidRPr="00F31354">
              <w:t>12.71047</w:t>
            </w:r>
          </w:p>
        </w:tc>
        <w:tc>
          <w:tcPr>
            <w:tcW w:w="960" w:type="dxa"/>
            <w:noWrap/>
            <w:hideMark/>
          </w:tcPr>
          <w:p w14:paraId="20D04C9B" w14:textId="77777777" w:rsidR="00F31354" w:rsidRPr="00F31354" w:rsidRDefault="00F31354" w:rsidP="00F31354">
            <w:r w:rsidRPr="00F31354">
              <w:t>16.32104</w:t>
            </w:r>
          </w:p>
        </w:tc>
      </w:tr>
      <w:tr w:rsidR="00F31354" w:rsidRPr="00F31354" w14:paraId="1C71FF9F" w14:textId="77777777" w:rsidTr="00F31354">
        <w:trPr>
          <w:trHeight w:val="300"/>
        </w:trPr>
        <w:tc>
          <w:tcPr>
            <w:tcW w:w="960" w:type="dxa"/>
            <w:noWrap/>
            <w:hideMark/>
          </w:tcPr>
          <w:p w14:paraId="0D4427BA" w14:textId="77777777" w:rsidR="00F31354" w:rsidRPr="00F31354" w:rsidRDefault="00F31354" w:rsidP="00F31354">
            <w:r w:rsidRPr="00F31354">
              <w:t>6.70636</w:t>
            </w:r>
          </w:p>
        </w:tc>
        <w:tc>
          <w:tcPr>
            <w:tcW w:w="960" w:type="dxa"/>
            <w:noWrap/>
            <w:hideMark/>
          </w:tcPr>
          <w:p w14:paraId="0AB4CD09" w14:textId="77777777" w:rsidR="00F31354" w:rsidRPr="00F31354" w:rsidRDefault="00F31354" w:rsidP="00F31354">
            <w:r w:rsidRPr="00F31354">
              <w:t>5.705607</w:t>
            </w:r>
          </w:p>
        </w:tc>
        <w:tc>
          <w:tcPr>
            <w:tcW w:w="960" w:type="dxa"/>
            <w:noWrap/>
            <w:hideMark/>
          </w:tcPr>
          <w:p w14:paraId="552A8A2A" w14:textId="77777777" w:rsidR="00F31354" w:rsidRPr="00F31354" w:rsidRDefault="00F31354" w:rsidP="00F31354">
            <w:r w:rsidRPr="00F31354">
              <w:t>12.32941</w:t>
            </w:r>
          </w:p>
        </w:tc>
        <w:tc>
          <w:tcPr>
            <w:tcW w:w="960" w:type="dxa"/>
            <w:noWrap/>
            <w:hideMark/>
          </w:tcPr>
          <w:p w14:paraId="5C035A6D" w14:textId="77777777" w:rsidR="00F31354" w:rsidRPr="00F31354" w:rsidRDefault="00F31354" w:rsidP="00F31354">
            <w:r w:rsidRPr="00F31354">
              <w:t>12.56784</w:t>
            </w:r>
          </w:p>
        </w:tc>
        <w:tc>
          <w:tcPr>
            <w:tcW w:w="960" w:type="dxa"/>
            <w:noWrap/>
            <w:hideMark/>
          </w:tcPr>
          <w:p w14:paraId="07B0FA64" w14:textId="77777777" w:rsidR="00F31354" w:rsidRPr="00F31354" w:rsidRDefault="00F31354" w:rsidP="00F31354">
            <w:r w:rsidRPr="00F31354">
              <w:t>15.42933</w:t>
            </w:r>
          </w:p>
        </w:tc>
        <w:tc>
          <w:tcPr>
            <w:tcW w:w="960" w:type="dxa"/>
            <w:noWrap/>
            <w:hideMark/>
          </w:tcPr>
          <w:p w14:paraId="2B828C4C" w14:textId="77777777" w:rsidR="00F31354" w:rsidRPr="00F31354" w:rsidRDefault="00F31354" w:rsidP="00F31354">
            <w:r w:rsidRPr="00F31354">
              <w:t>5.250646</w:t>
            </w:r>
          </w:p>
        </w:tc>
        <w:tc>
          <w:tcPr>
            <w:tcW w:w="960" w:type="dxa"/>
            <w:noWrap/>
            <w:hideMark/>
          </w:tcPr>
          <w:p w14:paraId="4A4CFB67" w14:textId="77777777" w:rsidR="00F31354" w:rsidRPr="00F31354" w:rsidRDefault="00F31354" w:rsidP="00F31354">
            <w:r w:rsidRPr="00F31354">
              <w:t>5.905214</w:t>
            </w:r>
          </w:p>
        </w:tc>
        <w:tc>
          <w:tcPr>
            <w:tcW w:w="960" w:type="dxa"/>
            <w:noWrap/>
            <w:hideMark/>
          </w:tcPr>
          <w:p w14:paraId="06557650" w14:textId="77777777" w:rsidR="00F31354" w:rsidRPr="00F31354" w:rsidRDefault="00F31354" w:rsidP="00F31354">
            <w:r w:rsidRPr="00F31354">
              <w:t>11.52861</w:t>
            </w:r>
          </w:p>
        </w:tc>
        <w:tc>
          <w:tcPr>
            <w:tcW w:w="960" w:type="dxa"/>
            <w:noWrap/>
            <w:hideMark/>
          </w:tcPr>
          <w:p w14:paraId="17A89103" w14:textId="77777777" w:rsidR="00F31354" w:rsidRPr="00F31354" w:rsidRDefault="00F31354" w:rsidP="00F31354">
            <w:r w:rsidRPr="00F31354">
              <w:t>12.92926</w:t>
            </w:r>
          </w:p>
        </w:tc>
        <w:tc>
          <w:tcPr>
            <w:tcW w:w="960" w:type="dxa"/>
            <w:noWrap/>
            <w:hideMark/>
          </w:tcPr>
          <w:p w14:paraId="38CFF18A" w14:textId="77777777" w:rsidR="00F31354" w:rsidRPr="00F31354" w:rsidRDefault="00F31354" w:rsidP="00F31354">
            <w:r w:rsidRPr="00F31354">
              <w:t>14.29643</w:t>
            </w:r>
          </w:p>
        </w:tc>
      </w:tr>
      <w:tr w:rsidR="00F31354" w:rsidRPr="00F31354" w14:paraId="5DFA4F32" w14:textId="77777777" w:rsidTr="00F31354">
        <w:trPr>
          <w:trHeight w:val="300"/>
        </w:trPr>
        <w:tc>
          <w:tcPr>
            <w:tcW w:w="960" w:type="dxa"/>
            <w:noWrap/>
            <w:hideMark/>
          </w:tcPr>
          <w:p w14:paraId="5C682AFC" w14:textId="77777777" w:rsidR="00F31354" w:rsidRPr="00F31354" w:rsidRDefault="00F31354" w:rsidP="00F31354">
            <w:r w:rsidRPr="00F31354">
              <w:t>4.224351</w:t>
            </w:r>
          </w:p>
        </w:tc>
        <w:tc>
          <w:tcPr>
            <w:tcW w:w="960" w:type="dxa"/>
            <w:noWrap/>
            <w:hideMark/>
          </w:tcPr>
          <w:p w14:paraId="2345F68A" w14:textId="77777777" w:rsidR="00F31354" w:rsidRPr="00F31354" w:rsidRDefault="00F31354" w:rsidP="00F31354">
            <w:r w:rsidRPr="00F31354">
              <w:t>10.97961</w:t>
            </w:r>
          </w:p>
        </w:tc>
        <w:tc>
          <w:tcPr>
            <w:tcW w:w="960" w:type="dxa"/>
            <w:noWrap/>
            <w:hideMark/>
          </w:tcPr>
          <w:p w14:paraId="4E0FE2AD" w14:textId="77777777" w:rsidR="00F31354" w:rsidRPr="00F31354" w:rsidRDefault="00F31354" w:rsidP="00F31354">
            <w:r w:rsidRPr="00F31354">
              <w:t>10.77923</w:t>
            </w:r>
          </w:p>
        </w:tc>
        <w:tc>
          <w:tcPr>
            <w:tcW w:w="960" w:type="dxa"/>
            <w:noWrap/>
            <w:hideMark/>
          </w:tcPr>
          <w:p w14:paraId="5277D8D2" w14:textId="77777777" w:rsidR="00F31354" w:rsidRPr="00F31354" w:rsidRDefault="00F31354" w:rsidP="00F31354">
            <w:r w:rsidRPr="00F31354">
              <w:t>11.80523</w:t>
            </w:r>
          </w:p>
        </w:tc>
        <w:tc>
          <w:tcPr>
            <w:tcW w:w="960" w:type="dxa"/>
            <w:noWrap/>
            <w:hideMark/>
          </w:tcPr>
          <w:p w14:paraId="5AC5BF30" w14:textId="77777777" w:rsidR="00F31354" w:rsidRPr="00F31354" w:rsidRDefault="00F31354" w:rsidP="00F31354">
            <w:r w:rsidRPr="00F31354">
              <w:t>15.6962</w:t>
            </w:r>
          </w:p>
        </w:tc>
        <w:tc>
          <w:tcPr>
            <w:tcW w:w="960" w:type="dxa"/>
            <w:noWrap/>
            <w:hideMark/>
          </w:tcPr>
          <w:p w14:paraId="6F44788A" w14:textId="77777777" w:rsidR="00F31354" w:rsidRPr="00F31354" w:rsidRDefault="00F31354" w:rsidP="00F31354">
            <w:r w:rsidRPr="00F31354">
              <w:t>8.886186</w:t>
            </w:r>
          </w:p>
        </w:tc>
        <w:tc>
          <w:tcPr>
            <w:tcW w:w="960" w:type="dxa"/>
            <w:noWrap/>
            <w:hideMark/>
          </w:tcPr>
          <w:p w14:paraId="30D139C0" w14:textId="77777777" w:rsidR="00F31354" w:rsidRPr="00F31354" w:rsidRDefault="00F31354" w:rsidP="00F31354">
            <w:r w:rsidRPr="00F31354">
              <w:t>10.51175</w:t>
            </w:r>
          </w:p>
        </w:tc>
        <w:tc>
          <w:tcPr>
            <w:tcW w:w="960" w:type="dxa"/>
            <w:noWrap/>
            <w:hideMark/>
          </w:tcPr>
          <w:p w14:paraId="65A138B7" w14:textId="77777777" w:rsidR="00F31354" w:rsidRPr="00F31354" w:rsidRDefault="00F31354" w:rsidP="00F31354">
            <w:r w:rsidRPr="00F31354">
              <w:t>8.401304</w:t>
            </w:r>
          </w:p>
        </w:tc>
        <w:tc>
          <w:tcPr>
            <w:tcW w:w="960" w:type="dxa"/>
            <w:noWrap/>
            <w:hideMark/>
          </w:tcPr>
          <w:p w14:paraId="7509A6A2" w14:textId="77777777" w:rsidR="00F31354" w:rsidRPr="00F31354" w:rsidRDefault="00F31354" w:rsidP="00F31354">
            <w:r w:rsidRPr="00F31354">
              <w:t>12.27438</w:t>
            </w:r>
          </w:p>
        </w:tc>
        <w:tc>
          <w:tcPr>
            <w:tcW w:w="960" w:type="dxa"/>
            <w:noWrap/>
            <w:hideMark/>
          </w:tcPr>
          <w:p w14:paraId="0E4A931C" w14:textId="77777777" w:rsidR="00F31354" w:rsidRPr="00F31354" w:rsidRDefault="00F31354" w:rsidP="00F31354">
            <w:r w:rsidRPr="00F31354">
              <w:t>14.81751</w:t>
            </w:r>
          </w:p>
        </w:tc>
      </w:tr>
      <w:tr w:rsidR="00F31354" w:rsidRPr="00F31354" w14:paraId="5E867FFA" w14:textId="77777777" w:rsidTr="00F31354">
        <w:trPr>
          <w:trHeight w:val="300"/>
        </w:trPr>
        <w:tc>
          <w:tcPr>
            <w:tcW w:w="960" w:type="dxa"/>
            <w:noWrap/>
            <w:hideMark/>
          </w:tcPr>
          <w:p w14:paraId="66BD0994" w14:textId="77777777" w:rsidR="00F31354" w:rsidRPr="00F31354" w:rsidRDefault="00F31354" w:rsidP="00F31354">
            <w:r w:rsidRPr="00F31354">
              <w:t>4.997812</w:t>
            </w:r>
          </w:p>
        </w:tc>
        <w:tc>
          <w:tcPr>
            <w:tcW w:w="960" w:type="dxa"/>
            <w:noWrap/>
            <w:hideMark/>
          </w:tcPr>
          <w:p w14:paraId="7D25597D" w14:textId="77777777" w:rsidR="00F31354" w:rsidRPr="00F31354" w:rsidRDefault="00F31354" w:rsidP="00F31354">
            <w:r w:rsidRPr="00F31354">
              <w:t>6.927156</w:t>
            </w:r>
          </w:p>
        </w:tc>
        <w:tc>
          <w:tcPr>
            <w:tcW w:w="960" w:type="dxa"/>
            <w:noWrap/>
            <w:hideMark/>
          </w:tcPr>
          <w:p w14:paraId="1CE711BD" w14:textId="77777777" w:rsidR="00F31354" w:rsidRPr="00F31354" w:rsidRDefault="00F31354" w:rsidP="00F31354">
            <w:r w:rsidRPr="00F31354">
              <w:t>11.57576</w:t>
            </w:r>
          </w:p>
        </w:tc>
        <w:tc>
          <w:tcPr>
            <w:tcW w:w="960" w:type="dxa"/>
            <w:noWrap/>
            <w:hideMark/>
          </w:tcPr>
          <w:p w14:paraId="67A046EA" w14:textId="77777777" w:rsidR="00F31354" w:rsidRPr="00F31354" w:rsidRDefault="00F31354" w:rsidP="00F31354">
            <w:r w:rsidRPr="00F31354">
              <w:t>12.74593</w:t>
            </w:r>
          </w:p>
        </w:tc>
        <w:tc>
          <w:tcPr>
            <w:tcW w:w="960" w:type="dxa"/>
            <w:noWrap/>
            <w:hideMark/>
          </w:tcPr>
          <w:p w14:paraId="0ACD7540" w14:textId="77777777" w:rsidR="00F31354" w:rsidRPr="00F31354" w:rsidRDefault="00F31354" w:rsidP="00F31354">
            <w:r w:rsidRPr="00F31354">
              <w:t>13.41448</w:t>
            </w:r>
          </w:p>
        </w:tc>
        <w:tc>
          <w:tcPr>
            <w:tcW w:w="960" w:type="dxa"/>
            <w:noWrap/>
            <w:hideMark/>
          </w:tcPr>
          <w:p w14:paraId="0717BD7E" w14:textId="77777777" w:rsidR="00F31354" w:rsidRPr="00F31354" w:rsidRDefault="00F31354" w:rsidP="00F31354">
            <w:r w:rsidRPr="00F31354">
              <w:t>6.584599</w:t>
            </w:r>
          </w:p>
        </w:tc>
        <w:tc>
          <w:tcPr>
            <w:tcW w:w="960" w:type="dxa"/>
            <w:noWrap/>
            <w:hideMark/>
          </w:tcPr>
          <w:p w14:paraId="34CD48D1" w14:textId="77777777" w:rsidR="00F31354" w:rsidRPr="00F31354" w:rsidRDefault="00F31354" w:rsidP="00F31354">
            <w:r w:rsidRPr="00F31354">
              <w:t>9.13595</w:t>
            </w:r>
          </w:p>
        </w:tc>
        <w:tc>
          <w:tcPr>
            <w:tcW w:w="960" w:type="dxa"/>
            <w:noWrap/>
            <w:hideMark/>
          </w:tcPr>
          <w:p w14:paraId="426F3CB0" w14:textId="77777777" w:rsidR="00F31354" w:rsidRPr="00F31354" w:rsidRDefault="00F31354" w:rsidP="00F31354">
            <w:r w:rsidRPr="00F31354">
              <w:t>12.8052</w:t>
            </w:r>
          </w:p>
        </w:tc>
        <w:tc>
          <w:tcPr>
            <w:tcW w:w="960" w:type="dxa"/>
            <w:noWrap/>
            <w:hideMark/>
          </w:tcPr>
          <w:p w14:paraId="4077FFB5" w14:textId="77777777" w:rsidR="00F31354" w:rsidRPr="00F31354" w:rsidRDefault="00F31354" w:rsidP="00F31354">
            <w:r w:rsidRPr="00F31354">
              <w:t>19.50982</w:t>
            </w:r>
          </w:p>
        </w:tc>
        <w:tc>
          <w:tcPr>
            <w:tcW w:w="960" w:type="dxa"/>
            <w:noWrap/>
            <w:hideMark/>
          </w:tcPr>
          <w:p w14:paraId="56999F70" w14:textId="77777777" w:rsidR="00F31354" w:rsidRPr="00F31354" w:rsidRDefault="00F31354" w:rsidP="00F31354">
            <w:r w:rsidRPr="00F31354">
              <w:t>14.76565</w:t>
            </w:r>
          </w:p>
        </w:tc>
      </w:tr>
      <w:tr w:rsidR="00F31354" w:rsidRPr="00F31354" w14:paraId="2B7B8CDD" w14:textId="77777777" w:rsidTr="00F31354">
        <w:trPr>
          <w:trHeight w:val="300"/>
        </w:trPr>
        <w:tc>
          <w:tcPr>
            <w:tcW w:w="960" w:type="dxa"/>
            <w:noWrap/>
            <w:hideMark/>
          </w:tcPr>
          <w:p w14:paraId="68E87010" w14:textId="77777777" w:rsidR="00F31354" w:rsidRPr="00F31354" w:rsidRDefault="00F31354" w:rsidP="00F31354">
            <w:r w:rsidRPr="00F31354">
              <w:t>4.292868</w:t>
            </w:r>
          </w:p>
        </w:tc>
        <w:tc>
          <w:tcPr>
            <w:tcW w:w="960" w:type="dxa"/>
            <w:noWrap/>
            <w:hideMark/>
          </w:tcPr>
          <w:p w14:paraId="381FF246" w14:textId="77777777" w:rsidR="00F31354" w:rsidRPr="00F31354" w:rsidRDefault="00F31354" w:rsidP="00F31354">
            <w:r w:rsidRPr="00F31354">
              <w:t>12.11181</w:t>
            </w:r>
          </w:p>
        </w:tc>
        <w:tc>
          <w:tcPr>
            <w:tcW w:w="960" w:type="dxa"/>
            <w:noWrap/>
            <w:hideMark/>
          </w:tcPr>
          <w:p w14:paraId="3C9E46D0" w14:textId="77777777" w:rsidR="00F31354" w:rsidRPr="00F31354" w:rsidRDefault="00F31354" w:rsidP="00F31354">
            <w:r w:rsidRPr="00F31354">
              <w:t>9.839162</w:t>
            </w:r>
          </w:p>
        </w:tc>
        <w:tc>
          <w:tcPr>
            <w:tcW w:w="960" w:type="dxa"/>
            <w:noWrap/>
            <w:hideMark/>
          </w:tcPr>
          <w:p w14:paraId="1F0F7C2C" w14:textId="77777777" w:rsidR="00F31354" w:rsidRPr="00F31354" w:rsidRDefault="00F31354" w:rsidP="00F31354">
            <w:r w:rsidRPr="00F31354">
              <w:t>14.25868</w:t>
            </w:r>
          </w:p>
        </w:tc>
        <w:tc>
          <w:tcPr>
            <w:tcW w:w="960" w:type="dxa"/>
            <w:noWrap/>
            <w:hideMark/>
          </w:tcPr>
          <w:p w14:paraId="301B58F6" w14:textId="77777777" w:rsidR="00F31354" w:rsidRPr="00F31354" w:rsidRDefault="00F31354" w:rsidP="00F31354">
            <w:r w:rsidRPr="00F31354">
              <w:t>20.30234</w:t>
            </w:r>
          </w:p>
        </w:tc>
        <w:tc>
          <w:tcPr>
            <w:tcW w:w="960" w:type="dxa"/>
            <w:noWrap/>
            <w:hideMark/>
          </w:tcPr>
          <w:p w14:paraId="243098F4" w14:textId="77777777" w:rsidR="00F31354" w:rsidRPr="00F31354" w:rsidRDefault="00F31354" w:rsidP="00F31354">
            <w:r w:rsidRPr="00F31354">
              <w:t>5.192512</w:t>
            </w:r>
          </w:p>
        </w:tc>
        <w:tc>
          <w:tcPr>
            <w:tcW w:w="960" w:type="dxa"/>
            <w:noWrap/>
            <w:hideMark/>
          </w:tcPr>
          <w:p w14:paraId="77689C55" w14:textId="77777777" w:rsidR="00F31354" w:rsidRPr="00F31354" w:rsidRDefault="00F31354" w:rsidP="00F31354">
            <w:r w:rsidRPr="00F31354">
              <w:t>9.453581</w:t>
            </w:r>
          </w:p>
        </w:tc>
        <w:tc>
          <w:tcPr>
            <w:tcW w:w="960" w:type="dxa"/>
            <w:noWrap/>
            <w:hideMark/>
          </w:tcPr>
          <w:p w14:paraId="034264F7" w14:textId="77777777" w:rsidR="00F31354" w:rsidRPr="00F31354" w:rsidRDefault="00F31354" w:rsidP="00F31354">
            <w:r w:rsidRPr="00F31354">
              <w:t>16.51163</w:t>
            </w:r>
          </w:p>
        </w:tc>
        <w:tc>
          <w:tcPr>
            <w:tcW w:w="960" w:type="dxa"/>
            <w:noWrap/>
            <w:hideMark/>
          </w:tcPr>
          <w:p w14:paraId="2528036A" w14:textId="77777777" w:rsidR="00F31354" w:rsidRPr="00F31354" w:rsidRDefault="00F31354" w:rsidP="00F31354">
            <w:r w:rsidRPr="00F31354">
              <w:t>8.816544</w:t>
            </w:r>
          </w:p>
        </w:tc>
        <w:tc>
          <w:tcPr>
            <w:tcW w:w="960" w:type="dxa"/>
            <w:noWrap/>
            <w:hideMark/>
          </w:tcPr>
          <w:p w14:paraId="0B17CF62" w14:textId="77777777" w:rsidR="00F31354" w:rsidRPr="00F31354" w:rsidRDefault="00F31354" w:rsidP="00F31354">
            <w:r w:rsidRPr="00F31354">
              <w:t>21.3078</w:t>
            </w:r>
          </w:p>
        </w:tc>
      </w:tr>
      <w:tr w:rsidR="00F31354" w:rsidRPr="00F31354" w14:paraId="6E8FCE16" w14:textId="77777777" w:rsidTr="00F31354">
        <w:trPr>
          <w:trHeight w:val="300"/>
        </w:trPr>
        <w:tc>
          <w:tcPr>
            <w:tcW w:w="960" w:type="dxa"/>
            <w:noWrap/>
            <w:hideMark/>
          </w:tcPr>
          <w:p w14:paraId="3DD7BED8" w14:textId="77777777" w:rsidR="00F31354" w:rsidRPr="00F31354" w:rsidRDefault="00F31354" w:rsidP="00F31354">
            <w:pPr>
              <w:rPr>
                <w:b/>
                <w:bCs/>
              </w:rPr>
            </w:pPr>
            <w:r w:rsidRPr="00F31354">
              <w:rPr>
                <w:b/>
                <w:bCs/>
              </w:rPr>
              <w:t>6.558791</w:t>
            </w:r>
          </w:p>
        </w:tc>
        <w:tc>
          <w:tcPr>
            <w:tcW w:w="960" w:type="dxa"/>
            <w:noWrap/>
            <w:hideMark/>
          </w:tcPr>
          <w:p w14:paraId="18C14607" w14:textId="77777777" w:rsidR="00F31354" w:rsidRPr="00F31354" w:rsidRDefault="00F31354" w:rsidP="00F31354">
            <w:pPr>
              <w:rPr>
                <w:b/>
                <w:bCs/>
              </w:rPr>
            </w:pPr>
            <w:r w:rsidRPr="00F31354">
              <w:rPr>
                <w:b/>
                <w:bCs/>
              </w:rPr>
              <w:t>7.952312</w:t>
            </w:r>
          </w:p>
        </w:tc>
        <w:tc>
          <w:tcPr>
            <w:tcW w:w="960" w:type="dxa"/>
            <w:noWrap/>
            <w:hideMark/>
          </w:tcPr>
          <w:p w14:paraId="49A8410D" w14:textId="77777777" w:rsidR="00F31354" w:rsidRPr="00F31354" w:rsidRDefault="00F31354" w:rsidP="00F31354">
            <w:pPr>
              <w:rPr>
                <w:b/>
                <w:bCs/>
              </w:rPr>
            </w:pPr>
            <w:r w:rsidRPr="00F31354">
              <w:rPr>
                <w:b/>
                <w:bCs/>
              </w:rPr>
              <w:t>11.45749</w:t>
            </w:r>
          </w:p>
        </w:tc>
        <w:tc>
          <w:tcPr>
            <w:tcW w:w="960" w:type="dxa"/>
            <w:noWrap/>
            <w:hideMark/>
          </w:tcPr>
          <w:p w14:paraId="56D466A3" w14:textId="77777777" w:rsidR="00F31354" w:rsidRPr="00F31354" w:rsidRDefault="00F31354" w:rsidP="00F31354">
            <w:pPr>
              <w:rPr>
                <w:b/>
                <w:bCs/>
              </w:rPr>
            </w:pPr>
            <w:r w:rsidRPr="00F31354">
              <w:rPr>
                <w:b/>
                <w:bCs/>
              </w:rPr>
              <w:t>12.99203</w:t>
            </w:r>
          </w:p>
        </w:tc>
        <w:tc>
          <w:tcPr>
            <w:tcW w:w="960" w:type="dxa"/>
            <w:noWrap/>
            <w:hideMark/>
          </w:tcPr>
          <w:p w14:paraId="2D727008" w14:textId="77777777" w:rsidR="00F31354" w:rsidRPr="00F31354" w:rsidRDefault="00F31354" w:rsidP="00F31354">
            <w:pPr>
              <w:rPr>
                <w:b/>
                <w:bCs/>
              </w:rPr>
            </w:pPr>
            <w:r w:rsidRPr="00F31354">
              <w:rPr>
                <w:b/>
                <w:bCs/>
              </w:rPr>
              <w:t>15.01062</w:t>
            </w:r>
          </w:p>
        </w:tc>
        <w:tc>
          <w:tcPr>
            <w:tcW w:w="960" w:type="dxa"/>
            <w:noWrap/>
            <w:hideMark/>
          </w:tcPr>
          <w:p w14:paraId="1A409D34" w14:textId="77777777" w:rsidR="00F31354" w:rsidRPr="00F31354" w:rsidRDefault="00F31354" w:rsidP="00F31354">
            <w:pPr>
              <w:rPr>
                <w:b/>
                <w:bCs/>
              </w:rPr>
            </w:pPr>
            <w:r w:rsidRPr="00F31354">
              <w:rPr>
                <w:b/>
                <w:bCs/>
              </w:rPr>
              <w:t>7.177722</w:t>
            </w:r>
          </w:p>
        </w:tc>
        <w:tc>
          <w:tcPr>
            <w:tcW w:w="960" w:type="dxa"/>
            <w:noWrap/>
            <w:hideMark/>
          </w:tcPr>
          <w:p w14:paraId="3BDB9381" w14:textId="77777777" w:rsidR="00F31354" w:rsidRPr="00F31354" w:rsidRDefault="00F31354" w:rsidP="00F31354">
            <w:pPr>
              <w:rPr>
                <w:b/>
                <w:bCs/>
              </w:rPr>
            </w:pPr>
            <w:r w:rsidRPr="00F31354">
              <w:rPr>
                <w:b/>
                <w:bCs/>
              </w:rPr>
              <w:t>8.517649</w:t>
            </w:r>
          </w:p>
        </w:tc>
        <w:tc>
          <w:tcPr>
            <w:tcW w:w="960" w:type="dxa"/>
            <w:noWrap/>
            <w:hideMark/>
          </w:tcPr>
          <w:p w14:paraId="71B69DDE" w14:textId="77777777" w:rsidR="00F31354" w:rsidRPr="00F31354" w:rsidRDefault="00F31354" w:rsidP="00F31354">
            <w:pPr>
              <w:rPr>
                <w:b/>
                <w:bCs/>
              </w:rPr>
            </w:pPr>
            <w:r w:rsidRPr="00F31354">
              <w:rPr>
                <w:b/>
                <w:bCs/>
              </w:rPr>
              <w:t>10.68483</w:t>
            </w:r>
          </w:p>
        </w:tc>
        <w:tc>
          <w:tcPr>
            <w:tcW w:w="960" w:type="dxa"/>
            <w:noWrap/>
            <w:hideMark/>
          </w:tcPr>
          <w:p w14:paraId="05D33DF8" w14:textId="77777777" w:rsidR="00F31354" w:rsidRPr="00F31354" w:rsidRDefault="00F31354" w:rsidP="00F31354">
            <w:pPr>
              <w:rPr>
                <w:b/>
                <w:bCs/>
              </w:rPr>
            </w:pPr>
            <w:r w:rsidRPr="00F31354">
              <w:rPr>
                <w:b/>
                <w:bCs/>
              </w:rPr>
              <w:t>12.31876</w:t>
            </w:r>
          </w:p>
        </w:tc>
        <w:tc>
          <w:tcPr>
            <w:tcW w:w="960" w:type="dxa"/>
            <w:noWrap/>
            <w:hideMark/>
          </w:tcPr>
          <w:p w14:paraId="13FD115D" w14:textId="77777777" w:rsidR="00F31354" w:rsidRPr="00F31354" w:rsidRDefault="00F31354" w:rsidP="00F31354">
            <w:pPr>
              <w:rPr>
                <w:b/>
                <w:bCs/>
              </w:rPr>
            </w:pPr>
            <w:r w:rsidRPr="00F31354">
              <w:rPr>
                <w:b/>
                <w:bCs/>
              </w:rPr>
              <w:t>14.88863</w:t>
            </w:r>
          </w:p>
        </w:tc>
      </w:tr>
    </w:tbl>
    <w:p w14:paraId="50B5A3E1" w14:textId="483C3060" w:rsidR="00F31354" w:rsidRDefault="00F31354" w:rsidP="00DD05AD"/>
    <w:p w14:paraId="40D3E574" w14:textId="77777777" w:rsidR="00F31354" w:rsidRDefault="00F31354" w:rsidP="00DD05AD">
      <w:r>
        <w:t>4</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139DE139" w14:textId="77777777" w:rsidTr="00F31354">
        <w:trPr>
          <w:trHeight w:val="300"/>
        </w:trPr>
        <w:tc>
          <w:tcPr>
            <w:tcW w:w="960" w:type="dxa"/>
            <w:noWrap/>
            <w:hideMark/>
          </w:tcPr>
          <w:p w14:paraId="1C166065" w14:textId="77777777" w:rsidR="00F31354" w:rsidRPr="00F31354" w:rsidRDefault="00F31354" w:rsidP="00F31354">
            <w:r w:rsidRPr="00F31354">
              <w:t>Tx01</w:t>
            </w:r>
          </w:p>
        </w:tc>
        <w:tc>
          <w:tcPr>
            <w:tcW w:w="960" w:type="dxa"/>
            <w:noWrap/>
            <w:hideMark/>
          </w:tcPr>
          <w:p w14:paraId="217CC096" w14:textId="77777777" w:rsidR="00F31354" w:rsidRPr="00F31354" w:rsidRDefault="00F31354" w:rsidP="00F31354">
            <w:r w:rsidRPr="00F31354">
              <w:t>Tx02</w:t>
            </w:r>
          </w:p>
        </w:tc>
        <w:tc>
          <w:tcPr>
            <w:tcW w:w="960" w:type="dxa"/>
            <w:noWrap/>
            <w:hideMark/>
          </w:tcPr>
          <w:p w14:paraId="49F4EF51" w14:textId="77777777" w:rsidR="00F31354" w:rsidRPr="00F31354" w:rsidRDefault="00F31354" w:rsidP="00F31354">
            <w:r w:rsidRPr="00F31354">
              <w:t>Tx03</w:t>
            </w:r>
          </w:p>
        </w:tc>
        <w:tc>
          <w:tcPr>
            <w:tcW w:w="960" w:type="dxa"/>
            <w:noWrap/>
            <w:hideMark/>
          </w:tcPr>
          <w:p w14:paraId="548DD270" w14:textId="77777777" w:rsidR="00F31354" w:rsidRPr="00F31354" w:rsidRDefault="00F31354" w:rsidP="00F31354">
            <w:r w:rsidRPr="00F31354">
              <w:t>Tx04</w:t>
            </w:r>
          </w:p>
        </w:tc>
        <w:tc>
          <w:tcPr>
            <w:tcW w:w="960" w:type="dxa"/>
            <w:noWrap/>
            <w:hideMark/>
          </w:tcPr>
          <w:p w14:paraId="5FCEEE9F" w14:textId="77777777" w:rsidR="00F31354" w:rsidRPr="00F31354" w:rsidRDefault="00F31354" w:rsidP="00F31354">
            <w:r w:rsidRPr="00F31354">
              <w:t>Tx05</w:t>
            </w:r>
          </w:p>
        </w:tc>
        <w:tc>
          <w:tcPr>
            <w:tcW w:w="960" w:type="dxa"/>
            <w:noWrap/>
            <w:hideMark/>
          </w:tcPr>
          <w:p w14:paraId="20A54519" w14:textId="77777777" w:rsidR="00F31354" w:rsidRPr="00F31354" w:rsidRDefault="00F31354" w:rsidP="00F31354">
            <w:r w:rsidRPr="00F31354">
              <w:t>Tx06</w:t>
            </w:r>
          </w:p>
        </w:tc>
        <w:tc>
          <w:tcPr>
            <w:tcW w:w="960" w:type="dxa"/>
            <w:noWrap/>
            <w:hideMark/>
          </w:tcPr>
          <w:p w14:paraId="7F5882CE" w14:textId="77777777" w:rsidR="00F31354" w:rsidRPr="00F31354" w:rsidRDefault="00F31354" w:rsidP="00F31354">
            <w:r w:rsidRPr="00F31354">
              <w:t>Tx07</w:t>
            </w:r>
          </w:p>
        </w:tc>
        <w:tc>
          <w:tcPr>
            <w:tcW w:w="960" w:type="dxa"/>
            <w:noWrap/>
            <w:hideMark/>
          </w:tcPr>
          <w:p w14:paraId="019F17EB" w14:textId="77777777" w:rsidR="00F31354" w:rsidRPr="00F31354" w:rsidRDefault="00F31354" w:rsidP="00F31354">
            <w:r w:rsidRPr="00F31354">
              <w:t>Tx08</w:t>
            </w:r>
          </w:p>
        </w:tc>
        <w:tc>
          <w:tcPr>
            <w:tcW w:w="960" w:type="dxa"/>
            <w:noWrap/>
            <w:hideMark/>
          </w:tcPr>
          <w:p w14:paraId="4F65483E" w14:textId="77777777" w:rsidR="00F31354" w:rsidRPr="00F31354" w:rsidRDefault="00F31354" w:rsidP="00F31354">
            <w:r w:rsidRPr="00F31354">
              <w:t>Tx09</w:t>
            </w:r>
          </w:p>
        </w:tc>
        <w:tc>
          <w:tcPr>
            <w:tcW w:w="960" w:type="dxa"/>
            <w:noWrap/>
            <w:hideMark/>
          </w:tcPr>
          <w:p w14:paraId="7B91635D" w14:textId="77777777" w:rsidR="00F31354" w:rsidRPr="00F31354" w:rsidRDefault="00F31354" w:rsidP="00F31354">
            <w:r w:rsidRPr="00F31354">
              <w:t>Tx10</w:t>
            </w:r>
          </w:p>
        </w:tc>
      </w:tr>
      <w:tr w:rsidR="00F31354" w:rsidRPr="00F31354" w14:paraId="4DAAFDFE" w14:textId="77777777" w:rsidTr="00F31354">
        <w:trPr>
          <w:trHeight w:val="300"/>
        </w:trPr>
        <w:tc>
          <w:tcPr>
            <w:tcW w:w="960" w:type="dxa"/>
            <w:noWrap/>
            <w:hideMark/>
          </w:tcPr>
          <w:p w14:paraId="2AD5F3B1" w14:textId="77777777" w:rsidR="00F31354" w:rsidRPr="00F31354" w:rsidRDefault="00F31354" w:rsidP="00F31354">
            <w:r w:rsidRPr="00F31354">
              <w:t>8.907368</w:t>
            </w:r>
          </w:p>
        </w:tc>
        <w:tc>
          <w:tcPr>
            <w:tcW w:w="960" w:type="dxa"/>
            <w:noWrap/>
            <w:hideMark/>
          </w:tcPr>
          <w:p w14:paraId="6CF298AD" w14:textId="77777777" w:rsidR="00F31354" w:rsidRPr="00F31354" w:rsidRDefault="00F31354" w:rsidP="00F31354">
            <w:r w:rsidRPr="00F31354">
              <w:t>6.422723</w:t>
            </w:r>
          </w:p>
        </w:tc>
        <w:tc>
          <w:tcPr>
            <w:tcW w:w="960" w:type="dxa"/>
            <w:noWrap/>
            <w:hideMark/>
          </w:tcPr>
          <w:p w14:paraId="31D81AB6" w14:textId="77777777" w:rsidR="00F31354" w:rsidRPr="00F31354" w:rsidRDefault="00F31354" w:rsidP="00F31354">
            <w:r w:rsidRPr="00F31354">
              <w:t>11.60175</w:t>
            </w:r>
          </w:p>
        </w:tc>
        <w:tc>
          <w:tcPr>
            <w:tcW w:w="960" w:type="dxa"/>
            <w:noWrap/>
            <w:hideMark/>
          </w:tcPr>
          <w:p w14:paraId="4A858751" w14:textId="77777777" w:rsidR="00F31354" w:rsidRPr="00F31354" w:rsidRDefault="00F31354" w:rsidP="00F31354">
            <w:r w:rsidRPr="00F31354">
              <w:t>12.27238</w:t>
            </w:r>
          </w:p>
        </w:tc>
        <w:tc>
          <w:tcPr>
            <w:tcW w:w="960" w:type="dxa"/>
            <w:noWrap/>
            <w:hideMark/>
          </w:tcPr>
          <w:p w14:paraId="7FA50809" w14:textId="77777777" w:rsidR="00F31354" w:rsidRPr="00F31354" w:rsidRDefault="00F31354" w:rsidP="00F31354">
            <w:r w:rsidRPr="00F31354">
              <w:t>13.24864</w:t>
            </w:r>
          </w:p>
        </w:tc>
        <w:tc>
          <w:tcPr>
            <w:tcW w:w="960" w:type="dxa"/>
            <w:noWrap/>
            <w:hideMark/>
          </w:tcPr>
          <w:p w14:paraId="79324AC3" w14:textId="77777777" w:rsidR="00F31354" w:rsidRPr="00F31354" w:rsidRDefault="00F31354" w:rsidP="00F31354">
            <w:r w:rsidRPr="00F31354">
              <w:t>8.838589</w:t>
            </w:r>
          </w:p>
        </w:tc>
        <w:tc>
          <w:tcPr>
            <w:tcW w:w="960" w:type="dxa"/>
            <w:noWrap/>
            <w:hideMark/>
          </w:tcPr>
          <w:p w14:paraId="196B00AC" w14:textId="77777777" w:rsidR="00F31354" w:rsidRPr="00F31354" w:rsidRDefault="00F31354" w:rsidP="00F31354">
            <w:r w:rsidRPr="00F31354">
              <w:t>5.588562</w:t>
            </w:r>
          </w:p>
        </w:tc>
        <w:tc>
          <w:tcPr>
            <w:tcW w:w="960" w:type="dxa"/>
            <w:noWrap/>
            <w:hideMark/>
          </w:tcPr>
          <w:p w14:paraId="39057444" w14:textId="77777777" w:rsidR="00F31354" w:rsidRPr="00F31354" w:rsidRDefault="00F31354" w:rsidP="00F31354">
            <w:r w:rsidRPr="00F31354">
              <w:t>9.163868</w:t>
            </w:r>
          </w:p>
        </w:tc>
        <w:tc>
          <w:tcPr>
            <w:tcW w:w="960" w:type="dxa"/>
            <w:noWrap/>
            <w:hideMark/>
          </w:tcPr>
          <w:p w14:paraId="214A2DDF" w14:textId="77777777" w:rsidR="00F31354" w:rsidRPr="00F31354" w:rsidRDefault="00F31354" w:rsidP="00F31354">
            <w:r w:rsidRPr="00F31354">
              <w:t>10.82262</w:t>
            </w:r>
          </w:p>
        </w:tc>
        <w:tc>
          <w:tcPr>
            <w:tcW w:w="960" w:type="dxa"/>
            <w:noWrap/>
            <w:hideMark/>
          </w:tcPr>
          <w:p w14:paraId="35CE7D55" w14:textId="77777777" w:rsidR="00F31354" w:rsidRPr="00F31354" w:rsidRDefault="00F31354" w:rsidP="00F31354">
            <w:r w:rsidRPr="00F31354">
              <w:t>14.33972</w:t>
            </w:r>
          </w:p>
        </w:tc>
      </w:tr>
      <w:tr w:rsidR="00F31354" w:rsidRPr="00F31354" w14:paraId="0038E2A7" w14:textId="77777777" w:rsidTr="00F31354">
        <w:trPr>
          <w:trHeight w:val="300"/>
        </w:trPr>
        <w:tc>
          <w:tcPr>
            <w:tcW w:w="960" w:type="dxa"/>
            <w:noWrap/>
            <w:hideMark/>
          </w:tcPr>
          <w:p w14:paraId="33DEEA7E" w14:textId="77777777" w:rsidR="00F31354" w:rsidRPr="00F31354" w:rsidRDefault="00F31354" w:rsidP="00F31354">
            <w:r w:rsidRPr="00F31354">
              <w:t>6.530505</w:t>
            </w:r>
          </w:p>
        </w:tc>
        <w:tc>
          <w:tcPr>
            <w:tcW w:w="960" w:type="dxa"/>
            <w:noWrap/>
            <w:hideMark/>
          </w:tcPr>
          <w:p w14:paraId="09D6A8DC" w14:textId="77777777" w:rsidR="00F31354" w:rsidRPr="00F31354" w:rsidRDefault="00F31354" w:rsidP="00F31354">
            <w:r w:rsidRPr="00F31354">
              <w:t>9.774074</w:t>
            </w:r>
          </w:p>
        </w:tc>
        <w:tc>
          <w:tcPr>
            <w:tcW w:w="960" w:type="dxa"/>
            <w:noWrap/>
            <w:hideMark/>
          </w:tcPr>
          <w:p w14:paraId="0B18C589" w14:textId="77777777" w:rsidR="00F31354" w:rsidRPr="00F31354" w:rsidRDefault="00F31354" w:rsidP="00F31354">
            <w:r w:rsidRPr="00F31354">
              <w:t>10.92006</w:t>
            </w:r>
          </w:p>
        </w:tc>
        <w:tc>
          <w:tcPr>
            <w:tcW w:w="960" w:type="dxa"/>
            <w:noWrap/>
            <w:hideMark/>
          </w:tcPr>
          <w:p w14:paraId="505EC26E" w14:textId="77777777" w:rsidR="00F31354" w:rsidRPr="00F31354" w:rsidRDefault="00F31354" w:rsidP="00F31354">
            <w:r w:rsidRPr="00F31354">
              <w:t>10.50979</w:t>
            </w:r>
          </w:p>
        </w:tc>
        <w:tc>
          <w:tcPr>
            <w:tcW w:w="960" w:type="dxa"/>
            <w:noWrap/>
            <w:hideMark/>
          </w:tcPr>
          <w:p w14:paraId="5E55CF80" w14:textId="77777777" w:rsidR="00F31354" w:rsidRPr="00F31354" w:rsidRDefault="00F31354" w:rsidP="00F31354">
            <w:r w:rsidRPr="00F31354">
              <w:t>13.86706</w:t>
            </w:r>
          </w:p>
        </w:tc>
        <w:tc>
          <w:tcPr>
            <w:tcW w:w="960" w:type="dxa"/>
            <w:noWrap/>
            <w:hideMark/>
          </w:tcPr>
          <w:p w14:paraId="1D063DAA" w14:textId="77777777" w:rsidR="00F31354" w:rsidRPr="00F31354" w:rsidRDefault="00F31354" w:rsidP="00F31354">
            <w:r w:rsidRPr="00F31354">
              <w:t>5.612807</w:t>
            </w:r>
          </w:p>
        </w:tc>
        <w:tc>
          <w:tcPr>
            <w:tcW w:w="960" w:type="dxa"/>
            <w:noWrap/>
            <w:hideMark/>
          </w:tcPr>
          <w:p w14:paraId="13786645" w14:textId="77777777" w:rsidR="00F31354" w:rsidRPr="00F31354" w:rsidRDefault="00F31354" w:rsidP="00F31354">
            <w:r w:rsidRPr="00F31354">
              <w:t>8.314695</w:t>
            </w:r>
          </w:p>
        </w:tc>
        <w:tc>
          <w:tcPr>
            <w:tcW w:w="960" w:type="dxa"/>
            <w:noWrap/>
            <w:hideMark/>
          </w:tcPr>
          <w:p w14:paraId="0CF831CC" w14:textId="77777777" w:rsidR="00F31354" w:rsidRPr="00F31354" w:rsidRDefault="00F31354" w:rsidP="00F31354">
            <w:r w:rsidRPr="00F31354">
              <w:t>9.828856</w:t>
            </w:r>
          </w:p>
        </w:tc>
        <w:tc>
          <w:tcPr>
            <w:tcW w:w="960" w:type="dxa"/>
            <w:noWrap/>
            <w:hideMark/>
          </w:tcPr>
          <w:p w14:paraId="289B1296" w14:textId="77777777" w:rsidR="00F31354" w:rsidRPr="00F31354" w:rsidRDefault="00F31354" w:rsidP="00F31354">
            <w:r w:rsidRPr="00F31354">
              <w:t>13.15721</w:t>
            </w:r>
          </w:p>
        </w:tc>
        <w:tc>
          <w:tcPr>
            <w:tcW w:w="960" w:type="dxa"/>
            <w:noWrap/>
            <w:hideMark/>
          </w:tcPr>
          <w:p w14:paraId="6024D62A" w14:textId="77777777" w:rsidR="00F31354" w:rsidRPr="00F31354" w:rsidRDefault="00F31354" w:rsidP="00F31354">
            <w:r w:rsidRPr="00F31354">
              <w:t>7.491364</w:t>
            </w:r>
          </w:p>
        </w:tc>
      </w:tr>
      <w:tr w:rsidR="00F31354" w:rsidRPr="00F31354" w14:paraId="2839E23F" w14:textId="77777777" w:rsidTr="00F31354">
        <w:trPr>
          <w:trHeight w:val="300"/>
        </w:trPr>
        <w:tc>
          <w:tcPr>
            <w:tcW w:w="960" w:type="dxa"/>
            <w:noWrap/>
            <w:hideMark/>
          </w:tcPr>
          <w:p w14:paraId="215BC888" w14:textId="77777777" w:rsidR="00F31354" w:rsidRPr="00F31354" w:rsidRDefault="00F31354" w:rsidP="00F31354">
            <w:r w:rsidRPr="00F31354">
              <w:t>8.61111</w:t>
            </w:r>
          </w:p>
        </w:tc>
        <w:tc>
          <w:tcPr>
            <w:tcW w:w="960" w:type="dxa"/>
            <w:noWrap/>
            <w:hideMark/>
          </w:tcPr>
          <w:p w14:paraId="5928D529" w14:textId="77777777" w:rsidR="00F31354" w:rsidRPr="00F31354" w:rsidRDefault="00F31354" w:rsidP="00F31354">
            <w:r w:rsidRPr="00F31354">
              <w:t>6.264296</w:t>
            </w:r>
          </w:p>
        </w:tc>
        <w:tc>
          <w:tcPr>
            <w:tcW w:w="960" w:type="dxa"/>
            <w:noWrap/>
            <w:hideMark/>
          </w:tcPr>
          <w:p w14:paraId="0E866043" w14:textId="77777777" w:rsidR="00F31354" w:rsidRPr="00F31354" w:rsidRDefault="00F31354" w:rsidP="00F31354">
            <w:r w:rsidRPr="00F31354">
              <w:t>16.63836</w:t>
            </w:r>
          </w:p>
        </w:tc>
        <w:tc>
          <w:tcPr>
            <w:tcW w:w="960" w:type="dxa"/>
            <w:noWrap/>
            <w:hideMark/>
          </w:tcPr>
          <w:p w14:paraId="5427A010" w14:textId="77777777" w:rsidR="00F31354" w:rsidRPr="00F31354" w:rsidRDefault="00F31354" w:rsidP="00F31354">
            <w:r w:rsidRPr="00F31354">
              <w:t>12.12931</w:t>
            </w:r>
          </w:p>
        </w:tc>
        <w:tc>
          <w:tcPr>
            <w:tcW w:w="960" w:type="dxa"/>
            <w:noWrap/>
            <w:hideMark/>
          </w:tcPr>
          <w:p w14:paraId="0F3468B9" w14:textId="77777777" w:rsidR="00F31354" w:rsidRPr="00F31354" w:rsidRDefault="00F31354" w:rsidP="00F31354">
            <w:r w:rsidRPr="00F31354">
              <w:t>16.94856</w:t>
            </w:r>
          </w:p>
        </w:tc>
        <w:tc>
          <w:tcPr>
            <w:tcW w:w="960" w:type="dxa"/>
            <w:noWrap/>
            <w:hideMark/>
          </w:tcPr>
          <w:p w14:paraId="68A22BB0" w14:textId="77777777" w:rsidR="00F31354" w:rsidRPr="00F31354" w:rsidRDefault="00F31354" w:rsidP="00F31354">
            <w:r w:rsidRPr="00F31354">
              <w:t>9.775186</w:t>
            </w:r>
          </w:p>
        </w:tc>
        <w:tc>
          <w:tcPr>
            <w:tcW w:w="960" w:type="dxa"/>
            <w:noWrap/>
            <w:hideMark/>
          </w:tcPr>
          <w:p w14:paraId="3072FEC4" w14:textId="77777777" w:rsidR="00F31354" w:rsidRPr="00F31354" w:rsidRDefault="00F31354" w:rsidP="00F31354">
            <w:r w:rsidRPr="00F31354">
              <w:t>9.36498</w:t>
            </w:r>
          </w:p>
        </w:tc>
        <w:tc>
          <w:tcPr>
            <w:tcW w:w="960" w:type="dxa"/>
            <w:noWrap/>
            <w:hideMark/>
          </w:tcPr>
          <w:p w14:paraId="46A47A66" w14:textId="77777777" w:rsidR="00F31354" w:rsidRPr="00F31354" w:rsidRDefault="00F31354" w:rsidP="00F31354">
            <w:r w:rsidRPr="00F31354">
              <w:t>9.983768</w:t>
            </w:r>
          </w:p>
        </w:tc>
        <w:tc>
          <w:tcPr>
            <w:tcW w:w="960" w:type="dxa"/>
            <w:noWrap/>
            <w:hideMark/>
          </w:tcPr>
          <w:p w14:paraId="2EF862B0" w14:textId="77777777" w:rsidR="00F31354" w:rsidRPr="00F31354" w:rsidRDefault="00F31354" w:rsidP="00F31354">
            <w:r w:rsidRPr="00F31354">
              <w:t>11.18616</w:t>
            </w:r>
          </w:p>
        </w:tc>
        <w:tc>
          <w:tcPr>
            <w:tcW w:w="960" w:type="dxa"/>
            <w:noWrap/>
            <w:hideMark/>
          </w:tcPr>
          <w:p w14:paraId="09EEC64B" w14:textId="77777777" w:rsidR="00F31354" w:rsidRPr="00F31354" w:rsidRDefault="00F31354" w:rsidP="00F31354">
            <w:r w:rsidRPr="00F31354">
              <w:t>18.85978</w:t>
            </w:r>
          </w:p>
        </w:tc>
      </w:tr>
      <w:tr w:rsidR="00F31354" w:rsidRPr="00F31354" w14:paraId="1CC3DD01" w14:textId="77777777" w:rsidTr="00F31354">
        <w:trPr>
          <w:trHeight w:val="300"/>
        </w:trPr>
        <w:tc>
          <w:tcPr>
            <w:tcW w:w="960" w:type="dxa"/>
            <w:noWrap/>
            <w:hideMark/>
          </w:tcPr>
          <w:p w14:paraId="4FA94ACD" w14:textId="77777777" w:rsidR="00F31354" w:rsidRPr="00F31354" w:rsidRDefault="00F31354" w:rsidP="00F31354">
            <w:r w:rsidRPr="00F31354">
              <w:t>9.882387</w:t>
            </w:r>
          </w:p>
        </w:tc>
        <w:tc>
          <w:tcPr>
            <w:tcW w:w="960" w:type="dxa"/>
            <w:noWrap/>
            <w:hideMark/>
          </w:tcPr>
          <w:p w14:paraId="2CA771FE" w14:textId="77777777" w:rsidR="00F31354" w:rsidRPr="00F31354" w:rsidRDefault="00F31354" w:rsidP="00F31354">
            <w:r w:rsidRPr="00F31354">
              <w:t>7.700734</w:t>
            </w:r>
          </w:p>
        </w:tc>
        <w:tc>
          <w:tcPr>
            <w:tcW w:w="960" w:type="dxa"/>
            <w:noWrap/>
            <w:hideMark/>
          </w:tcPr>
          <w:p w14:paraId="2ECCD6BF" w14:textId="77777777" w:rsidR="00F31354" w:rsidRPr="00F31354" w:rsidRDefault="00F31354" w:rsidP="00F31354">
            <w:r w:rsidRPr="00F31354">
              <w:t>9.158342</w:t>
            </w:r>
          </w:p>
        </w:tc>
        <w:tc>
          <w:tcPr>
            <w:tcW w:w="960" w:type="dxa"/>
            <w:noWrap/>
            <w:hideMark/>
          </w:tcPr>
          <w:p w14:paraId="03571D14" w14:textId="77777777" w:rsidR="00F31354" w:rsidRPr="00F31354" w:rsidRDefault="00F31354" w:rsidP="00F31354">
            <w:r w:rsidRPr="00F31354">
              <w:t>13.20295</w:t>
            </w:r>
          </w:p>
        </w:tc>
        <w:tc>
          <w:tcPr>
            <w:tcW w:w="960" w:type="dxa"/>
            <w:noWrap/>
            <w:hideMark/>
          </w:tcPr>
          <w:p w14:paraId="40034AE1" w14:textId="77777777" w:rsidR="00F31354" w:rsidRPr="00F31354" w:rsidRDefault="00F31354" w:rsidP="00F31354">
            <w:r w:rsidRPr="00F31354">
              <w:t>14.46905</w:t>
            </w:r>
          </w:p>
        </w:tc>
        <w:tc>
          <w:tcPr>
            <w:tcW w:w="960" w:type="dxa"/>
            <w:noWrap/>
            <w:hideMark/>
          </w:tcPr>
          <w:p w14:paraId="595C5F92" w14:textId="77777777" w:rsidR="00F31354" w:rsidRPr="00F31354" w:rsidRDefault="00F31354" w:rsidP="00F31354">
            <w:r w:rsidRPr="00F31354">
              <w:t>7.366258</w:t>
            </w:r>
          </w:p>
        </w:tc>
        <w:tc>
          <w:tcPr>
            <w:tcW w:w="960" w:type="dxa"/>
            <w:noWrap/>
            <w:hideMark/>
          </w:tcPr>
          <w:p w14:paraId="47CB48F8" w14:textId="77777777" w:rsidR="00F31354" w:rsidRPr="00F31354" w:rsidRDefault="00F31354" w:rsidP="00F31354">
            <w:r w:rsidRPr="00F31354">
              <w:t>6.918055</w:t>
            </w:r>
          </w:p>
        </w:tc>
        <w:tc>
          <w:tcPr>
            <w:tcW w:w="960" w:type="dxa"/>
            <w:noWrap/>
            <w:hideMark/>
          </w:tcPr>
          <w:p w14:paraId="5CBB1F45" w14:textId="77777777" w:rsidR="00F31354" w:rsidRPr="00F31354" w:rsidRDefault="00F31354" w:rsidP="00F31354">
            <w:r w:rsidRPr="00F31354">
              <w:t>13.28155</w:t>
            </w:r>
          </w:p>
        </w:tc>
        <w:tc>
          <w:tcPr>
            <w:tcW w:w="960" w:type="dxa"/>
            <w:noWrap/>
            <w:hideMark/>
          </w:tcPr>
          <w:p w14:paraId="11AB775B" w14:textId="77777777" w:rsidR="00F31354" w:rsidRPr="00F31354" w:rsidRDefault="00F31354" w:rsidP="00F31354">
            <w:r w:rsidRPr="00F31354">
              <w:t>7.807842</w:t>
            </w:r>
          </w:p>
        </w:tc>
        <w:tc>
          <w:tcPr>
            <w:tcW w:w="960" w:type="dxa"/>
            <w:noWrap/>
            <w:hideMark/>
          </w:tcPr>
          <w:p w14:paraId="7A0E9700" w14:textId="77777777" w:rsidR="00F31354" w:rsidRPr="00F31354" w:rsidRDefault="00F31354" w:rsidP="00F31354">
            <w:r w:rsidRPr="00F31354">
              <w:t>13.48188</w:t>
            </w:r>
          </w:p>
        </w:tc>
      </w:tr>
      <w:tr w:rsidR="00F31354" w:rsidRPr="00F31354" w14:paraId="3C8BC369" w14:textId="77777777" w:rsidTr="00F31354">
        <w:trPr>
          <w:trHeight w:val="300"/>
        </w:trPr>
        <w:tc>
          <w:tcPr>
            <w:tcW w:w="960" w:type="dxa"/>
            <w:noWrap/>
            <w:hideMark/>
          </w:tcPr>
          <w:p w14:paraId="21022889" w14:textId="77777777" w:rsidR="00F31354" w:rsidRPr="00F31354" w:rsidRDefault="00F31354" w:rsidP="00F31354">
            <w:r w:rsidRPr="00F31354">
              <w:t>6.266796</w:t>
            </w:r>
          </w:p>
        </w:tc>
        <w:tc>
          <w:tcPr>
            <w:tcW w:w="960" w:type="dxa"/>
            <w:noWrap/>
            <w:hideMark/>
          </w:tcPr>
          <w:p w14:paraId="6AD9D9F2" w14:textId="77777777" w:rsidR="00F31354" w:rsidRPr="00F31354" w:rsidRDefault="00F31354" w:rsidP="00F31354">
            <w:r w:rsidRPr="00F31354">
              <w:t>7.668627</w:t>
            </w:r>
          </w:p>
        </w:tc>
        <w:tc>
          <w:tcPr>
            <w:tcW w:w="960" w:type="dxa"/>
            <w:noWrap/>
            <w:hideMark/>
          </w:tcPr>
          <w:p w14:paraId="428B125F" w14:textId="77777777" w:rsidR="00F31354" w:rsidRPr="00F31354" w:rsidRDefault="00F31354" w:rsidP="00F31354">
            <w:r w:rsidRPr="00F31354">
              <w:t>7.288505</w:t>
            </w:r>
          </w:p>
        </w:tc>
        <w:tc>
          <w:tcPr>
            <w:tcW w:w="960" w:type="dxa"/>
            <w:noWrap/>
            <w:hideMark/>
          </w:tcPr>
          <w:p w14:paraId="6C4CB148" w14:textId="77777777" w:rsidR="00F31354" w:rsidRPr="00F31354" w:rsidRDefault="00F31354" w:rsidP="00F31354">
            <w:r w:rsidRPr="00F31354">
              <w:t>16.27231</w:t>
            </w:r>
          </w:p>
        </w:tc>
        <w:tc>
          <w:tcPr>
            <w:tcW w:w="960" w:type="dxa"/>
            <w:noWrap/>
            <w:hideMark/>
          </w:tcPr>
          <w:p w14:paraId="553A1123" w14:textId="77777777" w:rsidR="00F31354" w:rsidRPr="00F31354" w:rsidRDefault="00F31354" w:rsidP="00F31354">
            <w:r w:rsidRPr="00F31354">
              <w:t>14.15572</w:t>
            </w:r>
          </w:p>
        </w:tc>
        <w:tc>
          <w:tcPr>
            <w:tcW w:w="960" w:type="dxa"/>
            <w:noWrap/>
            <w:hideMark/>
          </w:tcPr>
          <w:p w14:paraId="2FB060D4" w14:textId="77777777" w:rsidR="00F31354" w:rsidRPr="00F31354" w:rsidRDefault="00F31354" w:rsidP="00F31354">
            <w:r w:rsidRPr="00F31354">
              <w:t>8.730058</w:t>
            </w:r>
          </w:p>
        </w:tc>
        <w:tc>
          <w:tcPr>
            <w:tcW w:w="960" w:type="dxa"/>
            <w:noWrap/>
            <w:hideMark/>
          </w:tcPr>
          <w:p w14:paraId="1C7F7B30" w14:textId="77777777" w:rsidR="00F31354" w:rsidRPr="00F31354" w:rsidRDefault="00F31354" w:rsidP="00F31354">
            <w:r w:rsidRPr="00F31354">
              <w:t>9.582608</w:t>
            </w:r>
          </w:p>
        </w:tc>
        <w:tc>
          <w:tcPr>
            <w:tcW w:w="960" w:type="dxa"/>
            <w:noWrap/>
            <w:hideMark/>
          </w:tcPr>
          <w:p w14:paraId="61A58F91" w14:textId="77777777" w:rsidR="00F31354" w:rsidRPr="00F31354" w:rsidRDefault="00F31354" w:rsidP="00F31354">
            <w:r w:rsidRPr="00F31354">
              <w:t>7.993317</w:t>
            </w:r>
          </w:p>
        </w:tc>
        <w:tc>
          <w:tcPr>
            <w:tcW w:w="960" w:type="dxa"/>
            <w:noWrap/>
            <w:hideMark/>
          </w:tcPr>
          <w:p w14:paraId="2781912F" w14:textId="77777777" w:rsidR="00F31354" w:rsidRPr="00F31354" w:rsidRDefault="00F31354" w:rsidP="00F31354">
            <w:r w:rsidRPr="00F31354">
              <w:t>9.148379</w:t>
            </w:r>
          </w:p>
        </w:tc>
        <w:tc>
          <w:tcPr>
            <w:tcW w:w="960" w:type="dxa"/>
            <w:noWrap/>
            <w:hideMark/>
          </w:tcPr>
          <w:p w14:paraId="30AB73F1" w14:textId="77777777" w:rsidR="00F31354" w:rsidRPr="00F31354" w:rsidRDefault="00F31354" w:rsidP="00F31354">
            <w:r w:rsidRPr="00F31354">
              <w:t>13.67961</w:t>
            </w:r>
          </w:p>
        </w:tc>
      </w:tr>
      <w:tr w:rsidR="00F31354" w:rsidRPr="00F31354" w14:paraId="6DB9DC43" w14:textId="77777777" w:rsidTr="00F31354">
        <w:trPr>
          <w:trHeight w:val="300"/>
        </w:trPr>
        <w:tc>
          <w:tcPr>
            <w:tcW w:w="960" w:type="dxa"/>
            <w:noWrap/>
            <w:hideMark/>
          </w:tcPr>
          <w:p w14:paraId="58D46B55" w14:textId="77777777" w:rsidR="00F31354" w:rsidRPr="00F31354" w:rsidRDefault="00F31354" w:rsidP="00F31354">
            <w:r w:rsidRPr="00F31354">
              <w:t>5.592576</w:t>
            </w:r>
          </w:p>
        </w:tc>
        <w:tc>
          <w:tcPr>
            <w:tcW w:w="960" w:type="dxa"/>
            <w:noWrap/>
            <w:hideMark/>
          </w:tcPr>
          <w:p w14:paraId="68269410" w14:textId="77777777" w:rsidR="00F31354" w:rsidRPr="00F31354" w:rsidRDefault="00F31354" w:rsidP="00F31354">
            <w:r w:rsidRPr="00F31354">
              <w:t>8.19381</w:t>
            </w:r>
          </w:p>
        </w:tc>
        <w:tc>
          <w:tcPr>
            <w:tcW w:w="960" w:type="dxa"/>
            <w:noWrap/>
            <w:hideMark/>
          </w:tcPr>
          <w:p w14:paraId="2B0B1124" w14:textId="77777777" w:rsidR="00F31354" w:rsidRPr="00F31354" w:rsidRDefault="00F31354" w:rsidP="00F31354">
            <w:r w:rsidRPr="00F31354">
              <w:t>9.196853</w:t>
            </w:r>
          </w:p>
        </w:tc>
        <w:tc>
          <w:tcPr>
            <w:tcW w:w="960" w:type="dxa"/>
            <w:noWrap/>
            <w:hideMark/>
          </w:tcPr>
          <w:p w14:paraId="629D580F" w14:textId="77777777" w:rsidR="00F31354" w:rsidRPr="00F31354" w:rsidRDefault="00F31354" w:rsidP="00F31354">
            <w:r w:rsidRPr="00F31354">
              <w:t>12.51773</w:t>
            </w:r>
          </w:p>
        </w:tc>
        <w:tc>
          <w:tcPr>
            <w:tcW w:w="960" w:type="dxa"/>
            <w:noWrap/>
            <w:hideMark/>
          </w:tcPr>
          <w:p w14:paraId="49482A50" w14:textId="77777777" w:rsidR="00F31354" w:rsidRPr="00F31354" w:rsidRDefault="00F31354" w:rsidP="00F31354">
            <w:r w:rsidRPr="00F31354">
              <w:t>15.93721</w:t>
            </w:r>
          </w:p>
        </w:tc>
        <w:tc>
          <w:tcPr>
            <w:tcW w:w="960" w:type="dxa"/>
            <w:noWrap/>
            <w:hideMark/>
          </w:tcPr>
          <w:p w14:paraId="708C2A5B" w14:textId="77777777" w:rsidR="00F31354" w:rsidRPr="00F31354" w:rsidRDefault="00F31354" w:rsidP="00F31354">
            <w:r w:rsidRPr="00F31354">
              <w:t>6.954441</w:t>
            </w:r>
          </w:p>
        </w:tc>
        <w:tc>
          <w:tcPr>
            <w:tcW w:w="960" w:type="dxa"/>
            <w:noWrap/>
            <w:hideMark/>
          </w:tcPr>
          <w:p w14:paraId="4C41E975" w14:textId="77777777" w:rsidR="00F31354" w:rsidRPr="00F31354" w:rsidRDefault="00F31354" w:rsidP="00F31354">
            <w:r w:rsidRPr="00F31354">
              <w:t>10.54467</w:t>
            </w:r>
          </w:p>
        </w:tc>
        <w:tc>
          <w:tcPr>
            <w:tcW w:w="960" w:type="dxa"/>
            <w:noWrap/>
            <w:hideMark/>
          </w:tcPr>
          <w:p w14:paraId="17A605D9" w14:textId="77777777" w:rsidR="00F31354" w:rsidRPr="00F31354" w:rsidRDefault="00F31354" w:rsidP="00F31354">
            <w:r w:rsidRPr="00F31354">
              <w:t>9.450103</w:t>
            </w:r>
          </w:p>
        </w:tc>
        <w:tc>
          <w:tcPr>
            <w:tcW w:w="960" w:type="dxa"/>
            <w:noWrap/>
            <w:hideMark/>
          </w:tcPr>
          <w:p w14:paraId="573B0F3A" w14:textId="77777777" w:rsidR="00F31354" w:rsidRPr="00F31354" w:rsidRDefault="00F31354" w:rsidP="00F31354">
            <w:r w:rsidRPr="00F31354">
              <w:t>12.24544</w:t>
            </w:r>
          </w:p>
        </w:tc>
        <w:tc>
          <w:tcPr>
            <w:tcW w:w="960" w:type="dxa"/>
            <w:noWrap/>
            <w:hideMark/>
          </w:tcPr>
          <w:p w14:paraId="0FC40328" w14:textId="77777777" w:rsidR="00F31354" w:rsidRPr="00F31354" w:rsidRDefault="00F31354" w:rsidP="00F31354">
            <w:r w:rsidRPr="00F31354">
              <w:t>11.66453</w:t>
            </w:r>
          </w:p>
        </w:tc>
      </w:tr>
      <w:tr w:rsidR="00F31354" w:rsidRPr="00F31354" w14:paraId="7CF7360E" w14:textId="77777777" w:rsidTr="00F31354">
        <w:trPr>
          <w:trHeight w:val="300"/>
        </w:trPr>
        <w:tc>
          <w:tcPr>
            <w:tcW w:w="960" w:type="dxa"/>
            <w:noWrap/>
            <w:hideMark/>
          </w:tcPr>
          <w:p w14:paraId="0E43E22A" w14:textId="77777777" w:rsidR="00F31354" w:rsidRPr="00F31354" w:rsidRDefault="00F31354" w:rsidP="00F31354">
            <w:r w:rsidRPr="00F31354">
              <w:t>5.49126</w:t>
            </w:r>
          </w:p>
        </w:tc>
        <w:tc>
          <w:tcPr>
            <w:tcW w:w="960" w:type="dxa"/>
            <w:noWrap/>
            <w:hideMark/>
          </w:tcPr>
          <w:p w14:paraId="5D48276B" w14:textId="77777777" w:rsidR="00F31354" w:rsidRPr="00F31354" w:rsidRDefault="00F31354" w:rsidP="00F31354">
            <w:r w:rsidRPr="00F31354">
              <w:t>6.295402</w:t>
            </w:r>
          </w:p>
        </w:tc>
        <w:tc>
          <w:tcPr>
            <w:tcW w:w="960" w:type="dxa"/>
            <w:noWrap/>
            <w:hideMark/>
          </w:tcPr>
          <w:p w14:paraId="341D1C9F" w14:textId="77777777" w:rsidR="00F31354" w:rsidRPr="00F31354" w:rsidRDefault="00F31354" w:rsidP="00F31354">
            <w:r w:rsidRPr="00F31354">
              <w:t>10.8798</w:t>
            </w:r>
          </w:p>
        </w:tc>
        <w:tc>
          <w:tcPr>
            <w:tcW w:w="960" w:type="dxa"/>
            <w:noWrap/>
            <w:hideMark/>
          </w:tcPr>
          <w:p w14:paraId="5BDFD70D" w14:textId="77777777" w:rsidR="00F31354" w:rsidRPr="00F31354" w:rsidRDefault="00F31354" w:rsidP="00F31354">
            <w:r w:rsidRPr="00F31354">
              <w:t>12.41611</w:t>
            </w:r>
          </w:p>
        </w:tc>
        <w:tc>
          <w:tcPr>
            <w:tcW w:w="960" w:type="dxa"/>
            <w:noWrap/>
            <w:hideMark/>
          </w:tcPr>
          <w:p w14:paraId="3549FF04" w14:textId="77777777" w:rsidR="00F31354" w:rsidRPr="00F31354" w:rsidRDefault="00F31354" w:rsidP="00F31354">
            <w:r w:rsidRPr="00F31354">
              <w:t>19.53076</w:t>
            </w:r>
          </w:p>
        </w:tc>
        <w:tc>
          <w:tcPr>
            <w:tcW w:w="960" w:type="dxa"/>
            <w:noWrap/>
            <w:hideMark/>
          </w:tcPr>
          <w:p w14:paraId="72C90881" w14:textId="77777777" w:rsidR="00F31354" w:rsidRPr="00F31354" w:rsidRDefault="00F31354" w:rsidP="00F31354">
            <w:r w:rsidRPr="00F31354">
              <w:t>9.663325</w:t>
            </w:r>
          </w:p>
        </w:tc>
        <w:tc>
          <w:tcPr>
            <w:tcW w:w="960" w:type="dxa"/>
            <w:noWrap/>
            <w:hideMark/>
          </w:tcPr>
          <w:p w14:paraId="255824B7" w14:textId="77777777" w:rsidR="00F31354" w:rsidRPr="00F31354" w:rsidRDefault="00F31354" w:rsidP="00F31354">
            <w:r w:rsidRPr="00F31354">
              <w:t>9.506291</w:t>
            </w:r>
          </w:p>
        </w:tc>
        <w:tc>
          <w:tcPr>
            <w:tcW w:w="960" w:type="dxa"/>
            <w:noWrap/>
            <w:hideMark/>
          </w:tcPr>
          <w:p w14:paraId="41855107" w14:textId="77777777" w:rsidR="00F31354" w:rsidRPr="00F31354" w:rsidRDefault="00F31354" w:rsidP="00F31354">
            <w:r w:rsidRPr="00F31354">
              <w:t>10.99425</w:t>
            </w:r>
          </w:p>
        </w:tc>
        <w:tc>
          <w:tcPr>
            <w:tcW w:w="960" w:type="dxa"/>
            <w:noWrap/>
            <w:hideMark/>
          </w:tcPr>
          <w:p w14:paraId="32825D80" w14:textId="77777777" w:rsidR="00F31354" w:rsidRPr="00F31354" w:rsidRDefault="00F31354" w:rsidP="00F31354">
            <w:r w:rsidRPr="00F31354">
              <w:t>13.55643</w:t>
            </w:r>
          </w:p>
        </w:tc>
        <w:tc>
          <w:tcPr>
            <w:tcW w:w="960" w:type="dxa"/>
            <w:noWrap/>
            <w:hideMark/>
          </w:tcPr>
          <w:p w14:paraId="4E49B6D0" w14:textId="77777777" w:rsidR="00F31354" w:rsidRPr="00F31354" w:rsidRDefault="00F31354" w:rsidP="00F31354">
            <w:r w:rsidRPr="00F31354">
              <w:t>14.71238</w:t>
            </w:r>
          </w:p>
        </w:tc>
      </w:tr>
      <w:tr w:rsidR="00F31354" w:rsidRPr="00F31354" w14:paraId="13995638" w14:textId="77777777" w:rsidTr="00F31354">
        <w:trPr>
          <w:trHeight w:val="300"/>
        </w:trPr>
        <w:tc>
          <w:tcPr>
            <w:tcW w:w="960" w:type="dxa"/>
            <w:noWrap/>
            <w:hideMark/>
          </w:tcPr>
          <w:p w14:paraId="32E1B7E4" w14:textId="77777777" w:rsidR="00F31354" w:rsidRPr="00F31354" w:rsidRDefault="00F31354" w:rsidP="00F31354">
            <w:r w:rsidRPr="00F31354">
              <w:t>3.997012</w:t>
            </w:r>
          </w:p>
        </w:tc>
        <w:tc>
          <w:tcPr>
            <w:tcW w:w="960" w:type="dxa"/>
            <w:noWrap/>
            <w:hideMark/>
          </w:tcPr>
          <w:p w14:paraId="18586299" w14:textId="77777777" w:rsidR="00F31354" w:rsidRPr="00F31354" w:rsidRDefault="00F31354" w:rsidP="00F31354">
            <w:r w:rsidRPr="00F31354">
              <w:t>10.7224</w:t>
            </w:r>
          </w:p>
        </w:tc>
        <w:tc>
          <w:tcPr>
            <w:tcW w:w="960" w:type="dxa"/>
            <w:noWrap/>
            <w:hideMark/>
          </w:tcPr>
          <w:p w14:paraId="11CB46F9" w14:textId="77777777" w:rsidR="00F31354" w:rsidRPr="00F31354" w:rsidRDefault="00F31354" w:rsidP="00F31354">
            <w:r w:rsidRPr="00F31354">
              <w:t>11.47444</w:t>
            </w:r>
          </w:p>
        </w:tc>
        <w:tc>
          <w:tcPr>
            <w:tcW w:w="960" w:type="dxa"/>
            <w:noWrap/>
            <w:hideMark/>
          </w:tcPr>
          <w:p w14:paraId="3E6E8B8F" w14:textId="77777777" w:rsidR="00F31354" w:rsidRPr="00F31354" w:rsidRDefault="00F31354" w:rsidP="00F31354">
            <w:r w:rsidRPr="00F31354">
              <w:t>12.20341</w:t>
            </w:r>
          </w:p>
        </w:tc>
        <w:tc>
          <w:tcPr>
            <w:tcW w:w="960" w:type="dxa"/>
            <w:noWrap/>
            <w:hideMark/>
          </w:tcPr>
          <w:p w14:paraId="31ECC345" w14:textId="77777777" w:rsidR="00F31354" w:rsidRPr="00F31354" w:rsidRDefault="00F31354" w:rsidP="00F31354">
            <w:r w:rsidRPr="00F31354">
              <w:t>15.81119</w:t>
            </w:r>
          </w:p>
        </w:tc>
        <w:tc>
          <w:tcPr>
            <w:tcW w:w="960" w:type="dxa"/>
            <w:noWrap/>
            <w:hideMark/>
          </w:tcPr>
          <w:p w14:paraId="630BEB22" w14:textId="77777777" w:rsidR="00F31354" w:rsidRPr="00F31354" w:rsidRDefault="00F31354" w:rsidP="00F31354">
            <w:r w:rsidRPr="00F31354">
              <w:t>7.493622</w:t>
            </w:r>
          </w:p>
        </w:tc>
        <w:tc>
          <w:tcPr>
            <w:tcW w:w="960" w:type="dxa"/>
            <w:noWrap/>
            <w:hideMark/>
          </w:tcPr>
          <w:p w14:paraId="5B48529D" w14:textId="77777777" w:rsidR="00F31354" w:rsidRPr="00F31354" w:rsidRDefault="00F31354" w:rsidP="00F31354">
            <w:r w:rsidRPr="00F31354">
              <w:t>11.2492</w:t>
            </w:r>
          </w:p>
        </w:tc>
        <w:tc>
          <w:tcPr>
            <w:tcW w:w="960" w:type="dxa"/>
            <w:noWrap/>
            <w:hideMark/>
          </w:tcPr>
          <w:p w14:paraId="00963405" w14:textId="77777777" w:rsidR="00F31354" w:rsidRPr="00F31354" w:rsidRDefault="00F31354" w:rsidP="00F31354">
            <w:r w:rsidRPr="00F31354">
              <w:t>7.457854</w:t>
            </w:r>
          </w:p>
        </w:tc>
        <w:tc>
          <w:tcPr>
            <w:tcW w:w="960" w:type="dxa"/>
            <w:noWrap/>
            <w:hideMark/>
          </w:tcPr>
          <w:p w14:paraId="1D565546" w14:textId="77777777" w:rsidR="00F31354" w:rsidRPr="00F31354" w:rsidRDefault="00F31354" w:rsidP="00F31354">
            <w:r w:rsidRPr="00F31354">
              <w:t>12.10914</w:t>
            </w:r>
          </w:p>
        </w:tc>
        <w:tc>
          <w:tcPr>
            <w:tcW w:w="960" w:type="dxa"/>
            <w:noWrap/>
            <w:hideMark/>
          </w:tcPr>
          <w:p w14:paraId="14120D6A" w14:textId="77777777" w:rsidR="00F31354" w:rsidRPr="00F31354" w:rsidRDefault="00F31354" w:rsidP="00F31354">
            <w:r w:rsidRPr="00F31354">
              <w:t>19.19064</w:t>
            </w:r>
          </w:p>
        </w:tc>
      </w:tr>
      <w:tr w:rsidR="00F31354" w:rsidRPr="00F31354" w14:paraId="417BEBCA" w14:textId="77777777" w:rsidTr="00F31354">
        <w:trPr>
          <w:trHeight w:val="300"/>
        </w:trPr>
        <w:tc>
          <w:tcPr>
            <w:tcW w:w="960" w:type="dxa"/>
            <w:noWrap/>
            <w:hideMark/>
          </w:tcPr>
          <w:p w14:paraId="7C8D4EBC" w14:textId="77777777" w:rsidR="00F31354" w:rsidRPr="00F31354" w:rsidRDefault="00F31354" w:rsidP="00F31354">
            <w:r w:rsidRPr="00F31354">
              <w:t>6.327298</w:t>
            </w:r>
          </w:p>
        </w:tc>
        <w:tc>
          <w:tcPr>
            <w:tcW w:w="960" w:type="dxa"/>
            <w:noWrap/>
            <w:hideMark/>
          </w:tcPr>
          <w:p w14:paraId="5412872E" w14:textId="77777777" w:rsidR="00F31354" w:rsidRPr="00F31354" w:rsidRDefault="00F31354" w:rsidP="00F31354">
            <w:r w:rsidRPr="00F31354">
              <w:t>7.975255</w:t>
            </w:r>
          </w:p>
        </w:tc>
        <w:tc>
          <w:tcPr>
            <w:tcW w:w="960" w:type="dxa"/>
            <w:noWrap/>
            <w:hideMark/>
          </w:tcPr>
          <w:p w14:paraId="65D8E220" w14:textId="77777777" w:rsidR="00F31354" w:rsidRPr="00F31354" w:rsidRDefault="00F31354" w:rsidP="00F31354">
            <w:r w:rsidRPr="00F31354">
              <w:t>11.2783</w:t>
            </w:r>
          </w:p>
        </w:tc>
        <w:tc>
          <w:tcPr>
            <w:tcW w:w="960" w:type="dxa"/>
            <w:noWrap/>
            <w:hideMark/>
          </w:tcPr>
          <w:p w14:paraId="4C67CD7A" w14:textId="77777777" w:rsidR="00F31354" w:rsidRPr="00F31354" w:rsidRDefault="00F31354" w:rsidP="00F31354">
            <w:r w:rsidRPr="00F31354">
              <w:t>12.38754</w:t>
            </w:r>
          </w:p>
        </w:tc>
        <w:tc>
          <w:tcPr>
            <w:tcW w:w="960" w:type="dxa"/>
            <w:noWrap/>
            <w:hideMark/>
          </w:tcPr>
          <w:p w14:paraId="454291B8" w14:textId="77777777" w:rsidR="00F31354" w:rsidRPr="00F31354" w:rsidRDefault="00F31354" w:rsidP="00F31354">
            <w:r w:rsidRPr="00F31354">
              <w:t>13.671</w:t>
            </w:r>
          </w:p>
        </w:tc>
        <w:tc>
          <w:tcPr>
            <w:tcW w:w="960" w:type="dxa"/>
            <w:noWrap/>
            <w:hideMark/>
          </w:tcPr>
          <w:p w14:paraId="25DD15DD" w14:textId="77777777" w:rsidR="00F31354" w:rsidRPr="00F31354" w:rsidRDefault="00F31354" w:rsidP="00F31354">
            <w:r w:rsidRPr="00F31354">
              <w:t>7.919655</w:t>
            </w:r>
          </w:p>
        </w:tc>
        <w:tc>
          <w:tcPr>
            <w:tcW w:w="960" w:type="dxa"/>
            <w:noWrap/>
            <w:hideMark/>
          </w:tcPr>
          <w:p w14:paraId="2D9C86D8" w14:textId="77777777" w:rsidR="00F31354" w:rsidRPr="00F31354" w:rsidRDefault="00F31354" w:rsidP="00F31354">
            <w:r w:rsidRPr="00F31354">
              <w:t>8.875958</w:t>
            </w:r>
          </w:p>
        </w:tc>
        <w:tc>
          <w:tcPr>
            <w:tcW w:w="960" w:type="dxa"/>
            <w:noWrap/>
            <w:hideMark/>
          </w:tcPr>
          <w:p w14:paraId="68EDD1DA" w14:textId="77777777" w:rsidR="00F31354" w:rsidRPr="00F31354" w:rsidRDefault="00F31354" w:rsidP="00F31354">
            <w:r w:rsidRPr="00F31354">
              <w:t>13.9259</w:t>
            </w:r>
          </w:p>
        </w:tc>
        <w:tc>
          <w:tcPr>
            <w:tcW w:w="960" w:type="dxa"/>
            <w:noWrap/>
            <w:hideMark/>
          </w:tcPr>
          <w:p w14:paraId="069879AE" w14:textId="77777777" w:rsidR="00F31354" w:rsidRPr="00F31354" w:rsidRDefault="00F31354" w:rsidP="00F31354">
            <w:r w:rsidRPr="00F31354">
              <w:t>19.2002</w:t>
            </w:r>
          </w:p>
        </w:tc>
        <w:tc>
          <w:tcPr>
            <w:tcW w:w="960" w:type="dxa"/>
            <w:noWrap/>
            <w:hideMark/>
          </w:tcPr>
          <w:p w14:paraId="2280C7C1" w14:textId="77777777" w:rsidR="00F31354" w:rsidRPr="00F31354" w:rsidRDefault="00F31354" w:rsidP="00F31354">
            <w:r w:rsidRPr="00F31354">
              <w:t>20.13902</w:t>
            </w:r>
          </w:p>
        </w:tc>
      </w:tr>
      <w:tr w:rsidR="00F31354" w:rsidRPr="00F31354" w14:paraId="7EFA953F" w14:textId="77777777" w:rsidTr="00F31354">
        <w:trPr>
          <w:trHeight w:val="300"/>
        </w:trPr>
        <w:tc>
          <w:tcPr>
            <w:tcW w:w="960" w:type="dxa"/>
            <w:noWrap/>
            <w:hideMark/>
          </w:tcPr>
          <w:p w14:paraId="4A117275" w14:textId="77777777" w:rsidR="00F31354" w:rsidRPr="00F31354" w:rsidRDefault="00F31354" w:rsidP="00F31354">
            <w:r w:rsidRPr="00F31354">
              <w:t>5.480066</w:t>
            </w:r>
          </w:p>
        </w:tc>
        <w:tc>
          <w:tcPr>
            <w:tcW w:w="960" w:type="dxa"/>
            <w:noWrap/>
            <w:hideMark/>
          </w:tcPr>
          <w:p w14:paraId="1A60D6B0" w14:textId="77777777" w:rsidR="00F31354" w:rsidRPr="00F31354" w:rsidRDefault="00F31354" w:rsidP="00F31354">
            <w:r w:rsidRPr="00F31354">
              <w:t>12.80138</w:t>
            </w:r>
          </w:p>
        </w:tc>
        <w:tc>
          <w:tcPr>
            <w:tcW w:w="960" w:type="dxa"/>
            <w:noWrap/>
            <w:hideMark/>
          </w:tcPr>
          <w:p w14:paraId="1018CBCC" w14:textId="77777777" w:rsidR="00F31354" w:rsidRPr="00F31354" w:rsidRDefault="00F31354" w:rsidP="00F31354">
            <w:r w:rsidRPr="00F31354">
              <w:t>9.732381</w:t>
            </w:r>
          </w:p>
        </w:tc>
        <w:tc>
          <w:tcPr>
            <w:tcW w:w="960" w:type="dxa"/>
            <w:noWrap/>
            <w:hideMark/>
          </w:tcPr>
          <w:p w14:paraId="224F0AE2" w14:textId="77777777" w:rsidR="00F31354" w:rsidRPr="00F31354" w:rsidRDefault="00F31354" w:rsidP="00F31354">
            <w:r w:rsidRPr="00F31354">
              <w:t>14.38844</w:t>
            </w:r>
          </w:p>
        </w:tc>
        <w:tc>
          <w:tcPr>
            <w:tcW w:w="960" w:type="dxa"/>
            <w:noWrap/>
            <w:hideMark/>
          </w:tcPr>
          <w:p w14:paraId="4D61354D" w14:textId="77777777" w:rsidR="00F31354" w:rsidRPr="00F31354" w:rsidRDefault="00F31354" w:rsidP="00F31354">
            <w:r w:rsidRPr="00F31354">
              <w:t>15.44859</w:t>
            </w:r>
          </w:p>
        </w:tc>
        <w:tc>
          <w:tcPr>
            <w:tcW w:w="960" w:type="dxa"/>
            <w:noWrap/>
            <w:hideMark/>
          </w:tcPr>
          <w:p w14:paraId="2546A377" w14:textId="77777777" w:rsidR="00F31354" w:rsidRPr="00F31354" w:rsidRDefault="00F31354" w:rsidP="00F31354">
            <w:r w:rsidRPr="00F31354">
              <w:t>4.691607</w:t>
            </w:r>
          </w:p>
        </w:tc>
        <w:tc>
          <w:tcPr>
            <w:tcW w:w="960" w:type="dxa"/>
            <w:noWrap/>
            <w:hideMark/>
          </w:tcPr>
          <w:p w14:paraId="21F9D390" w14:textId="77777777" w:rsidR="00F31354" w:rsidRPr="00F31354" w:rsidRDefault="00F31354" w:rsidP="00F31354">
            <w:r w:rsidRPr="00F31354">
              <w:t>10.47122</w:t>
            </w:r>
          </w:p>
        </w:tc>
        <w:tc>
          <w:tcPr>
            <w:tcW w:w="960" w:type="dxa"/>
            <w:noWrap/>
            <w:hideMark/>
          </w:tcPr>
          <w:p w14:paraId="08361228" w14:textId="77777777" w:rsidR="00F31354" w:rsidRPr="00F31354" w:rsidRDefault="00F31354" w:rsidP="00F31354">
            <w:r w:rsidRPr="00F31354">
              <w:t>16.5981</w:t>
            </w:r>
          </w:p>
        </w:tc>
        <w:tc>
          <w:tcPr>
            <w:tcW w:w="960" w:type="dxa"/>
            <w:noWrap/>
            <w:hideMark/>
          </w:tcPr>
          <w:p w14:paraId="1D635004" w14:textId="77777777" w:rsidR="00F31354" w:rsidRPr="00F31354" w:rsidRDefault="00F31354" w:rsidP="00F31354">
            <w:r w:rsidRPr="00F31354">
              <w:t>15.21713</w:t>
            </w:r>
          </w:p>
        </w:tc>
        <w:tc>
          <w:tcPr>
            <w:tcW w:w="960" w:type="dxa"/>
            <w:noWrap/>
            <w:hideMark/>
          </w:tcPr>
          <w:p w14:paraId="060167DF" w14:textId="77777777" w:rsidR="00F31354" w:rsidRPr="00F31354" w:rsidRDefault="00F31354" w:rsidP="00F31354">
            <w:r w:rsidRPr="00F31354">
              <w:t>20.78645</w:t>
            </w:r>
          </w:p>
        </w:tc>
      </w:tr>
      <w:tr w:rsidR="00F31354" w:rsidRPr="00F31354" w14:paraId="6051FA80" w14:textId="77777777" w:rsidTr="00F31354">
        <w:trPr>
          <w:trHeight w:val="300"/>
        </w:trPr>
        <w:tc>
          <w:tcPr>
            <w:tcW w:w="960" w:type="dxa"/>
            <w:noWrap/>
            <w:hideMark/>
          </w:tcPr>
          <w:p w14:paraId="6E3C9DC6" w14:textId="77777777" w:rsidR="00F31354" w:rsidRPr="00F31354" w:rsidRDefault="00F31354" w:rsidP="00F31354">
            <w:pPr>
              <w:rPr>
                <w:b/>
                <w:bCs/>
              </w:rPr>
            </w:pPr>
            <w:r w:rsidRPr="00F31354">
              <w:rPr>
                <w:b/>
                <w:bCs/>
              </w:rPr>
              <w:t>6.708638</w:t>
            </w:r>
          </w:p>
        </w:tc>
        <w:tc>
          <w:tcPr>
            <w:tcW w:w="960" w:type="dxa"/>
            <w:noWrap/>
            <w:hideMark/>
          </w:tcPr>
          <w:p w14:paraId="267DB9EE" w14:textId="77777777" w:rsidR="00F31354" w:rsidRPr="00F31354" w:rsidRDefault="00F31354" w:rsidP="00F31354">
            <w:pPr>
              <w:rPr>
                <w:b/>
                <w:bCs/>
              </w:rPr>
            </w:pPr>
            <w:r w:rsidRPr="00F31354">
              <w:rPr>
                <w:b/>
                <w:bCs/>
              </w:rPr>
              <w:t>8.38187</w:t>
            </w:r>
          </w:p>
        </w:tc>
        <w:tc>
          <w:tcPr>
            <w:tcW w:w="960" w:type="dxa"/>
            <w:noWrap/>
            <w:hideMark/>
          </w:tcPr>
          <w:p w14:paraId="4052A2D2" w14:textId="77777777" w:rsidR="00F31354" w:rsidRPr="00F31354" w:rsidRDefault="00F31354" w:rsidP="00F31354">
            <w:pPr>
              <w:rPr>
                <w:b/>
                <w:bCs/>
              </w:rPr>
            </w:pPr>
            <w:r w:rsidRPr="00F31354">
              <w:rPr>
                <w:b/>
                <w:bCs/>
              </w:rPr>
              <w:t>10.81688</w:t>
            </w:r>
          </w:p>
        </w:tc>
        <w:tc>
          <w:tcPr>
            <w:tcW w:w="960" w:type="dxa"/>
            <w:noWrap/>
            <w:hideMark/>
          </w:tcPr>
          <w:p w14:paraId="3D3D3771" w14:textId="77777777" w:rsidR="00F31354" w:rsidRPr="00F31354" w:rsidRDefault="00F31354" w:rsidP="00F31354">
            <w:pPr>
              <w:rPr>
                <w:b/>
                <w:bCs/>
              </w:rPr>
            </w:pPr>
            <w:r w:rsidRPr="00F31354">
              <w:rPr>
                <w:b/>
                <w:bCs/>
              </w:rPr>
              <w:t>12.83</w:t>
            </w:r>
          </w:p>
        </w:tc>
        <w:tc>
          <w:tcPr>
            <w:tcW w:w="960" w:type="dxa"/>
            <w:noWrap/>
            <w:hideMark/>
          </w:tcPr>
          <w:p w14:paraId="7084CC21" w14:textId="77777777" w:rsidR="00F31354" w:rsidRPr="00F31354" w:rsidRDefault="00F31354" w:rsidP="00F31354">
            <w:pPr>
              <w:rPr>
                <w:b/>
                <w:bCs/>
              </w:rPr>
            </w:pPr>
            <w:r w:rsidRPr="00F31354">
              <w:rPr>
                <w:b/>
                <w:bCs/>
              </w:rPr>
              <w:t>15.30878</w:t>
            </w:r>
          </w:p>
        </w:tc>
        <w:tc>
          <w:tcPr>
            <w:tcW w:w="960" w:type="dxa"/>
            <w:noWrap/>
            <w:hideMark/>
          </w:tcPr>
          <w:p w14:paraId="31980546" w14:textId="77777777" w:rsidR="00F31354" w:rsidRPr="00F31354" w:rsidRDefault="00F31354" w:rsidP="00F31354">
            <w:pPr>
              <w:rPr>
                <w:b/>
                <w:bCs/>
              </w:rPr>
            </w:pPr>
            <w:r w:rsidRPr="00F31354">
              <w:rPr>
                <w:b/>
                <w:bCs/>
              </w:rPr>
              <w:t>7.704555</w:t>
            </w:r>
          </w:p>
        </w:tc>
        <w:tc>
          <w:tcPr>
            <w:tcW w:w="960" w:type="dxa"/>
            <w:noWrap/>
            <w:hideMark/>
          </w:tcPr>
          <w:p w14:paraId="300F2EDD" w14:textId="77777777" w:rsidR="00F31354" w:rsidRPr="00F31354" w:rsidRDefault="00F31354" w:rsidP="00F31354">
            <w:pPr>
              <w:rPr>
                <w:b/>
                <w:bCs/>
              </w:rPr>
            </w:pPr>
            <w:r w:rsidRPr="00F31354">
              <w:rPr>
                <w:b/>
                <w:bCs/>
              </w:rPr>
              <w:t>9.041624</w:t>
            </w:r>
          </w:p>
        </w:tc>
        <w:tc>
          <w:tcPr>
            <w:tcW w:w="960" w:type="dxa"/>
            <w:noWrap/>
            <w:hideMark/>
          </w:tcPr>
          <w:p w14:paraId="5185A55B" w14:textId="77777777" w:rsidR="00F31354" w:rsidRPr="00F31354" w:rsidRDefault="00F31354" w:rsidP="00F31354">
            <w:pPr>
              <w:rPr>
                <w:b/>
                <w:bCs/>
              </w:rPr>
            </w:pPr>
            <w:r w:rsidRPr="00F31354">
              <w:rPr>
                <w:b/>
                <w:bCs/>
              </w:rPr>
              <w:t>10.86776</w:t>
            </w:r>
          </w:p>
        </w:tc>
        <w:tc>
          <w:tcPr>
            <w:tcW w:w="960" w:type="dxa"/>
            <w:noWrap/>
            <w:hideMark/>
          </w:tcPr>
          <w:p w14:paraId="0F25826E" w14:textId="77777777" w:rsidR="00F31354" w:rsidRPr="00F31354" w:rsidRDefault="00F31354" w:rsidP="00F31354">
            <w:pPr>
              <w:rPr>
                <w:b/>
                <w:bCs/>
              </w:rPr>
            </w:pPr>
            <w:r w:rsidRPr="00F31354">
              <w:rPr>
                <w:b/>
                <w:bCs/>
              </w:rPr>
              <w:t>12.44506</w:t>
            </w:r>
          </w:p>
        </w:tc>
        <w:tc>
          <w:tcPr>
            <w:tcW w:w="960" w:type="dxa"/>
            <w:noWrap/>
            <w:hideMark/>
          </w:tcPr>
          <w:p w14:paraId="2D097ECB" w14:textId="77777777" w:rsidR="00F31354" w:rsidRPr="00F31354" w:rsidRDefault="00F31354" w:rsidP="00F31354">
            <w:pPr>
              <w:rPr>
                <w:b/>
                <w:bCs/>
              </w:rPr>
            </w:pPr>
            <w:r w:rsidRPr="00F31354">
              <w:rPr>
                <w:b/>
                <w:bCs/>
              </w:rPr>
              <w:t>15.43454</w:t>
            </w:r>
          </w:p>
        </w:tc>
      </w:tr>
    </w:tbl>
    <w:p w14:paraId="78D488F8" w14:textId="77777777" w:rsidR="00F31354" w:rsidRDefault="00F31354" w:rsidP="00DD05AD">
      <w:r>
        <w:lastRenderedPageBreak/>
        <w:t>5</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4EBDDE4" w14:textId="77777777" w:rsidTr="00F31354">
        <w:trPr>
          <w:trHeight w:val="300"/>
        </w:trPr>
        <w:tc>
          <w:tcPr>
            <w:tcW w:w="960" w:type="dxa"/>
            <w:noWrap/>
            <w:hideMark/>
          </w:tcPr>
          <w:p w14:paraId="0C97790C" w14:textId="77777777" w:rsidR="00F31354" w:rsidRPr="00F31354" w:rsidRDefault="00F31354" w:rsidP="00F31354">
            <w:r w:rsidRPr="00F31354">
              <w:t>Tx01</w:t>
            </w:r>
          </w:p>
        </w:tc>
        <w:tc>
          <w:tcPr>
            <w:tcW w:w="960" w:type="dxa"/>
            <w:noWrap/>
            <w:hideMark/>
          </w:tcPr>
          <w:p w14:paraId="2A0B8B04" w14:textId="77777777" w:rsidR="00F31354" w:rsidRPr="00F31354" w:rsidRDefault="00F31354" w:rsidP="00F31354">
            <w:r w:rsidRPr="00F31354">
              <w:t>Tx02</w:t>
            </w:r>
          </w:p>
        </w:tc>
        <w:tc>
          <w:tcPr>
            <w:tcW w:w="960" w:type="dxa"/>
            <w:noWrap/>
            <w:hideMark/>
          </w:tcPr>
          <w:p w14:paraId="17E0E123" w14:textId="77777777" w:rsidR="00F31354" w:rsidRPr="00F31354" w:rsidRDefault="00F31354" w:rsidP="00F31354">
            <w:r w:rsidRPr="00F31354">
              <w:t>Tx03</w:t>
            </w:r>
          </w:p>
        </w:tc>
        <w:tc>
          <w:tcPr>
            <w:tcW w:w="960" w:type="dxa"/>
            <w:noWrap/>
            <w:hideMark/>
          </w:tcPr>
          <w:p w14:paraId="2929B689" w14:textId="77777777" w:rsidR="00F31354" w:rsidRPr="00F31354" w:rsidRDefault="00F31354" w:rsidP="00F31354">
            <w:r w:rsidRPr="00F31354">
              <w:t>Tx04</w:t>
            </w:r>
          </w:p>
        </w:tc>
        <w:tc>
          <w:tcPr>
            <w:tcW w:w="960" w:type="dxa"/>
            <w:noWrap/>
            <w:hideMark/>
          </w:tcPr>
          <w:p w14:paraId="404C6FCD" w14:textId="77777777" w:rsidR="00F31354" w:rsidRPr="00F31354" w:rsidRDefault="00F31354" w:rsidP="00F31354">
            <w:r w:rsidRPr="00F31354">
              <w:t>Tx05</w:t>
            </w:r>
          </w:p>
        </w:tc>
        <w:tc>
          <w:tcPr>
            <w:tcW w:w="960" w:type="dxa"/>
            <w:noWrap/>
            <w:hideMark/>
          </w:tcPr>
          <w:p w14:paraId="4F69D0A1" w14:textId="77777777" w:rsidR="00F31354" w:rsidRPr="00F31354" w:rsidRDefault="00F31354" w:rsidP="00F31354">
            <w:r w:rsidRPr="00F31354">
              <w:t>Tx06</w:t>
            </w:r>
          </w:p>
        </w:tc>
        <w:tc>
          <w:tcPr>
            <w:tcW w:w="960" w:type="dxa"/>
            <w:noWrap/>
            <w:hideMark/>
          </w:tcPr>
          <w:p w14:paraId="2975A36E" w14:textId="77777777" w:rsidR="00F31354" w:rsidRPr="00F31354" w:rsidRDefault="00F31354" w:rsidP="00F31354">
            <w:r w:rsidRPr="00F31354">
              <w:t>Tx07</w:t>
            </w:r>
          </w:p>
        </w:tc>
        <w:tc>
          <w:tcPr>
            <w:tcW w:w="960" w:type="dxa"/>
            <w:noWrap/>
            <w:hideMark/>
          </w:tcPr>
          <w:p w14:paraId="210B7EDE" w14:textId="77777777" w:rsidR="00F31354" w:rsidRPr="00F31354" w:rsidRDefault="00F31354" w:rsidP="00F31354">
            <w:r w:rsidRPr="00F31354">
              <w:t>Tx08</w:t>
            </w:r>
          </w:p>
        </w:tc>
        <w:tc>
          <w:tcPr>
            <w:tcW w:w="960" w:type="dxa"/>
            <w:noWrap/>
            <w:hideMark/>
          </w:tcPr>
          <w:p w14:paraId="510EBE33" w14:textId="77777777" w:rsidR="00F31354" w:rsidRPr="00F31354" w:rsidRDefault="00F31354" w:rsidP="00F31354">
            <w:r w:rsidRPr="00F31354">
              <w:t>Tx09</w:t>
            </w:r>
          </w:p>
        </w:tc>
        <w:tc>
          <w:tcPr>
            <w:tcW w:w="960" w:type="dxa"/>
            <w:noWrap/>
            <w:hideMark/>
          </w:tcPr>
          <w:p w14:paraId="3DA3832B" w14:textId="77777777" w:rsidR="00F31354" w:rsidRPr="00F31354" w:rsidRDefault="00F31354" w:rsidP="00F31354">
            <w:r w:rsidRPr="00F31354">
              <w:t>Tx10</w:t>
            </w:r>
          </w:p>
        </w:tc>
      </w:tr>
      <w:tr w:rsidR="00F31354" w:rsidRPr="00F31354" w14:paraId="127A500E" w14:textId="77777777" w:rsidTr="00F31354">
        <w:trPr>
          <w:trHeight w:val="300"/>
        </w:trPr>
        <w:tc>
          <w:tcPr>
            <w:tcW w:w="960" w:type="dxa"/>
            <w:noWrap/>
            <w:hideMark/>
          </w:tcPr>
          <w:p w14:paraId="27AC426E" w14:textId="77777777" w:rsidR="00F31354" w:rsidRPr="00F31354" w:rsidRDefault="00F31354" w:rsidP="00F31354">
            <w:r w:rsidRPr="00F31354">
              <w:t>8.536773</w:t>
            </w:r>
          </w:p>
        </w:tc>
        <w:tc>
          <w:tcPr>
            <w:tcW w:w="960" w:type="dxa"/>
            <w:noWrap/>
            <w:hideMark/>
          </w:tcPr>
          <w:p w14:paraId="167D3E32" w14:textId="77777777" w:rsidR="00F31354" w:rsidRPr="00F31354" w:rsidRDefault="00F31354" w:rsidP="00F31354">
            <w:r w:rsidRPr="00F31354">
              <w:t>6.123528</w:t>
            </w:r>
          </w:p>
        </w:tc>
        <w:tc>
          <w:tcPr>
            <w:tcW w:w="960" w:type="dxa"/>
            <w:noWrap/>
            <w:hideMark/>
          </w:tcPr>
          <w:p w14:paraId="5DC7BB89" w14:textId="77777777" w:rsidR="00F31354" w:rsidRPr="00F31354" w:rsidRDefault="00F31354" w:rsidP="00F31354">
            <w:r w:rsidRPr="00F31354">
              <w:t>11.72082</w:t>
            </w:r>
          </w:p>
        </w:tc>
        <w:tc>
          <w:tcPr>
            <w:tcW w:w="960" w:type="dxa"/>
            <w:noWrap/>
            <w:hideMark/>
          </w:tcPr>
          <w:p w14:paraId="52725986" w14:textId="77777777" w:rsidR="00F31354" w:rsidRPr="00F31354" w:rsidRDefault="00F31354" w:rsidP="00F31354">
            <w:r w:rsidRPr="00F31354">
              <w:t>12.50582</w:t>
            </w:r>
          </w:p>
        </w:tc>
        <w:tc>
          <w:tcPr>
            <w:tcW w:w="960" w:type="dxa"/>
            <w:noWrap/>
            <w:hideMark/>
          </w:tcPr>
          <w:p w14:paraId="07E152F5" w14:textId="77777777" w:rsidR="00F31354" w:rsidRPr="00F31354" w:rsidRDefault="00F31354" w:rsidP="00F31354">
            <w:r w:rsidRPr="00F31354">
              <w:t>13.84826</w:t>
            </w:r>
          </w:p>
        </w:tc>
        <w:tc>
          <w:tcPr>
            <w:tcW w:w="960" w:type="dxa"/>
            <w:noWrap/>
            <w:hideMark/>
          </w:tcPr>
          <w:p w14:paraId="6A383C58" w14:textId="77777777" w:rsidR="00F31354" w:rsidRPr="00F31354" w:rsidRDefault="00F31354" w:rsidP="00F31354">
            <w:r w:rsidRPr="00F31354">
              <w:t>9.194292</w:t>
            </w:r>
          </w:p>
        </w:tc>
        <w:tc>
          <w:tcPr>
            <w:tcW w:w="960" w:type="dxa"/>
            <w:noWrap/>
            <w:hideMark/>
          </w:tcPr>
          <w:p w14:paraId="0A6FF6C8" w14:textId="77777777" w:rsidR="00F31354" w:rsidRPr="00F31354" w:rsidRDefault="00F31354" w:rsidP="00F31354">
            <w:r w:rsidRPr="00F31354">
              <w:t>5.544657</w:t>
            </w:r>
          </w:p>
        </w:tc>
        <w:tc>
          <w:tcPr>
            <w:tcW w:w="960" w:type="dxa"/>
            <w:noWrap/>
            <w:hideMark/>
          </w:tcPr>
          <w:p w14:paraId="045AFEF9" w14:textId="77777777" w:rsidR="00F31354" w:rsidRPr="00F31354" w:rsidRDefault="00F31354" w:rsidP="00F31354">
            <w:r w:rsidRPr="00F31354">
              <w:t>9.464762</w:t>
            </w:r>
          </w:p>
        </w:tc>
        <w:tc>
          <w:tcPr>
            <w:tcW w:w="960" w:type="dxa"/>
            <w:noWrap/>
            <w:hideMark/>
          </w:tcPr>
          <w:p w14:paraId="31F43F4B" w14:textId="77777777" w:rsidR="00F31354" w:rsidRPr="00F31354" w:rsidRDefault="00F31354" w:rsidP="00F31354">
            <w:r w:rsidRPr="00F31354">
              <w:t>10.83736</w:t>
            </w:r>
          </w:p>
        </w:tc>
        <w:tc>
          <w:tcPr>
            <w:tcW w:w="960" w:type="dxa"/>
            <w:noWrap/>
            <w:hideMark/>
          </w:tcPr>
          <w:p w14:paraId="022CF9DD" w14:textId="77777777" w:rsidR="00F31354" w:rsidRPr="00F31354" w:rsidRDefault="00F31354" w:rsidP="00F31354">
            <w:r w:rsidRPr="00F31354">
              <w:t>14.16935</w:t>
            </w:r>
          </w:p>
        </w:tc>
      </w:tr>
      <w:tr w:rsidR="00F31354" w:rsidRPr="00F31354" w14:paraId="7B79EFD3" w14:textId="77777777" w:rsidTr="00F31354">
        <w:trPr>
          <w:trHeight w:val="300"/>
        </w:trPr>
        <w:tc>
          <w:tcPr>
            <w:tcW w:w="960" w:type="dxa"/>
            <w:noWrap/>
            <w:hideMark/>
          </w:tcPr>
          <w:p w14:paraId="795DE879" w14:textId="77777777" w:rsidR="00F31354" w:rsidRPr="00F31354" w:rsidRDefault="00F31354" w:rsidP="00F31354">
            <w:r w:rsidRPr="00F31354">
              <w:t>6.392909</w:t>
            </w:r>
          </w:p>
        </w:tc>
        <w:tc>
          <w:tcPr>
            <w:tcW w:w="960" w:type="dxa"/>
            <w:noWrap/>
            <w:hideMark/>
          </w:tcPr>
          <w:p w14:paraId="22AC746D" w14:textId="77777777" w:rsidR="00F31354" w:rsidRPr="00F31354" w:rsidRDefault="00F31354" w:rsidP="00F31354">
            <w:r w:rsidRPr="00F31354">
              <w:t>8.776998</w:t>
            </w:r>
          </w:p>
        </w:tc>
        <w:tc>
          <w:tcPr>
            <w:tcW w:w="960" w:type="dxa"/>
            <w:noWrap/>
            <w:hideMark/>
          </w:tcPr>
          <w:p w14:paraId="4CFB46D9" w14:textId="77777777" w:rsidR="00F31354" w:rsidRPr="00F31354" w:rsidRDefault="00F31354" w:rsidP="00F31354">
            <w:r w:rsidRPr="00F31354">
              <w:t>10.63696</w:t>
            </w:r>
          </w:p>
        </w:tc>
        <w:tc>
          <w:tcPr>
            <w:tcW w:w="960" w:type="dxa"/>
            <w:noWrap/>
            <w:hideMark/>
          </w:tcPr>
          <w:p w14:paraId="5ED9D716" w14:textId="77777777" w:rsidR="00F31354" w:rsidRPr="00F31354" w:rsidRDefault="00F31354" w:rsidP="00F31354">
            <w:r w:rsidRPr="00F31354">
              <w:t>11.36923</w:t>
            </w:r>
          </w:p>
        </w:tc>
        <w:tc>
          <w:tcPr>
            <w:tcW w:w="960" w:type="dxa"/>
            <w:noWrap/>
            <w:hideMark/>
          </w:tcPr>
          <w:p w14:paraId="661D422E" w14:textId="77777777" w:rsidR="00F31354" w:rsidRPr="00F31354" w:rsidRDefault="00F31354" w:rsidP="00F31354">
            <w:r w:rsidRPr="00F31354">
              <w:t>13.83679</w:t>
            </w:r>
          </w:p>
        </w:tc>
        <w:tc>
          <w:tcPr>
            <w:tcW w:w="960" w:type="dxa"/>
            <w:noWrap/>
            <w:hideMark/>
          </w:tcPr>
          <w:p w14:paraId="0B80BABA" w14:textId="77777777" w:rsidR="00F31354" w:rsidRPr="00F31354" w:rsidRDefault="00F31354" w:rsidP="00F31354">
            <w:r w:rsidRPr="00F31354">
              <w:t>4.581555</w:t>
            </w:r>
          </w:p>
        </w:tc>
        <w:tc>
          <w:tcPr>
            <w:tcW w:w="960" w:type="dxa"/>
            <w:noWrap/>
            <w:hideMark/>
          </w:tcPr>
          <w:p w14:paraId="64882724" w14:textId="77777777" w:rsidR="00F31354" w:rsidRPr="00F31354" w:rsidRDefault="00F31354" w:rsidP="00F31354">
            <w:r w:rsidRPr="00F31354">
              <w:t>8.4549</w:t>
            </w:r>
          </w:p>
        </w:tc>
        <w:tc>
          <w:tcPr>
            <w:tcW w:w="960" w:type="dxa"/>
            <w:noWrap/>
            <w:hideMark/>
          </w:tcPr>
          <w:p w14:paraId="56528B69" w14:textId="77777777" w:rsidR="00F31354" w:rsidRPr="00F31354" w:rsidRDefault="00F31354" w:rsidP="00F31354">
            <w:r w:rsidRPr="00F31354">
              <w:t>9.383549</w:t>
            </w:r>
          </w:p>
        </w:tc>
        <w:tc>
          <w:tcPr>
            <w:tcW w:w="960" w:type="dxa"/>
            <w:noWrap/>
            <w:hideMark/>
          </w:tcPr>
          <w:p w14:paraId="37BB143C" w14:textId="77777777" w:rsidR="00F31354" w:rsidRPr="00F31354" w:rsidRDefault="00F31354" w:rsidP="00F31354">
            <w:r w:rsidRPr="00F31354">
              <w:t>13.76022</w:t>
            </w:r>
          </w:p>
        </w:tc>
        <w:tc>
          <w:tcPr>
            <w:tcW w:w="960" w:type="dxa"/>
            <w:noWrap/>
            <w:hideMark/>
          </w:tcPr>
          <w:p w14:paraId="1F041A84" w14:textId="77777777" w:rsidR="00F31354" w:rsidRPr="00F31354" w:rsidRDefault="00F31354" w:rsidP="00F31354">
            <w:r w:rsidRPr="00F31354">
              <w:t>7.416211</w:t>
            </w:r>
          </w:p>
        </w:tc>
      </w:tr>
      <w:tr w:rsidR="00F31354" w:rsidRPr="00F31354" w14:paraId="13C8315B" w14:textId="77777777" w:rsidTr="00F31354">
        <w:trPr>
          <w:trHeight w:val="300"/>
        </w:trPr>
        <w:tc>
          <w:tcPr>
            <w:tcW w:w="960" w:type="dxa"/>
            <w:noWrap/>
            <w:hideMark/>
          </w:tcPr>
          <w:p w14:paraId="0FF2627F" w14:textId="77777777" w:rsidR="00F31354" w:rsidRPr="00F31354" w:rsidRDefault="00F31354" w:rsidP="00F31354">
            <w:r w:rsidRPr="00F31354">
              <w:t>8.696734</w:t>
            </w:r>
          </w:p>
        </w:tc>
        <w:tc>
          <w:tcPr>
            <w:tcW w:w="960" w:type="dxa"/>
            <w:noWrap/>
            <w:hideMark/>
          </w:tcPr>
          <w:p w14:paraId="60B96AE4" w14:textId="77777777" w:rsidR="00F31354" w:rsidRPr="00F31354" w:rsidRDefault="00F31354" w:rsidP="00F31354">
            <w:r w:rsidRPr="00F31354">
              <w:t>6.778096</w:t>
            </w:r>
          </w:p>
        </w:tc>
        <w:tc>
          <w:tcPr>
            <w:tcW w:w="960" w:type="dxa"/>
            <w:noWrap/>
            <w:hideMark/>
          </w:tcPr>
          <w:p w14:paraId="444694FA" w14:textId="77777777" w:rsidR="00F31354" w:rsidRPr="00F31354" w:rsidRDefault="00F31354" w:rsidP="00F31354">
            <w:r w:rsidRPr="00F31354">
              <w:t>15.81718</w:t>
            </w:r>
          </w:p>
        </w:tc>
        <w:tc>
          <w:tcPr>
            <w:tcW w:w="960" w:type="dxa"/>
            <w:noWrap/>
            <w:hideMark/>
          </w:tcPr>
          <w:p w14:paraId="62CE2717" w14:textId="77777777" w:rsidR="00F31354" w:rsidRPr="00F31354" w:rsidRDefault="00F31354" w:rsidP="00F31354">
            <w:r w:rsidRPr="00F31354">
              <w:t>12.56536</w:t>
            </w:r>
          </w:p>
        </w:tc>
        <w:tc>
          <w:tcPr>
            <w:tcW w:w="960" w:type="dxa"/>
            <w:noWrap/>
            <w:hideMark/>
          </w:tcPr>
          <w:p w14:paraId="19BE8941" w14:textId="77777777" w:rsidR="00F31354" w:rsidRPr="00F31354" w:rsidRDefault="00F31354" w:rsidP="00F31354">
            <w:r w:rsidRPr="00F31354">
              <w:t>16.93647</w:t>
            </w:r>
          </w:p>
        </w:tc>
        <w:tc>
          <w:tcPr>
            <w:tcW w:w="960" w:type="dxa"/>
            <w:noWrap/>
            <w:hideMark/>
          </w:tcPr>
          <w:p w14:paraId="3DA44BAB" w14:textId="77777777" w:rsidR="00F31354" w:rsidRPr="00F31354" w:rsidRDefault="00F31354" w:rsidP="00F31354">
            <w:r w:rsidRPr="00F31354">
              <w:t>9.54365</w:t>
            </w:r>
          </w:p>
        </w:tc>
        <w:tc>
          <w:tcPr>
            <w:tcW w:w="960" w:type="dxa"/>
            <w:noWrap/>
            <w:hideMark/>
          </w:tcPr>
          <w:p w14:paraId="62F7BCC8" w14:textId="77777777" w:rsidR="00F31354" w:rsidRPr="00F31354" w:rsidRDefault="00F31354" w:rsidP="00F31354">
            <w:r w:rsidRPr="00F31354">
              <w:t>9.171722</w:t>
            </w:r>
          </w:p>
        </w:tc>
        <w:tc>
          <w:tcPr>
            <w:tcW w:w="960" w:type="dxa"/>
            <w:noWrap/>
            <w:hideMark/>
          </w:tcPr>
          <w:p w14:paraId="55122071" w14:textId="77777777" w:rsidR="00F31354" w:rsidRPr="00F31354" w:rsidRDefault="00F31354" w:rsidP="00F31354">
            <w:r w:rsidRPr="00F31354">
              <w:t>9.397834</w:t>
            </w:r>
          </w:p>
        </w:tc>
        <w:tc>
          <w:tcPr>
            <w:tcW w:w="960" w:type="dxa"/>
            <w:noWrap/>
            <w:hideMark/>
          </w:tcPr>
          <w:p w14:paraId="33737C72" w14:textId="77777777" w:rsidR="00F31354" w:rsidRPr="00F31354" w:rsidRDefault="00F31354" w:rsidP="00F31354">
            <w:r w:rsidRPr="00F31354">
              <w:t>11.33562</w:t>
            </w:r>
          </w:p>
        </w:tc>
        <w:tc>
          <w:tcPr>
            <w:tcW w:w="960" w:type="dxa"/>
            <w:noWrap/>
            <w:hideMark/>
          </w:tcPr>
          <w:p w14:paraId="707A02BE" w14:textId="77777777" w:rsidR="00F31354" w:rsidRPr="00F31354" w:rsidRDefault="00F31354" w:rsidP="00F31354">
            <w:r w:rsidRPr="00F31354">
              <w:t>18.36717</w:t>
            </w:r>
          </w:p>
        </w:tc>
      </w:tr>
      <w:tr w:rsidR="00F31354" w:rsidRPr="00F31354" w14:paraId="2EE7C935" w14:textId="77777777" w:rsidTr="00F31354">
        <w:trPr>
          <w:trHeight w:val="300"/>
        </w:trPr>
        <w:tc>
          <w:tcPr>
            <w:tcW w:w="960" w:type="dxa"/>
            <w:noWrap/>
            <w:hideMark/>
          </w:tcPr>
          <w:p w14:paraId="021A2D21" w14:textId="77777777" w:rsidR="00F31354" w:rsidRPr="00F31354" w:rsidRDefault="00F31354" w:rsidP="00F31354">
            <w:r w:rsidRPr="00F31354">
              <w:t>9.446949</w:t>
            </w:r>
          </w:p>
        </w:tc>
        <w:tc>
          <w:tcPr>
            <w:tcW w:w="960" w:type="dxa"/>
            <w:noWrap/>
            <w:hideMark/>
          </w:tcPr>
          <w:p w14:paraId="4141FFE3" w14:textId="77777777" w:rsidR="00F31354" w:rsidRPr="00F31354" w:rsidRDefault="00F31354" w:rsidP="00F31354">
            <w:r w:rsidRPr="00F31354">
              <w:t>6.403661</w:t>
            </w:r>
          </w:p>
        </w:tc>
        <w:tc>
          <w:tcPr>
            <w:tcW w:w="960" w:type="dxa"/>
            <w:noWrap/>
            <w:hideMark/>
          </w:tcPr>
          <w:p w14:paraId="1C028A73" w14:textId="77777777" w:rsidR="00F31354" w:rsidRPr="00F31354" w:rsidRDefault="00F31354" w:rsidP="00F31354">
            <w:r w:rsidRPr="00F31354">
              <w:t>7.732163</w:t>
            </w:r>
          </w:p>
        </w:tc>
        <w:tc>
          <w:tcPr>
            <w:tcW w:w="960" w:type="dxa"/>
            <w:noWrap/>
            <w:hideMark/>
          </w:tcPr>
          <w:p w14:paraId="2886263C" w14:textId="77777777" w:rsidR="00F31354" w:rsidRPr="00F31354" w:rsidRDefault="00F31354" w:rsidP="00F31354">
            <w:r w:rsidRPr="00F31354">
              <w:t>13.22585</w:t>
            </w:r>
          </w:p>
        </w:tc>
        <w:tc>
          <w:tcPr>
            <w:tcW w:w="960" w:type="dxa"/>
            <w:noWrap/>
            <w:hideMark/>
          </w:tcPr>
          <w:p w14:paraId="3D759813" w14:textId="77777777" w:rsidR="00F31354" w:rsidRPr="00F31354" w:rsidRDefault="00F31354" w:rsidP="00F31354">
            <w:r w:rsidRPr="00F31354">
              <w:t>14.77889</w:t>
            </w:r>
          </w:p>
        </w:tc>
        <w:tc>
          <w:tcPr>
            <w:tcW w:w="960" w:type="dxa"/>
            <w:noWrap/>
            <w:hideMark/>
          </w:tcPr>
          <w:p w14:paraId="6357E74B" w14:textId="77777777" w:rsidR="00F31354" w:rsidRPr="00F31354" w:rsidRDefault="00F31354" w:rsidP="00F31354">
            <w:r w:rsidRPr="00F31354">
              <w:t>6.237793</w:t>
            </w:r>
          </w:p>
        </w:tc>
        <w:tc>
          <w:tcPr>
            <w:tcW w:w="960" w:type="dxa"/>
            <w:noWrap/>
            <w:hideMark/>
          </w:tcPr>
          <w:p w14:paraId="3E5112A5" w14:textId="77777777" w:rsidR="00F31354" w:rsidRPr="00F31354" w:rsidRDefault="00F31354" w:rsidP="00F31354">
            <w:r w:rsidRPr="00F31354">
              <w:t>8.8797</w:t>
            </w:r>
          </w:p>
        </w:tc>
        <w:tc>
          <w:tcPr>
            <w:tcW w:w="960" w:type="dxa"/>
            <w:noWrap/>
            <w:hideMark/>
          </w:tcPr>
          <w:p w14:paraId="47451B15" w14:textId="77777777" w:rsidR="00F31354" w:rsidRPr="00F31354" w:rsidRDefault="00F31354" w:rsidP="00F31354">
            <w:r w:rsidRPr="00F31354">
              <w:t>13.35492</w:t>
            </w:r>
          </w:p>
        </w:tc>
        <w:tc>
          <w:tcPr>
            <w:tcW w:w="960" w:type="dxa"/>
            <w:noWrap/>
            <w:hideMark/>
          </w:tcPr>
          <w:p w14:paraId="412CD7FC" w14:textId="77777777" w:rsidR="00F31354" w:rsidRPr="00F31354" w:rsidRDefault="00F31354" w:rsidP="00F31354">
            <w:r w:rsidRPr="00F31354">
              <w:t>9.280906</w:t>
            </w:r>
          </w:p>
        </w:tc>
        <w:tc>
          <w:tcPr>
            <w:tcW w:w="960" w:type="dxa"/>
            <w:noWrap/>
            <w:hideMark/>
          </w:tcPr>
          <w:p w14:paraId="7066B2D7" w14:textId="77777777" w:rsidR="00F31354" w:rsidRPr="00F31354" w:rsidRDefault="00F31354" w:rsidP="00F31354">
            <w:r w:rsidRPr="00F31354">
              <w:t>13.51028</w:t>
            </w:r>
          </w:p>
        </w:tc>
      </w:tr>
      <w:tr w:rsidR="00F31354" w:rsidRPr="00F31354" w14:paraId="18B1F969" w14:textId="77777777" w:rsidTr="00F31354">
        <w:trPr>
          <w:trHeight w:val="300"/>
        </w:trPr>
        <w:tc>
          <w:tcPr>
            <w:tcW w:w="960" w:type="dxa"/>
            <w:noWrap/>
            <w:hideMark/>
          </w:tcPr>
          <w:p w14:paraId="0D1ECDB3" w14:textId="77777777" w:rsidR="00F31354" w:rsidRPr="00F31354" w:rsidRDefault="00F31354" w:rsidP="00F31354">
            <w:r w:rsidRPr="00F31354">
              <w:t>7.140921</w:t>
            </w:r>
          </w:p>
        </w:tc>
        <w:tc>
          <w:tcPr>
            <w:tcW w:w="960" w:type="dxa"/>
            <w:noWrap/>
            <w:hideMark/>
          </w:tcPr>
          <w:p w14:paraId="71C5FE87" w14:textId="77777777" w:rsidR="00F31354" w:rsidRPr="00F31354" w:rsidRDefault="00F31354" w:rsidP="00F31354">
            <w:r w:rsidRPr="00F31354">
              <w:t>7.315646</w:t>
            </w:r>
          </w:p>
        </w:tc>
        <w:tc>
          <w:tcPr>
            <w:tcW w:w="960" w:type="dxa"/>
            <w:noWrap/>
            <w:hideMark/>
          </w:tcPr>
          <w:p w14:paraId="53C26B37" w14:textId="77777777" w:rsidR="00F31354" w:rsidRPr="00F31354" w:rsidRDefault="00F31354" w:rsidP="00F31354">
            <w:r w:rsidRPr="00F31354">
              <w:t>12.60729</w:t>
            </w:r>
          </w:p>
        </w:tc>
        <w:tc>
          <w:tcPr>
            <w:tcW w:w="960" w:type="dxa"/>
            <w:noWrap/>
            <w:hideMark/>
          </w:tcPr>
          <w:p w14:paraId="649805A7" w14:textId="77777777" w:rsidR="00F31354" w:rsidRPr="00F31354" w:rsidRDefault="00F31354" w:rsidP="00F31354">
            <w:r w:rsidRPr="00F31354">
              <w:t>12.23945</w:t>
            </w:r>
          </w:p>
        </w:tc>
        <w:tc>
          <w:tcPr>
            <w:tcW w:w="960" w:type="dxa"/>
            <w:noWrap/>
            <w:hideMark/>
          </w:tcPr>
          <w:p w14:paraId="371DCE5B" w14:textId="77777777" w:rsidR="00F31354" w:rsidRPr="00F31354" w:rsidRDefault="00F31354" w:rsidP="00F31354">
            <w:r w:rsidRPr="00F31354">
              <w:t>9.282494</w:t>
            </w:r>
          </w:p>
        </w:tc>
        <w:tc>
          <w:tcPr>
            <w:tcW w:w="960" w:type="dxa"/>
            <w:noWrap/>
            <w:hideMark/>
          </w:tcPr>
          <w:p w14:paraId="0D82481D" w14:textId="77777777" w:rsidR="00F31354" w:rsidRPr="00F31354" w:rsidRDefault="00F31354" w:rsidP="00F31354">
            <w:r w:rsidRPr="00F31354">
              <w:t>8.105478</w:t>
            </w:r>
          </w:p>
        </w:tc>
        <w:tc>
          <w:tcPr>
            <w:tcW w:w="960" w:type="dxa"/>
            <w:noWrap/>
            <w:hideMark/>
          </w:tcPr>
          <w:p w14:paraId="5A1525D9" w14:textId="77777777" w:rsidR="00F31354" w:rsidRPr="00F31354" w:rsidRDefault="00F31354" w:rsidP="00F31354">
            <w:r w:rsidRPr="00F31354">
              <w:t>9.233577</w:t>
            </w:r>
          </w:p>
        </w:tc>
        <w:tc>
          <w:tcPr>
            <w:tcW w:w="960" w:type="dxa"/>
            <w:noWrap/>
            <w:hideMark/>
          </w:tcPr>
          <w:p w14:paraId="7859E133" w14:textId="77777777" w:rsidR="00F31354" w:rsidRPr="00F31354" w:rsidRDefault="00F31354" w:rsidP="00F31354">
            <w:r w:rsidRPr="00F31354">
              <w:t>11.38388</w:t>
            </w:r>
          </w:p>
        </w:tc>
        <w:tc>
          <w:tcPr>
            <w:tcW w:w="960" w:type="dxa"/>
            <w:noWrap/>
            <w:hideMark/>
          </w:tcPr>
          <w:p w14:paraId="2B216CE5" w14:textId="77777777" w:rsidR="00F31354" w:rsidRPr="00F31354" w:rsidRDefault="00F31354" w:rsidP="00F31354">
            <w:r w:rsidRPr="00F31354">
              <w:t>9.227133</w:t>
            </w:r>
          </w:p>
        </w:tc>
        <w:tc>
          <w:tcPr>
            <w:tcW w:w="960" w:type="dxa"/>
            <w:noWrap/>
            <w:hideMark/>
          </w:tcPr>
          <w:p w14:paraId="3C5B6156" w14:textId="77777777" w:rsidR="00F31354" w:rsidRPr="00F31354" w:rsidRDefault="00F31354" w:rsidP="00F31354">
            <w:r w:rsidRPr="00F31354">
              <w:t>14.59046</w:t>
            </w:r>
          </w:p>
        </w:tc>
      </w:tr>
      <w:tr w:rsidR="00F31354" w:rsidRPr="00F31354" w14:paraId="6C585E6F" w14:textId="77777777" w:rsidTr="00F31354">
        <w:trPr>
          <w:trHeight w:val="300"/>
        </w:trPr>
        <w:tc>
          <w:tcPr>
            <w:tcW w:w="960" w:type="dxa"/>
            <w:noWrap/>
            <w:hideMark/>
          </w:tcPr>
          <w:p w14:paraId="7EB9EA76" w14:textId="77777777" w:rsidR="00F31354" w:rsidRPr="00F31354" w:rsidRDefault="00F31354" w:rsidP="00F31354">
            <w:r w:rsidRPr="00F31354">
              <w:t>4.358656</w:t>
            </w:r>
          </w:p>
        </w:tc>
        <w:tc>
          <w:tcPr>
            <w:tcW w:w="960" w:type="dxa"/>
            <w:noWrap/>
            <w:hideMark/>
          </w:tcPr>
          <w:p w14:paraId="3D64AF59" w14:textId="77777777" w:rsidR="00F31354" w:rsidRPr="00F31354" w:rsidRDefault="00F31354" w:rsidP="00F31354">
            <w:r w:rsidRPr="00F31354">
              <w:t>8.669591</w:t>
            </w:r>
          </w:p>
        </w:tc>
        <w:tc>
          <w:tcPr>
            <w:tcW w:w="960" w:type="dxa"/>
            <w:noWrap/>
            <w:hideMark/>
          </w:tcPr>
          <w:p w14:paraId="5AA7B42F" w14:textId="77777777" w:rsidR="00F31354" w:rsidRPr="00F31354" w:rsidRDefault="00F31354" w:rsidP="00F31354">
            <w:r w:rsidRPr="00F31354">
              <w:t>8.523449</w:t>
            </w:r>
          </w:p>
        </w:tc>
        <w:tc>
          <w:tcPr>
            <w:tcW w:w="960" w:type="dxa"/>
            <w:noWrap/>
            <w:hideMark/>
          </w:tcPr>
          <w:p w14:paraId="6EB85A85" w14:textId="77777777" w:rsidR="00F31354" w:rsidRPr="00F31354" w:rsidRDefault="00F31354" w:rsidP="00F31354">
            <w:r w:rsidRPr="00F31354">
              <w:t>11.7048</w:t>
            </w:r>
          </w:p>
        </w:tc>
        <w:tc>
          <w:tcPr>
            <w:tcW w:w="960" w:type="dxa"/>
            <w:noWrap/>
            <w:hideMark/>
          </w:tcPr>
          <w:p w14:paraId="31758C4A" w14:textId="77777777" w:rsidR="00F31354" w:rsidRPr="00F31354" w:rsidRDefault="00F31354" w:rsidP="00F31354">
            <w:r w:rsidRPr="00F31354">
              <w:t>15.14963</w:t>
            </w:r>
          </w:p>
        </w:tc>
        <w:tc>
          <w:tcPr>
            <w:tcW w:w="960" w:type="dxa"/>
            <w:noWrap/>
            <w:hideMark/>
          </w:tcPr>
          <w:p w14:paraId="0593C2FC" w14:textId="77777777" w:rsidR="00F31354" w:rsidRPr="00F31354" w:rsidRDefault="00F31354" w:rsidP="00F31354">
            <w:r w:rsidRPr="00F31354">
              <w:t>6.976211</w:t>
            </w:r>
          </w:p>
        </w:tc>
        <w:tc>
          <w:tcPr>
            <w:tcW w:w="960" w:type="dxa"/>
            <w:noWrap/>
            <w:hideMark/>
          </w:tcPr>
          <w:p w14:paraId="10ABF7B2" w14:textId="77777777" w:rsidR="00F31354" w:rsidRPr="00F31354" w:rsidRDefault="00F31354" w:rsidP="00F31354">
            <w:r w:rsidRPr="00F31354">
              <w:t>10.37931</w:t>
            </w:r>
          </w:p>
        </w:tc>
        <w:tc>
          <w:tcPr>
            <w:tcW w:w="960" w:type="dxa"/>
            <w:noWrap/>
            <w:hideMark/>
          </w:tcPr>
          <w:p w14:paraId="304A1958" w14:textId="77777777" w:rsidR="00F31354" w:rsidRPr="00F31354" w:rsidRDefault="00F31354" w:rsidP="00F31354">
            <w:r w:rsidRPr="00F31354">
              <w:t>9.653025</w:t>
            </w:r>
          </w:p>
        </w:tc>
        <w:tc>
          <w:tcPr>
            <w:tcW w:w="960" w:type="dxa"/>
            <w:noWrap/>
            <w:hideMark/>
          </w:tcPr>
          <w:p w14:paraId="25BB08DB" w14:textId="77777777" w:rsidR="00F31354" w:rsidRPr="00F31354" w:rsidRDefault="00F31354" w:rsidP="00F31354">
            <w:r w:rsidRPr="00F31354">
              <w:t>12.75785</w:t>
            </w:r>
          </w:p>
        </w:tc>
        <w:tc>
          <w:tcPr>
            <w:tcW w:w="960" w:type="dxa"/>
            <w:noWrap/>
            <w:hideMark/>
          </w:tcPr>
          <w:p w14:paraId="134F82C4" w14:textId="77777777" w:rsidR="00F31354" w:rsidRPr="00F31354" w:rsidRDefault="00F31354" w:rsidP="00F31354">
            <w:r w:rsidRPr="00F31354">
              <w:t>10.86975</w:t>
            </w:r>
          </w:p>
        </w:tc>
      </w:tr>
      <w:tr w:rsidR="00F31354" w:rsidRPr="00F31354" w14:paraId="67FA5176" w14:textId="77777777" w:rsidTr="00F31354">
        <w:trPr>
          <w:trHeight w:val="300"/>
        </w:trPr>
        <w:tc>
          <w:tcPr>
            <w:tcW w:w="960" w:type="dxa"/>
            <w:noWrap/>
            <w:hideMark/>
          </w:tcPr>
          <w:p w14:paraId="152BC23C" w14:textId="77777777" w:rsidR="00F31354" w:rsidRPr="00F31354" w:rsidRDefault="00F31354" w:rsidP="00F31354">
            <w:r w:rsidRPr="00F31354">
              <w:t>6.838359</w:t>
            </w:r>
          </w:p>
        </w:tc>
        <w:tc>
          <w:tcPr>
            <w:tcW w:w="960" w:type="dxa"/>
            <w:noWrap/>
            <w:hideMark/>
          </w:tcPr>
          <w:p w14:paraId="4AC73FA7" w14:textId="77777777" w:rsidR="00F31354" w:rsidRPr="00F31354" w:rsidRDefault="00F31354" w:rsidP="00F31354">
            <w:r w:rsidRPr="00F31354">
              <w:t>4.855103</w:t>
            </w:r>
          </w:p>
        </w:tc>
        <w:tc>
          <w:tcPr>
            <w:tcW w:w="960" w:type="dxa"/>
            <w:noWrap/>
            <w:hideMark/>
          </w:tcPr>
          <w:p w14:paraId="58E1CAEC" w14:textId="77777777" w:rsidR="00F31354" w:rsidRPr="00F31354" w:rsidRDefault="00F31354" w:rsidP="00F31354">
            <w:r w:rsidRPr="00F31354">
              <w:t>11.56359</w:t>
            </w:r>
          </w:p>
        </w:tc>
        <w:tc>
          <w:tcPr>
            <w:tcW w:w="960" w:type="dxa"/>
            <w:noWrap/>
            <w:hideMark/>
          </w:tcPr>
          <w:p w14:paraId="6932B718" w14:textId="77777777" w:rsidR="00F31354" w:rsidRPr="00F31354" w:rsidRDefault="00F31354" w:rsidP="00F31354">
            <w:r w:rsidRPr="00F31354">
              <w:t>11.63007</w:t>
            </w:r>
          </w:p>
        </w:tc>
        <w:tc>
          <w:tcPr>
            <w:tcW w:w="960" w:type="dxa"/>
            <w:noWrap/>
            <w:hideMark/>
          </w:tcPr>
          <w:p w14:paraId="59A6FB1E" w14:textId="77777777" w:rsidR="00F31354" w:rsidRPr="00F31354" w:rsidRDefault="00F31354" w:rsidP="00F31354">
            <w:r w:rsidRPr="00F31354">
              <w:t>15.2488</w:t>
            </w:r>
          </w:p>
        </w:tc>
        <w:tc>
          <w:tcPr>
            <w:tcW w:w="960" w:type="dxa"/>
            <w:noWrap/>
            <w:hideMark/>
          </w:tcPr>
          <w:p w14:paraId="75FCA136" w14:textId="77777777" w:rsidR="00F31354" w:rsidRPr="00F31354" w:rsidRDefault="00F31354" w:rsidP="00F31354">
            <w:r w:rsidRPr="00F31354">
              <w:t>8.181818</w:t>
            </w:r>
          </w:p>
        </w:tc>
        <w:tc>
          <w:tcPr>
            <w:tcW w:w="960" w:type="dxa"/>
            <w:noWrap/>
            <w:hideMark/>
          </w:tcPr>
          <w:p w14:paraId="77C1835C" w14:textId="77777777" w:rsidR="00F31354" w:rsidRPr="00F31354" w:rsidRDefault="00F31354" w:rsidP="00F31354">
            <w:r w:rsidRPr="00F31354">
              <w:t>9.316523</w:t>
            </w:r>
          </w:p>
        </w:tc>
        <w:tc>
          <w:tcPr>
            <w:tcW w:w="960" w:type="dxa"/>
            <w:noWrap/>
            <w:hideMark/>
          </w:tcPr>
          <w:p w14:paraId="55D94C3E" w14:textId="77777777" w:rsidR="00F31354" w:rsidRPr="00F31354" w:rsidRDefault="00F31354" w:rsidP="00F31354">
            <w:r w:rsidRPr="00F31354">
              <w:t>11.58965</w:t>
            </w:r>
          </w:p>
        </w:tc>
        <w:tc>
          <w:tcPr>
            <w:tcW w:w="960" w:type="dxa"/>
            <w:noWrap/>
            <w:hideMark/>
          </w:tcPr>
          <w:p w14:paraId="0C4ECF0D" w14:textId="77777777" w:rsidR="00F31354" w:rsidRPr="00F31354" w:rsidRDefault="00F31354" w:rsidP="00F31354">
            <w:r w:rsidRPr="00F31354">
              <w:t>13.24492</w:t>
            </w:r>
          </w:p>
        </w:tc>
        <w:tc>
          <w:tcPr>
            <w:tcW w:w="960" w:type="dxa"/>
            <w:noWrap/>
            <w:hideMark/>
          </w:tcPr>
          <w:p w14:paraId="4669E81C" w14:textId="77777777" w:rsidR="00F31354" w:rsidRPr="00F31354" w:rsidRDefault="00F31354" w:rsidP="00F31354">
            <w:r w:rsidRPr="00F31354">
              <w:t>16.33187</w:t>
            </w:r>
          </w:p>
        </w:tc>
      </w:tr>
      <w:tr w:rsidR="00F31354" w:rsidRPr="00F31354" w14:paraId="3C4DB3FF" w14:textId="77777777" w:rsidTr="00F31354">
        <w:trPr>
          <w:trHeight w:val="300"/>
        </w:trPr>
        <w:tc>
          <w:tcPr>
            <w:tcW w:w="960" w:type="dxa"/>
            <w:noWrap/>
            <w:hideMark/>
          </w:tcPr>
          <w:p w14:paraId="09140D2A" w14:textId="77777777" w:rsidR="00F31354" w:rsidRPr="00F31354" w:rsidRDefault="00F31354" w:rsidP="00F31354">
            <w:r w:rsidRPr="00F31354">
              <w:t>3.463822</w:t>
            </w:r>
          </w:p>
        </w:tc>
        <w:tc>
          <w:tcPr>
            <w:tcW w:w="960" w:type="dxa"/>
            <w:noWrap/>
            <w:hideMark/>
          </w:tcPr>
          <w:p w14:paraId="6149A9F2" w14:textId="77777777" w:rsidR="00F31354" w:rsidRPr="00F31354" w:rsidRDefault="00F31354" w:rsidP="00F31354">
            <w:r w:rsidRPr="00F31354">
              <w:t>10.51909</w:t>
            </w:r>
          </w:p>
        </w:tc>
        <w:tc>
          <w:tcPr>
            <w:tcW w:w="960" w:type="dxa"/>
            <w:noWrap/>
            <w:hideMark/>
          </w:tcPr>
          <w:p w14:paraId="620990C3" w14:textId="77777777" w:rsidR="00F31354" w:rsidRPr="00F31354" w:rsidRDefault="00F31354" w:rsidP="00F31354">
            <w:r w:rsidRPr="00F31354">
              <w:t>11.95999</w:t>
            </w:r>
          </w:p>
        </w:tc>
        <w:tc>
          <w:tcPr>
            <w:tcW w:w="960" w:type="dxa"/>
            <w:noWrap/>
            <w:hideMark/>
          </w:tcPr>
          <w:p w14:paraId="24037F9A" w14:textId="77777777" w:rsidR="00F31354" w:rsidRPr="00F31354" w:rsidRDefault="00F31354" w:rsidP="00F31354">
            <w:r w:rsidRPr="00F31354">
              <w:t>12.34017</w:t>
            </w:r>
          </w:p>
        </w:tc>
        <w:tc>
          <w:tcPr>
            <w:tcW w:w="960" w:type="dxa"/>
            <w:noWrap/>
            <w:hideMark/>
          </w:tcPr>
          <w:p w14:paraId="35430CF7" w14:textId="77777777" w:rsidR="00F31354" w:rsidRPr="00F31354" w:rsidRDefault="00F31354" w:rsidP="00F31354">
            <w:r w:rsidRPr="00F31354">
              <w:t>14.83957</w:t>
            </w:r>
          </w:p>
        </w:tc>
        <w:tc>
          <w:tcPr>
            <w:tcW w:w="960" w:type="dxa"/>
            <w:noWrap/>
            <w:hideMark/>
          </w:tcPr>
          <w:p w14:paraId="68552749" w14:textId="77777777" w:rsidR="00F31354" w:rsidRPr="00F31354" w:rsidRDefault="00F31354" w:rsidP="00F31354">
            <w:r w:rsidRPr="00F31354">
              <w:t>7.869991</w:t>
            </w:r>
          </w:p>
        </w:tc>
        <w:tc>
          <w:tcPr>
            <w:tcW w:w="960" w:type="dxa"/>
            <w:noWrap/>
            <w:hideMark/>
          </w:tcPr>
          <w:p w14:paraId="25D10745" w14:textId="77777777" w:rsidR="00F31354" w:rsidRPr="00F31354" w:rsidRDefault="00F31354" w:rsidP="00F31354">
            <w:r w:rsidRPr="00F31354">
              <w:t>11.13261</w:t>
            </w:r>
          </w:p>
        </w:tc>
        <w:tc>
          <w:tcPr>
            <w:tcW w:w="960" w:type="dxa"/>
            <w:noWrap/>
            <w:hideMark/>
          </w:tcPr>
          <w:p w14:paraId="5F109D2F" w14:textId="77777777" w:rsidR="00F31354" w:rsidRPr="00F31354" w:rsidRDefault="00F31354" w:rsidP="00F31354">
            <w:r w:rsidRPr="00F31354">
              <w:t>8.616479</w:t>
            </w:r>
          </w:p>
        </w:tc>
        <w:tc>
          <w:tcPr>
            <w:tcW w:w="960" w:type="dxa"/>
            <w:noWrap/>
            <w:hideMark/>
          </w:tcPr>
          <w:p w14:paraId="1B6AF9FB" w14:textId="77777777" w:rsidR="00F31354" w:rsidRPr="00F31354" w:rsidRDefault="00F31354" w:rsidP="00F31354">
            <w:r w:rsidRPr="00F31354">
              <w:t>12.81866</w:t>
            </w:r>
          </w:p>
        </w:tc>
        <w:tc>
          <w:tcPr>
            <w:tcW w:w="960" w:type="dxa"/>
            <w:noWrap/>
            <w:hideMark/>
          </w:tcPr>
          <w:p w14:paraId="7204C6DB" w14:textId="77777777" w:rsidR="00F31354" w:rsidRPr="00F31354" w:rsidRDefault="00F31354" w:rsidP="00F31354">
            <w:r w:rsidRPr="00F31354">
              <w:t>18.81646</w:t>
            </w:r>
          </w:p>
        </w:tc>
      </w:tr>
      <w:tr w:rsidR="00F31354" w:rsidRPr="00F31354" w14:paraId="021166E4" w14:textId="77777777" w:rsidTr="00F31354">
        <w:trPr>
          <w:trHeight w:val="300"/>
        </w:trPr>
        <w:tc>
          <w:tcPr>
            <w:tcW w:w="960" w:type="dxa"/>
            <w:noWrap/>
            <w:hideMark/>
          </w:tcPr>
          <w:p w14:paraId="0BFF21F8" w14:textId="77777777" w:rsidR="00F31354" w:rsidRPr="00F31354" w:rsidRDefault="00F31354" w:rsidP="00F31354">
            <w:r w:rsidRPr="00F31354">
              <w:t>5.806062</w:t>
            </w:r>
          </w:p>
        </w:tc>
        <w:tc>
          <w:tcPr>
            <w:tcW w:w="960" w:type="dxa"/>
            <w:noWrap/>
            <w:hideMark/>
          </w:tcPr>
          <w:p w14:paraId="55C6E2E3" w14:textId="77777777" w:rsidR="00F31354" w:rsidRPr="00F31354" w:rsidRDefault="00F31354" w:rsidP="00F31354">
            <w:r w:rsidRPr="00F31354">
              <w:t>7.737579</w:t>
            </w:r>
          </w:p>
        </w:tc>
        <w:tc>
          <w:tcPr>
            <w:tcW w:w="960" w:type="dxa"/>
            <w:noWrap/>
            <w:hideMark/>
          </w:tcPr>
          <w:p w14:paraId="49FAF65B" w14:textId="77777777" w:rsidR="00F31354" w:rsidRPr="00F31354" w:rsidRDefault="00F31354" w:rsidP="00F31354">
            <w:r w:rsidRPr="00F31354">
              <w:t>11.23429</w:t>
            </w:r>
          </w:p>
        </w:tc>
        <w:tc>
          <w:tcPr>
            <w:tcW w:w="960" w:type="dxa"/>
            <w:noWrap/>
            <w:hideMark/>
          </w:tcPr>
          <w:p w14:paraId="3BC9DD5F" w14:textId="77777777" w:rsidR="00F31354" w:rsidRPr="00F31354" w:rsidRDefault="00F31354" w:rsidP="00F31354">
            <w:r w:rsidRPr="00F31354">
              <w:t>12.20941</w:t>
            </w:r>
          </w:p>
        </w:tc>
        <w:tc>
          <w:tcPr>
            <w:tcW w:w="960" w:type="dxa"/>
            <w:noWrap/>
            <w:hideMark/>
          </w:tcPr>
          <w:p w14:paraId="4A3E56F5" w14:textId="77777777" w:rsidR="00F31354" w:rsidRPr="00F31354" w:rsidRDefault="00F31354" w:rsidP="00F31354">
            <w:r w:rsidRPr="00F31354">
              <w:t>12.67938</w:t>
            </w:r>
          </w:p>
        </w:tc>
        <w:tc>
          <w:tcPr>
            <w:tcW w:w="960" w:type="dxa"/>
            <w:noWrap/>
            <w:hideMark/>
          </w:tcPr>
          <w:p w14:paraId="549ADFDA" w14:textId="77777777" w:rsidR="00F31354" w:rsidRPr="00F31354" w:rsidRDefault="00F31354" w:rsidP="00F31354">
            <w:r w:rsidRPr="00F31354">
              <w:t>6.607406</w:t>
            </w:r>
          </w:p>
        </w:tc>
        <w:tc>
          <w:tcPr>
            <w:tcW w:w="960" w:type="dxa"/>
            <w:noWrap/>
            <w:hideMark/>
          </w:tcPr>
          <w:p w14:paraId="548A88C8" w14:textId="77777777" w:rsidR="00F31354" w:rsidRPr="00F31354" w:rsidRDefault="00F31354" w:rsidP="00F31354">
            <w:r w:rsidRPr="00F31354">
              <w:t>9.604431</w:t>
            </w:r>
          </w:p>
        </w:tc>
        <w:tc>
          <w:tcPr>
            <w:tcW w:w="960" w:type="dxa"/>
            <w:noWrap/>
            <w:hideMark/>
          </w:tcPr>
          <w:p w14:paraId="61AE51A5" w14:textId="77777777" w:rsidR="00F31354" w:rsidRPr="00F31354" w:rsidRDefault="00F31354" w:rsidP="00F31354">
            <w:r w:rsidRPr="00F31354">
              <w:t>13.19285</w:t>
            </w:r>
          </w:p>
        </w:tc>
        <w:tc>
          <w:tcPr>
            <w:tcW w:w="960" w:type="dxa"/>
            <w:noWrap/>
            <w:hideMark/>
          </w:tcPr>
          <w:p w14:paraId="777F23D8" w14:textId="77777777" w:rsidR="00F31354" w:rsidRPr="00F31354" w:rsidRDefault="00F31354" w:rsidP="00F31354">
            <w:r w:rsidRPr="00F31354">
              <w:t>19.13669</w:t>
            </w:r>
          </w:p>
        </w:tc>
        <w:tc>
          <w:tcPr>
            <w:tcW w:w="960" w:type="dxa"/>
            <w:noWrap/>
            <w:hideMark/>
          </w:tcPr>
          <w:p w14:paraId="638F0DCD" w14:textId="77777777" w:rsidR="00F31354" w:rsidRPr="00F31354" w:rsidRDefault="00F31354" w:rsidP="00F31354">
            <w:r w:rsidRPr="00F31354">
              <w:t>20.67505</w:t>
            </w:r>
          </w:p>
        </w:tc>
      </w:tr>
      <w:tr w:rsidR="00F31354" w:rsidRPr="00F31354" w14:paraId="39898BD4" w14:textId="77777777" w:rsidTr="00F31354">
        <w:trPr>
          <w:trHeight w:val="300"/>
        </w:trPr>
        <w:tc>
          <w:tcPr>
            <w:tcW w:w="960" w:type="dxa"/>
            <w:noWrap/>
            <w:hideMark/>
          </w:tcPr>
          <w:p w14:paraId="70A4DE24" w14:textId="77777777" w:rsidR="00F31354" w:rsidRPr="00F31354" w:rsidRDefault="00F31354" w:rsidP="00F31354">
            <w:r w:rsidRPr="00F31354">
              <w:t>6.225488</w:t>
            </w:r>
          </w:p>
        </w:tc>
        <w:tc>
          <w:tcPr>
            <w:tcW w:w="960" w:type="dxa"/>
            <w:noWrap/>
            <w:hideMark/>
          </w:tcPr>
          <w:p w14:paraId="7FEAF673" w14:textId="77777777" w:rsidR="00F31354" w:rsidRPr="00F31354" w:rsidRDefault="00F31354" w:rsidP="00F31354">
            <w:r w:rsidRPr="00F31354">
              <w:t>12.65</w:t>
            </w:r>
          </w:p>
        </w:tc>
        <w:tc>
          <w:tcPr>
            <w:tcW w:w="960" w:type="dxa"/>
            <w:noWrap/>
            <w:hideMark/>
          </w:tcPr>
          <w:p w14:paraId="73FD95C8" w14:textId="77777777" w:rsidR="00F31354" w:rsidRPr="00F31354" w:rsidRDefault="00F31354" w:rsidP="00F31354">
            <w:r w:rsidRPr="00F31354">
              <w:t>14.27846</w:t>
            </w:r>
          </w:p>
        </w:tc>
        <w:tc>
          <w:tcPr>
            <w:tcW w:w="960" w:type="dxa"/>
            <w:noWrap/>
            <w:hideMark/>
          </w:tcPr>
          <w:p w14:paraId="62680B2C" w14:textId="77777777" w:rsidR="00F31354" w:rsidRPr="00F31354" w:rsidRDefault="00F31354" w:rsidP="00F31354">
            <w:r w:rsidRPr="00F31354">
              <w:t>13.37302</w:t>
            </w:r>
          </w:p>
        </w:tc>
        <w:tc>
          <w:tcPr>
            <w:tcW w:w="960" w:type="dxa"/>
            <w:noWrap/>
            <w:hideMark/>
          </w:tcPr>
          <w:p w14:paraId="4C817804" w14:textId="77777777" w:rsidR="00F31354" w:rsidRPr="00F31354" w:rsidRDefault="00F31354" w:rsidP="00F31354">
            <w:r w:rsidRPr="00F31354">
              <w:t>15.50338</w:t>
            </w:r>
          </w:p>
        </w:tc>
        <w:tc>
          <w:tcPr>
            <w:tcW w:w="960" w:type="dxa"/>
            <w:noWrap/>
            <w:hideMark/>
          </w:tcPr>
          <w:p w14:paraId="1DE613E9" w14:textId="77777777" w:rsidR="00F31354" w:rsidRPr="00F31354" w:rsidRDefault="00F31354" w:rsidP="00F31354">
            <w:r w:rsidRPr="00F31354">
              <w:t>11.19911</w:t>
            </w:r>
          </w:p>
        </w:tc>
        <w:tc>
          <w:tcPr>
            <w:tcW w:w="960" w:type="dxa"/>
            <w:noWrap/>
            <w:hideMark/>
          </w:tcPr>
          <w:p w14:paraId="1E969F0C" w14:textId="77777777" w:rsidR="00F31354" w:rsidRPr="00F31354" w:rsidRDefault="00F31354" w:rsidP="00F31354">
            <w:r w:rsidRPr="00F31354">
              <w:t>9.739008</w:t>
            </w:r>
          </w:p>
        </w:tc>
        <w:tc>
          <w:tcPr>
            <w:tcW w:w="960" w:type="dxa"/>
            <w:noWrap/>
            <w:hideMark/>
          </w:tcPr>
          <w:p w14:paraId="13605B31" w14:textId="77777777" w:rsidR="00F31354" w:rsidRPr="00F31354" w:rsidRDefault="00F31354" w:rsidP="00F31354">
            <w:r w:rsidRPr="00F31354">
              <w:t>16.32189</w:t>
            </w:r>
          </w:p>
        </w:tc>
        <w:tc>
          <w:tcPr>
            <w:tcW w:w="960" w:type="dxa"/>
            <w:noWrap/>
            <w:hideMark/>
          </w:tcPr>
          <w:p w14:paraId="72971361" w14:textId="77777777" w:rsidR="00F31354" w:rsidRPr="00F31354" w:rsidRDefault="00F31354" w:rsidP="00F31354">
            <w:r w:rsidRPr="00F31354">
              <w:t>14.79132</w:t>
            </w:r>
          </w:p>
        </w:tc>
        <w:tc>
          <w:tcPr>
            <w:tcW w:w="960" w:type="dxa"/>
            <w:noWrap/>
            <w:hideMark/>
          </w:tcPr>
          <w:p w14:paraId="28CF735D" w14:textId="77777777" w:rsidR="00F31354" w:rsidRPr="00F31354" w:rsidRDefault="00F31354" w:rsidP="00F31354">
            <w:r w:rsidRPr="00F31354">
              <w:t>19.96003</w:t>
            </w:r>
          </w:p>
        </w:tc>
      </w:tr>
      <w:tr w:rsidR="00F31354" w:rsidRPr="00F31354" w14:paraId="20937C2C" w14:textId="77777777" w:rsidTr="00F31354">
        <w:trPr>
          <w:trHeight w:val="300"/>
        </w:trPr>
        <w:tc>
          <w:tcPr>
            <w:tcW w:w="960" w:type="dxa"/>
            <w:noWrap/>
            <w:hideMark/>
          </w:tcPr>
          <w:p w14:paraId="6CC62412" w14:textId="77777777" w:rsidR="00F31354" w:rsidRPr="00F31354" w:rsidRDefault="00F31354" w:rsidP="00F31354">
            <w:pPr>
              <w:rPr>
                <w:b/>
                <w:bCs/>
              </w:rPr>
            </w:pPr>
            <w:r w:rsidRPr="00F31354">
              <w:rPr>
                <w:b/>
                <w:bCs/>
              </w:rPr>
              <w:t>6.690667</w:t>
            </w:r>
          </w:p>
        </w:tc>
        <w:tc>
          <w:tcPr>
            <w:tcW w:w="960" w:type="dxa"/>
            <w:noWrap/>
            <w:hideMark/>
          </w:tcPr>
          <w:p w14:paraId="0862C180" w14:textId="77777777" w:rsidR="00F31354" w:rsidRPr="00F31354" w:rsidRDefault="00F31354" w:rsidP="00F31354">
            <w:pPr>
              <w:rPr>
                <w:b/>
                <w:bCs/>
              </w:rPr>
            </w:pPr>
            <w:r w:rsidRPr="00F31354">
              <w:rPr>
                <w:b/>
                <w:bCs/>
              </w:rPr>
              <w:t>7.982929</w:t>
            </w:r>
          </w:p>
        </w:tc>
        <w:tc>
          <w:tcPr>
            <w:tcW w:w="960" w:type="dxa"/>
            <w:noWrap/>
            <w:hideMark/>
          </w:tcPr>
          <w:p w14:paraId="4FA601D3" w14:textId="77777777" w:rsidR="00F31354" w:rsidRPr="00F31354" w:rsidRDefault="00F31354" w:rsidP="00F31354">
            <w:pPr>
              <w:rPr>
                <w:b/>
                <w:bCs/>
              </w:rPr>
            </w:pPr>
            <w:r w:rsidRPr="00F31354">
              <w:rPr>
                <w:b/>
                <w:bCs/>
              </w:rPr>
              <w:t>11.60742</w:t>
            </w:r>
          </w:p>
        </w:tc>
        <w:tc>
          <w:tcPr>
            <w:tcW w:w="960" w:type="dxa"/>
            <w:noWrap/>
            <w:hideMark/>
          </w:tcPr>
          <w:p w14:paraId="2EA0C994" w14:textId="77777777" w:rsidR="00F31354" w:rsidRPr="00F31354" w:rsidRDefault="00F31354" w:rsidP="00F31354">
            <w:pPr>
              <w:rPr>
                <w:b/>
                <w:bCs/>
              </w:rPr>
            </w:pPr>
            <w:r w:rsidRPr="00F31354">
              <w:rPr>
                <w:b/>
                <w:bCs/>
              </w:rPr>
              <w:t>12.31632</w:t>
            </w:r>
          </w:p>
        </w:tc>
        <w:tc>
          <w:tcPr>
            <w:tcW w:w="960" w:type="dxa"/>
            <w:noWrap/>
            <w:hideMark/>
          </w:tcPr>
          <w:p w14:paraId="69620902" w14:textId="77777777" w:rsidR="00F31354" w:rsidRPr="00F31354" w:rsidRDefault="00F31354" w:rsidP="00F31354">
            <w:pPr>
              <w:rPr>
                <w:b/>
                <w:bCs/>
              </w:rPr>
            </w:pPr>
            <w:r w:rsidRPr="00F31354">
              <w:rPr>
                <w:b/>
                <w:bCs/>
              </w:rPr>
              <w:t>14.21037</w:t>
            </w:r>
          </w:p>
        </w:tc>
        <w:tc>
          <w:tcPr>
            <w:tcW w:w="960" w:type="dxa"/>
            <w:noWrap/>
            <w:hideMark/>
          </w:tcPr>
          <w:p w14:paraId="71006E2F" w14:textId="77777777" w:rsidR="00F31354" w:rsidRPr="00F31354" w:rsidRDefault="00F31354" w:rsidP="00F31354">
            <w:pPr>
              <w:rPr>
                <w:b/>
                <w:bCs/>
              </w:rPr>
            </w:pPr>
            <w:r w:rsidRPr="00F31354">
              <w:rPr>
                <w:b/>
                <w:bCs/>
              </w:rPr>
              <w:t>7.849731</w:t>
            </w:r>
          </w:p>
        </w:tc>
        <w:tc>
          <w:tcPr>
            <w:tcW w:w="960" w:type="dxa"/>
            <w:noWrap/>
            <w:hideMark/>
          </w:tcPr>
          <w:p w14:paraId="389006D2" w14:textId="77777777" w:rsidR="00F31354" w:rsidRPr="00F31354" w:rsidRDefault="00F31354" w:rsidP="00F31354">
            <w:pPr>
              <w:rPr>
                <w:b/>
                <w:bCs/>
              </w:rPr>
            </w:pPr>
            <w:r w:rsidRPr="00F31354">
              <w:rPr>
                <w:b/>
                <w:bCs/>
              </w:rPr>
              <w:t>9.145643</w:t>
            </w:r>
          </w:p>
        </w:tc>
        <w:tc>
          <w:tcPr>
            <w:tcW w:w="960" w:type="dxa"/>
            <w:noWrap/>
            <w:hideMark/>
          </w:tcPr>
          <w:p w14:paraId="086288F9" w14:textId="77777777" w:rsidR="00F31354" w:rsidRPr="00F31354" w:rsidRDefault="00F31354" w:rsidP="00F31354">
            <w:pPr>
              <w:rPr>
                <w:b/>
                <w:bCs/>
              </w:rPr>
            </w:pPr>
            <w:r w:rsidRPr="00F31354">
              <w:rPr>
                <w:b/>
                <w:bCs/>
              </w:rPr>
              <w:t>11.23588</w:t>
            </w:r>
          </w:p>
        </w:tc>
        <w:tc>
          <w:tcPr>
            <w:tcW w:w="960" w:type="dxa"/>
            <w:noWrap/>
            <w:hideMark/>
          </w:tcPr>
          <w:p w14:paraId="472D7466" w14:textId="77777777" w:rsidR="00F31354" w:rsidRPr="00F31354" w:rsidRDefault="00F31354" w:rsidP="00F31354">
            <w:pPr>
              <w:rPr>
                <w:b/>
                <w:bCs/>
              </w:rPr>
            </w:pPr>
            <w:r w:rsidRPr="00F31354">
              <w:rPr>
                <w:b/>
                <w:bCs/>
              </w:rPr>
              <w:t>12.71907</w:t>
            </w:r>
          </w:p>
        </w:tc>
        <w:tc>
          <w:tcPr>
            <w:tcW w:w="960" w:type="dxa"/>
            <w:noWrap/>
            <w:hideMark/>
          </w:tcPr>
          <w:p w14:paraId="35D752E2" w14:textId="77777777" w:rsidR="00F31354" w:rsidRPr="00F31354" w:rsidRDefault="00F31354" w:rsidP="00F31354">
            <w:pPr>
              <w:rPr>
                <w:b/>
                <w:bCs/>
              </w:rPr>
            </w:pPr>
            <w:r w:rsidRPr="00F31354">
              <w:rPr>
                <w:b/>
                <w:bCs/>
              </w:rPr>
              <w:t>15.47066</w:t>
            </w:r>
          </w:p>
        </w:tc>
      </w:tr>
    </w:tbl>
    <w:p w14:paraId="4818A81A" w14:textId="410C8868" w:rsidR="00F31354" w:rsidRDefault="00F31354" w:rsidP="00DD05AD"/>
    <w:p w14:paraId="18D9DE4B" w14:textId="23F9C89C" w:rsidR="00F31354" w:rsidRDefault="00F31354" w:rsidP="00DD05AD">
      <w:r>
        <w:t>6</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1D303C4" w14:textId="77777777" w:rsidTr="00F31354">
        <w:trPr>
          <w:trHeight w:val="300"/>
        </w:trPr>
        <w:tc>
          <w:tcPr>
            <w:tcW w:w="960" w:type="dxa"/>
            <w:noWrap/>
            <w:hideMark/>
          </w:tcPr>
          <w:p w14:paraId="6234A2D4" w14:textId="77777777" w:rsidR="00F31354" w:rsidRPr="00F31354" w:rsidRDefault="00F31354" w:rsidP="00F31354">
            <w:r w:rsidRPr="00F31354">
              <w:t>Tx01</w:t>
            </w:r>
          </w:p>
        </w:tc>
        <w:tc>
          <w:tcPr>
            <w:tcW w:w="960" w:type="dxa"/>
            <w:noWrap/>
            <w:hideMark/>
          </w:tcPr>
          <w:p w14:paraId="18578B24" w14:textId="77777777" w:rsidR="00F31354" w:rsidRPr="00F31354" w:rsidRDefault="00F31354" w:rsidP="00F31354">
            <w:r w:rsidRPr="00F31354">
              <w:t>Tx02</w:t>
            </w:r>
          </w:p>
        </w:tc>
        <w:tc>
          <w:tcPr>
            <w:tcW w:w="960" w:type="dxa"/>
            <w:noWrap/>
            <w:hideMark/>
          </w:tcPr>
          <w:p w14:paraId="71819BAC" w14:textId="77777777" w:rsidR="00F31354" w:rsidRPr="00F31354" w:rsidRDefault="00F31354" w:rsidP="00F31354">
            <w:r w:rsidRPr="00F31354">
              <w:t>Tx03</w:t>
            </w:r>
          </w:p>
        </w:tc>
        <w:tc>
          <w:tcPr>
            <w:tcW w:w="960" w:type="dxa"/>
            <w:noWrap/>
            <w:hideMark/>
          </w:tcPr>
          <w:p w14:paraId="143E0D26" w14:textId="77777777" w:rsidR="00F31354" w:rsidRPr="00F31354" w:rsidRDefault="00F31354" w:rsidP="00F31354">
            <w:r w:rsidRPr="00F31354">
              <w:t>Tx04</w:t>
            </w:r>
          </w:p>
        </w:tc>
        <w:tc>
          <w:tcPr>
            <w:tcW w:w="960" w:type="dxa"/>
            <w:noWrap/>
            <w:hideMark/>
          </w:tcPr>
          <w:p w14:paraId="2B8B216E" w14:textId="77777777" w:rsidR="00F31354" w:rsidRPr="00F31354" w:rsidRDefault="00F31354" w:rsidP="00F31354">
            <w:r w:rsidRPr="00F31354">
              <w:t>Tx05</w:t>
            </w:r>
          </w:p>
        </w:tc>
        <w:tc>
          <w:tcPr>
            <w:tcW w:w="960" w:type="dxa"/>
            <w:noWrap/>
            <w:hideMark/>
          </w:tcPr>
          <w:p w14:paraId="138E3C66" w14:textId="77777777" w:rsidR="00F31354" w:rsidRPr="00F31354" w:rsidRDefault="00F31354" w:rsidP="00F31354">
            <w:r w:rsidRPr="00F31354">
              <w:t>Tx06</w:t>
            </w:r>
          </w:p>
        </w:tc>
        <w:tc>
          <w:tcPr>
            <w:tcW w:w="960" w:type="dxa"/>
            <w:noWrap/>
            <w:hideMark/>
          </w:tcPr>
          <w:p w14:paraId="52AFDAD0" w14:textId="77777777" w:rsidR="00F31354" w:rsidRPr="00F31354" w:rsidRDefault="00F31354" w:rsidP="00F31354">
            <w:r w:rsidRPr="00F31354">
              <w:t>Tx07</w:t>
            </w:r>
          </w:p>
        </w:tc>
        <w:tc>
          <w:tcPr>
            <w:tcW w:w="960" w:type="dxa"/>
            <w:noWrap/>
            <w:hideMark/>
          </w:tcPr>
          <w:p w14:paraId="3F6A3B86" w14:textId="77777777" w:rsidR="00F31354" w:rsidRPr="00F31354" w:rsidRDefault="00F31354" w:rsidP="00F31354">
            <w:r w:rsidRPr="00F31354">
              <w:t>Tx08</w:t>
            </w:r>
          </w:p>
        </w:tc>
        <w:tc>
          <w:tcPr>
            <w:tcW w:w="960" w:type="dxa"/>
            <w:noWrap/>
            <w:hideMark/>
          </w:tcPr>
          <w:p w14:paraId="697A54FA" w14:textId="77777777" w:rsidR="00F31354" w:rsidRPr="00F31354" w:rsidRDefault="00F31354" w:rsidP="00F31354">
            <w:r w:rsidRPr="00F31354">
              <w:t>Tx09</w:t>
            </w:r>
          </w:p>
        </w:tc>
        <w:tc>
          <w:tcPr>
            <w:tcW w:w="960" w:type="dxa"/>
            <w:noWrap/>
            <w:hideMark/>
          </w:tcPr>
          <w:p w14:paraId="151AD7BC" w14:textId="77777777" w:rsidR="00F31354" w:rsidRPr="00F31354" w:rsidRDefault="00F31354" w:rsidP="00F31354">
            <w:r w:rsidRPr="00F31354">
              <w:t>Tx10</w:t>
            </w:r>
          </w:p>
        </w:tc>
      </w:tr>
      <w:tr w:rsidR="00F31354" w:rsidRPr="00F31354" w14:paraId="40892211" w14:textId="77777777" w:rsidTr="00F31354">
        <w:trPr>
          <w:trHeight w:val="300"/>
        </w:trPr>
        <w:tc>
          <w:tcPr>
            <w:tcW w:w="960" w:type="dxa"/>
            <w:noWrap/>
            <w:hideMark/>
          </w:tcPr>
          <w:p w14:paraId="57444015" w14:textId="77777777" w:rsidR="00F31354" w:rsidRPr="00F31354" w:rsidRDefault="00F31354" w:rsidP="00F31354">
            <w:r w:rsidRPr="00F31354">
              <w:t>8.978062</w:t>
            </w:r>
          </w:p>
        </w:tc>
        <w:tc>
          <w:tcPr>
            <w:tcW w:w="960" w:type="dxa"/>
            <w:noWrap/>
            <w:hideMark/>
          </w:tcPr>
          <w:p w14:paraId="705B4336" w14:textId="77777777" w:rsidR="00F31354" w:rsidRPr="00F31354" w:rsidRDefault="00F31354" w:rsidP="00F31354">
            <w:r w:rsidRPr="00F31354">
              <w:t>6.604549</w:t>
            </w:r>
          </w:p>
        </w:tc>
        <w:tc>
          <w:tcPr>
            <w:tcW w:w="960" w:type="dxa"/>
            <w:noWrap/>
            <w:hideMark/>
          </w:tcPr>
          <w:p w14:paraId="782E69CC" w14:textId="77777777" w:rsidR="00F31354" w:rsidRPr="00F31354" w:rsidRDefault="00F31354" w:rsidP="00F31354">
            <w:r w:rsidRPr="00F31354">
              <w:t>12.10357</w:t>
            </w:r>
          </w:p>
        </w:tc>
        <w:tc>
          <w:tcPr>
            <w:tcW w:w="960" w:type="dxa"/>
            <w:noWrap/>
            <w:hideMark/>
          </w:tcPr>
          <w:p w14:paraId="279DA8A1" w14:textId="77777777" w:rsidR="00F31354" w:rsidRPr="00F31354" w:rsidRDefault="00F31354" w:rsidP="00F31354">
            <w:r w:rsidRPr="00F31354">
              <w:t>11.65096</w:t>
            </w:r>
          </w:p>
        </w:tc>
        <w:tc>
          <w:tcPr>
            <w:tcW w:w="960" w:type="dxa"/>
            <w:noWrap/>
            <w:hideMark/>
          </w:tcPr>
          <w:p w14:paraId="665AE328" w14:textId="77777777" w:rsidR="00F31354" w:rsidRPr="00F31354" w:rsidRDefault="00F31354" w:rsidP="00F31354">
            <w:r w:rsidRPr="00F31354">
              <w:t>13.19132</w:t>
            </w:r>
          </w:p>
        </w:tc>
        <w:tc>
          <w:tcPr>
            <w:tcW w:w="960" w:type="dxa"/>
            <w:noWrap/>
            <w:hideMark/>
          </w:tcPr>
          <w:p w14:paraId="47C957FD" w14:textId="77777777" w:rsidR="00F31354" w:rsidRPr="00F31354" w:rsidRDefault="00F31354" w:rsidP="00F31354">
            <w:r w:rsidRPr="00F31354">
              <w:t>9.138902</w:t>
            </w:r>
          </w:p>
        </w:tc>
        <w:tc>
          <w:tcPr>
            <w:tcW w:w="960" w:type="dxa"/>
            <w:noWrap/>
            <w:hideMark/>
          </w:tcPr>
          <w:p w14:paraId="12415250" w14:textId="77777777" w:rsidR="00F31354" w:rsidRPr="00F31354" w:rsidRDefault="00F31354" w:rsidP="00F31354">
            <w:r w:rsidRPr="00F31354">
              <w:t>4.931511</w:t>
            </w:r>
          </w:p>
        </w:tc>
        <w:tc>
          <w:tcPr>
            <w:tcW w:w="960" w:type="dxa"/>
            <w:noWrap/>
            <w:hideMark/>
          </w:tcPr>
          <w:p w14:paraId="6EFF92E3" w14:textId="77777777" w:rsidR="00F31354" w:rsidRPr="00F31354" w:rsidRDefault="00F31354" w:rsidP="00F31354">
            <w:r w:rsidRPr="00F31354">
              <w:t>9.211206</w:t>
            </w:r>
          </w:p>
        </w:tc>
        <w:tc>
          <w:tcPr>
            <w:tcW w:w="960" w:type="dxa"/>
            <w:noWrap/>
            <w:hideMark/>
          </w:tcPr>
          <w:p w14:paraId="5DB307C6" w14:textId="77777777" w:rsidR="00F31354" w:rsidRPr="00F31354" w:rsidRDefault="00F31354" w:rsidP="00F31354">
            <w:r w:rsidRPr="00F31354">
              <w:t>10.59672</w:t>
            </w:r>
          </w:p>
        </w:tc>
        <w:tc>
          <w:tcPr>
            <w:tcW w:w="960" w:type="dxa"/>
            <w:noWrap/>
            <w:hideMark/>
          </w:tcPr>
          <w:p w14:paraId="383E13C4" w14:textId="77777777" w:rsidR="00F31354" w:rsidRPr="00F31354" w:rsidRDefault="00F31354" w:rsidP="00F31354">
            <w:r w:rsidRPr="00F31354">
              <w:t>14.16843</w:t>
            </w:r>
          </w:p>
        </w:tc>
      </w:tr>
      <w:tr w:rsidR="00F31354" w:rsidRPr="00F31354" w14:paraId="3840AD37" w14:textId="77777777" w:rsidTr="00F31354">
        <w:trPr>
          <w:trHeight w:val="300"/>
        </w:trPr>
        <w:tc>
          <w:tcPr>
            <w:tcW w:w="960" w:type="dxa"/>
            <w:noWrap/>
            <w:hideMark/>
          </w:tcPr>
          <w:p w14:paraId="67ECB42D" w14:textId="77777777" w:rsidR="00F31354" w:rsidRPr="00F31354" w:rsidRDefault="00F31354" w:rsidP="00F31354">
            <w:r w:rsidRPr="00F31354">
              <w:t>5.24665</w:t>
            </w:r>
          </w:p>
        </w:tc>
        <w:tc>
          <w:tcPr>
            <w:tcW w:w="960" w:type="dxa"/>
            <w:noWrap/>
            <w:hideMark/>
          </w:tcPr>
          <w:p w14:paraId="7EC8FF8E" w14:textId="77777777" w:rsidR="00F31354" w:rsidRPr="00F31354" w:rsidRDefault="00F31354" w:rsidP="00F31354">
            <w:r w:rsidRPr="00F31354">
              <w:t>10.19638</w:t>
            </w:r>
          </w:p>
        </w:tc>
        <w:tc>
          <w:tcPr>
            <w:tcW w:w="960" w:type="dxa"/>
            <w:noWrap/>
            <w:hideMark/>
          </w:tcPr>
          <w:p w14:paraId="0000E94B" w14:textId="77777777" w:rsidR="00F31354" w:rsidRPr="00F31354" w:rsidRDefault="00F31354" w:rsidP="00F31354">
            <w:r w:rsidRPr="00F31354">
              <w:t>10.68379</w:t>
            </w:r>
          </w:p>
        </w:tc>
        <w:tc>
          <w:tcPr>
            <w:tcW w:w="960" w:type="dxa"/>
            <w:noWrap/>
            <w:hideMark/>
          </w:tcPr>
          <w:p w14:paraId="3E029BB7" w14:textId="77777777" w:rsidR="00F31354" w:rsidRPr="00F31354" w:rsidRDefault="00F31354" w:rsidP="00F31354">
            <w:r w:rsidRPr="00F31354">
              <w:t>11.45262</w:t>
            </w:r>
          </w:p>
        </w:tc>
        <w:tc>
          <w:tcPr>
            <w:tcW w:w="960" w:type="dxa"/>
            <w:noWrap/>
            <w:hideMark/>
          </w:tcPr>
          <w:p w14:paraId="051CA18A" w14:textId="77777777" w:rsidR="00F31354" w:rsidRPr="00F31354" w:rsidRDefault="00F31354" w:rsidP="00F31354">
            <w:r w:rsidRPr="00F31354">
              <w:t>13.83881</w:t>
            </w:r>
          </w:p>
        </w:tc>
        <w:tc>
          <w:tcPr>
            <w:tcW w:w="960" w:type="dxa"/>
            <w:noWrap/>
            <w:hideMark/>
          </w:tcPr>
          <w:p w14:paraId="366DD52B" w14:textId="77777777" w:rsidR="00F31354" w:rsidRPr="00F31354" w:rsidRDefault="00F31354" w:rsidP="00F31354">
            <w:r w:rsidRPr="00F31354">
              <w:t>4.434735</w:t>
            </w:r>
          </w:p>
        </w:tc>
        <w:tc>
          <w:tcPr>
            <w:tcW w:w="960" w:type="dxa"/>
            <w:noWrap/>
            <w:hideMark/>
          </w:tcPr>
          <w:p w14:paraId="2E97A8A4" w14:textId="77777777" w:rsidR="00F31354" w:rsidRPr="00F31354" w:rsidRDefault="00F31354" w:rsidP="00F31354">
            <w:r w:rsidRPr="00F31354">
              <w:t>7.29118</w:t>
            </w:r>
          </w:p>
        </w:tc>
        <w:tc>
          <w:tcPr>
            <w:tcW w:w="960" w:type="dxa"/>
            <w:noWrap/>
            <w:hideMark/>
          </w:tcPr>
          <w:p w14:paraId="0B2D6323" w14:textId="77777777" w:rsidR="00F31354" w:rsidRPr="00F31354" w:rsidRDefault="00F31354" w:rsidP="00F31354">
            <w:r w:rsidRPr="00F31354">
              <w:t>8.772939</w:t>
            </w:r>
          </w:p>
        </w:tc>
        <w:tc>
          <w:tcPr>
            <w:tcW w:w="960" w:type="dxa"/>
            <w:noWrap/>
            <w:hideMark/>
          </w:tcPr>
          <w:p w14:paraId="6740FB19" w14:textId="77777777" w:rsidR="00F31354" w:rsidRPr="00F31354" w:rsidRDefault="00F31354" w:rsidP="00F31354">
            <w:r w:rsidRPr="00F31354">
              <w:t>13.62673</w:t>
            </w:r>
          </w:p>
        </w:tc>
        <w:tc>
          <w:tcPr>
            <w:tcW w:w="960" w:type="dxa"/>
            <w:noWrap/>
            <w:hideMark/>
          </w:tcPr>
          <w:p w14:paraId="42EDCF90" w14:textId="77777777" w:rsidR="00F31354" w:rsidRPr="00F31354" w:rsidRDefault="00F31354" w:rsidP="00F31354">
            <w:r w:rsidRPr="00F31354">
              <w:t>12.97278</w:t>
            </w:r>
          </w:p>
        </w:tc>
      </w:tr>
      <w:tr w:rsidR="00F31354" w:rsidRPr="00F31354" w14:paraId="612BF711" w14:textId="77777777" w:rsidTr="00F31354">
        <w:trPr>
          <w:trHeight w:val="300"/>
        </w:trPr>
        <w:tc>
          <w:tcPr>
            <w:tcW w:w="960" w:type="dxa"/>
            <w:noWrap/>
            <w:hideMark/>
          </w:tcPr>
          <w:p w14:paraId="2441F205" w14:textId="77777777" w:rsidR="00F31354" w:rsidRPr="00F31354" w:rsidRDefault="00F31354" w:rsidP="00F31354">
            <w:r w:rsidRPr="00F31354">
              <w:t>8.161263</w:t>
            </w:r>
          </w:p>
        </w:tc>
        <w:tc>
          <w:tcPr>
            <w:tcW w:w="960" w:type="dxa"/>
            <w:noWrap/>
            <w:hideMark/>
          </w:tcPr>
          <w:p w14:paraId="10EE77E5" w14:textId="77777777" w:rsidR="00F31354" w:rsidRPr="00F31354" w:rsidRDefault="00F31354" w:rsidP="00F31354">
            <w:r w:rsidRPr="00F31354">
              <w:t>5.409197</w:t>
            </w:r>
          </w:p>
        </w:tc>
        <w:tc>
          <w:tcPr>
            <w:tcW w:w="960" w:type="dxa"/>
            <w:noWrap/>
            <w:hideMark/>
          </w:tcPr>
          <w:p w14:paraId="277A4A02" w14:textId="77777777" w:rsidR="00F31354" w:rsidRPr="00F31354" w:rsidRDefault="00F31354" w:rsidP="00F31354">
            <w:r w:rsidRPr="00F31354">
              <w:t>15.89437</w:t>
            </w:r>
          </w:p>
        </w:tc>
        <w:tc>
          <w:tcPr>
            <w:tcW w:w="960" w:type="dxa"/>
            <w:noWrap/>
            <w:hideMark/>
          </w:tcPr>
          <w:p w14:paraId="197602F3" w14:textId="77777777" w:rsidR="00F31354" w:rsidRPr="00F31354" w:rsidRDefault="00F31354" w:rsidP="00F31354">
            <w:r w:rsidRPr="00F31354">
              <w:t>12.65568</w:t>
            </w:r>
          </w:p>
        </w:tc>
        <w:tc>
          <w:tcPr>
            <w:tcW w:w="960" w:type="dxa"/>
            <w:noWrap/>
            <w:hideMark/>
          </w:tcPr>
          <w:p w14:paraId="5F5BDE0C" w14:textId="77777777" w:rsidR="00F31354" w:rsidRPr="00F31354" w:rsidRDefault="00F31354" w:rsidP="00F31354">
            <w:r w:rsidRPr="00F31354">
              <w:t>16.89109</w:t>
            </w:r>
          </w:p>
        </w:tc>
        <w:tc>
          <w:tcPr>
            <w:tcW w:w="960" w:type="dxa"/>
            <w:noWrap/>
            <w:hideMark/>
          </w:tcPr>
          <w:p w14:paraId="62624DEC" w14:textId="77777777" w:rsidR="00F31354" w:rsidRPr="00F31354" w:rsidRDefault="00F31354" w:rsidP="00F31354">
            <w:r w:rsidRPr="00F31354">
              <w:t>9.519113</w:t>
            </w:r>
          </w:p>
        </w:tc>
        <w:tc>
          <w:tcPr>
            <w:tcW w:w="960" w:type="dxa"/>
            <w:noWrap/>
            <w:hideMark/>
          </w:tcPr>
          <w:p w14:paraId="70542F39" w14:textId="77777777" w:rsidR="00F31354" w:rsidRPr="00F31354" w:rsidRDefault="00F31354" w:rsidP="00F31354">
            <w:r w:rsidRPr="00F31354">
              <w:t>9.242412</w:t>
            </w:r>
          </w:p>
        </w:tc>
        <w:tc>
          <w:tcPr>
            <w:tcW w:w="960" w:type="dxa"/>
            <w:noWrap/>
            <w:hideMark/>
          </w:tcPr>
          <w:p w14:paraId="68A48B66" w14:textId="77777777" w:rsidR="00F31354" w:rsidRPr="00F31354" w:rsidRDefault="00F31354" w:rsidP="00F31354">
            <w:r w:rsidRPr="00F31354">
              <w:t>9.906979</w:t>
            </w:r>
          </w:p>
        </w:tc>
        <w:tc>
          <w:tcPr>
            <w:tcW w:w="960" w:type="dxa"/>
            <w:noWrap/>
            <w:hideMark/>
          </w:tcPr>
          <w:p w14:paraId="0B84C543" w14:textId="77777777" w:rsidR="00F31354" w:rsidRPr="00F31354" w:rsidRDefault="00F31354" w:rsidP="00F31354">
            <w:r w:rsidRPr="00F31354">
              <w:t>11.17032</w:t>
            </w:r>
          </w:p>
        </w:tc>
        <w:tc>
          <w:tcPr>
            <w:tcW w:w="960" w:type="dxa"/>
            <w:noWrap/>
            <w:hideMark/>
          </w:tcPr>
          <w:p w14:paraId="7F9062D1" w14:textId="77777777" w:rsidR="00F31354" w:rsidRPr="00F31354" w:rsidRDefault="00F31354" w:rsidP="00F31354">
            <w:r w:rsidRPr="00F31354">
              <w:t>18.33366</w:t>
            </w:r>
          </w:p>
        </w:tc>
      </w:tr>
      <w:tr w:rsidR="00F31354" w:rsidRPr="00F31354" w14:paraId="011A9074" w14:textId="77777777" w:rsidTr="00F31354">
        <w:trPr>
          <w:trHeight w:val="300"/>
        </w:trPr>
        <w:tc>
          <w:tcPr>
            <w:tcW w:w="960" w:type="dxa"/>
            <w:noWrap/>
            <w:hideMark/>
          </w:tcPr>
          <w:p w14:paraId="6EB22CDA" w14:textId="77777777" w:rsidR="00F31354" w:rsidRPr="00F31354" w:rsidRDefault="00F31354" w:rsidP="00F31354">
            <w:r w:rsidRPr="00F31354">
              <w:t>10.50962</w:t>
            </w:r>
          </w:p>
        </w:tc>
        <w:tc>
          <w:tcPr>
            <w:tcW w:w="960" w:type="dxa"/>
            <w:noWrap/>
            <w:hideMark/>
          </w:tcPr>
          <w:p w14:paraId="446F93B1" w14:textId="77777777" w:rsidR="00F31354" w:rsidRPr="00F31354" w:rsidRDefault="00F31354" w:rsidP="00F31354">
            <w:r w:rsidRPr="00F31354">
              <w:t>8.736187</w:t>
            </w:r>
          </w:p>
        </w:tc>
        <w:tc>
          <w:tcPr>
            <w:tcW w:w="960" w:type="dxa"/>
            <w:noWrap/>
            <w:hideMark/>
          </w:tcPr>
          <w:p w14:paraId="0781C7BE" w14:textId="77777777" w:rsidR="00F31354" w:rsidRPr="00F31354" w:rsidRDefault="00F31354" w:rsidP="00F31354">
            <w:r w:rsidRPr="00F31354">
              <w:t>8.322978</w:t>
            </w:r>
          </w:p>
        </w:tc>
        <w:tc>
          <w:tcPr>
            <w:tcW w:w="960" w:type="dxa"/>
            <w:noWrap/>
            <w:hideMark/>
          </w:tcPr>
          <w:p w14:paraId="18D880B8" w14:textId="77777777" w:rsidR="00F31354" w:rsidRPr="00F31354" w:rsidRDefault="00F31354" w:rsidP="00F31354">
            <w:r w:rsidRPr="00F31354">
              <w:t>13.28921</w:t>
            </w:r>
          </w:p>
        </w:tc>
        <w:tc>
          <w:tcPr>
            <w:tcW w:w="960" w:type="dxa"/>
            <w:noWrap/>
            <w:hideMark/>
          </w:tcPr>
          <w:p w14:paraId="44CECB44" w14:textId="77777777" w:rsidR="00F31354" w:rsidRPr="00F31354" w:rsidRDefault="00F31354" w:rsidP="00F31354">
            <w:r w:rsidRPr="00F31354">
              <w:t>15.1277</w:t>
            </w:r>
          </w:p>
        </w:tc>
        <w:tc>
          <w:tcPr>
            <w:tcW w:w="960" w:type="dxa"/>
            <w:noWrap/>
            <w:hideMark/>
          </w:tcPr>
          <w:p w14:paraId="4C58C0ED" w14:textId="77777777" w:rsidR="00F31354" w:rsidRPr="00F31354" w:rsidRDefault="00F31354" w:rsidP="00F31354">
            <w:r w:rsidRPr="00F31354">
              <w:t>6.175188</w:t>
            </w:r>
          </w:p>
        </w:tc>
        <w:tc>
          <w:tcPr>
            <w:tcW w:w="960" w:type="dxa"/>
            <w:noWrap/>
            <w:hideMark/>
          </w:tcPr>
          <w:p w14:paraId="03EE1A0B" w14:textId="77777777" w:rsidR="00F31354" w:rsidRPr="00F31354" w:rsidRDefault="00F31354" w:rsidP="00F31354">
            <w:r w:rsidRPr="00F31354">
              <w:t>6.93353</w:t>
            </w:r>
          </w:p>
        </w:tc>
        <w:tc>
          <w:tcPr>
            <w:tcW w:w="960" w:type="dxa"/>
            <w:noWrap/>
            <w:hideMark/>
          </w:tcPr>
          <w:p w14:paraId="6069D895" w14:textId="77777777" w:rsidR="00F31354" w:rsidRPr="00F31354" w:rsidRDefault="00F31354" w:rsidP="00F31354">
            <w:r w:rsidRPr="00F31354">
              <w:t>12.84716</w:t>
            </w:r>
          </w:p>
        </w:tc>
        <w:tc>
          <w:tcPr>
            <w:tcW w:w="960" w:type="dxa"/>
            <w:noWrap/>
            <w:hideMark/>
          </w:tcPr>
          <w:p w14:paraId="57A6BBFF" w14:textId="77777777" w:rsidR="00F31354" w:rsidRPr="00F31354" w:rsidRDefault="00F31354" w:rsidP="00F31354">
            <w:r w:rsidRPr="00F31354">
              <w:t>12.29617</w:t>
            </w:r>
          </w:p>
        </w:tc>
        <w:tc>
          <w:tcPr>
            <w:tcW w:w="960" w:type="dxa"/>
            <w:noWrap/>
            <w:hideMark/>
          </w:tcPr>
          <w:p w14:paraId="328706BF" w14:textId="77777777" w:rsidR="00F31354" w:rsidRPr="00F31354" w:rsidRDefault="00F31354" w:rsidP="00F31354">
            <w:r w:rsidRPr="00F31354">
              <w:t>13.45872</w:t>
            </w:r>
          </w:p>
        </w:tc>
      </w:tr>
      <w:tr w:rsidR="00F31354" w:rsidRPr="00F31354" w14:paraId="304E12BB" w14:textId="77777777" w:rsidTr="00F31354">
        <w:trPr>
          <w:trHeight w:val="300"/>
        </w:trPr>
        <w:tc>
          <w:tcPr>
            <w:tcW w:w="960" w:type="dxa"/>
            <w:noWrap/>
            <w:hideMark/>
          </w:tcPr>
          <w:p w14:paraId="7324550E" w14:textId="77777777" w:rsidR="00F31354" w:rsidRPr="00F31354" w:rsidRDefault="00F31354" w:rsidP="00F31354">
            <w:r w:rsidRPr="00F31354">
              <w:t>6.756143</w:t>
            </w:r>
          </w:p>
        </w:tc>
        <w:tc>
          <w:tcPr>
            <w:tcW w:w="960" w:type="dxa"/>
            <w:noWrap/>
            <w:hideMark/>
          </w:tcPr>
          <w:p w14:paraId="53DFECA7" w14:textId="77777777" w:rsidR="00F31354" w:rsidRPr="00F31354" w:rsidRDefault="00F31354" w:rsidP="00F31354">
            <w:r w:rsidRPr="00F31354">
              <w:t>6.723965</w:t>
            </w:r>
          </w:p>
        </w:tc>
        <w:tc>
          <w:tcPr>
            <w:tcW w:w="960" w:type="dxa"/>
            <w:noWrap/>
            <w:hideMark/>
          </w:tcPr>
          <w:p w14:paraId="50869DB5" w14:textId="77777777" w:rsidR="00F31354" w:rsidRPr="00F31354" w:rsidRDefault="00F31354" w:rsidP="00F31354">
            <w:r w:rsidRPr="00F31354">
              <w:t>12.64883</w:t>
            </w:r>
          </w:p>
        </w:tc>
        <w:tc>
          <w:tcPr>
            <w:tcW w:w="960" w:type="dxa"/>
            <w:noWrap/>
            <w:hideMark/>
          </w:tcPr>
          <w:p w14:paraId="575CF6D4" w14:textId="77777777" w:rsidR="00F31354" w:rsidRPr="00F31354" w:rsidRDefault="00F31354" w:rsidP="00F31354">
            <w:r w:rsidRPr="00F31354">
              <w:t>11.75979</w:t>
            </w:r>
          </w:p>
        </w:tc>
        <w:tc>
          <w:tcPr>
            <w:tcW w:w="960" w:type="dxa"/>
            <w:noWrap/>
            <w:hideMark/>
          </w:tcPr>
          <w:p w14:paraId="24760732" w14:textId="77777777" w:rsidR="00F31354" w:rsidRPr="00F31354" w:rsidRDefault="00F31354" w:rsidP="00F31354">
            <w:r w:rsidRPr="00F31354">
              <w:t>14.37086</w:t>
            </w:r>
          </w:p>
        </w:tc>
        <w:tc>
          <w:tcPr>
            <w:tcW w:w="960" w:type="dxa"/>
            <w:noWrap/>
            <w:hideMark/>
          </w:tcPr>
          <w:p w14:paraId="5EFEDD62" w14:textId="77777777" w:rsidR="00F31354" w:rsidRPr="00F31354" w:rsidRDefault="00F31354" w:rsidP="00F31354">
            <w:r w:rsidRPr="00F31354">
              <w:t>7.117854</w:t>
            </w:r>
          </w:p>
        </w:tc>
        <w:tc>
          <w:tcPr>
            <w:tcW w:w="960" w:type="dxa"/>
            <w:noWrap/>
            <w:hideMark/>
          </w:tcPr>
          <w:p w14:paraId="727FD8BB" w14:textId="77777777" w:rsidR="00F31354" w:rsidRPr="00F31354" w:rsidRDefault="00F31354" w:rsidP="00F31354">
            <w:r w:rsidRPr="00F31354">
              <w:t>9.522575</w:t>
            </w:r>
          </w:p>
        </w:tc>
        <w:tc>
          <w:tcPr>
            <w:tcW w:w="960" w:type="dxa"/>
            <w:noWrap/>
            <w:hideMark/>
          </w:tcPr>
          <w:p w14:paraId="2DAA7FDC" w14:textId="77777777" w:rsidR="00F31354" w:rsidRPr="00F31354" w:rsidRDefault="00F31354" w:rsidP="00F31354">
            <w:r w:rsidRPr="00F31354">
              <w:t>7.48093</w:t>
            </w:r>
          </w:p>
        </w:tc>
        <w:tc>
          <w:tcPr>
            <w:tcW w:w="960" w:type="dxa"/>
            <w:noWrap/>
            <w:hideMark/>
          </w:tcPr>
          <w:p w14:paraId="00F7F391" w14:textId="77777777" w:rsidR="00F31354" w:rsidRPr="00F31354" w:rsidRDefault="00F31354" w:rsidP="00F31354">
            <w:r w:rsidRPr="00F31354">
              <w:t>13.54806</w:t>
            </w:r>
          </w:p>
        </w:tc>
        <w:tc>
          <w:tcPr>
            <w:tcW w:w="960" w:type="dxa"/>
            <w:noWrap/>
            <w:hideMark/>
          </w:tcPr>
          <w:p w14:paraId="4347B095" w14:textId="77777777" w:rsidR="00F31354" w:rsidRPr="00F31354" w:rsidRDefault="00F31354" w:rsidP="00F31354">
            <w:r w:rsidRPr="00F31354">
              <w:t>14.50606</w:t>
            </w:r>
          </w:p>
        </w:tc>
      </w:tr>
      <w:tr w:rsidR="00F31354" w:rsidRPr="00F31354" w14:paraId="0F6C1C8C" w14:textId="77777777" w:rsidTr="00F31354">
        <w:trPr>
          <w:trHeight w:val="300"/>
        </w:trPr>
        <w:tc>
          <w:tcPr>
            <w:tcW w:w="960" w:type="dxa"/>
            <w:noWrap/>
            <w:hideMark/>
          </w:tcPr>
          <w:p w14:paraId="3E3163A1" w14:textId="77777777" w:rsidR="00F31354" w:rsidRPr="00F31354" w:rsidRDefault="00F31354" w:rsidP="00F31354">
            <w:r w:rsidRPr="00F31354">
              <w:t>5.543714</w:t>
            </w:r>
          </w:p>
        </w:tc>
        <w:tc>
          <w:tcPr>
            <w:tcW w:w="960" w:type="dxa"/>
            <w:noWrap/>
            <w:hideMark/>
          </w:tcPr>
          <w:p w14:paraId="07C7ED36" w14:textId="77777777" w:rsidR="00F31354" w:rsidRPr="00F31354" w:rsidRDefault="00F31354" w:rsidP="00F31354">
            <w:r w:rsidRPr="00F31354">
              <w:t>8.384914</w:t>
            </w:r>
          </w:p>
        </w:tc>
        <w:tc>
          <w:tcPr>
            <w:tcW w:w="960" w:type="dxa"/>
            <w:noWrap/>
            <w:hideMark/>
          </w:tcPr>
          <w:p w14:paraId="1BE3DC4E" w14:textId="77777777" w:rsidR="00F31354" w:rsidRPr="00F31354" w:rsidRDefault="00F31354" w:rsidP="00F31354">
            <w:r w:rsidRPr="00F31354">
              <w:t>10.32074</w:t>
            </w:r>
          </w:p>
        </w:tc>
        <w:tc>
          <w:tcPr>
            <w:tcW w:w="960" w:type="dxa"/>
            <w:noWrap/>
            <w:hideMark/>
          </w:tcPr>
          <w:p w14:paraId="0F874BD8" w14:textId="77777777" w:rsidR="00F31354" w:rsidRPr="00F31354" w:rsidRDefault="00F31354" w:rsidP="00F31354">
            <w:r w:rsidRPr="00F31354">
              <w:t>12.45512</w:t>
            </w:r>
          </w:p>
        </w:tc>
        <w:tc>
          <w:tcPr>
            <w:tcW w:w="960" w:type="dxa"/>
            <w:noWrap/>
            <w:hideMark/>
          </w:tcPr>
          <w:p w14:paraId="54755716" w14:textId="77777777" w:rsidR="00F31354" w:rsidRPr="00F31354" w:rsidRDefault="00F31354" w:rsidP="00F31354">
            <w:r w:rsidRPr="00F31354">
              <w:t>15.99224</w:t>
            </w:r>
          </w:p>
        </w:tc>
        <w:tc>
          <w:tcPr>
            <w:tcW w:w="960" w:type="dxa"/>
            <w:noWrap/>
            <w:hideMark/>
          </w:tcPr>
          <w:p w14:paraId="349ADAFB" w14:textId="77777777" w:rsidR="00F31354" w:rsidRPr="00F31354" w:rsidRDefault="00F31354" w:rsidP="00F31354">
            <w:r w:rsidRPr="00F31354">
              <w:t>7.723533</w:t>
            </w:r>
          </w:p>
        </w:tc>
        <w:tc>
          <w:tcPr>
            <w:tcW w:w="960" w:type="dxa"/>
            <w:noWrap/>
            <w:hideMark/>
          </w:tcPr>
          <w:p w14:paraId="33CFAFEB" w14:textId="77777777" w:rsidR="00F31354" w:rsidRPr="00F31354" w:rsidRDefault="00F31354" w:rsidP="00F31354">
            <w:r w:rsidRPr="00F31354">
              <w:t>10.5766</w:t>
            </w:r>
          </w:p>
        </w:tc>
        <w:tc>
          <w:tcPr>
            <w:tcW w:w="960" w:type="dxa"/>
            <w:noWrap/>
            <w:hideMark/>
          </w:tcPr>
          <w:p w14:paraId="419C90F4" w14:textId="77777777" w:rsidR="00F31354" w:rsidRPr="00F31354" w:rsidRDefault="00F31354" w:rsidP="00F31354">
            <w:r w:rsidRPr="00F31354">
              <w:t>10.41586</w:t>
            </w:r>
          </w:p>
        </w:tc>
        <w:tc>
          <w:tcPr>
            <w:tcW w:w="960" w:type="dxa"/>
            <w:noWrap/>
            <w:hideMark/>
          </w:tcPr>
          <w:p w14:paraId="2E71BE87" w14:textId="77777777" w:rsidR="00F31354" w:rsidRPr="00F31354" w:rsidRDefault="00F31354" w:rsidP="00F31354">
            <w:r w:rsidRPr="00F31354">
              <w:t>12.74987</w:t>
            </w:r>
          </w:p>
        </w:tc>
        <w:tc>
          <w:tcPr>
            <w:tcW w:w="960" w:type="dxa"/>
            <w:noWrap/>
            <w:hideMark/>
          </w:tcPr>
          <w:p w14:paraId="5CA70B5F" w14:textId="77777777" w:rsidR="00F31354" w:rsidRPr="00F31354" w:rsidRDefault="00F31354" w:rsidP="00F31354">
            <w:r w:rsidRPr="00F31354">
              <w:t>15.65342</w:t>
            </w:r>
          </w:p>
        </w:tc>
      </w:tr>
      <w:tr w:rsidR="00F31354" w:rsidRPr="00F31354" w14:paraId="1D699C0A" w14:textId="77777777" w:rsidTr="00F31354">
        <w:trPr>
          <w:trHeight w:val="300"/>
        </w:trPr>
        <w:tc>
          <w:tcPr>
            <w:tcW w:w="960" w:type="dxa"/>
            <w:noWrap/>
            <w:hideMark/>
          </w:tcPr>
          <w:p w14:paraId="418FE2F4" w14:textId="77777777" w:rsidR="00F31354" w:rsidRPr="00F31354" w:rsidRDefault="00F31354" w:rsidP="00F31354">
            <w:r w:rsidRPr="00F31354">
              <w:t>4.833983</w:t>
            </w:r>
          </w:p>
        </w:tc>
        <w:tc>
          <w:tcPr>
            <w:tcW w:w="960" w:type="dxa"/>
            <w:noWrap/>
            <w:hideMark/>
          </w:tcPr>
          <w:p w14:paraId="4802780B" w14:textId="77777777" w:rsidR="00F31354" w:rsidRPr="00F31354" w:rsidRDefault="00F31354" w:rsidP="00F31354">
            <w:r w:rsidRPr="00F31354">
              <w:t>5.852737</w:t>
            </w:r>
          </w:p>
        </w:tc>
        <w:tc>
          <w:tcPr>
            <w:tcW w:w="960" w:type="dxa"/>
            <w:noWrap/>
            <w:hideMark/>
          </w:tcPr>
          <w:p w14:paraId="21C409D3" w14:textId="77777777" w:rsidR="00F31354" w:rsidRPr="00F31354" w:rsidRDefault="00F31354" w:rsidP="00F31354">
            <w:r w:rsidRPr="00F31354">
              <w:t>11.95384</w:t>
            </w:r>
          </w:p>
        </w:tc>
        <w:tc>
          <w:tcPr>
            <w:tcW w:w="960" w:type="dxa"/>
            <w:noWrap/>
            <w:hideMark/>
          </w:tcPr>
          <w:p w14:paraId="78B9B698" w14:textId="77777777" w:rsidR="00F31354" w:rsidRPr="00F31354" w:rsidRDefault="00F31354" w:rsidP="00F31354">
            <w:r w:rsidRPr="00F31354">
              <w:t>12.49222</w:t>
            </w:r>
          </w:p>
        </w:tc>
        <w:tc>
          <w:tcPr>
            <w:tcW w:w="960" w:type="dxa"/>
            <w:noWrap/>
            <w:hideMark/>
          </w:tcPr>
          <w:p w14:paraId="079EE859" w14:textId="77777777" w:rsidR="00F31354" w:rsidRPr="00F31354" w:rsidRDefault="00F31354" w:rsidP="00F31354">
            <w:r w:rsidRPr="00F31354">
              <w:t>19.19788</w:t>
            </w:r>
          </w:p>
        </w:tc>
        <w:tc>
          <w:tcPr>
            <w:tcW w:w="960" w:type="dxa"/>
            <w:noWrap/>
            <w:hideMark/>
          </w:tcPr>
          <w:p w14:paraId="76444D02" w14:textId="77777777" w:rsidR="00F31354" w:rsidRPr="00F31354" w:rsidRDefault="00F31354" w:rsidP="00F31354">
            <w:r w:rsidRPr="00F31354">
              <w:t>9.498469</w:t>
            </w:r>
          </w:p>
        </w:tc>
        <w:tc>
          <w:tcPr>
            <w:tcW w:w="960" w:type="dxa"/>
            <w:noWrap/>
            <w:hideMark/>
          </w:tcPr>
          <w:p w14:paraId="354B4C26" w14:textId="77777777" w:rsidR="00F31354" w:rsidRPr="00F31354" w:rsidRDefault="00F31354" w:rsidP="00F31354">
            <w:r w:rsidRPr="00F31354">
              <w:t>8.988181</w:t>
            </w:r>
          </w:p>
        </w:tc>
        <w:tc>
          <w:tcPr>
            <w:tcW w:w="960" w:type="dxa"/>
            <w:noWrap/>
            <w:hideMark/>
          </w:tcPr>
          <w:p w14:paraId="24B5228D" w14:textId="77777777" w:rsidR="00F31354" w:rsidRPr="00F31354" w:rsidRDefault="00F31354" w:rsidP="00F31354">
            <w:r w:rsidRPr="00F31354">
              <w:t>10.44856</w:t>
            </w:r>
          </w:p>
        </w:tc>
        <w:tc>
          <w:tcPr>
            <w:tcW w:w="960" w:type="dxa"/>
            <w:noWrap/>
            <w:hideMark/>
          </w:tcPr>
          <w:p w14:paraId="53FB3F68" w14:textId="77777777" w:rsidR="00F31354" w:rsidRPr="00F31354" w:rsidRDefault="00F31354" w:rsidP="00F31354">
            <w:r w:rsidRPr="00F31354">
              <w:t>13.65165</w:t>
            </w:r>
          </w:p>
        </w:tc>
        <w:tc>
          <w:tcPr>
            <w:tcW w:w="960" w:type="dxa"/>
            <w:noWrap/>
            <w:hideMark/>
          </w:tcPr>
          <w:p w14:paraId="68BC5DDB" w14:textId="77777777" w:rsidR="00F31354" w:rsidRPr="00F31354" w:rsidRDefault="00F31354" w:rsidP="00F31354">
            <w:r w:rsidRPr="00F31354">
              <w:t>14.98161</w:t>
            </w:r>
          </w:p>
        </w:tc>
      </w:tr>
      <w:tr w:rsidR="00F31354" w:rsidRPr="00F31354" w14:paraId="70A49972" w14:textId="77777777" w:rsidTr="00F31354">
        <w:trPr>
          <w:trHeight w:val="300"/>
        </w:trPr>
        <w:tc>
          <w:tcPr>
            <w:tcW w:w="960" w:type="dxa"/>
            <w:noWrap/>
            <w:hideMark/>
          </w:tcPr>
          <w:p w14:paraId="7793DA4F" w14:textId="77777777" w:rsidR="00F31354" w:rsidRPr="00F31354" w:rsidRDefault="00F31354" w:rsidP="00F31354">
            <w:r w:rsidRPr="00F31354">
              <w:t>3.938927</w:t>
            </w:r>
          </w:p>
        </w:tc>
        <w:tc>
          <w:tcPr>
            <w:tcW w:w="960" w:type="dxa"/>
            <w:noWrap/>
            <w:hideMark/>
          </w:tcPr>
          <w:p w14:paraId="7E2B0F1E" w14:textId="77777777" w:rsidR="00F31354" w:rsidRPr="00F31354" w:rsidRDefault="00F31354" w:rsidP="00F31354">
            <w:r w:rsidRPr="00F31354">
              <w:t>11.46039</w:t>
            </w:r>
          </w:p>
        </w:tc>
        <w:tc>
          <w:tcPr>
            <w:tcW w:w="960" w:type="dxa"/>
            <w:noWrap/>
            <w:hideMark/>
          </w:tcPr>
          <w:p w14:paraId="54EFED01" w14:textId="77777777" w:rsidR="00F31354" w:rsidRPr="00F31354" w:rsidRDefault="00F31354" w:rsidP="00F31354">
            <w:r w:rsidRPr="00F31354">
              <w:t>11.58434</w:t>
            </w:r>
          </w:p>
        </w:tc>
        <w:tc>
          <w:tcPr>
            <w:tcW w:w="960" w:type="dxa"/>
            <w:noWrap/>
            <w:hideMark/>
          </w:tcPr>
          <w:p w14:paraId="136429FD" w14:textId="77777777" w:rsidR="00F31354" w:rsidRPr="00F31354" w:rsidRDefault="00F31354" w:rsidP="00F31354">
            <w:r w:rsidRPr="00F31354">
              <w:t>12.29055</w:t>
            </w:r>
          </w:p>
        </w:tc>
        <w:tc>
          <w:tcPr>
            <w:tcW w:w="960" w:type="dxa"/>
            <w:noWrap/>
            <w:hideMark/>
          </w:tcPr>
          <w:p w14:paraId="04AB9499" w14:textId="77777777" w:rsidR="00F31354" w:rsidRPr="00F31354" w:rsidRDefault="00F31354" w:rsidP="00F31354">
            <w:r w:rsidRPr="00F31354">
              <w:t>14.74444</w:t>
            </w:r>
          </w:p>
        </w:tc>
        <w:tc>
          <w:tcPr>
            <w:tcW w:w="960" w:type="dxa"/>
            <w:noWrap/>
            <w:hideMark/>
          </w:tcPr>
          <w:p w14:paraId="45706236" w14:textId="77777777" w:rsidR="00F31354" w:rsidRPr="00F31354" w:rsidRDefault="00F31354" w:rsidP="00F31354">
            <w:r w:rsidRPr="00F31354">
              <w:t>8.426713</w:t>
            </w:r>
          </w:p>
        </w:tc>
        <w:tc>
          <w:tcPr>
            <w:tcW w:w="960" w:type="dxa"/>
            <w:noWrap/>
            <w:hideMark/>
          </w:tcPr>
          <w:p w14:paraId="0374870A" w14:textId="77777777" w:rsidR="00F31354" w:rsidRPr="00F31354" w:rsidRDefault="00F31354" w:rsidP="00F31354">
            <w:r w:rsidRPr="00F31354">
              <w:t>10.9269</w:t>
            </w:r>
          </w:p>
        </w:tc>
        <w:tc>
          <w:tcPr>
            <w:tcW w:w="960" w:type="dxa"/>
            <w:noWrap/>
            <w:hideMark/>
          </w:tcPr>
          <w:p w14:paraId="286D40CF" w14:textId="77777777" w:rsidR="00F31354" w:rsidRPr="00F31354" w:rsidRDefault="00F31354" w:rsidP="00F31354">
            <w:r w:rsidRPr="00F31354">
              <w:t>8.6644</w:t>
            </w:r>
          </w:p>
        </w:tc>
        <w:tc>
          <w:tcPr>
            <w:tcW w:w="960" w:type="dxa"/>
            <w:noWrap/>
            <w:hideMark/>
          </w:tcPr>
          <w:p w14:paraId="025C0531" w14:textId="77777777" w:rsidR="00F31354" w:rsidRPr="00F31354" w:rsidRDefault="00F31354" w:rsidP="00F31354">
            <w:r w:rsidRPr="00F31354">
              <w:t>11.30718</w:t>
            </w:r>
          </w:p>
        </w:tc>
        <w:tc>
          <w:tcPr>
            <w:tcW w:w="960" w:type="dxa"/>
            <w:noWrap/>
            <w:hideMark/>
          </w:tcPr>
          <w:p w14:paraId="1F3FE0ED" w14:textId="77777777" w:rsidR="00F31354" w:rsidRPr="00F31354" w:rsidRDefault="00F31354" w:rsidP="00F31354">
            <w:r w:rsidRPr="00F31354">
              <w:t>19.4659</w:t>
            </w:r>
          </w:p>
        </w:tc>
      </w:tr>
      <w:tr w:rsidR="00F31354" w:rsidRPr="00F31354" w14:paraId="722F1D70" w14:textId="77777777" w:rsidTr="00F31354">
        <w:trPr>
          <w:trHeight w:val="300"/>
        </w:trPr>
        <w:tc>
          <w:tcPr>
            <w:tcW w:w="960" w:type="dxa"/>
            <w:noWrap/>
            <w:hideMark/>
          </w:tcPr>
          <w:p w14:paraId="759FA7D7" w14:textId="77777777" w:rsidR="00F31354" w:rsidRPr="00F31354" w:rsidRDefault="00F31354" w:rsidP="00F31354">
            <w:r w:rsidRPr="00F31354">
              <w:t>6.476171</w:t>
            </w:r>
          </w:p>
        </w:tc>
        <w:tc>
          <w:tcPr>
            <w:tcW w:w="960" w:type="dxa"/>
            <w:noWrap/>
            <w:hideMark/>
          </w:tcPr>
          <w:p w14:paraId="08F6E602" w14:textId="77777777" w:rsidR="00F31354" w:rsidRPr="00F31354" w:rsidRDefault="00F31354" w:rsidP="00F31354">
            <w:r w:rsidRPr="00F31354">
              <w:t>7.262647</w:t>
            </w:r>
          </w:p>
        </w:tc>
        <w:tc>
          <w:tcPr>
            <w:tcW w:w="960" w:type="dxa"/>
            <w:noWrap/>
            <w:hideMark/>
          </w:tcPr>
          <w:p w14:paraId="02E29ACB" w14:textId="77777777" w:rsidR="00F31354" w:rsidRPr="00F31354" w:rsidRDefault="00F31354" w:rsidP="00F31354">
            <w:r w:rsidRPr="00F31354">
              <w:t>11.43826</w:t>
            </w:r>
          </w:p>
        </w:tc>
        <w:tc>
          <w:tcPr>
            <w:tcW w:w="960" w:type="dxa"/>
            <w:noWrap/>
            <w:hideMark/>
          </w:tcPr>
          <w:p w14:paraId="4A591CD6" w14:textId="77777777" w:rsidR="00F31354" w:rsidRPr="00F31354" w:rsidRDefault="00F31354" w:rsidP="00F31354">
            <w:r w:rsidRPr="00F31354">
              <w:t>12.2999</w:t>
            </w:r>
          </w:p>
        </w:tc>
        <w:tc>
          <w:tcPr>
            <w:tcW w:w="960" w:type="dxa"/>
            <w:noWrap/>
            <w:hideMark/>
          </w:tcPr>
          <w:p w14:paraId="57B41556" w14:textId="77777777" w:rsidR="00F31354" w:rsidRPr="00F31354" w:rsidRDefault="00F31354" w:rsidP="00F31354">
            <w:r w:rsidRPr="00F31354">
              <w:t>12.91098</w:t>
            </w:r>
          </w:p>
        </w:tc>
        <w:tc>
          <w:tcPr>
            <w:tcW w:w="960" w:type="dxa"/>
            <w:noWrap/>
            <w:hideMark/>
          </w:tcPr>
          <w:p w14:paraId="32A35BAF" w14:textId="77777777" w:rsidR="00F31354" w:rsidRPr="00F31354" w:rsidRDefault="00F31354" w:rsidP="00F31354">
            <w:r w:rsidRPr="00F31354">
              <w:t>6.610274</w:t>
            </w:r>
          </w:p>
        </w:tc>
        <w:tc>
          <w:tcPr>
            <w:tcW w:w="960" w:type="dxa"/>
            <w:noWrap/>
            <w:hideMark/>
          </w:tcPr>
          <w:p w14:paraId="40012171" w14:textId="77777777" w:rsidR="00F31354" w:rsidRPr="00F31354" w:rsidRDefault="00F31354" w:rsidP="00F31354">
            <w:r w:rsidRPr="00F31354">
              <w:t>8.972058</w:t>
            </w:r>
          </w:p>
        </w:tc>
        <w:tc>
          <w:tcPr>
            <w:tcW w:w="960" w:type="dxa"/>
            <w:noWrap/>
            <w:hideMark/>
          </w:tcPr>
          <w:p w14:paraId="066CAFDD" w14:textId="77777777" w:rsidR="00F31354" w:rsidRPr="00F31354" w:rsidRDefault="00F31354" w:rsidP="00F31354">
            <w:r w:rsidRPr="00F31354">
              <w:t>13.1237</w:t>
            </w:r>
          </w:p>
        </w:tc>
        <w:tc>
          <w:tcPr>
            <w:tcW w:w="960" w:type="dxa"/>
            <w:noWrap/>
            <w:hideMark/>
          </w:tcPr>
          <w:p w14:paraId="12A37386" w14:textId="77777777" w:rsidR="00F31354" w:rsidRPr="00F31354" w:rsidRDefault="00F31354" w:rsidP="00F31354">
            <w:r w:rsidRPr="00F31354">
              <w:t>18.44607</w:t>
            </w:r>
          </w:p>
        </w:tc>
        <w:tc>
          <w:tcPr>
            <w:tcW w:w="960" w:type="dxa"/>
            <w:noWrap/>
            <w:hideMark/>
          </w:tcPr>
          <w:p w14:paraId="2393A509" w14:textId="77777777" w:rsidR="00F31354" w:rsidRPr="00F31354" w:rsidRDefault="00F31354" w:rsidP="00F31354">
            <w:r w:rsidRPr="00F31354">
              <w:t>20.19098</w:t>
            </w:r>
          </w:p>
        </w:tc>
      </w:tr>
      <w:tr w:rsidR="00F31354" w:rsidRPr="00F31354" w14:paraId="1A4CF066" w14:textId="77777777" w:rsidTr="00F31354">
        <w:trPr>
          <w:trHeight w:val="300"/>
        </w:trPr>
        <w:tc>
          <w:tcPr>
            <w:tcW w:w="960" w:type="dxa"/>
            <w:noWrap/>
            <w:hideMark/>
          </w:tcPr>
          <w:p w14:paraId="1489435B" w14:textId="77777777" w:rsidR="00F31354" w:rsidRPr="00F31354" w:rsidRDefault="00F31354" w:rsidP="00F31354">
            <w:r w:rsidRPr="00F31354">
              <w:t>5.998614</w:t>
            </w:r>
          </w:p>
        </w:tc>
        <w:tc>
          <w:tcPr>
            <w:tcW w:w="960" w:type="dxa"/>
            <w:noWrap/>
            <w:hideMark/>
          </w:tcPr>
          <w:p w14:paraId="70E9C2A9" w14:textId="77777777" w:rsidR="00F31354" w:rsidRPr="00F31354" w:rsidRDefault="00F31354" w:rsidP="00F31354">
            <w:r w:rsidRPr="00F31354">
              <w:t>12.88604</w:t>
            </w:r>
          </w:p>
        </w:tc>
        <w:tc>
          <w:tcPr>
            <w:tcW w:w="960" w:type="dxa"/>
            <w:noWrap/>
            <w:hideMark/>
          </w:tcPr>
          <w:p w14:paraId="52DDCDF8" w14:textId="77777777" w:rsidR="00F31354" w:rsidRPr="00F31354" w:rsidRDefault="00F31354" w:rsidP="00F31354">
            <w:r w:rsidRPr="00F31354">
              <w:t>9.234617</w:t>
            </w:r>
          </w:p>
        </w:tc>
        <w:tc>
          <w:tcPr>
            <w:tcW w:w="960" w:type="dxa"/>
            <w:noWrap/>
            <w:hideMark/>
          </w:tcPr>
          <w:p w14:paraId="2233979C" w14:textId="77777777" w:rsidR="00F31354" w:rsidRPr="00F31354" w:rsidRDefault="00F31354" w:rsidP="00F31354">
            <w:r w:rsidRPr="00F31354">
              <w:t>14.66757</w:t>
            </w:r>
          </w:p>
        </w:tc>
        <w:tc>
          <w:tcPr>
            <w:tcW w:w="960" w:type="dxa"/>
            <w:noWrap/>
            <w:hideMark/>
          </w:tcPr>
          <w:p w14:paraId="304C0075" w14:textId="77777777" w:rsidR="00F31354" w:rsidRPr="00F31354" w:rsidRDefault="00F31354" w:rsidP="00F31354">
            <w:r w:rsidRPr="00F31354">
              <w:t>20.59821</w:t>
            </w:r>
          </w:p>
        </w:tc>
        <w:tc>
          <w:tcPr>
            <w:tcW w:w="960" w:type="dxa"/>
            <w:noWrap/>
            <w:hideMark/>
          </w:tcPr>
          <w:p w14:paraId="6EBA589A" w14:textId="77777777" w:rsidR="00F31354" w:rsidRPr="00F31354" w:rsidRDefault="00F31354" w:rsidP="00F31354">
            <w:r w:rsidRPr="00F31354">
              <w:t>3.989144</w:t>
            </w:r>
          </w:p>
        </w:tc>
        <w:tc>
          <w:tcPr>
            <w:tcW w:w="960" w:type="dxa"/>
            <w:noWrap/>
            <w:hideMark/>
          </w:tcPr>
          <w:p w14:paraId="7DE5EC73" w14:textId="77777777" w:rsidR="00F31354" w:rsidRPr="00F31354" w:rsidRDefault="00F31354" w:rsidP="00F31354">
            <w:r w:rsidRPr="00F31354">
              <w:t>8.947435</w:t>
            </w:r>
          </w:p>
        </w:tc>
        <w:tc>
          <w:tcPr>
            <w:tcW w:w="960" w:type="dxa"/>
            <w:noWrap/>
            <w:hideMark/>
          </w:tcPr>
          <w:p w14:paraId="78ACF62E" w14:textId="77777777" w:rsidR="00F31354" w:rsidRPr="00F31354" w:rsidRDefault="00F31354" w:rsidP="00F31354">
            <w:r w:rsidRPr="00F31354">
              <w:t>15.74939</w:t>
            </w:r>
          </w:p>
        </w:tc>
        <w:tc>
          <w:tcPr>
            <w:tcW w:w="960" w:type="dxa"/>
            <w:noWrap/>
            <w:hideMark/>
          </w:tcPr>
          <w:p w14:paraId="1E6D2D09" w14:textId="77777777" w:rsidR="00F31354" w:rsidRPr="00F31354" w:rsidRDefault="00F31354" w:rsidP="00F31354">
            <w:r w:rsidRPr="00F31354">
              <w:t>14.6751</w:t>
            </w:r>
          </w:p>
        </w:tc>
        <w:tc>
          <w:tcPr>
            <w:tcW w:w="960" w:type="dxa"/>
            <w:noWrap/>
            <w:hideMark/>
          </w:tcPr>
          <w:p w14:paraId="5D658284" w14:textId="77777777" w:rsidR="00F31354" w:rsidRPr="00F31354" w:rsidRDefault="00F31354" w:rsidP="00F31354">
            <w:r w:rsidRPr="00F31354">
              <w:t>20.87802</w:t>
            </w:r>
          </w:p>
        </w:tc>
      </w:tr>
      <w:tr w:rsidR="00F31354" w:rsidRPr="00F31354" w14:paraId="2A55F2D0" w14:textId="77777777" w:rsidTr="00F31354">
        <w:trPr>
          <w:trHeight w:val="300"/>
        </w:trPr>
        <w:tc>
          <w:tcPr>
            <w:tcW w:w="960" w:type="dxa"/>
            <w:noWrap/>
            <w:hideMark/>
          </w:tcPr>
          <w:p w14:paraId="14AF48DB" w14:textId="77777777" w:rsidR="00F31354" w:rsidRPr="00F31354" w:rsidRDefault="00F31354" w:rsidP="00F31354">
            <w:pPr>
              <w:rPr>
                <w:b/>
                <w:bCs/>
              </w:rPr>
            </w:pPr>
            <w:r w:rsidRPr="00F31354">
              <w:rPr>
                <w:b/>
                <w:bCs/>
              </w:rPr>
              <w:t>6.644314</w:t>
            </w:r>
          </w:p>
        </w:tc>
        <w:tc>
          <w:tcPr>
            <w:tcW w:w="960" w:type="dxa"/>
            <w:noWrap/>
            <w:hideMark/>
          </w:tcPr>
          <w:p w14:paraId="238ABE32" w14:textId="77777777" w:rsidR="00F31354" w:rsidRPr="00F31354" w:rsidRDefault="00F31354" w:rsidP="00F31354">
            <w:pPr>
              <w:rPr>
                <w:b/>
                <w:bCs/>
              </w:rPr>
            </w:pPr>
            <w:r w:rsidRPr="00F31354">
              <w:rPr>
                <w:b/>
                <w:bCs/>
              </w:rPr>
              <w:t>8.3517</w:t>
            </w:r>
          </w:p>
        </w:tc>
        <w:tc>
          <w:tcPr>
            <w:tcW w:w="960" w:type="dxa"/>
            <w:noWrap/>
            <w:hideMark/>
          </w:tcPr>
          <w:p w14:paraId="1CAF4654" w14:textId="77777777" w:rsidR="00F31354" w:rsidRPr="00F31354" w:rsidRDefault="00F31354" w:rsidP="00F31354">
            <w:pPr>
              <w:rPr>
                <w:b/>
                <w:bCs/>
              </w:rPr>
            </w:pPr>
            <w:r w:rsidRPr="00F31354">
              <w:rPr>
                <w:b/>
                <w:bCs/>
              </w:rPr>
              <w:t>11.41853</w:t>
            </w:r>
          </w:p>
        </w:tc>
        <w:tc>
          <w:tcPr>
            <w:tcW w:w="960" w:type="dxa"/>
            <w:noWrap/>
            <w:hideMark/>
          </w:tcPr>
          <w:p w14:paraId="0B29C6E8" w14:textId="77777777" w:rsidR="00F31354" w:rsidRPr="00F31354" w:rsidRDefault="00F31354" w:rsidP="00F31354">
            <w:pPr>
              <w:rPr>
                <w:b/>
                <w:bCs/>
              </w:rPr>
            </w:pPr>
            <w:r w:rsidRPr="00F31354">
              <w:rPr>
                <w:b/>
                <w:bCs/>
              </w:rPr>
              <w:t>12.50136</w:t>
            </w:r>
          </w:p>
        </w:tc>
        <w:tc>
          <w:tcPr>
            <w:tcW w:w="960" w:type="dxa"/>
            <w:noWrap/>
            <w:hideMark/>
          </w:tcPr>
          <w:p w14:paraId="5CC06335" w14:textId="77777777" w:rsidR="00F31354" w:rsidRPr="00F31354" w:rsidRDefault="00F31354" w:rsidP="00F31354">
            <w:pPr>
              <w:rPr>
                <w:b/>
                <w:bCs/>
              </w:rPr>
            </w:pPr>
            <w:r w:rsidRPr="00F31354">
              <w:rPr>
                <w:b/>
                <w:bCs/>
              </w:rPr>
              <w:t>15.68635</w:t>
            </w:r>
          </w:p>
        </w:tc>
        <w:tc>
          <w:tcPr>
            <w:tcW w:w="960" w:type="dxa"/>
            <w:noWrap/>
            <w:hideMark/>
          </w:tcPr>
          <w:p w14:paraId="5BAAD98B" w14:textId="77777777" w:rsidR="00F31354" w:rsidRPr="00F31354" w:rsidRDefault="00F31354" w:rsidP="00F31354">
            <w:pPr>
              <w:rPr>
                <w:b/>
                <w:bCs/>
              </w:rPr>
            </w:pPr>
            <w:r w:rsidRPr="00F31354">
              <w:rPr>
                <w:b/>
                <w:bCs/>
              </w:rPr>
              <w:t>7.263392</w:t>
            </w:r>
          </w:p>
        </w:tc>
        <w:tc>
          <w:tcPr>
            <w:tcW w:w="960" w:type="dxa"/>
            <w:noWrap/>
            <w:hideMark/>
          </w:tcPr>
          <w:p w14:paraId="44689BE9" w14:textId="77777777" w:rsidR="00F31354" w:rsidRPr="00F31354" w:rsidRDefault="00F31354" w:rsidP="00F31354">
            <w:pPr>
              <w:rPr>
                <w:b/>
                <w:bCs/>
              </w:rPr>
            </w:pPr>
            <w:r w:rsidRPr="00F31354">
              <w:rPr>
                <w:b/>
                <w:bCs/>
              </w:rPr>
              <w:t>8.633238</w:t>
            </w:r>
          </w:p>
        </w:tc>
        <w:tc>
          <w:tcPr>
            <w:tcW w:w="960" w:type="dxa"/>
            <w:noWrap/>
            <w:hideMark/>
          </w:tcPr>
          <w:p w14:paraId="7C32217E" w14:textId="77777777" w:rsidR="00F31354" w:rsidRPr="00F31354" w:rsidRDefault="00F31354" w:rsidP="00F31354">
            <w:pPr>
              <w:rPr>
                <w:b/>
                <w:bCs/>
              </w:rPr>
            </w:pPr>
            <w:r w:rsidRPr="00F31354">
              <w:rPr>
                <w:b/>
                <w:bCs/>
              </w:rPr>
              <w:t>10.66211</w:t>
            </w:r>
          </w:p>
        </w:tc>
        <w:tc>
          <w:tcPr>
            <w:tcW w:w="960" w:type="dxa"/>
            <w:noWrap/>
            <w:hideMark/>
          </w:tcPr>
          <w:p w14:paraId="2A3BD589" w14:textId="77777777" w:rsidR="00F31354" w:rsidRPr="00F31354" w:rsidRDefault="00F31354" w:rsidP="00F31354">
            <w:pPr>
              <w:rPr>
                <w:b/>
                <w:bCs/>
              </w:rPr>
            </w:pPr>
            <w:r w:rsidRPr="00F31354">
              <w:rPr>
                <w:b/>
                <w:bCs/>
              </w:rPr>
              <w:t>13.20679</w:t>
            </w:r>
          </w:p>
        </w:tc>
        <w:tc>
          <w:tcPr>
            <w:tcW w:w="960" w:type="dxa"/>
            <w:noWrap/>
            <w:hideMark/>
          </w:tcPr>
          <w:p w14:paraId="547BBEDC" w14:textId="77777777" w:rsidR="00F31354" w:rsidRPr="00F31354" w:rsidRDefault="00F31354" w:rsidP="00F31354">
            <w:pPr>
              <w:rPr>
                <w:b/>
                <w:bCs/>
              </w:rPr>
            </w:pPr>
            <w:r w:rsidRPr="00F31354">
              <w:rPr>
                <w:b/>
                <w:bCs/>
              </w:rPr>
              <w:t>16.46096</w:t>
            </w:r>
          </w:p>
        </w:tc>
      </w:tr>
    </w:tbl>
    <w:p w14:paraId="404DE42E" w14:textId="49767840" w:rsidR="00F46130" w:rsidRDefault="00F31354" w:rsidP="00DD05AD">
      <w:r>
        <w:lastRenderedPageBreak/>
        <w:t>7</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31354" w:rsidRPr="00F31354" w14:paraId="395D16F8" w14:textId="77777777" w:rsidTr="00650C20">
        <w:trPr>
          <w:trHeight w:val="261"/>
        </w:trPr>
        <w:tc>
          <w:tcPr>
            <w:tcW w:w="1135" w:type="dxa"/>
            <w:noWrap/>
            <w:hideMark/>
          </w:tcPr>
          <w:p w14:paraId="170004E5" w14:textId="77777777" w:rsidR="00F31354" w:rsidRPr="00F31354" w:rsidRDefault="00F31354" w:rsidP="00F31354">
            <w:r w:rsidRPr="00F31354">
              <w:t>Tx01</w:t>
            </w:r>
          </w:p>
        </w:tc>
        <w:tc>
          <w:tcPr>
            <w:tcW w:w="1135" w:type="dxa"/>
            <w:noWrap/>
            <w:hideMark/>
          </w:tcPr>
          <w:p w14:paraId="76C88361" w14:textId="77777777" w:rsidR="00F31354" w:rsidRPr="00F31354" w:rsidRDefault="00F31354" w:rsidP="00F31354">
            <w:r w:rsidRPr="00F31354">
              <w:t>Tx02</w:t>
            </w:r>
          </w:p>
        </w:tc>
        <w:tc>
          <w:tcPr>
            <w:tcW w:w="1135" w:type="dxa"/>
            <w:noWrap/>
            <w:hideMark/>
          </w:tcPr>
          <w:p w14:paraId="0565174E" w14:textId="77777777" w:rsidR="00F31354" w:rsidRPr="00F31354" w:rsidRDefault="00F31354" w:rsidP="00F31354">
            <w:r w:rsidRPr="00F31354">
              <w:t>Tx03</w:t>
            </w:r>
          </w:p>
        </w:tc>
        <w:tc>
          <w:tcPr>
            <w:tcW w:w="1135" w:type="dxa"/>
            <w:noWrap/>
            <w:hideMark/>
          </w:tcPr>
          <w:p w14:paraId="123BB094" w14:textId="77777777" w:rsidR="00F31354" w:rsidRPr="00F31354" w:rsidRDefault="00F31354" w:rsidP="00F31354">
            <w:r w:rsidRPr="00F31354">
              <w:t>Tx04</w:t>
            </w:r>
          </w:p>
        </w:tc>
        <w:tc>
          <w:tcPr>
            <w:tcW w:w="1135" w:type="dxa"/>
            <w:noWrap/>
            <w:hideMark/>
          </w:tcPr>
          <w:p w14:paraId="16F1DBCF" w14:textId="77777777" w:rsidR="00F31354" w:rsidRPr="00F31354" w:rsidRDefault="00F31354" w:rsidP="00F31354">
            <w:r w:rsidRPr="00F31354">
              <w:t>Tx05</w:t>
            </w:r>
          </w:p>
        </w:tc>
        <w:tc>
          <w:tcPr>
            <w:tcW w:w="1135" w:type="dxa"/>
            <w:noWrap/>
            <w:hideMark/>
          </w:tcPr>
          <w:p w14:paraId="578A56F6" w14:textId="77777777" w:rsidR="00F31354" w:rsidRPr="00F31354" w:rsidRDefault="00F31354" w:rsidP="00F31354">
            <w:r w:rsidRPr="00F31354">
              <w:t>Tx06</w:t>
            </w:r>
          </w:p>
        </w:tc>
        <w:tc>
          <w:tcPr>
            <w:tcW w:w="1135" w:type="dxa"/>
            <w:noWrap/>
            <w:hideMark/>
          </w:tcPr>
          <w:p w14:paraId="7136EF22" w14:textId="77777777" w:rsidR="00F31354" w:rsidRPr="00F31354" w:rsidRDefault="00F31354" w:rsidP="00F31354">
            <w:r w:rsidRPr="00F31354">
              <w:t>Tx07</w:t>
            </w:r>
          </w:p>
        </w:tc>
        <w:tc>
          <w:tcPr>
            <w:tcW w:w="1135" w:type="dxa"/>
            <w:noWrap/>
            <w:hideMark/>
          </w:tcPr>
          <w:p w14:paraId="6380EE66" w14:textId="77777777" w:rsidR="00F31354" w:rsidRPr="00F31354" w:rsidRDefault="00F31354" w:rsidP="00F31354">
            <w:r w:rsidRPr="00F31354">
              <w:t>Tx08</w:t>
            </w:r>
          </w:p>
        </w:tc>
        <w:tc>
          <w:tcPr>
            <w:tcW w:w="1135" w:type="dxa"/>
            <w:noWrap/>
            <w:hideMark/>
          </w:tcPr>
          <w:p w14:paraId="6446B36B" w14:textId="77777777" w:rsidR="00F31354" w:rsidRPr="00F31354" w:rsidRDefault="00F31354" w:rsidP="00F31354">
            <w:r w:rsidRPr="00F31354">
              <w:t>Tx09</w:t>
            </w:r>
          </w:p>
        </w:tc>
        <w:tc>
          <w:tcPr>
            <w:tcW w:w="1135" w:type="dxa"/>
            <w:noWrap/>
            <w:hideMark/>
          </w:tcPr>
          <w:p w14:paraId="075DED16" w14:textId="77777777" w:rsidR="00F31354" w:rsidRPr="00F31354" w:rsidRDefault="00F31354" w:rsidP="00F31354">
            <w:r w:rsidRPr="00F31354">
              <w:t>Tx10</w:t>
            </w:r>
          </w:p>
        </w:tc>
      </w:tr>
      <w:tr w:rsidR="00F31354" w:rsidRPr="00F31354" w14:paraId="0425F02A" w14:textId="77777777" w:rsidTr="00650C20">
        <w:trPr>
          <w:trHeight w:val="261"/>
        </w:trPr>
        <w:tc>
          <w:tcPr>
            <w:tcW w:w="1135" w:type="dxa"/>
            <w:noWrap/>
            <w:hideMark/>
          </w:tcPr>
          <w:p w14:paraId="434707DA" w14:textId="77777777" w:rsidR="00F31354" w:rsidRPr="00F31354" w:rsidRDefault="00F31354" w:rsidP="00F31354">
            <w:r w:rsidRPr="00F31354">
              <w:t>6.880249</w:t>
            </w:r>
          </w:p>
        </w:tc>
        <w:tc>
          <w:tcPr>
            <w:tcW w:w="1135" w:type="dxa"/>
            <w:noWrap/>
            <w:hideMark/>
          </w:tcPr>
          <w:p w14:paraId="17051548" w14:textId="77777777" w:rsidR="00F31354" w:rsidRPr="00F31354" w:rsidRDefault="00F31354" w:rsidP="00F31354">
            <w:r w:rsidRPr="00F31354">
              <w:t>5.76619</w:t>
            </w:r>
          </w:p>
        </w:tc>
        <w:tc>
          <w:tcPr>
            <w:tcW w:w="1135" w:type="dxa"/>
            <w:noWrap/>
            <w:hideMark/>
          </w:tcPr>
          <w:p w14:paraId="390E31E4" w14:textId="77777777" w:rsidR="00F31354" w:rsidRPr="00F31354" w:rsidRDefault="00F31354" w:rsidP="00F31354">
            <w:r w:rsidRPr="00F31354">
              <w:t>11.20935</w:t>
            </w:r>
          </w:p>
        </w:tc>
        <w:tc>
          <w:tcPr>
            <w:tcW w:w="1135" w:type="dxa"/>
            <w:noWrap/>
            <w:hideMark/>
          </w:tcPr>
          <w:p w14:paraId="709CBD49" w14:textId="77777777" w:rsidR="00F31354" w:rsidRPr="00F31354" w:rsidRDefault="00F31354" w:rsidP="00F31354">
            <w:r w:rsidRPr="00F31354">
              <w:t>12.77446</w:t>
            </w:r>
          </w:p>
        </w:tc>
        <w:tc>
          <w:tcPr>
            <w:tcW w:w="1135" w:type="dxa"/>
            <w:noWrap/>
            <w:hideMark/>
          </w:tcPr>
          <w:p w14:paraId="481681F8" w14:textId="77777777" w:rsidR="00F31354" w:rsidRPr="00F31354" w:rsidRDefault="00F31354" w:rsidP="00F31354">
            <w:r w:rsidRPr="00F31354">
              <w:t>13.20768</w:t>
            </w:r>
          </w:p>
        </w:tc>
        <w:tc>
          <w:tcPr>
            <w:tcW w:w="1135" w:type="dxa"/>
            <w:noWrap/>
            <w:hideMark/>
          </w:tcPr>
          <w:p w14:paraId="2284E907" w14:textId="77777777" w:rsidR="00F31354" w:rsidRPr="00F31354" w:rsidRDefault="00F31354" w:rsidP="00F31354">
            <w:r w:rsidRPr="00F31354">
              <w:t>7.828996</w:t>
            </w:r>
          </w:p>
        </w:tc>
        <w:tc>
          <w:tcPr>
            <w:tcW w:w="1135" w:type="dxa"/>
            <w:noWrap/>
            <w:hideMark/>
          </w:tcPr>
          <w:p w14:paraId="5FEC7487" w14:textId="77777777" w:rsidR="00F31354" w:rsidRPr="00F31354" w:rsidRDefault="00F31354" w:rsidP="00F31354">
            <w:r w:rsidRPr="00F31354">
              <w:t>7.669181</w:t>
            </w:r>
          </w:p>
        </w:tc>
        <w:tc>
          <w:tcPr>
            <w:tcW w:w="1135" w:type="dxa"/>
            <w:noWrap/>
            <w:hideMark/>
          </w:tcPr>
          <w:p w14:paraId="0D3F47B9" w14:textId="77777777" w:rsidR="00F31354" w:rsidRPr="00F31354" w:rsidRDefault="00F31354" w:rsidP="00F31354">
            <w:r w:rsidRPr="00F31354">
              <w:t>9.33248</w:t>
            </w:r>
          </w:p>
        </w:tc>
        <w:tc>
          <w:tcPr>
            <w:tcW w:w="1135" w:type="dxa"/>
            <w:noWrap/>
            <w:hideMark/>
          </w:tcPr>
          <w:p w14:paraId="4FAF2E2B" w14:textId="77777777" w:rsidR="00F31354" w:rsidRPr="00F31354" w:rsidRDefault="00F31354" w:rsidP="00F31354">
            <w:r w:rsidRPr="00F31354">
              <w:t>10.66787</w:t>
            </w:r>
          </w:p>
        </w:tc>
        <w:tc>
          <w:tcPr>
            <w:tcW w:w="1135" w:type="dxa"/>
            <w:noWrap/>
            <w:hideMark/>
          </w:tcPr>
          <w:p w14:paraId="0E8AF6AC" w14:textId="77777777" w:rsidR="00F31354" w:rsidRPr="00F31354" w:rsidRDefault="00F31354" w:rsidP="00F31354">
            <w:r w:rsidRPr="00F31354">
              <w:t>8.963309</w:t>
            </w:r>
          </w:p>
        </w:tc>
      </w:tr>
      <w:tr w:rsidR="00F31354" w:rsidRPr="00F31354" w14:paraId="3FA21951" w14:textId="77777777" w:rsidTr="00650C20">
        <w:trPr>
          <w:trHeight w:val="261"/>
        </w:trPr>
        <w:tc>
          <w:tcPr>
            <w:tcW w:w="1135" w:type="dxa"/>
            <w:noWrap/>
            <w:hideMark/>
          </w:tcPr>
          <w:p w14:paraId="3E7B4044" w14:textId="77777777" w:rsidR="00F31354" w:rsidRPr="00F31354" w:rsidRDefault="00F31354" w:rsidP="00F31354">
            <w:r w:rsidRPr="00F31354">
              <w:t>8.127948</w:t>
            </w:r>
          </w:p>
        </w:tc>
        <w:tc>
          <w:tcPr>
            <w:tcW w:w="1135" w:type="dxa"/>
            <w:noWrap/>
            <w:hideMark/>
          </w:tcPr>
          <w:p w14:paraId="195D55B6" w14:textId="77777777" w:rsidR="00F31354" w:rsidRPr="00F31354" w:rsidRDefault="00F31354" w:rsidP="00F31354">
            <w:r w:rsidRPr="00F31354">
              <w:t>7.52986</w:t>
            </w:r>
          </w:p>
        </w:tc>
        <w:tc>
          <w:tcPr>
            <w:tcW w:w="1135" w:type="dxa"/>
            <w:noWrap/>
            <w:hideMark/>
          </w:tcPr>
          <w:p w14:paraId="2CADD4E6" w14:textId="77777777" w:rsidR="00F31354" w:rsidRPr="00F31354" w:rsidRDefault="00F31354" w:rsidP="00F31354">
            <w:r w:rsidRPr="00F31354">
              <w:t>10.79615</w:t>
            </w:r>
          </w:p>
        </w:tc>
        <w:tc>
          <w:tcPr>
            <w:tcW w:w="1135" w:type="dxa"/>
            <w:noWrap/>
            <w:hideMark/>
          </w:tcPr>
          <w:p w14:paraId="23CD54B9" w14:textId="77777777" w:rsidR="00F31354" w:rsidRPr="00F31354" w:rsidRDefault="00F31354" w:rsidP="00F31354">
            <w:r w:rsidRPr="00F31354">
              <w:t>11.48539</w:t>
            </w:r>
          </w:p>
        </w:tc>
        <w:tc>
          <w:tcPr>
            <w:tcW w:w="1135" w:type="dxa"/>
            <w:noWrap/>
            <w:hideMark/>
          </w:tcPr>
          <w:p w14:paraId="1737F688" w14:textId="77777777" w:rsidR="00F31354" w:rsidRPr="00F31354" w:rsidRDefault="00F31354" w:rsidP="00F31354">
            <w:r w:rsidRPr="00F31354">
              <w:t>13.14092</w:t>
            </w:r>
          </w:p>
        </w:tc>
        <w:tc>
          <w:tcPr>
            <w:tcW w:w="1135" w:type="dxa"/>
            <w:noWrap/>
            <w:hideMark/>
          </w:tcPr>
          <w:p w14:paraId="58F97128" w14:textId="77777777" w:rsidR="00F31354" w:rsidRPr="00F31354" w:rsidRDefault="00F31354" w:rsidP="00F31354">
            <w:r w:rsidRPr="00F31354">
              <w:t>4.363063</w:t>
            </w:r>
          </w:p>
        </w:tc>
        <w:tc>
          <w:tcPr>
            <w:tcW w:w="1135" w:type="dxa"/>
            <w:noWrap/>
            <w:hideMark/>
          </w:tcPr>
          <w:p w14:paraId="7476FCBF" w14:textId="77777777" w:rsidR="00F31354" w:rsidRPr="00F31354" w:rsidRDefault="00F31354" w:rsidP="00F31354">
            <w:r w:rsidRPr="00F31354">
              <w:t>8.215848</w:t>
            </w:r>
          </w:p>
        </w:tc>
        <w:tc>
          <w:tcPr>
            <w:tcW w:w="1135" w:type="dxa"/>
            <w:noWrap/>
            <w:hideMark/>
          </w:tcPr>
          <w:p w14:paraId="13CB16D6" w14:textId="77777777" w:rsidR="00F31354" w:rsidRPr="00F31354" w:rsidRDefault="00F31354" w:rsidP="00F31354">
            <w:r w:rsidRPr="00F31354">
              <w:t>9.260837</w:t>
            </w:r>
          </w:p>
        </w:tc>
        <w:tc>
          <w:tcPr>
            <w:tcW w:w="1135" w:type="dxa"/>
            <w:noWrap/>
            <w:hideMark/>
          </w:tcPr>
          <w:p w14:paraId="7137D57F" w14:textId="77777777" w:rsidR="00F31354" w:rsidRPr="00F31354" w:rsidRDefault="00F31354" w:rsidP="00F31354">
            <w:r w:rsidRPr="00F31354">
              <w:t>13.43542</w:t>
            </w:r>
          </w:p>
        </w:tc>
        <w:tc>
          <w:tcPr>
            <w:tcW w:w="1135" w:type="dxa"/>
            <w:noWrap/>
            <w:hideMark/>
          </w:tcPr>
          <w:p w14:paraId="06066D77" w14:textId="77777777" w:rsidR="00F31354" w:rsidRPr="00F31354" w:rsidRDefault="00F31354" w:rsidP="00F31354">
            <w:r w:rsidRPr="00F31354">
              <w:t>12.22678</w:t>
            </w:r>
          </w:p>
        </w:tc>
      </w:tr>
      <w:tr w:rsidR="00F31354" w:rsidRPr="00F31354" w14:paraId="1605C3CB" w14:textId="77777777" w:rsidTr="00650C20">
        <w:trPr>
          <w:trHeight w:val="261"/>
        </w:trPr>
        <w:tc>
          <w:tcPr>
            <w:tcW w:w="1135" w:type="dxa"/>
            <w:noWrap/>
            <w:hideMark/>
          </w:tcPr>
          <w:p w14:paraId="48B1FCE9" w14:textId="77777777" w:rsidR="00F31354" w:rsidRPr="00F31354" w:rsidRDefault="00F31354" w:rsidP="00F31354">
            <w:r w:rsidRPr="00F31354">
              <w:t>5.365057</w:t>
            </w:r>
          </w:p>
        </w:tc>
        <w:tc>
          <w:tcPr>
            <w:tcW w:w="1135" w:type="dxa"/>
            <w:noWrap/>
            <w:hideMark/>
          </w:tcPr>
          <w:p w14:paraId="6F40513B" w14:textId="77777777" w:rsidR="00F31354" w:rsidRPr="00F31354" w:rsidRDefault="00F31354" w:rsidP="00F31354">
            <w:r w:rsidRPr="00F31354">
              <w:t>4.746602</w:t>
            </w:r>
          </w:p>
        </w:tc>
        <w:tc>
          <w:tcPr>
            <w:tcW w:w="1135" w:type="dxa"/>
            <w:noWrap/>
            <w:hideMark/>
          </w:tcPr>
          <w:p w14:paraId="1179356E" w14:textId="77777777" w:rsidR="00F31354" w:rsidRPr="00F31354" w:rsidRDefault="00F31354" w:rsidP="00F31354">
            <w:r w:rsidRPr="00F31354">
              <w:t>16.32745</w:t>
            </w:r>
          </w:p>
        </w:tc>
        <w:tc>
          <w:tcPr>
            <w:tcW w:w="1135" w:type="dxa"/>
            <w:noWrap/>
            <w:hideMark/>
          </w:tcPr>
          <w:p w14:paraId="72036D23" w14:textId="77777777" w:rsidR="00F31354" w:rsidRPr="00F31354" w:rsidRDefault="00F31354" w:rsidP="00F31354">
            <w:r w:rsidRPr="00F31354">
              <w:t>12.56368</w:t>
            </w:r>
          </w:p>
        </w:tc>
        <w:tc>
          <w:tcPr>
            <w:tcW w:w="1135" w:type="dxa"/>
            <w:noWrap/>
            <w:hideMark/>
          </w:tcPr>
          <w:p w14:paraId="087ED00E" w14:textId="77777777" w:rsidR="00F31354" w:rsidRPr="00F31354" w:rsidRDefault="00F31354" w:rsidP="00F31354">
            <w:r w:rsidRPr="00F31354">
              <w:t>16.91938</w:t>
            </w:r>
          </w:p>
        </w:tc>
        <w:tc>
          <w:tcPr>
            <w:tcW w:w="1135" w:type="dxa"/>
            <w:noWrap/>
            <w:hideMark/>
          </w:tcPr>
          <w:p w14:paraId="040051C7" w14:textId="77777777" w:rsidR="00F31354" w:rsidRPr="00F31354" w:rsidRDefault="00F31354" w:rsidP="00F31354">
            <w:r w:rsidRPr="00F31354">
              <w:t>9.43014</w:t>
            </w:r>
          </w:p>
        </w:tc>
        <w:tc>
          <w:tcPr>
            <w:tcW w:w="1135" w:type="dxa"/>
            <w:noWrap/>
            <w:hideMark/>
          </w:tcPr>
          <w:p w14:paraId="1B4DE49C" w14:textId="77777777" w:rsidR="00F31354" w:rsidRPr="00F31354" w:rsidRDefault="00F31354" w:rsidP="00F31354">
            <w:r w:rsidRPr="00F31354">
              <w:t>2.185908</w:t>
            </w:r>
          </w:p>
        </w:tc>
        <w:tc>
          <w:tcPr>
            <w:tcW w:w="1135" w:type="dxa"/>
            <w:noWrap/>
            <w:hideMark/>
          </w:tcPr>
          <w:p w14:paraId="1647F9AF" w14:textId="77777777" w:rsidR="00F31354" w:rsidRPr="00F31354" w:rsidRDefault="00F31354" w:rsidP="00F31354">
            <w:r w:rsidRPr="00F31354">
              <w:t>9.993687</w:t>
            </w:r>
          </w:p>
        </w:tc>
        <w:tc>
          <w:tcPr>
            <w:tcW w:w="1135" w:type="dxa"/>
            <w:noWrap/>
            <w:hideMark/>
          </w:tcPr>
          <w:p w14:paraId="62426D36" w14:textId="77777777" w:rsidR="00F31354" w:rsidRPr="00F31354" w:rsidRDefault="00F31354" w:rsidP="00F31354">
            <w:r w:rsidRPr="00F31354">
              <w:t>11.35797</w:t>
            </w:r>
          </w:p>
        </w:tc>
        <w:tc>
          <w:tcPr>
            <w:tcW w:w="1135" w:type="dxa"/>
            <w:noWrap/>
            <w:hideMark/>
          </w:tcPr>
          <w:p w14:paraId="2964AB20" w14:textId="77777777" w:rsidR="00F31354" w:rsidRPr="00F31354" w:rsidRDefault="00F31354" w:rsidP="00F31354">
            <w:r w:rsidRPr="00F31354">
              <w:t>18.21922</w:t>
            </w:r>
          </w:p>
        </w:tc>
      </w:tr>
      <w:tr w:rsidR="00F31354" w:rsidRPr="00F31354" w14:paraId="00918D2A" w14:textId="77777777" w:rsidTr="00650C20">
        <w:trPr>
          <w:trHeight w:val="261"/>
        </w:trPr>
        <w:tc>
          <w:tcPr>
            <w:tcW w:w="1135" w:type="dxa"/>
            <w:noWrap/>
            <w:hideMark/>
          </w:tcPr>
          <w:p w14:paraId="7634FC10" w14:textId="77777777" w:rsidR="00F31354" w:rsidRPr="00F31354" w:rsidRDefault="00F31354" w:rsidP="00F31354">
            <w:r w:rsidRPr="00F31354">
              <w:t>8.622852</w:t>
            </w:r>
          </w:p>
        </w:tc>
        <w:tc>
          <w:tcPr>
            <w:tcW w:w="1135" w:type="dxa"/>
            <w:noWrap/>
            <w:hideMark/>
          </w:tcPr>
          <w:p w14:paraId="69B6F04A" w14:textId="77777777" w:rsidR="00F31354" w:rsidRPr="00F31354" w:rsidRDefault="00F31354" w:rsidP="00F31354">
            <w:r w:rsidRPr="00F31354">
              <w:t>8.336561</w:t>
            </w:r>
          </w:p>
        </w:tc>
        <w:tc>
          <w:tcPr>
            <w:tcW w:w="1135" w:type="dxa"/>
            <w:noWrap/>
            <w:hideMark/>
          </w:tcPr>
          <w:p w14:paraId="2A2D381A" w14:textId="77777777" w:rsidR="00F31354" w:rsidRPr="00F31354" w:rsidRDefault="00F31354" w:rsidP="00F31354">
            <w:r w:rsidRPr="00F31354">
              <w:t>8.333011</w:t>
            </w:r>
          </w:p>
        </w:tc>
        <w:tc>
          <w:tcPr>
            <w:tcW w:w="1135" w:type="dxa"/>
            <w:noWrap/>
            <w:hideMark/>
          </w:tcPr>
          <w:p w14:paraId="23CE0288" w14:textId="77777777" w:rsidR="00F31354" w:rsidRPr="00F31354" w:rsidRDefault="00F31354" w:rsidP="00F31354">
            <w:r w:rsidRPr="00F31354">
              <w:t>13.7934</w:t>
            </w:r>
          </w:p>
        </w:tc>
        <w:tc>
          <w:tcPr>
            <w:tcW w:w="1135" w:type="dxa"/>
            <w:noWrap/>
            <w:hideMark/>
          </w:tcPr>
          <w:p w14:paraId="3143E104" w14:textId="77777777" w:rsidR="00F31354" w:rsidRPr="00F31354" w:rsidRDefault="00F31354" w:rsidP="00F31354">
            <w:r w:rsidRPr="00F31354">
              <w:t>14.92185</w:t>
            </w:r>
          </w:p>
        </w:tc>
        <w:tc>
          <w:tcPr>
            <w:tcW w:w="1135" w:type="dxa"/>
            <w:noWrap/>
            <w:hideMark/>
          </w:tcPr>
          <w:p w14:paraId="141C267B" w14:textId="77777777" w:rsidR="00F31354" w:rsidRPr="00F31354" w:rsidRDefault="00F31354" w:rsidP="00F31354">
            <w:r w:rsidRPr="00F31354">
              <w:t>6.980016</w:t>
            </w:r>
          </w:p>
        </w:tc>
        <w:tc>
          <w:tcPr>
            <w:tcW w:w="1135" w:type="dxa"/>
            <w:noWrap/>
            <w:hideMark/>
          </w:tcPr>
          <w:p w14:paraId="16FCEFDD" w14:textId="77777777" w:rsidR="00F31354" w:rsidRPr="00F31354" w:rsidRDefault="00F31354" w:rsidP="00F31354">
            <w:r w:rsidRPr="00F31354">
              <w:t>9.179874</w:t>
            </w:r>
          </w:p>
        </w:tc>
        <w:tc>
          <w:tcPr>
            <w:tcW w:w="1135" w:type="dxa"/>
            <w:noWrap/>
            <w:hideMark/>
          </w:tcPr>
          <w:p w14:paraId="008AA716" w14:textId="77777777" w:rsidR="00F31354" w:rsidRPr="00F31354" w:rsidRDefault="00F31354" w:rsidP="00F31354">
            <w:r w:rsidRPr="00F31354">
              <w:t>12.87602</w:t>
            </w:r>
          </w:p>
        </w:tc>
        <w:tc>
          <w:tcPr>
            <w:tcW w:w="1135" w:type="dxa"/>
            <w:noWrap/>
            <w:hideMark/>
          </w:tcPr>
          <w:p w14:paraId="6238BA80" w14:textId="77777777" w:rsidR="00F31354" w:rsidRPr="00F31354" w:rsidRDefault="00F31354" w:rsidP="00F31354">
            <w:r w:rsidRPr="00F31354">
              <w:t>12.37001</w:t>
            </w:r>
          </w:p>
        </w:tc>
        <w:tc>
          <w:tcPr>
            <w:tcW w:w="1135" w:type="dxa"/>
            <w:noWrap/>
            <w:hideMark/>
          </w:tcPr>
          <w:p w14:paraId="3557B398" w14:textId="77777777" w:rsidR="00F31354" w:rsidRPr="00F31354" w:rsidRDefault="00F31354" w:rsidP="00F31354">
            <w:r w:rsidRPr="00F31354">
              <w:t>17.62438</w:t>
            </w:r>
          </w:p>
        </w:tc>
      </w:tr>
      <w:tr w:rsidR="00F31354" w:rsidRPr="00F31354" w14:paraId="0CD18AB4" w14:textId="77777777" w:rsidTr="00650C20">
        <w:trPr>
          <w:trHeight w:val="261"/>
        </w:trPr>
        <w:tc>
          <w:tcPr>
            <w:tcW w:w="1135" w:type="dxa"/>
            <w:noWrap/>
            <w:hideMark/>
          </w:tcPr>
          <w:p w14:paraId="6AE1278C" w14:textId="77777777" w:rsidR="00F31354" w:rsidRPr="00F31354" w:rsidRDefault="00F31354" w:rsidP="00F31354">
            <w:r w:rsidRPr="00F31354">
              <w:t>8.693417</w:t>
            </w:r>
          </w:p>
        </w:tc>
        <w:tc>
          <w:tcPr>
            <w:tcW w:w="1135" w:type="dxa"/>
            <w:noWrap/>
            <w:hideMark/>
          </w:tcPr>
          <w:p w14:paraId="5AB714E7" w14:textId="77777777" w:rsidR="00F31354" w:rsidRPr="00F31354" w:rsidRDefault="00F31354" w:rsidP="00F31354">
            <w:r w:rsidRPr="00F31354">
              <w:t>7.255572</w:t>
            </w:r>
          </w:p>
        </w:tc>
        <w:tc>
          <w:tcPr>
            <w:tcW w:w="1135" w:type="dxa"/>
            <w:noWrap/>
            <w:hideMark/>
          </w:tcPr>
          <w:p w14:paraId="3CA9CEA4" w14:textId="77777777" w:rsidR="00F31354" w:rsidRPr="00F31354" w:rsidRDefault="00F31354" w:rsidP="00F31354">
            <w:r w:rsidRPr="00F31354">
              <w:t>7.390639</w:t>
            </w:r>
          </w:p>
        </w:tc>
        <w:tc>
          <w:tcPr>
            <w:tcW w:w="1135" w:type="dxa"/>
            <w:noWrap/>
            <w:hideMark/>
          </w:tcPr>
          <w:p w14:paraId="5969328F" w14:textId="77777777" w:rsidR="00F31354" w:rsidRPr="00F31354" w:rsidRDefault="00F31354" w:rsidP="00F31354">
            <w:r w:rsidRPr="00F31354">
              <w:t>11.92485</w:t>
            </w:r>
          </w:p>
        </w:tc>
        <w:tc>
          <w:tcPr>
            <w:tcW w:w="1135" w:type="dxa"/>
            <w:noWrap/>
            <w:hideMark/>
          </w:tcPr>
          <w:p w14:paraId="33C56EA4" w14:textId="77777777" w:rsidR="00F31354" w:rsidRPr="00F31354" w:rsidRDefault="00F31354" w:rsidP="00F31354">
            <w:r w:rsidRPr="00F31354">
              <w:t>9.016432</w:t>
            </w:r>
          </w:p>
        </w:tc>
        <w:tc>
          <w:tcPr>
            <w:tcW w:w="1135" w:type="dxa"/>
            <w:noWrap/>
            <w:hideMark/>
          </w:tcPr>
          <w:p w14:paraId="3832697D" w14:textId="77777777" w:rsidR="00F31354" w:rsidRPr="00F31354" w:rsidRDefault="00F31354" w:rsidP="00F31354">
            <w:r w:rsidRPr="00F31354">
              <w:t>7.544678</w:t>
            </w:r>
          </w:p>
        </w:tc>
        <w:tc>
          <w:tcPr>
            <w:tcW w:w="1135" w:type="dxa"/>
            <w:noWrap/>
            <w:hideMark/>
          </w:tcPr>
          <w:p w14:paraId="0105A712" w14:textId="77777777" w:rsidR="00F31354" w:rsidRPr="00F31354" w:rsidRDefault="00F31354" w:rsidP="00F31354">
            <w:r w:rsidRPr="00F31354">
              <w:t>9.237559</w:t>
            </w:r>
          </w:p>
        </w:tc>
        <w:tc>
          <w:tcPr>
            <w:tcW w:w="1135" w:type="dxa"/>
            <w:noWrap/>
            <w:hideMark/>
          </w:tcPr>
          <w:p w14:paraId="50E71C07" w14:textId="77777777" w:rsidR="00F31354" w:rsidRPr="00F31354" w:rsidRDefault="00F31354" w:rsidP="00F31354">
            <w:r w:rsidRPr="00F31354">
              <w:t>7.484911</w:t>
            </w:r>
          </w:p>
        </w:tc>
        <w:tc>
          <w:tcPr>
            <w:tcW w:w="1135" w:type="dxa"/>
            <w:noWrap/>
            <w:hideMark/>
          </w:tcPr>
          <w:p w14:paraId="4D2B251D" w14:textId="77777777" w:rsidR="00F31354" w:rsidRPr="00F31354" w:rsidRDefault="00F31354" w:rsidP="00F31354">
            <w:r w:rsidRPr="00F31354">
              <w:t>9.267779</w:t>
            </w:r>
          </w:p>
        </w:tc>
        <w:tc>
          <w:tcPr>
            <w:tcW w:w="1135" w:type="dxa"/>
            <w:noWrap/>
            <w:hideMark/>
          </w:tcPr>
          <w:p w14:paraId="0B3BB669" w14:textId="77777777" w:rsidR="00F31354" w:rsidRPr="00F31354" w:rsidRDefault="00F31354" w:rsidP="00F31354">
            <w:r w:rsidRPr="00F31354">
              <w:t>14.61168</w:t>
            </w:r>
          </w:p>
        </w:tc>
      </w:tr>
      <w:tr w:rsidR="00F31354" w:rsidRPr="00F31354" w14:paraId="7B3A04F4" w14:textId="77777777" w:rsidTr="00650C20">
        <w:trPr>
          <w:trHeight w:val="261"/>
        </w:trPr>
        <w:tc>
          <w:tcPr>
            <w:tcW w:w="1135" w:type="dxa"/>
            <w:noWrap/>
            <w:hideMark/>
          </w:tcPr>
          <w:p w14:paraId="5DC2C37A" w14:textId="77777777" w:rsidR="00F31354" w:rsidRPr="00F31354" w:rsidRDefault="00F31354" w:rsidP="00F31354">
            <w:r w:rsidRPr="00F31354">
              <w:t>6.26068</w:t>
            </w:r>
          </w:p>
        </w:tc>
        <w:tc>
          <w:tcPr>
            <w:tcW w:w="1135" w:type="dxa"/>
            <w:noWrap/>
            <w:hideMark/>
          </w:tcPr>
          <w:p w14:paraId="13D1FFFB" w14:textId="77777777" w:rsidR="00F31354" w:rsidRPr="00F31354" w:rsidRDefault="00F31354" w:rsidP="00F31354">
            <w:r w:rsidRPr="00F31354">
              <w:t>8.86982</w:t>
            </w:r>
          </w:p>
        </w:tc>
        <w:tc>
          <w:tcPr>
            <w:tcW w:w="1135" w:type="dxa"/>
            <w:noWrap/>
            <w:hideMark/>
          </w:tcPr>
          <w:p w14:paraId="7A55FFCB" w14:textId="77777777" w:rsidR="00F31354" w:rsidRPr="00F31354" w:rsidRDefault="00F31354" w:rsidP="00F31354">
            <w:r w:rsidRPr="00F31354">
              <w:t>10.14097</w:t>
            </w:r>
          </w:p>
        </w:tc>
        <w:tc>
          <w:tcPr>
            <w:tcW w:w="1135" w:type="dxa"/>
            <w:noWrap/>
            <w:hideMark/>
          </w:tcPr>
          <w:p w14:paraId="5043171D" w14:textId="77777777" w:rsidR="00F31354" w:rsidRPr="00F31354" w:rsidRDefault="00F31354" w:rsidP="00F31354">
            <w:r w:rsidRPr="00F31354">
              <w:t>12.48089</w:t>
            </w:r>
          </w:p>
        </w:tc>
        <w:tc>
          <w:tcPr>
            <w:tcW w:w="1135" w:type="dxa"/>
            <w:noWrap/>
            <w:hideMark/>
          </w:tcPr>
          <w:p w14:paraId="38DAA3DA" w14:textId="77777777" w:rsidR="00F31354" w:rsidRPr="00F31354" w:rsidRDefault="00F31354" w:rsidP="00F31354">
            <w:r w:rsidRPr="00F31354">
              <w:t>15.61539</w:t>
            </w:r>
          </w:p>
        </w:tc>
        <w:tc>
          <w:tcPr>
            <w:tcW w:w="1135" w:type="dxa"/>
            <w:noWrap/>
            <w:hideMark/>
          </w:tcPr>
          <w:p w14:paraId="36CCC6C0" w14:textId="77777777" w:rsidR="00F31354" w:rsidRPr="00F31354" w:rsidRDefault="00F31354" w:rsidP="00F31354">
            <w:r w:rsidRPr="00F31354">
              <w:t>7.653372</w:t>
            </w:r>
          </w:p>
        </w:tc>
        <w:tc>
          <w:tcPr>
            <w:tcW w:w="1135" w:type="dxa"/>
            <w:noWrap/>
            <w:hideMark/>
          </w:tcPr>
          <w:p w14:paraId="68F18472" w14:textId="77777777" w:rsidR="00F31354" w:rsidRPr="00F31354" w:rsidRDefault="00F31354" w:rsidP="00F31354">
            <w:r w:rsidRPr="00F31354">
              <w:t>10.53109</w:t>
            </w:r>
          </w:p>
        </w:tc>
        <w:tc>
          <w:tcPr>
            <w:tcW w:w="1135" w:type="dxa"/>
            <w:noWrap/>
            <w:hideMark/>
          </w:tcPr>
          <w:p w14:paraId="1472FB4F" w14:textId="77777777" w:rsidR="00F31354" w:rsidRPr="00F31354" w:rsidRDefault="00F31354" w:rsidP="00F31354">
            <w:r w:rsidRPr="00F31354">
              <w:t>9.66717</w:t>
            </w:r>
          </w:p>
        </w:tc>
        <w:tc>
          <w:tcPr>
            <w:tcW w:w="1135" w:type="dxa"/>
            <w:noWrap/>
            <w:hideMark/>
          </w:tcPr>
          <w:p w14:paraId="1A1FBCC6" w14:textId="77777777" w:rsidR="00F31354" w:rsidRPr="00F31354" w:rsidRDefault="00F31354" w:rsidP="00F31354">
            <w:r w:rsidRPr="00F31354">
              <w:t>12.55967</w:t>
            </w:r>
          </w:p>
        </w:tc>
        <w:tc>
          <w:tcPr>
            <w:tcW w:w="1135" w:type="dxa"/>
            <w:noWrap/>
            <w:hideMark/>
          </w:tcPr>
          <w:p w14:paraId="4E99BED0" w14:textId="77777777" w:rsidR="00F31354" w:rsidRPr="00F31354" w:rsidRDefault="00F31354" w:rsidP="00F31354">
            <w:r w:rsidRPr="00F31354">
              <w:t>11.3395</w:t>
            </w:r>
          </w:p>
        </w:tc>
      </w:tr>
      <w:tr w:rsidR="00F31354" w:rsidRPr="00F31354" w14:paraId="5A8FA29F" w14:textId="77777777" w:rsidTr="00650C20">
        <w:trPr>
          <w:trHeight w:val="261"/>
        </w:trPr>
        <w:tc>
          <w:tcPr>
            <w:tcW w:w="1135" w:type="dxa"/>
            <w:noWrap/>
            <w:hideMark/>
          </w:tcPr>
          <w:p w14:paraId="7BDD0B35" w14:textId="77777777" w:rsidR="00F31354" w:rsidRPr="00F31354" w:rsidRDefault="00F31354" w:rsidP="00F31354">
            <w:r w:rsidRPr="00F31354">
              <w:t>5.56366</w:t>
            </w:r>
          </w:p>
        </w:tc>
        <w:tc>
          <w:tcPr>
            <w:tcW w:w="1135" w:type="dxa"/>
            <w:noWrap/>
            <w:hideMark/>
          </w:tcPr>
          <w:p w14:paraId="6A03F925" w14:textId="77777777" w:rsidR="00F31354" w:rsidRPr="00F31354" w:rsidRDefault="00F31354" w:rsidP="00F31354">
            <w:r w:rsidRPr="00F31354">
              <w:t>5.837365</w:t>
            </w:r>
          </w:p>
        </w:tc>
        <w:tc>
          <w:tcPr>
            <w:tcW w:w="1135" w:type="dxa"/>
            <w:noWrap/>
            <w:hideMark/>
          </w:tcPr>
          <w:p w14:paraId="3579FB40" w14:textId="77777777" w:rsidR="00F31354" w:rsidRPr="00F31354" w:rsidRDefault="00F31354" w:rsidP="00F31354">
            <w:r w:rsidRPr="00F31354">
              <w:t>11.51817</w:t>
            </w:r>
          </w:p>
        </w:tc>
        <w:tc>
          <w:tcPr>
            <w:tcW w:w="1135" w:type="dxa"/>
            <w:noWrap/>
            <w:hideMark/>
          </w:tcPr>
          <w:p w14:paraId="23A894ED" w14:textId="77777777" w:rsidR="00F31354" w:rsidRPr="00F31354" w:rsidRDefault="00F31354" w:rsidP="00F31354">
            <w:r w:rsidRPr="00F31354">
              <w:t>12.48605</w:t>
            </w:r>
          </w:p>
        </w:tc>
        <w:tc>
          <w:tcPr>
            <w:tcW w:w="1135" w:type="dxa"/>
            <w:noWrap/>
            <w:hideMark/>
          </w:tcPr>
          <w:p w14:paraId="1566174D" w14:textId="77777777" w:rsidR="00F31354" w:rsidRPr="00F31354" w:rsidRDefault="00F31354" w:rsidP="00F31354">
            <w:r w:rsidRPr="00F31354">
              <w:t>19.56513</w:t>
            </w:r>
          </w:p>
        </w:tc>
        <w:tc>
          <w:tcPr>
            <w:tcW w:w="1135" w:type="dxa"/>
            <w:noWrap/>
            <w:hideMark/>
          </w:tcPr>
          <w:p w14:paraId="0898983A" w14:textId="77777777" w:rsidR="00F31354" w:rsidRPr="00F31354" w:rsidRDefault="00F31354" w:rsidP="00F31354">
            <w:r w:rsidRPr="00F31354">
              <w:t>8.555495</w:t>
            </w:r>
          </w:p>
        </w:tc>
        <w:tc>
          <w:tcPr>
            <w:tcW w:w="1135" w:type="dxa"/>
            <w:noWrap/>
            <w:hideMark/>
          </w:tcPr>
          <w:p w14:paraId="6114A5D6" w14:textId="77777777" w:rsidR="00F31354" w:rsidRPr="00F31354" w:rsidRDefault="00F31354" w:rsidP="00F31354">
            <w:r w:rsidRPr="00F31354">
              <w:t>9.669139</w:t>
            </w:r>
          </w:p>
        </w:tc>
        <w:tc>
          <w:tcPr>
            <w:tcW w:w="1135" w:type="dxa"/>
            <w:noWrap/>
            <w:hideMark/>
          </w:tcPr>
          <w:p w14:paraId="702AE87E" w14:textId="77777777" w:rsidR="00F31354" w:rsidRPr="00F31354" w:rsidRDefault="00F31354" w:rsidP="00F31354">
            <w:r w:rsidRPr="00F31354">
              <w:t>10.92165</w:t>
            </w:r>
          </w:p>
        </w:tc>
        <w:tc>
          <w:tcPr>
            <w:tcW w:w="1135" w:type="dxa"/>
            <w:noWrap/>
            <w:hideMark/>
          </w:tcPr>
          <w:p w14:paraId="39261D3D" w14:textId="77777777" w:rsidR="00F31354" w:rsidRPr="00F31354" w:rsidRDefault="00F31354" w:rsidP="00F31354">
            <w:r w:rsidRPr="00F31354">
              <w:t>13.1342</w:t>
            </w:r>
          </w:p>
        </w:tc>
        <w:tc>
          <w:tcPr>
            <w:tcW w:w="1135" w:type="dxa"/>
            <w:noWrap/>
            <w:hideMark/>
          </w:tcPr>
          <w:p w14:paraId="063C838E" w14:textId="77777777" w:rsidR="00F31354" w:rsidRPr="00F31354" w:rsidRDefault="00F31354" w:rsidP="00F31354">
            <w:r w:rsidRPr="00F31354">
              <w:t>14.88376</w:t>
            </w:r>
          </w:p>
        </w:tc>
      </w:tr>
      <w:tr w:rsidR="00F31354" w:rsidRPr="00F31354" w14:paraId="229AD12B" w14:textId="77777777" w:rsidTr="00650C20">
        <w:trPr>
          <w:trHeight w:val="261"/>
        </w:trPr>
        <w:tc>
          <w:tcPr>
            <w:tcW w:w="1135" w:type="dxa"/>
            <w:noWrap/>
            <w:hideMark/>
          </w:tcPr>
          <w:p w14:paraId="535E84E7" w14:textId="77777777" w:rsidR="00F31354" w:rsidRPr="00F31354" w:rsidRDefault="00F31354" w:rsidP="00F31354">
            <w:r w:rsidRPr="00F31354">
              <w:t>6.874939</w:t>
            </w:r>
          </w:p>
        </w:tc>
        <w:tc>
          <w:tcPr>
            <w:tcW w:w="1135" w:type="dxa"/>
            <w:noWrap/>
            <w:hideMark/>
          </w:tcPr>
          <w:p w14:paraId="6C1D7545" w14:textId="77777777" w:rsidR="00F31354" w:rsidRPr="00F31354" w:rsidRDefault="00F31354" w:rsidP="00F31354">
            <w:r w:rsidRPr="00F31354">
              <w:t>11.19659</w:t>
            </w:r>
          </w:p>
        </w:tc>
        <w:tc>
          <w:tcPr>
            <w:tcW w:w="1135" w:type="dxa"/>
            <w:noWrap/>
            <w:hideMark/>
          </w:tcPr>
          <w:p w14:paraId="4128D2B9" w14:textId="77777777" w:rsidR="00F31354" w:rsidRPr="00F31354" w:rsidRDefault="00F31354" w:rsidP="00F31354">
            <w:r w:rsidRPr="00F31354">
              <w:t>12.1483</w:t>
            </w:r>
          </w:p>
        </w:tc>
        <w:tc>
          <w:tcPr>
            <w:tcW w:w="1135" w:type="dxa"/>
            <w:noWrap/>
            <w:hideMark/>
          </w:tcPr>
          <w:p w14:paraId="5628EA62" w14:textId="77777777" w:rsidR="00F31354" w:rsidRPr="00F31354" w:rsidRDefault="00F31354" w:rsidP="00F31354">
            <w:r w:rsidRPr="00F31354">
              <w:t>12.31547</w:t>
            </w:r>
          </w:p>
        </w:tc>
        <w:tc>
          <w:tcPr>
            <w:tcW w:w="1135" w:type="dxa"/>
            <w:noWrap/>
            <w:hideMark/>
          </w:tcPr>
          <w:p w14:paraId="7AB49002" w14:textId="77777777" w:rsidR="00F31354" w:rsidRPr="00F31354" w:rsidRDefault="00F31354" w:rsidP="00F31354">
            <w:r w:rsidRPr="00F31354">
              <w:t>15.37898</w:t>
            </w:r>
          </w:p>
        </w:tc>
        <w:tc>
          <w:tcPr>
            <w:tcW w:w="1135" w:type="dxa"/>
            <w:noWrap/>
            <w:hideMark/>
          </w:tcPr>
          <w:p w14:paraId="7C0597D5" w14:textId="77777777" w:rsidR="00F31354" w:rsidRPr="00F31354" w:rsidRDefault="00F31354" w:rsidP="00F31354">
            <w:r w:rsidRPr="00F31354">
              <w:t>6.851693</w:t>
            </w:r>
          </w:p>
        </w:tc>
        <w:tc>
          <w:tcPr>
            <w:tcW w:w="1135" w:type="dxa"/>
            <w:noWrap/>
            <w:hideMark/>
          </w:tcPr>
          <w:p w14:paraId="7D9EB100" w14:textId="77777777" w:rsidR="00F31354" w:rsidRPr="00F31354" w:rsidRDefault="00F31354" w:rsidP="00F31354">
            <w:r w:rsidRPr="00F31354">
              <w:t>10.94685</w:t>
            </w:r>
          </w:p>
        </w:tc>
        <w:tc>
          <w:tcPr>
            <w:tcW w:w="1135" w:type="dxa"/>
            <w:noWrap/>
            <w:hideMark/>
          </w:tcPr>
          <w:p w14:paraId="4BF9391F" w14:textId="77777777" w:rsidR="00F31354" w:rsidRPr="00F31354" w:rsidRDefault="00F31354" w:rsidP="00F31354">
            <w:r w:rsidRPr="00F31354">
              <w:t>9.664388</w:t>
            </w:r>
          </w:p>
        </w:tc>
        <w:tc>
          <w:tcPr>
            <w:tcW w:w="1135" w:type="dxa"/>
            <w:noWrap/>
            <w:hideMark/>
          </w:tcPr>
          <w:p w14:paraId="3311384C" w14:textId="77777777" w:rsidR="00F31354" w:rsidRPr="00F31354" w:rsidRDefault="00F31354" w:rsidP="00F31354">
            <w:r w:rsidRPr="00F31354">
              <w:t>11.93513</w:t>
            </w:r>
          </w:p>
        </w:tc>
        <w:tc>
          <w:tcPr>
            <w:tcW w:w="1135" w:type="dxa"/>
            <w:noWrap/>
            <w:hideMark/>
          </w:tcPr>
          <w:p w14:paraId="36A993E0" w14:textId="77777777" w:rsidR="00F31354" w:rsidRPr="00F31354" w:rsidRDefault="00F31354" w:rsidP="00F31354">
            <w:r w:rsidRPr="00F31354">
              <w:t>18.21213</w:t>
            </w:r>
          </w:p>
        </w:tc>
      </w:tr>
      <w:tr w:rsidR="00F31354" w:rsidRPr="00F31354" w14:paraId="5712BF3A" w14:textId="77777777" w:rsidTr="00650C20">
        <w:trPr>
          <w:trHeight w:val="261"/>
        </w:trPr>
        <w:tc>
          <w:tcPr>
            <w:tcW w:w="1135" w:type="dxa"/>
            <w:noWrap/>
            <w:hideMark/>
          </w:tcPr>
          <w:p w14:paraId="28571B77" w14:textId="77777777" w:rsidR="00F31354" w:rsidRPr="00F31354" w:rsidRDefault="00F31354" w:rsidP="00F31354">
            <w:r w:rsidRPr="00F31354">
              <w:t>3.963424</w:t>
            </w:r>
          </w:p>
        </w:tc>
        <w:tc>
          <w:tcPr>
            <w:tcW w:w="1135" w:type="dxa"/>
            <w:noWrap/>
            <w:hideMark/>
          </w:tcPr>
          <w:p w14:paraId="30C56A97" w14:textId="77777777" w:rsidR="00F31354" w:rsidRPr="00F31354" w:rsidRDefault="00F31354" w:rsidP="00F31354">
            <w:r w:rsidRPr="00F31354">
              <w:t>7.869333</w:t>
            </w:r>
          </w:p>
        </w:tc>
        <w:tc>
          <w:tcPr>
            <w:tcW w:w="1135" w:type="dxa"/>
            <w:noWrap/>
            <w:hideMark/>
          </w:tcPr>
          <w:p w14:paraId="2096EBD6" w14:textId="77777777" w:rsidR="00F31354" w:rsidRPr="00F31354" w:rsidRDefault="00F31354" w:rsidP="00F31354">
            <w:r w:rsidRPr="00F31354">
              <w:t>10.21705</w:t>
            </w:r>
          </w:p>
        </w:tc>
        <w:tc>
          <w:tcPr>
            <w:tcW w:w="1135" w:type="dxa"/>
            <w:noWrap/>
            <w:hideMark/>
          </w:tcPr>
          <w:p w14:paraId="58E2476F" w14:textId="77777777" w:rsidR="00F31354" w:rsidRPr="00F31354" w:rsidRDefault="00F31354" w:rsidP="00F31354">
            <w:r w:rsidRPr="00F31354">
              <w:t>12.54086</w:t>
            </w:r>
          </w:p>
        </w:tc>
        <w:tc>
          <w:tcPr>
            <w:tcW w:w="1135" w:type="dxa"/>
            <w:noWrap/>
            <w:hideMark/>
          </w:tcPr>
          <w:p w14:paraId="7BDB4D3B" w14:textId="77777777" w:rsidR="00F31354" w:rsidRPr="00F31354" w:rsidRDefault="00F31354" w:rsidP="00F31354">
            <w:r w:rsidRPr="00F31354">
              <w:t>13.40125</w:t>
            </w:r>
          </w:p>
        </w:tc>
        <w:tc>
          <w:tcPr>
            <w:tcW w:w="1135" w:type="dxa"/>
            <w:noWrap/>
            <w:hideMark/>
          </w:tcPr>
          <w:p w14:paraId="272EBD75" w14:textId="77777777" w:rsidR="00F31354" w:rsidRPr="00F31354" w:rsidRDefault="00F31354" w:rsidP="00F31354">
            <w:r w:rsidRPr="00F31354">
              <w:t>6.738208</w:t>
            </w:r>
          </w:p>
        </w:tc>
        <w:tc>
          <w:tcPr>
            <w:tcW w:w="1135" w:type="dxa"/>
            <w:noWrap/>
            <w:hideMark/>
          </w:tcPr>
          <w:p w14:paraId="4726F012" w14:textId="77777777" w:rsidR="00F31354" w:rsidRPr="00F31354" w:rsidRDefault="00F31354" w:rsidP="00F31354">
            <w:r w:rsidRPr="00F31354">
              <w:t>9.697336</w:t>
            </w:r>
          </w:p>
        </w:tc>
        <w:tc>
          <w:tcPr>
            <w:tcW w:w="1135" w:type="dxa"/>
            <w:noWrap/>
            <w:hideMark/>
          </w:tcPr>
          <w:p w14:paraId="3BD4AFB7" w14:textId="77777777" w:rsidR="00F31354" w:rsidRPr="00F31354" w:rsidRDefault="00F31354" w:rsidP="00F31354">
            <w:r w:rsidRPr="00F31354">
              <w:t>13.70354</w:t>
            </w:r>
          </w:p>
        </w:tc>
        <w:tc>
          <w:tcPr>
            <w:tcW w:w="1135" w:type="dxa"/>
            <w:noWrap/>
            <w:hideMark/>
          </w:tcPr>
          <w:p w14:paraId="6965DCC4" w14:textId="77777777" w:rsidR="00F31354" w:rsidRPr="00F31354" w:rsidRDefault="00F31354" w:rsidP="00F31354">
            <w:r w:rsidRPr="00F31354">
              <w:t>19.27095</w:t>
            </w:r>
          </w:p>
        </w:tc>
        <w:tc>
          <w:tcPr>
            <w:tcW w:w="1135" w:type="dxa"/>
            <w:noWrap/>
            <w:hideMark/>
          </w:tcPr>
          <w:p w14:paraId="03D32A84" w14:textId="77777777" w:rsidR="00F31354" w:rsidRPr="00F31354" w:rsidRDefault="00F31354" w:rsidP="00F31354">
            <w:r w:rsidRPr="00F31354">
              <w:t>19.84644</w:t>
            </w:r>
          </w:p>
        </w:tc>
      </w:tr>
      <w:tr w:rsidR="00F31354" w:rsidRPr="00F31354" w14:paraId="4B1DFA2B" w14:textId="77777777" w:rsidTr="00650C20">
        <w:trPr>
          <w:trHeight w:val="261"/>
        </w:trPr>
        <w:tc>
          <w:tcPr>
            <w:tcW w:w="1135" w:type="dxa"/>
            <w:noWrap/>
            <w:hideMark/>
          </w:tcPr>
          <w:p w14:paraId="053EF388" w14:textId="77777777" w:rsidR="00F31354" w:rsidRPr="00F31354" w:rsidRDefault="00F31354" w:rsidP="00F31354">
            <w:r w:rsidRPr="00F31354">
              <w:t>6.88881</w:t>
            </w:r>
          </w:p>
        </w:tc>
        <w:tc>
          <w:tcPr>
            <w:tcW w:w="1135" w:type="dxa"/>
            <w:noWrap/>
            <w:hideMark/>
          </w:tcPr>
          <w:p w14:paraId="5B116B9E" w14:textId="77777777" w:rsidR="00F31354" w:rsidRPr="00F31354" w:rsidRDefault="00F31354" w:rsidP="00F31354">
            <w:r w:rsidRPr="00F31354">
              <w:t>12.68038</w:t>
            </w:r>
          </w:p>
        </w:tc>
        <w:tc>
          <w:tcPr>
            <w:tcW w:w="1135" w:type="dxa"/>
            <w:noWrap/>
            <w:hideMark/>
          </w:tcPr>
          <w:p w14:paraId="465A639D" w14:textId="77777777" w:rsidR="00F31354" w:rsidRPr="00F31354" w:rsidRDefault="00F31354" w:rsidP="00F31354">
            <w:r w:rsidRPr="00F31354">
              <w:t>14.23867</w:t>
            </w:r>
          </w:p>
        </w:tc>
        <w:tc>
          <w:tcPr>
            <w:tcW w:w="1135" w:type="dxa"/>
            <w:noWrap/>
            <w:hideMark/>
          </w:tcPr>
          <w:p w14:paraId="14AC685D" w14:textId="77777777" w:rsidR="00F31354" w:rsidRPr="00F31354" w:rsidRDefault="00F31354" w:rsidP="00F31354">
            <w:r w:rsidRPr="00F31354">
              <w:t>13.87033</w:t>
            </w:r>
          </w:p>
        </w:tc>
        <w:tc>
          <w:tcPr>
            <w:tcW w:w="1135" w:type="dxa"/>
            <w:noWrap/>
            <w:hideMark/>
          </w:tcPr>
          <w:p w14:paraId="352C6199" w14:textId="77777777" w:rsidR="00F31354" w:rsidRPr="00F31354" w:rsidRDefault="00F31354" w:rsidP="00F31354">
            <w:r w:rsidRPr="00F31354">
              <w:t>15.36904</w:t>
            </w:r>
          </w:p>
        </w:tc>
        <w:tc>
          <w:tcPr>
            <w:tcW w:w="1135" w:type="dxa"/>
            <w:noWrap/>
            <w:hideMark/>
          </w:tcPr>
          <w:p w14:paraId="02A8EBB3" w14:textId="77777777" w:rsidR="00F31354" w:rsidRPr="00F31354" w:rsidRDefault="00F31354" w:rsidP="00F31354">
            <w:r w:rsidRPr="00F31354">
              <w:t>8.58649</w:t>
            </w:r>
          </w:p>
        </w:tc>
        <w:tc>
          <w:tcPr>
            <w:tcW w:w="1135" w:type="dxa"/>
            <w:noWrap/>
            <w:hideMark/>
          </w:tcPr>
          <w:p w14:paraId="2566DF96" w14:textId="77777777" w:rsidR="00F31354" w:rsidRPr="00F31354" w:rsidRDefault="00F31354" w:rsidP="00F31354">
            <w:r w:rsidRPr="00F31354">
              <w:t>9.546679</w:t>
            </w:r>
          </w:p>
        </w:tc>
        <w:tc>
          <w:tcPr>
            <w:tcW w:w="1135" w:type="dxa"/>
            <w:noWrap/>
            <w:hideMark/>
          </w:tcPr>
          <w:p w14:paraId="769C41C0" w14:textId="77777777" w:rsidR="00F31354" w:rsidRPr="00F31354" w:rsidRDefault="00F31354" w:rsidP="00F31354">
            <w:r w:rsidRPr="00F31354">
              <w:t>16.37161</w:t>
            </w:r>
          </w:p>
        </w:tc>
        <w:tc>
          <w:tcPr>
            <w:tcW w:w="1135" w:type="dxa"/>
            <w:noWrap/>
            <w:hideMark/>
          </w:tcPr>
          <w:p w14:paraId="639365CC" w14:textId="77777777" w:rsidR="00F31354" w:rsidRPr="00F31354" w:rsidRDefault="00F31354" w:rsidP="00F31354">
            <w:r w:rsidRPr="00F31354">
              <w:t>14.84639</w:t>
            </w:r>
          </w:p>
        </w:tc>
        <w:tc>
          <w:tcPr>
            <w:tcW w:w="1135" w:type="dxa"/>
            <w:noWrap/>
            <w:hideMark/>
          </w:tcPr>
          <w:p w14:paraId="28B5377A" w14:textId="77777777" w:rsidR="00F31354" w:rsidRPr="00F31354" w:rsidRDefault="00F31354" w:rsidP="00F31354">
            <w:r w:rsidRPr="00F31354">
              <w:t>20.70255</w:t>
            </w:r>
          </w:p>
        </w:tc>
      </w:tr>
      <w:tr w:rsidR="00650C20" w:rsidRPr="00F31354" w14:paraId="348E1B09" w14:textId="77777777" w:rsidTr="00650C20">
        <w:trPr>
          <w:trHeight w:val="261"/>
        </w:trPr>
        <w:tc>
          <w:tcPr>
            <w:tcW w:w="1135" w:type="dxa"/>
            <w:noWrap/>
            <w:hideMark/>
          </w:tcPr>
          <w:p w14:paraId="58131BF6" w14:textId="77777777" w:rsidR="00F31354" w:rsidRPr="00F31354" w:rsidRDefault="00F31354" w:rsidP="00F31354">
            <w:pPr>
              <w:rPr>
                <w:b/>
                <w:bCs/>
              </w:rPr>
            </w:pPr>
            <w:r w:rsidRPr="00F31354">
              <w:rPr>
                <w:b/>
                <w:bCs/>
              </w:rPr>
              <w:t>6.724104</w:t>
            </w:r>
          </w:p>
        </w:tc>
        <w:tc>
          <w:tcPr>
            <w:tcW w:w="1135" w:type="dxa"/>
            <w:noWrap/>
            <w:hideMark/>
          </w:tcPr>
          <w:p w14:paraId="70248C1F" w14:textId="77777777" w:rsidR="00F31354" w:rsidRPr="00F31354" w:rsidRDefault="00F31354" w:rsidP="00F31354">
            <w:pPr>
              <w:rPr>
                <w:b/>
                <w:bCs/>
              </w:rPr>
            </w:pPr>
            <w:r w:rsidRPr="00F31354">
              <w:rPr>
                <w:b/>
                <w:bCs/>
              </w:rPr>
              <w:t>8.008827</w:t>
            </w:r>
          </w:p>
        </w:tc>
        <w:tc>
          <w:tcPr>
            <w:tcW w:w="1135" w:type="dxa"/>
            <w:noWrap/>
            <w:hideMark/>
          </w:tcPr>
          <w:p w14:paraId="452086B6" w14:textId="77777777" w:rsidR="00F31354" w:rsidRPr="00F31354" w:rsidRDefault="00F31354" w:rsidP="00F31354">
            <w:pPr>
              <w:rPr>
                <w:b/>
                <w:bCs/>
              </w:rPr>
            </w:pPr>
            <w:r w:rsidRPr="00F31354">
              <w:rPr>
                <w:b/>
                <w:bCs/>
              </w:rPr>
              <w:t>11.23198</w:t>
            </w:r>
          </w:p>
        </w:tc>
        <w:tc>
          <w:tcPr>
            <w:tcW w:w="1135" w:type="dxa"/>
            <w:noWrap/>
            <w:hideMark/>
          </w:tcPr>
          <w:p w14:paraId="0BDCBAEE" w14:textId="77777777" w:rsidR="00F31354" w:rsidRPr="00F31354" w:rsidRDefault="00F31354" w:rsidP="00F31354">
            <w:pPr>
              <w:rPr>
                <w:b/>
                <w:bCs/>
              </w:rPr>
            </w:pPr>
            <w:r w:rsidRPr="00F31354">
              <w:rPr>
                <w:b/>
                <w:bCs/>
              </w:rPr>
              <w:t>12.62354</w:t>
            </w:r>
          </w:p>
        </w:tc>
        <w:tc>
          <w:tcPr>
            <w:tcW w:w="1135" w:type="dxa"/>
            <w:noWrap/>
            <w:hideMark/>
          </w:tcPr>
          <w:p w14:paraId="2DFBE287" w14:textId="77777777" w:rsidR="00F31354" w:rsidRPr="00F31354" w:rsidRDefault="00F31354" w:rsidP="00F31354">
            <w:pPr>
              <w:rPr>
                <w:b/>
                <w:bCs/>
              </w:rPr>
            </w:pPr>
            <w:r w:rsidRPr="00F31354">
              <w:rPr>
                <w:b/>
                <w:bCs/>
              </w:rPr>
              <w:t>14.65361</w:t>
            </w:r>
          </w:p>
        </w:tc>
        <w:tc>
          <w:tcPr>
            <w:tcW w:w="1135" w:type="dxa"/>
            <w:noWrap/>
            <w:hideMark/>
          </w:tcPr>
          <w:p w14:paraId="332E1303" w14:textId="77777777" w:rsidR="00F31354" w:rsidRPr="00F31354" w:rsidRDefault="00F31354" w:rsidP="00F31354">
            <w:pPr>
              <w:rPr>
                <w:b/>
                <w:bCs/>
              </w:rPr>
            </w:pPr>
            <w:r w:rsidRPr="00F31354">
              <w:rPr>
                <w:b/>
                <w:bCs/>
              </w:rPr>
              <w:t>7.453215</w:t>
            </w:r>
          </w:p>
        </w:tc>
        <w:tc>
          <w:tcPr>
            <w:tcW w:w="1135" w:type="dxa"/>
            <w:noWrap/>
            <w:hideMark/>
          </w:tcPr>
          <w:p w14:paraId="099C15E3" w14:textId="77777777" w:rsidR="00F31354" w:rsidRPr="00F31354" w:rsidRDefault="00F31354" w:rsidP="00F31354">
            <w:pPr>
              <w:rPr>
                <w:b/>
                <w:bCs/>
              </w:rPr>
            </w:pPr>
            <w:r w:rsidRPr="00F31354">
              <w:rPr>
                <w:b/>
                <w:bCs/>
              </w:rPr>
              <w:t>8.687946</w:t>
            </w:r>
          </w:p>
        </w:tc>
        <w:tc>
          <w:tcPr>
            <w:tcW w:w="1135" w:type="dxa"/>
            <w:noWrap/>
            <w:hideMark/>
          </w:tcPr>
          <w:p w14:paraId="440056FE" w14:textId="77777777" w:rsidR="00F31354" w:rsidRPr="00F31354" w:rsidRDefault="00F31354" w:rsidP="00F31354">
            <w:pPr>
              <w:rPr>
                <w:b/>
                <w:bCs/>
              </w:rPr>
            </w:pPr>
            <w:r w:rsidRPr="00F31354">
              <w:rPr>
                <w:b/>
                <w:bCs/>
              </w:rPr>
              <w:t>10.92763</w:t>
            </w:r>
          </w:p>
        </w:tc>
        <w:tc>
          <w:tcPr>
            <w:tcW w:w="1135" w:type="dxa"/>
            <w:noWrap/>
            <w:hideMark/>
          </w:tcPr>
          <w:p w14:paraId="5C162A95" w14:textId="77777777" w:rsidR="00F31354" w:rsidRPr="00F31354" w:rsidRDefault="00F31354" w:rsidP="00F31354">
            <w:pPr>
              <w:rPr>
                <w:b/>
                <w:bCs/>
              </w:rPr>
            </w:pPr>
            <w:r w:rsidRPr="00F31354">
              <w:rPr>
                <w:b/>
                <w:bCs/>
              </w:rPr>
              <w:t>12.88454</w:t>
            </w:r>
          </w:p>
        </w:tc>
        <w:tc>
          <w:tcPr>
            <w:tcW w:w="1135" w:type="dxa"/>
            <w:noWrap/>
            <w:hideMark/>
          </w:tcPr>
          <w:p w14:paraId="596C8DF0" w14:textId="77777777" w:rsidR="00F31354" w:rsidRPr="00F31354" w:rsidRDefault="00F31354" w:rsidP="00F31354">
            <w:pPr>
              <w:rPr>
                <w:b/>
                <w:bCs/>
              </w:rPr>
            </w:pPr>
            <w:r w:rsidRPr="00F31354">
              <w:rPr>
                <w:b/>
                <w:bCs/>
              </w:rPr>
              <w:t>15.66298</w:t>
            </w:r>
          </w:p>
        </w:tc>
      </w:tr>
    </w:tbl>
    <w:p w14:paraId="78549008" w14:textId="5C7AD893" w:rsidR="00F46130" w:rsidRDefault="00F46130" w:rsidP="00DD05AD"/>
    <w:p w14:paraId="6FD35425" w14:textId="75804B10" w:rsidR="00650C20" w:rsidRDefault="00650C20" w:rsidP="00DD05AD">
      <w:r>
        <w:t>Raw data for Section 4.4.2.6 with 6 active nodes</w:t>
      </w:r>
    </w:p>
    <w:p w14:paraId="25CACFA2" w14:textId="77777777"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tblGrid>
      <w:tr w:rsidR="00650C20" w:rsidRPr="00650C20" w14:paraId="4BDCFEFE" w14:textId="77777777" w:rsidTr="00650C20">
        <w:trPr>
          <w:trHeight w:val="261"/>
        </w:trPr>
        <w:tc>
          <w:tcPr>
            <w:tcW w:w="1133" w:type="dxa"/>
            <w:noWrap/>
            <w:hideMark/>
          </w:tcPr>
          <w:p w14:paraId="708C3AD0" w14:textId="77777777" w:rsidR="00650C20" w:rsidRPr="00650C20" w:rsidRDefault="00650C20" w:rsidP="00650C20">
            <w:r w:rsidRPr="00650C20">
              <w:t>Tx01</w:t>
            </w:r>
          </w:p>
        </w:tc>
        <w:tc>
          <w:tcPr>
            <w:tcW w:w="1133" w:type="dxa"/>
            <w:noWrap/>
            <w:hideMark/>
          </w:tcPr>
          <w:p w14:paraId="4EB929E9" w14:textId="77777777" w:rsidR="00650C20" w:rsidRPr="00650C20" w:rsidRDefault="00650C20" w:rsidP="00650C20">
            <w:r w:rsidRPr="00650C20">
              <w:t>Tx02</w:t>
            </w:r>
          </w:p>
        </w:tc>
        <w:tc>
          <w:tcPr>
            <w:tcW w:w="1133" w:type="dxa"/>
            <w:noWrap/>
            <w:hideMark/>
          </w:tcPr>
          <w:p w14:paraId="30899C4C" w14:textId="77777777" w:rsidR="00650C20" w:rsidRPr="00650C20" w:rsidRDefault="00650C20" w:rsidP="00650C20">
            <w:r w:rsidRPr="00650C20">
              <w:t>Tx03</w:t>
            </w:r>
          </w:p>
        </w:tc>
        <w:tc>
          <w:tcPr>
            <w:tcW w:w="1133" w:type="dxa"/>
            <w:noWrap/>
            <w:hideMark/>
          </w:tcPr>
          <w:p w14:paraId="2A3DE27B" w14:textId="77777777" w:rsidR="00650C20" w:rsidRPr="00650C20" w:rsidRDefault="00650C20" w:rsidP="00650C20">
            <w:r w:rsidRPr="00650C20">
              <w:t>Tx04</w:t>
            </w:r>
          </w:p>
        </w:tc>
        <w:tc>
          <w:tcPr>
            <w:tcW w:w="1133" w:type="dxa"/>
            <w:noWrap/>
            <w:hideMark/>
          </w:tcPr>
          <w:p w14:paraId="23265E7B" w14:textId="77777777" w:rsidR="00650C20" w:rsidRPr="00650C20" w:rsidRDefault="00650C20" w:rsidP="00650C20">
            <w:r w:rsidRPr="00650C20">
              <w:t>Tx05</w:t>
            </w:r>
          </w:p>
        </w:tc>
        <w:tc>
          <w:tcPr>
            <w:tcW w:w="1133" w:type="dxa"/>
            <w:noWrap/>
            <w:hideMark/>
          </w:tcPr>
          <w:p w14:paraId="12034757" w14:textId="77777777" w:rsidR="00650C20" w:rsidRPr="00650C20" w:rsidRDefault="00650C20" w:rsidP="00650C20">
            <w:r w:rsidRPr="00650C20">
              <w:t>Tx06</w:t>
            </w:r>
          </w:p>
        </w:tc>
        <w:tc>
          <w:tcPr>
            <w:tcW w:w="1133" w:type="dxa"/>
            <w:noWrap/>
            <w:hideMark/>
          </w:tcPr>
          <w:p w14:paraId="22D47FFE" w14:textId="77777777" w:rsidR="00650C20" w:rsidRPr="00650C20" w:rsidRDefault="00650C20" w:rsidP="00650C20">
            <w:r w:rsidRPr="00650C20">
              <w:t>Tx07</w:t>
            </w:r>
          </w:p>
        </w:tc>
        <w:tc>
          <w:tcPr>
            <w:tcW w:w="1133" w:type="dxa"/>
            <w:noWrap/>
            <w:hideMark/>
          </w:tcPr>
          <w:p w14:paraId="4D3EED44" w14:textId="77777777" w:rsidR="00650C20" w:rsidRPr="00650C20" w:rsidRDefault="00650C20" w:rsidP="00650C20">
            <w:r w:rsidRPr="00650C20">
              <w:t>Tx08</w:t>
            </w:r>
          </w:p>
        </w:tc>
        <w:tc>
          <w:tcPr>
            <w:tcW w:w="1133" w:type="dxa"/>
            <w:noWrap/>
            <w:hideMark/>
          </w:tcPr>
          <w:p w14:paraId="02213A2D" w14:textId="77777777" w:rsidR="00650C20" w:rsidRPr="00650C20" w:rsidRDefault="00650C20" w:rsidP="00650C20">
            <w:r w:rsidRPr="00650C20">
              <w:t>Tx09</w:t>
            </w:r>
          </w:p>
        </w:tc>
        <w:tc>
          <w:tcPr>
            <w:tcW w:w="1133" w:type="dxa"/>
            <w:noWrap/>
            <w:hideMark/>
          </w:tcPr>
          <w:p w14:paraId="4FC1761C" w14:textId="77777777" w:rsidR="00650C20" w:rsidRPr="00650C20" w:rsidRDefault="00650C20" w:rsidP="00650C20">
            <w:r w:rsidRPr="00650C20">
              <w:t>Tx10</w:t>
            </w:r>
          </w:p>
        </w:tc>
      </w:tr>
      <w:tr w:rsidR="00650C20" w:rsidRPr="00650C20" w14:paraId="7BBCF677" w14:textId="77777777" w:rsidTr="00650C20">
        <w:trPr>
          <w:trHeight w:val="261"/>
        </w:trPr>
        <w:tc>
          <w:tcPr>
            <w:tcW w:w="1133" w:type="dxa"/>
            <w:noWrap/>
            <w:hideMark/>
          </w:tcPr>
          <w:p w14:paraId="782F398D" w14:textId="77777777" w:rsidR="00650C20" w:rsidRPr="00650C20" w:rsidRDefault="00650C20" w:rsidP="00650C20">
            <w:r w:rsidRPr="00650C20">
              <w:t>7.442725</w:t>
            </w:r>
          </w:p>
        </w:tc>
        <w:tc>
          <w:tcPr>
            <w:tcW w:w="1133" w:type="dxa"/>
            <w:noWrap/>
            <w:hideMark/>
          </w:tcPr>
          <w:p w14:paraId="46BFC9E9" w14:textId="77777777" w:rsidR="00650C20" w:rsidRPr="00650C20" w:rsidRDefault="00650C20" w:rsidP="00650C20">
            <w:r w:rsidRPr="00650C20">
              <w:t>7.657259</w:t>
            </w:r>
          </w:p>
        </w:tc>
        <w:tc>
          <w:tcPr>
            <w:tcW w:w="1133" w:type="dxa"/>
            <w:noWrap/>
            <w:hideMark/>
          </w:tcPr>
          <w:p w14:paraId="46B1DADE" w14:textId="77777777" w:rsidR="00650C20" w:rsidRPr="00650C20" w:rsidRDefault="00650C20" w:rsidP="00650C20">
            <w:r w:rsidRPr="00650C20">
              <w:t>8.147203</w:t>
            </w:r>
          </w:p>
        </w:tc>
        <w:tc>
          <w:tcPr>
            <w:tcW w:w="1133" w:type="dxa"/>
            <w:noWrap/>
            <w:hideMark/>
          </w:tcPr>
          <w:p w14:paraId="30264DB7" w14:textId="77777777" w:rsidR="00650C20" w:rsidRPr="00650C20" w:rsidRDefault="00650C20" w:rsidP="00650C20">
            <w:r w:rsidRPr="00650C20">
              <w:t>8.430155</w:t>
            </w:r>
          </w:p>
        </w:tc>
        <w:tc>
          <w:tcPr>
            <w:tcW w:w="1133" w:type="dxa"/>
            <w:noWrap/>
            <w:hideMark/>
          </w:tcPr>
          <w:p w14:paraId="488041DE" w14:textId="77777777" w:rsidR="00650C20" w:rsidRPr="00650C20" w:rsidRDefault="00650C20" w:rsidP="00650C20">
            <w:r w:rsidRPr="00650C20">
              <w:t>8.312464</w:t>
            </w:r>
          </w:p>
        </w:tc>
        <w:tc>
          <w:tcPr>
            <w:tcW w:w="1133" w:type="dxa"/>
            <w:noWrap/>
            <w:hideMark/>
          </w:tcPr>
          <w:p w14:paraId="7B6BBA0F" w14:textId="77777777" w:rsidR="00650C20" w:rsidRPr="00650C20" w:rsidRDefault="00650C20" w:rsidP="00650C20">
            <w:r w:rsidRPr="00650C20">
              <w:t>8.918848</w:t>
            </w:r>
          </w:p>
        </w:tc>
        <w:tc>
          <w:tcPr>
            <w:tcW w:w="1133" w:type="dxa"/>
            <w:noWrap/>
            <w:hideMark/>
          </w:tcPr>
          <w:p w14:paraId="6ECDDE89" w14:textId="77777777" w:rsidR="00650C20" w:rsidRPr="00650C20" w:rsidRDefault="00650C20" w:rsidP="00650C20">
            <w:r w:rsidRPr="00650C20">
              <w:t>12.40078</w:t>
            </w:r>
          </w:p>
        </w:tc>
        <w:tc>
          <w:tcPr>
            <w:tcW w:w="1133" w:type="dxa"/>
            <w:noWrap/>
            <w:hideMark/>
          </w:tcPr>
          <w:p w14:paraId="6ADF2F2B" w14:textId="77777777" w:rsidR="00650C20" w:rsidRPr="00650C20" w:rsidRDefault="00650C20" w:rsidP="00650C20">
            <w:r w:rsidRPr="00650C20">
              <w:t>14.61588</w:t>
            </w:r>
          </w:p>
        </w:tc>
        <w:tc>
          <w:tcPr>
            <w:tcW w:w="1133" w:type="dxa"/>
            <w:noWrap/>
            <w:hideMark/>
          </w:tcPr>
          <w:p w14:paraId="0F217923" w14:textId="77777777" w:rsidR="00650C20" w:rsidRPr="00650C20" w:rsidRDefault="00650C20" w:rsidP="00650C20">
            <w:r w:rsidRPr="00650C20">
              <w:t>7.755913</w:t>
            </w:r>
          </w:p>
        </w:tc>
        <w:tc>
          <w:tcPr>
            <w:tcW w:w="1133" w:type="dxa"/>
            <w:noWrap/>
            <w:hideMark/>
          </w:tcPr>
          <w:p w14:paraId="1230F894" w14:textId="77777777" w:rsidR="00650C20" w:rsidRPr="00650C20" w:rsidRDefault="00650C20" w:rsidP="00650C20">
            <w:r w:rsidRPr="00650C20">
              <w:t>9.110275</w:t>
            </w:r>
          </w:p>
        </w:tc>
      </w:tr>
      <w:tr w:rsidR="00650C20" w:rsidRPr="00650C20" w14:paraId="51A85F0C" w14:textId="77777777" w:rsidTr="00650C20">
        <w:trPr>
          <w:trHeight w:val="261"/>
        </w:trPr>
        <w:tc>
          <w:tcPr>
            <w:tcW w:w="1133" w:type="dxa"/>
            <w:noWrap/>
            <w:hideMark/>
          </w:tcPr>
          <w:p w14:paraId="1B4835FC" w14:textId="77777777" w:rsidR="00650C20" w:rsidRPr="00650C20" w:rsidRDefault="00650C20" w:rsidP="00650C20">
            <w:r w:rsidRPr="00650C20">
              <w:t>8.659984</w:t>
            </w:r>
          </w:p>
        </w:tc>
        <w:tc>
          <w:tcPr>
            <w:tcW w:w="1133" w:type="dxa"/>
            <w:noWrap/>
            <w:hideMark/>
          </w:tcPr>
          <w:p w14:paraId="3C4BB6AD" w14:textId="77777777" w:rsidR="00650C20" w:rsidRPr="00650C20" w:rsidRDefault="00650C20" w:rsidP="00650C20">
            <w:r w:rsidRPr="00650C20">
              <w:t>12.12299</w:t>
            </w:r>
          </w:p>
        </w:tc>
        <w:tc>
          <w:tcPr>
            <w:tcW w:w="1133" w:type="dxa"/>
            <w:noWrap/>
            <w:hideMark/>
          </w:tcPr>
          <w:p w14:paraId="3FABD22E" w14:textId="77777777" w:rsidR="00650C20" w:rsidRPr="00650C20" w:rsidRDefault="00650C20" w:rsidP="00650C20">
            <w:r w:rsidRPr="00650C20">
              <w:t>8.270152</w:t>
            </w:r>
          </w:p>
        </w:tc>
        <w:tc>
          <w:tcPr>
            <w:tcW w:w="1133" w:type="dxa"/>
            <w:noWrap/>
            <w:hideMark/>
          </w:tcPr>
          <w:p w14:paraId="3DAB058E" w14:textId="77777777" w:rsidR="00650C20" w:rsidRPr="00650C20" w:rsidRDefault="00650C20" w:rsidP="00650C20">
            <w:r w:rsidRPr="00650C20">
              <w:t>11.62902</w:t>
            </w:r>
          </w:p>
        </w:tc>
        <w:tc>
          <w:tcPr>
            <w:tcW w:w="1133" w:type="dxa"/>
            <w:noWrap/>
            <w:hideMark/>
          </w:tcPr>
          <w:p w14:paraId="6500E011" w14:textId="77777777" w:rsidR="00650C20" w:rsidRPr="00650C20" w:rsidRDefault="00650C20" w:rsidP="00650C20">
            <w:r w:rsidRPr="00650C20">
              <w:t>10.53802</w:t>
            </w:r>
          </w:p>
        </w:tc>
        <w:tc>
          <w:tcPr>
            <w:tcW w:w="1133" w:type="dxa"/>
            <w:noWrap/>
            <w:hideMark/>
          </w:tcPr>
          <w:p w14:paraId="6DA0D0F4" w14:textId="77777777" w:rsidR="00650C20" w:rsidRPr="00650C20" w:rsidRDefault="00650C20" w:rsidP="00650C20">
            <w:r w:rsidRPr="00650C20">
              <w:t>11.90562</w:t>
            </w:r>
          </w:p>
        </w:tc>
        <w:tc>
          <w:tcPr>
            <w:tcW w:w="1133" w:type="dxa"/>
            <w:noWrap/>
            <w:hideMark/>
          </w:tcPr>
          <w:p w14:paraId="4D7D063E" w14:textId="77777777" w:rsidR="00650C20" w:rsidRPr="00650C20" w:rsidRDefault="00650C20" w:rsidP="00650C20">
            <w:r w:rsidRPr="00650C20">
              <w:t>6.719217</w:t>
            </w:r>
          </w:p>
        </w:tc>
        <w:tc>
          <w:tcPr>
            <w:tcW w:w="1133" w:type="dxa"/>
            <w:noWrap/>
            <w:hideMark/>
          </w:tcPr>
          <w:p w14:paraId="50655E0D" w14:textId="77777777" w:rsidR="00650C20" w:rsidRPr="00650C20" w:rsidRDefault="00650C20" w:rsidP="00650C20">
            <w:r w:rsidRPr="00650C20">
              <w:t>8.503208</w:t>
            </w:r>
          </w:p>
        </w:tc>
        <w:tc>
          <w:tcPr>
            <w:tcW w:w="1133" w:type="dxa"/>
            <w:noWrap/>
            <w:hideMark/>
          </w:tcPr>
          <w:p w14:paraId="5BD5F748" w14:textId="77777777" w:rsidR="00650C20" w:rsidRPr="00650C20" w:rsidRDefault="00650C20" w:rsidP="00650C20">
            <w:r w:rsidRPr="00650C20">
              <w:t>8.129849</w:t>
            </w:r>
          </w:p>
        </w:tc>
        <w:tc>
          <w:tcPr>
            <w:tcW w:w="1133" w:type="dxa"/>
            <w:noWrap/>
            <w:hideMark/>
          </w:tcPr>
          <w:p w14:paraId="3A7C67D6" w14:textId="77777777" w:rsidR="00650C20" w:rsidRPr="00650C20" w:rsidRDefault="00650C20" w:rsidP="00650C20">
            <w:r w:rsidRPr="00650C20">
              <w:t>12.89799</w:t>
            </w:r>
          </w:p>
        </w:tc>
      </w:tr>
      <w:tr w:rsidR="00650C20" w:rsidRPr="00650C20" w14:paraId="58868AF0" w14:textId="77777777" w:rsidTr="00650C20">
        <w:trPr>
          <w:trHeight w:val="261"/>
        </w:trPr>
        <w:tc>
          <w:tcPr>
            <w:tcW w:w="1133" w:type="dxa"/>
            <w:noWrap/>
            <w:hideMark/>
          </w:tcPr>
          <w:p w14:paraId="43533530" w14:textId="77777777" w:rsidR="00650C20" w:rsidRPr="00650C20" w:rsidRDefault="00650C20" w:rsidP="00650C20">
            <w:r w:rsidRPr="00650C20">
              <w:t>12.65077</w:t>
            </w:r>
          </w:p>
        </w:tc>
        <w:tc>
          <w:tcPr>
            <w:tcW w:w="1133" w:type="dxa"/>
            <w:noWrap/>
            <w:hideMark/>
          </w:tcPr>
          <w:p w14:paraId="6A2C4681" w14:textId="77777777" w:rsidR="00650C20" w:rsidRPr="00650C20" w:rsidRDefault="00650C20" w:rsidP="00650C20">
            <w:r w:rsidRPr="00650C20">
              <w:t>6.603417</w:t>
            </w:r>
          </w:p>
        </w:tc>
        <w:tc>
          <w:tcPr>
            <w:tcW w:w="1133" w:type="dxa"/>
            <w:noWrap/>
            <w:hideMark/>
          </w:tcPr>
          <w:p w14:paraId="3F99BB6C" w14:textId="77777777" w:rsidR="00650C20" w:rsidRPr="00650C20" w:rsidRDefault="00650C20" w:rsidP="00650C20">
            <w:r w:rsidRPr="00650C20">
              <w:t>6.431062</w:t>
            </w:r>
          </w:p>
        </w:tc>
        <w:tc>
          <w:tcPr>
            <w:tcW w:w="1133" w:type="dxa"/>
            <w:noWrap/>
            <w:hideMark/>
          </w:tcPr>
          <w:p w14:paraId="07B8020B" w14:textId="77777777" w:rsidR="00650C20" w:rsidRPr="00650C20" w:rsidRDefault="00650C20" w:rsidP="00650C20">
            <w:r w:rsidRPr="00650C20">
              <w:t>14.90044</w:t>
            </w:r>
          </w:p>
        </w:tc>
        <w:tc>
          <w:tcPr>
            <w:tcW w:w="1133" w:type="dxa"/>
            <w:noWrap/>
            <w:hideMark/>
          </w:tcPr>
          <w:p w14:paraId="39331160" w14:textId="77777777" w:rsidR="00650C20" w:rsidRPr="00650C20" w:rsidRDefault="00650C20" w:rsidP="00650C20">
            <w:r w:rsidRPr="00650C20">
              <w:t>7.639501</w:t>
            </w:r>
          </w:p>
        </w:tc>
        <w:tc>
          <w:tcPr>
            <w:tcW w:w="1133" w:type="dxa"/>
            <w:noWrap/>
            <w:hideMark/>
          </w:tcPr>
          <w:p w14:paraId="772E5E3F" w14:textId="77777777" w:rsidR="00650C20" w:rsidRPr="00650C20" w:rsidRDefault="00650C20" w:rsidP="00650C20">
            <w:r w:rsidRPr="00650C20">
              <w:t>6.805112</w:t>
            </w:r>
          </w:p>
        </w:tc>
        <w:tc>
          <w:tcPr>
            <w:tcW w:w="1133" w:type="dxa"/>
            <w:noWrap/>
            <w:hideMark/>
          </w:tcPr>
          <w:p w14:paraId="48E296F0" w14:textId="77777777" w:rsidR="00650C20" w:rsidRPr="00650C20" w:rsidRDefault="00650C20" w:rsidP="00650C20">
            <w:r w:rsidRPr="00650C20">
              <w:t>5.681315</w:t>
            </w:r>
          </w:p>
        </w:tc>
        <w:tc>
          <w:tcPr>
            <w:tcW w:w="1133" w:type="dxa"/>
            <w:noWrap/>
            <w:hideMark/>
          </w:tcPr>
          <w:p w14:paraId="37C55F5D" w14:textId="77777777" w:rsidR="00650C20" w:rsidRPr="00650C20" w:rsidRDefault="00650C20" w:rsidP="00650C20">
            <w:r w:rsidRPr="00650C20">
              <w:t>8.964408</w:t>
            </w:r>
          </w:p>
        </w:tc>
        <w:tc>
          <w:tcPr>
            <w:tcW w:w="1133" w:type="dxa"/>
            <w:noWrap/>
            <w:hideMark/>
          </w:tcPr>
          <w:p w14:paraId="29E83506" w14:textId="77777777" w:rsidR="00650C20" w:rsidRPr="00650C20" w:rsidRDefault="00650C20" w:rsidP="00650C20">
            <w:r w:rsidRPr="00650C20">
              <w:t>11.12203</w:t>
            </w:r>
          </w:p>
        </w:tc>
        <w:tc>
          <w:tcPr>
            <w:tcW w:w="1133" w:type="dxa"/>
            <w:noWrap/>
            <w:hideMark/>
          </w:tcPr>
          <w:p w14:paraId="4C46F089" w14:textId="77777777" w:rsidR="00650C20" w:rsidRPr="00650C20" w:rsidRDefault="00650C20" w:rsidP="00650C20">
            <w:r w:rsidRPr="00650C20">
              <w:t>13.64485</w:t>
            </w:r>
          </w:p>
        </w:tc>
      </w:tr>
      <w:tr w:rsidR="00650C20" w:rsidRPr="00650C20" w14:paraId="7C132DA8" w14:textId="77777777" w:rsidTr="00650C20">
        <w:trPr>
          <w:trHeight w:val="261"/>
        </w:trPr>
        <w:tc>
          <w:tcPr>
            <w:tcW w:w="1133" w:type="dxa"/>
            <w:noWrap/>
            <w:hideMark/>
          </w:tcPr>
          <w:p w14:paraId="3C8D0ADB" w14:textId="77777777" w:rsidR="00650C20" w:rsidRPr="00650C20" w:rsidRDefault="00650C20" w:rsidP="00650C20">
            <w:r w:rsidRPr="00650C20">
              <w:t>4.954675</w:t>
            </w:r>
          </w:p>
        </w:tc>
        <w:tc>
          <w:tcPr>
            <w:tcW w:w="1133" w:type="dxa"/>
            <w:noWrap/>
            <w:hideMark/>
          </w:tcPr>
          <w:p w14:paraId="09E63C18" w14:textId="77777777" w:rsidR="00650C20" w:rsidRPr="00650C20" w:rsidRDefault="00650C20" w:rsidP="00650C20">
            <w:r w:rsidRPr="00650C20">
              <w:t>6.920036</w:t>
            </w:r>
          </w:p>
        </w:tc>
        <w:tc>
          <w:tcPr>
            <w:tcW w:w="1133" w:type="dxa"/>
            <w:noWrap/>
            <w:hideMark/>
          </w:tcPr>
          <w:p w14:paraId="609C1199" w14:textId="77777777" w:rsidR="00650C20" w:rsidRPr="00650C20" w:rsidRDefault="00650C20" w:rsidP="00650C20">
            <w:r w:rsidRPr="00650C20">
              <w:t>8.264474</w:t>
            </w:r>
          </w:p>
        </w:tc>
        <w:tc>
          <w:tcPr>
            <w:tcW w:w="1133" w:type="dxa"/>
            <w:noWrap/>
            <w:hideMark/>
          </w:tcPr>
          <w:p w14:paraId="5E5C1337" w14:textId="77777777" w:rsidR="00650C20" w:rsidRPr="00650C20" w:rsidRDefault="00650C20" w:rsidP="00650C20">
            <w:r w:rsidRPr="00650C20">
              <w:t>11.36385</w:t>
            </w:r>
          </w:p>
        </w:tc>
        <w:tc>
          <w:tcPr>
            <w:tcW w:w="1133" w:type="dxa"/>
            <w:noWrap/>
            <w:hideMark/>
          </w:tcPr>
          <w:p w14:paraId="0D5A0FC2" w14:textId="77777777" w:rsidR="00650C20" w:rsidRPr="00650C20" w:rsidRDefault="00650C20" w:rsidP="00650C20">
            <w:r w:rsidRPr="00650C20">
              <w:t>8.636012</w:t>
            </w:r>
          </w:p>
        </w:tc>
        <w:tc>
          <w:tcPr>
            <w:tcW w:w="1133" w:type="dxa"/>
            <w:noWrap/>
            <w:hideMark/>
          </w:tcPr>
          <w:p w14:paraId="531B32BB" w14:textId="77777777" w:rsidR="00650C20" w:rsidRPr="00650C20" w:rsidRDefault="00650C20" w:rsidP="00650C20">
            <w:r w:rsidRPr="00650C20">
              <w:t>4.938079</w:t>
            </w:r>
          </w:p>
        </w:tc>
        <w:tc>
          <w:tcPr>
            <w:tcW w:w="1133" w:type="dxa"/>
            <w:noWrap/>
            <w:hideMark/>
          </w:tcPr>
          <w:p w14:paraId="5576250C" w14:textId="77777777" w:rsidR="00650C20" w:rsidRPr="00650C20" w:rsidRDefault="00650C20" w:rsidP="00650C20">
            <w:r w:rsidRPr="00650C20">
              <w:t>5.768172</w:t>
            </w:r>
          </w:p>
        </w:tc>
        <w:tc>
          <w:tcPr>
            <w:tcW w:w="1133" w:type="dxa"/>
            <w:noWrap/>
            <w:hideMark/>
          </w:tcPr>
          <w:p w14:paraId="30781387" w14:textId="77777777" w:rsidR="00650C20" w:rsidRPr="00650C20" w:rsidRDefault="00650C20" w:rsidP="00650C20">
            <w:r w:rsidRPr="00650C20">
              <w:t>7.346715</w:t>
            </w:r>
          </w:p>
        </w:tc>
        <w:tc>
          <w:tcPr>
            <w:tcW w:w="1133" w:type="dxa"/>
            <w:noWrap/>
            <w:hideMark/>
          </w:tcPr>
          <w:p w14:paraId="0991F78A" w14:textId="77777777" w:rsidR="00650C20" w:rsidRPr="00650C20" w:rsidRDefault="00650C20" w:rsidP="00650C20">
            <w:r w:rsidRPr="00650C20">
              <w:t>9.973658</w:t>
            </w:r>
          </w:p>
        </w:tc>
        <w:tc>
          <w:tcPr>
            <w:tcW w:w="1133" w:type="dxa"/>
            <w:noWrap/>
            <w:hideMark/>
          </w:tcPr>
          <w:p w14:paraId="3FD22646" w14:textId="77777777" w:rsidR="00650C20" w:rsidRPr="00650C20" w:rsidRDefault="00650C20" w:rsidP="00650C20">
            <w:r w:rsidRPr="00650C20">
              <w:t>11.86135</w:t>
            </w:r>
          </w:p>
        </w:tc>
      </w:tr>
      <w:tr w:rsidR="00650C20" w:rsidRPr="00650C20" w14:paraId="785031CE" w14:textId="77777777" w:rsidTr="00650C20">
        <w:trPr>
          <w:trHeight w:val="261"/>
        </w:trPr>
        <w:tc>
          <w:tcPr>
            <w:tcW w:w="1133" w:type="dxa"/>
            <w:noWrap/>
            <w:hideMark/>
          </w:tcPr>
          <w:p w14:paraId="06CB8B42" w14:textId="77777777" w:rsidR="00650C20" w:rsidRPr="00650C20" w:rsidRDefault="00650C20" w:rsidP="00650C20">
            <w:r w:rsidRPr="00650C20">
              <w:t>9.568029</w:t>
            </w:r>
          </w:p>
        </w:tc>
        <w:tc>
          <w:tcPr>
            <w:tcW w:w="1133" w:type="dxa"/>
            <w:noWrap/>
            <w:hideMark/>
          </w:tcPr>
          <w:p w14:paraId="49AA14F4" w14:textId="77777777" w:rsidR="00650C20" w:rsidRPr="00650C20" w:rsidRDefault="00650C20" w:rsidP="00650C20">
            <w:r w:rsidRPr="00650C20">
              <w:t>9.501208</w:t>
            </w:r>
          </w:p>
        </w:tc>
        <w:tc>
          <w:tcPr>
            <w:tcW w:w="1133" w:type="dxa"/>
            <w:noWrap/>
            <w:hideMark/>
          </w:tcPr>
          <w:p w14:paraId="1CF2B467" w14:textId="77777777" w:rsidR="00650C20" w:rsidRPr="00650C20" w:rsidRDefault="00650C20" w:rsidP="00650C20">
            <w:r w:rsidRPr="00650C20">
              <w:t>12.46372</w:t>
            </w:r>
          </w:p>
        </w:tc>
        <w:tc>
          <w:tcPr>
            <w:tcW w:w="1133" w:type="dxa"/>
            <w:noWrap/>
            <w:hideMark/>
          </w:tcPr>
          <w:p w14:paraId="25FF8C24" w14:textId="77777777" w:rsidR="00650C20" w:rsidRPr="00650C20" w:rsidRDefault="00650C20" w:rsidP="00650C20">
            <w:r w:rsidRPr="00650C20">
              <w:t>10.25868</w:t>
            </w:r>
          </w:p>
        </w:tc>
        <w:tc>
          <w:tcPr>
            <w:tcW w:w="1133" w:type="dxa"/>
            <w:noWrap/>
            <w:hideMark/>
          </w:tcPr>
          <w:p w14:paraId="57B007CF" w14:textId="77777777" w:rsidR="00650C20" w:rsidRPr="00650C20" w:rsidRDefault="00650C20" w:rsidP="00650C20">
            <w:r w:rsidRPr="00650C20">
              <w:t>11.52331</w:t>
            </w:r>
          </w:p>
        </w:tc>
        <w:tc>
          <w:tcPr>
            <w:tcW w:w="1133" w:type="dxa"/>
            <w:noWrap/>
            <w:hideMark/>
          </w:tcPr>
          <w:p w14:paraId="17287C06" w14:textId="77777777" w:rsidR="00650C20" w:rsidRPr="00650C20" w:rsidRDefault="00650C20" w:rsidP="00650C20">
            <w:r w:rsidRPr="00650C20">
              <w:t>13.16833</w:t>
            </w:r>
          </w:p>
        </w:tc>
        <w:tc>
          <w:tcPr>
            <w:tcW w:w="1133" w:type="dxa"/>
            <w:noWrap/>
            <w:hideMark/>
          </w:tcPr>
          <w:p w14:paraId="072AB445" w14:textId="77777777" w:rsidR="00650C20" w:rsidRPr="00650C20" w:rsidRDefault="00650C20" w:rsidP="00650C20">
            <w:r w:rsidRPr="00650C20">
              <w:t>6.301532</w:t>
            </w:r>
          </w:p>
        </w:tc>
        <w:tc>
          <w:tcPr>
            <w:tcW w:w="1133" w:type="dxa"/>
            <w:noWrap/>
            <w:hideMark/>
          </w:tcPr>
          <w:p w14:paraId="0C52767D" w14:textId="77777777" w:rsidR="00650C20" w:rsidRPr="00650C20" w:rsidRDefault="00650C20" w:rsidP="00650C20">
            <w:r w:rsidRPr="00650C20">
              <w:t>8.973932</w:t>
            </w:r>
          </w:p>
        </w:tc>
        <w:tc>
          <w:tcPr>
            <w:tcW w:w="1133" w:type="dxa"/>
            <w:noWrap/>
            <w:hideMark/>
          </w:tcPr>
          <w:p w14:paraId="52984E75" w14:textId="77777777" w:rsidR="00650C20" w:rsidRPr="00650C20" w:rsidRDefault="00650C20" w:rsidP="00650C20">
            <w:r w:rsidRPr="00650C20">
              <w:t>17.23747</w:t>
            </w:r>
          </w:p>
        </w:tc>
        <w:tc>
          <w:tcPr>
            <w:tcW w:w="1133" w:type="dxa"/>
            <w:noWrap/>
            <w:hideMark/>
          </w:tcPr>
          <w:p w14:paraId="3806CF6C" w14:textId="77777777" w:rsidR="00650C20" w:rsidRPr="00650C20" w:rsidRDefault="00650C20" w:rsidP="00650C20">
            <w:r w:rsidRPr="00650C20">
              <w:t>14.10825</w:t>
            </w:r>
          </w:p>
        </w:tc>
      </w:tr>
      <w:tr w:rsidR="00650C20" w:rsidRPr="00650C20" w14:paraId="6EE8FF62" w14:textId="77777777" w:rsidTr="00650C20">
        <w:trPr>
          <w:trHeight w:val="261"/>
        </w:trPr>
        <w:tc>
          <w:tcPr>
            <w:tcW w:w="1133" w:type="dxa"/>
            <w:noWrap/>
            <w:hideMark/>
          </w:tcPr>
          <w:p w14:paraId="3793A84B" w14:textId="77777777" w:rsidR="00650C20" w:rsidRPr="00650C20" w:rsidRDefault="00650C20" w:rsidP="00650C20">
            <w:r w:rsidRPr="00650C20">
              <w:t>12.9102</w:t>
            </w:r>
          </w:p>
        </w:tc>
        <w:tc>
          <w:tcPr>
            <w:tcW w:w="1133" w:type="dxa"/>
            <w:noWrap/>
            <w:hideMark/>
          </w:tcPr>
          <w:p w14:paraId="36AC13D9" w14:textId="77777777" w:rsidR="00650C20" w:rsidRPr="00650C20" w:rsidRDefault="00650C20" w:rsidP="00650C20">
            <w:r w:rsidRPr="00650C20">
              <w:t>6.750391</w:t>
            </w:r>
          </w:p>
        </w:tc>
        <w:tc>
          <w:tcPr>
            <w:tcW w:w="1133" w:type="dxa"/>
            <w:noWrap/>
            <w:hideMark/>
          </w:tcPr>
          <w:p w14:paraId="02823411" w14:textId="77777777" w:rsidR="00650C20" w:rsidRPr="00650C20" w:rsidRDefault="00650C20" w:rsidP="00650C20">
            <w:r w:rsidRPr="00650C20">
              <w:t>8.659801</w:t>
            </w:r>
          </w:p>
        </w:tc>
        <w:tc>
          <w:tcPr>
            <w:tcW w:w="1133" w:type="dxa"/>
            <w:noWrap/>
            <w:hideMark/>
          </w:tcPr>
          <w:p w14:paraId="5814278C" w14:textId="77777777" w:rsidR="00650C20" w:rsidRPr="00650C20" w:rsidRDefault="00650C20" w:rsidP="00650C20">
            <w:r w:rsidRPr="00650C20">
              <w:t>7.310659</w:t>
            </w:r>
          </w:p>
        </w:tc>
        <w:tc>
          <w:tcPr>
            <w:tcW w:w="1133" w:type="dxa"/>
            <w:noWrap/>
            <w:hideMark/>
          </w:tcPr>
          <w:p w14:paraId="183E089F" w14:textId="77777777" w:rsidR="00650C20" w:rsidRPr="00650C20" w:rsidRDefault="00650C20" w:rsidP="00650C20">
            <w:r w:rsidRPr="00650C20">
              <w:t>11.50757</w:t>
            </w:r>
          </w:p>
        </w:tc>
        <w:tc>
          <w:tcPr>
            <w:tcW w:w="1133" w:type="dxa"/>
            <w:noWrap/>
            <w:hideMark/>
          </w:tcPr>
          <w:p w14:paraId="1EDD6F51" w14:textId="77777777" w:rsidR="00650C20" w:rsidRPr="00650C20" w:rsidRDefault="00650C20" w:rsidP="00650C20">
            <w:r w:rsidRPr="00650C20">
              <w:t>7.478964</w:t>
            </w:r>
          </w:p>
        </w:tc>
        <w:tc>
          <w:tcPr>
            <w:tcW w:w="1133" w:type="dxa"/>
            <w:noWrap/>
            <w:hideMark/>
          </w:tcPr>
          <w:p w14:paraId="300428B4" w14:textId="77777777" w:rsidR="00650C20" w:rsidRPr="00650C20" w:rsidRDefault="00650C20" w:rsidP="00650C20">
            <w:r w:rsidRPr="00650C20">
              <w:t>6.214849</w:t>
            </w:r>
          </w:p>
        </w:tc>
        <w:tc>
          <w:tcPr>
            <w:tcW w:w="1133" w:type="dxa"/>
            <w:noWrap/>
            <w:hideMark/>
          </w:tcPr>
          <w:p w14:paraId="2A9A56A9" w14:textId="77777777" w:rsidR="00650C20" w:rsidRPr="00650C20" w:rsidRDefault="00650C20" w:rsidP="00650C20">
            <w:r w:rsidRPr="00650C20">
              <w:t>9.627392</w:t>
            </w:r>
          </w:p>
        </w:tc>
        <w:tc>
          <w:tcPr>
            <w:tcW w:w="1133" w:type="dxa"/>
            <w:noWrap/>
            <w:hideMark/>
          </w:tcPr>
          <w:p w14:paraId="7DFB5FFE" w14:textId="77777777" w:rsidR="00650C20" w:rsidRPr="00650C20" w:rsidRDefault="00650C20" w:rsidP="00650C20">
            <w:r w:rsidRPr="00650C20">
              <w:t>12.78293</w:t>
            </w:r>
          </w:p>
        </w:tc>
        <w:tc>
          <w:tcPr>
            <w:tcW w:w="1133" w:type="dxa"/>
            <w:noWrap/>
            <w:hideMark/>
          </w:tcPr>
          <w:p w14:paraId="2F9E81DE" w14:textId="77777777" w:rsidR="00650C20" w:rsidRPr="00650C20" w:rsidRDefault="00650C20" w:rsidP="00650C20">
            <w:r w:rsidRPr="00650C20">
              <w:t>7.614251</w:t>
            </w:r>
          </w:p>
        </w:tc>
      </w:tr>
      <w:tr w:rsidR="00650C20" w:rsidRPr="00650C20" w14:paraId="06A67A73" w14:textId="77777777" w:rsidTr="00650C20">
        <w:trPr>
          <w:trHeight w:val="261"/>
        </w:trPr>
        <w:tc>
          <w:tcPr>
            <w:tcW w:w="1133" w:type="dxa"/>
            <w:noWrap/>
            <w:hideMark/>
          </w:tcPr>
          <w:p w14:paraId="7B9A355B" w14:textId="77777777" w:rsidR="00650C20" w:rsidRPr="00650C20" w:rsidRDefault="00650C20" w:rsidP="00650C20">
            <w:r w:rsidRPr="00650C20">
              <w:t>4.245529</w:t>
            </w:r>
          </w:p>
        </w:tc>
        <w:tc>
          <w:tcPr>
            <w:tcW w:w="1133" w:type="dxa"/>
            <w:noWrap/>
            <w:hideMark/>
          </w:tcPr>
          <w:p w14:paraId="65FDCD7B" w14:textId="77777777" w:rsidR="00650C20" w:rsidRPr="00650C20" w:rsidRDefault="00650C20" w:rsidP="00650C20">
            <w:r w:rsidRPr="00650C20">
              <w:t>7.427034</w:t>
            </w:r>
          </w:p>
        </w:tc>
        <w:tc>
          <w:tcPr>
            <w:tcW w:w="1133" w:type="dxa"/>
            <w:noWrap/>
            <w:hideMark/>
          </w:tcPr>
          <w:p w14:paraId="54C0D767" w14:textId="77777777" w:rsidR="00650C20" w:rsidRPr="00650C20" w:rsidRDefault="00650C20" w:rsidP="00650C20">
            <w:r w:rsidRPr="00650C20">
              <w:t>9.124394</w:t>
            </w:r>
          </w:p>
        </w:tc>
        <w:tc>
          <w:tcPr>
            <w:tcW w:w="1133" w:type="dxa"/>
            <w:noWrap/>
            <w:hideMark/>
          </w:tcPr>
          <w:p w14:paraId="05145D98" w14:textId="77777777" w:rsidR="00650C20" w:rsidRPr="00650C20" w:rsidRDefault="00650C20" w:rsidP="00650C20">
            <w:r w:rsidRPr="00650C20">
              <w:t>11.73813</w:t>
            </w:r>
          </w:p>
        </w:tc>
        <w:tc>
          <w:tcPr>
            <w:tcW w:w="1133" w:type="dxa"/>
            <w:noWrap/>
            <w:hideMark/>
          </w:tcPr>
          <w:p w14:paraId="79573528" w14:textId="77777777" w:rsidR="00650C20" w:rsidRPr="00650C20" w:rsidRDefault="00650C20" w:rsidP="00650C20">
            <w:r w:rsidRPr="00650C20">
              <w:t>14.62356</w:t>
            </w:r>
          </w:p>
        </w:tc>
        <w:tc>
          <w:tcPr>
            <w:tcW w:w="1133" w:type="dxa"/>
            <w:noWrap/>
            <w:hideMark/>
          </w:tcPr>
          <w:p w14:paraId="219F2E6D" w14:textId="77777777" w:rsidR="00650C20" w:rsidRPr="00650C20" w:rsidRDefault="00650C20" w:rsidP="00650C20">
            <w:r w:rsidRPr="00650C20">
              <w:t>6.690698</w:t>
            </w:r>
          </w:p>
        </w:tc>
        <w:tc>
          <w:tcPr>
            <w:tcW w:w="1133" w:type="dxa"/>
            <w:noWrap/>
            <w:hideMark/>
          </w:tcPr>
          <w:p w14:paraId="72C4DED7" w14:textId="77777777" w:rsidR="00650C20" w:rsidRPr="00650C20" w:rsidRDefault="00650C20" w:rsidP="00650C20">
            <w:r w:rsidRPr="00650C20">
              <w:t>11.46854</w:t>
            </w:r>
          </w:p>
        </w:tc>
        <w:tc>
          <w:tcPr>
            <w:tcW w:w="1133" w:type="dxa"/>
            <w:noWrap/>
            <w:hideMark/>
          </w:tcPr>
          <w:p w14:paraId="05A5D6BE" w14:textId="77777777" w:rsidR="00650C20" w:rsidRPr="00650C20" w:rsidRDefault="00650C20" w:rsidP="00650C20">
            <w:r w:rsidRPr="00650C20">
              <w:t>8.42105</w:t>
            </w:r>
          </w:p>
        </w:tc>
        <w:tc>
          <w:tcPr>
            <w:tcW w:w="1133" w:type="dxa"/>
            <w:noWrap/>
            <w:hideMark/>
          </w:tcPr>
          <w:p w14:paraId="462BFB95" w14:textId="77777777" w:rsidR="00650C20" w:rsidRPr="00650C20" w:rsidRDefault="00650C20" w:rsidP="00650C20">
            <w:r w:rsidRPr="00650C20">
              <w:t>8.706324</w:t>
            </w:r>
          </w:p>
        </w:tc>
        <w:tc>
          <w:tcPr>
            <w:tcW w:w="1133" w:type="dxa"/>
            <w:noWrap/>
            <w:hideMark/>
          </w:tcPr>
          <w:p w14:paraId="205F64B0" w14:textId="77777777" w:rsidR="00650C20" w:rsidRPr="00650C20" w:rsidRDefault="00650C20" w:rsidP="00650C20">
            <w:r w:rsidRPr="00650C20">
              <w:t>12.27525</w:t>
            </w:r>
          </w:p>
        </w:tc>
      </w:tr>
      <w:tr w:rsidR="00650C20" w:rsidRPr="00650C20" w14:paraId="2B5FD25C" w14:textId="77777777" w:rsidTr="00650C20">
        <w:trPr>
          <w:trHeight w:val="261"/>
        </w:trPr>
        <w:tc>
          <w:tcPr>
            <w:tcW w:w="1133" w:type="dxa"/>
            <w:noWrap/>
            <w:hideMark/>
          </w:tcPr>
          <w:p w14:paraId="3BB43E55" w14:textId="77777777" w:rsidR="00650C20" w:rsidRPr="00650C20" w:rsidRDefault="00650C20" w:rsidP="00650C20">
            <w:r w:rsidRPr="00650C20">
              <w:t>12.92888</w:t>
            </w:r>
          </w:p>
        </w:tc>
        <w:tc>
          <w:tcPr>
            <w:tcW w:w="1133" w:type="dxa"/>
            <w:noWrap/>
            <w:hideMark/>
          </w:tcPr>
          <w:p w14:paraId="0CC81155" w14:textId="77777777" w:rsidR="00650C20" w:rsidRPr="00650C20" w:rsidRDefault="00650C20" w:rsidP="00650C20">
            <w:r w:rsidRPr="00650C20">
              <w:t>12.42698</w:t>
            </w:r>
          </w:p>
        </w:tc>
        <w:tc>
          <w:tcPr>
            <w:tcW w:w="1133" w:type="dxa"/>
            <w:noWrap/>
            <w:hideMark/>
          </w:tcPr>
          <w:p w14:paraId="724DA42C" w14:textId="77777777" w:rsidR="00650C20" w:rsidRPr="00650C20" w:rsidRDefault="00650C20" w:rsidP="00650C20">
            <w:r w:rsidRPr="00650C20">
              <w:t>12.31214</w:t>
            </w:r>
          </w:p>
        </w:tc>
        <w:tc>
          <w:tcPr>
            <w:tcW w:w="1133" w:type="dxa"/>
            <w:noWrap/>
            <w:hideMark/>
          </w:tcPr>
          <w:p w14:paraId="27A011F7" w14:textId="77777777" w:rsidR="00650C20" w:rsidRPr="00650C20" w:rsidRDefault="00650C20" w:rsidP="00650C20">
            <w:r w:rsidRPr="00650C20">
              <w:t>11.71608</w:t>
            </w:r>
          </w:p>
        </w:tc>
        <w:tc>
          <w:tcPr>
            <w:tcW w:w="1133" w:type="dxa"/>
            <w:noWrap/>
            <w:hideMark/>
          </w:tcPr>
          <w:p w14:paraId="42DDEC73" w14:textId="77777777" w:rsidR="00650C20" w:rsidRPr="00650C20" w:rsidRDefault="00650C20" w:rsidP="00650C20">
            <w:r w:rsidRPr="00650C20">
              <w:t>13.18444</w:t>
            </w:r>
          </w:p>
        </w:tc>
        <w:tc>
          <w:tcPr>
            <w:tcW w:w="1133" w:type="dxa"/>
            <w:noWrap/>
            <w:hideMark/>
          </w:tcPr>
          <w:p w14:paraId="56C4C8B3" w14:textId="77777777" w:rsidR="00650C20" w:rsidRPr="00650C20" w:rsidRDefault="00650C20" w:rsidP="00650C20">
            <w:r w:rsidRPr="00650C20">
              <w:t>5.831956</w:t>
            </w:r>
          </w:p>
        </w:tc>
        <w:tc>
          <w:tcPr>
            <w:tcW w:w="1133" w:type="dxa"/>
            <w:noWrap/>
            <w:hideMark/>
          </w:tcPr>
          <w:p w14:paraId="56545B76" w14:textId="77777777" w:rsidR="00650C20" w:rsidRPr="00650C20" w:rsidRDefault="00650C20" w:rsidP="00650C20">
            <w:r w:rsidRPr="00650C20">
              <w:t>6.798324</w:t>
            </w:r>
          </w:p>
        </w:tc>
        <w:tc>
          <w:tcPr>
            <w:tcW w:w="1133" w:type="dxa"/>
            <w:noWrap/>
            <w:hideMark/>
          </w:tcPr>
          <w:p w14:paraId="7D458EF0" w14:textId="77777777" w:rsidR="00650C20" w:rsidRPr="00650C20" w:rsidRDefault="00650C20" w:rsidP="00650C20">
            <w:r w:rsidRPr="00650C20">
              <w:t>7.959008</w:t>
            </w:r>
          </w:p>
        </w:tc>
        <w:tc>
          <w:tcPr>
            <w:tcW w:w="1133" w:type="dxa"/>
            <w:noWrap/>
            <w:hideMark/>
          </w:tcPr>
          <w:p w14:paraId="70897B8E" w14:textId="77777777" w:rsidR="00650C20" w:rsidRPr="00650C20" w:rsidRDefault="00650C20" w:rsidP="00650C20">
            <w:r w:rsidRPr="00650C20">
              <w:t>17.26799</w:t>
            </w:r>
          </w:p>
        </w:tc>
        <w:tc>
          <w:tcPr>
            <w:tcW w:w="1133" w:type="dxa"/>
            <w:noWrap/>
            <w:hideMark/>
          </w:tcPr>
          <w:p w14:paraId="6555E5DA" w14:textId="77777777" w:rsidR="00650C20" w:rsidRPr="00650C20" w:rsidRDefault="00650C20" w:rsidP="00650C20">
            <w:r w:rsidRPr="00650C20">
              <w:t>18.47253</w:t>
            </w:r>
          </w:p>
        </w:tc>
      </w:tr>
      <w:tr w:rsidR="00650C20" w:rsidRPr="00650C20" w14:paraId="2ADCCFA8" w14:textId="77777777" w:rsidTr="00650C20">
        <w:trPr>
          <w:trHeight w:val="261"/>
        </w:trPr>
        <w:tc>
          <w:tcPr>
            <w:tcW w:w="1133" w:type="dxa"/>
            <w:noWrap/>
            <w:hideMark/>
          </w:tcPr>
          <w:p w14:paraId="1615D80F" w14:textId="77777777" w:rsidR="00650C20" w:rsidRPr="00650C20" w:rsidRDefault="00650C20" w:rsidP="00650C20">
            <w:r w:rsidRPr="00650C20">
              <w:t>13.22633</w:t>
            </w:r>
          </w:p>
        </w:tc>
        <w:tc>
          <w:tcPr>
            <w:tcW w:w="1133" w:type="dxa"/>
            <w:noWrap/>
            <w:hideMark/>
          </w:tcPr>
          <w:p w14:paraId="5F0E799C" w14:textId="77777777" w:rsidR="00650C20" w:rsidRPr="00650C20" w:rsidRDefault="00650C20" w:rsidP="00650C20">
            <w:r w:rsidRPr="00650C20">
              <w:t>11.47565</w:t>
            </w:r>
          </w:p>
        </w:tc>
        <w:tc>
          <w:tcPr>
            <w:tcW w:w="1133" w:type="dxa"/>
            <w:noWrap/>
            <w:hideMark/>
          </w:tcPr>
          <w:p w14:paraId="495C3E6C" w14:textId="77777777" w:rsidR="00650C20" w:rsidRPr="00650C20" w:rsidRDefault="00650C20" w:rsidP="00650C20">
            <w:r w:rsidRPr="00650C20">
              <w:t>6.734901</w:t>
            </w:r>
          </w:p>
        </w:tc>
        <w:tc>
          <w:tcPr>
            <w:tcW w:w="1133" w:type="dxa"/>
            <w:noWrap/>
            <w:hideMark/>
          </w:tcPr>
          <w:p w14:paraId="72D38C86" w14:textId="77777777" w:rsidR="00650C20" w:rsidRPr="00650C20" w:rsidRDefault="00650C20" w:rsidP="00650C20">
            <w:r w:rsidRPr="00650C20">
              <w:t>9.644889</w:t>
            </w:r>
          </w:p>
        </w:tc>
        <w:tc>
          <w:tcPr>
            <w:tcW w:w="1133" w:type="dxa"/>
            <w:noWrap/>
            <w:hideMark/>
          </w:tcPr>
          <w:p w14:paraId="38C2E1F9" w14:textId="77777777" w:rsidR="00650C20" w:rsidRPr="00650C20" w:rsidRDefault="00650C20" w:rsidP="00650C20">
            <w:r w:rsidRPr="00650C20">
              <w:t>18.12912</w:t>
            </w:r>
          </w:p>
        </w:tc>
        <w:tc>
          <w:tcPr>
            <w:tcW w:w="1133" w:type="dxa"/>
            <w:noWrap/>
            <w:hideMark/>
          </w:tcPr>
          <w:p w14:paraId="2763D983" w14:textId="77777777" w:rsidR="00650C20" w:rsidRPr="00650C20" w:rsidRDefault="00650C20" w:rsidP="00650C20">
            <w:r w:rsidRPr="00650C20">
              <w:t>4.585434</w:t>
            </w:r>
          </w:p>
        </w:tc>
        <w:tc>
          <w:tcPr>
            <w:tcW w:w="1133" w:type="dxa"/>
            <w:noWrap/>
            <w:hideMark/>
          </w:tcPr>
          <w:p w14:paraId="3C9C3814" w14:textId="77777777" w:rsidR="00650C20" w:rsidRPr="00650C20" w:rsidRDefault="00650C20" w:rsidP="00650C20">
            <w:r w:rsidRPr="00650C20">
              <w:t>7.589819</w:t>
            </w:r>
          </w:p>
        </w:tc>
        <w:tc>
          <w:tcPr>
            <w:tcW w:w="1133" w:type="dxa"/>
            <w:noWrap/>
            <w:hideMark/>
          </w:tcPr>
          <w:p w14:paraId="502027AA" w14:textId="77777777" w:rsidR="00650C20" w:rsidRPr="00650C20" w:rsidRDefault="00650C20" w:rsidP="00650C20">
            <w:r w:rsidRPr="00650C20">
              <w:t>6.31499</w:t>
            </w:r>
          </w:p>
        </w:tc>
        <w:tc>
          <w:tcPr>
            <w:tcW w:w="1133" w:type="dxa"/>
            <w:noWrap/>
            <w:hideMark/>
          </w:tcPr>
          <w:p w14:paraId="7C9E7AC6" w14:textId="77777777" w:rsidR="00650C20" w:rsidRPr="00650C20" w:rsidRDefault="00650C20" w:rsidP="00650C20">
            <w:r w:rsidRPr="00650C20">
              <w:t>9.340977</w:t>
            </w:r>
          </w:p>
        </w:tc>
        <w:tc>
          <w:tcPr>
            <w:tcW w:w="1133" w:type="dxa"/>
            <w:noWrap/>
            <w:hideMark/>
          </w:tcPr>
          <w:p w14:paraId="66D8EBD9" w14:textId="77777777" w:rsidR="00650C20" w:rsidRPr="00650C20" w:rsidRDefault="00650C20" w:rsidP="00650C20">
            <w:r w:rsidRPr="00650C20">
              <w:t>8.846458</w:t>
            </w:r>
          </w:p>
        </w:tc>
      </w:tr>
      <w:tr w:rsidR="00650C20" w:rsidRPr="00650C20" w14:paraId="5948634D" w14:textId="77777777" w:rsidTr="00650C20">
        <w:trPr>
          <w:trHeight w:val="261"/>
        </w:trPr>
        <w:tc>
          <w:tcPr>
            <w:tcW w:w="1133" w:type="dxa"/>
            <w:noWrap/>
            <w:hideMark/>
          </w:tcPr>
          <w:p w14:paraId="7417221D" w14:textId="77777777" w:rsidR="00650C20" w:rsidRPr="00650C20" w:rsidRDefault="00650C20" w:rsidP="00650C20">
            <w:r w:rsidRPr="00650C20">
              <w:t>5.67426</w:t>
            </w:r>
          </w:p>
        </w:tc>
        <w:tc>
          <w:tcPr>
            <w:tcW w:w="1133" w:type="dxa"/>
            <w:noWrap/>
            <w:hideMark/>
          </w:tcPr>
          <w:p w14:paraId="3684BAAE" w14:textId="77777777" w:rsidR="00650C20" w:rsidRPr="00650C20" w:rsidRDefault="00650C20" w:rsidP="00650C20">
            <w:r w:rsidRPr="00650C20">
              <w:t>6.720298</w:t>
            </w:r>
          </w:p>
        </w:tc>
        <w:tc>
          <w:tcPr>
            <w:tcW w:w="1133" w:type="dxa"/>
            <w:noWrap/>
            <w:hideMark/>
          </w:tcPr>
          <w:p w14:paraId="1CFA80B3" w14:textId="77777777" w:rsidR="00650C20" w:rsidRPr="00650C20" w:rsidRDefault="00650C20" w:rsidP="00650C20">
            <w:r w:rsidRPr="00650C20">
              <w:t>9.269236</w:t>
            </w:r>
          </w:p>
        </w:tc>
        <w:tc>
          <w:tcPr>
            <w:tcW w:w="1133" w:type="dxa"/>
            <w:noWrap/>
            <w:hideMark/>
          </w:tcPr>
          <w:p w14:paraId="5128248C" w14:textId="77777777" w:rsidR="00650C20" w:rsidRPr="00650C20" w:rsidRDefault="00650C20" w:rsidP="00650C20">
            <w:r w:rsidRPr="00650C20">
              <w:t>13.78074</w:t>
            </w:r>
          </w:p>
        </w:tc>
        <w:tc>
          <w:tcPr>
            <w:tcW w:w="1133" w:type="dxa"/>
            <w:noWrap/>
            <w:hideMark/>
          </w:tcPr>
          <w:p w14:paraId="0C0F00AE" w14:textId="77777777" w:rsidR="00650C20" w:rsidRPr="00650C20" w:rsidRDefault="00650C20" w:rsidP="00650C20">
            <w:r w:rsidRPr="00650C20">
              <w:t>11.17511</w:t>
            </w:r>
          </w:p>
        </w:tc>
        <w:tc>
          <w:tcPr>
            <w:tcW w:w="1133" w:type="dxa"/>
            <w:noWrap/>
            <w:hideMark/>
          </w:tcPr>
          <w:p w14:paraId="3699C351" w14:textId="77777777" w:rsidR="00650C20" w:rsidRPr="00650C20" w:rsidRDefault="00650C20" w:rsidP="00650C20">
            <w:r w:rsidRPr="00650C20">
              <w:t>12.13571</w:t>
            </w:r>
          </w:p>
        </w:tc>
        <w:tc>
          <w:tcPr>
            <w:tcW w:w="1133" w:type="dxa"/>
            <w:noWrap/>
            <w:hideMark/>
          </w:tcPr>
          <w:p w14:paraId="43E6C56E" w14:textId="77777777" w:rsidR="00650C20" w:rsidRPr="00650C20" w:rsidRDefault="00650C20" w:rsidP="00650C20">
            <w:r w:rsidRPr="00650C20">
              <w:t>5.83075</w:t>
            </w:r>
          </w:p>
        </w:tc>
        <w:tc>
          <w:tcPr>
            <w:tcW w:w="1133" w:type="dxa"/>
            <w:noWrap/>
            <w:hideMark/>
          </w:tcPr>
          <w:p w14:paraId="0730DFFC" w14:textId="77777777" w:rsidR="00650C20" w:rsidRPr="00650C20" w:rsidRDefault="00650C20" w:rsidP="00650C20">
            <w:r w:rsidRPr="00650C20">
              <w:t>15.56087</w:t>
            </w:r>
          </w:p>
        </w:tc>
        <w:tc>
          <w:tcPr>
            <w:tcW w:w="1133" w:type="dxa"/>
            <w:noWrap/>
            <w:hideMark/>
          </w:tcPr>
          <w:p w14:paraId="790D83E9" w14:textId="77777777" w:rsidR="00650C20" w:rsidRPr="00650C20" w:rsidRDefault="00650C20" w:rsidP="00650C20">
            <w:r w:rsidRPr="00650C20">
              <w:t>17.2465</w:t>
            </w:r>
          </w:p>
        </w:tc>
        <w:tc>
          <w:tcPr>
            <w:tcW w:w="1133" w:type="dxa"/>
            <w:noWrap/>
            <w:hideMark/>
          </w:tcPr>
          <w:p w14:paraId="168A78C9" w14:textId="77777777" w:rsidR="00650C20" w:rsidRPr="00650C20" w:rsidRDefault="00650C20" w:rsidP="00650C20">
            <w:r w:rsidRPr="00650C20">
              <w:t>18.39728</w:t>
            </w:r>
          </w:p>
        </w:tc>
      </w:tr>
      <w:tr w:rsidR="00650C20" w:rsidRPr="00650C20" w14:paraId="01B28004" w14:textId="77777777" w:rsidTr="00650C20">
        <w:trPr>
          <w:trHeight w:val="261"/>
        </w:trPr>
        <w:tc>
          <w:tcPr>
            <w:tcW w:w="1133" w:type="dxa"/>
            <w:noWrap/>
            <w:hideMark/>
          </w:tcPr>
          <w:p w14:paraId="49166839" w14:textId="77777777" w:rsidR="00650C20" w:rsidRPr="00650C20" w:rsidRDefault="00650C20" w:rsidP="00650C20">
            <w:pPr>
              <w:rPr>
                <w:b/>
                <w:bCs/>
              </w:rPr>
            </w:pPr>
            <w:r w:rsidRPr="00650C20">
              <w:rPr>
                <w:b/>
                <w:bCs/>
              </w:rPr>
              <w:t>9.226138</w:t>
            </w:r>
          </w:p>
        </w:tc>
        <w:tc>
          <w:tcPr>
            <w:tcW w:w="1133" w:type="dxa"/>
            <w:noWrap/>
            <w:hideMark/>
          </w:tcPr>
          <w:p w14:paraId="7BA93815" w14:textId="77777777" w:rsidR="00650C20" w:rsidRPr="00650C20" w:rsidRDefault="00650C20" w:rsidP="00650C20">
            <w:pPr>
              <w:rPr>
                <w:b/>
                <w:bCs/>
              </w:rPr>
            </w:pPr>
            <w:r w:rsidRPr="00650C20">
              <w:rPr>
                <w:b/>
                <w:bCs/>
              </w:rPr>
              <w:t>8.760526</w:t>
            </w:r>
          </w:p>
        </w:tc>
        <w:tc>
          <w:tcPr>
            <w:tcW w:w="1133" w:type="dxa"/>
            <w:noWrap/>
            <w:hideMark/>
          </w:tcPr>
          <w:p w14:paraId="25D9749E" w14:textId="77777777" w:rsidR="00650C20" w:rsidRPr="00650C20" w:rsidRDefault="00650C20" w:rsidP="00650C20">
            <w:pPr>
              <w:rPr>
                <w:b/>
                <w:bCs/>
              </w:rPr>
            </w:pPr>
            <w:r w:rsidRPr="00650C20">
              <w:rPr>
                <w:b/>
                <w:bCs/>
              </w:rPr>
              <w:t>8.967708</w:t>
            </w:r>
          </w:p>
        </w:tc>
        <w:tc>
          <w:tcPr>
            <w:tcW w:w="1133" w:type="dxa"/>
            <w:noWrap/>
            <w:hideMark/>
          </w:tcPr>
          <w:p w14:paraId="225B95F6" w14:textId="77777777" w:rsidR="00650C20" w:rsidRPr="00650C20" w:rsidRDefault="00650C20" w:rsidP="00650C20">
            <w:pPr>
              <w:rPr>
                <w:b/>
                <w:bCs/>
              </w:rPr>
            </w:pPr>
            <w:r w:rsidRPr="00650C20">
              <w:rPr>
                <w:b/>
                <w:bCs/>
              </w:rPr>
              <w:t>11.07727</w:t>
            </w:r>
          </w:p>
        </w:tc>
        <w:tc>
          <w:tcPr>
            <w:tcW w:w="1133" w:type="dxa"/>
            <w:noWrap/>
            <w:hideMark/>
          </w:tcPr>
          <w:p w14:paraId="2E94B990" w14:textId="77777777" w:rsidR="00650C20" w:rsidRPr="00650C20" w:rsidRDefault="00650C20" w:rsidP="00650C20">
            <w:pPr>
              <w:rPr>
                <w:b/>
                <w:bCs/>
              </w:rPr>
            </w:pPr>
            <w:r w:rsidRPr="00650C20">
              <w:rPr>
                <w:b/>
                <w:bCs/>
              </w:rPr>
              <w:t>11.52691</w:t>
            </w:r>
          </w:p>
        </w:tc>
        <w:tc>
          <w:tcPr>
            <w:tcW w:w="1133" w:type="dxa"/>
            <w:noWrap/>
            <w:hideMark/>
          </w:tcPr>
          <w:p w14:paraId="1A9F8FD3" w14:textId="77777777" w:rsidR="00650C20" w:rsidRPr="00650C20" w:rsidRDefault="00650C20" w:rsidP="00650C20">
            <w:pPr>
              <w:rPr>
                <w:b/>
                <w:bCs/>
              </w:rPr>
            </w:pPr>
            <w:r w:rsidRPr="00650C20">
              <w:rPr>
                <w:b/>
                <w:bCs/>
              </w:rPr>
              <w:t>8.245876</w:t>
            </w:r>
          </w:p>
        </w:tc>
        <w:tc>
          <w:tcPr>
            <w:tcW w:w="1133" w:type="dxa"/>
            <w:noWrap/>
            <w:hideMark/>
          </w:tcPr>
          <w:p w14:paraId="765D4234" w14:textId="77777777" w:rsidR="00650C20" w:rsidRPr="00650C20" w:rsidRDefault="00650C20" w:rsidP="00650C20">
            <w:pPr>
              <w:rPr>
                <w:b/>
                <w:bCs/>
              </w:rPr>
            </w:pPr>
            <w:r w:rsidRPr="00650C20">
              <w:rPr>
                <w:b/>
                <w:bCs/>
              </w:rPr>
              <w:t>7.47733</w:t>
            </w:r>
          </w:p>
        </w:tc>
        <w:tc>
          <w:tcPr>
            <w:tcW w:w="1133" w:type="dxa"/>
            <w:noWrap/>
            <w:hideMark/>
          </w:tcPr>
          <w:p w14:paraId="72C1B9B3" w14:textId="77777777" w:rsidR="00650C20" w:rsidRPr="00650C20" w:rsidRDefault="00650C20" w:rsidP="00650C20">
            <w:pPr>
              <w:rPr>
                <w:b/>
                <w:bCs/>
              </w:rPr>
            </w:pPr>
            <w:r w:rsidRPr="00650C20">
              <w:rPr>
                <w:b/>
                <w:bCs/>
              </w:rPr>
              <w:t>9.628745</w:t>
            </w:r>
          </w:p>
        </w:tc>
        <w:tc>
          <w:tcPr>
            <w:tcW w:w="1133" w:type="dxa"/>
            <w:noWrap/>
            <w:hideMark/>
          </w:tcPr>
          <w:p w14:paraId="0CFE0F20" w14:textId="77777777" w:rsidR="00650C20" w:rsidRPr="00650C20" w:rsidRDefault="00650C20" w:rsidP="00650C20">
            <w:pPr>
              <w:rPr>
                <w:b/>
                <w:bCs/>
              </w:rPr>
            </w:pPr>
            <w:r w:rsidRPr="00650C20">
              <w:rPr>
                <w:b/>
                <w:bCs/>
              </w:rPr>
              <w:t>11.95636</w:t>
            </w:r>
          </w:p>
        </w:tc>
        <w:tc>
          <w:tcPr>
            <w:tcW w:w="1133" w:type="dxa"/>
            <w:noWrap/>
            <w:hideMark/>
          </w:tcPr>
          <w:p w14:paraId="09970549" w14:textId="77777777" w:rsidR="00650C20" w:rsidRPr="00650C20" w:rsidRDefault="00650C20" w:rsidP="00650C20">
            <w:pPr>
              <w:rPr>
                <w:b/>
                <w:bCs/>
              </w:rPr>
            </w:pPr>
            <w:r w:rsidRPr="00650C20">
              <w:rPr>
                <w:b/>
                <w:bCs/>
              </w:rPr>
              <w:t>12.72285</w:t>
            </w:r>
          </w:p>
        </w:tc>
      </w:tr>
    </w:tbl>
    <w:p w14:paraId="39E76E78" w14:textId="6B0370AE" w:rsidR="00650C20" w:rsidRDefault="00650C20" w:rsidP="00DD05AD"/>
    <w:p w14:paraId="59E59650"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161CD54" w14:textId="77777777" w:rsidTr="00650C20">
        <w:trPr>
          <w:trHeight w:val="300"/>
        </w:trPr>
        <w:tc>
          <w:tcPr>
            <w:tcW w:w="960" w:type="dxa"/>
            <w:noWrap/>
            <w:hideMark/>
          </w:tcPr>
          <w:p w14:paraId="57C45E0B" w14:textId="77777777" w:rsidR="00650C20" w:rsidRPr="00650C20" w:rsidRDefault="00650C20" w:rsidP="00650C20">
            <w:r w:rsidRPr="00650C20">
              <w:t>Tx01</w:t>
            </w:r>
          </w:p>
        </w:tc>
        <w:tc>
          <w:tcPr>
            <w:tcW w:w="960" w:type="dxa"/>
            <w:noWrap/>
            <w:hideMark/>
          </w:tcPr>
          <w:p w14:paraId="2358A3D0" w14:textId="77777777" w:rsidR="00650C20" w:rsidRPr="00650C20" w:rsidRDefault="00650C20" w:rsidP="00650C20">
            <w:r w:rsidRPr="00650C20">
              <w:t>Tx02</w:t>
            </w:r>
          </w:p>
        </w:tc>
        <w:tc>
          <w:tcPr>
            <w:tcW w:w="960" w:type="dxa"/>
            <w:noWrap/>
            <w:hideMark/>
          </w:tcPr>
          <w:p w14:paraId="1A9137E9" w14:textId="77777777" w:rsidR="00650C20" w:rsidRPr="00650C20" w:rsidRDefault="00650C20" w:rsidP="00650C20">
            <w:r w:rsidRPr="00650C20">
              <w:t>Tx03</w:t>
            </w:r>
          </w:p>
        </w:tc>
        <w:tc>
          <w:tcPr>
            <w:tcW w:w="960" w:type="dxa"/>
            <w:noWrap/>
            <w:hideMark/>
          </w:tcPr>
          <w:p w14:paraId="501A94D9" w14:textId="77777777" w:rsidR="00650C20" w:rsidRPr="00650C20" w:rsidRDefault="00650C20" w:rsidP="00650C20">
            <w:r w:rsidRPr="00650C20">
              <w:t>Tx04</w:t>
            </w:r>
          </w:p>
        </w:tc>
        <w:tc>
          <w:tcPr>
            <w:tcW w:w="960" w:type="dxa"/>
            <w:noWrap/>
            <w:hideMark/>
          </w:tcPr>
          <w:p w14:paraId="26CD334F" w14:textId="77777777" w:rsidR="00650C20" w:rsidRPr="00650C20" w:rsidRDefault="00650C20" w:rsidP="00650C20">
            <w:r w:rsidRPr="00650C20">
              <w:t>Tx05</w:t>
            </w:r>
          </w:p>
        </w:tc>
        <w:tc>
          <w:tcPr>
            <w:tcW w:w="960" w:type="dxa"/>
            <w:noWrap/>
            <w:hideMark/>
          </w:tcPr>
          <w:p w14:paraId="29361573" w14:textId="77777777" w:rsidR="00650C20" w:rsidRPr="00650C20" w:rsidRDefault="00650C20" w:rsidP="00650C20">
            <w:r w:rsidRPr="00650C20">
              <w:t>Tx06</w:t>
            </w:r>
          </w:p>
        </w:tc>
        <w:tc>
          <w:tcPr>
            <w:tcW w:w="960" w:type="dxa"/>
            <w:noWrap/>
            <w:hideMark/>
          </w:tcPr>
          <w:p w14:paraId="1AE195A7" w14:textId="77777777" w:rsidR="00650C20" w:rsidRPr="00650C20" w:rsidRDefault="00650C20" w:rsidP="00650C20">
            <w:r w:rsidRPr="00650C20">
              <w:t>Tx07</w:t>
            </w:r>
          </w:p>
        </w:tc>
        <w:tc>
          <w:tcPr>
            <w:tcW w:w="960" w:type="dxa"/>
            <w:noWrap/>
            <w:hideMark/>
          </w:tcPr>
          <w:p w14:paraId="5B36D5F9" w14:textId="77777777" w:rsidR="00650C20" w:rsidRPr="00650C20" w:rsidRDefault="00650C20" w:rsidP="00650C20">
            <w:r w:rsidRPr="00650C20">
              <w:t>Tx08</w:t>
            </w:r>
          </w:p>
        </w:tc>
        <w:tc>
          <w:tcPr>
            <w:tcW w:w="960" w:type="dxa"/>
            <w:noWrap/>
            <w:hideMark/>
          </w:tcPr>
          <w:p w14:paraId="61BB9509" w14:textId="77777777" w:rsidR="00650C20" w:rsidRPr="00650C20" w:rsidRDefault="00650C20" w:rsidP="00650C20">
            <w:r w:rsidRPr="00650C20">
              <w:t>Tx09</w:t>
            </w:r>
          </w:p>
        </w:tc>
        <w:tc>
          <w:tcPr>
            <w:tcW w:w="960" w:type="dxa"/>
            <w:noWrap/>
            <w:hideMark/>
          </w:tcPr>
          <w:p w14:paraId="74516377" w14:textId="77777777" w:rsidR="00650C20" w:rsidRPr="00650C20" w:rsidRDefault="00650C20" w:rsidP="00650C20">
            <w:r w:rsidRPr="00650C20">
              <w:t>Tx10</w:t>
            </w:r>
          </w:p>
        </w:tc>
      </w:tr>
      <w:tr w:rsidR="00650C20" w:rsidRPr="00650C20" w14:paraId="338E8158" w14:textId="77777777" w:rsidTr="00650C20">
        <w:trPr>
          <w:trHeight w:val="300"/>
        </w:trPr>
        <w:tc>
          <w:tcPr>
            <w:tcW w:w="960" w:type="dxa"/>
            <w:noWrap/>
            <w:hideMark/>
          </w:tcPr>
          <w:p w14:paraId="500F0E85" w14:textId="77777777" w:rsidR="00650C20" w:rsidRPr="00650C20" w:rsidRDefault="00650C20" w:rsidP="00650C20">
            <w:r w:rsidRPr="00650C20">
              <w:t>7.206602</w:t>
            </w:r>
          </w:p>
        </w:tc>
        <w:tc>
          <w:tcPr>
            <w:tcW w:w="960" w:type="dxa"/>
            <w:noWrap/>
            <w:hideMark/>
          </w:tcPr>
          <w:p w14:paraId="6CACD9A8" w14:textId="77777777" w:rsidR="00650C20" w:rsidRPr="00650C20" w:rsidRDefault="00650C20" w:rsidP="00650C20">
            <w:r w:rsidRPr="00650C20">
              <w:t>7.59641</w:t>
            </w:r>
          </w:p>
        </w:tc>
        <w:tc>
          <w:tcPr>
            <w:tcW w:w="960" w:type="dxa"/>
            <w:noWrap/>
            <w:hideMark/>
          </w:tcPr>
          <w:p w14:paraId="3E26FDF7" w14:textId="77777777" w:rsidR="00650C20" w:rsidRPr="00650C20" w:rsidRDefault="00650C20" w:rsidP="00650C20">
            <w:r w:rsidRPr="00650C20">
              <w:t>7.581317</w:t>
            </w:r>
          </w:p>
        </w:tc>
        <w:tc>
          <w:tcPr>
            <w:tcW w:w="960" w:type="dxa"/>
            <w:noWrap/>
            <w:hideMark/>
          </w:tcPr>
          <w:p w14:paraId="78E9B0FD" w14:textId="77777777" w:rsidR="00650C20" w:rsidRPr="00650C20" w:rsidRDefault="00650C20" w:rsidP="00650C20">
            <w:r w:rsidRPr="00650C20">
              <w:t>7.60768</w:t>
            </w:r>
          </w:p>
        </w:tc>
        <w:tc>
          <w:tcPr>
            <w:tcW w:w="960" w:type="dxa"/>
            <w:noWrap/>
            <w:hideMark/>
          </w:tcPr>
          <w:p w14:paraId="3837C5F5" w14:textId="77777777" w:rsidR="00650C20" w:rsidRPr="00650C20" w:rsidRDefault="00650C20" w:rsidP="00650C20">
            <w:r w:rsidRPr="00650C20">
              <w:t>8.737988</w:t>
            </w:r>
          </w:p>
        </w:tc>
        <w:tc>
          <w:tcPr>
            <w:tcW w:w="960" w:type="dxa"/>
            <w:noWrap/>
            <w:hideMark/>
          </w:tcPr>
          <w:p w14:paraId="4EB21F25" w14:textId="77777777" w:rsidR="00650C20" w:rsidRPr="00650C20" w:rsidRDefault="00650C20" w:rsidP="00650C20">
            <w:r w:rsidRPr="00650C20">
              <w:t>8.586965</w:t>
            </w:r>
          </w:p>
        </w:tc>
        <w:tc>
          <w:tcPr>
            <w:tcW w:w="960" w:type="dxa"/>
            <w:noWrap/>
            <w:hideMark/>
          </w:tcPr>
          <w:p w14:paraId="2261B1CC" w14:textId="77777777" w:rsidR="00650C20" w:rsidRPr="00650C20" w:rsidRDefault="00650C20" w:rsidP="00650C20">
            <w:r w:rsidRPr="00650C20">
              <w:t>11.4738</w:t>
            </w:r>
          </w:p>
        </w:tc>
        <w:tc>
          <w:tcPr>
            <w:tcW w:w="960" w:type="dxa"/>
            <w:noWrap/>
            <w:hideMark/>
          </w:tcPr>
          <w:p w14:paraId="18EEB368" w14:textId="77777777" w:rsidR="00650C20" w:rsidRPr="00650C20" w:rsidRDefault="00650C20" w:rsidP="00650C20">
            <w:r w:rsidRPr="00650C20">
              <w:t>14.27441</w:t>
            </w:r>
          </w:p>
        </w:tc>
        <w:tc>
          <w:tcPr>
            <w:tcW w:w="960" w:type="dxa"/>
            <w:noWrap/>
            <w:hideMark/>
          </w:tcPr>
          <w:p w14:paraId="18655D86" w14:textId="77777777" w:rsidR="00650C20" w:rsidRPr="00650C20" w:rsidRDefault="00650C20" w:rsidP="00650C20">
            <w:r w:rsidRPr="00650C20">
              <w:t>7.813074</w:t>
            </w:r>
          </w:p>
        </w:tc>
        <w:tc>
          <w:tcPr>
            <w:tcW w:w="960" w:type="dxa"/>
            <w:noWrap/>
            <w:hideMark/>
          </w:tcPr>
          <w:p w14:paraId="03C18EC3" w14:textId="77777777" w:rsidR="00650C20" w:rsidRPr="00650C20" w:rsidRDefault="00650C20" w:rsidP="00650C20">
            <w:r w:rsidRPr="00650C20">
              <w:t>9.769117</w:t>
            </w:r>
          </w:p>
        </w:tc>
      </w:tr>
      <w:tr w:rsidR="00650C20" w:rsidRPr="00650C20" w14:paraId="4CFE4AE0" w14:textId="77777777" w:rsidTr="00650C20">
        <w:trPr>
          <w:trHeight w:val="300"/>
        </w:trPr>
        <w:tc>
          <w:tcPr>
            <w:tcW w:w="960" w:type="dxa"/>
            <w:noWrap/>
            <w:hideMark/>
          </w:tcPr>
          <w:p w14:paraId="7D04D0C7" w14:textId="77777777" w:rsidR="00650C20" w:rsidRPr="00650C20" w:rsidRDefault="00650C20" w:rsidP="00650C20">
            <w:r w:rsidRPr="00650C20">
              <w:t>8.612026</w:t>
            </w:r>
          </w:p>
        </w:tc>
        <w:tc>
          <w:tcPr>
            <w:tcW w:w="960" w:type="dxa"/>
            <w:noWrap/>
            <w:hideMark/>
          </w:tcPr>
          <w:p w14:paraId="3CCA4AE5" w14:textId="77777777" w:rsidR="00650C20" w:rsidRPr="00650C20" w:rsidRDefault="00650C20" w:rsidP="00650C20">
            <w:r w:rsidRPr="00650C20">
              <w:t>12.4138</w:t>
            </w:r>
          </w:p>
        </w:tc>
        <w:tc>
          <w:tcPr>
            <w:tcW w:w="960" w:type="dxa"/>
            <w:noWrap/>
            <w:hideMark/>
          </w:tcPr>
          <w:p w14:paraId="37A7FC8C" w14:textId="77777777" w:rsidR="00650C20" w:rsidRPr="00650C20" w:rsidRDefault="00650C20" w:rsidP="00650C20">
            <w:r w:rsidRPr="00650C20">
              <w:t>8.231641</w:t>
            </w:r>
          </w:p>
        </w:tc>
        <w:tc>
          <w:tcPr>
            <w:tcW w:w="960" w:type="dxa"/>
            <w:noWrap/>
            <w:hideMark/>
          </w:tcPr>
          <w:p w14:paraId="42905A08" w14:textId="77777777" w:rsidR="00650C20" w:rsidRPr="00650C20" w:rsidRDefault="00650C20" w:rsidP="00650C20">
            <w:r w:rsidRPr="00650C20">
              <w:t>11.62267</w:t>
            </w:r>
          </w:p>
        </w:tc>
        <w:tc>
          <w:tcPr>
            <w:tcW w:w="960" w:type="dxa"/>
            <w:noWrap/>
            <w:hideMark/>
          </w:tcPr>
          <w:p w14:paraId="36DAB036" w14:textId="77777777" w:rsidR="00650C20" w:rsidRPr="00650C20" w:rsidRDefault="00650C20" w:rsidP="00650C20">
            <w:r w:rsidRPr="00650C20">
              <w:t>10.57047</w:t>
            </w:r>
          </w:p>
        </w:tc>
        <w:tc>
          <w:tcPr>
            <w:tcW w:w="960" w:type="dxa"/>
            <w:noWrap/>
            <w:hideMark/>
          </w:tcPr>
          <w:p w14:paraId="7EA6D025" w14:textId="77777777" w:rsidR="00650C20" w:rsidRPr="00650C20" w:rsidRDefault="00650C20" w:rsidP="00650C20">
            <w:r w:rsidRPr="00650C20">
              <w:t>11.86909</w:t>
            </w:r>
          </w:p>
        </w:tc>
        <w:tc>
          <w:tcPr>
            <w:tcW w:w="960" w:type="dxa"/>
            <w:noWrap/>
            <w:hideMark/>
          </w:tcPr>
          <w:p w14:paraId="608C150C" w14:textId="77777777" w:rsidR="00650C20" w:rsidRPr="00650C20" w:rsidRDefault="00650C20" w:rsidP="00650C20">
            <w:r w:rsidRPr="00650C20">
              <w:t>6.78457</w:t>
            </w:r>
          </w:p>
        </w:tc>
        <w:tc>
          <w:tcPr>
            <w:tcW w:w="960" w:type="dxa"/>
            <w:noWrap/>
            <w:hideMark/>
          </w:tcPr>
          <w:p w14:paraId="79106611" w14:textId="77777777" w:rsidR="00650C20" w:rsidRPr="00650C20" w:rsidRDefault="00650C20" w:rsidP="00650C20">
            <w:r w:rsidRPr="00650C20">
              <w:t>8.534642</w:t>
            </w:r>
          </w:p>
        </w:tc>
        <w:tc>
          <w:tcPr>
            <w:tcW w:w="960" w:type="dxa"/>
            <w:noWrap/>
            <w:hideMark/>
          </w:tcPr>
          <w:p w14:paraId="05288BEC" w14:textId="77777777" w:rsidR="00650C20" w:rsidRPr="00650C20" w:rsidRDefault="00650C20" w:rsidP="00650C20">
            <w:r w:rsidRPr="00650C20">
              <w:t>8.118042</w:t>
            </w:r>
          </w:p>
        </w:tc>
        <w:tc>
          <w:tcPr>
            <w:tcW w:w="960" w:type="dxa"/>
            <w:noWrap/>
            <w:hideMark/>
          </w:tcPr>
          <w:p w14:paraId="7F8C8604" w14:textId="77777777" w:rsidR="00650C20" w:rsidRPr="00650C20" w:rsidRDefault="00650C20" w:rsidP="00650C20">
            <w:r w:rsidRPr="00650C20">
              <w:t>12.98202</w:t>
            </w:r>
          </w:p>
        </w:tc>
      </w:tr>
      <w:tr w:rsidR="00650C20" w:rsidRPr="00650C20" w14:paraId="71142F57" w14:textId="77777777" w:rsidTr="00650C20">
        <w:trPr>
          <w:trHeight w:val="300"/>
        </w:trPr>
        <w:tc>
          <w:tcPr>
            <w:tcW w:w="960" w:type="dxa"/>
            <w:noWrap/>
            <w:hideMark/>
          </w:tcPr>
          <w:p w14:paraId="528B644B" w14:textId="77777777" w:rsidR="00650C20" w:rsidRPr="00650C20" w:rsidRDefault="00650C20" w:rsidP="00650C20">
            <w:r w:rsidRPr="00650C20">
              <w:t>12.73236</w:t>
            </w:r>
          </w:p>
        </w:tc>
        <w:tc>
          <w:tcPr>
            <w:tcW w:w="960" w:type="dxa"/>
            <w:noWrap/>
            <w:hideMark/>
          </w:tcPr>
          <w:p w14:paraId="489360D2" w14:textId="77777777" w:rsidR="00650C20" w:rsidRPr="00650C20" w:rsidRDefault="00650C20" w:rsidP="00650C20">
            <w:r w:rsidRPr="00650C20">
              <w:t>6.908831</w:t>
            </w:r>
          </w:p>
        </w:tc>
        <w:tc>
          <w:tcPr>
            <w:tcW w:w="960" w:type="dxa"/>
            <w:noWrap/>
            <w:hideMark/>
          </w:tcPr>
          <w:p w14:paraId="58F62E61" w14:textId="77777777" w:rsidR="00650C20" w:rsidRPr="00650C20" w:rsidRDefault="00650C20" w:rsidP="00650C20">
            <w:r w:rsidRPr="00650C20">
              <w:t>6.569536</w:t>
            </w:r>
          </w:p>
        </w:tc>
        <w:tc>
          <w:tcPr>
            <w:tcW w:w="960" w:type="dxa"/>
            <w:noWrap/>
            <w:hideMark/>
          </w:tcPr>
          <w:p w14:paraId="775E3420" w14:textId="77777777" w:rsidR="00650C20" w:rsidRPr="00650C20" w:rsidRDefault="00650C20" w:rsidP="00650C20">
            <w:r w:rsidRPr="00650C20">
              <w:t>14.8633</w:t>
            </w:r>
          </w:p>
        </w:tc>
        <w:tc>
          <w:tcPr>
            <w:tcW w:w="960" w:type="dxa"/>
            <w:noWrap/>
            <w:hideMark/>
          </w:tcPr>
          <w:p w14:paraId="7402973F" w14:textId="77777777" w:rsidR="00650C20" w:rsidRPr="00650C20" w:rsidRDefault="00650C20" w:rsidP="00650C20">
            <w:r w:rsidRPr="00650C20">
              <w:t>18.15621</w:t>
            </w:r>
          </w:p>
        </w:tc>
        <w:tc>
          <w:tcPr>
            <w:tcW w:w="960" w:type="dxa"/>
            <w:noWrap/>
            <w:hideMark/>
          </w:tcPr>
          <w:p w14:paraId="2271542F" w14:textId="77777777" w:rsidR="00650C20" w:rsidRPr="00650C20" w:rsidRDefault="00650C20" w:rsidP="00650C20">
            <w:r w:rsidRPr="00650C20">
              <w:t>6.696203</w:t>
            </w:r>
          </w:p>
        </w:tc>
        <w:tc>
          <w:tcPr>
            <w:tcW w:w="960" w:type="dxa"/>
            <w:noWrap/>
            <w:hideMark/>
          </w:tcPr>
          <w:p w14:paraId="70B75222" w14:textId="77777777" w:rsidR="00650C20" w:rsidRPr="00650C20" w:rsidRDefault="00650C20" w:rsidP="00650C20">
            <w:r w:rsidRPr="00650C20">
              <w:t>4.495763</w:t>
            </w:r>
          </w:p>
        </w:tc>
        <w:tc>
          <w:tcPr>
            <w:tcW w:w="960" w:type="dxa"/>
            <w:noWrap/>
            <w:hideMark/>
          </w:tcPr>
          <w:p w14:paraId="43D6D1FF" w14:textId="77777777" w:rsidR="00650C20" w:rsidRPr="00650C20" w:rsidRDefault="00650C20" w:rsidP="00650C20">
            <w:r w:rsidRPr="00650C20">
              <w:t>8.775244</w:t>
            </w:r>
          </w:p>
        </w:tc>
        <w:tc>
          <w:tcPr>
            <w:tcW w:w="960" w:type="dxa"/>
            <w:noWrap/>
            <w:hideMark/>
          </w:tcPr>
          <w:p w14:paraId="2342EFFE" w14:textId="77777777" w:rsidR="00650C20" w:rsidRPr="00650C20" w:rsidRDefault="00650C20" w:rsidP="00650C20">
            <w:r w:rsidRPr="00650C20">
              <w:t>11.87757</w:t>
            </w:r>
          </w:p>
        </w:tc>
        <w:tc>
          <w:tcPr>
            <w:tcW w:w="960" w:type="dxa"/>
            <w:noWrap/>
            <w:hideMark/>
          </w:tcPr>
          <w:p w14:paraId="59FD9A45" w14:textId="77777777" w:rsidR="00650C20" w:rsidRPr="00650C20" w:rsidRDefault="00650C20" w:rsidP="00650C20">
            <w:r w:rsidRPr="00650C20">
              <w:t>8.383894</w:t>
            </w:r>
          </w:p>
        </w:tc>
      </w:tr>
      <w:tr w:rsidR="00650C20" w:rsidRPr="00650C20" w14:paraId="00C8D1A1" w14:textId="77777777" w:rsidTr="00650C20">
        <w:trPr>
          <w:trHeight w:val="300"/>
        </w:trPr>
        <w:tc>
          <w:tcPr>
            <w:tcW w:w="960" w:type="dxa"/>
            <w:noWrap/>
            <w:hideMark/>
          </w:tcPr>
          <w:p w14:paraId="2E691A7D" w14:textId="77777777" w:rsidR="00650C20" w:rsidRPr="00650C20" w:rsidRDefault="00650C20" w:rsidP="00650C20">
            <w:r w:rsidRPr="00650C20">
              <w:t>4.601303</w:t>
            </w:r>
          </w:p>
        </w:tc>
        <w:tc>
          <w:tcPr>
            <w:tcW w:w="960" w:type="dxa"/>
            <w:noWrap/>
            <w:hideMark/>
          </w:tcPr>
          <w:p w14:paraId="1129E6E2" w14:textId="77777777" w:rsidR="00650C20" w:rsidRPr="00650C20" w:rsidRDefault="00650C20" w:rsidP="00650C20">
            <w:r w:rsidRPr="00650C20">
              <w:t>6.977181</w:t>
            </w:r>
          </w:p>
        </w:tc>
        <w:tc>
          <w:tcPr>
            <w:tcW w:w="960" w:type="dxa"/>
            <w:noWrap/>
            <w:hideMark/>
          </w:tcPr>
          <w:p w14:paraId="0F8B2BCB" w14:textId="77777777" w:rsidR="00650C20" w:rsidRPr="00650C20" w:rsidRDefault="00650C20" w:rsidP="00650C20">
            <w:r w:rsidRPr="00650C20">
              <w:t>8.278776</w:t>
            </w:r>
          </w:p>
        </w:tc>
        <w:tc>
          <w:tcPr>
            <w:tcW w:w="960" w:type="dxa"/>
            <w:noWrap/>
            <w:hideMark/>
          </w:tcPr>
          <w:p w14:paraId="691BCD5B" w14:textId="77777777" w:rsidR="00650C20" w:rsidRPr="00650C20" w:rsidRDefault="00650C20" w:rsidP="00650C20">
            <w:r w:rsidRPr="00650C20">
              <w:t>11.42714</w:t>
            </w:r>
          </w:p>
        </w:tc>
        <w:tc>
          <w:tcPr>
            <w:tcW w:w="960" w:type="dxa"/>
            <w:noWrap/>
            <w:hideMark/>
          </w:tcPr>
          <w:p w14:paraId="6AA20841" w14:textId="77777777" w:rsidR="00650C20" w:rsidRPr="00650C20" w:rsidRDefault="00650C20" w:rsidP="00650C20">
            <w:r w:rsidRPr="00650C20">
              <w:t>8.34148</w:t>
            </w:r>
          </w:p>
        </w:tc>
        <w:tc>
          <w:tcPr>
            <w:tcW w:w="960" w:type="dxa"/>
            <w:noWrap/>
            <w:hideMark/>
          </w:tcPr>
          <w:p w14:paraId="65238A8A" w14:textId="77777777" w:rsidR="00650C20" w:rsidRPr="00650C20" w:rsidRDefault="00650C20" w:rsidP="00650C20">
            <w:r w:rsidRPr="00650C20">
              <w:t>4.931853</w:t>
            </w:r>
          </w:p>
        </w:tc>
        <w:tc>
          <w:tcPr>
            <w:tcW w:w="960" w:type="dxa"/>
            <w:noWrap/>
            <w:hideMark/>
          </w:tcPr>
          <w:p w14:paraId="1F86C3AD" w14:textId="77777777" w:rsidR="00650C20" w:rsidRPr="00650C20" w:rsidRDefault="00650C20" w:rsidP="00650C20">
            <w:r w:rsidRPr="00650C20">
              <w:t>4.699754</w:t>
            </w:r>
          </w:p>
        </w:tc>
        <w:tc>
          <w:tcPr>
            <w:tcW w:w="960" w:type="dxa"/>
            <w:noWrap/>
            <w:hideMark/>
          </w:tcPr>
          <w:p w14:paraId="100D7AC6" w14:textId="77777777" w:rsidR="00650C20" w:rsidRPr="00650C20" w:rsidRDefault="00650C20" w:rsidP="00650C20">
            <w:r w:rsidRPr="00650C20">
              <w:t>7.324651</w:t>
            </w:r>
          </w:p>
        </w:tc>
        <w:tc>
          <w:tcPr>
            <w:tcW w:w="960" w:type="dxa"/>
            <w:noWrap/>
            <w:hideMark/>
          </w:tcPr>
          <w:p w14:paraId="702BB6DF" w14:textId="77777777" w:rsidR="00650C20" w:rsidRPr="00650C20" w:rsidRDefault="00650C20" w:rsidP="00650C20">
            <w:r w:rsidRPr="00650C20">
              <w:t>9.878825</w:t>
            </w:r>
          </w:p>
        </w:tc>
        <w:tc>
          <w:tcPr>
            <w:tcW w:w="960" w:type="dxa"/>
            <w:noWrap/>
            <w:hideMark/>
          </w:tcPr>
          <w:p w14:paraId="58138B03" w14:textId="77777777" w:rsidR="00650C20" w:rsidRPr="00650C20" w:rsidRDefault="00650C20" w:rsidP="00650C20">
            <w:r w:rsidRPr="00650C20">
              <w:t>11.70098</w:t>
            </w:r>
          </w:p>
        </w:tc>
      </w:tr>
      <w:tr w:rsidR="00650C20" w:rsidRPr="00650C20" w14:paraId="547CAEAD" w14:textId="77777777" w:rsidTr="00650C20">
        <w:trPr>
          <w:trHeight w:val="300"/>
        </w:trPr>
        <w:tc>
          <w:tcPr>
            <w:tcW w:w="960" w:type="dxa"/>
            <w:noWrap/>
            <w:hideMark/>
          </w:tcPr>
          <w:p w14:paraId="331EB14E" w14:textId="77777777" w:rsidR="00650C20" w:rsidRPr="00650C20" w:rsidRDefault="00650C20" w:rsidP="00650C20">
            <w:r w:rsidRPr="00650C20">
              <w:t>9.414647</w:t>
            </w:r>
          </w:p>
        </w:tc>
        <w:tc>
          <w:tcPr>
            <w:tcW w:w="960" w:type="dxa"/>
            <w:noWrap/>
            <w:hideMark/>
          </w:tcPr>
          <w:p w14:paraId="3B84D06F" w14:textId="77777777" w:rsidR="00650C20" w:rsidRPr="00650C20" w:rsidRDefault="00650C20" w:rsidP="00650C20">
            <w:r w:rsidRPr="00650C20">
              <w:t>9.666868</w:t>
            </w:r>
          </w:p>
        </w:tc>
        <w:tc>
          <w:tcPr>
            <w:tcW w:w="960" w:type="dxa"/>
            <w:noWrap/>
            <w:hideMark/>
          </w:tcPr>
          <w:p w14:paraId="713D0228" w14:textId="77777777" w:rsidR="00650C20" w:rsidRPr="00650C20" w:rsidRDefault="00650C20" w:rsidP="00650C20">
            <w:r w:rsidRPr="00650C20">
              <w:t>12.6483</w:t>
            </w:r>
          </w:p>
        </w:tc>
        <w:tc>
          <w:tcPr>
            <w:tcW w:w="960" w:type="dxa"/>
            <w:noWrap/>
            <w:hideMark/>
          </w:tcPr>
          <w:p w14:paraId="4C88BA28" w14:textId="77777777" w:rsidR="00650C20" w:rsidRPr="00650C20" w:rsidRDefault="00650C20" w:rsidP="00650C20">
            <w:r w:rsidRPr="00650C20">
              <w:t>9.501737</w:t>
            </w:r>
          </w:p>
        </w:tc>
        <w:tc>
          <w:tcPr>
            <w:tcW w:w="960" w:type="dxa"/>
            <w:noWrap/>
            <w:hideMark/>
          </w:tcPr>
          <w:p w14:paraId="345A73AA" w14:textId="77777777" w:rsidR="00650C20" w:rsidRPr="00650C20" w:rsidRDefault="00650C20" w:rsidP="00650C20">
            <w:r w:rsidRPr="00650C20">
              <w:t>11.57161</w:t>
            </w:r>
          </w:p>
        </w:tc>
        <w:tc>
          <w:tcPr>
            <w:tcW w:w="960" w:type="dxa"/>
            <w:noWrap/>
            <w:hideMark/>
          </w:tcPr>
          <w:p w14:paraId="0D140027" w14:textId="77777777" w:rsidR="00650C20" w:rsidRPr="00650C20" w:rsidRDefault="00650C20" w:rsidP="00650C20">
            <w:r w:rsidRPr="00650C20">
              <w:t>14.27924</w:t>
            </w:r>
          </w:p>
        </w:tc>
        <w:tc>
          <w:tcPr>
            <w:tcW w:w="960" w:type="dxa"/>
            <w:noWrap/>
            <w:hideMark/>
          </w:tcPr>
          <w:p w14:paraId="53567EE8" w14:textId="77777777" w:rsidR="00650C20" w:rsidRPr="00650C20" w:rsidRDefault="00650C20" w:rsidP="00650C20">
            <w:r w:rsidRPr="00650C20">
              <w:t>4.298273</w:t>
            </w:r>
          </w:p>
        </w:tc>
        <w:tc>
          <w:tcPr>
            <w:tcW w:w="960" w:type="dxa"/>
            <w:noWrap/>
            <w:hideMark/>
          </w:tcPr>
          <w:p w14:paraId="384F6099" w14:textId="77777777" w:rsidR="00650C20" w:rsidRPr="00650C20" w:rsidRDefault="00650C20" w:rsidP="00650C20">
            <w:r w:rsidRPr="00650C20">
              <w:t>5.692551</w:t>
            </w:r>
          </w:p>
        </w:tc>
        <w:tc>
          <w:tcPr>
            <w:tcW w:w="960" w:type="dxa"/>
            <w:noWrap/>
            <w:hideMark/>
          </w:tcPr>
          <w:p w14:paraId="5839B103" w14:textId="77777777" w:rsidR="00650C20" w:rsidRPr="00650C20" w:rsidRDefault="00650C20" w:rsidP="00650C20">
            <w:r w:rsidRPr="00650C20">
              <w:t>17.48659</w:t>
            </w:r>
          </w:p>
        </w:tc>
        <w:tc>
          <w:tcPr>
            <w:tcW w:w="960" w:type="dxa"/>
            <w:noWrap/>
            <w:hideMark/>
          </w:tcPr>
          <w:p w14:paraId="38489B5A" w14:textId="77777777" w:rsidR="00650C20" w:rsidRPr="00650C20" w:rsidRDefault="00650C20" w:rsidP="00650C20">
            <w:r w:rsidRPr="00650C20">
              <w:t>14.67137</w:t>
            </w:r>
          </w:p>
        </w:tc>
      </w:tr>
      <w:tr w:rsidR="00650C20" w:rsidRPr="00650C20" w14:paraId="3908CD13" w14:textId="77777777" w:rsidTr="00650C20">
        <w:trPr>
          <w:trHeight w:val="300"/>
        </w:trPr>
        <w:tc>
          <w:tcPr>
            <w:tcW w:w="960" w:type="dxa"/>
            <w:noWrap/>
            <w:hideMark/>
          </w:tcPr>
          <w:p w14:paraId="4E45FAAA" w14:textId="77777777" w:rsidR="00650C20" w:rsidRPr="00650C20" w:rsidRDefault="00650C20" w:rsidP="00650C20">
            <w:r w:rsidRPr="00650C20">
              <w:t>13.1384</w:t>
            </w:r>
          </w:p>
        </w:tc>
        <w:tc>
          <w:tcPr>
            <w:tcW w:w="960" w:type="dxa"/>
            <w:noWrap/>
            <w:hideMark/>
          </w:tcPr>
          <w:p w14:paraId="6DAE2119" w14:textId="77777777" w:rsidR="00650C20" w:rsidRPr="00650C20" w:rsidRDefault="00650C20" w:rsidP="00650C20">
            <w:r w:rsidRPr="00650C20">
              <w:t>6.463947</w:t>
            </w:r>
          </w:p>
        </w:tc>
        <w:tc>
          <w:tcPr>
            <w:tcW w:w="960" w:type="dxa"/>
            <w:noWrap/>
            <w:hideMark/>
          </w:tcPr>
          <w:p w14:paraId="4C38B803" w14:textId="77777777" w:rsidR="00650C20" w:rsidRPr="00650C20" w:rsidRDefault="00650C20" w:rsidP="00650C20">
            <w:r w:rsidRPr="00650C20">
              <w:t>8.136801</w:t>
            </w:r>
          </w:p>
        </w:tc>
        <w:tc>
          <w:tcPr>
            <w:tcW w:w="960" w:type="dxa"/>
            <w:noWrap/>
            <w:hideMark/>
          </w:tcPr>
          <w:p w14:paraId="36F835B7" w14:textId="77777777" w:rsidR="00650C20" w:rsidRPr="00650C20" w:rsidRDefault="00650C20" w:rsidP="00650C20">
            <w:r w:rsidRPr="00650C20">
              <w:t>7.451025</w:t>
            </w:r>
          </w:p>
        </w:tc>
        <w:tc>
          <w:tcPr>
            <w:tcW w:w="960" w:type="dxa"/>
            <w:noWrap/>
            <w:hideMark/>
          </w:tcPr>
          <w:p w14:paraId="6B317329" w14:textId="77777777" w:rsidR="00650C20" w:rsidRPr="00650C20" w:rsidRDefault="00650C20" w:rsidP="00650C20">
            <w:r w:rsidRPr="00650C20">
              <w:t>11.62997</w:t>
            </w:r>
          </w:p>
        </w:tc>
        <w:tc>
          <w:tcPr>
            <w:tcW w:w="960" w:type="dxa"/>
            <w:noWrap/>
            <w:hideMark/>
          </w:tcPr>
          <w:p w14:paraId="631BE93F" w14:textId="77777777" w:rsidR="00650C20" w:rsidRPr="00650C20" w:rsidRDefault="00650C20" w:rsidP="00650C20">
            <w:r w:rsidRPr="00650C20">
              <w:t>7.517996</w:t>
            </w:r>
          </w:p>
        </w:tc>
        <w:tc>
          <w:tcPr>
            <w:tcW w:w="960" w:type="dxa"/>
            <w:noWrap/>
            <w:hideMark/>
          </w:tcPr>
          <w:p w14:paraId="40D011BE" w14:textId="77777777" w:rsidR="00650C20" w:rsidRPr="00650C20" w:rsidRDefault="00650C20" w:rsidP="00650C20">
            <w:r w:rsidRPr="00650C20">
              <w:t>6.304914</w:t>
            </w:r>
          </w:p>
        </w:tc>
        <w:tc>
          <w:tcPr>
            <w:tcW w:w="960" w:type="dxa"/>
            <w:noWrap/>
            <w:hideMark/>
          </w:tcPr>
          <w:p w14:paraId="09458988" w14:textId="77777777" w:rsidR="00650C20" w:rsidRPr="00650C20" w:rsidRDefault="00650C20" w:rsidP="00650C20">
            <w:r w:rsidRPr="00650C20">
              <w:t>9.761021</w:t>
            </w:r>
          </w:p>
        </w:tc>
        <w:tc>
          <w:tcPr>
            <w:tcW w:w="960" w:type="dxa"/>
            <w:noWrap/>
            <w:hideMark/>
          </w:tcPr>
          <w:p w14:paraId="4BB9E246" w14:textId="77777777" w:rsidR="00650C20" w:rsidRPr="00650C20" w:rsidRDefault="00650C20" w:rsidP="00650C20">
            <w:r w:rsidRPr="00650C20">
              <w:t>12.94282</w:t>
            </w:r>
          </w:p>
        </w:tc>
        <w:tc>
          <w:tcPr>
            <w:tcW w:w="960" w:type="dxa"/>
            <w:noWrap/>
            <w:hideMark/>
          </w:tcPr>
          <w:p w14:paraId="352A764A" w14:textId="77777777" w:rsidR="00650C20" w:rsidRPr="00650C20" w:rsidRDefault="00650C20" w:rsidP="00650C20">
            <w:r w:rsidRPr="00650C20">
              <w:t>12.31791</w:t>
            </w:r>
          </w:p>
        </w:tc>
      </w:tr>
      <w:tr w:rsidR="00650C20" w:rsidRPr="00650C20" w14:paraId="4DFBE519" w14:textId="77777777" w:rsidTr="00650C20">
        <w:trPr>
          <w:trHeight w:val="300"/>
        </w:trPr>
        <w:tc>
          <w:tcPr>
            <w:tcW w:w="960" w:type="dxa"/>
            <w:noWrap/>
            <w:hideMark/>
          </w:tcPr>
          <w:p w14:paraId="21B023BA" w14:textId="77777777" w:rsidR="00650C20" w:rsidRPr="00650C20" w:rsidRDefault="00650C20" w:rsidP="00650C20">
            <w:r w:rsidRPr="00650C20">
              <w:t>4.191582</w:t>
            </w:r>
          </w:p>
        </w:tc>
        <w:tc>
          <w:tcPr>
            <w:tcW w:w="960" w:type="dxa"/>
            <w:noWrap/>
            <w:hideMark/>
          </w:tcPr>
          <w:p w14:paraId="7D575788" w14:textId="77777777" w:rsidR="00650C20" w:rsidRPr="00650C20" w:rsidRDefault="00650C20" w:rsidP="00650C20">
            <w:r w:rsidRPr="00650C20">
              <w:t>7.445487</w:t>
            </w:r>
          </w:p>
        </w:tc>
        <w:tc>
          <w:tcPr>
            <w:tcW w:w="960" w:type="dxa"/>
            <w:noWrap/>
            <w:hideMark/>
          </w:tcPr>
          <w:p w14:paraId="1AC5E8C1" w14:textId="77777777" w:rsidR="00650C20" w:rsidRPr="00650C20" w:rsidRDefault="00650C20" w:rsidP="00650C20">
            <w:r w:rsidRPr="00650C20">
              <w:t>9.274648</w:t>
            </w:r>
          </w:p>
        </w:tc>
        <w:tc>
          <w:tcPr>
            <w:tcW w:w="960" w:type="dxa"/>
            <w:noWrap/>
            <w:hideMark/>
          </w:tcPr>
          <w:p w14:paraId="357F00C4" w14:textId="77777777" w:rsidR="00650C20" w:rsidRPr="00650C20" w:rsidRDefault="00650C20" w:rsidP="00650C20">
            <w:r w:rsidRPr="00650C20">
              <w:t>11.70807</w:t>
            </w:r>
          </w:p>
        </w:tc>
        <w:tc>
          <w:tcPr>
            <w:tcW w:w="960" w:type="dxa"/>
            <w:noWrap/>
            <w:hideMark/>
          </w:tcPr>
          <w:p w14:paraId="644D3212" w14:textId="77777777" w:rsidR="00650C20" w:rsidRPr="00650C20" w:rsidRDefault="00650C20" w:rsidP="00650C20">
            <w:r w:rsidRPr="00650C20">
              <w:t>14.63096</w:t>
            </w:r>
          </w:p>
        </w:tc>
        <w:tc>
          <w:tcPr>
            <w:tcW w:w="960" w:type="dxa"/>
            <w:noWrap/>
            <w:hideMark/>
          </w:tcPr>
          <w:p w14:paraId="0086D8B3" w14:textId="77777777" w:rsidR="00650C20" w:rsidRPr="00650C20" w:rsidRDefault="00650C20" w:rsidP="00650C20">
            <w:r w:rsidRPr="00650C20">
              <w:t>6.864524</w:t>
            </w:r>
          </w:p>
        </w:tc>
        <w:tc>
          <w:tcPr>
            <w:tcW w:w="960" w:type="dxa"/>
            <w:noWrap/>
            <w:hideMark/>
          </w:tcPr>
          <w:p w14:paraId="5033FDAE" w14:textId="77777777" w:rsidR="00650C20" w:rsidRPr="00650C20" w:rsidRDefault="00650C20" w:rsidP="00650C20">
            <w:r w:rsidRPr="00650C20">
              <w:t>11.43381</w:t>
            </w:r>
          </w:p>
        </w:tc>
        <w:tc>
          <w:tcPr>
            <w:tcW w:w="960" w:type="dxa"/>
            <w:noWrap/>
            <w:hideMark/>
          </w:tcPr>
          <w:p w14:paraId="7597CDF5" w14:textId="77777777" w:rsidR="00650C20" w:rsidRPr="00650C20" w:rsidRDefault="00650C20" w:rsidP="00650C20">
            <w:r w:rsidRPr="00650C20">
              <w:t>7.286782</w:t>
            </w:r>
          </w:p>
        </w:tc>
        <w:tc>
          <w:tcPr>
            <w:tcW w:w="960" w:type="dxa"/>
            <w:noWrap/>
            <w:hideMark/>
          </w:tcPr>
          <w:p w14:paraId="5BC51BD3" w14:textId="77777777" w:rsidR="00650C20" w:rsidRPr="00650C20" w:rsidRDefault="00650C20" w:rsidP="00650C20">
            <w:r w:rsidRPr="00650C20">
              <w:t>8.482415</w:t>
            </w:r>
          </w:p>
        </w:tc>
        <w:tc>
          <w:tcPr>
            <w:tcW w:w="960" w:type="dxa"/>
            <w:noWrap/>
            <w:hideMark/>
          </w:tcPr>
          <w:p w14:paraId="33C9562E" w14:textId="77777777" w:rsidR="00650C20" w:rsidRPr="00650C20" w:rsidRDefault="00650C20" w:rsidP="00650C20">
            <w:r w:rsidRPr="00650C20">
              <w:t>12.39965</w:t>
            </w:r>
          </w:p>
        </w:tc>
      </w:tr>
      <w:tr w:rsidR="00650C20" w:rsidRPr="00650C20" w14:paraId="3C23BB81" w14:textId="77777777" w:rsidTr="00650C20">
        <w:trPr>
          <w:trHeight w:val="300"/>
        </w:trPr>
        <w:tc>
          <w:tcPr>
            <w:tcW w:w="960" w:type="dxa"/>
            <w:noWrap/>
            <w:hideMark/>
          </w:tcPr>
          <w:p w14:paraId="5390C75F" w14:textId="77777777" w:rsidR="00650C20" w:rsidRPr="00650C20" w:rsidRDefault="00650C20" w:rsidP="00650C20">
            <w:r w:rsidRPr="00650C20">
              <w:t>12.22449</w:t>
            </w:r>
          </w:p>
        </w:tc>
        <w:tc>
          <w:tcPr>
            <w:tcW w:w="960" w:type="dxa"/>
            <w:noWrap/>
            <w:hideMark/>
          </w:tcPr>
          <w:p w14:paraId="743D78CD" w14:textId="77777777" w:rsidR="00650C20" w:rsidRPr="00650C20" w:rsidRDefault="00650C20" w:rsidP="00650C20">
            <w:r w:rsidRPr="00650C20">
              <w:t>11.28648</w:t>
            </w:r>
          </w:p>
        </w:tc>
        <w:tc>
          <w:tcPr>
            <w:tcW w:w="960" w:type="dxa"/>
            <w:noWrap/>
            <w:hideMark/>
          </w:tcPr>
          <w:p w14:paraId="755042E3" w14:textId="77777777" w:rsidR="00650C20" w:rsidRPr="00650C20" w:rsidRDefault="00650C20" w:rsidP="00650C20">
            <w:r w:rsidRPr="00650C20">
              <w:t>12.2055</w:t>
            </w:r>
          </w:p>
        </w:tc>
        <w:tc>
          <w:tcPr>
            <w:tcW w:w="960" w:type="dxa"/>
            <w:noWrap/>
            <w:hideMark/>
          </w:tcPr>
          <w:p w14:paraId="2322E664" w14:textId="77777777" w:rsidR="00650C20" w:rsidRPr="00650C20" w:rsidRDefault="00650C20" w:rsidP="00650C20">
            <w:r w:rsidRPr="00650C20">
              <w:t>11.52602</w:t>
            </w:r>
          </w:p>
        </w:tc>
        <w:tc>
          <w:tcPr>
            <w:tcW w:w="960" w:type="dxa"/>
            <w:noWrap/>
            <w:hideMark/>
          </w:tcPr>
          <w:p w14:paraId="0CED61C6" w14:textId="77777777" w:rsidR="00650C20" w:rsidRPr="00650C20" w:rsidRDefault="00650C20" w:rsidP="00650C20">
            <w:r w:rsidRPr="00650C20">
              <w:t>13.34817</w:t>
            </w:r>
          </w:p>
        </w:tc>
        <w:tc>
          <w:tcPr>
            <w:tcW w:w="960" w:type="dxa"/>
            <w:noWrap/>
            <w:hideMark/>
          </w:tcPr>
          <w:p w14:paraId="09CC9B6F" w14:textId="77777777" w:rsidR="00650C20" w:rsidRPr="00650C20" w:rsidRDefault="00650C20" w:rsidP="00650C20">
            <w:r w:rsidRPr="00650C20">
              <w:t>5.649713</w:t>
            </w:r>
          </w:p>
        </w:tc>
        <w:tc>
          <w:tcPr>
            <w:tcW w:w="960" w:type="dxa"/>
            <w:noWrap/>
            <w:hideMark/>
          </w:tcPr>
          <w:p w14:paraId="0973B523" w14:textId="77777777" w:rsidR="00650C20" w:rsidRPr="00650C20" w:rsidRDefault="00650C20" w:rsidP="00650C20">
            <w:r w:rsidRPr="00650C20">
              <w:t>6.661349</w:t>
            </w:r>
          </w:p>
        </w:tc>
        <w:tc>
          <w:tcPr>
            <w:tcW w:w="960" w:type="dxa"/>
            <w:noWrap/>
            <w:hideMark/>
          </w:tcPr>
          <w:p w14:paraId="36F8C1F4" w14:textId="77777777" w:rsidR="00650C20" w:rsidRPr="00650C20" w:rsidRDefault="00650C20" w:rsidP="00650C20">
            <w:r w:rsidRPr="00650C20">
              <w:t>8.432254</w:t>
            </w:r>
          </w:p>
        </w:tc>
        <w:tc>
          <w:tcPr>
            <w:tcW w:w="960" w:type="dxa"/>
            <w:noWrap/>
            <w:hideMark/>
          </w:tcPr>
          <w:p w14:paraId="00357700" w14:textId="77777777" w:rsidR="00650C20" w:rsidRPr="00650C20" w:rsidRDefault="00650C20" w:rsidP="00650C20">
            <w:r w:rsidRPr="00650C20">
              <w:t>17.10485</w:t>
            </w:r>
          </w:p>
        </w:tc>
        <w:tc>
          <w:tcPr>
            <w:tcW w:w="960" w:type="dxa"/>
            <w:noWrap/>
            <w:hideMark/>
          </w:tcPr>
          <w:p w14:paraId="1E22E7CF" w14:textId="77777777" w:rsidR="00650C20" w:rsidRPr="00650C20" w:rsidRDefault="00650C20" w:rsidP="00650C20">
            <w:r w:rsidRPr="00650C20">
              <w:t>18.33542</w:t>
            </w:r>
          </w:p>
        </w:tc>
      </w:tr>
      <w:tr w:rsidR="00650C20" w:rsidRPr="00650C20" w14:paraId="1993C66E" w14:textId="77777777" w:rsidTr="00650C20">
        <w:trPr>
          <w:trHeight w:val="300"/>
        </w:trPr>
        <w:tc>
          <w:tcPr>
            <w:tcW w:w="960" w:type="dxa"/>
            <w:noWrap/>
            <w:hideMark/>
          </w:tcPr>
          <w:p w14:paraId="41DD1AC8" w14:textId="77777777" w:rsidR="00650C20" w:rsidRPr="00650C20" w:rsidRDefault="00650C20" w:rsidP="00650C20">
            <w:r w:rsidRPr="00650C20">
              <w:t>13.23439</w:t>
            </w:r>
          </w:p>
        </w:tc>
        <w:tc>
          <w:tcPr>
            <w:tcW w:w="960" w:type="dxa"/>
            <w:noWrap/>
            <w:hideMark/>
          </w:tcPr>
          <w:p w14:paraId="5A59391B" w14:textId="77777777" w:rsidR="00650C20" w:rsidRPr="00650C20" w:rsidRDefault="00650C20" w:rsidP="00650C20">
            <w:r w:rsidRPr="00650C20">
              <w:t>12.86382</w:t>
            </w:r>
          </w:p>
        </w:tc>
        <w:tc>
          <w:tcPr>
            <w:tcW w:w="960" w:type="dxa"/>
            <w:noWrap/>
            <w:hideMark/>
          </w:tcPr>
          <w:p w14:paraId="2BF0A178" w14:textId="77777777" w:rsidR="00650C20" w:rsidRPr="00650C20" w:rsidRDefault="00650C20" w:rsidP="00650C20">
            <w:r w:rsidRPr="00650C20">
              <w:t>7.502634</w:t>
            </w:r>
          </w:p>
        </w:tc>
        <w:tc>
          <w:tcPr>
            <w:tcW w:w="960" w:type="dxa"/>
            <w:noWrap/>
            <w:hideMark/>
          </w:tcPr>
          <w:p w14:paraId="496F3835" w14:textId="77777777" w:rsidR="00650C20" w:rsidRPr="00650C20" w:rsidRDefault="00650C20" w:rsidP="00650C20">
            <w:r w:rsidRPr="00650C20">
              <w:t>10.75155</w:t>
            </w:r>
          </w:p>
        </w:tc>
        <w:tc>
          <w:tcPr>
            <w:tcW w:w="960" w:type="dxa"/>
            <w:noWrap/>
            <w:hideMark/>
          </w:tcPr>
          <w:p w14:paraId="4ACC2B43" w14:textId="77777777" w:rsidR="00650C20" w:rsidRPr="00650C20" w:rsidRDefault="00650C20" w:rsidP="00650C20">
            <w:r w:rsidRPr="00650C20">
              <w:t>18.67288</w:t>
            </w:r>
          </w:p>
        </w:tc>
        <w:tc>
          <w:tcPr>
            <w:tcW w:w="960" w:type="dxa"/>
            <w:noWrap/>
            <w:hideMark/>
          </w:tcPr>
          <w:p w14:paraId="15A4734C" w14:textId="77777777" w:rsidR="00650C20" w:rsidRPr="00650C20" w:rsidRDefault="00650C20" w:rsidP="00650C20">
            <w:r w:rsidRPr="00650C20">
              <w:t>4.554567</w:t>
            </w:r>
          </w:p>
        </w:tc>
        <w:tc>
          <w:tcPr>
            <w:tcW w:w="960" w:type="dxa"/>
            <w:noWrap/>
            <w:hideMark/>
          </w:tcPr>
          <w:p w14:paraId="60E7E8CC" w14:textId="77777777" w:rsidR="00650C20" w:rsidRPr="00650C20" w:rsidRDefault="00650C20" w:rsidP="00650C20">
            <w:r w:rsidRPr="00650C20">
              <w:t>7.714815</w:t>
            </w:r>
          </w:p>
        </w:tc>
        <w:tc>
          <w:tcPr>
            <w:tcW w:w="960" w:type="dxa"/>
            <w:noWrap/>
            <w:hideMark/>
          </w:tcPr>
          <w:p w14:paraId="3BDAD12C" w14:textId="77777777" w:rsidR="00650C20" w:rsidRPr="00650C20" w:rsidRDefault="00650C20" w:rsidP="00650C20">
            <w:r w:rsidRPr="00650C20">
              <w:t>6.849701</w:t>
            </w:r>
          </w:p>
        </w:tc>
        <w:tc>
          <w:tcPr>
            <w:tcW w:w="960" w:type="dxa"/>
            <w:noWrap/>
            <w:hideMark/>
          </w:tcPr>
          <w:p w14:paraId="54975083" w14:textId="77777777" w:rsidR="00650C20" w:rsidRPr="00650C20" w:rsidRDefault="00650C20" w:rsidP="00650C20">
            <w:r w:rsidRPr="00650C20">
              <w:t>9.25278</w:t>
            </w:r>
          </w:p>
        </w:tc>
        <w:tc>
          <w:tcPr>
            <w:tcW w:w="960" w:type="dxa"/>
            <w:noWrap/>
            <w:hideMark/>
          </w:tcPr>
          <w:p w14:paraId="4BF88F06" w14:textId="77777777" w:rsidR="00650C20" w:rsidRPr="00650C20" w:rsidRDefault="00650C20" w:rsidP="00650C20">
            <w:r w:rsidRPr="00650C20">
              <w:t>13.61214</w:t>
            </w:r>
          </w:p>
        </w:tc>
      </w:tr>
      <w:tr w:rsidR="00650C20" w:rsidRPr="00650C20" w14:paraId="20F70A28" w14:textId="77777777" w:rsidTr="00650C20">
        <w:trPr>
          <w:trHeight w:val="300"/>
        </w:trPr>
        <w:tc>
          <w:tcPr>
            <w:tcW w:w="960" w:type="dxa"/>
            <w:noWrap/>
            <w:hideMark/>
          </w:tcPr>
          <w:p w14:paraId="553016FE" w14:textId="77777777" w:rsidR="00650C20" w:rsidRPr="00650C20" w:rsidRDefault="00650C20" w:rsidP="00650C20">
            <w:r w:rsidRPr="00650C20">
              <w:t>6.159407</w:t>
            </w:r>
          </w:p>
        </w:tc>
        <w:tc>
          <w:tcPr>
            <w:tcW w:w="960" w:type="dxa"/>
            <w:noWrap/>
            <w:hideMark/>
          </w:tcPr>
          <w:p w14:paraId="30EEEE7C" w14:textId="77777777" w:rsidR="00650C20" w:rsidRPr="00650C20" w:rsidRDefault="00650C20" w:rsidP="00650C20">
            <w:r w:rsidRPr="00650C20">
              <w:t>4.173272</w:t>
            </w:r>
          </w:p>
        </w:tc>
        <w:tc>
          <w:tcPr>
            <w:tcW w:w="960" w:type="dxa"/>
            <w:noWrap/>
            <w:hideMark/>
          </w:tcPr>
          <w:p w14:paraId="593FC737" w14:textId="77777777" w:rsidR="00650C20" w:rsidRPr="00650C20" w:rsidRDefault="00650C20" w:rsidP="00650C20">
            <w:r w:rsidRPr="00650C20">
              <w:t>9.254476</w:t>
            </w:r>
          </w:p>
        </w:tc>
        <w:tc>
          <w:tcPr>
            <w:tcW w:w="960" w:type="dxa"/>
            <w:noWrap/>
            <w:hideMark/>
          </w:tcPr>
          <w:p w14:paraId="7ECA5D59" w14:textId="77777777" w:rsidR="00650C20" w:rsidRPr="00650C20" w:rsidRDefault="00650C20" w:rsidP="00650C20">
            <w:r w:rsidRPr="00650C20">
              <w:t>13.42933</w:t>
            </w:r>
          </w:p>
        </w:tc>
        <w:tc>
          <w:tcPr>
            <w:tcW w:w="960" w:type="dxa"/>
            <w:noWrap/>
            <w:hideMark/>
          </w:tcPr>
          <w:p w14:paraId="346C0D67" w14:textId="77777777" w:rsidR="00650C20" w:rsidRPr="00650C20" w:rsidRDefault="00650C20" w:rsidP="00650C20">
            <w:r w:rsidRPr="00650C20">
              <w:t>11.14155</w:t>
            </w:r>
          </w:p>
        </w:tc>
        <w:tc>
          <w:tcPr>
            <w:tcW w:w="960" w:type="dxa"/>
            <w:noWrap/>
            <w:hideMark/>
          </w:tcPr>
          <w:p w14:paraId="304AFBD0" w14:textId="77777777" w:rsidR="00650C20" w:rsidRPr="00650C20" w:rsidRDefault="00650C20" w:rsidP="00650C20">
            <w:r w:rsidRPr="00650C20">
              <w:t>12.27611</w:t>
            </w:r>
          </w:p>
        </w:tc>
        <w:tc>
          <w:tcPr>
            <w:tcW w:w="960" w:type="dxa"/>
            <w:noWrap/>
            <w:hideMark/>
          </w:tcPr>
          <w:p w14:paraId="47AB3AC5" w14:textId="77777777" w:rsidR="00650C20" w:rsidRPr="00650C20" w:rsidRDefault="00650C20" w:rsidP="00650C20">
            <w:r w:rsidRPr="00650C20">
              <w:t>5.615284</w:t>
            </w:r>
          </w:p>
        </w:tc>
        <w:tc>
          <w:tcPr>
            <w:tcW w:w="960" w:type="dxa"/>
            <w:noWrap/>
            <w:hideMark/>
          </w:tcPr>
          <w:p w14:paraId="0EFA7A1A" w14:textId="77777777" w:rsidR="00650C20" w:rsidRPr="00650C20" w:rsidRDefault="00650C20" w:rsidP="00650C20">
            <w:r w:rsidRPr="00650C20">
              <w:t>14.87073</w:t>
            </w:r>
          </w:p>
        </w:tc>
        <w:tc>
          <w:tcPr>
            <w:tcW w:w="960" w:type="dxa"/>
            <w:noWrap/>
            <w:hideMark/>
          </w:tcPr>
          <w:p w14:paraId="3A2AE574" w14:textId="77777777" w:rsidR="00650C20" w:rsidRPr="00650C20" w:rsidRDefault="00650C20" w:rsidP="00650C20">
            <w:r w:rsidRPr="00650C20">
              <w:t>16.58659</w:t>
            </w:r>
          </w:p>
        </w:tc>
        <w:tc>
          <w:tcPr>
            <w:tcW w:w="960" w:type="dxa"/>
            <w:noWrap/>
            <w:hideMark/>
          </w:tcPr>
          <w:p w14:paraId="1AB15AD9" w14:textId="77777777" w:rsidR="00650C20" w:rsidRPr="00650C20" w:rsidRDefault="00650C20" w:rsidP="00650C20">
            <w:r w:rsidRPr="00650C20">
              <w:t>18.4987</w:t>
            </w:r>
          </w:p>
        </w:tc>
      </w:tr>
      <w:tr w:rsidR="00650C20" w:rsidRPr="00650C20" w14:paraId="0A5BEAAE" w14:textId="77777777" w:rsidTr="00650C20">
        <w:trPr>
          <w:trHeight w:val="300"/>
        </w:trPr>
        <w:tc>
          <w:tcPr>
            <w:tcW w:w="960" w:type="dxa"/>
            <w:noWrap/>
            <w:hideMark/>
          </w:tcPr>
          <w:p w14:paraId="404D5368" w14:textId="77777777" w:rsidR="00650C20" w:rsidRPr="00650C20" w:rsidRDefault="00650C20" w:rsidP="00650C20">
            <w:pPr>
              <w:rPr>
                <w:b/>
                <w:bCs/>
              </w:rPr>
            </w:pPr>
            <w:r w:rsidRPr="00650C20">
              <w:rPr>
                <w:b/>
                <w:bCs/>
              </w:rPr>
              <w:t>9.151521</w:t>
            </w:r>
          </w:p>
        </w:tc>
        <w:tc>
          <w:tcPr>
            <w:tcW w:w="960" w:type="dxa"/>
            <w:noWrap/>
            <w:hideMark/>
          </w:tcPr>
          <w:p w14:paraId="7185A36E" w14:textId="77777777" w:rsidR="00650C20" w:rsidRPr="00650C20" w:rsidRDefault="00650C20" w:rsidP="00650C20">
            <w:pPr>
              <w:rPr>
                <w:b/>
                <w:bCs/>
              </w:rPr>
            </w:pPr>
            <w:r w:rsidRPr="00650C20">
              <w:rPr>
                <w:b/>
                <w:bCs/>
              </w:rPr>
              <w:t>8.579609</w:t>
            </w:r>
          </w:p>
        </w:tc>
        <w:tc>
          <w:tcPr>
            <w:tcW w:w="960" w:type="dxa"/>
            <w:noWrap/>
            <w:hideMark/>
          </w:tcPr>
          <w:p w14:paraId="2EDBAD52" w14:textId="77777777" w:rsidR="00650C20" w:rsidRPr="00650C20" w:rsidRDefault="00650C20" w:rsidP="00650C20">
            <w:pPr>
              <w:rPr>
                <w:b/>
                <w:bCs/>
              </w:rPr>
            </w:pPr>
            <w:r w:rsidRPr="00650C20">
              <w:rPr>
                <w:b/>
                <w:bCs/>
              </w:rPr>
              <w:t>8.968363</w:t>
            </w:r>
          </w:p>
        </w:tc>
        <w:tc>
          <w:tcPr>
            <w:tcW w:w="960" w:type="dxa"/>
            <w:noWrap/>
            <w:hideMark/>
          </w:tcPr>
          <w:p w14:paraId="3C94EE18" w14:textId="77777777" w:rsidR="00650C20" w:rsidRPr="00650C20" w:rsidRDefault="00650C20" w:rsidP="00650C20">
            <w:pPr>
              <w:rPr>
                <w:b/>
                <w:bCs/>
              </w:rPr>
            </w:pPr>
            <w:r w:rsidRPr="00650C20">
              <w:rPr>
                <w:b/>
                <w:bCs/>
              </w:rPr>
              <w:t>10.98885</w:t>
            </w:r>
          </w:p>
        </w:tc>
        <w:tc>
          <w:tcPr>
            <w:tcW w:w="960" w:type="dxa"/>
            <w:noWrap/>
            <w:hideMark/>
          </w:tcPr>
          <w:p w14:paraId="387ED740" w14:textId="77777777" w:rsidR="00650C20" w:rsidRPr="00650C20" w:rsidRDefault="00650C20" w:rsidP="00650C20">
            <w:pPr>
              <w:rPr>
                <w:b/>
                <w:bCs/>
              </w:rPr>
            </w:pPr>
            <w:r w:rsidRPr="00650C20">
              <w:rPr>
                <w:b/>
                <w:bCs/>
              </w:rPr>
              <w:t>12.68013</w:t>
            </w:r>
          </w:p>
        </w:tc>
        <w:tc>
          <w:tcPr>
            <w:tcW w:w="960" w:type="dxa"/>
            <w:noWrap/>
            <w:hideMark/>
          </w:tcPr>
          <w:p w14:paraId="7514857E" w14:textId="77777777" w:rsidR="00650C20" w:rsidRPr="00650C20" w:rsidRDefault="00650C20" w:rsidP="00650C20">
            <w:pPr>
              <w:rPr>
                <w:b/>
                <w:bCs/>
              </w:rPr>
            </w:pPr>
            <w:r w:rsidRPr="00650C20">
              <w:rPr>
                <w:b/>
                <w:bCs/>
              </w:rPr>
              <w:t>8.322627</w:t>
            </w:r>
          </w:p>
        </w:tc>
        <w:tc>
          <w:tcPr>
            <w:tcW w:w="960" w:type="dxa"/>
            <w:noWrap/>
            <w:hideMark/>
          </w:tcPr>
          <w:p w14:paraId="2F522B69" w14:textId="77777777" w:rsidR="00650C20" w:rsidRPr="00650C20" w:rsidRDefault="00650C20" w:rsidP="00650C20">
            <w:pPr>
              <w:rPr>
                <w:b/>
                <w:bCs/>
              </w:rPr>
            </w:pPr>
            <w:r w:rsidRPr="00650C20">
              <w:rPr>
                <w:b/>
                <w:bCs/>
              </w:rPr>
              <w:t>6.948233</w:t>
            </w:r>
          </w:p>
        </w:tc>
        <w:tc>
          <w:tcPr>
            <w:tcW w:w="960" w:type="dxa"/>
            <w:noWrap/>
            <w:hideMark/>
          </w:tcPr>
          <w:p w14:paraId="7E581FB3" w14:textId="77777777" w:rsidR="00650C20" w:rsidRPr="00650C20" w:rsidRDefault="00650C20" w:rsidP="00650C20">
            <w:pPr>
              <w:rPr>
                <w:b/>
                <w:bCs/>
              </w:rPr>
            </w:pPr>
            <w:r w:rsidRPr="00650C20">
              <w:rPr>
                <w:b/>
                <w:bCs/>
              </w:rPr>
              <w:t>9.180199</w:t>
            </w:r>
          </w:p>
        </w:tc>
        <w:tc>
          <w:tcPr>
            <w:tcW w:w="960" w:type="dxa"/>
            <w:noWrap/>
            <w:hideMark/>
          </w:tcPr>
          <w:p w14:paraId="15C51DF3" w14:textId="77777777" w:rsidR="00650C20" w:rsidRPr="00650C20" w:rsidRDefault="00650C20" w:rsidP="00650C20">
            <w:pPr>
              <w:rPr>
                <w:b/>
                <w:bCs/>
              </w:rPr>
            </w:pPr>
            <w:r w:rsidRPr="00650C20">
              <w:rPr>
                <w:b/>
                <w:bCs/>
              </w:rPr>
              <w:t>11.95436</w:t>
            </w:r>
          </w:p>
        </w:tc>
        <w:tc>
          <w:tcPr>
            <w:tcW w:w="960" w:type="dxa"/>
            <w:noWrap/>
            <w:hideMark/>
          </w:tcPr>
          <w:p w14:paraId="461AB9EF" w14:textId="77777777" w:rsidR="00650C20" w:rsidRPr="00650C20" w:rsidRDefault="00650C20" w:rsidP="00650C20">
            <w:pPr>
              <w:rPr>
                <w:b/>
                <w:bCs/>
              </w:rPr>
            </w:pPr>
            <w:r w:rsidRPr="00650C20">
              <w:rPr>
                <w:b/>
                <w:bCs/>
              </w:rPr>
              <w:t>13.26712</w:t>
            </w:r>
          </w:p>
        </w:tc>
      </w:tr>
    </w:tbl>
    <w:p w14:paraId="7E06A8BC" w14:textId="26492110" w:rsidR="00650C20" w:rsidRDefault="00650C20" w:rsidP="00DD05AD"/>
    <w:p w14:paraId="39B5EAC4"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63D1624F" w14:textId="77777777" w:rsidTr="00650C20">
        <w:trPr>
          <w:trHeight w:val="300"/>
        </w:trPr>
        <w:tc>
          <w:tcPr>
            <w:tcW w:w="960" w:type="dxa"/>
            <w:noWrap/>
            <w:hideMark/>
          </w:tcPr>
          <w:p w14:paraId="12FC3CD8" w14:textId="77777777" w:rsidR="00650C20" w:rsidRPr="00650C20" w:rsidRDefault="00650C20" w:rsidP="00650C20">
            <w:r w:rsidRPr="00650C20">
              <w:t>Tx01</w:t>
            </w:r>
          </w:p>
        </w:tc>
        <w:tc>
          <w:tcPr>
            <w:tcW w:w="960" w:type="dxa"/>
            <w:noWrap/>
            <w:hideMark/>
          </w:tcPr>
          <w:p w14:paraId="71B6E390" w14:textId="77777777" w:rsidR="00650C20" w:rsidRPr="00650C20" w:rsidRDefault="00650C20" w:rsidP="00650C20">
            <w:r w:rsidRPr="00650C20">
              <w:t>Tx02</w:t>
            </w:r>
          </w:p>
        </w:tc>
        <w:tc>
          <w:tcPr>
            <w:tcW w:w="960" w:type="dxa"/>
            <w:noWrap/>
            <w:hideMark/>
          </w:tcPr>
          <w:p w14:paraId="1044F4E4" w14:textId="77777777" w:rsidR="00650C20" w:rsidRPr="00650C20" w:rsidRDefault="00650C20" w:rsidP="00650C20">
            <w:r w:rsidRPr="00650C20">
              <w:t>Tx03</w:t>
            </w:r>
          </w:p>
        </w:tc>
        <w:tc>
          <w:tcPr>
            <w:tcW w:w="960" w:type="dxa"/>
            <w:noWrap/>
            <w:hideMark/>
          </w:tcPr>
          <w:p w14:paraId="40737FC2" w14:textId="77777777" w:rsidR="00650C20" w:rsidRPr="00650C20" w:rsidRDefault="00650C20" w:rsidP="00650C20">
            <w:r w:rsidRPr="00650C20">
              <w:t>Tx04</w:t>
            </w:r>
          </w:p>
        </w:tc>
        <w:tc>
          <w:tcPr>
            <w:tcW w:w="960" w:type="dxa"/>
            <w:noWrap/>
            <w:hideMark/>
          </w:tcPr>
          <w:p w14:paraId="29F90068" w14:textId="77777777" w:rsidR="00650C20" w:rsidRPr="00650C20" w:rsidRDefault="00650C20" w:rsidP="00650C20">
            <w:r w:rsidRPr="00650C20">
              <w:t>Tx05</w:t>
            </w:r>
          </w:p>
        </w:tc>
        <w:tc>
          <w:tcPr>
            <w:tcW w:w="960" w:type="dxa"/>
            <w:noWrap/>
            <w:hideMark/>
          </w:tcPr>
          <w:p w14:paraId="509161D5" w14:textId="77777777" w:rsidR="00650C20" w:rsidRPr="00650C20" w:rsidRDefault="00650C20" w:rsidP="00650C20">
            <w:r w:rsidRPr="00650C20">
              <w:t>Tx06</w:t>
            </w:r>
          </w:p>
        </w:tc>
        <w:tc>
          <w:tcPr>
            <w:tcW w:w="960" w:type="dxa"/>
            <w:noWrap/>
            <w:hideMark/>
          </w:tcPr>
          <w:p w14:paraId="7463103A" w14:textId="77777777" w:rsidR="00650C20" w:rsidRPr="00650C20" w:rsidRDefault="00650C20" w:rsidP="00650C20">
            <w:r w:rsidRPr="00650C20">
              <w:t>Tx07</w:t>
            </w:r>
          </w:p>
        </w:tc>
        <w:tc>
          <w:tcPr>
            <w:tcW w:w="960" w:type="dxa"/>
            <w:noWrap/>
            <w:hideMark/>
          </w:tcPr>
          <w:p w14:paraId="177277D6" w14:textId="77777777" w:rsidR="00650C20" w:rsidRPr="00650C20" w:rsidRDefault="00650C20" w:rsidP="00650C20">
            <w:r w:rsidRPr="00650C20">
              <w:t>Tx08</w:t>
            </w:r>
          </w:p>
        </w:tc>
        <w:tc>
          <w:tcPr>
            <w:tcW w:w="960" w:type="dxa"/>
            <w:noWrap/>
            <w:hideMark/>
          </w:tcPr>
          <w:p w14:paraId="1D6BFC79" w14:textId="77777777" w:rsidR="00650C20" w:rsidRPr="00650C20" w:rsidRDefault="00650C20" w:rsidP="00650C20">
            <w:r w:rsidRPr="00650C20">
              <w:t>Tx09</w:t>
            </w:r>
          </w:p>
        </w:tc>
        <w:tc>
          <w:tcPr>
            <w:tcW w:w="960" w:type="dxa"/>
            <w:noWrap/>
            <w:hideMark/>
          </w:tcPr>
          <w:p w14:paraId="52C17C7B" w14:textId="77777777" w:rsidR="00650C20" w:rsidRPr="00650C20" w:rsidRDefault="00650C20" w:rsidP="00650C20">
            <w:r w:rsidRPr="00650C20">
              <w:t>Tx10</w:t>
            </w:r>
          </w:p>
        </w:tc>
      </w:tr>
      <w:tr w:rsidR="00650C20" w:rsidRPr="00650C20" w14:paraId="308A0F2B" w14:textId="77777777" w:rsidTr="00650C20">
        <w:trPr>
          <w:trHeight w:val="300"/>
        </w:trPr>
        <w:tc>
          <w:tcPr>
            <w:tcW w:w="960" w:type="dxa"/>
            <w:noWrap/>
            <w:hideMark/>
          </w:tcPr>
          <w:p w14:paraId="72B5528E" w14:textId="77777777" w:rsidR="00650C20" w:rsidRPr="00650C20" w:rsidRDefault="00650C20" w:rsidP="00650C20">
            <w:r w:rsidRPr="00650C20">
              <w:t>7.215621</w:t>
            </w:r>
          </w:p>
        </w:tc>
        <w:tc>
          <w:tcPr>
            <w:tcW w:w="960" w:type="dxa"/>
            <w:noWrap/>
            <w:hideMark/>
          </w:tcPr>
          <w:p w14:paraId="312CF3F8" w14:textId="77777777" w:rsidR="00650C20" w:rsidRPr="00650C20" w:rsidRDefault="00650C20" w:rsidP="00650C20">
            <w:r w:rsidRPr="00650C20">
              <w:t>7.637509</w:t>
            </w:r>
          </w:p>
        </w:tc>
        <w:tc>
          <w:tcPr>
            <w:tcW w:w="960" w:type="dxa"/>
            <w:noWrap/>
            <w:hideMark/>
          </w:tcPr>
          <w:p w14:paraId="2498379A" w14:textId="77777777" w:rsidR="00650C20" w:rsidRPr="00650C20" w:rsidRDefault="00650C20" w:rsidP="00650C20">
            <w:r w:rsidRPr="00650C20">
              <w:t>7.934634</w:t>
            </w:r>
          </w:p>
        </w:tc>
        <w:tc>
          <w:tcPr>
            <w:tcW w:w="960" w:type="dxa"/>
            <w:noWrap/>
            <w:hideMark/>
          </w:tcPr>
          <w:p w14:paraId="7E99E5DC" w14:textId="77777777" w:rsidR="00650C20" w:rsidRPr="00650C20" w:rsidRDefault="00650C20" w:rsidP="00650C20">
            <w:r w:rsidRPr="00650C20">
              <w:t>8.375413</w:t>
            </w:r>
          </w:p>
        </w:tc>
        <w:tc>
          <w:tcPr>
            <w:tcW w:w="960" w:type="dxa"/>
            <w:noWrap/>
            <w:hideMark/>
          </w:tcPr>
          <w:p w14:paraId="71141DBB" w14:textId="77777777" w:rsidR="00650C20" w:rsidRPr="00650C20" w:rsidRDefault="00650C20" w:rsidP="00650C20">
            <w:r w:rsidRPr="00650C20">
              <w:t>12.77197</w:t>
            </w:r>
          </w:p>
        </w:tc>
        <w:tc>
          <w:tcPr>
            <w:tcW w:w="960" w:type="dxa"/>
            <w:noWrap/>
            <w:hideMark/>
          </w:tcPr>
          <w:p w14:paraId="2BC59608" w14:textId="77777777" w:rsidR="00650C20" w:rsidRPr="00650C20" w:rsidRDefault="00650C20" w:rsidP="00650C20">
            <w:r w:rsidRPr="00650C20">
              <w:t>8.628789</w:t>
            </w:r>
          </w:p>
        </w:tc>
        <w:tc>
          <w:tcPr>
            <w:tcW w:w="960" w:type="dxa"/>
            <w:noWrap/>
            <w:hideMark/>
          </w:tcPr>
          <w:p w14:paraId="56197790" w14:textId="77777777" w:rsidR="00650C20" w:rsidRPr="00650C20" w:rsidRDefault="00650C20" w:rsidP="00650C20">
            <w:r w:rsidRPr="00650C20">
              <w:t>11.48148</w:t>
            </w:r>
          </w:p>
        </w:tc>
        <w:tc>
          <w:tcPr>
            <w:tcW w:w="960" w:type="dxa"/>
            <w:noWrap/>
            <w:hideMark/>
          </w:tcPr>
          <w:p w14:paraId="2A0CB42B" w14:textId="77777777" w:rsidR="00650C20" w:rsidRPr="00650C20" w:rsidRDefault="00650C20" w:rsidP="00650C20">
            <w:r w:rsidRPr="00650C20">
              <w:t>13.92311</w:t>
            </w:r>
          </w:p>
        </w:tc>
        <w:tc>
          <w:tcPr>
            <w:tcW w:w="960" w:type="dxa"/>
            <w:noWrap/>
            <w:hideMark/>
          </w:tcPr>
          <w:p w14:paraId="44689BD4" w14:textId="77777777" w:rsidR="00650C20" w:rsidRPr="00650C20" w:rsidRDefault="00650C20" w:rsidP="00650C20">
            <w:r w:rsidRPr="00650C20">
              <w:t>7.325648</w:t>
            </w:r>
          </w:p>
        </w:tc>
        <w:tc>
          <w:tcPr>
            <w:tcW w:w="960" w:type="dxa"/>
            <w:noWrap/>
            <w:hideMark/>
          </w:tcPr>
          <w:p w14:paraId="7C2EF56B" w14:textId="77777777" w:rsidR="00650C20" w:rsidRPr="00650C20" w:rsidRDefault="00650C20" w:rsidP="00650C20">
            <w:r w:rsidRPr="00650C20">
              <w:t>9.737384</w:t>
            </w:r>
          </w:p>
        </w:tc>
      </w:tr>
      <w:tr w:rsidR="00650C20" w:rsidRPr="00650C20" w14:paraId="78660DA3" w14:textId="77777777" w:rsidTr="00650C20">
        <w:trPr>
          <w:trHeight w:val="300"/>
        </w:trPr>
        <w:tc>
          <w:tcPr>
            <w:tcW w:w="960" w:type="dxa"/>
            <w:noWrap/>
            <w:hideMark/>
          </w:tcPr>
          <w:p w14:paraId="3B74C3DB" w14:textId="77777777" w:rsidR="00650C20" w:rsidRPr="00650C20" w:rsidRDefault="00650C20" w:rsidP="00650C20">
            <w:r w:rsidRPr="00650C20">
              <w:t>8.591787</w:t>
            </w:r>
          </w:p>
        </w:tc>
        <w:tc>
          <w:tcPr>
            <w:tcW w:w="960" w:type="dxa"/>
            <w:noWrap/>
            <w:hideMark/>
          </w:tcPr>
          <w:p w14:paraId="098A7D3B" w14:textId="77777777" w:rsidR="00650C20" w:rsidRPr="00650C20" w:rsidRDefault="00650C20" w:rsidP="00650C20">
            <w:r w:rsidRPr="00650C20">
              <w:t>11.74747</w:t>
            </w:r>
          </w:p>
        </w:tc>
        <w:tc>
          <w:tcPr>
            <w:tcW w:w="960" w:type="dxa"/>
            <w:noWrap/>
            <w:hideMark/>
          </w:tcPr>
          <w:p w14:paraId="20F2FDA7" w14:textId="77777777" w:rsidR="00650C20" w:rsidRPr="00650C20" w:rsidRDefault="00650C20" w:rsidP="00650C20">
            <w:r w:rsidRPr="00650C20">
              <w:t>7.25885</w:t>
            </w:r>
          </w:p>
        </w:tc>
        <w:tc>
          <w:tcPr>
            <w:tcW w:w="960" w:type="dxa"/>
            <w:noWrap/>
            <w:hideMark/>
          </w:tcPr>
          <w:p w14:paraId="24F9B282" w14:textId="77777777" w:rsidR="00650C20" w:rsidRPr="00650C20" w:rsidRDefault="00650C20" w:rsidP="00650C20">
            <w:r w:rsidRPr="00650C20">
              <w:t>11.69749</w:t>
            </w:r>
          </w:p>
        </w:tc>
        <w:tc>
          <w:tcPr>
            <w:tcW w:w="960" w:type="dxa"/>
            <w:noWrap/>
            <w:hideMark/>
          </w:tcPr>
          <w:p w14:paraId="1A41D99B" w14:textId="77777777" w:rsidR="00650C20" w:rsidRPr="00650C20" w:rsidRDefault="00650C20" w:rsidP="00650C20">
            <w:r w:rsidRPr="00650C20">
              <w:t>8.15046</w:t>
            </w:r>
          </w:p>
        </w:tc>
        <w:tc>
          <w:tcPr>
            <w:tcW w:w="960" w:type="dxa"/>
            <w:noWrap/>
            <w:hideMark/>
          </w:tcPr>
          <w:p w14:paraId="6B45C182" w14:textId="77777777" w:rsidR="00650C20" w:rsidRPr="00650C20" w:rsidRDefault="00650C20" w:rsidP="00650C20">
            <w:r w:rsidRPr="00650C20">
              <w:t>11.75793</w:t>
            </w:r>
          </w:p>
        </w:tc>
        <w:tc>
          <w:tcPr>
            <w:tcW w:w="960" w:type="dxa"/>
            <w:noWrap/>
            <w:hideMark/>
          </w:tcPr>
          <w:p w14:paraId="6E1D8CE3" w14:textId="77777777" w:rsidR="00650C20" w:rsidRPr="00650C20" w:rsidRDefault="00650C20" w:rsidP="00650C20">
            <w:r w:rsidRPr="00650C20">
              <w:t>6.598616</w:t>
            </w:r>
          </w:p>
        </w:tc>
        <w:tc>
          <w:tcPr>
            <w:tcW w:w="960" w:type="dxa"/>
            <w:noWrap/>
            <w:hideMark/>
          </w:tcPr>
          <w:p w14:paraId="7EB2D99F" w14:textId="77777777" w:rsidR="00650C20" w:rsidRPr="00650C20" w:rsidRDefault="00650C20" w:rsidP="00650C20">
            <w:r w:rsidRPr="00650C20">
              <w:t>7.742772</w:t>
            </w:r>
          </w:p>
        </w:tc>
        <w:tc>
          <w:tcPr>
            <w:tcW w:w="960" w:type="dxa"/>
            <w:noWrap/>
            <w:hideMark/>
          </w:tcPr>
          <w:p w14:paraId="2E539E07" w14:textId="77777777" w:rsidR="00650C20" w:rsidRPr="00650C20" w:rsidRDefault="00650C20" w:rsidP="00650C20">
            <w:r w:rsidRPr="00650C20">
              <w:t>8.112995</w:t>
            </w:r>
          </w:p>
        </w:tc>
        <w:tc>
          <w:tcPr>
            <w:tcW w:w="960" w:type="dxa"/>
            <w:noWrap/>
            <w:hideMark/>
          </w:tcPr>
          <w:p w14:paraId="58E2305C" w14:textId="77777777" w:rsidR="00650C20" w:rsidRPr="00650C20" w:rsidRDefault="00650C20" w:rsidP="00650C20">
            <w:r w:rsidRPr="00650C20">
              <w:t>8.402932</w:t>
            </w:r>
          </w:p>
        </w:tc>
      </w:tr>
      <w:tr w:rsidR="00650C20" w:rsidRPr="00650C20" w14:paraId="2C8404D3" w14:textId="77777777" w:rsidTr="00650C20">
        <w:trPr>
          <w:trHeight w:val="300"/>
        </w:trPr>
        <w:tc>
          <w:tcPr>
            <w:tcW w:w="960" w:type="dxa"/>
            <w:noWrap/>
            <w:hideMark/>
          </w:tcPr>
          <w:p w14:paraId="7E262CB5" w14:textId="77777777" w:rsidR="00650C20" w:rsidRPr="00650C20" w:rsidRDefault="00650C20" w:rsidP="00650C20">
            <w:r w:rsidRPr="00650C20">
              <w:t>12.53059</w:t>
            </w:r>
          </w:p>
        </w:tc>
        <w:tc>
          <w:tcPr>
            <w:tcW w:w="960" w:type="dxa"/>
            <w:noWrap/>
            <w:hideMark/>
          </w:tcPr>
          <w:p w14:paraId="198E1DC2" w14:textId="77777777" w:rsidR="00650C20" w:rsidRPr="00650C20" w:rsidRDefault="00650C20" w:rsidP="00650C20">
            <w:r w:rsidRPr="00650C20">
              <w:t>6.890445</w:t>
            </w:r>
          </w:p>
        </w:tc>
        <w:tc>
          <w:tcPr>
            <w:tcW w:w="960" w:type="dxa"/>
            <w:noWrap/>
            <w:hideMark/>
          </w:tcPr>
          <w:p w14:paraId="7C1854A5" w14:textId="77777777" w:rsidR="00650C20" w:rsidRPr="00650C20" w:rsidRDefault="00650C20" w:rsidP="00650C20">
            <w:r w:rsidRPr="00650C20">
              <w:t>5.83545</w:t>
            </w:r>
          </w:p>
        </w:tc>
        <w:tc>
          <w:tcPr>
            <w:tcW w:w="960" w:type="dxa"/>
            <w:noWrap/>
            <w:hideMark/>
          </w:tcPr>
          <w:p w14:paraId="4C742E7C" w14:textId="77777777" w:rsidR="00650C20" w:rsidRPr="00650C20" w:rsidRDefault="00650C20" w:rsidP="00650C20">
            <w:r w:rsidRPr="00650C20">
              <w:t>15.7253</w:t>
            </w:r>
          </w:p>
        </w:tc>
        <w:tc>
          <w:tcPr>
            <w:tcW w:w="960" w:type="dxa"/>
            <w:noWrap/>
            <w:hideMark/>
          </w:tcPr>
          <w:p w14:paraId="20281E4B" w14:textId="77777777" w:rsidR="00650C20" w:rsidRPr="00650C20" w:rsidRDefault="00650C20" w:rsidP="00650C20">
            <w:r w:rsidRPr="00650C20">
              <w:t>18.21072</w:t>
            </w:r>
          </w:p>
        </w:tc>
        <w:tc>
          <w:tcPr>
            <w:tcW w:w="960" w:type="dxa"/>
            <w:noWrap/>
            <w:hideMark/>
          </w:tcPr>
          <w:p w14:paraId="3E1EF585" w14:textId="77777777" w:rsidR="00650C20" w:rsidRPr="00650C20" w:rsidRDefault="00650C20" w:rsidP="00650C20">
            <w:r w:rsidRPr="00650C20">
              <w:t>6.879783</w:t>
            </w:r>
          </w:p>
        </w:tc>
        <w:tc>
          <w:tcPr>
            <w:tcW w:w="960" w:type="dxa"/>
            <w:noWrap/>
            <w:hideMark/>
          </w:tcPr>
          <w:p w14:paraId="44BDB3BA" w14:textId="77777777" w:rsidR="00650C20" w:rsidRPr="00650C20" w:rsidRDefault="00650C20" w:rsidP="00650C20">
            <w:r w:rsidRPr="00650C20">
              <w:t>4.488587</w:t>
            </w:r>
          </w:p>
        </w:tc>
        <w:tc>
          <w:tcPr>
            <w:tcW w:w="960" w:type="dxa"/>
            <w:noWrap/>
            <w:hideMark/>
          </w:tcPr>
          <w:p w14:paraId="3CA4BA31" w14:textId="77777777" w:rsidR="00650C20" w:rsidRPr="00650C20" w:rsidRDefault="00650C20" w:rsidP="00650C20">
            <w:r w:rsidRPr="00650C20">
              <w:t>8.369203</w:t>
            </w:r>
          </w:p>
        </w:tc>
        <w:tc>
          <w:tcPr>
            <w:tcW w:w="960" w:type="dxa"/>
            <w:noWrap/>
            <w:hideMark/>
          </w:tcPr>
          <w:p w14:paraId="1687B88E" w14:textId="77777777" w:rsidR="00650C20" w:rsidRPr="00650C20" w:rsidRDefault="00650C20" w:rsidP="00650C20">
            <w:r w:rsidRPr="00650C20">
              <w:t>11.29437</w:t>
            </w:r>
          </w:p>
        </w:tc>
        <w:tc>
          <w:tcPr>
            <w:tcW w:w="960" w:type="dxa"/>
            <w:noWrap/>
            <w:hideMark/>
          </w:tcPr>
          <w:p w14:paraId="6FBFCF63" w14:textId="77777777" w:rsidR="00650C20" w:rsidRPr="00650C20" w:rsidRDefault="00650C20" w:rsidP="00650C20">
            <w:r w:rsidRPr="00650C20">
              <w:t>13.71018</w:t>
            </w:r>
          </w:p>
        </w:tc>
      </w:tr>
      <w:tr w:rsidR="00650C20" w:rsidRPr="00650C20" w14:paraId="64A1C117" w14:textId="77777777" w:rsidTr="00650C20">
        <w:trPr>
          <w:trHeight w:val="300"/>
        </w:trPr>
        <w:tc>
          <w:tcPr>
            <w:tcW w:w="960" w:type="dxa"/>
            <w:noWrap/>
            <w:hideMark/>
          </w:tcPr>
          <w:p w14:paraId="5FB9CFDE" w14:textId="77777777" w:rsidR="00650C20" w:rsidRPr="00650C20" w:rsidRDefault="00650C20" w:rsidP="00650C20">
            <w:r w:rsidRPr="00650C20">
              <w:t>4.786645</w:t>
            </w:r>
          </w:p>
        </w:tc>
        <w:tc>
          <w:tcPr>
            <w:tcW w:w="960" w:type="dxa"/>
            <w:noWrap/>
            <w:hideMark/>
          </w:tcPr>
          <w:p w14:paraId="766860D8" w14:textId="77777777" w:rsidR="00650C20" w:rsidRPr="00650C20" w:rsidRDefault="00650C20" w:rsidP="00650C20">
            <w:r w:rsidRPr="00650C20">
              <w:t>6.865568</w:t>
            </w:r>
          </w:p>
        </w:tc>
        <w:tc>
          <w:tcPr>
            <w:tcW w:w="960" w:type="dxa"/>
            <w:noWrap/>
            <w:hideMark/>
          </w:tcPr>
          <w:p w14:paraId="1D583F93" w14:textId="77777777" w:rsidR="00650C20" w:rsidRPr="00650C20" w:rsidRDefault="00650C20" w:rsidP="00650C20">
            <w:r w:rsidRPr="00650C20">
              <w:t>7.806606</w:t>
            </w:r>
          </w:p>
        </w:tc>
        <w:tc>
          <w:tcPr>
            <w:tcW w:w="960" w:type="dxa"/>
            <w:noWrap/>
            <w:hideMark/>
          </w:tcPr>
          <w:p w14:paraId="5D8B9CAE" w14:textId="77777777" w:rsidR="00650C20" w:rsidRPr="00650C20" w:rsidRDefault="00650C20" w:rsidP="00650C20">
            <w:r w:rsidRPr="00650C20">
              <w:t>11.75036</w:t>
            </w:r>
          </w:p>
        </w:tc>
        <w:tc>
          <w:tcPr>
            <w:tcW w:w="960" w:type="dxa"/>
            <w:noWrap/>
            <w:hideMark/>
          </w:tcPr>
          <w:p w14:paraId="5006947B" w14:textId="77777777" w:rsidR="00650C20" w:rsidRPr="00650C20" w:rsidRDefault="00650C20" w:rsidP="00650C20">
            <w:r w:rsidRPr="00650C20">
              <w:t>18.50275</w:t>
            </w:r>
          </w:p>
        </w:tc>
        <w:tc>
          <w:tcPr>
            <w:tcW w:w="960" w:type="dxa"/>
            <w:noWrap/>
            <w:hideMark/>
          </w:tcPr>
          <w:p w14:paraId="277B0149" w14:textId="77777777" w:rsidR="00650C20" w:rsidRPr="00650C20" w:rsidRDefault="00650C20" w:rsidP="00650C20">
            <w:r w:rsidRPr="00650C20">
              <w:t>4.20512</w:t>
            </w:r>
          </w:p>
        </w:tc>
        <w:tc>
          <w:tcPr>
            <w:tcW w:w="960" w:type="dxa"/>
            <w:noWrap/>
            <w:hideMark/>
          </w:tcPr>
          <w:p w14:paraId="34ED15C0" w14:textId="77777777" w:rsidR="00650C20" w:rsidRPr="00650C20" w:rsidRDefault="00650C20" w:rsidP="00650C20">
            <w:r w:rsidRPr="00650C20">
              <w:t>4.164368</w:t>
            </w:r>
          </w:p>
        </w:tc>
        <w:tc>
          <w:tcPr>
            <w:tcW w:w="960" w:type="dxa"/>
            <w:noWrap/>
            <w:hideMark/>
          </w:tcPr>
          <w:p w14:paraId="0668447D" w14:textId="77777777" w:rsidR="00650C20" w:rsidRPr="00650C20" w:rsidRDefault="00650C20" w:rsidP="00650C20">
            <w:r w:rsidRPr="00650C20">
              <w:t>7.269921</w:t>
            </w:r>
          </w:p>
        </w:tc>
        <w:tc>
          <w:tcPr>
            <w:tcW w:w="960" w:type="dxa"/>
            <w:noWrap/>
            <w:hideMark/>
          </w:tcPr>
          <w:p w14:paraId="69182BCD" w14:textId="77777777" w:rsidR="00650C20" w:rsidRPr="00650C20" w:rsidRDefault="00650C20" w:rsidP="00650C20">
            <w:r w:rsidRPr="00650C20">
              <w:t>9.441364</w:t>
            </w:r>
          </w:p>
        </w:tc>
        <w:tc>
          <w:tcPr>
            <w:tcW w:w="960" w:type="dxa"/>
            <w:noWrap/>
            <w:hideMark/>
          </w:tcPr>
          <w:p w14:paraId="5F5540BF" w14:textId="77777777" w:rsidR="00650C20" w:rsidRPr="00650C20" w:rsidRDefault="00650C20" w:rsidP="00650C20">
            <w:r w:rsidRPr="00650C20">
              <w:t>11.71558</w:t>
            </w:r>
          </w:p>
        </w:tc>
      </w:tr>
      <w:tr w:rsidR="00650C20" w:rsidRPr="00650C20" w14:paraId="6D3AE10B" w14:textId="77777777" w:rsidTr="00650C20">
        <w:trPr>
          <w:trHeight w:val="300"/>
        </w:trPr>
        <w:tc>
          <w:tcPr>
            <w:tcW w:w="960" w:type="dxa"/>
            <w:noWrap/>
            <w:hideMark/>
          </w:tcPr>
          <w:p w14:paraId="2C798A2A" w14:textId="77777777" w:rsidR="00650C20" w:rsidRPr="00650C20" w:rsidRDefault="00650C20" w:rsidP="00650C20">
            <w:r w:rsidRPr="00650C20">
              <w:t>9.423174</w:t>
            </w:r>
          </w:p>
        </w:tc>
        <w:tc>
          <w:tcPr>
            <w:tcW w:w="960" w:type="dxa"/>
            <w:noWrap/>
            <w:hideMark/>
          </w:tcPr>
          <w:p w14:paraId="4DB63BEF" w14:textId="77777777" w:rsidR="00650C20" w:rsidRPr="00650C20" w:rsidRDefault="00650C20" w:rsidP="00650C20">
            <w:r w:rsidRPr="00650C20">
              <w:t>9.592725</w:t>
            </w:r>
          </w:p>
        </w:tc>
        <w:tc>
          <w:tcPr>
            <w:tcW w:w="960" w:type="dxa"/>
            <w:noWrap/>
            <w:hideMark/>
          </w:tcPr>
          <w:p w14:paraId="63260F06" w14:textId="77777777" w:rsidR="00650C20" w:rsidRPr="00650C20" w:rsidRDefault="00650C20" w:rsidP="00650C20">
            <w:r w:rsidRPr="00650C20">
              <w:t>12.56181</w:t>
            </w:r>
          </w:p>
        </w:tc>
        <w:tc>
          <w:tcPr>
            <w:tcW w:w="960" w:type="dxa"/>
            <w:noWrap/>
            <w:hideMark/>
          </w:tcPr>
          <w:p w14:paraId="461B32CB" w14:textId="77777777" w:rsidR="00650C20" w:rsidRPr="00650C20" w:rsidRDefault="00650C20" w:rsidP="00650C20">
            <w:r w:rsidRPr="00650C20">
              <w:t>9.270606</w:t>
            </w:r>
          </w:p>
        </w:tc>
        <w:tc>
          <w:tcPr>
            <w:tcW w:w="960" w:type="dxa"/>
            <w:noWrap/>
            <w:hideMark/>
          </w:tcPr>
          <w:p w14:paraId="1C7878E1" w14:textId="77777777" w:rsidR="00650C20" w:rsidRPr="00650C20" w:rsidRDefault="00650C20" w:rsidP="00650C20">
            <w:r w:rsidRPr="00650C20">
              <w:t>12.15039</w:t>
            </w:r>
          </w:p>
        </w:tc>
        <w:tc>
          <w:tcPr>
            <w:tcW w:w="960" w:type="dxa"/>
            <w:noWrap/>
            <w:hideMark/>
          </w:tcPr>
          <w:p w14:paraId="54C20F20" w14:textId="77777777" w:rsidR="00650C20" w:rsidRPr="00650C20" w:rsidRDefault="00650C20" w:rsidP="00650C20">
            <w:r w:rsidRPr="00650C20">
              <w:t>13.98595</w:t>
            </w:r>
          </w:p>
        </w:tc>
        <w:tc>
          <w:tcPr>
            <w:tcW w:w="960" w:type="dxa"/>
            <w:noWrap/>
            <w:hideMark/>
          </w:tcPr>
          <w:p w14:paraId="33CB3217" w14:textId="77777777" w:rsidR="00650C20" w:rsidRPr="00650C20" w:rsidRDefault="00650C20" w:rsidP="00650C20">
            <w:r w:rsidRPr="00650C20">
              <w:t>4.300835</w:t>
            </w:r>
          </w:p>
        </w:tc>
        <w:tc>
          <w:tcPr>
            <w:tcW w:w="960" w:type="dxa"/>
            <w:noWrap/>
            <w:hideMark/>
          </w:tcPr>
          <w:p w14:paraId="154D72AD" w14:textId="77777777" w:rsidR="00650C20" w:rsidRPr="00650C20" w:rsidRDefault="00650C20" w:rsidP="00650C20">
            <w:r w:rsidRPr="00650C20">
              <w:t>9.494902</w:t>
            </w:r>
          </w:p>
        </w:tc>
        <w:tc>
          <w:tcPr>
            <w:tcW w:w="960" w:type="dxa"/>
            <w:noWrap/>
            <w:hideMark/>
          </w:tcPr>
          <w:p w14:paraId="573513EA" w14:textId="77777777" w:rsidR="00650C20" w:rsidRPr="00650C20" w:rsidRDefault="00650C20" w:rsidP="00650C20">
            <w:r w:rsidRPr="00650C20">
              <w:t>17.68301</w:t>
            </w:r>
          </w:p>
        </w:tc>
        <w:tc>
          <w:tcPr>
            <w:tcW w:w="960" w:type="dxa"/>
            <w:noWrap/>
            <w:hideMark/>
          </w:tcPr>
          <w:p w14:paraId="2A49D346" w14:textId="77777777" w:rsidR="00650C20" w:rsidRPr="00650C20" w:rsidRDefault="00650C20" w:rsidP="00650C20">
            <w:r w:rsidRPr="00650C20">
              <w:t>14.63209</w:t>
            </w:r>
          </w:p>
        </w:tc>
      </w:tr>
      <w:tr w:rsidR="00650C20" w:rsidRPr="00650C20" w14:paraId="4A6B0097" w14:textId="77777777" w:rsidTr="00650C20">
        <w:trPr>
          <w:trHeight w:val="300"/>
        </w:trPr>
        <w:tc>
          <w:tcPr>
            <w:tcW w:w="960" w:type="dxa"/>
            <w:noWrap/>
            <w:hideMark/>
          </w:tcPr>
          <w:p w14:paraId="06D8612E" w14:textId="77777777" w:rsidR="00650C20" w:rsidRPr="00650C20" w:rsidRDefault="00650C20" w:rsidP="00650C20">
            <w:r w:rsidRPr="00650C20">
              <w:t>12.94938</w:t>
            </w:r>
          </w:p>
        </w:tc>
        <w:tc>
          <w:tcPr>
            <w:tcW w:w="960" w:type="dxa"/>
            <w:noWrap/>
            <w:hideMark/>
          </w:tcPr>
          <w:p w14:paraId="3614D0B1" w14:textId="77777777" w:rsidR="00650C20" w:rsidRPr="00650C20" w:rsidRDefault="00650C20" w:rsidP="00650C20">
            <w:r w:rsidRPr="00650C20">
              <w:t>4.720854</w:t>
            </w:r>
          </w:p>
        </w:tc>
        <w:tc>
          <w:tcPr>
            <w:tcW w:w="960" w:type="dxa"/>
            <w:noWrap/>
            <w:hideMark/>
          </w:tcPr>
          <w:p w14:paraId="5796EBDE" w14:textId="77777777" w:rsidR="00650C20" w:rsidRPr="00650C20" w:rsidRDefault="00650C20" w:rsidP="00650C20">
            <w:r w:rsidRPr="00650C20">
              <w:t>8.193067</w:t>
            </w:r>
          </w:p>
        </w:tc>
        <w:tc>
          <w:tcPr>
            <w:tcW w:w="960" w:type="dxa"/>
            <w:noWrap/>
            <w:hideMark/>
          </w:tcPr>
          <w:p w14:paraId="53E38E1F" w14:textId="77777777" w:rsidR="00650C20" w:rsidRPr="00650C20" w:rsidRDefault="00650C20" w:rsidP="00650C20">
            <w:r w:rsidRPr="00650C20">
              <w:t>7.159862</w:t>
            </w:r>
          </w:p>
        </w:tc>
        <w:tc>
          <w:tcPr>
            <w:tcW w:w="960" w:type="dxa"/>
            <w:noWrap/>
            <w:hideMark/>
          </w:tcPr>
          <w:p w14:paraId="5BD0195F" w14:textId="77777777" w:rsidR="00650C20" w:rsidRPr="00650C20" w:rsidRDefault="00650C20" w:rsidP="00650C20">
            <w:r w:rsidRPr="00650C20">
              <w:t>10.76053</w:t>
            </w:r>
          </w:p>
        </w:tc>
        <w:tc>
          <w:tcPr>
            <w:tcW w:w="960" w:type="dxa"/>
            <w:noWrap/>
            <w:hideMark/>
          </w:tcPr>
          <w:p w14:paraId="596A30BF" w14:textId="77777777" w:rsidR="00650C20" w:rsidRPr="00650C20" w:rsidRDefault="00650C20" w:rsidP="00650C20">
            <w:r w:rsidRPr="00650C20">
              <w:t>7.145771</w:t>
            </w:r>
          </w:p>
        </w:tc>
        <w:tc>
          <w:tcPr>
            <w:tcW w:w="960" w:type="dxa"/>
            <w:noWrap/>
            <w:hideMark/>
          </w:tcPr>
          <w:p w14:paraId="59DCE40E" w14:textId="77777777" w:rsidR="00650C20" w:rsidRPr="00650C20" w:rsidRDefault="00650C20" w:rsidP="00650C20">
            <w:r w:rsidRPr="00650C20">
              <w:t>6.190044</w:t>
            </w:r>
          </w:p>
        </w:tc>
        <w:tc>
          <w:tcPr>
            <w:tcW w:w="960" w:type="dxa"/>
            <w:noWrap/>
            <w:hideMark/>
          </w:tcPr>
          <w:p w14:paraId="0A25D0AB" w14:textId="77777777" w:rsidR="00650C20" w:rsidRPr="00650C20" w:rsidRDefault="00650C20" w:rsidP="00650C20">
            <w:r w:rsidRPr="00650C20">
              <w:t>9.288127</w:t>
            </w:r>
          </w:p>
        </w:tc>
        <w:tc>
          <w:tcPr>
            <w:tcW w:w="960" w:type="dxa"/>
            <w:noWrap/>
            <w:hideMark/>
          </w:tcPr>
          <w:p w14:paraId="67C2F2F4" w14:textId="77777777" w:rsidR="00650C20" w:rsidRPr="00650C20" w:rsidRDefault="00650C20" w:rsidP="00650C20">
            <w:r w:rsidRPr="00650C20">
              <w:t>13.83844</w:t>
            </w:r>
          </w:p>
        </w:tc>
        <w:tc>
          <w:tcPr>
            <w:tcW w:w="960" w:type="dxa"/>
            <w:noWrap/>
            <w:hideMark/>
          </w:tcPr>
          <w:p w14:paraId="3CEF7BBE" w14:textId="77777777" w:rsidR="00650C20" w:rsidRPr="00650C20" w:rsidRDefault="00650C20" w:rsidP="00650C20">
            <w:r w:rsidRPr="00650C20">
              <w:t>12.19739</w:t>
            </w:r>
          </w:p>
        </w:tc>
      </w:tr>
      <w:tr w:rsidR="00650C20" w:rsidRPr="00650C20" w14:paraId="30EB08E6" w14:textId="77777777" w:rsidTr="00650C20">
        <w:trPr>
          <w:trHeight w:val="300"/>
        </w:trPr>
        <w:tc>
          <w:tcPr>
            <w:tcW w:w="960" w:type="dxa"/>
            <w:noWrap/>
            <w:hideMark/>
          </w:tcPr>
          <w:p w14:paraId="06026F29" w14:textId="77777777" w:rsidR="00650C20" w:rsidRPr="00650C20" w:rsidRDefault="00650C20" w:rsidP="00650C20">
            <w:r w:rsidRPr="00650C20">
              <w:t>3.670191</w:t>
            </w:r>
          </w:p>
        </w:tc>
        <w:tc>
          <w:tcPr>
            <w:tcW w:w="960" w:type="dxa"/>
            <w:noWrap/>
            <w:hideMark/>
          </w:tcPr>
          <w:p w14:paraId="266F2441" w14:textId="77777777" w:rsidR="00650C20" w:rsidRPr="00650C20" w:rsidRDefault="00650C20" w:rsidP="00650C20">
            <w:r w:rsidRPr="00650C20">
              <w:t>9.30042</w:t>
            </w:r>
          </w:p>
        </w:tc>
        <w:tc>
          <w:tcPr>
            <w:tcW w:w="960" w:type="dxa"/>
            <w:noWrap/>
            <w:hideMark/>
          </w:tcPr>
          <w:p w14:paraId="10CE9979" w14:textId="77777777" w:rsidR="00650C20" w:rsidRPr="00650C20" w:rsidRDefault="00650C20" w:rsidP="00650C20">
            <w:r w:rsidRPr="00650C20">
              <w:t>8.855372</w:t>
            </w:r>
          </w:p>
        </w:tc>
        <w:tc>
          <w:tcPr>
            <w:tcW w:w="960" w:type="dxa"/>
            <w:noWrap/>
            <w:hideMark/>
          </w:tcPr>
          <w:p w14:paraId="60E271D9" w14:textId="77777777" w:rsidR="00650C20" w:rsidRPr="00650C20" w:rsidRDefault="00650C20" w:rsidP="00650C20">
            <w:r w:rsidRPr="00650C20">
              <w:t>12.31102</w:t>
            </w:r>
          </w:p>
        </w:tc>
        <w:tc>
          <w:tcPr>
            <w:tcW w:w="960" w:type="dxa"/>
            <w:noWrap/>
            <w:hideMark/>
          </w:tcPr>
          <w:p w14:paraId="6A368931" w14:textId="77777777" w:rsidR="00650C20" w:rsidRPr="00650C20" w:rsidRDefault="00650C20" w:rsidP="00650C20">
            <w:r w:rsidRPr="00650C20">
              <w:t>14.30325</w:t>
            </w:r>
          </w:p>
        </w:tc>
        <w:tc>
          <w:tcPr>
            <w:tcW w:w="960" w:type="dxa"/>
            <w:noWrap/>
            <w:hideMark/>
          </w:tcPr>
          <w:p w14:paraId="493A0434" w14:textId="77777777" w:rsidR="00650C20" w:rsidRPr="00650C20" w:rsidRDefault="00650C20" w:rsidP="00650C20">
            <w:r w:rsidRPr="00650C20">
              <w:t>8.201619</w:t>
            </w:r>
          </w:p>
        </w:tc>
        <w:tc>
          <w:tcPr>
            <w:tcW w:w="960" w:type="dxa"/>
            <w:noWrap/>
            <w:hideMark/>
          </w:tcPr>
          <w:p w14:paraId="51C00BD7" w14:textId="77777777" w:rsidR="00650C20" w:rsidRPr="00650C20" w:rsidRDefault="00650C20" w:rsidP="00650C20">
            <w:r w:rsidRPr="00650C20">
              <w:t>11.3021</w:t>
            </w:r>
          </w:p>
        </w:tc>
        <w:tc>
          <w:tcPr>
            <w:tcW w:w="960" w:type="dxa"/>
            <w:noWrap/>
            <w:hideMark/>
          </w:tcPr>
          <w:p w14:paraId="4F9325D9" w14:textId="77777777" w:rsidR="00650C20" w:rsidRPr="00650C20" w:rsidRDefault="00650C20" w:rsidP="00650C20">
            <w:r w:rsidRPr="00650C20">
              <w:t>8.196803</w:t>
            </w:r>
          </w:p>
        </w:tc>
        <w:tc>
          <w:tcPr>
            <w:tcW w:w="960" w:type="dxa"/>
            <w:noWrap/>
            <w:hideMark/>
          </w:tcPr>
          <w:p w14:paraId="5B1FE181" w14:textId="77777777" w:rsidR="00650C20" w:rsidRPr="00650C20" w:rsidRDefault="00650C20" w:rsidP="00650C20">
            <w:r w:rsidRPr="00650C20">
              <w:t>8.740364</w:t>
            </w:r>
          </w:p>
        </w:tc>
        <w:tc>
          <w:tcPr>
            <w:tcW w:w="960" w:type="dxa"/>
            <w:noWrap/>
            <w:hideMark/>
          </w:tcPr>
          <w:p w14:paraId="711AEC60" w14:textId="77777777" w:rsidR="00650C20" w:rsidRPr="00650C20" w:rsidRDefault="00650C20" w:rsidP="00650C20">
            <w:r w:rsidRPr="00650C20">
              <w:t>11.30818</w:t>
            </w:r>
          </w:p>
        </w:tc>
      </w:tr>
      <w:tr w:rsidR="00650C20" w:rsidRPr="00650C20" w14:paraId="2DC1C035" w14:textId="77777777" w:rsidTr="00650C20">
        <w:trPr>
          <w:trHeight w:val="300"/>
        </w:trPr>
        <w:tc>
          <w:tcPr>
            <w:tcW w:w="960" w:type="dxa"/>
            <w:noWrap/>
            <w:hideMark/>
          </w:tcPr>
          <w:p w14:paraId="43C13A4B" w14:textId="77777777" w:rsidR="00650C20" w:rsidRPr="00650C20" w:rsidRDefault="00650C20" w:rsidP="00650C20">
            <w:r w:rsidRPr="00650C20">
              <w:t>13.13628</w:t>
            </w:r>
          </w:p>
        </w:tc>
        <w:tc>
          <w:tcPr>
            <w:tcW w:w="960" w:type="dxa"/>
            <w:noWrap/>
            <w:hideMark/>
          </w:tcPr>
          <w:p w14:paraId="66E627CF" w14:textId="77777777" w:rsidR="00650C20" w:rsidRPr="00650C20" w:rsidRDefault="00650C20" w:rsidP="00650C20">
            <w:r w:rsidRPr="00650C20">
              <w:t>12.88656</w:t>
            </w:r>
          </w:p>
        </w:tc>
        <w:tc>
          <w:tcPr>
            <w:tcW w:w="960" w:type="dxa"/>
            <w:noWrap/>
            <w:hideMark/>
          </w:tcPr>
          <w:p w14:paraId="269224DD" w14:textId="77777777" w:rsidR="00650C20" w:rsidRPr="00650C20" w:rsidRDefault="00650C20" w:rsidP="00650C20">
            <w:r w:rsidRPr="00650C20">
              <w:t>12.17434</w:t>
            </w:r>
          </w:p>
        </w:tc>
        <w:tc>
          <w:tcPr>
            <w:tcW w:w="960" w:type="dxa"/>
            <w:noWrap/>
            <w:hideMark/>
          </w:tcPr>
          <w:p w14:paraId="4F9D0501" w14:textId="77777777" w:rsidR="00650C20" w:rsidRPr="00650C20" w:rsidRDefault="00650C20" w:rsidP="00650C20">
            <w:r w:rsidRPr="00650C20">
              <w:t>10.69733</w:t>
            </w:r>
          </w:p>
        </w:tc>
        <w:tc>
          <w:tcPr>
            <w:tcW w:w="960" w:type="dxa"/>
            <w:noWrap/>
            <w:hideMark/>
          </w:tcPr>
          <w:p w14:paraId="55D5E595" w14:textId="77777777" w:rsidR="00650C20" w:rsidRPr="00650C20" w:rsidRDefault="00650C20" w:rsidP="00650C20">
            <w:r w:rsidRPr="00650C20">
              <w:t>12.37504</w:t>
            </w:r>
          </w:p>
        </w:tc>
        <w:tc>
          <w:tcPr>
            <w:tcW w:w="960" w:type="dxa"/>
            <w:noWrap/>
            <w:hideMark/>
          </w:tcPr>
          <w:p w14:paraId="09D56664" w14:textId="77777777" w:rsidR="00650C20" w:rsidRPr="00650C20" w:rsidRDefault="00650C20" w:rsidP="00650C20">
            <w:r w:rsidRPr="00650C20">
              <w:t>5.154132</w:t>
            </w:r>
          </w:p>
        </w:tc>
        <w:tc>
          <w:tcPr>
            <w:tcW w:w="960" w:type="dxa"/>
            <w:noWrap/>
            <w:hideMark/>
          </w:tcPr>
          <w:p w14:paraId="5AC5B4F6" w14:textId="77777777" w:rsidR="00650C20" w:rsidRPr="00650C20" w:rsidRDefault="00650C20" w:rsidP="00650C20">
            <w:r w:rsidRPr="00650C20">
              <w:t>6.289067</w:t>
            </w:r>
          </w:p>
        </w:tc>
        <w:tc>
          <w:tcPr>
            <w:tcW w:w="960" w:type="dxa"/>
            <w:noWrap/>
            <w:hideMark/>
          </w:tcPr>
          <w:p w14:paraId="6DBC28C4" w14:textId="77777777" w:rsidR="00650C20" w:rsidRPr="00650C20" w:rsidRDefault="00650C20" w:rsidP="00650C20">
            <w:r w:rsidRPr="00650C20">
              <w:t>8.617927</w:t>
            </w:r>
          </w:p>
        </w:tc>
        <w:tc>
          <w:tcPr>
            <w:tcW w:w="960" w:type="dxa"/>
            <w:noWrap/>
            <w:hideMark/>
          </w:tcPr>
          <w:p w14:paraId="6674DA84" w14:textId="77777777" w:rsidR="00650C20" w:rsidRPr="00650C20" w:rsidRDefault="00650C20" w:rsidP="00650C20">
            <w:r w:rsidRPr="00650C20">
              <w:t>17.11529</w:t>
            </w:r>
          </w:p>
        </w:tc>
        <w:tc>
          <w:tcPr>
            <w:tcW w:w="960" w:type="dxa"/>
            <w:noWrap/>
            <w:hideMark/>
          </w:tcPr>
          <w:p w14:paraId="2BEFE8C6" w14:textId="77777777" w:rsidR="00650C20" w:rsidRPr="00650C20" w:rsidRDefault="00650C20" w:rsidP="00650C20">
            <w:r w:rsidRPr="00650C20">
              <w:t>18.18307</w:t>
            </w:r>
          </w:p>
        </w:tc>
      </w:tr>
      <w:tr w:rsidR="00650C20" w:rsidRPr="00650C20" w14:paraId="4D85719A" w14:textId="77777777" w:rsidTr="00650C20">
        <w:trPr>
          <w:trHeight w:val="300"/>
        </w:trPr>
        <w:tc>
          <w:tcPr>
            <w:tcW w:w="960" w:type="dxa"/>
            <w:noWrap/>
            <w:hideMark/>
          </w:tcPr>
          <w:p w14:paraId="7CF787A5" w14:textId="77777777" w:rsidR="00650C20" w:rsidRPr="00650C20" w:rsidRDefault="00650C20" w:rsidP="00650C20">
            <w:r w:rsidRPr="00650C20">
              <w:t>13.97925</w:t>
            </w:r>
          </w:p>
        </w:tc>
        <w:tc>
          <w:tcPr>
            <w:tcW w:w="960" w:type="dxa"/>
            <w:noWrap/>
            <w:hideMark/>
          </w:tcPr>
          <w:p w14:paraId="3F1BAF57" w14:textId="77777777" w:rsidR="00650C20" w:rsidRPr="00650C20" w:rsidRDefault="00650C20" w:rsidP="00650C20">
            <w:r w:rsidRPr="00650C20">
              <w:t>12.26636</w:t>
            </w:r>
          </w:p>
        </w:tc>
        <w:tc>
          <w:tcPr>
            <w:tcW w:w="960" w:type="dxa"/>
            <w:noWrap/>
            <w:hideMark/>
          </w:tcPr>
          <w:p w14:paraId="242273C0" w14:textId="77777777" w:rsidR="00650C20" w:rsidRPr="00650C20" w:rsidRDefault="00650C20" w:rsidP="00650C20">
            <w:r w:rsidRPr="00650C20">
              <w:t>7.737355</w:t>
            </w:r>
          </w:p>
        </w:tc>
        <w:tc>
          <w:tcPr>
            <w:tcW w:w="960" w:type="dxa"/>
            <w:noWrap/>
            <w:hideMark/>
          </w:tcPr>
          <w:p w14:paraId="58BF49BE" w14:textId="77777777" w:rsidR="00650C20" w:rsidRPr="00650C20" w:rsidRDefault="00650C20" w:rsidP="00650C20">
            <w:r w:rsidRPr="00650C20">
              <w:t>7.875118</w:t>
            </w:r>
          </w:p>
        </w:tc>
        <w:tc>
          <w:tcPr>
            <w:tcW w:w="960" w:type="dxa"/>
            <w:noWrap/>
            <w:hideMark/>
          </w:tcPr>
          <w:p w14:paraId="3D7CD251" w14:textId="77777777" w:rsidR="00650C20" w:rsidRPr="00650C20" w:rsidRDefault="00650C20" w:rsidP="00650C20">
            <w:r w:rsidRPr="00650C20">
              <w:t>19.18182</w:t>
            </w:r>
          </w:p>
        </w:tc>
        <w:tc>
          <w:tcPr>
            <w:tcW w:w="960" w:type="dxa"/>
            <w:noWrap/>
            <w:hideMark/>
          </w:tcPr>
          <w:p w14:paraId="789D5486" w14:textId="77777777" w:rsidR="00650C20" w:rsidRPr="00650C20" w:rsidRDefault="00650C20" w:rsidP="00650C20">
            <w:r w:rsidRPr="00650C20">
              <w:t>4.122756</w:t>
            </w:r>
          </w:p>
        </w:tc>
        <w:tc>
          <w:tcPr>
            <w:tcW w:w="960" w:type="dxa"/>
            <w:noWrap/>
            <w:hideMark/>
          </w:tcPr>
          <w:p w14:paraId="46C0967C" w14:textId="77777777" w:rsidR="00650C20" w:rsidRPr="00650C20" w:rsidRDefault="00650C20" w:rsidP="00650C20">
            <w:r w:rsidRPr="00650C20">
              <w:t>6.788787</w:t>
            </w:r>
          </w:p>
        </w:tc>
        <w:tc>
          <w:tcPr>
            <w:tcW w:w="960" w:type="dxa"/>
            <w:noWrap/>
            <w:hideMark/>
          </w:tcPr>
          <w:p w14:paraId="6559EBFC" w14:textId="77777777" w:rsidR="00650C20" w:rsidRPr="00650C20" w:rsidRDefault="00650C20" w:rsidP="00650C20">
            <w:r w:rsidRPr="00650C20">
              <w:t>6.20636</w:t>
            </w:r>
          </w:p>
        </w:tc>
        <w:tc>
          <w:tcPr>
            <w:tcW w:w="960" w:type="dxa"/>
            <w:noWrap/>
            <w:hideMark/>
          </w:tcPr>
          <w:p w14:paraId="45BF13B0" w14:textId="77777777" w:rsidR="00650C20" w:rsidRPr="00650C20" w:rsidRDefault="00650C20" w:rsidP="00650C20">
            <w:r w:rsidRPr="00650C20">
              <w:t>9.125987</w:t>
            </w:r>
          </w:p>
        </w:tc>
        <w:tc>
          <w:tcPr>
            <w:tcW w:w="960" w:type="dxa"/>
            <w:noWrap/>
            <w:hideMark/>
          </w:tcPr>
          <w:p w14:paraId="4E632B6A" w14:textId="77777777" w:rsidR="00650C20" w:rsidRPr="00650C20" w:rsidRDefault="00650C20" w:rsidP="00650C20">
            <w:r w:rsidRPr="00650C20">
              <w:t>13.67779</w:t>
            </w:r>
          </w:p>
        </w:tc>
      </w:tr>
      <w:tr w:rsidR="00650C20" w:rsidRPr="00650C20" w14:paraId="45D2565E" w14:textId="77777777" w:rsidTr="00650C20">
        <w:trPr>
          <w:trHeight w:val="300"/>
        </w:trPr>
        <w:tc>
          <w:tcPr>
            <w:tcW w:w="960" w:type="dxa"/>
            <w:noWrap/>
            <w:hideMark/>
          </w:tcPr>
          <w:p w14:paraId="1363F099" w14:textId="77777777" w:rsidR="00650C20" w:rsidRPr="00650C20" w:rsidRDefault="00650C20" w:rsidP="00650C20">
            <w:r w:rsidRPr="00650C20">
              <w:t>5.562542</w:t>
            </w:r>
          </w:p>
        </w:tc>
        <w:tc>
          <w:tcPr>
            <w:tcW w:w="960" w:type="dxa"/>
            <w:noWrap/>
            <w:hideMark/>
          </w:tcPr>
          <w:p w14:paraId="7C11D447" w14:textId="77777777" w:rsidR="00650C20" w:rsidRPr="00650C20" w:rsidRDefault="00650C20" w:rsidP="00650C20">
            <w:r w:rsidRPr="00650C20">
              <w:t>6.469518</w:t>
            </w:r>
          </w:p>
        </w:tc>
        <w:tc>
          <w:tcPr>
            <w:tcW w:w="960" w:type="dxa"/>
            <w:noWrap/>
            <w:hideMark/>
          </w:tcPr>
          <w:p w14:paraId="5309988F" w14:textId="77777777" w:rsidR="00650C20" w:rsidRPr="00650C20" w:rsidRDefault="00650C20" w:rsidP="00650C20">
            <w:r w:rsidRPr="00650C20">
              <w:t>9.221416</w:t>
            </w:r>
          </w:p>
        </w:tc>
        <w:tc>
          <w:tcPr>
            <w:tcW w:w="960" w:type="dxa"/>
            <w:noWrap/>
            <w:hideMark/>
          </w:tcPr>
          <w:p w14:paraId="322E8E07" w14:textId="77777777" w:rsidR="00650C20" w:rsidRPr="00650C20" w:rsidRDefault="00650C20" w:rsidP="00650C20">
            <w:r w:rsidRPr="00650C20">
              <w:t>13.5273</w:t>
            </w:r>
          </w:p>
        </w:tc>
        <w:tc>
          <w:tcPr>
            <w:tcW w:w="960" w:type="dxa"/>
            <w:noWrap/>
            <w:hideMark/>
          </w:tcPr>
          <w:p w14:paraId="3F0B617C" w14:textId="77777777" w:rsidR="00650C20" w:rsidRPr="00650C20" w:rsidRDefault="00650C20" w:rsidP="00650C20">
            <w:r w:rsidRPr="00650C20">
              <w:t>11.13012</w:t>
            </w:r>
          </w:p>
        </w:tc>
        <w:tc>
          <w:tcPr>
            <w:tcW w:w="960" w:type="dxa"/>
            <w:noWrap/>
            <w:hideMark/>
          </w:tcPr>
          <w:p w14:paraId="32A79BB4" w14:textId="77777777" w:rsidR="00650C20" w:rsidRPr="00650C20" w:rsidRDefault="00650C20" w:rsidP="00650C20">
            <w:r w:rsidRPr="00650C20">
              <w:t>12.4485</w:t>
            </w:r>
          </w:p>
        </w:tc>
        <w:tc>
          <w:tcPr>
            <w:tcW w:w="960" w:type="dxa"/>
            <w:noWrap/>
            <w:hideMark/>
          </w:tcPr>
          <w:p w14:paraId="630D1112" w14:textId="77777777" w:rsidR="00650C20" w:rsidRPr="00650C20" w:rsidRDefault="00650C20" w:rsidP="00650C20">
            <w:r w:rsidRPr="00650C20">
              <w:t>3.448697</w:t>
            </w:r>
          </w:p>
        </w:tc>
        <w:tc>
          <w:tcPr>
            <w:tcW w:w="960" w:type="dxa"/>
            <w:noWrap/>
            <w:hideMark/>
          </w:tcPr>
          <w:p w14:paraId="0754C0BA" w14:textId="77777777" w:rsidR="00650C20" w:rsidRPr="00650C20" w:rsidRDefault="00650C20" w:rsidP="00650C20">
            <w:r w:rsidRPr="00650C20">
              <w:t>15.13424</w:t>
            </w:r>
          </w:p>
        </w:tc>
        <w:tc>
          <w:tcPr>
            <w:tcW w:w="960" w:type="dxa"/>
            <w:noWrap/>
            <w:hideMark/>
          </w:tcPr>
          <w:p w14:paraId="5972433C" w14:textId="77777777" w:rsidR="00650C20" w:rsidRPr="00650C20" w:rsidRDefault="00650C20" w:rsidP="00650C20">
            <w:r w:rsidRPr="00650C20">
              <w:t>16.81347</w:t>
            </w:r>
          </w:p>
        </w:tc>
        <w:tc>
          <w:tcPr>
            <w:tcW w:w="960" w:type="dxa"/>
            <w:noWrap/>
            <w:hideMark/>
          </w:tcPr>
          <w:p w14:paraId="0F8A4052" w14:textId="77777777" w:rsidR="00650C20" w:rsidRPr="00650C20" w:rsidRDefault="00650C20" w:rsidP="00650C20">
            <w:r w:rsidRPr="00650C20">
              <w:t>18.40953</w:t>
            </w:r>
          </w:p>
        </w:tc>
      </w:tr>
      <w:tr w:rsidR="00650C20" w:rsidRPr="00650C20" w14:paraId="3AF823C6" w14:textId="77777777" w:rsidTr="00650C20">
        <w:trPr>
          <w:trHeight w:val="300"/>
        </w:trPr>
        <w:tc>
          <w:tcPr>
            <w:tcW w:w="960" w:type="dxa"/>
            <w:noWrap/>
            <w:hideMark/>
          </w:tcPr>
          <w:p w14:paraId="3148200D" w14:textId="77777777" w:rsidR="00650C20" w:rsidRPr="00650C20" w:rsidRDefault="00650C20" w:rsidP="00650C20">
            <w:pPr>
              <w:rPr>
                <w:b/>
                <w:bCs/>
              </w:rPr>
            </w:pPr>
            <w:r w:rsidRPr="00650C20">
              <w:rPr>
                <w:b/>
                <w:bCs/>
              </w:rPr>
              <w:t>9.184546</w:t>
            </w:r>
          </w:p>
        </w:tc>
        <w:tc>
          <w:tcPr>
            <w:tcW w:w="960" w:type="dxa"/>
            <w:noWrap/>
            <w:hideMark/>
          </w:tcPr>
          <w:p w14:paraId="37026CA3" w14:textId="77777777" w:rsidR="00650C20" w:rsidRPr="00650C20" w:rsidRDefault="00650C20" w:rsidP="00650C20">
            <w:pPr>
              <w:rPr>
                <w:b/>
                <w:bCs/>
              </w:rPr>
            </w:pPr>
            <w:r w:rsidRPr="00650C20">
              <w:rPr>
                <w:b/>
                <w:bCs/>
              </w:rPr>
              <w:t>8.837743</w:t>
            </w:r>
          </w:p>
        </w:tc>
        <w:tc>
          <w:tcPr>
            <w:tcW w:w="960" w:type="dxa"/>
            <w:noWrap/>
            <w:hideMark/>
          </w:tcPr>
          <w:p w14:paraId="730E81DA" w14:textId="77777777" w:rsidR="00650C20" w:rsidRPr="00650C20" w:rsidRDefault="00650C20" w:rsidP="00650C20">
            <w:pPr>
              <w:rPr>
                <w:b/>
                <w:bCs/>
              </w:rPr>
            </w:pPr>
            <w:r w:rsidRPr="00650C20">
              <w:rPr>
                <w:b/>
                <w:bCs/>
              </w:rPr>
              <w:t>8.75789</w:t>
            </w:r>
          </w:p>
        </w:tc>
        <w:tc>
          <w:tcPr>
            <w:tcW w:w="960" w:type="dxa"/>
            <w:noWrap/>
            <w:hideMark/>
          </w:tcPr>
          <w:p w14:paraId="0E9883D5" w14:textId="77777777" w:rsidR="00650C20" w:rsidRPr="00650C20" w:rsidRDefault="00650C20" w:rsidP="00650C20">
            <w:pPr>
              <w:rPr>
                <w:b/>
                <w:bCs/>
              </w:rPr>
            </w:pPr>
            <w:r w:rsidRPr="00650C20">
              <w:rPr>
                <w:b/>
                <w:bCs/>
              </w:rPr>
              <w:t>10.83898</w:t>
            </w:r>
          </w:p>
        </w:tc>
        <w:tc>
          <w:tcPr>
            <w:tcW w:w="960" w:type="dxa"/>
            <w:noWrap/>
            <w:hideMark/>
          </w:tcPr>
          <w:p w14:paraId="0C062AC5" w14:textId="77777777" w:rsidR="00650C20" w:rsidRPr="00650C20" w:rsidRDefault="00650C20" w:rsidP="00650C20">
            <w:pPr>
              <w:rPr>
                <w:b/>
                <w:bCs/>
              </w:rPr>
            </w:pPr>
            <w:r w:rsidRPr="00650C20">
              <w:rPr>
                <w:b/>
                <w:bCs/>
              </w:rPr>
              <w:t>13.7537</w:t>
            </w:r>
          </w:p>
        </w:tc>
        <w:tc>
          <w:tcPr>
            <w:tcW w:w="960" w:type="dxa"/>
            <w:noWrap/>
            <w:hideMark/>
          </w:tcPr>
          <w:p w14:paraId="63A3775E" w14:textId="77777777" w:rsidR="00650C20" w:rsidRPr="00650C20" w:rsidRDefault="00650C20" w:rsidP="00650C20">
            <w:pPr>
              <w:rPr>
                <w:b/>
                <w:bCs/>
              </w:rPr>
            </w:pPr>
            <w:r w:rsidRPr="00650C20">
              <w:rPr>
                <w:b/>
                <w:bCs/>
              </w:rPr>
              <w:t>8.253034</w:t>
            </w:r>
          </w:p>
        </w:tc>
        <w:tc>
          <w:tcPr>
            <w:tcW w:w="960" w:type="dxa"/>
            <w:noWrap/>
            <w:hideMark/>
          </w:tcPr>
          <w:p w14:paraId="11274D02" w14:textId="77777777" w:rsidR="00650C20" w:rsidRPr="00650C20" w:rsidRDefault="00650C20" w:rsidP="00650C20">
            <w:pPr>
              <w:rPr>
                <w:b/>
                <w:bCs/>
              </w:rPr>
            </w:pPr>
            <w:r w:rsidRPr="00650C20">
              <w:rPr>
                <w:b/>
                <w:bCs/>
              </w:rPr>
              <w:t>6.505259</w:t>
            </w:r>
          </w:p>
        </w:tc>
        <w:tc>
          <w:tcPr>
            <w:tcW w:w="960" w:type="dxa"/>
            <w:noWrap/>
            <w:hideMark/>
          </w:tcPr>
          <w:p w14:paraId="2BC202DF" w14:textId="77777777" w:rsidR="00650C20" w:rsidRPr="00650C20" w:rsidRDefault="00650C20" w:rsidP="00650C20">
            <w:pPr>
              <w:rPr>
                <w:b/>
                <w:bCs/>
              </w:rPr>
            </w:pPr>
            <w:r w:rsidRPr="00650C20">
              <w:rPr>
                <w:b/>
                <w:bCs/>
              </w:rPr>
              <w:t>9.424337</w:t>
            </w:r>
          </w:p>
        </w:tc>
        <w:tc>
          <w:tcPr>
            <w:tcW w:w="960" w:type="dxa"/>
            <w:noWrap/>
            <w:hideMark/>
          </w:tcPr>
          <w:p w14:paraId="4CF4E0E1" w14:textId="77777777" w:rsidR="00650C20" w:rsidRPr="00650C20" w:rsidRDefault="00650C20" w:rsidP="00650C20">
            <w:pPr>
              <w:rPr>
                <w:b/>
                <w:bCs/>
              </w:rPr>
            </w:pPr>
            <w:r w:rsidRPr="00650C20">
              <w:rPr>
                <w:b/>
                <w:bCs/>
              </w:rPr>
              <w:t>11.94909</w:t>
            </w:r>
          </w:p>
        </w:tc>
        <w:tc>
          <w:tcPr>
            <w:tcW w:w="960" w:type="dxa"/>
            <w:noWrap/>
            <w:hideMark/>
          </w:tcPr>
          <w:p w14:paraId="6963F698" w14:textId="77777777" w:rsidR="00650C20" w:rsidRPr="00650C20" w:rsidRDefault="00650C20" w:rsidP="00650C20">
            <w:pPr>
              <w:rPr>
                <w:b/>
                <w:bCs/>
              </w:rPr>
            </w:pPr>
            <w:r w:rsidRPr="00650C20">
              <w:rPr>
                <w:b/>
                <w:bCs/>
              </w:rPr>
              <w:t>13.19741</w:t>
            </w:r>
          </w:p>
        </w:tc>
      </w:tr>
    </w:tbl>
    <w:p w14:paraId="5E862C77" w14:textId="1F9B1571" w:rsidR="00650C20" w:rsidRDefault="00650C20" w:rsidP="00DD05AD">
      <w:r>
        <w:lastRenderedPageBreak/>
        <w:t>4</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4723015" w14:textId="77777777" w:rsidTr="00650C20">
        <w:trPr>
          <w:trHeight w:val="300"/>
        </w:trPr>
        <w:tc>
          <w:tcPr>
            <w:tcW w:w="960" w:type="dxa"/>
            <w:noWrap/>
            <w:hideMark/>
          </w:tcPr>
          <w:p w14:paraId="4A73DA12" w14:textId="77777777" w:rsidR="00650C20" w:rsidRPr="00650C20" w:rsidRDefault="00650C20" w:rsidP="00650C20">
            <w:r w:rsidRPr="00650C20">
              <w:t>Tx01</w:t>
            </w:r>
          </w:p>
        </w:tc>
        <w:tc>
          <w:tcPr>
            <w:tcW w:w="960" w:type="dxa"/>
            <w:noWrap/>
            <w:hideMark/>
          </w:tcPr>
          <w:p w14:paraId="5981C592" w14:textId="77777777" w:rsidR="00650C20" w:rsidRPr="00650C20" w:rsidRDefault="00650C20" w:rsidP="00650C20">
            <w:r w:rsidRPr="00650C20">
              <w:t>Tx02</w:t>
            </w:r>
          </w:p>
        </w:tc>
        <w:tc>
          <w:tcPr>
            <w:tcW w:w="960" w:type="dxa"/>
            <w:noWrap/>
            <w:hideMark/>
          </w:tcPr>
          <w:p w14:paraId="6285547E" w14:textId="77777777" w:rsidR="00650C20" w:rsidRPr="00650C20" w:rsidRDefault="00650C20" w:rsidP="00650C20">
            <w:r w:rsidRPr="00650C20">
              <w:t>Tx03</w:t>
            </w:r>
          </w:p>
        </w:tc>
        <w:tc>
          <w:tcPr>
            <w:tcW w:w="960" w:type="dxa"/>
            <w:noWrap/>
            <w:hideMark/>
          </w:tcPr>
          <w:p w14:paraId="3007598A" w14:textId="77777777" w:rsidR="00650C20" w:rsidRPr="00650C20" w:rsidRDefault="00650C20" w:rsidP="00650C20">
            <w:r w:rsidRPr="00650C20">
              <w:t>Tx04</w:t>
            </w:r>
          </w:p>
        </w:tc>
        <w:tc>
          <w:tcPr>
            <w:tcW w:w="960" w:type="dxa"/>
            <w:noWrap/>
            <w:hideMark/>
          </w:tcPr>
          <w:p w14:paraId="2502CEF6" w14:textId="77777777" w:rsidR="00650C20" w:rsidRPr="00650C20" w:rsidRDefault="00650C20" w:rsidP="00650C20">
            <w:r w:rsidRPr="00650C20">
              <w:t>Tx05</w:t>
            </w:r>
          </w:p>
        </w:tc>
        <w:tc>
          <w:tcPr>
            <w:tcW w:w="960" w:type="dxa"/>
            <w:noWrap/>
            <w:hideMark/>
          </w:tcPr>
          <w:p w14:paraId="77CA864F" w14:textId="77777777" w:rsidR="00650C20" w:rsidRPr="00650C20" w:rsidRDefault="00650C20" w:rsidP="00650C20">
            <w:r w:rsidRPr="00650C20">
              <w:t>Tx06</w:t>
            </w:r>
          </w:p>
        </w:tc>
        <w:tc>
          <w:tcPr>
            <w:tcW w:w="960" w:type="dxa"/>
            <w:noWrap/>
            <w:hideMark/>
          </w:tcPr>
          <w:p w14:paraId="2F8F87D3" w14:textId="77777777" w:rsidR="00650C20" w:rsidRPr="00650C20" w:rsidRDefault="00650C20" w:rsidP="00650C20">
            <w:r w:rsidRPr="00650C20">
              <w:t>Tx07</w:t>
            </w:r>
          </w:p>
        </w:tc>
        <w:tc>
          <w:tcPr>
            <w:tcW w:w="960" w:type="dxa"/>
            <w:noWrap/>
            <w:hideMark/>
          </w:tcPr>
          <w:p w14:paraId="305A7EB2" w14:textId="77777777" w:rsidR="00650C20" w:rsidRPr="00650C20" w:rsidRDefault="00650C20" w:rsidP="00650C20">
            <w:r w:rsidRPr="00650C20">
              <w:t>Tx08</w:t>
            </w:r>
          </w:p>
        </w:tc>
        <w:tc>
          <w:tcPr>
            <w:tcW w:w="960" w:type="dxa"/>
            <w:noWrap/>
            <w:hideMark/>
          </w:tcPr>
          <w:p w14:paraId="1ABB52BA" w14:textId="77777777" w:rsidR="00650C20" w:rsidRPr="00650C20" w:rsidRDefault="00650C20" w:rsidP="00650C20">
            <w:r w:rsidRPr="00650C20">
              <w:t>Tx09</w:t>
            </w:r>
          </w:p>
        </w:tc>
        <w:tc>
          <w:tcPr>
            <w:tcW w:w="960" w:type="dxa"/>
            <w:noWrap/>
            <w:hideMark/>
          </w:tcPr>
          <w:p w14:paraId="1F6157CE" w14:textId="77777777" w:rsidR="00650C20" w:rsidRPr="00650C20" w:rsidRDefault="00650C20" w:rsidP="00650C20">
            <w:r w:rsidRPr="00650C20">
              <w:t>Tx10</w:t>
            </w:r>
          </w:p>
        </w:tc>
      </w:tr>
      <w:tr w:rsidR="00650C20" w:rsidRPr="00650C20" w14:paraId="22A37D47" w14:textId="77777777" w:rsidTr="00650C20">
        <w:trPr>
          <w:trHeight w:val="300"/>
        </w:trPr>
        <w:tc>
          <w:tcPr>
            <w:tcW w:w="960" w:type="dxa"/>
            <w:noWrap/>
            <w:hideMark/>
          </w:tcPr>
          <w:p w14:paraId="5BAB82F3" w14:textId="77777777" w:rsidR="00650C20" w:rsidRPr="00650C20" w:rsidRDefault="00650C20" w:rsidP="00650C20">
            <w:r w:rsidRPr="00650C20">
              <w:t>6.900965</w:t>
            </w:r>
          </w:p>
        </w:tc>
        <w:tc>
          <w:tcPr>
            <w:tcW w:w="960" w:type="dxa"/>
            <w:noWrap/>
            <w:hideMark/>
          </w:tcPr>
          <w:p w14:paraId="5DCB7EB7" w14:textId="77777777" w:rsidR="00650C20" w:rsidRPr="00650C20" w:rsidRDefault="00650C20" w:rsidP="00650C20">
            <w:r w:rsidRPr="00650C20">
              <w:t>6.845203</w:t>
            </w:r>
          </w:p>
        </w:tc>
        <w:tc>
          <w:tcPr>
            <w:tcW w:w="960" w:type="dxa"/>
            <w:noWrap/>
            <w:hideMark/>
          </w:tcPr>
          <w:p w14:paraId="62C91589" w14:textId="77777777" w:rsidR="00650C20" w:rsidRPr="00650C20" w:rsidRDefault="00650C20" w:rsidP="00650C20">
            <w:r w:rsidRPr="00650C20">
              <w:t>8.340514</w:t>
            </w:r>
          </w:p>
        </w:tc>
        <w:tc>
          <w:tcPr>
            <w:tcW w:w="960" w:type="dxa"/>
            <w:noWrap/>
            <w:hideMark/>
          </w:tcPr>
          <w:p w14:paraId="574C078D" w14:textId="77777777" w:rsidR="00650C20" w:rsidRPr="00650C20" w:rsidRDefault="00650C20" w:rsidP="00650C20">
            <w:r w:rsidRPr="00650C20">
              <w:t>8.119019</w:t>
            </w:r>
          </w:p>
        </w:tc>
        <w:tc>
          <w:tcPr>
            <w:tcW w:w="960" w:type="dxa"/>
            <w:noWrap/>
            <w:hideMark/>
          </w:tcPr>
          <w:p w14:paraId="1ACAA3D0" w14:textId="77777777" w:rsidR="00650C20" w:rsidRPr="00650C20" w:rsidRDefault="00650C20" w:rsidP="00650C20">
            <w:r w:rsidRPr="00650C20">
              <w:t>8.284583</w:t>
            </w:r>
          </w:p>
        </w:tc>
        <w:tc>
          <w:tcPr>
            <w:tcW w:w="960" w:type="dxa"/>
            <w:noWrap/>
            <w:hideMark/>
          </w:tcPr>
          <w:p w14:paraId="6AFB1224" w14:textId="77777777" w:rsidR="00650C20" w:rsidRPr="00650C20" w:rsidRDefault="00650C20" w:rsidP="00650C20">
            <w:r w:rsidRPr="00650C20">
              <w:t>8.570298</w:t>
            </w:r>
          </w:p>
        </w:tc>
        <w:tc>
          <w:tcPr>
            <w:tcW w:w="960" w:type="dxa"/>
            <w:noWrap/>
            <w:hideMark/>
          </w:tcPr>
          <w:p w14:paraId="3CF3D608" w14:textId="77777777" w:rsidR="00650C20" w:rsidRPr="00650C20" w:rsidRDefault="00650C20" w:rsidP="00650C20">
            <w:r w:rsidRPr="00650C20">
              <w:t>12.33925</w:t>
            </w:r>
          </w:p>
        </w:tc>
        <w:tc>
          <w:tcPr>
            <w:tcW w:w="960" w:type="dxa"/>
            <w:noWrap/>
            <w:hideMark/>
          </w:tcPr>
          <w:p w14:paraId="7166BA8F" w14:textId="77777777" w:rsidR="00650C20" w:rsidRPr="00650C20" w:rsidRDefault="00650C20" w:rsidP="00650C20">
            <w:r w:rsidRPr="00650C20">
              <w:t>14.15421</w:t>
            </w:r>
          </w:p>
        </w:tc>
        <w:tc>
          <w:tcPr>
            <w:tcW w:w="960" w:type="dxa"/>
            <w:noWrap/>
            <w:hideMark/>
          </w:tcPr>
          <w:p w14:paraId="0D0FEEFF" w14:textId="77777777" w:rsidR="00650C20" w:rsidRPr="00650C20" w:rsidRDefault="00650C20" w:rsidP="00650C20">
            <w:r w:rsidRPr="00650C20">
              <w:t>8.20352</w:t>
            </w:r>
          </w:p>
        </w:tc>
        <w:tc>
          <w:tcPr>
            <w:tcW w:w="960" w:type="dxa"/>
            <w:noWrap/>
            <w:hideMark/>
          </w:tcPr>
          <w:p w14:paraId="3750679B" w14:textId="77777777" w:rsidR="00650C20" w:rsidRPr="00650C20" w:rsidRDefault="00650C20" w:rsidP="00650C20">
            <w:r w:rsidRPr="00650C20">
              <w:t>9.772178</w:t>
            </w:r>
          </w:p>
        </w:tc>
      </w:tr>
      <w:tr w:rsidR="00650C20" w:rsidRPr="00650C20" w14:paraId="2F90D284" w14:textId="77777777" w:rsidTr="00650C20">
        <w:trPr>
          <w:trHeight w:val="300"/>
        </w:trPr>
        <w:tc>
          <w:tcPr>
            <w:tcW w:w="960" w:type="dxa"/>
            <w:noWrap/>
            <w:hideMark/>
          </w:tcPr>
          <w:p w14:paraId="7509C9B5" w14:textId="77777777" w:rsidR="00650C20" w:rsidRPr="00650C20" w:rsidRDefault="00650C20" w:rsidP="00650C20">
            <w:r w:rsidRPr="00650C20">
              <w:t>8.232746</w:t>
            </w:r>
          </w:p>
        </w:tc>
        <w:tc>
          <w:tcPr>
            <w:tcW w:w="960" w:type="dxa"/>
            <w:noWrap/>
            <w:hideMark/>
          </w:tcPr>
          <w:p w14:paraId="138C1872" w14:textId="77777777" w:rsidR="00650C20" w:rsidRPr="00650C20" w:rsidRDefault="00650C20" w:rsidP="00650C20">
            <w:r w:rsidRPr="00650C20">
              <w:t>11.6991</w:t>
            </w:r>
          </w:p>
        </w:tc>
        <w:tc>
          <w:tcPr>
            <w:tcW w:w="960" w:type="dxa"/>
            <w:noWrap/>
            <w:hideMark/>
          </w:tcPr>
          <w:p w14:paraId="00929247" w14:textId="77777777" w:rsidR="00650C20" w:rsidRPr="00650C20" w:rsidRDefault="00650C20" w:rsidP="00650C20">
            <w:r w:rsidRPr="00650C20">
              <w:t>7.731331</w:t>
            </w:r>
          </w:p>
        </w:tc>
        <w:tc>
          <w:tcPr>
            <w:tcW w:w="960" w:type="dxa"/>
            <w:noWrap/>
            <w:hideMark/>
          </w:tcPr>
          <w:p w14:paraId="12025E80" w14:textId="77777777" w:rsidR="00650C20" w:rsidRPr="00650C20" w:rsidRDefault="00650C20" w:rsidP="00650C20">
            <w:r w:rsidRPr="00650C20">
              <w:t>11.12284</w:t>
            </w:r>
          </w:p>
        </w:tc>
        <w:tc>
          <w:tcPr>
            <w:tcW w:w="960" w:type="dxa"/>
            <w:noWrap/>
            <w:hideMark/>
          </w:tcPr>
          <w:p w14:paraId="7FF00A85" w14:textId="77777777" w:rsidR="00650C20" w:rsidRPr="00650C20" w:rsidRDefault="00650C20" w:rsidP="00650C20">
            <w:r w:rsidRPr="00650C20">
              <w:t>10.56461</w:t>
            </w:r>
          </w:p>
        </w:tc>
        <w:tc>
          <w:tcPr>
            <w:tcW w:w="960" w:type="dxa"/>
            <w:noWrap/>
            <w:hideMark/>
          </w:tcPr>
          <w:p w14:paraId="36D09A99" w14:textId="77777777" w:rsidR="00650C20" w:rsidRPr="00650C20" w:rsidRDefault="00650C20" w:rsidP="00650C20">
            <w:r w:rsidRPr="00650C20">
              <w:t>11.83953</w:t>
            </w:r>
          </w:p>
        </w:tc>
        <w:tc>
          <w:tcPr>
            <w:tcW w:w="960" w:type="dxa"/>
            <w:noWrap/>
            <w:hideMark/>
          </w:tcPr>
          <w:p w14:paraId="7BC7AEA1" w14:textId="77777777" w:rsidR="00650C20" w:rsidRPr="00650C20" w:rsidRDefault="00650C20" w:rsidP="00650C20">
            <w:r w:rsidRPr="00650C20">
              <w:t>6.23018</w:t>
            </w:r>
          </w:p>
        </w:tc>
        <w:tc>
          <w:tcPr>
            <w:tcW w:w="960" w:type="dxa"/>
            <w:noWrap/>
            <w:hideMark/>
          </w:tcPr>
          <w:p w14:paraId="36834888" w14:textId="77777777" w:rsidR="00650C20" w:rsidRPr="00650C20" w:rsidRDefault="00650C20" w:rsidP="00650C20">
            <w:r w:rsidRPr="00650C20">
              <w:t>8.169673</w:t>
            </w:r>
          </w:p>
        </w:tc>
        <w:tc>
          <w:tcPr>
            <w:tcW w:w="960" w:type="dxa"/>
            <w:noWrap/>
            <w:hideMark/>
          </w:tcPr>
          <w:p w14:paraId="65824E90" w14:textId="77777777" w:rsidR="00650C20" w:rsidRPr="00650C20" w:rsidRDefault="00650C20" w:rsidP="00650C20">
            <w:r w:rsidRPr="00650C20">
              <w:t>7.640559</w:t>
            </w:r>
          </w:p>
        </w:tc>
        <w:tc>
          <w:tcPr>
            <w:tcW w:w="960" w:type="dxa"/>
            <w:noWrap/>
            <w:hideMark/>
          </w:tcPr>
          <w:p w14:paraId="530CDD40" w14:textId="77777777" w:rsidR="00650C20" w:rsidRPr="00650C20" w:rsidRDefault="00650C20" w:rsidP="00650C20">
            <w:r w:rsidRPr="00650C20">
              <w:t>8.337001</w:t>
            </w:r>
          </w:p>
        </w:tc>
      </w:tr>
      <w:tr w:rsidR="00650C20" w:rsidRPr="00650C20" w14:paraId="5CD0AB21" w14:textId="77777777" w:rsidTr="00650C20">
        <w:trPr>
          <w:trHeight w:val="300"/>
        </w:trPr>
        <w:tc>
          <w:tcPr>
            <w:tcW w:w="960" w:type="dxa"/>
            <w:noWrap/>
            <w:hideMark/>
          </w:tcPr>
          <w:p w14:paraId="61E8EBDE" w14:textId="77777777" w:rsidR="00650C20" w:rsidRPr="00650C20" w:rsidRDefault="00650C20" w:rsidP="00650C20">
            <w:r w:rsidRPr="00650C20">
              <w:t>12.50917</w:t>
            </w:r>
          </w:p>
        </w:tc>
        <w:tc>
          <w:tcPr>
            <w:tcW w:w="960" w:type="dxa"/>
            <w:noWrap/>
            <w:hideMark/>
          </w:tcPr>
          <w:p w14:paraId="3FAD7C4A" w14:textId="77777777" w:rsidR="00650C20" w:rsidRPr="00650C20" w:rsidRDefault="00650C20" w:rsidP="00650C20">
            <w:r w:rsidRPr="00650C20">
              <w:t>7.610194</w:t>
            </w:r>
          </w:p>
        </w:tc>
        <w:tc>
          <w:tcPr>
            <w:tcW w:w="960" w:type="dxa"/>
            <w:noWrap/>
            <w:hideMark/>
          </w:tcPr>
          <w:p w14:paraId="7D85F826" w14:textId="77777777" w:rsidR="00650C20" w:rsidRPr="00650C20" w:rsidRDefault="00650C20" w:rsidP="00650C20">
            <w:r w:rsidRPr="00650C20">
              <w:t>5.75586</w:t>
            </w:r>
          </w:p>
        </w:tc>
        <w:tc>
          <w:tcPr>
            <w:tcW w:w="960" w:type="dxa"/>
            <w:noWrap/>
            <w:hideMark/>
          </w:tcPr>
          <w:p w14:paraId="178DBEC5" w14:textId="77777777" w:rsidR="00650C20" w:rsidRPr="00650C20" w:rsidRDefault="00650C20" w:rsidP="00650C20">
            <w:r w:rsidRPr="00650C20">
              <w:t>14.98814</w:t>
            </w:r>
          </w:p>
        </w:tc>
        <w:tc>
          <w:tcPr>
            <w:tcW w:w="960" w:type="dxa"/>
            <w:noWrap/>
            <w:hideMark/>
          </w:tcPr>
          <w:p w14:paraId="33DC53E0" w14:textId="77777777" w:rsidR="00650C20" w:rsidRPr="00650C20" w:rsidRDefault="00650C20" w:rsidP="00650C20">
            <w:r w:rsidRPr="00650C20">
              <w:t>18.29905</w:t>
            </w:r>
          </w:p>
        </w:tc>
        <w:tc>
          <w:tcPr>
            <w:tcW w:w="960" w:type="dxa"/>
            <w:noWrap/>
            <w:hideMark/>
          </w:tcPr>
          <w:p w14:paraId="268A76B8" w14:textId="77777777" w:rsidR="00650C20" w:rsidRPr="00650C20" w:rsidRDefault="00650C20" w:rsidP="00650C20">
            <w:r w:rsidRPr="00650C20">
              <w:t>6.822016</w:t>
            </w:r>
          </w:p>
        </w:tc>
        <w:tc>
          <w:tcPr>
            <w:tcW w:w="960" w:type="dxa"/>
            <w:noWrap/>
            <w:hideMark/>
          </w:tcPr>
          <w:p w14:paraId="28F9291E" w14:textId="77777777" w:rsidR="00650C20" w:rsidRPr="00650C20" w:rsidRDefault="00650C20" w:rsidP="00650C20">
            <w:r w:rsidRPr="00650C20">
              <w:t>4.517301</w:t>
            </w:r>
          </w:p>
        </w:tc>
        <w:tc>
          <w:tcPr>
            <w:tcW w:w="960" w:type="dxa"/>
            <w:noWrap/>
            <w:hideMark/>
          </w:tcPr>
          <w:p w14:paraId="79AB272E" w14:textId="77777777" w:rsidR="00650C20" w:rsidRPr="00650C20" w:rsidRDefault="00650C20" w:rsidP="00650C20">
            <w:r w:rsidRPr="00650C20">
              <w:t>8.462832</w:t>
            </w:r>
          </w:p>
        </w:tc>
        <w:tc>
          <w:tcPr>
            <w:tcW w:w="960" w:type="dxa"/>
            <w:noWrap/>
            <w:hideMark/>
          </w:tcPr>
          <w:p w14:paraId="360B1443" w14:textId="77777777" w:rsidR="00650C20" w:rsidRPr="00650C20" w:rsidRDefault="00650C20" w:rsidP="00650C20">
            <w:r w:rsidRPr="00650C20">
              <w:t>10.77839</w:t>
            </w:r>
          </w:p>
        </w:tc>
        <w:tc>
          <w:tcPr>
            <w:tcW w:w="960" w:type="dxa"/>
            <w:noWrap/>
            <w:hideMark/>
          </w:tcPr>
          <w:p w14:paraId="62150E40" w14:textId="77777777" w:rsidR="00650C20" w:rsidRPr="00650C20" w:rsidRDefault="00650C20" w:rsidP="00650C20">
            <w:r w:rsidRPr="00650C20">
              <w:t>13.27741</w:t>
            </w:r>
          </w:p>
        </w:tc>
      </w:tr>
      <w:tr w:rsidR="00650C20" w:rsidRPr="00650C20" w14:paraId="72CBF88E" w14:textId="77777777" w:rsidTr="00650C20">
        <w:trPr>
          <w:trHeight w:val="300"/>
        </w:trPr>
        <w:tc>
          <w:tcPr>
            <w:tcW w:w="960" w:type="dxa"/>
            <w:noWrap/>
            <w:hideMark/>
          </w:tcPr>
          <w:p w14:paraId="4C41F0D2" w14:textId="77777777" w:rsidR="00650C20" w:rsidRPr="00650C20" w:rsidRDefault="00650C20" w:rsidP="00650C20">
            <w:r w:rsidRPr="00650C20">
              <w:t>4.772351</w:t>
            </w:r>
          </w:p>
        </w:tc>
        <w:tc>
          <w:tcPr>
            <w:tcW w:w="960" w:type="dxa"/>
            <w:noWrap/>
            <w:hideMark/>
          </w:tcPr>
          <w:p w14:paraId="18C08E58" w14:textId="77777777" w:rsidR="00650C20" w:rsidRPr="00650C20" w:rsidRDefault="00650C20" w:rsidP="00650C20">
            <w:r w:rsidRPr="00650C20">
              <w:t>8.185296</w:t>
            </w:r>
          </w:p>
        </w:tc>
        <w:tc>
          <w:tcPr>
            <w:tcW w:w="960" w:type="dxa"/>
            <w:noWrap/>
            <w:hideMark/>
          </w:tcPr>
          <w:p w14:paraId="2E218895" w14:textId="77777777" w:rsidR="00650C20" w:rsidRPr="00650C20" w:rsidRDefault="00650C20" w:rsidP="00650C20">
            <w:r w:rsidRPr="00650C20">
              <w:t>8.250531</w:t>
            </w:r>
          </w:p>
        </w:tc>
        <w:tc>
          <w:tcPr>
            <w:tcW w:w="960" w:type="dxa"/>
            <w:noWrap/>
            <w:hideMark/>
          </w:tcPr>
          <w:p w14:paraId="578181F6" w14:textId="77777777" w:rsidR="00650C20" w:rsidRPr="00650C20" w:rsidRDefault="00650C20" w:rsidP="00650C20">
            <w:r w:rsidRPr="00650C20">
              <w:t>11.86418</w:t>
            </w:r>
          </w:p>
        </w:tc>
        <w:tc>
          <w:tcPr>
            <w:tcW w:w="960" w:type="dxa"/>
            <w:noWrap/>
            <w:hideMark/>
          </w:tcPr>
          <w:p w14:paraId="1E639F4C" w14:textId="77777777" w:rsidR="00650C20" w:rsidRPr="00650C20" w:rsidRDefault="00650C20" w:rsidP="00650C20">
            <w:r w:rsidRPr="00650C20">
              <w:t>8.433851</w:t>
            </w:r>
          </w:p>
        </w:tc>
        <w:tc>
          <w:tcPr>
            <w:tcW w:w="960" w:type="dxa"/>
            <w:noWrap/>
            <w:hideMark/>
          </w:tcPr>
          <w:p w14:paraId="6EE2F3C8" w14:textId="77777777" w:rsidR="00650C20" w:rsidRPr="00650C20" w:rsidRDefault="00650C20" w:rsidP="00650C20">
            <w:r w:rsidRPr="00650C20">
              <w:t>4.97897</w:t>
            </w:r>
          </w:p>
        </w:tc>
        <w:tc>
          <w:tcPr>
            <w:tcW w:w="960" w:type="dxa"/>
            <w:noWrap/>
            <w:hideMark/>
          </w:tcPr>
          <w:p w14:paraId="13AF434F" w14:textId="77777777" w:rsidR="00650C20" w:rsidRPr="00650C20" w:rsidRDefault="00650C20" w:rsidP="00650C20">
            <w:r w:rsidRPr="00650C20">
              <w:t>6.759153</w:t>
            </w:r>
          </w:p>
        </w:tc>
        <w:tc>
          <w:tcPr>
            <w:tcW w:w="960" w:type="dxa"/>
            <w:noWrap/>
            <w:hideMark/>
          </w:tcPr>
          <w:p w14:paraId="45B5E6B8" w14:textId="77777777" w:rsidR="00650C20" w:rsidRPr="00650C20" w:rsidRDefault="00650C20" w:rsidP="00650C20">
            <w:r w:rsidRPr="00650C20">
              <w:t>7.230583</w:t>
            </w:r>
          </w:p>
        </w:tc>
        <w:tc>
          <w:tcPr>
            <w:tcW w:w="960" w:type="dxa"/>
            <w:noWrap/>
            <w:hideMark/>
          </w:tcPr>
          <w:p w14:paraId="6E610372" w14:textId="77777777" w:rsidR="00650C20" w:rsidRPr="00650C20" w:rsidRDefault="00650C20" w:rsidP="00650C20">
            <w:r w:rsidRPr="00650C20">
              <w:t>9.688253</w:t>
            </w:r>
          </w:p>
        </w:tc>
        <w:tc>
          <w:tcPr>
            <w:tcW w:w="960" w:type="dxa"/>
            <w:noWrap/>
            <w:hideMark/>
          </w:tcPr>
          <w:p w14:paraId="1ACE2E1E" w14:textId="77777777" w:rsidR="00650C20" w:rsidRPr="00650C20" w:rsidRDefault="00650C20" w:rsidP="00650C20">
            <w:r w:rsidRPr="00650C20">
              <w:t>12.10611</w:t>
            </w:r>
          </w:p>
        </w:tc>
      </w:tr>
      <w:tr w:rsidR="00650C20" w:rsidRPr="00650C20" w14:paraId="7016BEB4" w14:textId="77777777" w:rsidTr="00650C20">
        <w:trPr>
          <w:trHeight w:val="300"/>
        </w:trPr>
        <w:tc>
          <w:tcPr>
            <w:tcW w:w="960" w:type="dxa"/>
            <w:noWrap/>
            <w:hideMark/>
          </w:tcPr>
          <w:p w14:paraId="160B609E" w14:textId="77777777" w:rsidR="00650C20" w:rsidRPr="00650C20" w:rsidRDefault="00650C20" w:rsidP="00650C20">
            <w:r w:rsidRPr="00650C20">
              <w:t>9.146746</w:t>
            </w:r>
          </w:p>
        </w:tc>
        <w:tc>
          <w:tcPr>
            <w:tcW w:w="960" w:type="dxa"/>
            <w:noWrap/>
            <w:hideMark/>
          </w:tcPr>
          <w:p w14:paraId="4D8638C8" w14:textId="77777777" w:rsidR="00650C20" w:rsidRPr="00650C20" w:rsidRDefault="00650C20" w:rsidP="00650C20">
            <w:r w:rsidRPr="00650C20">
              <w:t>9.366789</w:t>
            </w:r>
          </w:p>
        </w:tc>
        <w:tc>
          <w:tcPr>
            <w:tcW w:w="960" w:type="dxa"/>
            <w:noWrap/>
            <w:hideMark/>
          </w:tcPr>
          <w:p w14:paraId="313D3104" w14:textId="77777777" w:rsidR="00650C20" w:rsidRPr="00650C20" w:rsidRDefault="00650C20" w:rsidP="00650C20">
            <w:r w:rsidRPr="00650C20">
              <w:t>12.44551</w:t>
            </w:r>
          </w:p>
        </w:tc>
        <w:tc>
          <w:tcPr>
            <w:tcW w:w="960" w:type="dxa"/>
            <w:noWrap/>
            <w:hideMark/>
          </w:tcPr>
          <w:p w14:paraId="138E308F" w14:textId="77777777" w:rsidR="00650C20" w:rsidRPr="00650C20" w:rsidRDefault="00650C20" w:rsidP="00650C20">
            <w:r w:rsidRPr="00650C20">
              <w:t>9.725923</w:t>
            </w:r>
          </w:p>
        </w:tc>
        <w:tc>
          <w:tcPr>
            <w:tcW w:w="960" w:type="dxa"/>
            <w:noWrap/>
            <w:hideMark/>
          </w:tcPr>
          <w:p w14:paraId="50E9AA13" w14:textId="77777777" w:rsidR="00650C20" w:rsidRPr="00650C20" w:rsidRDefault="00650C20" w:rsidP="00650C20">
            <w:r w:rsidRPr="00650C20">
              <w:t>11.15473</w:t>
            </w:r>
          </w:p>
        </w:tc>
        <w:tc>
          <w:tcPr>
            <w:tcW w:w="960" w:type="dxa"/>
            <w:noWrap/>
            <w:hideMark/>
          </w:tcPr>
          <w:p w14:paraId="2F2E89B9" w14:textId="77777777" w:rsidR="00650C20" w:rsidRPr="00650C20" w:rsidRDefault="00650C20" w:rsidP="00650C20">
            <w:r w:rsidRPr="00650C20">
              <w:t>13.95067</w:t>
            </w:r>
          </w:p>
        </w:tc>
        <w:tc>
          <w:tcPr>
            <w:tcW w:w="960" w:type="dxa"/>
            <w:noWrap/>
            <w:hideMark/>
          </w:tcPr>
          <w:p w14:paraId="27664A7C" w14:textId="77777777" w:rsidR="00650C20" w:rsidRPr="00650C20" w:rsidRDefault="00650C20" w:rsidP="00650C20">
            <w:r w:rsidRPr="00650C20">
              <w:t>6.285616</w:t>
            </w:r>
          </w:p>
        </w:tc>
        <w:tc>
          <w:tcPr>
            <w:tcW w:w="960" w:type="dxa"/>
            <w:noWrap/>
            <w:hideMark/>
          </w:tcPr>
          <w:p w14:paraId="1A444D71" w14:textId="77777777" w:rsidR="00650C20" w:rsidRPr="00650C20" w:rsidRDefault="00650C20" w:rsidP="00650C20">
            <w:r w:rsidRPr="00650C20">
              <w:t>9.289804</w:t>
            </w:r>
          </w:p>
        </w:tc>
        <w:tc>
          <w:tcPr>
            <w:tcW w:w="960" w:type="dxa"/>
            <w:noWrap/>
            <w:hideMark/>
          </w:tcPr>
          <w:p w14:paraId="495BAC16" w14:textId="77777777" w:rsidR="00650C20" w:rsidRPr="00650C20" w:rsidRDefault="00650C20" w:rsidP="00650C20">
            <w:r w:rsidRPr="00650C20">
              <w:t>17.44047</w:t>
            </w:r>
          </w:p>
        </w:tc>
        <w:tc>
          <w:tcPr>
            <w:tcW w:w="960" w:type="dxa"/>
            <w:noWrap/>
            <w:hideMark/>
          </w:tcPr>
          <w:p w14:paraId="5CE59F22" w14:textId="77777777" w:rsidR="00650C20" w:rsidRPr="00650C20" w:rsidRDefault="00650C20" w:rsidP="00650C20">
            <w:r w:rsidRPr="00650C20">
              <w:t>13.8404</w:t>
            </w:r>
          </w:p>
        </w:tc>
      </w:tr>
      <w:tr w:rsidR="00650C20" w:rsidRPr="00650C20" w14:paraId="2EBB7A34" w14:textId="77777777" w:rsidTr="00650C20">
        <w:trPr>
          <w:trHeight w:val="300"/>
        </w:trPr>
        <w:tc>
          <w:tcPr>
            <w:tcW w:w="960" w:type="dxa"/>
            <w:noWrap/>
            <w:hideMark/>
          </w:tcPr>
          <w:p w14:paraId="339EFA0D" w14:textId="77777777" w:rsidR="00650C20" w:rsidRPr="00650C20" w:rsidRDefault="00650C20" w:rsidP="00650C20">
            <w:r w:rsidRPr="00650C20">
              <w:t>12.84638</w:t>
            </w:r>
          </w:p>
        </w:tc>
        <w:tc>
          <w:tcPr>
            <w:tcW w:w="960" w:type="dxa"/>
            <w:noWrap/>
            <w:hideMark/>
          </w:tcPr>
          <w:p w14:paraId="74EB8588" w14:textId="77777777" w:rsidR="00650C20" w:rsidRPr="00650C20" w:rsidRDefault="00650C20" w:rsidP="00650C20">
            <w:r w:rsidRPr="00650C20">
              <w:t>6.417535</w:t>
            </w:r>
          </w:p>
        </w:tc>
        <w:tc>
          <w:tcPr>
            <w:tcW w:w="960" w:type="dxa"/>
            <w:noWrap/>
            <w:hideMark/>
          </w:tcPr>
          <w:p w14:paraId="0A6EB72F" w14:textId="77777777" w:rsidR="00650C20" w:rsidRPr="00650C20" w:rsidRDefault="00650C20" w:rsidP="00650C20">
            <w:r w:rsidRPr="00650C20">
              <w:t>8.423012</w:t>
            </w:r>
          </w:p>
        </w:tc>
        <w:tc>
          <w:tcPr>
            <w:tcW w:w="960" w:type="dxa"/>
            <w:noWrap/>
            <w:hideMark/>
          </w:tcPr>
          <w:p w14:paraId="54763474" w14:textId="77777777" w:rsidR="00650C20" w:rsidRPr="00650C20" w:rsidRDefault="00650C20" w:rsidP="00650C20">
            <w:r w:rsidRPr="00650C20">
              <w:t>10.96491</w:t>
            </w:r>
          </w:p>
        </w:tc>
        <w:tc>
          <w:tcPr>
            <w:tcW w:w="960" w:type="dxa"/>
            <w:noWrap/>
            <w:hideMark/>
          </w:tcPr>
          <w:p w14:paraId="55C730B0" w14:textId="77777777" w:rsidR="00650C20" w:rsidRPr="00650C20" w:rsidRDefault="00650C20" w:rsidP="00650C20">
            <w:r w:rsidRPr="00650C20">
              <w:t>11.60917</w:t>
            </w:r>
          </w:p>
        </w:tc>
        <w:tc>
          <w:tcPr>
            <w:tcW w:w="960" w:type="dxa"/>
            <w:noWrap/>
            <w:hideMark/>
          </w:tcPr>
          <w:p w14:paraId="55A3B504" w14:textId="77777777" w:rsidR="00650C20" w:rsidRPr="00650C20" w:rsidRDefault="00650C20" w:rsidP="00650C20">
            <w:r w:rsidRPr="00650C20">
              <w:t>7.513185</w:t>
            </w:r>
          </w:p>
        </w:tc>
        <w:tc>
          <w:tcPr>
            <w:tcW w:w="960" w:type="dxa"/>
            <w:noWrap/>
            <w:hideMark/>
          </w:tcPr>
          <w:p w14:paraId="04643592" w14:textId="77777777" w:rsidR="00650C20" w:rsidRPr="00650C20" w:rsidRDefault="00650C20" w:rsidP="00650C20">
            <w:r w:rsidRPr="00650C20">
              <w:t>5.952103</w:t>
            </w:r>
          </w:p>
        </w:tc>
        <w:tc>
          <w:tcPr>
            <w:tcW w:w="960" w:type="dxa"/>
            <w:noWrap/>
            <w:hideMark/>
          </w:tcPr>
          <w:p w14:paraId="1367D0B9" w14:textId="77777777" w:rsidR="00650C20" w:rsidRPr="00650C20" w:rsidRDefault="00650C20" w:rsidP="00650C20">
            <w:r w:rsidRPr="00650C20">
              <w:t>9.176242</w:t>
            </w:r>
          </w:p>
        </w:tc>
        <w:tc>
          <w:tcPr>
            <w:tcW w:w="960" w:type="dxa"/>
            <w:noWrap/>
            <w:hideMark/>
          </w:tcPr>
          <w:p w14:paraId="10BF02E8" w14:textId="77777777" w:rsidR="00650C20" w:rsidRPr="00650C20" w:rsidRDefault="00650C20" w:rsidP="00650C20">
            <w:r w:rsidRPr="00650C20">
              <w:t>13.87459</w:t>
            </w:r>
          </w:p>
        </w:tc>
        <w:tc>
          <w:tcPr>
            <w:tcW w:w="960" w:type="dxa"/>
            <w:noWrap/>
            <w:hideMark/>
          </w:tcPr>
          <w:p w14:paraId="0ADF2C84" w14:textId="77777777" w:rsidR="00650C20" w:rsidRPr="00650C20" w:rsidRDefault="00650C20" w:rsidP="00650C20">
            <w:r w:rsidRPr="00650C20">
              <w:t>11.80107</w:t>
            </w:r>
          </w:p>
        </w:tc>
      </w:tr>
      <w:tr w:rsidR="00650C20" w:rsidRPr="00650C20" w14:paraId="3D7B60FD" w14:textId="77777777" w:rsidTr="00650C20">
        <w:trPr>
          <w:trHeight w:val="300"/>
        </w:trPr>
        <w:tc>
          <w:tcPr>
            <w:tcW w:w="960" w:type="dxa"/>
            <w:noWrap/>
            <w:hideMark/>
          </w:tcPr>
          <w:p w14:paraId="694BE3D8" w14:textId="77777777" w:rsidR="00650C20" w:rsidRPr="00650C20" w:rsidRDefault="00650C20" w:rsidP="00650C20">
            <w:r w:rsidRPr="00650C20">
              <w:t>4.263901</w:t>
            </w:r>
          </w:p>
        </w:tc>
        <w:tc>
          <w:tcPr>
            <w:tcW w:w="960" w:type="dxa"/>
            <w:noWrap/>
            <w:hideMark/>
          </w:tcPr>
          <w:p w14:paraId="1F70D633" w14:textId="77777777" w:rsidR="00650C20" w:rsidRPr="00650C20" w:rsidRDefault="00650C20" w:rsidP="00650C20">
            <w:r w:rsidRPr="00650C20">
              <w:t>9.595988</w:t>
            </w:r>
          </w:p>
        </w:tc>
        <w:tc>
          <w:tcPr>
            <w:tcW w:w="960" w:type="dxa"/>
            <w:noWrap/>
            <w:hideMark/>
          </w:tcPr>
          <w:p w14:paraId="46D61840" w14:textId="77777777" w:rsidR="00650C20" w:rsidRPr="00650C20" w:rsidRDefault="00650C20" w:rsidP="00650C20">
            <w:r w:rsidRPr="00650C20">
              <w:t>8.430446</w:t>
            </w:r>
          </w:p>
        </w:tc>
        <w:tc>
          <w:tcPr>
            <w:tcW w:w="960" w:type="dxa"/>
            <w:noWrap/>
            <w:hideMark/>
          </w:tcPr>
          <w:p w14:paraId="1E6D3228" w14:textId="77777777" w:rsidR="00650C20" w:rsidRPr="00650C20" w:rsidRDefault="00650C20" w:rsidP="00650C20">
            <w:r w:rsidRPr="00650C20">
              <w:t>11.28149</w:t>
            </w:r>
          </w:p>
        </w:tc>
        <w:tc>
          <w:tcPr>
            <w:tcW w:w="960" w:type="dxa"/>
            <w:noWrap/>
            <w:hideMark/>
          </w:tcPr>
          <w:p w14:paraId="5E29F961" w14:textId="77777777" w:rsidR="00650C20" w:rsidRPr="00650C20" w:rsidRDefault="00650C20" w:rsidP="00650C20">
            <w:r w:rsidRPr="00650C20">
              <w:t>15.93479</w:t>
            </w:r>
          </w:p>
        </w:tc>
        <w:tc>
          <w:tcPr>
            <w:tcW w:w="960" w:type="dxa"/>
            <w:noWrap/>
            <w:hideMark/>
          </w:tcPr>
          <w:p w14:paraId="0B50D7B5" w14:textId="77777777" w:rsidR="00650C20" w:rsidRPr="00650C20" w:rsidRDefault="00650C20" w:rsidP="00650C20">
            <w:r w:rsidRPr="00650C20">
              <w:t>6.297498</w:t>
            </w:r>
          </w:p>
        </w:tc>
        <w:tc>
          <w:tcPr>
            <w:tcW w:w="960" w:type="dxa"/>
            <w:noWrap/>
            <w:hideMark/>
          </w:tcPr>
          <w:p w14:paraId="376FE996" w14:textId="77777777" w:rsidR="00650C20" w:rsidRPr="00650C20" w:rsidRDefault="00650C20" w:rsidP="00650C20">
            <w:r w:rsidRPr="00650C20">
              <w:t>11.55667</w:t>
            </w:r>
          </w:p>
        </w:tc>
        <w:tc>
          <w:tcPr>
            <w:tcW w:w="960" w:type="dxa"/>
            <w:noWrap/>
            <w:hideMark/>
          </w:tcPr>
          <w:p w14:paraId="5B60E71F" w14:textId="77777777" w:rsidR="00650C20" w:rsidRPr="00650C20" w:rsidRDefault="00650C20" w:rsidP="00650C20">
            <w:r w:rsidRPr="00650C20">
              <w:t>8.249226</w:t>
            </w:r>
          </w:p>
        </w:tc>
        <w:tc>
          <w:tcPr>
            <w:tcW w:w="960" w:type="dxa"/>
            <w:noWrap/>
            <w:hideMark/>
          </w:tcPr>
          <w:p w14:paraId="2F8F82FA" w14:textId="77777777" w:rsidR="00650C20" w:rsidRPr="00650C20" w:rsidRDefault="00650C20" w:rsidP="00650C20">
            <w:r w:rsidRPr="00650C20">
              <w:t>8.18093</w:t>
            </w:r>
          </w:p>
        </w:tc>
        <w:tc>
          <w:tcPr>
            <w:tcW w:w="960" w:type="dxa"/>
            <w:noWrap/>
            <w:hideMark/>
          </w:tcPr>
          <w:p w14:paraId="2FA08E2F" w14:textId="77777777" w:rsidR="00650C20" w:rsidRPr="00650C20" w:rsidRDefault="00650C20" w:rsidP="00650C20">
            <w:r w:rsidRPr="00650C20">
              <w:t>11.94965</w:t>
            </w:r>
          </w:p>
        </w:tc>
      </w:tr>
      <w:tr w:rsidR="00650C20" w:rsidRPr="00650C20" w14:paraId="16B5153C" w14:textId="77777777" w:rsidTr="00650C20">
        <w:trPr>
          <w:trHeight w:val="300"/>
        </w:trPr>
        <w:tc>
          <w:tcPr>
            <w:tcW w:w="960" w:type="dxa"/>
            <w:noWrap/>
            <w:hideMark/>
          </w:tcPr>
          <w:p w14:paraId="4144A16D" w14:textId="77777777" w:rsidR="00650C20" w:rsidRPr="00650C20" w:rsidRDefault="00650C20" w:rsidP="00650C20">
            <w:r w:rsidRPr="00650C20">
              <w:t>13.74465</w:t>
            </w:r>
          </w:p>
        </w:tc>
        <w:tc>
          <w:tcPr>
            <w:tcW w:w="960" w:type="dxa"/>
            <w:noWrap/>
            <w:hideMark/>
          </w:tcPr>
          <w:p w14:paraId="00F1B26F" w14:textId="77777777" w:rsidR="00650C20" w:rsidRPr="00650C20" w:rsidRDefault="00650C20" w:rsidP="00650C20">
            <w:r w:rsidRPr="00650C20">
              <w:t>13.98565</w:t>
            </w:r>
          </w:p>
        </w:tc>
        <w:tc>
          <w:tcPr>
            <w:tcW w:w="960" w:type="dxa"/>
            <w:noWrap/>
            <w:hideMark/>
          </w:tcPr>
          <w:p w14:paraId="53570C03" w14:textId="77777777" w:rsidR="00650C20" w:rsidRPr="00650C20" w:rsidRDefault="00650C20" w:rsidP="00650C20">
            <w:r w:rsidRPr="00650C20">
              <w:t>12.45272</w:t>
            </w:r>
          </w:p>
        </w:tc>
        <w:tc>
          <w:tcPr>
            <w:tcW w:w="960" w:type="dxa"/>
            <w:noWrap/>
            <w:hideMark/>
          </w:tcPr>
          <w:p w14:paraId="4D74B811" w14:textId="77777777" w:rsidR="00650C20" w:rsidRPr="00650C20" w:rsidRDefault="00650C20" w:rsidP="00650C20">
            <w:r w:rsidRPr="00650C20">
              <w:t>10.94277</w:t>
            </w:r>
          </w:p>
        </w:tc>
        <w:tc>
          <w:tcPr>
            <w:tcW w:w="960" w:type="dxa"/>
            <w:noWrap/>
            <w:hideMark/>
          </w:tcPr>
          <w:p w14:paraId="11C6357A" w14:textId="77777777" w:rsidR="00650C20" w:rsidRPr="00650C20" w:rsidRDefault="00650C20" w:rsidP="00650C20">
            <w:r w:rsidRPr="00650C20">
              <w:t>12.96788</w:t>
            </w:r>
          </w:p>
        </w:tc>
        <w:tc>
          <w:tcPr>
            <w:tcW w:w="960" w:type="dxa"/>
            <w:noWrap/>
            <w:hideMark/>
          </w:tcPr>
          <w:p w14:paraId="7BFE3FDD" w14:textId="77777777" w:rsidR="00650C20" w:rsidRPr="00650C20" w:rsidRDefault="00650C20" w:rsidP="00650C20">
            <w:r w:rsidRPr="00650C20">
              <w:t>5.934781</w:t>
            </w:r>
          </w:p>
        </w:tc>
        <w:tc>
          <w:tcPr>
            <w:tcW w:w="960" w:type="dxa"/>
            <w:noWrap/>
            <w:hideMark/>
          </w:tcPr>
          <w:p w14:paraId="63E50A7A" w14:textId="77777777" w:rsidR="00650C20" w:rsidRPr="00650C20" w:rsidRDefault="00650C20" w:rsidP="00650C20">
            <w:r w:rsidRPr="00650C20">
              <w:t>6.379907</w:t>
            </w:r>
          </w:p>
        </w:tc>
        <w:tc>
          <w:tcPr>
            <w:tcW w:w="960" w:type="dxa"/>
            <w:noWrap/>
            <w:hideMark/>
          </w:tcPr>
          <w:p w14:paraId="64CFDAA3" w14:textId="77777777" w:rsidR="00650C20" w:rsidRPr="00650C20" w:rsidRDefault="00650C20" w:rsidP="00650C20">
            <w:r w:rsidRPr="00650C20">
              <w:t>7.884039</w:t>
            </w:r>
          </w:p>
        </w:tc>
        <w:tc>
          <w:tcPr>
            <w:tcW w:w="960" w:type="dxa"/>
            <w:noWrap/>
            <w:hideMark/>
          </w:tcPr>
          <w:p w14:paraId="150383C6" w14:textId="77777777" w:rsidR="00650C20" w:rsidRPr="00650C20" w:rsidRDefault="00650C20" w:rsidP="00650C20">
            <w:r w:rsidRPr="00650C20">
              <w:t>17.88037</w:t>
            </w:r>
          </w:p>
        </w:tc>
        <w:tc>
          <w:tcPr>
            <w:tcW w:w="960" w:type="dxa"/>
            <w:noWrap/>
            <w:hideMark/>
          </w:tcPr>
          <w:p w14:paraId="42E2ED44" w14:textId="77777777" w:rsidR="00650C20" w:rsidRPr="00650C20" w:rsidRDefault="00650C20" w:rsidP="00650C20">
            <w:r w:rsidRPr="00650C20">
              <w:t>18.63796</w:t>
            </w:r>
          </w:p>
        </w:tc>
      </w:tr>
      <w:tr w:rsidR="00650C20" w:rsidRPr="00650C20" w14:paraId="39B67C0C" w14:textId="77777777" w:rsidTr="00650C20">
        <w:trPr>
          <w:trHeight w:val="300"/>
        </w:trPr>
        <w:tc>
          <w:tcPr>
            <w:tcW w:w="960" w:type="dxa"/>
            <w:noWrap/>
            <w:hideMark/>
          </w:tcPr>
          <w:p w14:paraId="3BFC55DF" w14:textId="77777777" w:rsidR="00650C20" w:rsidRPr="00650C20" w:rsidRDefault="00650C20" w:rsidP="00650C20">
            <w:r w:rsidRPr="00650C20">
              <w:t>13.12076</w:t>
            </w:r>
          </w:p>
        </w:tc>
        <w:tc>
          <w:tcPr>
            <w:tcW w:w="960" w:type="dxa"/>
            <w:noWrap/>
            <w:hideMark/>
          </w:tcPr>
          <w:p w14:paraId="5A7712E5" w14:textId="77777777" w:rsidR="00650C20" w:rsidRPr="00650C20" w:rsidRDefault="00650C20" w:rsidP="00650C20">
            <w:r w:rsidRPr="00650C20">
              <w:t>12.90199</w:t>
            </w:r>
          </w:p>
        </w:tc>
        <w:tc>
          <w:tcPr>
            <w:tcW w:w="960" w:type="dxa"/>
            <w:noWrap/>
            <w:hideMark/>
          </w:tcPr>
          <w:p w14:paraId="251CAE97" w14:textId="77777777" w:rsidR="00650C20" w:rsidRPr="00650C20" w:rsidRDefault="00650C20" w:rsidP="00650C20">
            <w:r w:rsidRPr="00650C20">
              <w:t>7.433401</w:t>
            </w:r>
          </w:p>
        </w:tc>
        <w:tc>
          <w:tcPr>
            <w:tcW w:w="960" w:type="dxa"/>
            <w:noWrap/>
            <w:hideMark/>
          </w:tcPr>
          <w:p w14:paraId="586290B3" w14:textId="77777777" w:rsidR="00650C20" w:rsidRPr="00650C20" w:rsidRDefault="00650C20" w:rsidP="00650C20">
            <w:r w:rsidRPr="00650C20">
              <w:t>10.14976</w:t>
            </w:r>
          </w:p>
        </w:tc>
        <w:tc>
          <w:tcPr>
            <w:tcW w:w="960" w:type="dxa"/>
            <w:noWrap/>
            <w:hideMark/>
          </w:tcPr>
          <w:p w14:paraId="5856058F" w14:textId="77777777" w:rsidR="00650C20" w:rsidRPr="00650C20" w:rsidRDefault="00650C20" w:rsidP="00650C20">
            <w:r w:rsidRPr="00650C20">
              <w:t>18.94025</w:t>
            </w:r>
          </w:p>
        </w:tc>
        <w:tc>
          <w:tcPr>
            <w:tcW w:w="960" w:type="dxa"/>
            <w:noWrap/>
            <w:hideMark/>
          </w:tcPr>
          <w:p w14:paraId="77201351" w14:textId="77777777" w:rsidR="00650C20" w:rsidRPr="00650C20" w:rsidRDefault="00650C20" w:rsidP="00650C20">
            <w:r w:rsidRPr="00650C20">
              <w:t>4.491026</w:t>
            </w:r>
          </w:p>
        </w:tc>
        <w:tc>
          <w:tcPr>
            <w:tcW w:w="960" w:type="dxa"/>
            <w:noWrap/>
            <w:hideMark/>
          </w:tcPr>
          <w:p w14:paraId="2491F87F" w14:textId="77777777" w:rsidR="00650C20" w:rsidRPr="00650C20" w:rsidRDefault="00650C20" w:rsidP="00650C20">
            <w:r w:rsidRPr="00650C20">
              <w:t>6.315004</w:t>
            </w:r>
          </w:p>
        </w:tc>
        <w:tc>
          <w:tcPr>
            <w:tcW w:w="960" w:type="dxa"/>
            <w:noWrap/>
            <w:hideMark/>
          </w:tcPr>
          <w:p w14:paraId="0EF6F389" w14:textId="77777777" w:rsidR="00650C20" w:rsidRPr="00650C20" w:rsidRDefault="00650C20" w:rsidP="00650C20">
            <w:r w:rsidRPr="00650C20">
              <w:t>6.402108</w:t>
            </w:r>
          </w:p>
        </w:tc>
        <w:tc>
          <w:tcPr>
            <w:tcW w:w="960" w:type="dxa"/>
            <w:noWrap/>
            <w:hideMark/>
          </w:tcPr>
          <w:p w14:paraId="32E9889E" w14:textId="77777777" w:rsidR="00650C20" w:rsidRPr="00650C20" w:rsidRDefault="00650C20" w:rsidP="00650C20">
            <w:r w:rsidRPr="00650C20">
              <w:t>8.859262</w:t>
            </w:r>
          </w:p>
        </w:tc>
        <w:tc>
          <w:tcPr>
            <w:tcW w:w="960" w:type="dxa"/>
            <w:noWrap/>
            <w:hideMark/>
          </w:tcPr>
          <w:p w14:paraId="442AD191" w14:textId="77777777" w:rsidR="00650C20" w:rsidRPr="00650C20" w:rsidRDefault="00650C20" w:rsidP="00650C20">
            <w:r w:rsidRPr="00650C20">
              <w:t>13.70189</w:t>
            </w:r>
          </w:p>
        </w:tc>
      </w:tr>
      <w:tr w:rsidR="00650C20" w:rsidRPr="00650C20" w14:paraId="2845F779" w14:textId="77777777" w:rsidTr="00650C20">
        <w:trPr>
          <w:trHeight w:val="300"/>
        </w:trPr>
        <w:tc>
          <w:tcPr>
            <w:tcW w:w="960" w:type="dxa"/>
            <w:noWrap/>
            <w:hideMark/>
          </w:tcPr>
          <w:p w14:paraId="28C1A011" w14:textId="77777777" w:rsidR="00650C20" w:rsidRPr="00650C20" w:rsidRDefault="00650C20" w:rsidP="00650C20">
            <w:r w:rsidRPr="00650C20">
              <w:t>5.682356</w:t>
            </w:r>
          </w:p>
        </w:tc>
        <w:tc>
          <w:tcPr>
            <w:tcW w:w="960" w:type="dxa"/>
            <w:noWrap/>
            <w:hideMark/>
          </w:tcPr>
          <w:p w14:paraId="27267F7F" w14:textId="77777777" w:rsidR="00650C20" w:rsidRPr="00650C20" w:rsidRDefault="00650C20" w:rsidP="00650C20">
            <w:r w:rsidRPr="00650C20">
              <w:t>6.416934</w:t>
            </w:r>
          </w:p>
        </w:tc>
        <w:tc>
          <w:tcPr>
            <w:tcW w:w="960" w:type="dxa"/>
            <w:noWrap/>
            <w:hideMark/>
          </w:tcPr>
          <w:p w14:paraId="0AF60461" w14:textId="77777777" w:rsidR="00650C20" w:rsidRPr="00650C20" w:rsidRDefault="00650C20" w:rsidP="00650C20">
            <w:r w:rsidRPr="00650C20">
              <w:t>9.540185</w:t>
            </w:r>
          </w:p>
        </w:tc>
        <w:tc>
          <w:tcPr>
            <w:tcW w:w="960" w:type="dxa"/>
            <w:noWrap/>
            <w:hideMark/>
          </w:tcPr>
          <w:p w14:paraId="1B12BD88" w14:textId="77777777" w:rsidR="00650C20" w:rsidRPr="00650C20" w:rsidRDefault="00650C20" w:rsidP="00650C20">
            <w:r w:rsidRPr="00650C20">
              <w:t>13.42173</w:t>
            </w:r>
          </w:p>
        </w:tc>
        <w:tc>
          <w:tcPr>
            <w:tcW w:w="960" w:type="dxa"/>
            <w:noWrap/>
            <w:hideMark/>
          </w:tcPr>
          <w:p w14:paraId="38FDB80A" w14:textId="77777777" w:rsidR="00650C20" w:rsidRPr="00650C20" w:rsidRDefault="00650C20" w:rsidP="00650C20">
            <w:r w:rsidRPr="00650C20">
              <w:t>10.61905</w:t>
            </w:r>
          </w:p>
        </w:tc>
        <w:tc>
          <w:tcPr>
            <w:tcW w:w="960" w:type="dxa"/>
            <w:noWrap/>
            <w:hideMark/>
          </w:tcPr>
          <w:p w14:paraId="788A22DC" w14:textId="77777777" w:rsidR="00650C20" w:rsidRPr="00650C20" w:rsidRDefault="00650C20" w:rsidP="00650C20">
            <w:r w:rsidRPr="00650C20">
              <w:t>11.89033</w:t>
            </w:r>
          </w:p>
        </w:tc>
        <w:tc>
          <w:tcPr>
            <w:tcW w:w="960" w:type="dxa"/>
            <w:noWrap/>
            <w:hideMark/>
          </w:tcPr>
          <w:p w14:paraId="666839D8" w14:textId="77777777" w:rsidR="00650C20" w:rsidRPr="00650C20" w:rsidRDefault="00650C20" w:rsidP="00650C20">
            <w:r w:rsidRPr="00650C20">
              <w:t>5.158874</w:t>
            </w:r>
          </w:p>
        </w:tc>
        <w:tc>
          <w:tcPr>
            <w:tcW w:w="960" w:type="dxa"/>
            <w:noWrap/>
            <w:hideMark/>
          </w:tcPr>
          <w:p w14:paraId="47801146" w14:textId="77777777" w:rsidR="00650C20" w:rsidRPr="00650C20" w:rsidRDefault="00650C20" w:rsidP="00650C20">
            <w:r w:rsidRPr="00650C20">
              <w:t>15.79922</w:t>
            </w:r>
          </w:p>
        </w:tc>
        <w:tc>
          <w:tcPr>
            <w:tcW w:w="960" w:type="dxa"/>
            <w:noWrap/>
            <w:hideMark/>
          </w:tcPr>
          <w:p w14:paraId="1723834C" w14:textId="77777777" w:rsidR="00650C20" w:rsidRPr="00650C20" w:rsidRDefault="00650C20" w:rsidP="00650C20">
            <w:r w:rsidRPr="00650C20">
              <w:t>16.77058</w:t>
            </w:r>
          </w:p>
        </w:tc>
        <w:tc>
          <w:tcPr>
            <w:tcW w:w="960" w:type="dxa"/>
            <w:noWrap/>
            <w:hideMark/>
          </w:tcPr>
          <w:p w14:paraId="4870BE6B" w14:textId="77777777" w:rsidR="00650C20" w:rsidRPr="00650C20" w:rsidRDefault="00650C20" w:rsidP="00650C20">
            <w:r w:rsidRPr="00650C20">
              <w:t>18.25946</w:t>
            </w:r>
          </w:p>
        </w:tc>
      </w:tr>
      <w:tr w:rsidR="00650C20" w:rsidRPr="00650C20" w14:paraId="6C5F4B07" w14:textId="77777777" w:rsidTr="00650C20">
        <w:trPr>
          <w:trHeight w:val="300"/>
        </w:trPr>
        <w:tc>
          <w:tcPr>
            <w:tcW w:w="960" w:type="dxa"/>
            <w:noWrap/>
            <w:hideMark/>
          </w:tcPr>
          <w:p w14:paraId="1F33A650" w14:textId="77777777" w:rsidR="00650C20" w:rsidRPr="00650C20" w:rsidRDefault="00650C20" w:rsidP="00650C20">
            <w:pPr>
              <w:rPr>
                <w:b/>
                <w:bCs/>
              </w:rPr>
            </w:pPr>
            <w:r w:rsidRPr="00650C20">
              <w:rPr>
                <w:b/>
                <w:bCs/>
              </w:rPr>
              <w:t>9.122002</w:t>
            </w:r>
          </w:p>
        </w:tc>
        <w:tc>
          <w:tcPr>
            <w:tcW w:w="960" w:type="dxa"/>
            <w:noWrap/>
            <w:hideMark/>
          </w:tcPr>
          <w:p w14:paraId="1B801E3C" w14:textId="77777777" w:rsidR="00650C20" w:rsidRPr="00650C20" w:rsidRDefault="00650C20" w:rsidP="00650C20">
            <w:pPr>
              <w:rPr>
                <w:b/>
                <w:bCs/>
              </w:rPr>
            </w:pPr>
            <w:r w:rsidRPr="00650C20">
              <w:rPr>
                <w:b/>
                <w:bCs/>
              </w:rPr>
              <w:t>9.302468</w:t>
            </w:r>
          </w:p>
        </w:tc>
        <w:tc>
          <w:tcPr>
            <w:tcW w:w="960" w:type="dxa"/>
            <w:noWrap/>
            <w:hideMark/>
          </w:tcPr>
          <w:p w14:paraId="1D14AF1A" w14:textId="77777777" w:rsidR="00650C20" w:rsidRPr="00650C20" w:rsidRDefault="00650C20" w:rsidP="00650C20">
            <w:pPr>
              <w:rPr>
                <w:b/>
                <w:bCs/>
              </w:rPr>
            </w:pPr>
            <w:r w:rsidRPr="00650C20">
              <w:rPr>
                <w:b/>
                <w:bCs/>
              </w:rPr>
              <w:t>8.880351</w:t>
            </w:r>
          </w:p>
        </w:tc>
        <w:tc>
          <w:tcPr>
            <w:tcW w:w="960" w:type="dxa"/>
            <w:noWrap/>
            <w:hideMark/>
          </w:tcPr>
          <w:p w14:paraId="3D8E40FA" w14:textId="77777777" w:rsidR="00650C20" w:rsidRPr="00650C20" w:rsidRDefault="00650C20" w:rsidP="00650C20">
            <w:pPr>
              <w:rPr>
                <w:b/>
                <w:bCs/>
              </w:rPr>
            </w:pPr>
            <w:r w:rsidRPr="00650C20">
              <w:rPr>
                <w:b/>
                <w:bCs/>
              </w:rPr>
              <w:t>11.25808</w:t>
            </w:r>
          </w:p>
        </w:tc>
        <w:tc>
          <w:tcPr>
            <w:tcW w:w="960" w:type="dxa"/>
            <w:noWrap/>
            <w:hideMark/>
          </w:tcPr>
          <w:p w14:paraId="155F8A12" w14:textId="77777777" w:rsidR="00650C20" w:rsidRPr="00650C20" w:rsidRDefault="00650C20" w:rsidP="00650C20">
            <w:pPr>
              <w:rPr>
                <w:b/>
                <w:bCs/>
              </w:rPr>
            </w:pPr>
            <w:r w:rsidRPr="00650C20">
              <w:rPr>
                <w:b/>
                <w:bCs/>
              </w:rPr>
              <w:t>12.6808</w:t>
            </w:r>
          </w:p>
        </w:tc>
        <w:tc>
          <w:tcPr>
            <w:tcW w:w="960" w:type="dxa"/>
            <w:noWrap/>
            <w:hideMark/>
          </w:tcPr>
          <w:p w14:paraId="0D408073" w14:textId="77777777" w:rsidR="00650C20" w:rsidRPr="00650C20" w:rsidRDefault="00650C20" w:rsidP="00650C20">
            <w:pPr>
              <w:rPr>
                <w:b/>
                <w:bCs/>
              </w:rPr>
            </w:pPr>
            <w:r w:rsidRPr="00650C20">
              <w:rPr>
                <w:b/>
                <w:bCs/>
              </w:rPr>
              <w:t>8.22883</w:t>
            </w:r>
          </w:p>
        </w:tc>
        <w:tc>
          <w:tcPr>
            <w:tcW w:w="960" w:type="dxa"/>
            <w:noWrap/>
            <w:hideMark/>
          </w:tcPr>
          <w:p w14:paraId="7E8C802F" w14:textId="77777777" w:rsidR="00650C20" w:rsidRPr="00650C20" w:rsidRDefault="00650C20" w:rsidP="00650C20">
            <w:pPr>
              <w:rPr>
                <w:b/>
                <w:bCs/>
              </w:rPr>
            </w:pPr>
            <w:r w:rsidRPr="00650C20">
              <w:rPr>
                <w:b/>
                <w:bCs/>
              </w:rPr>
              <w:t>7.149405</w:t>
            </w:r>
          </w:p>
        </w:tc>
        <w:tc>
          <w:tcPr>
            <w:tcW w:w="960" w:type="dxa"/>
            <w:noWrap/>
            <w:hideMark/>
          </w:tcPr>
          <w:p w14:paraId="6F1E850E" w14:textId="77777777" w:rsidR="00650C20" w:rsidRPr="00650C20" w:rsidRDefault="00650C20" w:rsidP="00650C20">
            <w:pPr>
              <w:rPr>
                <w:b/>
                <w:bCs/>
              </w:rPr>
            </w:pPr>
            <w:r w:rsidRPr="00650C20">
              <w:rPr>
                <w:b/>
                <w:bCs/>
              </w:rPr>
              <w:t>9.481793</w:t>
            </w:r>
          </w:p>
        </w:tc>
        <w:tc>
          <w:tcPr>
            <w:tcW w:w="960" w:type="dxa"/>
            <w:noWrap/>
            <w:hideMark/>
          </w:tcPr>
          <w:p w14:paraId="00E35F34" w14:textId="77777777" w:rsidR="00650C20" w:rsidRPr="00650C20" w:rsidRDefault="00650C20" w:rsidP="00650C20">
            <w:pPr>
              <w:rPr>
                <w:b/>
                <w:bCs/>
              </w:rPr>
            </w:pPr>
            <w:r w:rsidRPr="00650C20">
              <w:rPr>
                <w:b/>
                <w:bCs/>
              </w:rPr>
              <w:t>11.93169</w:t>
            </w:r>
          </w:p>
        </w:tc>
        <w:tc>
          <w:tcPr>
            <w:tcW w:w="960" w:type="dxa"/>
            <w:noWrap/>
            <w:hideMark/>
          </w:tcPr>
          <w:p w14:paraId="2DC7FDC5" w14:textId="77777777" w:rsidR="00650C20" w:rsidRPr="00650C20" w:rsidRDefault="00650C20" w:rsidP="00650C20">
            <w:pPr>
              <w:rPr>
                <w:b/>
                <w:bCs/>
              </w:rPr>
            </w:pPr>
            <w:r w:rsidRPr="00650C20">
              <w:rPr>
                <w:b/>
                <w:bCs/>
              </w:rPr>
              <w:t>13.16831</w:t>
            </w:r>
          </w:p>
        </w:tc>
      </w:tr>
    </w:tbl>
    <w:p w14:paraId="62D9E26B" w14:textId="15851DBB" w:rsidR="00F46130" w:rsidRDefault="00F46130" w:rsidP="00DD05AD"/>
    <w:p w14:paraId="77351AC7" w14:textId="77777777"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A4A6541" w14:textId="77777777" w:rsidTr="00650C20">
        <w:trPr>
          <w:trHeight w:val="300"/>
        </w:trPr>
        <w:tc>
          <w:tcPr>
            <w:tcW w:w="960" w:type="dxa"/>
            <w:noWrap/>
            <w:hideMark/>
          </w:tcPr>
          <w:p w14:paraId="4B5149E4" w14:textId="77777777" w:rsidR="00650C20" w:rsidRPr="00650C20" w:rsidRDefault="00650C20" w:rsidP="00650C20">
            <w:r w:rsidRPr="00650C20">
              <w:t>Tx01</w:t>
            </w:r>
          </w:p>
        </w:tc>
        <w:tc>
          <w:tcPr>
            <w:tcW w:w="960" w:type="dxa"/>
            <w:noWrap/>
            <w:hideMark/>
          </w:tcPr>
          <w:p w14:paraId="088C8493" w14:textId="77777777" w:rsidR="00650C20" w:rsidRPr="00650C20" w:rsidRDefault="00650C20" w:rsidP="00650C20">
            <w:r w:rsidRPr="00650C20">
              <w:t>Tx02</w:t>
            </w:r>
          </w:p>
        </w:tc>
        <w:tc>
          <w:tcPr>
            <w:tcW w:w="960" w:type="dxa"/>
            <w:noWrap/>
            <w:hideMark/>
          </w:tcPr>
          <w:p w14:paraId="11C6BF97" w14:textId="77777777" w:rsidR="00650C20" w:rsidRPr="00650C20" w:rsidRDefault="00650C20" w:rsidP="00650C20">
            <w:r w:rsidRPr="00650C20">
              <w:t>Tx03</w:t>
            </w:r>
          </w:p>
        </w:tc>
        <w:tc>
          <w:tcPr>
            <w:tcW w:w="960" w:type="dxa"/>
            <w:noWrap/>
            <w:hideMark/>
          </w:tcPr>
          <w:p w14:paraId="10B0C293" w14:textId="77777777" w:rsidR="00650C20" w:rsidRPr="00650C20" w:rsidRDefault="00650C20" w:rsidP="00650C20">
            <w:r w:rsidRPr="00650C20">
              <w:t>Tx04</w:t>
            </w:r>
          </w:p>
        </w:tc>
        <w:tc>
          <w:tcPr>
            <w:tcW w:w="960" w:type="dxa"/>
            <w:noWrap/>
            <w:hideMark/>
          </w:tcPr>
          <w:p w14:paraId="68253626" w14:textId="77777777" w:rsidR="00650C20" w:rsidRPr="00650C20" w:rsidRDefault="00650C20" w:rsidP="00650C20">
            <w:r w:rsidRPr="00650C20">
              <w:t>Tx05</w:t>
            </w:r>
          </w:p>
        </w:tc>
        <w:tc>
          <w:tcPr>
            <w:tcW w:w="960" w:type="dxa"/>
            <w:noWrap/>
            <w:hideMark/>
          </w:tcPr>
          <w:p w14:paraId="769B4B35" w14:textId="77777777" w:rsidR="00650C20" w:rsidRPr="00650C20" w:rsidRDefault="00650C20" w:rsidP="00650C20">
            <w:r w:rsidRPr="00650C20">
              <w:t>Tx06</w:t>
            </w:r>
          </w:p>
        </w:tc>
        <w:tc>
          <w:tcPr>
            <w:tcW w:w="960" w:type="dxa"/>
            <w:noWrap/>
            <w:hideMark/>
          </w:tcPr>
          <w:p w14:paraId="3EA136AD" w14:textId="77777777" w:rsidR="00650C20" w:rsidRPr="00650C20" w:rsidRDefault="00650C20" w:rsidP="00650C20">
            <w:r w:rsidRPr="00650C20">
              <w:t>Tx07</w:t>
            </w:r>
          </w:p>
        </w:tc>
        <w:tc>
          <w:tcPr>
            <w:tcW w:w="960" w:type="dxa"/>
            <w:noWrap/>
            <w:hideMark/>
          </w:tcPr>
          <w:p w14:paraId="49BB5F97" w14:textId="77777777" w:rsidR="00650C20" w:rsidRPr="00650C20" w:rsidRDefault="00650C20" w:rsidP="00650C20">
            <w:r w:rsidRPr="00650C20">
              <w:t>Tx08</w:t>
            </w:r>
          </w:p>
        </w:tc>
        <w:tc>
          <w:tcPr>
            <w:tcW w:w="960" w:type="dxa"/>
            <w:noWrap/>
            <w:hideMark/>
          </w:tcPr>
          <w:p w14:paraId="344F0E68" w14:textId="77777777" w:rsidR="00650C20" w:rsidRPr="00650C20" w:rsidRDefault="00650C20" w:rsidP="00650C20">
            <w:r w:rsidRPr="00650C20">
              <w:t>Tx09</w:t>
            </w:r>
          </w:p>
        </w:tc>
        <w:tc>
          <w:tcPr>
            <w:tcW w:w="960" w:type="dxa"/>
            <w:noWrap/>
            <w:hideMark/>
          </w:tcPr>
          <w:p w14:paraId="57E86A7F" w14:textId="77777777" w:rsidR="00650C20" w:rsidRPr="00650C20" w:rsidRDefault="00650C20" w:rsidP="00650C20">
            <w:r w:rsidRPr="00650C20">
              <w:t>Tx10</w:t>
            </w:r>
          </w:p>
        </w:tc>
      </w:tr>
      <w:tr w:rsidR="00650C20" w:rsidRPr="00650C20" w14:paraId="293E2B15" w14:textId="77777777" w:rsidTr="00650C20">
        <w:trPr>
          <w:trHeight w:val="300"/>
        </w:trPr>
        <w:tc>
          <w:tcPr>
            <w:tcW w:w="960" w:type="dxa"/>
            <w:noWrap/>
            <w:hideMark/>
          </w:tcPr>
          <w:p w14:paraId="631B1D4B" w14:textId="77777777" w:rsidR="00650C20" w:rsidRPr="00650C20" w:rsidRDefault="00650C20" w:rsidP="00650C20">
            <w:r w:rsidRPr="00650C20">
              <w:t>7.473968</w:t>
            </w:r>
          </w:p>
        </w:tc>
        <w:tc>
          <w:tcPr>
            <w:tcW w:w="960" w:type="dxa"/>
            <w:noWrap/>
            <w:hideMark/>
          </w:tcPr>
          <w:p w14:paraId="223FA64E" w14:textId="77777777" w:rsidR="00650C20" w:rsidRPr="00650C20" w:rsidRDefault="00650C20" w:rsidP="00650C20">
            <w:r w:rsidRPr="00650C20">
              <w:t>7.503096</w:t>
            </w:r>
          </w:p>
        </w:tc>
        <w:tc>
          <w:tcPr>
            <w:tcW w:w="960" w:type="dxa"/>
            <w:noWrap/>
            <w:hideMark/>
          </w:tcPr>
          <w:p w14:paraId="7EDBD2ED" w14:textId="77777777" w:rsidR="00650C20" w:rsidRPr="00650C20" w:rsidRDefault="00650C20" w:rsidP="00650C20">
            <w:r w:rsidRPr="00650C20">
              <w:t>7.277672</w:t>
            </w:r>
          </w:p>
        </w:tc>
        <w:tc>
          <w:tcPr>
            <w:tcW w:w="960" w:type="dxa"/>
            <w:noWrap/>
            <w:hideMark/>
          </w:tcPr>
          <w:p w14:paraId="5237D112" w14:textId="77777777" w:rsidR="00650C20" w:rsidRPr="00650C20" w:rsidRDefault="00650C20" w:rsidP="00650C20">
            <w:r w:rsidRPr="00650C20">
              <w:t>8.128578</w:t>
            </w:r>
          </w:p>
        </w:tc>
        <w:tc>
          <w:tcPr>
            <w:tcW w:w="960" w:type="dxa"/>
            <w:noWrap/>
            <w:hideMark/>
          </w:tcPr>
          <w:p w14:paraId="425C8CDC" w14:textId="77777777" w:rsidR="00650C20" w:rsidRPr="00650C20" w:rsidRDefault="00650C20" w:rsidP="00650C20">
            <w:r w:rsidRPr="00650C20">
              <w:t>12.92864</w:t>
            </w:r>
          </w:p>
        </w:tc>
        <w:tc>
          <w:tcPr>
            <w:tcW w:w="960" w:type="dxa"/>
            <w:noWrap/>
            <w:hideMark/>
          </w:tcPr>
          <w:p w14:paraId="7394AE48" w14:textId="77777777" w:rsidR="00650C20" w:rsidRPr="00650C20" w:rsidRDefault="00650C20" w:rsidP="00650C20">
            <w:r w:rsidRPr="00650C20">
              <w:t>8.94761</w:t>
            </w:r>
          </w:p>
        </w:tc>
        <w:tc>
          <w:tcPr>
            <w:tcW w:w="960" w:type="dxa"/>
            <w:noWrap/>
            <w:hideMark/>
          </w:tcPr>
          <w:p w14:paraId="29EF029C" w14:textId="77777777" w:rsidR="00650C20" w:rsidRPr="00650C20" w:rsidRDefault="00650C20" w:rsidP="00650C20">
            <w:r w:rsidRPr="00650C20">
              <w:t>11.76762</w:t>
            </w:r>
          </w:p>
        </w:tc>
        <w:tc>
          <w:tcPr>
            <w:tcW w:w="960" w:type="dxa"/>
            <w:noWrap/>
            <w:hideMark/>
          </w:tcPr>
          <w:p w14:paraId="5143D74A" w14:textId="77777777" w:rsidR="00650C20" w:rsidRPr="00650C20" w:rsidRDefault="00650C20" w:rsidP="00650C20">
            <w:r w:rsidRPr="00650C20">
              <w:t>13.70307</w:t>
            </w:r>
          </w:p>
        </w:tc>
        <w:tc>
          <w:tcPr>
            <w:tcW w:w="960" w:type="dxa"/>
            <w:noWrap/>
            <w:hideMark/>
          </w:tcPr>
          <w:p w14:paraId="32A709B3" w14:textId="77777777" w:rsidR="00650C20" w:rsidRPr="00650C20" w:rsidRDefault="00650C20" w:rsidP="00650C20">
            <w:r w:rsidRPr="00650C20">
              <w:t>7.744593</w:t>
            </w:r>
          </w:p>
        </w:tc>
        <w:tc>
          <w:tcPr>
            <w:tcW w:w="960" w:type="dxa"/>
            <w:noWrap/>
            <w:hideMark/>
          </w:tcPr>
          <w:p w14:paraId="4D2BED5F" w14:textId="77777777" w:rsidR="00650C20" w:rsidRPr="00650C20" w:rsidRDefault="00650C20" w:rsidP="00650C20">
            <w:r w:rsidRPr="00650C20">
              <w:t>9.813009</w:t>
            </w:r>
          </w:p>
        </w:tc>
      </w:tr>
      <w:tr w:rsidR="00650C20" w:rsidRPr="00650C20" w14:paraId="4B445E46" w14:textId="77777777" w:rsidTr="00650C20">
        <w:trPr>
          <w:trHeight w:val="300"/>
        </w:trPr>
        <w:tc>
          <w:tcPr>
            <w:tcW w:w="960" w:type="dxa"/>
            <w:noWrap/>
            <w:hideMark/>
          </w:tcPr>
          <w:p w14:paraId="510788BD" w14:textId="77777777" w:rsidR="00650C20" w:rsidRPr="00650C20" w:rsidRDefault="00650C20" w:rsidP="00650C20">
            <w:r w:rsidRPr="00650C20">
              <w:t>8.578861</w:t>
            </w:r>
          </w:p>
        </w:tc>
        <w:tc>
          <w:tcPr>
            <w:tcW w:w="960" w:type="dxa"/>
            <w:noWrap/>
            <w:hideMark/>
          </w:tcPr>
          <w:p w14:paraId="291598C6" w14:textId="77777777" w:rsidR="00650C20" w:rsidRPr="00650C20" w:rsidRDefault="00650C20" w:rsidP="00650C20">
            <w:r w:rsidRPr="00650C20">
              <w:t>9.544391</w:t>
            </w:r>
          </w:p>
        </w:tc>
        <w:tc>
          <w:tcPr>
            <w:tcW w:w="960" w:type="dxa"/>
            <w:noWrap/>
            <w:hideMark/>
          </w:tcPr>
          <w:p w14:paraId="3C929CCD" w14:textId="77777777" w:rsidR="00650C20" w:rsidRPr="00650C20" w:rsidRDefault="00650C20" w:rsidP="00650C20">
            <w:r w:rsidRPr="00650C20">
              <w:t>7.289182</w:t>
            </w:r>
          </w:p>
        </w:tc>
        <w:tc>
          <w:tcPr>
            <w:tcW w:w="960" w:type="dxa"/>
            <w:noWrap/>
            <w:hideMark/>
          </w:tcPr>
          <w:p w14:paraId="5F963924" w14:textId="77777777" w:rsidR="00650C20" w:rsidRPr="00650C20" w:rsidRDefault="00650C20" w:rsidP="00650C20">
            <w:r w:rsidRPr="00650C20">
              <w:t>11.54824</w:t>
            </w:r>
          </w:p>
        </w:tc>
        <w:tc>
          <w:tcPr>
            <w:tcW w:w="960" w:type="dxa"/>
            <w:noWrap/>
            <w:hideMark/>
          </w:tcPr>
          <w:p w14:paraId="211AFDA9" w14:textId="77777777" w:rsidR="00650C20" w:rsidRPr="00650C20" w:rsidRDefault="00650C20" w:rsidP="00650C20">
            <w:r w:rsidRPr="00650C20">
              <w:t>10.529</w:t>
            </w:r>
          </w:p>
        </w:tc>
        <w:tc>
          <w:tcPr>
            <w:tcW w:w="960" w:type="dxa"/>
            <w:noWrap/>
            <w:hideMark/>
          </w:tcPr>
          <w:p w14:paraId="2381FF3C" w14:textId="77777777" w:rsidR="00650C20" w:rsidRPr="00650C20" w:rsidRDefault="00650C20" w:rsidP="00650C20">
            <w:r w:rsidRPr="00650C20">
              <w:t>11.47716</w:t>
            </w:r>
          </w:p>
        </w:tc>
        <w:tc>
          <w:tcPr>
            <w:tcW w:w="960" w:type="dxa"/>
            <w:noWrap/>
            <w:hideMark/>
          </w:tcPr>
          <w:p w14:paraId="4D29552C" w14:textId="77777777" w:rsidR="00650C20" w:rsidRPr="00650C20" w:rsidRDefault="00650C20" w:rsidP="00650C20">
            <w:r w:rsidRPr="00650C20">
              <w:t>6.663492</w:t>
            </w:r>
          </w:p>
        </w:tc>
        <w:tc>
          <w:tcPr>
            <w:tcW w:w="960" w:type="dxa"/>
            <w:noWrap/>
            <w:hideMark/>
          </w:tcPr>
          <w:p w14:paraId="45B5518D" w14:textId="77777777" w:rsidR="00650C20" w:rsidRPr="00650C20" w:rsidRDefault="00650C20" w:rsidP="00650C20">
            <w:r w:rsidRPr="00650C20">
              <w:t>8.145218</w:t>
            </w:r>
          </w:p>
        </w:tc>
        <w:tc>
          <w:tcPr>
            <w:tcW w:w="960" w:type="dxa"/>
            <w:noWrap/>
            <w:hideMark/>
          </w:tcPr>
          <w:p w14:paraId="58065C86" w14:textId="77777777" w:rsidR="00650C20" w:rsidRPr="00650C20" w:rsidRDefault="00650C20" w:rsidP="00650C20">
            <w:r w:rsidRPr="00650C20">
              <w:t>8.978481</w:t>
            </w:r>
          </w:p>
        </w:tc>
        <w:tc>
          <w:tcPr>
            <w:tcW w:w="960" w:type="dxa"/>
            <w:noWrap/>
            <w:hideMark/>
          </w:tcPr>
          <w:p w14:paraId="07185368" w14:textId="77777777" w:rsidR="00650C20" w:rsidRPr="00650C20" w:rsidRDefault="00650C20" w:rsidP="00650C20">
            <w:r w:rsidRPr="00650C20">
              <w:t>8.316424</w:t>
            </w:r>
          </w:p>
        </w:tc>
      </w:tr>
      <w:tr w:rsidR="00650C20" w:rsidRPr="00650C20" w14:paraId="7E7C6E1C" w14:textId="77777777" w:rsidTr="00650C20">
        <w:trPr>
          <w:trHeight w:val="300"/>
        </w:trPr>
        <w:tc>
          <w:tcPr>
            <w:tcW w:w="960" w:type="dxa"/>
            <w:noWrap/>
            <w:hideMark/>
          </w:tcPr>
          <w:p w14:paraId="18E184B0" w14:textId="77777777" w:rsidR="00650C20" w:rsidRPr="00650C20" w:rsidRDefault="00650C20" w:rsidP="00650C20">
            <w:r w:rsidRPr="00650C20">
              <w:t>12.16103</w:t>
            </w:r>
          </w:p>
        </w:tc>
        <w:tc>
          <w:tcPr>
            <w:tcW w:w="960" w:type="dxa"/>
            <w:noWrap/>
            <w:hideMark/>
          </w:tcPr>
          <w:p w14:paraId="1EAC24F0" w14:textId="77777777" w:rsidR="00650C20" w:rsidRPr="00650C20" w:rsidRDefault="00650C20" w:rsidP="00650C20">
            <w:r w:rsidRPr="00650C20">
              <w:t>6.464436</w:t>
            </w:r>
          </w:p>
        </w:tc>
        <w:tc>
          <w:tcPr>
            <w:tcW w:w="960" w:type="dxa"/>
            <w:noWrap/>
            <w:hideMark/>
          </w:tcPr>
          <w:p w14:paraId="4D11CC3A" w14:textId="77777777" w:rsidR="00650C20" w:rsidRPr="00650C20" w:rsidRDefault="00650C20" w:rsidP="00650C20">
            <w:r w:rsidRPr="00650C20">
              <w:t>5.927896</w:t>
            </w:r>
          </w:p>
        </w:tc>
        <w:tc>
          <w:tcPr>
            <w:tcW w:w="960" w:type="dxa"/>
            <w:noWrap/>
            <w:hideMark/>
          </w:tcPr>
          <w:p w14:paraId="3ED49A06" w14:textId="77777777" w:rsidR="00650C20" w:rsidRPr="00650C20" w:rsidRDefault="00650C20" w:rsidP="00650C20">
            <w:r w:rsidRPr="00650C20">
              <w:t>14.26169</w:t>
            </w:r>
          </w:p>
        </w:tc>
        <w:tc>
          <w:tcPr>
            <w:tcW w:w="960" w:type="dxa"/>
            <w:noWrap/>
            <w:hideMark/>
          </w:tcPr>
          <w:p w14:paraId="7D25A08F" w14:textId="77777777" w:rsidR="00650C20" w:rsidRPr="00650C20" w:rsidRDefault="00650C20" w:rsidP="00650C20">
            <w:r w:rsidRPr="00650C20">
              <w:t>7.423319</w:t>
            </w:r>
          </w:p>
        </w:tc>
        <w:tc>
          <w:tcPr>
            <w:tcW w:w="960" w:type="dxa"/>
            <w:noWrap/>
            <w:hideMark/>
          </w:tcPr>
          <w:p w14:paraId="278D799F" w14:textId="77777777" w:rsidR="00650C20" w:rsidRPr="00650C20" w:rsidRDefault="00650C20" w:rsidP="00650C20">
            <w:r w:rsidRPr="00650C20">
              <w:t>6.707403</w:t>
            </w:r>
          </w:p>
        </w:tc>
        <w:tc>
          <w:tcPr>
            <w:tcW w:w="960" w:type="dxa"/>
            <w:noWrap/>
            <w:hideMark/>
          </w:tcPr>
          <w:p w14:paraId="797FA359" w14:textId="77777777" w:rsidR="00650C20" w:rsidRPr="00650C20" w:rsidRDefault="00650C20" w:rsidP="00650C20">
            <w:r w:rsidRPr="00650C20">
              <w:t>4.4927</w:t>
            </w:r>
          </w:p>
        </w:tc>
        <w:tc>
          <w:tcPr>
            <w:tcW w:w="960" w:type="dxa"/>
            <w:noWrap/>
            <w:hideMark/>
          </w:tcPr>
          <w:p w14:paraId="30AA7E53" w14:textId="77777777" w:rsidR="00650C20" w:rsidRPr="00650C20" w:rsidRDefault="00650C20" w:rsidP="00650C20">
            <w:r w:rsidRPr="00650C20">
              <w:t>8.712093</w:t>
            </w:r>
          </w:p>
        </w:tc>
        <w:tc>
          <w:tcPr>
            <w:tcW w:w="960" w:type="dxa"/>
            <w:noWrap/>
            <w:hideMark/>
          </w:tcPr>
          <w:p w14:paraId="17BD0CB3" w14:textId="77777777" w:rsidR="00650C20" w:rsidRPr="00650C20" w:rsidRDefault="00650C20" w:rsidP="00650C20">
            <w:r w:rsidRPr="00650C20">
              <w:t>10.59267</w:t>
            </w:r>
          </w:p>
        </w:tc>
        <w:tc>
          <w:tcPr>
            <w:tcW w:w="960" w:type="dxa"/>
            <w:noWrap/>
            <w:hideMark/>
          </w:tcPr>
          <w:p w14:paraId="4A9CDAA3" w14:textId="77777777" w:rsidR="00650C20" w:rsidRPr="00650C20" w:rsidRDefault="00650C20" w:rsidP="00650C20">
            <w:r w:rsidRPr="00650C20">
              <w:t>13.60485</w:t>
            </w:r>
          </w:p>
        </w:tc>
      </w:tr>
      <w:tr w:rsidR="00650C20" w:rsidRPr="00650C20" w14:paraId="44B3987D" w14:textId="77777777" w:rsidTr="00650C20">
        <w:trPr>
          <w:trHeight w:val="300"/>
        </w:trPr>
        <w:tc>
          <w:tcPr>
            <w:tcW w:w="960" w:type="dxa"/>
            <w:noWrap/>
            <w:hideMark/>
          </w:tcPr>
          <w:p w14:paraId="069932A5" w14:textId="77777777" w:rsidR="00650C20" w:rsidRPr="00650C20" w:rsidRDefault="00650C20" w:rsidP="00650C20">
            <w:r w:rsidRPr="00650C20">
              <w:t>4.116606</w:t>
            </w:r>
          </w:p>
        </w:tc>
        <w:tc>
          <w:tcPr>
            <w:tcW w:w="960" w:type="dxa"/>
            <w:noWrap/>
            <w:hideMark/>
          </w:tcPr>
          <w:p w14:paraId="3E388AD4" w14:textId="77777777" w:rsidR="00650C20" w:rsidRPr="00650C20" w:rsidRDefault="00650C20" w:rsidP="00650C20">
            <w:r w:rsidRPr="00650C20">
              <w:t>6.54238</w:t>
            </w:r>
          </w:p>
        </w:tc>
        <w:tc>
          <w:tcPr>
            <w:tcW w:w="960" w:type="dxa"/>
            <w:noWrap/>
            <w:hideMark/>
          </w:tcPr>
          <w:p w14:paraId="1A32CB46" w14:textId="77777777" w:rsidR="00650C20" w:rsidRPr="00650C20" w:rsidRDefault="00650C20" w:rsidP="00650C20">
            <w:r w:rsidRPr="00650C20">
              <w:t>8.60746</w:t>
            </w:r>
          </w:p>
        </w:tc>
        <w:tc>
          <w:tcPr>
            <w:tcW w:w="960" w:type="dxa"/>
            <w:noWrap/>
            <w:hideMark/>
          </w:tcPr>
          <w:p w14:paraId="29ACF141" w14:textId="77777777" w:rsidR="00650C20" w:rsidRPr="00650C20" w:rsidRDefault="00650C20" w:rsidP="00650C20">
            <w:r w:rsidRPr="00650C20">
              <w:t>11.37388</w:t>
            </w:r>
          </w:p>
        </w:tc>
        <w:tc>
          <w:tcPr>
            <w:tcW w:w="960" w:type="dxa"/>
            <w:noWrap/>
            <w:hideMark/>
          </w:tcPr>
          <w:p w14:paraId="6AB0269F" w14:textId="77777777" w:rsidR="00650C20" w:rsidRPr="00650C20" w:rsidRDefault="00650C20" w:rsidP="00650C20">
            <w:r w:rsidRPr="00650C20">
              <w:t>8.237381</w:t>
            </w:r>
          </w:p>
        </w:tc>
        <w:tc>
          <w:tcPr>
            <w:tcW w:w="960" w:type="dxa"/>
            <w:noWrap/>
            <w:hideMark/>
          </w:tcPr>
          <w:p w14:paraId="02C6A411" w14:textId="77777777" w:rsidR="00650C20" w:rsidRPr="00650C20" w:rsidRDefault="00650C20" w:rsidP="00650C20">
            <w:r w:rsidRPr="00650C20">
              <w:t>4.481498</w:t>
            </w:r>
          </w:p>
        </w:tc>
        <w:tc>
          <w:tcPr>
            <w:tcW w:w="960" w:type="dxa"/>
            <w:noWrap/>
            <w:hideMark/>
          </w:tcPr>
          <w:p w14:paraId="1990CEC9" w14:textId="77777777" w:rsidR="00650C20" w:rsidRPr="00650C20" w:rsidRDefault="00650C20" w:rsidP="00650C20">
            <w:r w:rsidRPr="00650C20">
              <w:t>4.472627</w:t>
            </w:r>
          </w:p>
        </w:tc>
        <w:tc>
          <w:tcPr>
            <w:tcW w:w="960" w:type="dxa"/>
            <w:noWrap/>
            <w:hideMark/>
          </w:tcPr>
          <w:p w14:paraId="6359A7BF" w14:textId="77777777" w:rsidR="00650C20" w:rsidRPr="00650C20" w:rsidRDefault="00650C20" w:rsidP="00650C20">
            <w:r w:rsidRPr="00650C20">
              <w:t>7.237003</w:t>
            </w:r>
          </w:p>
        </w:tc>
        <w:tc>
          <w:tcPr>
            <w:tcW w:w="960" w:type="dxa"/>
            <w:noWrap/>
            <w:hideMark/>
          </w:tcPr>
          <w:p w14:paraId="01853A1C" w14:textId="77777777" w:rsidR="00650C20" w:rsidRPr="00650C20" w:rsidRDefault="00650C20" w:rsidP="00650C20">
            <w:r w:rsidRPr="00650C20">
              <w:t>9.75478</w:t>
            </w:r>
          </w:p>
        </w:tc>
        <w:tc>
          <w:tcPr>
            <w:tcW w:w="960" w:type="dxa"/>
            <w:noWrap/>
            <w:hideMark/>
          </w:tcPr>
          <w:p w14:paraId="6F12F0FA" w14:textId="77777777" w:rsidR="00650C20" w:rsidRPr="00650C20" w:rsidRDefault="00650C20" w:rsidP="00650C20">
            <w:r w:rsidRPr="00650C20">
              <w:t>11.70952</w:t>
            </w:r>
          </w:p>
        </w:tc>
      </w:tr>
      <w:tr w:rsidR="00650C20" w:rsidRPr="00650C20" w14:paraId="39C670AC" w14:textId="77777777" w:rsidTr="00650C20">
        <w:trPr>
          <w:trHeight w:val="300"/>
        </w:trPr>
        <w:tc>
          <w:tcPr>
            <w:tcW w:w="960" w:type="dxa"/>
            <w:noWrap/>
            <w:hideMark/>
          </w:tcPr>
          <w:p w14:paraId="38EDC78E" w14:textId="77777777" w:rsidR="00650C20" w:rsidRPr="00650C20" w:rsidRDefault="00650C20" w:rsidP="00650C20">
            <w:r w:rsidRPr="00650C20">
              <w:t>9.947132</w:t>
            </w:r>
          </w:p>
        </w:tc>
        <w:tc>
          <w:tcPr>
            <w:tcW w:w="960" w:type="dxa"/>
            <w:noWrap/>
            <w:hideMark/>
          </w:tcPr>
          <w:p w14:paraId="150D6BC1" w14:textId="77777777" w:rsidR="00650C20" w:rsidRPr="00650C20" w:rsidRDefault="00650C20" w:rsidP="00650C20">
            <w:r w:rsidRPr="00650C20">
              <w:t>10.42419</w:t>
            </w:r>
          </w:p>
        </w:tc>
        <w:tc>
          <w:tcPr>
            <w:tcW w:w="960" w:type="dxa"/>
            <w:noWrap/>
            <w:hideMark/>
          </w:tcPr>
          <w:p w14:paraId="3EEB846F" w14:textId="77777777" w:rsidR="00650C20" w:rsidRPr="00650C20" w:rsidRDefault="00650C20" w:rsidP="00650C20">
            <w:r w:rsidRPr="00650C20">
              <w:t>11.88651</w:t>
            </w:r>
          </w:p>
        </w:tc>
        <w:tc>
          <w:tcPr>
            <w:tcW w:w="960" w:type="dxa"/>
            <w:noWrap/>
            <w:hideMark/>
          </w:tcPr>
          <w:p w14:paraId="6C446E70" w14:textId="77777777" w:rsidR="00650C20" w:rsidRPr="00650C20" w:rsidRDefault="00650C20" w:rsidP="00650C20">
            <w:r w:rsidRPr="00650C20">
              <w:t>9.551605</w:t>
            </w:r>
          </w:p>
        </w:tc>
        <w:tc>
          <w:tcPr>
            <w:tcW w:w="960" w:type="dxa"/>
            <w:noWrap/>
            <w:hideMark/>
          </w:tcPr>
          <w:p w14:paraId="184DAFE8" w14:textId="77777777" w:rsidR="00650C20" w:rsidRPr="00650C20" w:rsidRDefault="00650C20" w:rsidP="00650C20">
            <w:r w:rsidRPr="00650C20">
              <w:t>11.99592</w:t>
            </w:r>
          </w:p>
        </w:tc>
        <w:tc>
          <w:tcPr>
            <w:tcW w:w="960" w:type="dxa"/>
            <w:noWrap/>
            <w:hideMark/>
          </w:tcPr>
          <w:p w14:paraId="77621C70" w14:textId="77777777" w:rsidR="00650C20" w:rsidRPr="00650C20" w:rsidRDefault="00650C20" w:rsidP="00650C20">
            <w:r w:rsidRPr="00650C20">
              <w:t>13.44232</w:t>
            </w:r>
          </w:p>
        </w:tc>
        <w:tc>
          <w:tcPr>
            <w:tcW w:w="960" w:type="dxa"/>
            <w:noWrap/>
            <w:hideMark/>
          </w:tcPr>
          <w:p w14:paraId="09E9E7A2" w14:textId="77777777" w:rsidR="00650C20" w:rsidRPr="00650C20" w:rsidRDefault="00650C20" w:rsidP="00650C20">
            <w:r w:rsidRPr="00650C20">
              <w:t>4.153563</w:t>
            </w:r>
          </w:p>
        </w:tc>
        <w:tc>
          <w:tcPr>
            <w:tcW w:w="960" w:type="dxa"/>
            <w:noWrap/>
            <w:hideMark/>
          </w:tcPr>
          <w:p w14:paraId="6D67D78A" w14:textId="77777777" w:rsidR="00650C20" w:rsidRPr="00650C20" w:rsidRDefault="00650C20" w:rsidP="00650C20">
            <w:r w:rsidRPr="00650C20">
              <w:t>5.259338</w:t>
            </w:r>
          </w:p>
        </w:tc>
        <w:tc>
          <w:tcPr>
            <w:tcW w:w="960" w:type="dxa"/>
            <w:noWrap/>
            <w:hideMark/>
          </w:tcPr>
          <w:p w14:paraId="43C4B0FC" w14:textId="77777777" w:rsidR="00650C20" w:rsidRPr="00650C20" w:rsidRDefault="00650C20" w:rsidP="00650C20">
            <w:r w:rsidRPr="00650C20">
              <w:t>16.9655</w:t>
            </w:r>
          </w:p>
        </w:tc>
        <w:tc>
          <w:tcPr>
            <w:tcW w:w="960" w:type="dxa"/>
            <w:noWrap/>
            <w:hideMark/>
          </w:tcPr>
          <w:p w14:paraId="6BC68418" w14:textId="77777777" w:rsidR="00650C20" w:rsidRPr="00650C20" w:rsidRDefault="00650C20" w:rsidP="00650C20">
            <w:r w:rsidRPr="00650C20">
              <w:t>13.23097</w:t>
            </w:r>
          </w:p>
        </w:tc>
      </w:tr>
      <w:tr w:rsidR="00650C20" w:rsidRPr="00650C20" w14:paraId="3D07A703" w14:textId="77777777" w:rsidTr="00650C20">
        <w:trPr>
          <w:trHeight w:val="300"/>
        </w:trPr>
        <w:tc>
          <w:tcPr>
            <w:tcW w:w="960" w:type="dxa"/>
            <w:noWrap/>
            <w:hideMark/>
          </w:tcPr>
          <w:p w14:paraId="0CDD5C51" w14:textId="77777777" w:rsidR="00650C20" w:rsidRPr="00650C20" w:rsidRDefault="00650C20" w:rsidP="00650C20">
            <w:r w:rsidRPr="00650C20">
              <w:t>12.45125</w:t>
            </w:r>
          </w:p>
        </w:tc>
        <w:tc>
          <w:tcPr>
            <w:tcW w:w="960" w:type="dxa"/>
            <w:noWrap/>
            <w:hideMark/>
          </w:tcPr>
          <w:p w14:paraId="232B3D22" w14:textId="77777777" w:rsidR="00650C20" w:rsidRPr="00650C20" w:rsidRDefault="00650C20" w:rsidP="00650C20">
            <w:r w:rsidRPr="00650C20">
              <w:t>4.292024</w:t>
            </w:r>
          </w:p>
        </w:tc>
        <w:tc>
          <w:tcPr>
            <w:tcW w:w="960" w:type="dxa"/>
            <w:noWrap/>
            <w:hideMark/>
          </w:tcPr>
          <w:p w14:paraId="4CD5138C" w14:textId="77777777" w:rsidR="00650C20" w:rsidRPr="00650C20" w:rsidRDefault="00650C20" w:rsidP="00650C20">
            <w:r w:rsidRPr="00650C20">
              <w:t>8.311456</w:t>
            </w:r>
          </w:p>
        </w:tc>
        <w:tc>
          <w:tcPr>
            <w:tcW w:w="960" w:type="dxa"/>
            <w:noWrap/>
            <w:hideMark/>
          </w:tcPr>
          <w:p w14:paraId="255BC5AA" w14:textId="77777777" w:rsidR="00650C20" w:rsidRPr="00650C20" w:rsidRDefault="00650C20" w:rsidP="00650C20">
            <w:r w:rsidRPr="00650C20">
              <w:t>7.405426</w:t>
            </w:r>
          </w:p>
        </w:tc>
        <w:tc>
          <w:tcPr>
            <w:tcW w:w="960" w:type="dxa"/>
            <w:noWrap/>
            <w:hideMark/>
          </w:tcPr>
          <w:p w14:paraId="4CBAE280" w14:textId="77777777" w:rsidR="00650C20" w:rsidRPr="00650C20" w:rsidRDefault="00650C20" w:rsidP="00650C20">
            <w:r w:rsidRPr="00650C20">
              <w:t>11.55631</w:t>
            </w:r>
          </w:p>
        </w:tc>
        <w:tc>
          <w:tcPr>
            <w:tcW w:w="960" w:type="dxa"/>
            <w:noWrap/>
            <w:hideMark/>
          </w:tcPr>
          <w:p w14:paraId="389016E0" w14:textId="77777777" w:rsidR="00650C20" w:rsidRPr="00650C20" w:rsidRDefault="00650C20" w:rsidP="00650C20">
            <w:r w:rsidRPr="00650C20">
              <w:t>6.723802</w:t>
            </w:r>
          </w:p>
        </w:tc>
        <w:tc>
          <w:tcPr>
            <w:tcW w:w="960" w:type="dxa"/>
            <w:noWrap/>
            <w:hideMark/>
          </w:tcPr>
          <w:p w14:paraId="0ACA6911" w14:textId="77777777" w:rsidR="00650C20" w:rsidRPr="00650C20" w:rsidRDefault="00650C20" w:rsidP="00650C20">
            <w:r w:rsidRPr="00650C20">
              <w:t>6.271301</w:t>
            </w:r>
          </w:p>
        </w:tc>
        <w:tc>
          <w:tcPr>
            <w:tcW w:w="960" w:type="dxa"/>
            <w:noWrap/>
            <w:hideMark/>
          </w:tcPr>
          <w:p w14:paraId="122D74EA" w14:textId="77777777" w:rsidR="00650C20" w:rsidRPr="00650C20" w:rsidRDefault="00650C20" w:rsidP="00650C20">
            <w:r w:rsidRPr="00650C20">
              <w:t>8.84627</w:t>
            </w:r>
          </w:p>
        </w:tc>
        <w:tc>
          <w:tcPr>
            <w:tcW w:w="960" w:type="dxa"/>
            <w:noWrap/>
            <w:hideMark/>
          </w:tcPr>
          <w:p w14:paraId="74EAF046" w14:textId="77777777" w:rsidR="00650C20" w:rsidRPr="00650C20" w:rsidRDefault="00650C20" w:rsidP="00650C20">
            <w:r w:rsidRPr="00650C20">
              <w:t>12.28562</w:t>
            </w:r>
          </w:p>
        </w:tc>
        <w:tc>
          <w:tcPr>
            <w:tcW w:w="960" w:type="dxa"/>
            <w:noWrap/>
            <w:hideMark/>
          </w:tcPr>
          <w:p w14:paraId="7410A144" w14:textId="77777777" w:rsidR="00650C20" w:rsidRPr="00650C20" w:rsidRDefault="00650C20" w:rsidP="00650C20">
            <w:r w:rsidRPr="00650C20">
              <w:t>7.479075</w:t>
            </w:r>
          </w:p>
        </w:tc>
      </w:tr>
      <w:tr w:rsidR="00650C20" w:rsidRPr="00650C20" w14:paraId="0B83CDB4" w14:textId="77777777" w:rsidTr="00650C20">
        <w:trPr>
          <w:trHeight w:val="300"/>
        </w:trPr>
        <w:tc>
          <w:tcPr>
            <w:tcW w:w="960" w:type="dxa"/>
            <w:noWrap/>
            <w:hideMark/>
          </w:tcPr>
          <w:p w14:paraId="699EFAEC" w14:textId="77777777" w:rsidR="00650C20" w:rsidRPr="00650C20" w:rsidRDefault="00650C20" w:rsidP="00650C20">
            <w:r w:rsidRPr="00650C20">
              <w:t>4.243973</w:t>
            </w:r>
          </w:p>
        </w:tc>
        <w:tc>
          <w:tcPr>
            <w:tcW w:w="960" w:type="dxa"/>
            <w:noWrap/>
            <w:hideMark/>
          </w:tcPr>
          <w:p w14:paraId="130D31F6" w14:textId="77777777" w:rsidR="00650C20" w:rsidRPr="00650C20" w:rsidRDefault="00650C20" w:rsidP="00650C20">
            <w:r w:rsidRPr="00650C20">
              <w:t>9.559387</w:t>
            </w:r>
          </w:p>
        </w:tc>
        <w:tc>
          <w:tcPr>
            <w:tcW w:w="960" w:type="dxa"/>
            <w:noWrap/>
            <w:hideMark/>
          </w:tcPr>
          <w:p w14:paraId="7C42785D" w14:textId="77777777" w:rsidR="00650C20" w:rsidRPr="00650C20" w:rsidRDefault="00650C20" w:rsidP="00650C20">
            <w:r w:rsidRPr="00650C20">
              <w:t>9.522206</w:t>
            </w:r>
          </w:p>
        </w:tc>
        <w:tc>
          <w:tcPr>
            <w:tcW w:w="960" w:type="dxa"/>
            <w:noWrap/>
            <w:hideMark/>
          </w:tcPr>
          <w:p w14:paraId="1D108B5D" w14:textId="77777777" w:rsidR="00650C20" w:rsidRPr="00650C20" w:rsidRDefault="00650C20" w:rsidP="00650C20">
            <w:r w:rsidRPr="00650C20">
              <w:t>11.92559</w:t>
            </w:r>
          </w:p>
        </w:tc>
        <w:tc>
          <w:tcPr>
            <w:tcW w:w="960" w:type="dxa"/>
            <w:noWrap/>
            <w:hideMark/>
          </w:tcPr>
          <w:p w14:paraId="1EBF20C4" w14:textId="77777777" w:rsidR="00650C20" w:rsidRPr="00650C20" w:rsidRDefault="00650C20" w:rsidP="00650C20">
            <w:r w:rsidRPr="00650C20">
              <w:t>14.69029</w:t>
            </w:r>
          </w:p>
        </w:tc>
        <w:tc>
          <w:tcPr>
            <w:tcW w:w="960" w:type="dxa"/>
            <w:noWrap/>
            <w:hideMark/>
          </w:tcPr>
          <w:p w14:paraId="2558B89A" w14:textId="77777777" w:rsidR="00650C20" w:rsidRPr="00650C20" w:rsidRDefault="00650C20" w:rsidP="00650C20">
            <w:r w:rsidRPr="00650C20">
              <w:t>6.652993</w:t>
            </w:r>
          </w:p>
        </w:tc>
        <w:tc>
          <w:tcPr>
            <w:tcW w:w="960" w:type="dxa"/>
            <w:noWrap/>
            <w:hideMark/>
          </w:tcPr>
          <w:p w14:paraId="57AEA4AA" w14:textId="77777777" w:rsidR="00650C20" w:rsidRPr="00650C20" w:rsidRDefault="00650C20" w:rsidP="00650C20">
            <w:r w:rsidRPr="00650C20">
              <w:t>11.97358</w:t>
            </w:r>
          </w:p>
        </w:tc>
        <w:tc>
          <w:tcPr>
            <w:tcW w:w="960" w:type="dxa"/>
            <w:noWrap/>
            <w:hideMark/>
          </w:tcPr>
          <w:p w14:paraId="61EFFADA" w14:textId="77777777" w:rsidR="00650C20" w:rsidRPr="00650C20" w:rsidRDefault="00650C20" w:rsidP="00650C20">
            <w:r w:rsidRPr="00650C20">
              <w:t>7.642342</w:t>
            </w:r>
          </w:p>
        </w:tc>
        <w:tc>
          <w:tcPr>
            <w:tcW w:w="960" w:type="dxa"/>
            <w:noWrap/>
            <w:hideMark/>
          </w:tcPr>
          <w:p w14:paraId="4E776904" w14:textId="77777777" w:rsidR="00650C20" w:rsidRPr="00650C20" w:rsidRDefault="00650C20" w:rsidP="00650C20">
            <w:r w:rsidRPr="00650C20">
              <w:t>8.787199</w:t>
            </w:r>
          </w:p>
        </w:tc>
        <w:tc>
          <w:tcPr>
            <w:tcW w:w="960" w:type="dxa"/>
            <w:noWrap/>
            <w:hideMark/>
          </w:tcPr>
          <w:p w14:paraId="5604A6E7" w14:textId="77777777" w:rsidR="00650C20" w:rsidRPr="00650C20" w:rsidRDefault="00650C20" w:rsidP="00650C20">
            <w:r w:rsidRPr="00650C20">
              <w:t>11.82372</w:t>
            </w:r>
          </w:p>
        </w:tc>
      </w:tr>
      <w:tr w:rsidR="00650C20" w:rsidRPr="00650C20" w14:paraId="4D1B6E1B" w14:textId="77777777" w:rsidTr="00650C20">
        <w:trPr>
          <w:trHeight w:val="300"/>
        </w:trPr>
        <w:tc>
          <w:tcPr>
            <w:tcW w:w="960" w:type="dxa"/>
            <w:noWrap/>
            <w:hideMark/>
          </w:tcPr>
          <w:p w14:paraId="5A772770" w14:textId="77777777" w:rsidR="00650C20" w:rsidRPr="00650C20" w:rsidRDefault="00650C20" w:rsidP="00650C20">
            <w:r w:rsidRPr="00650C20">
              <w:t>11.58533</w:t>
            </w:r>
          </w:p>
        </w:tc>
        <w:tc>
          <w:tcPr>
            <w:tcW w:w="960" w:type="dxa"/>
            <w:noWrap/>
            <w:hideMark/>
          </w:tcPr>
          <w:p w14:paraId="2830E49B" w14:textId="77777777" w:rsidR="00650C20" w:rsidRPr="00650C20" w:rsidRDefault="00650C20" w:rsidP="00650C20">
            <w:r w:rsidRPr="00650C20">
              <w:t>12.51493</w:t>
            </w:r>
          </w:p>
        </w:tc>
        <w:tc>
          <w:tcPr>
            <w:tcW w:w="960" w:type="dxa"/>
            <w:noWrap/>
            <w:hideMark/>
          </w:tcPr>
          <w:p w14:paraId="76BEDDE1" w14:textId="77777777" w:rsidR="00650C20" w:rsidRPr="00650C20" w:rsidRDefault="00650C20" w:rsidP="00650C20">
            <w:r w:rsidRPr="00650C20">
              <w:t>11.83061</w:t>
            </w:r>
          </w:p>
        </w:tc>
        <w:tc>
          <w:tcPr>
            <w:tcW w:w="960" w:type="dxa"/>
            <w:noWrap/>
            <w:hideMark/>
          </w:tcPr>
          <w:p w14:paraId="1352FD32" w14:textId="77777777" w:rsidR="00650C20" w:rsidRPr="00650C20" w:rsidRDefault="00650C20" w:rsidP="00650C20">
            <w:r w:rsidRPr="00650C20">
              <w:t>11.32225</w:t>
            </w:r>
          </w:p>
        </w:tc>
        <w:tc>
          <w:tcPr>
            <w:tcW w:w="960" w:type="dxa"/>
            <w:noWrap/>
            <w:hideMark/>
          </w:tcPr>
          <w:p w14:paraId="71C835C3" w14:textId="77777777" w:rsidR="00650C20" w:rsidRPr="00650C20" w:rsidRDefault="00650C20" w:rsidP="00650C20">
            <w:r w:rsidRPr="00650C20">
              <w:t>12.86224</w:t>
            </w:r>
          </w:p>
        </w:tc>
        <w:tc>
          <w:tcPr>
            <w:tcW w:w="960" w:type="dxa"/>
            <w:noWrap/>
            <w:hideMark/>
          </w:tcPr>
          <w:p w14:paraId="28C36870" w14:textId="77777777" w:rsidR="00650C20" w:rsidRPr="00650C20" w:rsidRDefault="00650C20" w:rsidP="00650C20">
            <w:r w:rsidRPr="00650C20">
              <w:t>5.981941</w:t>
            </w:r>
          </w:p>
        </w:tc>
        <w:tc>
          <w:tcPr>
            <w:tcW w:w="960" w:type="dxa"/>
            <w:noWrap/>
            <w:hideMark/>
          </w:tcPr>
          <w:p w14:paraId="6B8A480F" w14:textId="77777777" w:rsidR="00650C20" w:rsidRPr="00650C20" w:rsidRDefault="00650C20" w:rsidP="00650C20">
            <w:r w:rsidRPr="00650C20">
              <w:t>6.799812</w:t>
            </w:r>
          </w:p>
        </w:tc>
        <w:tc>
          <w:tcPr>
            <w:tcW w:w="960" w:type="dxa"/>
            <w:noWrap/>
            <w:hideMark/>
          </w:tcPr>
          <w:p w14:paraId="32FB4A35" w14:textId="77777777" w:rsidR="00650C20" w:rsidRPr="00650C20" w:rsidRDefault="00650C20" w:rsidP="00650C20">
            <w:r w:rsidRPr="00650C20">
              <w:t>8.286883</w:t>
            </w:r>
          </w:p>
        </w:tc>
        <w:tc>
          <w:tcPr>
            <w:tcW w:w="960" w:type="dxa"/>
            <w:noWrap/>
            <w:hideMark/>
          </w:tcPr>
          <w:p w14:paraId="6D5A9650" w14:textId="77777777" w:rsidR="00650C20" w:rsidRPr="00650C20" w:rsidRDefault="00650C20" w:rsidP="00650C20">
            <w:r w:rsidRPr="00650C20">
              <w:t>16.36688</w:t>
            </w:r>
          </w:p>
        </w:tc>
        <w:tc>
          <w:tcPr>
            <w:tcW w:w="960" w:type="dxa"/>
            <w:noWrap/>
            <w:hideMark/>
          </w:tcPr>
          <w:p w14:paraId="47456AB5" w14:textId="77777777" w:rsidR="00650C20" w:rsidRPr="00650C20" w:rsidRDefault="00650C20" w:rsidP="00650C20">
            <w:r w:rsidRPr="00650C20">
              <w:t>17.63961</w:t>
            </w:r>
          </w:p>
        </w:tc>
      </w:tr>
      <w:tr w:rsidR="00650C20" w:rsidRPr="00650C20" w14:paraId="5C8DB829" w14:textId="77777777" w:rsidTr="00650C20">
        <w:trPr>
          <w:trHeight w:val="300"/>
        </w:trPr>
        <w:tc>
          <w:tcPr>
            <w:tcW w:w="960" w:type="dxa"/>
            <w:noWrap/>
            <w:hideMark/>
          </w:tcPr>
          <w:p w14:paraId="305BDF2C" w14:textId="77777777" w:rsidR="00650C20" w:rsidRPr="00650C20" w:rsidRDefault="00650C20" w:rsidP="00650C20">
            <w:r w:rsidRPr="00650C20">
              <w:t>13.53528</w:t>
            </w:r>
          </w:p>
        </w:tc>
        <w:tc>
          <w:tcPr>
            <w:tcW w:w="960" w:type="dxa"/>
            <w:noWrap/>
            <w:hideMark/>
          </w:tcPr>
          <w:p w14:paraId="4F8D5AE6" w14:textId="77777777" w:rsidR="00650C20" w:rsidRPr="00650C20" w:rsidRDefault="00650C20" w:rsidP="00650C20">
            <w:r w:rsidRPr="00650C20">
              <w:t>12.64392</w:t>
            </w:r>
          </w:p>
        </w:tc>
        <w:tc>
          <w:tcPr>
            <w:tcW w:w="960" w:type="dxa"/>
            <w:noWrap/>
            <w:hideMark/>
          </w:tcPr>
          <w:p w14:paraId="7CE50111" w14:textId="77777777" w:rsidR="00650C20" w:rsidRPr="00650C20" w:rsidRDefault="00650C20" w:rsidP="00650C20">
            <w:r w:rsidRPr="00650C20">
              <w:t>4.247173</w:t>
            </w:r>
          </w:p>
        </w:tc>
        <w:tc>
          <w:tcPr>
            <w:tcW w:w="960" w:type="dxa"/>
            <w:noWrap/>
            <w:hideMark/>
          </w:tcPr>
          <w:p w14:paraId="7866EF5F" w14:textId="77777777" w:rsidR="00650C20" w:rsidRPr="00650C20" w:rsidRDefault="00650C20" w:rsidP="00650C20">
            <w:r w:rsidRPr="00650C20">
              <w:t>9.37199</w:t>
            </w:r>
          </w:p>
        </w:tc>
        <w:tc>
          <w:tcPr>
            <w:tcW w:w="960" w:type="dxa"/>
            <w:noWrap/>
            <w:hideMark/>
          </w:tcPr>
          <w:p w14:paraId="1FF9F5A4" w14:textId="77777777" w:rsidR="00650C20" w:rsidRPr="00650C20" w:rsidRDefault="00650C20" w:rsidP="00650C20">
            <w:r w:rsidRPr="00650C20">
              <w:t>18.37649</w:t>
            </w:r>
          </w:p>
        </w:tc>
        <w:tc>
          <w:tcPr>
            <w:tcW w:w="960" w:type="dxa"/>
            <w:noWrap/>
            <w:hideMark/>
          </w:tcPr>
          <w:p w14:paraId="53515E3B" w14:textId="77777777" w:rsidR="00650C20" w:rsidRPr="00650C20" w:rsidRDefault="00650C20" w:rsidP="00650C20">
            <w:r w:rsidRPr="00650C20">
              <w:t>5.37537</w:t>
            </w:r>
          </w:p>
        </w:tc>
        <w:tc>
          <w:tcPr>
            <w:tcW w:w="960" w:type="dxa"/>
            <w:noWrap/>
            <w:hideMark/>
          </w:tcPr>
          <w:p w14:paraId="7398EC79" w14:textId="77777777" w:rsidR="00650C20" w:rsidRPr="00650C20" w:rsidRDefault="00650C20" w:rsidP="00650C20">
            <w:r w:rsidRPr="00650C20">
              <w:t>4.351291</w:t>
            </w:r>
          </w:p>
        </w:tc>
        <w:tc>
          <w:tcPr>
            <w:tcW w:w="960" w:type="dxa"/>
            <w:noWrap/>
            <w:hideMark/>
          </w:tcPr>
          <w:p w14:paraId="4CB4E580" w14:textId="77777777" w:rsidR="00650C20" w:rsidRPr="00650C20" w:rsidRDefault="00650C20" w:rsidP="00650C20">
            <w:r w:rsidRPr="00650C20">
              <w:t>6.824161</w:t>
            </w:r>
          </w:p>
        </w:tc>
        <w:tc>
          <w:tcPr>
            <w:tcW w:w="960" w:type="dxa"/>
            <w:noWrap/>
            <w:hideMark/>
          </w:tcPr>
          <w:p w14:paraId="52D54FF7" w14:textId="77777777" w:rsidR="00650C20" w:rsidRPr="00650C20" w:rsidRDefault="00650C20" w:rsidP="00650C20">
            <w:r w:rsidRPr="00650C20">
              <w:t>9.388883</w:t>
            </w:r>
          </w:p>
        </w:tc>
        <w:tc>
          <w:tcPr>
            <w:tcW w:w="960" w:type="dxa"/>
            <w:noWrap/>
            <w:hideMark/>
          </w:tcPr>
          <w:p w14:paraId="5C69A938" w14:textId="77777777" w:rsidR="00650C20" w:rsidRPr="00650C20" w:rsidRDefault="00650C20" w:rsidP="00650C20">
            <w:r w:rsidRPr="00650C20">
              <w:t>8.981291</w:t>
            </w:r>
          </w:p>
        </w:tc>
      </w:tr>
      <w:tr w:rsidR="00650C20" w:rsidRPr="00650C20" w14:paraId="4BE1E6FA" w14:textId="77777777" w:rsidTr="00650C20">
        <w:trPr>
          <w:trHeight w:val="300"/>
        </w:trPr>
        <w:tc>
          <w:tcPr>
            <w:tcW w:w="960" w:type="dxa"/>
            <w:noWrap/>
            <w:hideMark/>
          </w:tcPr>
          <w:p w14:paraId="43DEEF89" w14:textId="77777777" w:rsidR="00650C20" w:rsidRPr="00650C20" w:rsidRDefault="00650C20" w:rsidP="00650C20">
            <w:r w:rsidRPr="00650C20">
              <w:t>5.936454</w:t>
            </w:r>
          </w:p>
        </w:tc>
        <w:tc>
          <w:tcPr>
            <w:tcW w:w="960" w:type="dxa"/>
            <w:noWrap/>
            <w:hideMark/>
          </w:tcPr>
          <w:p w14:paraId="5A983129" w14:textId="77777777" w:rsidR="00650C20" w:rsidRPr="00650C20" w:rsidRDefault="00650C20" w:rsidP="00650C20">
            <w:r w:rsidRPr="00650C20">
              <w:t>6.580228</w:t>
            </w:r>
          </w:p>
        </w:tc>
        <w:tc>
          <w:tcPr>
            <w:tcW w:w="960" w:type="dxa"/>
            <w:noWrap/>
            <w:hideMark/>
          </w:tcPr>
          <w:p w14:paraId="1BA2DC4C" w14:textId="77777777" w:rsidR="00650C20" w:rsidRPr="00650C20" w:rsidRDefault="00650C20" w:rsidP="00650C20">
            <w:r w:rsidRPr="00650C20">
              <w:t>8.966029</w:t>
            </w:r>
          </w:p>
        </w:tc>
        <w:tc>
          <w:tcPr>
            <w:tcW w:w="960" w:type="dxa"/>
            <w:noWrap/>
            <w:hideMark/>
          </w:tcPr>
          <w:p w14:paraId="51EA0063" w14:textId="77777777" w:rsidR="00650C20" w:rsidRPr="00650C20" w:rsidRDefault="00650C20" w:rsidP="00650C20">
            <w:r w:rsidRPr="00650C20">
              <w:t>13.12331</w:t>
            </w:r>
          </w:p>
        </w:tc>
        <w:tc>
          <w:tcPr>
            <w:tcW w:w="960" w:type="dxa"/>
            <w:noWrap/>
            <w:hideMark/>
          </w:tcPr>
          <w:p w14:paraId="191DB953" w14:textId="77777777" w:rsidR="00650C20" w:rsidRPr="00650C20" w:rsidRDefault="00650C20" w:rsidP="00650C20">
            <w:r w:rsidRPr="00650C20">
              <w:t>10.80283</w:t>
            </w:r>
          </w:p>
        </w:tc>
        <w:tc>
          <w:tcPr>
            <w:tcW w:w="960" w:type="dxa"/>
            <w:noWrap/>
            <w:hideMark/>
          </w:tcPr>
          <w:p w14:paraId="245B5316" w14:textId="77777777" w:rsidR="00650C20" w:rsidRPr="00650C20" w:rsidRDefault="00650C20" w:rsidP="00650C20">
            <w:r w:rsidRPr="00650C20">
              <w:t>11.33498</w:t>
            </w:r>
          </w:p>
        </w:tc>
        <w:tc>
          <w:tcPr>
            <w:tcW w:w="960" w:type="dxa"/>
            <w:noWrap/>
            <w:hideMark/>
          </w:tcPr>
          <w:p w14:paraId="5E8F33BB" w14:textId="77777777" w:rsidR="00650C20" w:rsidRPr="00650C20" w:rsidRDefault="00650C20" w:rsidP="00650C20">
            <w:r w:rsidRPr="00650C20">
              <w:t>6.180682</w:t>
            </w:r>
          </w:p>
        </w:tc>
        <w:tc>
          <w:tcPr>
            <w:tcW w:w="960" w:type="dxa"/>
            <w:noWrap/>
            <w:hideMark/>
          </w:tcPr>
          <w:p w14:paraId="36C06460" w14:textId="77777777" w:rsidR="00650C20" w:rsidRPr="00650C20" w:rsidRDefault="00650C20" w:rsidP="00650C20">
            <w:r w:rsidRPr="00650C20">
              <w:t>14.23791</w:t>
            </w:r>
          </w:p>
        </w:tc>
        <w:tc>
          <w:tcPr>
            <w:tcW w:w="960" w:type="dxa"/>
            <w:noWrap/>
            <w:hideMark/>
          </w:tcPr>
          <w:p w14:paraId="0DD78FBE" w14:textId="77777777" w:rsidR="00650C20" w:rsidRPr="00650C20" w:rsidRDefault="00650C20" w:rsidP="00650C20">
            <w:r w:rsidRPr="00650C20">
              <w:t>16.71104</w:t>
            </w:r>
          </w:p>
        </w:tc>
        <w:tc>
          <w:tcPr>
            <w:tcW w:w="960" w:type="dxa"/>
            <w:noWrap/>
            <w:hideMark/>
          </w:tcPr>
          <w:p w14:paraId="21B22FD6" w14:textId="77777777" w:rsidR="00650C20" w:rsidRPr="00650C20" w:rsidRDefault="00650C20" w:rsidP="00650C20">
            <w:r w:rsidRPr="00650C20">
              <w:t>17.70489</w:t>
            </w:r>
          </w:p>
        </w:tc>
      </w:tr>
      <w:tr w:rsidR="00650C20" w:rsidRPr="00650C20" w14:paraId="05283BE0" w14:textId="77777777" w:rsidTr="00650C20">
        <w:trPr>
          <w:trHeight w:val="300"/>
        </w:trPr>
        <w:tc>
          <w:tcPr>
            <w:tcW w:w="960" w:type="dxa"/>
            <w:noWrap/>
            <w:hideMark/>
          </w:tcPr>
          <w:p w14:paraId="3466F48A" w14:textId="77777777" w:rsidR="00650C20" w:rsidRPr="00650C20" w:rsidRDefault="00650C20" w:rsidP="00650C20">
            <w:pPr>
              <w:rPr>
                <w:b/>
                <w:bCs/>
              </w:rPr>
            </w:pPr>
            <w:r w:rsidRPr="00650C20">
              <w:rPr>
                <w:b/>
                <w:bCs/>
              </w:rPr>
              <w:t>9.002988</w:t>
            </w:r>
          </w:p>
        </w:tc>
        <w:tc>
          <w:tcPr>
            <w:tcW w:w="960" w:type="dxa"/>
            <w:noWrap/>
            <w:hideMark/>
          </w:tcPr>
          <w:p w14:paraId="6CC0254D" w14:textId="77777777" w:rsidR="00650C20" w:rsidRPr="00650C20" w:rsidRDefault="00650C20" w:rsidP="00650C20">
            <w:pPr>
              <w:rPr>
                <w:b/>
                <w:bCs/>
              </w:rPr>
            </w:pPr>
            <w:r w:rsidRPr="00650C20">
              <w:rPr>
                <w:b/>
                <w:bCs/>
              </w:rPr>
              <w:t>8.606899</w:t>
            </w:r>
          </w:p>
        </w:tc>
        <w:tc>
          <w:tcPr>
            <w:tcW w:w="960" w:type="dxa"/>
            <w:noWrap/>
            <w:hideMark/>
          </w:tcPr>
          <w:p w14:paraId="2263ECA4" w14:textId="77777777" w:rsidR="00650C20" w:rsidRPr="00650C20" w:rsidRDefault="00650C20" w:rsidP="00650C20">
            <w:pPr>
              <w:rPr>
                <w:b/>
                <w:bCs/>
              </w:rPr>
            </w:pPr>
            <w:r w:rsidRPr="00650C20">
              <w:rPr>
                <w:b/>
                <w:bCs/>
              </w:rPr>
              <w:t>8.38662</w:t>
            </w:r>
          </w:p>
        </w:tc>
        <w:tc>
          <w:tcPr>
            <w:tcW w:w="960" w:type="dxa"/>
            <w:noWrap/>
            <w:hideMark/>
          </w:tcPr>
          <w:p w14:paraId="6E7A182E" w14:textId="77777777" w:rsidR="00650C20" w:rsidRPr="00650C20" w:rsidRDefault="00650C20" w:rsidP="00650C20">
            <w:pPr>
              <w:rPr>
                <w:b/>
                <w:bCs/>
              </w:rPr>
            </w:pPr>
            <w:r w:rsidRPr="00650C20">
              <w:rPr>
                <w:b/>
                <w:bCs/>
              </w:rPr>
              <w:t>10.80126</w:t>
            </w:r>
          </w:p>
        </w:tc>
        <w:tc>
          <w:tcPr>
            <w:tcW w:w="960" w:type="dxa"/>
            <w:noWrap/>
            <w:hideMark/>
          </w:tcPr>
          <w:p w14:paraId="5CFE9D49" w14:textId="77777777" w:rsidR="00650C20" w:rsidRPr="00650C20" w:rsidRDefault="00650C20" w:rsidP="00650C20">
            <w:pPr>
              <w:rPr>
                <w:b/>
                <w:bCs/>
              </w:rPr>
            </w:pPr>
            <w:r w:rsidRPr="00650C20">
              <w:rPr>
                <w:b/>
                <w:bCs/>
              </w:rPr>
              <w:t>11.94024</w:t>
            </w:r>
          </w:p>
        </w:tc>
        <w:tc>
          <w:tcPr>
            <w:tcW w:w="960" w:type="dxa"/>
            <w:noWrap/>
            <w:hideMark/>
          </w:tcPr>
          <w:p w14:paraId="2EE4EE09" w14:textId="77777777" w:rsidR="00650C20" w:rsidRPr="00650C20" w:rsidRDefault="00650C20" w:rsidP="00650C20">
            <w:pPr>
              <w:rPr>
                <w:b/>
                <w:bCs/>
              </w:rPr>
            </w:pPr>
            <w:r w:rsidRPr="00650C20">
              <w:rPr>
                <w:b/>
                <w:bCs/>
              </w:rPr>
              <w:t>8.112508</w:t>
            </w:r>
          </w:p>
        </w:tc>
        <w:tc>
          <w:tcPr>
            <w:tcW w:w="960" w:type="dxa"/>
            <w:noWrap/>
            <w:hideMark/>
          </w:tcPr>
          <w:p w14:paraId="1F8C940E" w14:textId="77777777" w:rsidR="00650C20" w:rsidRPr="00650C20" w:rsidRDefault="00650C20" w:rsidP="00650C20">
            <w:pPr>
              <w:rPr>
                <w:b/>
                <w:bCs/>
              </w:rPr>
            </w:pPr>
            <w:r w:rsidRPr="00650C20">
              <w:rPr>
                <w:b/>
                <w:bCs/>
              </w:rPr>
              <w:t>6.712667</w:t>
            </w:r>
          </w:p>
        </w:tc>
        <w:tc>
          <w:tcPr>
            <w:tcW w:w="960" w:type="dxa"/>
            <w:noWrap/>
            <w:hideMark/>
          </w:tcPr>
          <w:p w14:paraId="6F18AD2F" w14:textId="77777777" w:rsidR="00650C20" w:rsidRPr="00650C20" w:rsidRDefault="00650C20" w:rsidP="00650C20">
            <w:pPr>
              <w:rPr>
                <w:b/>
                <w:bCs/>
              </w:rPr>
            </w:pPr>
            <w:r w:rsidRPr="00650C20">
              <w:rPr>
                <w:b/>
                <w:bCs/>
              </w:rPr>
              <w:t>8.889428</w:t>
            </w:r>
          </w:p>
        </w:tc>
        <w:tc>
          <w:tcPr>
            <w:tcW w:w="960" w:type="dxa"/>
            <w:noWrap/>
            <w:hideMark/>
          </w:tcPr>
          <w:p w14:paraId="20B8C496" w14:textId="77777777" w:rsidR="00650C20" w:rsidRPr="00650C20" w:rsidRDefault="00650C20" w:rsidP="00650C20">
            <w:pPr>
              <w:rPr>
                <w:b/>
                <w:bCs/>
              </w:rPr>
            </w:pPr>
            <w:r w:rsidRPr="00650C20">
              <w:rPr>
                <w:b/>
                <w:bCs/>
              </w:rPr>
              <w:t>11.75756</w:t>
            </w:r>
          </w:p>
        </w:tc>
        <w:tc>
          <w:tcPr>
            <w:tcW w:w="960" w:type="dxa"/>
            <w:noWrap/>
            <w:hideMark/>
          </w:tcPr>
          <w:p w14:paraId="6B5A602B" w14:textId="77777777" w:rsidR="00650C20" w:rsidRPr="00650C20" w:rsidRDefault="00650C20" w:rsidP="00650C20">
            <w:pPr>
              <w:rPr>
                <w:b/>
                <w:bCs/>
              </w:rPr>
            </w:pPr>
            <w:r w:rsidRPr="00650C20">
              <w:rPr>
                <w:b/>
                <w:bCs/>
              </w:rPr>
              <w:t>12.03033</w:t>
            </w:r>
          </w:p>
        </w:tc>
      </w:tr>
    </w:tbl>
    <w:p w14:paraId="07614530" w14:textId="77777777" w:rsidR="00650C20" w:rsidRDefault="00650C20" w:rsidP="00DD05AD">
      <w:r>
        <w:lastRenderedPageBreak/>
        <w:t>6</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26"/>
        <w:gridCol w:w="1126"/>
        <w:gridCol w:w="1126"/>
        <w:gridCol w:w="1126"/>
        <w:gridCol w:w="1126"/>
        <w:gridCol w:w="1126"/>
        <w:gridCol w:w="1126"/>
        <w:gridCol w:w="1126"/>
        <w:gridCol w:w="1126"/>
        <w:gridCol w:w="1126"/>
      </w:tblGrid>
      <w:tr w:rsidR="00650C20" w:rsidRPr="00650C20" w14:paraId="16906A14" w14:textId="77777777" w:rsidTr="00650C20">
        <w:trPr>
          <w:trHeight w:val="261"/>
        </w:trPr>
        <w:tc>
          <w:tcPr>
            <w:tcW w:w="1126" w:type="dxa"/>
            <w:noWrap/>
            <w:hideMark/>
          </w:tcPr>
          <w:p w14:paraId="39A80799" w14:textId="77777777" w:rsidR="00650C20" w:rsidRPr="00650C20" w:rsidRDefault="00650C20" w:rsidP="00650C20">
            <w:r w:rsidRPr="00650C20">
              <w:t>Tx01</w:t>
            </w:r>
          </w:p>
        </w:tc>
        <w:tc>
          <w:tcPr>
            <w:tcW w:w="1126" w:type="dxa"/>
            <w:noWrap/>
            <w:hideMark/>
          </w:tcPr>
          <w:p w14:paraId="7E384528" w14:textId="77777777" w:rsidR="00650C20" w:rsidRPr="00650C20" w:rsidRDefault="00650C20" w:rsidP="00650C20">
            <w:r w:rsidRPr="00650C20">
              <w:t>Tx02</w:t>
            </w:r>
          </w:p>
        </w:tc>
        <w:tc>
          <w:tcPr>
            <w:tcW w:w="1126" w:type="dxa"/>
            <w:noWrap/>
            <w:hideMark/>
          </w:tcPr>
          <w:p w14:paraId="4FC201CC" w14:textId="77777777" w:rsidR="00650C20" w:rsidRPr="00650C20" w:rsidRDefault="00650C20" w:rsidP="00650C20">
            <w:r w:rsidRPr="00650C20">
              <w:t>Tx03</w:t>
            </w:r>
          </w:p>
        </w:tc>
        <w:tc>
          <w:tcPr>
            <w:tcW w:w="1126" w:type="dxa"/>
            <w:noWrap/>
            <w:hideMark/>
          </w:tcPr>
          <w:p w14:paraId="60CBC919" w14:textId="77777777" w:rsidR="00650C20" w:rsidRPr="00650C20" w:rsidRDefault="00650C20" w:rsidP="00650C20">
            <w:r w:rsidRPr="00650C20">
              <w:t>Tx04</w:t>
            </w:r>
          </w:p>
        </w:tc>
        <w:tc>
          <w:tcPr>
            <w:tcW w:w="1126" w:type="dxa"/>
            <w:noWrap/>
            <w:hideMark/>
          </w:tcPr>
          <w:p w14:paraId="04EEA3B2" w14:textId="77777777" w:rsidR="00650C20" w:rsidRPr="00650C20" w:rsidRDefault="00650C20" w:rsidP="00650C20">
            <w:r w:rsidRPr="00650C20">
              <w:t>Tx05</w:t>
            </w:r>
          </w:p>
        </w:tc>
        <w:tc>
          <w:tcPr>
            <w:tcW w:w="1126" w:type="dxa"/>
            <w:noWrap/>
            <w:hideMark/>
          </w:tcPr>
          <w:p w14:paraId="520A8E73" w14:textId="77777777" w:rsidR="00650C20" w:rsidRPr="00650C20" w:rsidRDefault="00650C20" w:rsidP="00650C20">
            <w:r w:rsidRPr="00650C20">
              <w:t>Tx06</w:t>
            </w:r>
          </w:p>
        </w:tc>
        <w:tc>
          <w:tcPr>
            <w:tcW w:w="1126" w:type="dxa"/>
            <w:noWrap/>
            <w:hideMark/>
          </w:tcPr>
          <w:p w14:paraId="7A07A0C0" w14:textId="77777777" w:rsidR="00650C20" w:rsidRPr="00650C20" w:rsidRDefault="00650C20" w:rsidP="00650C20">
            <w:r w:rsidRPr="00650C20">
              <w:t>Tx07</w:t>
            </w:r>
          </w:p>
        </w:tc>
        <w:tc>
          <w:tcPr>
            <w:tcW w:w="1126" w:type="dxa"/>
            <w:noWrap/>
            <w:hideMark/>
          </w:tcPr>
          <w:p w14:paraId="11AED0D3" w14:textId="77777777" w:rsidR="00650C20" w:rsidRPr="00650C20" w:rsidRDefault="00650C20" w:rsidP="00650C20">
            <w:r w:rsidRPr="00650C20">
              <w:t>Tx08</w:t>
            </w:r>
          </w:p>
        </w:tc>
        <w:tc>
          <w:tcPr>
            <w:tcW w:w="1126" w:type="dxa"/>
            <w:noWrap/>
            <w:hideMark/>
          </w:tcPr>
          <w:p w14:paraId="7A8DF7DB" w14:textId="77777777" w:rsidR="00650C20" w:rsidRPr="00650C20" w:rsidRDefault="00650C20" w:rsidP="00650C20">
            <w:r w:rsidRPr="00650C20">
              <w:t>Tx09</w:t>
            </w:r>
          </w:p>
        </w:tc>
        <w:tc>
          <w:tcPr>
            <w:tcW w:w="1126" w:type="dxa"/>
            <w:noWrap/>
            <w:hideMark/>
          </w:tcPr>
          <w:p w14:paraId="336A7828" w14:textId="77777777" w:rsidR="00650C20" w:rsidRPr="00650C20" w:rsidRDefault="00650C20" w:rsidP="00650C20">
            <w:r w:rsidRPr="00650C20">
              <w:t>Tx10</w:t>
            </w:r>
          </w:p>
        </w:tc>
      </w:tr>
      <w:tr w:rsidR="00650C20" w:rsidRPr="00650C20" w14:paraId="77067F81" w14:textId="77777777" w:rsidTr="00650C20">
        <w:trPr>
          <w:trHeight w:val="261"/>
        </w:trPr>
        <w:tc>
          <w:tcPr>
            <w:tcW w:w="1126" w:type="dxa"/>
            <w:noWrap/>
            <w:hideMark/>
          </w:tcPr>
          <w:p w14:paraId="3D42490C" w14:textId="77777777" w:rsidR="00650C20" w:rsidRPr="00650C20" w:rsidRDefault="00650C20" w:rsidP="00650C20">
            <w:r w:rsidRPr="00650C20">
              <w:t>7.497773</w:t>
            </w:r>
          </w:p>
        </w:tc>
        <w:tc>
          <w:tcPr>
            <w:tcW w:w="1126" w:type="dxa"/>
            <w:noWrap/>
            <w:hideMark/>
          </w:tcPr>
          <w:p w14:paraId="32F92BA6" w14:textId="77777777" w:rsidR="00650C20" w:rsidRPr="00650C20" w:rsidRDefault="00650C20" w:rsidP="00650C20">
            <w:r w:rsidRPr="00650C20">
              <w:t>6.377734</w:t>
            </w:r>
          </w:p>
        </w:tc>
        <w:tc>
          <w:tcPr>
            <w:tcW w:w="1126" w:type="dxa"/>
            <w:noWrap/>
            <w:hideMark/>
          </w:tcPr>
          <w:p w14:paraId="1C0C546D" w14:textId="77777777" w:rsidR="00650C20" w:rsidRPr="00650C20" w:rsidRDefault="00650C20" w:rsidP="00650C20">
            <w:r w:rsidRPr="00650C20">
              <w:t>7.934734</w:t>
            </w:r>
          </w:p>
        </w:tc>
        <w:tc>
          <w:tcPr>
            <w:tcW w:w="1126" w:type="dxa"/>
            <w:noWrap/>
            <w:hideMark/>
          </w:tcPr>
          <w:p w14:paraId="200F9A43" w14:textId="77777777" w:rsidR="00650C20" w:rsidRPr="00650C20" w:rsidRDefault="00650C20" w:rsidP="00650C20">
            <w:r w:rsidRPr="00650C20">
              <w:t>8.139328</w:t>
            </w:r>
          </w:p>
        </w:tc>
        <w:tc>
          <w:tcPr>
            <w:tcW w:w="1126" w:type="dxa"/>
            <w:noWrap/>
            <w:hideMark/>
          </w:tcPr>
          <w:p w14:paraId="119DCCD1" w14:textId="77777777" w:rsidR="00650C20" w:rsidRPr="00650C20" w:rsidRDefault="00650C20" w:rsidP="00650C20">
            <w:r w:rsidRPr="00650C20">
              <w:t>8.210512</w:t>
            </w:r>
          </w:p>
        </w:tc>
        <w:tc>
          <w:tcPr>
            <w:tcW w:w="1126" w:type="dxa"/>
            <w:noWrap/>
            <w:hideMark/>
          </w:tcPr>
          <w:p w14:paraId="6DC7248C" w14:textId="77777777" w:rsidR="00650C20" w:rsidRPr="00650C20" w:rsidRDefault="00650C20" w:rsidP="00650C20">
            <w:r w:rsidRPr="00650C20">
              <w:t>8.228784</w:t>
            </w:r>
          </w:p>
        </w:tc>
        <w:tc>
          <w:tcPr>
            <w:tcW w:w="1126" w:type="dxa"/>
            <w:noWrap/>
            <w:hideMark/>
          </w:tcPr>
          <w:p w14:paraId="0BD1F8A9" w14:textId="77777777" w:rsidR="00650C20" w:rsidRPr="00650C20" w:rsidRDefault="00650C20" w:rsidP="00650C20">
            <w:r w:rsidRPr="00650C20">
              <w:t>11.46614</w:t>
            </w:r>
          </w:p>
        </w:tc>
        <w:tc>
          <w:tcPr>
            <w:tcW w:w="1126" w:type="dxa"/>
            <w:noWrap/>
            <w:hideMark/>
          </w:tcPr>
          <w:p w14:paraId="113D3128" w14:textId="77777777" w:rsidR="00650C20" w:rsidRPr="00650C20" w:rsidRDefault="00650C20" w:rsidP="00650C20">
            <w:r w:rsidRPr="00650C20">
              <w:t>14.20605</w:t>
            </w:r>
          </w:p>
        </w:tc>
        <w:tc>
          <w:tcPr>
            <w:tcW w:w="1126" w:type="dxa"/>
            <w:noWrap/>
            <w:hideMark/>
          </w:tcPr>
          <w:p w14:paraId="73938320" w14:textId="77777777" w:rsidR="00650C20" w:rsidRPr="00650C20" w:rsidRDefault="00650C20" w:rsidP="00650C20">
            <w:r w:rsidRPr="00650C20">
              <w:t>8.207841</w:t>
            </w:r>
          </w:p>
        </w:tc>
        <w:tc>
          <w:tcPr>
            <w:tcW w:w="1126" w:type="dxa"/>
            <w:noWrap/>
            <w:hideMark/>
          </w:tcPr>
          <w:p w14:paraId="7D1A5A48" w14:textId="77777777" w:rsidR="00650C20" w:rsidRPr="00650C20" w:rsidRDefault="00650C20" w:rsidP="00650C20">
            <w:r w:rsidRPr="00650C20">
              <w:t>9.1668</w:t>
            </w:r>
          </w:p>
        </w:tc>
      </w:tr>
      <w:tr w:rsidR="00650C20" w:rsidRPr="00650C20" w14:paraId="442F6A02" w14:textId="77777777" w:rsidTr="00650C20">
        <w:trPr>
          <w:trHeight w:val="261"/>
        </w:trPr>
        <w:tc>
          <w:tcPr>
            <w:tcW w:w="1126" w:type="dxa"/>
            <w:noWrap/>
            <w:hideMark/>
          </w:tcPr>
          <w:p w14:paraId="4F5661BD" w14:textId="77777777" w:rsidR="00650C20" w:rsidRPr="00650C20" w:rsidRDefault="00650C20" w:rsidP="00650C20">
            <w:r w:rsidRPr="00650C20">
              <w:t>8.542898</w:t>
            </w:r>
          </w:p>
        </w:tc>
        <w:tc>
          <w:tcPr>
            <w:tcW w:w="1126" w:type="dxa"/>
            <w:noWrap/>
            <w:hideMark/>
          </w:tcPr>
          <w:p w14:paraId="3FF05C76" w14:textId="77777777" w:rsidR="00650C20" w:rsidRPr="00650C20" w:rsidRDefault="00650C20" w:rsidP="00650C20">
            <w:r w:rsidRPr="00650C20">
              <w:t>10.23031</w:t>
            </w:r>
          </w:p>
        </w:tc>
        <w:tc>
          <w:tcPr>
            <w:tcW w:w="1126" w:type="dxa"/>
            <w:noWrap/>
            <w:hideMark/>
          </w:tcPr>
          <w:p w14:paraId="0317FBAE" w14:textId="77777777" w:rsidR="00650C20" w:rsidRPr="00650C20" w:rsidRDefault="00650C20" w:rsidP="00650C20">
            <w:r w:rsidRPr="00650C20">
              <w:t>7.647929</w:t>
            </w:r>
          </w:p>
        </w:tc>
        <w:tc>
          <w:tcPr>
            <w:tcW w:w="1126" w:type="dxa"/>
            <w:noWrap/>
            <w:hideMark/>
          </w:tcPr>
          <w:p w14:paraId="4A1EE966" w14:textId="77777777" w:rsidR="00650C20" w:rsidRPr="00650C20" w:rsidRDefault="00650C20" w:rsidP="00650C20">
            <w:r w:rsidRPr="00650C20">
              <w:t>11.35404</w:t>
            </w:r>
          </w:p>
        </w:tc>
        <w:tc>
          <w:tcPr>
            <w:tcW w:w="1126" w:type="dxa"/>
            <w:noWrap/>
            <w:hideMark/>
          </w:tcPr>
          <w:p w14:paraId="1EECC7D3" w14:textId="77777777" w:rsidR="00650C20" w:rsidRPr="00650C20" w:rsidRDefault="00650C20" w:rsidP="00650C20">
            <w:r w:rsidRPr="00650C20">
              <w:t>10.5249</w:t>
            </w:r>
          </w:p>
        </w:tc>
        <w:tc>
          <w:tcPr>
            <w:tcW w:w="1126" w:type="dxa"/>
            <w:noWrap/>
            <w:hideMark/>
          </w:tcPr>
          <w:p w14:paraId="7CBAA4FE" w14:textId="77777777" w:rsidR="00650C20" w:rsidRPr="00650C20" w:rsidRDefault="00650C20" w:rsidP="00650C20">
            <w:r w:rsidRPr="00650C20">
              <w:t>11.81965</w:t>
            </w:r>
          </w:p>
        </w:tc>
        <w:tc>
          <w:tcPr>
            <w:tcW w:w="1126" w:type="dxa"/>
            <w:noWrap/>
            <w:hideMark/>
          </w:tcPr>
          <w:p w14:paraId="1F589F15" w14:textId="77777777" w:rsidR="00650C20" w:rsidRPr="00650C20" w:rsidRDefault="00650C20" w:rsidP="00650C20">
            <w:r w:rsidRPr="00650C20">
              <w:t>6.75951</w:t>
            </w:r>
          </w:p>
        </w:tc>
        <w:tc>
          <w:tcPr>
            <w:tcW w:w="1126" w:type="dxa"/>
            <w:noWrap/>
            <w:hideMark/>
          </w:tcPr>
          <w:p w14:paraId="25DBB761" w14:textId="77777777" w:rsidR="00650C20" w:rsidRPr="00650C20" w:rsidRDefault="00650C20" w:rsidP="00650C20">
            <w:r w:rsidRPr="00650C20">
              <w:t>8.140428</w:t>
            </w:r>
          </w:p>
        </w:tc>
        <w:tc>
          <w:tcPr>
            <w:tcW w:w="1126" w:type="dxa"/>
            <w:noWrap/>
            <w:hideMark/>
          </w:tcPr>
          <w:p w14:paraId="7916DA67" w14:textId="77777777" w:rsidR="00650C20" w:rsidRPr="00650C20" w:rsidRDefault="00650C20" w:rsidP="00650C20">
            <w:r w:rsidRPr="00650C20">
              <w:t>8.142734</w:t>
            </w:r>
          </w:p>
        </w:tc>
        <w:tc>
          <w:tcPr>
            <w:tcW w:w="1126" w:type="dxa"/>
            <w:noWrap/>
            <w:hideMark/>
          </w:tcPr>
          <w:p w14:paraId="7CC59D45" w14:textId="77777777" w:rsidR="00650C20" w:rsidRPr="00650C20" w:rsidRDefault="00650C20" w:rsidP="00650C20">
            <w:r w:rsidRPr="00650C20">
              <w:t>7.74696</w:t>
            </w:r>
          </w:p>
        </w:tc>
      </w:tr>
      <w:tr w:rsidR="00650C20" w:rsidRPr="00650C20" w14:paraId="2625B094" w14:textId="77777777" w:rsidTr="00650C20">
        <w:trPr>
          <w:trHeight w:val="261"/>
        </w:trPr>
        <w:tc>
          <w:tcPr>
            <w:tcW w:w="1126" w:type="dxa"/>
            <w:noWrap/>
            <w:hideMark/>
          </w:tcPr>
          <w:p w14:paraId="6A02B800" w14:textId="77777777" w:rsidR="00650C20" w:rsidRPr="00650C20" w:rsidRDefault="00650C20" w:rsidP="00650C20">
            <w:r w:rsidRPr="00650C20">
              <w:t>12.60578</w:t>
            </w:r>
          </w:p>
        </w:tc>
        <w:tc>
          <w:tcPr>
            <w:tcW w:w="1126" w:type="dxa"/>
            <w:noWrap/>
            <w:hideMark/>
          </w:tcPr>
          <w:p w14:paraId="0559B9B6" w14:textId="77777777" w:rsidR="00650C20" w:rsidRPr="00650C20" w:rsidRDefault="00650C20" w:rsidP="00650C20">
            <w:r w:rsidRPr="00650C20">
              <w:t>6.817874</w:t>
            </w:r>
          </w:p>
        </w:tc>
        <w:tc>
          <w:tcPr>
            <w:tcW w:w="1126" w:type="dxa"/>
            <w:noWrap/>
            <w:hideMark/>
          </w:tcPr>
          <w:p w14:paraId="5E362932" w14:textId="77777777" w:rsidR="00650C20" w:rsidRPr="00650C20" w:rsidRDefault="00650C20" w:rsidP="00650C20">
            <w:r w:rsidRPr="00650C20">
              <w:t>5.435094</w:t>
            </w:r>
          </w:p>
        </w:tc>
        <w:tc>
          <w:tcPr>
            <w:tcW w:w="1126" w:type="dxa"/>
            <w:noWrap/>
            <w:hideMark/>
          </w:tcPr>
          <w:p w14:paraId="5ED75833" w14:textId="77777777" w:rsidR="00650C20" w:rsidRPr="00650C20" w:rsidRDefault="00650C20" w:rsidP="00650C20">
            <w:r w:rsidRPr="00650C20">
              <w:t>14.76117</w:t>
            </w:r>
          </w:p>
        </w:tc>
        <w:tc>
          <w:tcPr>
            <w:tcW w:w="1126" w:type="dxa"/>
            <w:noWrap/>
            <w:hideMark/>
          </w:tcPr>
          <w:p w14:paraId="065F9218" w14:textId="77777777" w:rsidR="00650C20" w:rsidRPr="00650C20" w:rsidRDefault="00650C20" w:rsidP="00650C20">
            <w:r w:rsidRPr="00650C20">
              <w:t>18.21777</w:t>
            </w:r>
          </w:p>
        </w:tc>
        <w:tc>
          <w:tcPr>
            <w:tcW w:w="1126" w:type="dxa"/>
            <w:noWrap/>
            <w:hideMark/>
          </w:tcPr>
          <w:p w14:paraId="1B7455F9" w14:textId="77777777" w:rsidR="00650C20" w:rsidRPr="00650C20" w:rsidRDefault="00650C20" w:rsidP="00650C20">
            <w:r w:rsidRPr="00650C20">
              <w:t>6.430227</w:t>
            </w:r>
          </w:p>
        </w:tc>
        <w:tc>
          <w:tcPr>
            <w:tcW w:w="1126" w:type="dxa"/>
            <w:noWrap/>
            <w:hideMark/>
          </w:tcPr>
          <w:p w14:paraId="5912EE39" w14:textId="77777777" w:rsidR="00650C20" w:rsidRPr="00650C20" w:rsidRDefault="00650C20" w:rsidP="00650C20">
            <w:r w:rsidRPr="00650C20">
              <w:t>3.888715</w:t>
            </w:r>
          </w:p>
        </w:tc>
        <w:tc>
          <w:tcPr>
            <w:tcW w:w="1126" w:type="dxa"/>
            <w:noWrap/>
            <w:hideMark/>
          </w:tcPr>
          <w:p w14:paraId="4649E676" w14:textId="77777777" w:rsidR="00650C20" w:rsidRPr="00650C20" w:rsidRDefault="00650C20" w:rsidP="00650C20">
            <w:r w:rsidRPr="00650C20">
              <w:t>9.329514</w:t>
            </w:r>
          </w:p>
        </w:tc>
        <w:tc>
          <w:tcPr>
            <w:tcW w:w="1126" w:type="dxa"/>
            <w:noWrap/>
            <w:hideMark/>
          </w:tcPr>
          <w:p w14:paraId="1C1B09F9" w14:textId="77777777" w:rsidR="00650C20" w:rsidRPr="00650C20" w:rsidRDefault="00650C20" w:rsidP="00650C20">
            <w:r w:rsidRPr="00650C20">
              <w:t>10.5251</w:t>
            </w:r>
          </w:p>
        </w:tc>
        <w:tc>
          <w:tcPr>
            <w:tcW w:w="1126" w:type="dxa"/>
            <w:noWrap/>
            <w:hideMark/>
          </w:tcPr>
          <w:p w14:paraId="545A4569" w14:textId="77777777" w:rsidR="00650C20" w:rsidRPr="00650C20" w:rsidRDefault="00650C20" w:rsidP="00650C20">
            <w:r w:rsidRPr="00650C20">
              <w:t>13.54362</w:t>
            </w:r>
          </w:p>
        </w:tc>
      </w:tr>
      <w:tr w:rsidR="00650C20" w:rsidRPr="00650C20" w14:paraId="36F57449" w14:textId="77777777" w:rsidTr="00650C20">
        <w:trPr>
          <w:trHeight w:val="261"/>
        </w:trPr>
        <w:tc>
          <w:tcPr>
            <w:tcW w:w="1126" w:type="dxa"/>
            <w:noWrap/>
            <w:hideMark/>
          </w:tcPr>
          <w:p w14:paraId="0EF3D2AB" w14:textId="77777777" w:rsidR="00650C20" w:rsidRPr="00650C20" w:rsidRDefault="00650C20" w:rsidP="00650C20">
            <w:r w:rsidRPr="00650C20">
              <w:t>4.446337</w:t>
            </w:r>
          </w:p>
        </w:tc>
        <w:tc>
          <w:tcPr>
            <w:tcW w:w="1126" w:type="dxa"/>
            <w:noWrap/>
            <w:hideMark/>
          </w:tcPr>
          <w:p w14:paraId="3AE5A6BD" w14:textId="77777777" w:rsidR="00650C20" w:rsidRPr="00650C20" w:rsidRDefault="00650C20" w:rsidP="00650C20">
            <w:r w:rsidRPr="00650C20">
              <w:t>7.781583</w:t>
            </w:r>
          </w:p>
        </w:tc>
        <w:tc>
          <w:tcPr>
            <w:tcW w:w="1126" w:type="dxa"/>
            <w:noWrap/>
            <w:hideMark/>
          </w:tcPr>
          <w:p w14:paraId="173A787B" w14:textId="77777777" w:rsidR="00650C20" w:rsidRPr="00650C20" w:rsidRDefault="00650C20" w:rsidP="00650C20">
            <w:r w:rsidRPr="00650C20">
              <w:t>8.229942</w:t>
            </w:r>
          </w:p>
        </w:tc>
        <w:tc>
          <w:tcPr>
            <w:tcW w:w="1126" w:type="dxa"/>
            <w:noWrap/>
            <w:hideMark/>
          </w:tcPr>
          <w:p w14:paraId="392CB5AA" w14:textId="77777777" w:rsidR="00650C20" w:rsidRPr="00650C20" w:rsidRDefault="00650C20" w:rsidP="00650C20">
            <w:r w:rsidRPr="00650C20">
              <w:t>11.89701</w:t>
            </w:r>
          </w:p>
        </w:tc>
        <w:tc>
          <w:tcPr>
            <w:tcW w:w="1126" w:type="dxa"/>
            <w:noWrap/>
            <w:hideMark/>
          </w:tcPr>
          <w:p w14:paraId="03421054" w14:textId="77777777" w:rsidR="00650C20" w:rsidRPr="00650C20" w:rsidRDefault="00650C20" w:rsidP="00650C20">
            <w:r w:rsidRPr="00650C20">
              <w:t>8.565242</w:t>
            </w:r>
          </w:p>
        </w:tc>
        <w:tc>
          <w:tcPr>
            <w:tcW w:w="1126" w:type="dxa"/>
            <w:noWrap/>
            <w:hideMark/>
          </w:tcPr>
          <w:p w14:paraId="18792AA1" w14:textId="77777777" w:rsidR="00650C20" w:rsidRPr="00650C20" w:rsidRDefault="00650C20" w:rsidP="00650C20">
            <w:r w:rsidRPr="00650C20">
              <w:t>4.94145</w:t>
            </w:r>
          </w:p>
        </w:tc>
        <w:tc>
          <w:tcPr>
            <w:tcW w:w="1126" w:type="dxa"/>
            <w:noWrap/>
            <w:hideMark/>
          </w:tcPr>
          <w:p w14:paraId="7B651A3C" w14:textId="77777777" w:rsidR="00650C20" w:rsidRPr="00650C20" w:rsidRDefault="00650C20" w:rsidP="00650C20">
            <w:r w:rsidRPr="00650C20">
              <w:t>6.147391</w:t>
            </w:r>
          </w:p>
        </w:tc>
        <w:tc>
          <w:tcPr>
            <w:tcW w:w="1126" w:type="dxa"/>
            <w:noWrap/>
            <w:hideMark/>
          </w:tcPr>
          <w:p w14:paraId="70AC6608" w14:textId="77777777" w:rsidR="00650C20" w:rsidRPr="00650C20" w:rsidRDefault="00650C20" w:rsidP="00650C20">
            <w:r w:rsidRPr="00650C20">
              <w:t>6.779813</w:t>
            </w:r>
          </w:p>
        </w:tc>
        <w:tc>
          <w:tcPr>
            <w:tcW w:w="1126" w:type="dxa"/>
            <w:noWrap/>
            <w:hideMark/>
          </w:tcPr>
          <w:p w14:paraId="20D33306" w14:textId="77777777" w:rsidR="00650C20" w:rsidRPr="00650C20" w:rsidRDefault="00650C20" w:rsidP="00650C20">
            <w:r w:rsidRPr="00650C20">
              <w:t>9.641527</w:t>
            </w:r>
          </w:p>
        </w:tc>
        <w:tc>
          <w:tcPr>
            <w:tcW w:w="1126" w:type="dxa"/>
            <w:noWrap/>
            <w:hideMark/>
          </w:tcPr>
          <w:p w14:paraId="6159393B" w14:textId="77777777" w:rsidR="00650C20" w:rsidRPr="00650C20" w:rsidRDefault="00650C20" w:rsidP="00650C20">
            <w:r w:rsidRPr="00650C20">
              <w:t>12.44875</w:t>
            </w:r>
          </w:p>
        </w:tc>
      </w:tr>
      <w:tr w:rsidR="00650C20" w:rsidRPr="00650C20" w14:paraId="0408ED09" w14:textId="77777777" w:rsidTr="00650C20">
        <w:trPr>
          <w:trHeight w:val="261"/>
        </w:trPr>
        <w:tc>
          <w:tcPr>
            <w:tcW w:w="1126" w:type="dxa"/>
            <w:noWrap/>
            <w:hideMark/>
          </w:tcPr>
          <w:p w14:paraId="017AE4EC" w14:textId="77777777" w:rsidR="00650C20" w:rsidRPr="00650C20" w:rsidRDefault="00650C20" w:rsidP="00650C20">
            <w:r w:rsidRPr="00650C20">
              <w:t>9.886414</w:t>
            </w:r>
          </w:p>
        </w:tc>
        <w:tc>
          <w:tcPr>
            <w:tcW w:w="1126" w:type="dxa"/>
            <w:noWrap/>
            <w:hideMark/>
          </w:tcPr>
          <w:p w14:paraId="62ACE163" w14:textId="77777777" w:rsidR="00650C20" w:rsidRPr="00650C20" w:rsidRDefault="00650C20" w:rsidP="00650C20">
            <w:r w:rsidRPr="00650C20">
              <w:t>10.78149</w:t>
            </w:r>
          </w:p>
        </w:tc>
        <w:tc>
          <w:tcPr>
            <w:tcW w:w="1126" w:type="dxa"/>
            <w:noWrap/>
            <w:hideMark/>
          </w:tcPr>
          <w:p w14:paraId="1D4F80E3" w14:textId="77777777" w:rsidR="00650C20" w:rsidRPr="00650C20" w:rsidRDefault="00650C20" w:rsidP="00650C20">
            <w:r w:rsidRPr="00650C20">
              <w:t>12.96248</w:t>
            </w:r>
          </w:p>
        </w:tc>
        <w:tc>
          <w:tcPr>
            <w:tcW w:w="1126" w:type="dxa"/>
            <w:noWrap/>
            <w:hideMark/>
          </w:tcPr>
          <w:p w14:paraId="0E105551" w14:textId="77777777" w:rsidR="00650C20" w:rsidRPr="00650C20" w:rsidRDefault="00650C20" w:rsidP="00650C20">
            <w:r w:rsidRPr="00650C20">
              <w:t>9.569309</w:t>
            </w:r>
          </w:p>
        </w:tc>
        <w:tc>
          <w:tcPr>
            <w:tcW w:w="1126" w:type="dxa"/>
            <w:noWrap/>
            <w:hideMark/>
          </w:tcPr>
          <w:p w14:paraId="23A5B787" w14:textId="77777777" w:rsidR="00650C20" w:rsidRPr="00650C20" w:rsidRDefault="00650C20" w:rsidP="00650C20">
            <w:r w:rsidRPr="00650C20">
              <w:t>11.79736</w:t>
            </w:r>
          </w:p>
        </w:tc>
        <w:tc>
          <w:tcPr>
            <w:tcW w:w="1126" w:type="dxa"/>
            <w:noWrap/>
            <w:hideMark/>
          </w:tcPr>
          <w:p w14:paraId="277E8B3D" w14:textId="77777777" w:rsidR="00650C20" w:rsidRPr="00650C20" w:rsidRDefault="00650C20" w:rsidP="00650C20">
            <w:r w:rsidRPr="00650C20">
              <w:t>13.83808</w:t>
            </w:r>
          </w:p>
        </w:tc>
        <w:tc>
          <w:tcPr>
            <w:tcW w:w="1126" w:type="dxa"/>
            <w:noWrap/>
            <w:hideMark/>
          </w:tcPr>
          <w:p w14:paraId="3CB06ACB" w14:textId="77777777" w:rsidR="00650C20" w:rsidRPr="00650C20" w:rsidRDefault="00650C20" w:rsidP="00650C20">
            <w:r w:rsidRPr="00650C20">
              <w:t>6.147209</w:t>
            </w:r>
          </w:p>
        </w:tc>
        <w:tc>
          <w:tcPr>
            <w:tcW w:w="1126" w:type="dxa"/>
            <w:noWrap/>
            <w:hideMark/>
          </w:tcPr>
          <w:p w14:paraId="56FDBA19" w14:textId="77777777" w:rsidR="00650C20" w:rsidRPr="00650C20" w:rsidRDefault="00650C20" w:rsidP="00650C20">
            <w:r w:rsidRPr="00650C20">
              <w:t>9.737449</w:t>
            </w:r>
          </w:p>
        </w:tc>
        <w:tc>
          <w:tcPr>
            <w:tcW w:w="1126" w:type="dxa"/>
            <w:noWrap/>
            <w:hideMark/>
          </w:tcPr>
          <w:p w14:paraId="5ED92E71" w14:textId="77777777" w:rsidR="00650C20" w:rsidRPr="00650C20" w:rsidRDefault="00650C20" w:rsidP="00650C20">
            <w:r w:rsidRPr="00650C20">
              <w:t>17.47573</w:t>
            </w:r>
          </w:p>
        </w:tc>
        <w:tc>
          <w:tcPr>
            <w:tcW w:w="1126" w:type="dxa"/>
            <w:noWrap/>
            <w:hideMark/>
          </w:tcPr>
          <w:p w14:paraId="4CD78B54" w14:textId="77777777" w:rsidR="00650C20" w:rsidRPr="00650C20" w:rsidRDefault="00650C20" w:rsidP="00650C20">
            <w:r w:rsidRPr="00650C20">
              <w:t>13.96707</w:t>
            </w:r>
          </w:p>
        </w:tc>
      </w:tr>
      <w:tr w:rsidR="00650C20" w:rsidRPr="00650C20" w14:paraId="2004E3AC" w14:textId="77777777" w:rsidTr="00650C20">
        <w:trPr>
          <w:trHeight w:val="261"/>
        </w:trPr>
        <w:tc>
          <w:tcPr>
            <w:tcW w:w="1126" w:type="dxa"/>
            <w:noWrap/>
            <w:hideMark/>
          </w:tcPr>
          <w:p w14:paraId="657A2BBD" w14:textId="77777777" w:rsidR="00650C20" w:rsidRPr="00650C20" w:rsidRDefault="00650C20" w:rsidP="00650C20">
            <w:r w:rsidRPr="00650C20">
              <w:t>12.83906</w:t>
            </w:r>
          </w:p>
        </w:tc>
        <w:tc>
          <w:tcPr>
            <w:tcW w:w="1126" w:type="dxa"/>
            <w:noWrap/>
            <w:hideMark/>
          </w:tcPr>
          <w:p w14:paraId="1AECD7B7" w14:textId="77777777" w:rsidR="00650C20" w:rsidRPr="00650C20" w:rsidRDefault="00650C20" w:rsidP="00650C20">
            <w:r w:rsidRPr="00650C20">
              <w:t>6.430516</w:t>
            </w:r>
          </w:p>
        </w:tc>
        <w:tc>
          <w:tcPr>
            <w:tcW w:w="1126" w:type="dxa"/>
            <w:noWrap/>
            <w:hideMark/>
          </w:tcPr>
          <w:p w14:paraId="0B1C4A18" w14:textId="77777777" w:rsidR="00650C20" w:rsidRPr="00650C20" w:rsidRDefault="00650C20" w:rsidP="00650C20">
            <w:r w:rsidRPr="00650C20">
              <w:t>7.840555</w:t>
            </w:r>
          </w:p>
        </w:tc>
        <w:tc>
          <w:tcPr>
            <w:tcW w:w="1126" w:type="dxa"/>
            <w:noWrap/>
            <w:hideMark/>
          </w:tcPr>
          <w:p w14:paraId="5753408D" w14:textId="77777777" w:rsidR="00650C20" w:rsidRPr="00650C20" w:rsidRDefault="00650C20" w:rsidP="00650C20">
            <w:r w:rsidRPr="00650C20">
              <w:t>6.582847</w:t>
            </w:r>
          </w:p>
        </w:tc>
        <w:tc>
          <w:tcPr>
            <w:tcW w:w="1126" w:type="dxa"/>
            <w:noWrap/>
            <w:hideMark/>
          </w:tcPr>
          <w:p w14:paraId="2FE04627" w14:textId="77777777" w:rsidR="00650C20" w:rsidRPr="00650C20" w:rsidRDefault="00650C20" w:rsidP="00650C20">
            <w:r w:rsidRPr="00650C20">
              <w:t>11.55184</w:t>
            </w:r>
          </w:p>
        </w:tc>
        <w:tc>
          <w:tcPr>
            <w:tcW w:w="1126" w:type="dxa"/>
            <w:noWrap/>
            <w:hideMark/>
          </w:tcPr>
          <w:p w14:paraId="49F01358" w14:textId="77777777" w:rsidR="00650C20" w:rsidRPr="00650C20" w:rsidRDefault="00650C20" w:rsidP="00650C20">
            <w:r w:rsidRPr="00650C20">
              <w:t>7.441007</w:t>
            </w:r>
          </w:p>
        </w:tc>
        <w:tc>
          <w:tcPr>
            <w:tcW w:w="1126" w:type="dxa"/>
            <w:noWrap/>
            <w:hideMark/>
          </w:tcPr>
          <w:p w14:paraId="1A22F442" w14:textId="77777777" w:rsidR="00650C20" w:rsidRPr="00650C20" w:rsidRDefault="00650C20" w:rsidP="00650C20">
            <w:r w:rsidRPr="00650C20">
              <w:t>6.155208</w:t>
            </w:r>
          </w:p>
        </w:tc>
        <w:tc>
          <w:tcPr>
            <w:tcW w:w="1126" w:type="dxa"/>
            <w:noWrap/>
            <w:hideMark/>
          </w:tcPr>
          <w:p w14:paraId="4A0140EC" w14:textId="77777777" w:rsidR="00650C20" w:rsidRPr="00650C20" w:rsidRDefault="00650C20" w:rsidP="00650C20">
            <w:r w:rsidRPr="00650C20">
              <w:t>9.878447</w:t>
            </w:r>
          </w:p>
        </w:tc>
        <w:tc>
          <w:tcPr>
            <w:tcW w:w="1126" w:type="dxa"/>
            <w:noWrap/>
            <w:hideMark/>
          </w:tcPr>
          <w:p w14:paraId="2D247960" w14:textId="77777777" w:rsidR="00650C20" w:rsidRPr="00650C20" w:rsidRDefault="00650C20" w:rsidP="00650C20">
            <w:r w:rsidRPr="00650C20">
              <w:t>13.24907</w:t>
            </w:r>
          </w:p>
        </w:tc>
        <w:tc>
          <w:tcPr>
            <w:tcW w:w="1126" w:type="dxa"/>
            <w:noWrap/>
            <w:hideMark/>
          </w:tcPr>
          <w:p w14:paraId="6B5110F8" w14:textId="77777777" w:rsidR="00650C20" w:rsidRPr="00650C20" w:rsidRDefault="00650C20" w:rsidP="00650C20">
            <w:r w:rsidRPr="00650C20">
              <w:t>12.40907</w:t>
            </w:r>
          </w:p>
        </w:tc>
      </w:tr>
      <w:tr w:rsidR="00650C20" w:rsidRPr="00650C20" w14:paraId="19CBCF87" w14:textId="77777777" w:rsidTr="00650C20">
        <w:trPr>
          <w:trHeight w:val="261"/>
        </w:trPr>
        <w:tc>
          <w:tcPr>
            <w:tcW w:w="1126" w:type="dxa"/>
            <w:noWrap/>
            <w:hideMark/>
          </w:tcPr>
          <w:p w14:paraId="769EEE69" w14:textId="77777777" w:rsidR="00650C20" w:rsidRPr="00650C20" w:rsidRDefault="00650C20" w:rsidP="00650C20">
            <w:r w:rsidRPr="00650C20">
              <w:t>4.190734</w:t>
            </w:r>
          </w:p>
        </w:tc>
        <w:tc>
          <w:tcPr>
            <w:tcW w:w="1126" w:type="dxa"/>
            <w:noWrap/>
            <w:hideMark/>
          </w:tcPr>
          <w:p w14:paraId="4A2D2370" w14:textId="77777777" w:rsidR="00650C20" w:rsidRPr="00650C20" w:rsidRDefault="00650C20" w:rsidP="00650C20">
            <w:r w:rsidRPr="00650C20">
              <w:t>9.637445</w:t>
            </w:r>
          </w:p>
        </w:tc>
        <w:tc>
          <w:tcPr>
            <w:tcW w:w="1126" w:type="dxa"/>
            <w:noWrap/>
            <w:hideMark/>
          </w:tcPr>
          <w:p w14:paraId="40B54BBD" w14:textId="77777777" w:rsidR="00650C20" w:rsidRPr="00650C20" w:rsidRDefault="00650C20" w:rsidP="00650C20">
            <w:r w:rsidRPr="00650C20">
              <w:t>8.573628</w:t>
            </w:r>
          </w:p>
        </w:tc>
        <w:tc>
          <w:tcPr>
            <w:tcW w:w="1126" w:type="dxa"/>
            <w:noWrap/>
            <w:hideMark/>
          </w:tcPr>
          <w:p w14:paraId="06277984" w14:textId="77777777" w:rsidR="00650C20" w:rsidRPr="00650C20" w:rsidRDefault="00650C20" w:rsidP="00650C20">
            <w:r w:rsidRPr="00650C20">
              <w:t>11.67244</w:t>
            </w:r>
          </w:p>
        </w:tc>
        <w:tc>
          <w:tcPr>
            <w:tcW w:w="1126" w:type="dxa"/>
            <w:noWrap/>
            <w:hideMark/>
          </w:tcPr>
          <w:p w14:paraId="336D66FD" w14:textId="77777777" w:rsidR="00650C20" w:rsidRPr="00650C20" w:rsidRDefault="00650C20" w:rsidP="00650C20">
            <w:r w:rsidRPr="00650C20">
              <w:t>14.5939</w:t>
            </w:r>
          </w:p>
        </w:tc>
        <w:tc>
          <w:tcPr>
            <w:tcW w:w="1126" w:type="dxa"/>
            <w:noWrap/>
            <w:hideMark/>
          </w:tcPr>
          <w:p w14:paraId="0714CDEE" w14:textId="77777777" w:rsidR="00650C20" w:rsidRPr="00650C20" w:rsidRDefault="00650C20" w:rsidP="00650C20">
            <w:r w:rsidRPr="00650C20">
              <w:t>6.589825</w:t>
            </w:r>
          </w:p>
        </w:tc>
        <w:tc>
          <w:tcPr>
            <w:tcW w:w="1126" w:type="dxa"/>
            <w:noWrap/>
            <w:hideMark/>
          </w:tcPr>
          <w:p w14:paraId="442CEB04" w14:textId="77777777" w:rsidR="00650C20" w:rsidRPr="00650C20" w:rsidRDefault="00650C20" w:rsidP="00650C20">
            <w:r w:rsidRPr="00650C20">
              <w:t>11.52212</w:t>
            </w:r>
          </w:p>
        </w:tc>
        <w:tc>
          <w:tcPr>
            <w:tcW w:w="1126" w:type="dxa"/>
            <w:noWrap/>
            <w:hideMark/>
          </w:tcPr>
          <w:p w14:paraId="0A40E434" w14:textId="77777777" w:rsidR="00650C20" w:rsidRPr="00650C20" w:rsidRDefault="00650C20" w:rsidP="00650C20">
            <w:r w:rsidRPr="00650C20">
              <w:t>7.577949</w:t>
            </w:r>
          </w:p>
        </w:tc>
        <w:tc>
          <w:tcPr>
            <w:tcW w:w="1126" w:type="dxa"/>
            <w:noWrap/>
            <w:hideMark/>
          </w:tcPr>
          <w:p w14:paraId="767F5A02" w14:textId="77777777" w:rsidR="00650C20" w:rsidRPr="00650C20" w:rsidRDefault="00650C20" w:rsidP="00650C20">
            <w:r w:rsidRPr="00650C20">
              <w:t>8.621366</w:t>
            </w:r>
          </w:p>
        </w:tc>
        <w:tc>
          <w:tcPr>
            <w:tcW w:w="1126" w:type="dxa"/>
            <w:noWrap/>
            <w:hideMark/>
          </w:tcPr>
          <w:p w14:paraId="0EACE4A2" w14:textId="77777777" w:rsidR="00650C20" w:rsidRPr="00650C20" w:rsidRDefault="00650C20" w:rsidP="00650C20">
            <w:r w:rsidRPr="00650C20">
              <w:t>11.86173</w:t>
            </w:r>
          </w:p>
        </w:tc>
      </w:tr>
      <w:tr w:rsidR="00650C20" w:rsidRPr="00650C20" w14:paraId="5EEC6AA1" w14:textId="77777777" w:rsidTr="00650C20">
        <w:trPr>
          <w:trHeight w:val="261"/>
        </w:trPr>
        <w:tc>
          <w:tcPr>
            <w:tcW w:w="1126" w:type="dxa"/>
            <w:noWrap/>
            <w:hideMark/>
          </w:tcPr>
          <w:p w14:paraId="3AE53C1E" w14:textId="77777777" w:rsidR="00650C20" w:rsidRPr="00650C20" w:rsidRDefault="00650C20" w:rsidP="00650C20">
            <w:r w:rsidRPr="00650C20">
              <w:t>12.92472</w:t>
            </w:r>
          </w:p>
        </w:tc>
        <w:tc>
          <w:tcPr>
            <w:tcW w:w="1126" w:type="dxa"/>
            <w:noWrap/>
            <w:hideMark/>
          </w:tcPr>
          <w:p w14:paraId="07402F15" w14:textId="77777777" w:rsidR="00650C20" w:rsidRPr="00650C20" w:rsidRDefault="00650C20" w:rsidP="00650C20">
            <w:r w:rsidRPr="00650C20">
              <w:t>13.95923</w:t>
            </w:r>
          </w:p>
        </w:tc>
        <w:tc>
          <w:tcPr>
            <w:tcW w:w="1126" w:type="dxa"/>
            <w:noWrap/>
            <w:hideMark/>
          </w:tcPr>
          <w:p w14:paraId="445AE67C" w14:textId="77777777" w:rsidR="00650C20" w:rsidRPr="00650C20" w:rsidRDefault="00650C20" w:rsidP="00650C20">
            <w:r w:rsidRPr="00650C20">
              <w:t>12.30081</w:t>
            </w:r>
          </w:p>
        </w:tc>
        <w:tc>
          <w:tcPr>
            <w:tcW w:w="1126" w:type="dxa"/>
            <w:noWrap/>
            <w:hideMark/>
          </w:tcPr>
          <w:p w14:paraId="6E49032D" w14:textId="77777777" w:rsidR="00650C20" w:rsidRPr="00650C20" w:rsidRDefault="00650C20" w:rsidP="00650C20">
            <w:r w:rsidRPr="00650C20">
              <w:t>11.693</w:t>
            </w:r>
          </w:p>
        </w:tc>
        <w:tc>
          <w:tcPr>
            <w:tcW w:w="1126" w:type="dxa"/>
            <w:noWrap/>
            <w:hideMark/>
          </w:tcPr>
          <w:p w14:paraId="020BD747" w14:textId="77777777" w:rsidR="00650C20" w:rsidRPr="00650C20" w:rsidRDefault="00650C20" w:rsidP="00650C20">
            <w:r w:rsidRPr="00650C20">
              <w:t>13.51225</w:t>
            </w:r>
          </w:p>
        </w:tc>
        <w:tc>
          <w:tcPr>
            <w:tcW w:w="1126" w:type="dxa"/>
            <w:noWrap/>
            <w:hideMark/>
          </w:tcPr>
          <w:p w14:paraId="1B4E7113" w14:textId="77777777" w:rsidR="00650C20" w:rsidRPr="00650C20" w:rsidRDefault="00650C20" w:rsidP="00650C20">
            <w:r w:rsidRPr="00650C20">
              <w:t>6.381414</w:t>
            </w:r>
          </w:p>
        </w:tc>
        <w:tc>
          <w:tcPr>
            <w:tcW w:w="1126" w:type="dxa"/>
            <w:noWrap/>
            <w:hideMark/>
          </w:tcPr>
          <w:p w14:paraId="2B5494D0" w14:textId="77777777" w:rsidR="00650C20" w:rsidRPr="00650C20" w:rsidRDefault="00650C20" w:rsidP="00650C20">
            <w:r w:rsidRPr="00650C20">
              <w:t>6.453231</w:t>
            </w:r>
          </w:p>
        </w:tc>
        <w:tc>
          <w:tcPr>
            <w:tcW w:w="1126" w:type="dxa"/>
            <w:noWrap/>
            <w:hideMark/>
          </w:tcPr>
          <w:p w14:paraId="66DDAECD" w14:textId="77777777" w:rsidR="00650C20" w:rsidRPr="00650C20" w:rsidRDefault="00650C20" w:rsidP="00650C20">
            <w:r w:rsidRPr="00650C20">
              <w:t>7.803237</w:t>
            </w:r>
          </w:p>
        </w:tc>
        <w:tc>
          <w:tcPr>
            <w:tcW w:w="1126" w:type="dxa"/>
            <w:noWrap/>
            <w:hideMark/>
          </w:tcPr>
          <w:p w14:paraId="6187D400" w14:textId="77777777" w:rsidR="00650C20" w:rsidRPr="00650C20" w:rsidRDefault="00650C20" w:rsidP="00650C20">
            <w:r w:rsidRPr="00650C20">
              <w:t>17.88231</w:t>
            </w:r>
          </w:p>
        </w:tc>
        <w:tc>
          <w:tcPr>
            <w:tcW w:w="1126" w:type="dxa"/>
            <w:noWrap/>
            <w:hideMark/>
          </w:tcPr>
          <w:p w14:paraId="32DCE290" w14:textId="77777777" w:rsidR="00650C20" w:rsidRPr="00650C20" w:rsidRDefault="00650C20" w:rsidP="00650C20">
            <w:r w:rsidRPr="00650C20">
              <w:t>18.14296</w:t>
            </w:r>
          </w:p>
        </w:tc>
      </w:tr>
      <w:tr w:rsidR="00650C20" w:rsidRPr="00650C20" w14:paraId="7EE50BA5" w14:textId="77777777" w:rsidTr="00650C20">
        <w:trPr>
          <w:trHeight w:val="261"/>
        </w:trPr>
        <w:tc>
          <w:tcPr>
            <w:tcW w:w="1126" w:type="dxa"/>
            <w:noWrap/>
            <w:hideMark/>
          </w:tcPr>
          <w:p w14:paraId="2EC384CC" w14:textId="77777777" w:rsidR="00650C20" w:rsidRPr="00650C20" w:rsidRDefault="00650C20" w:rsidP="00650C20">
            <w:r w:rsidRPr="00650C20">
              <w:t>13.72611</w:t>
            </w:r>
          </w:p>
        </w:tc>
        <w:tc>
          <w:tcPr>
            <w:tcW w:w="1126" w:type="dxa"/>
            <w:noWrap/>
            <w:hideMark/>
          </w:tcPr>
          <w:p w14:paraId="1DCA4593" w14:textId="77777777" w:rsidR="00650C20" w:rsidRPr="00650C20" w:rsidRDefault="00650C20" w:rsidP="00650C20">
            <w:r w:rsidRPr="00650C20">
              <w:t>13.29615</w:t>
            </w:r>
          </w:p>
        </w:tc>
        <w:tc>
          <w:tcPr>
            <w:tcW w:w="1126" w:type="dxa"/>
            <w:noWrap/>
            <w:hideMark/>
          </w:tcPr>
          <w:p w14:paraId="73DBEC78" w14:textId="77777777" w:rsidR="00650C20" w:rsidRPr="00650C20" w:rsidRDefault="00650C20" w:rsidP="00650C20">
            <w:r w:rsidRPr="00650C20">
              <w:t>6.950822</w:t>
            </w:r>
          </w:p>
        </w:tc>
        <w:tc>
          <w:tcPr>
            <w:tcW w:w="1126" w:type="dxa"/>
            <w:noWrap/>
            <w:hideMark/>
          </w:tcPr>
          <w:p w14:paraId="570BB027" w14:textId="77777777" w:rsidR="00650C20" w:rsidRPr="00650C20" w:rsidRDefault="00650C20" w:rsidP="00650C20">
            <w:r w:rsidRPr="00650C20">
              <w:t>10.26807</w:t>
            </w:r>
          </w:p>
        </w:tc>
        <w:tc>
          <w:tcPr>
            <w:tcW w:w="1126" w:type="dxa"/>
            <w:noWrap/>
            <w:hideMark/>
          </w:tcPr>
          <w:p w14:paraId="7671AC0B" w14:textId="77777777" w:rsidR="00650C20" w:rsidRPr="00650C20" w:rsidRDefault="00650C20" w:rsidP="00650C20">
            <w:r w:rsidRPr="00650C20">
              <w:t>16.9694</w:t>
            </w:r>
          </w:p>
        </w:tc>
        <w:tc>
          <w:tcPr>
            <w:tcW w:w="1126" w:type="dxa"/>
            <w:noWrap/>
            <w:hideMark/>
          </w:tcPr>
          <w:p w14:paraId="01E22713" w14:textId="77777777" w:rsidR="00650C20" w:rsidRPr="00650C20" w:rsidRDefault="00650C20" w:rsidP="00650C20">
            <w:r w:rsidRPr="00650C20">
              <w:t>4.533942</w:t>
            </w:r>
          </w:p>
        </w:tc>
        <w:tc>
          <w:tcPr>
            <w:tcW w:w="1126" w:type="dxa"/>
            <w:noWrap/>
            <w:hideMark/>
          </w:tcPr>
          <w:p w14:paraId="5C01A7CB" w14:textId="77777777" w:rsidR="00650C20" w:rsidRPr="00650C20" w:rsidRDefault="00650C20" w:rsidP="00650C20">
            <w:r w:rsidRPr="00650C20">
              <w:t>7.370714</w:t>
            </w:r>
          </w:p>
        </w:tc>
        <w:tc>
          <w:tcPr>
            <w:tcW w:w="1126" w:type="dxa"/>
            <w:noWrap/>
            <w:hideMark/>
          </w:tcPr>
          <w:p w14:paraId="468EF0D0" w14:textId="77777777" w:rsidR="00650C20" w:rsidRPr="00650C20" w:rsidRDefault="00650C20" w:rsidP="00650C20">
            <w:r w:rsidRPr="00650C20">
              <w:t>5.893861</w:t>
            </w:r>
          </w:p>
        </w:tc>
        <w:tc>
          <w:tcPr>
            <w:tcW w:w="1126" w:type="dxa"/>
            <w:noWrap/>
            <w:hideMark/>
          </w:tcPr>
          <w:p w14:paraId="74B932C7" w14:textId="77777777" w:rsidR="00650C20" w:rsidRPr="00650C20" w:rsidRDefault="00650C20" w:rsidP="00650C20">
            <w:r w:rsidRPr="00650C20">
              <w:t>9.555624</w:t>
            </w:r>
          </w:p>
        </w:tc>
        <w:tc>
          <w:tcPr>
            <w:tcW w:w="1126" w:type="dxa"/>
            <w:noWrap/>
            <w:hideMark/>
          </w:tcPr>
          <w:p w14:paraId="7FDDE69D" w14:textId="77777777" w:rsidR="00650C20" w:rsidRPr="00650C20" w:rsidRDefault="00650C20" w:rsidP="00650C20">
            <w:r w:rsidRPr="00650C20">
              <w:t>8.972565</w:t>
            </w:r>
          </w:p>
        </w:tc>
      </w:tr>
      <w:tr w:rsidR="00650C20" w:rsidRPr="00650C20" w14:paraId="0907833F" w14:textId="77777777" w:rsidTr="00650C20">
        <w:trPr>
          <w:trHeight w:val="261"/>
        </w:trPr>
        <w:tc>
          <w:tcPr>
            <w:tcW w:w="1126" w:type="dxa"/>
            <w:noWrap/>
            <w:hideMark/>
          </w:tcPr>
          <w:p w14:paraId="33FCA776" w14:textId="77777777" w:rsidR="00650C20" w:rsidRPr="00650C20" w:rsidRDefault="00650C20" w:rsidP="00650C20">
            <w:r w:rsidRPr="00650C20">
              <w:t>5.45698</w:t>
            </w:r>
          </w:p>
        </w:tc>
        <w:tc>
          <w:tcPr>
            <w:tcW w:w="1126" w:type="dxa"/>
            <w:noWrap/>
            <w:hideMark/>
          </w:tcPr>
          <w:p w14:paraId="7EB130B5" w14:textId="77777777" w:rsidR="00650C20" w:rsidRPr="00650C20" w:rsidRDefault="00650C20" w:rsidP="00650C20">
            <w:r w:rsidRPr="00650C20">
              <w:t>6.661079</w:t>
            </w:r>
          </w:p>
        </w:tc>
        <w:tc>
          <w:tcPr>
            <w:tcW w:w="1126" w:type="dxa"/>
            <w:noWrap/>
            <w:hideMark/>
          </w:tcPr>
          <w:p w14:paraId="6EA67D99" w14:textId="77777777" w:rsidR="00650C20" w:rsidRPr="00650C20" w:rsidRDefault="00650C20" w:rsidP="00650C20">
            <w:r w:rsidRPr="00650C20">
              <w:t>8.598729</w:t>
            </w:r>
          </w:p>
        </w:tc>
        <w:tc>
          <w:tcPr>
            <w:tcW w:w="1126" w:type="dxa"/>
            <w:noWrap/>
            <w:hideMark/>
          </w:tcPr>
          <w:p w14:paraId="042D3B84" w14:textId="77777777" w:rsidR="00650C20" w:rsidRPr="00650C20" w:rsidRDefault="00650C20" w:rsidP="00650C20">
            <w:r w:rsidRPr="00650C20">
              <w:t>13.41987</w:t>
            </w:r>
          </w:p>
        </w:tc>
        <w:tc>
          <w:tcPr>
            <w:tcW w:w="1126" w:type="dxa"/>
            <w:noWrap/>
            <w:hideMark/>
          </w:tcPr>
          <w:p w14:paraId="5650DDD7" w14:textId="77777777" w:rsidR="00650C20" w:rsidRPr="00650C20" w:rsidRDefault="00650C20" w:rsidP="00650C20">
            <w:r w:rsidRPr="00650C20">
              <w:t>11.29219</w:t>
            </w:r>
          </w:p>
        </w:tc>
        <w:tc>
          <w:tcPr>
            <w:tcW w:w="1126" w:type="dxa"/>
            <w:noWrap/>
            <w:hideMark/>
          </w:tcPr>
          <w:p w14:paraId="775B655B" w14:textId="77777777" w:rsidR="00650C20" w:rsidRPr="00650C20" w:rsidRDefault="00650C20" w:rsidP="00650C20">
            <w:r w:rsidRPr="00650C20">
              <w:t>12.4262</w:t>
            </w:r>
          </w:p>
        </w:tc>
        <w:tc>
          <w:tcPr>
            <w:tcW w:w="1126" w:type="dxa"/>
            <w:noWrap/>
            <w:hideMark/>
          </w:tcPr>
          <w:p w14:paraId="084C559D" w14:textId="77777777" w:rsidR="00650C20" w:rsidRPr="00650C20" w:rsidRDefault="00650C20" w:rsidP="00650C20">
            <w:r w:rsidRPr="00650C20">
              <w:t>5.320583</w:t>
            </w:r>
          </w:p>
        </w:tc>
        <w:tc>
          <w:tcPr>
            <w:tcW w:w="1126" w:type="dxa"/>
            <w:noWrap/>
            <w:hideMark/>
          </w:tcPr>
          <w:p w14:paraId="737D1DC2" w14:textId="77777777" w:rsidR="00650C20" w:rsidRPr="00650C20" w:rsidRDefault="00650C20" w:rsidP="00650C20">
            <w:r w:rsidRPr="00650C20">
              <w:t>14.99373</w:t>
            </w:r>
          </w:p>
        </w:tc>
        <w:tc>
          <w:tcPr>
            <w:tcW w:w="1126" w:type="dxa"/>
            <w:noWrap/>
            <w:hideMark/>
          </w:tcPr>
          <w:p w14:paraId="21EB7E62" w14:textId="77777777" w:rsidR="00650C20" w:rsidRPr="00650C20" w:rsidRDefault="00650C20" w:rsidP="00650C20">
            <w:r w:rsidRPr="00650C20">
              <w:t>16.43193</w:t>
            </w:r>
          </w:p>
        </w:tc>
        <w:tc>
          <w:tcPr>
            <w:tcW w:w="1126" w:type="dxa"/>
            <w:noWrap/>
            <w:hideMark/>
          </w:tcPr>
          <w:p w14:paraId="625C4673" w14:textId="77777777" w:rsidR="00650C20" w:rsidRPr="00650C20" w:rsidRDefault="00650C20" w:rsidP="00650C20">
            <w:r w:rsidRPr="00650C20">
              <w:t>17.99944</w:t>
            </w:r>
          </w:p>
        </w:tc>
      </w:tr>
      <w:tr w:rsidR="00650C20" w:rsidRPr="00650C20" w14:paraId="17A5D0C2" w14:textId="77777777" w:rsidTr="00650C20">
        <w:trPr>
          <w:trHeight w:val="261"/>
        </w:trPr>
        <w:tc>
          <w:tcPr>
            <w:tcW w:w="1126" w:type="dxa"/>
            <w:noWrap/>
            <w:hideMark/>
          </w:tcPr>
          <w:p w14:paraId="0042B6B9" w14:textId="77777777" w:rsidR="00650C20" w:rsidRPr="00650C20" w:rsidRDefault="00650C20" w:rsidP="00650C20">
            <w:pPr>
              <w:rPr>
                <w:b/>
                <w:bCs/>
              </w:rPr>
            </w:pPr>
            <w:r w:rsidRPr="00650C20">
              <w:rPr>
                <w:b/>
                <w:bCs/>
              </w:rPr>
              <w:t>9.211681</w:t>
            </w:r>
          </w:p>
        </w:tc>
        <w:tc>
          <w:tcPr>
            <w:tcW w:w="1126" w:type="dxa"/>
            <w:noWrap/>
            <w:hideMark/>
          </w:tcPr>
          <w:p w14:paraId="1A68787A" w14:textId="77777777" w:rsidR="00650C20" w:rsidRPr="00650C20" w:rsidRDefault="00650C20" w:rsidP="00650C20">
            <w:pPr>
              <w:rPr>
                <w:b/>
                <w:bCs/>
              </w:rPr>
            </w:pPr>
            <w:r w:rsidRPr="00650C20">
              <w:rPr>
                <w:b/>
                <w:bCs/>
              </w:rPr>
              <w:t>9.197341</w:t>
            </w:r>
          </w:p>
        </w:tc>
        <w:tc>
          <w:tcPr>
            <w:tcW w:w="1126" w:type="dxa"/>
            <w:noWrap/>
            <w:hideMark/>
          </w:tcPr>
          <w:p w14:paraId="34E2ACAD" w14:textId="77777777" w:rsidR="00650C20" w:rsidRPr="00650C20" w:rsidRDefault="00650C20" w:rsidP="00650C20">
            <w:pPr>
              <w:rPr>
                <w:b/>
                <w:bCs/>
              </w:rPr>
            </w:pPr>
            <w:r w:rsidRPr="00650C20">
              <w:rPr>
                <w:b/>
                <w:bCs/>
              </w:rPr>
              <w:t>8.647472</w:t>
            </w:r>
          </w:p>
        </w:tc>
        <w:tc>
          <w:tcPr>
            <w:tcW w:w="1126" w:type="dxa"/>
            <w:noWrap/>
            <w:hideMark/>
          </w:tcPr>
          <w:p w14:paraId="77072E36" w14:textId="77777777" w:rsidR="00650C20" w:rsidRPr="00650C20" w:rsidRDefault="00650C20" w:rsidP="00650C20">
            <w:pPr>
              <w:rPr>
                <w:b/>
                <w:bCs/>
              </w:rPr>
            </w:pPr>
            <w:r w:rsidRPr="00650C20">
              <w:rPr>
                <w:b/>
                <w:bCs/>
              </w:rPr>
              <w:t>10.93571</w:t>
            </w:r>
          </w:p>
        </w:tc>
        <w:tc>
          <w:tcPr>
            <w:tcW w:w="1126" w:type="dxa"/>
            <w:noWrap/>
            <w:hideMark/>
          </w:tcPr>
          <w:p w14:paraId="6984B6F7" w14:textId="77777777" w:rsidR="00650C20" w:rsidRPr="00650C20" w:rsidRDefault="00650C20" w:rsidP="00650C20">
            <w:pPr>
              <w:rPr>
                <w:b/>
                <w:bCs/>
              </w:rPr>
            </w:pPr>
            <w:r w:rsidRPr="00650C20">
              <w:rPr>
                <w:b/>
                <w:bCs/>
              </w:rPr>
              <w:t>12.52354</w:t>
            </w:r>
          </w:p>
        </w:tc>
        <w:tc>
          <w:tcPr>
            <w:tcW w:w="1126" w:type="dxa"/>
            <w:noWrap/>
            <w:hideMark/>
          </w:tcPr>
          <w:p w14:paraId="236C0A8F" w14:textId="77777777" w:rsidR="00650C20" w:rsidRPr="00650C20" w:rsidRDefault="00650C20" w:rsidP="00650C20">
            <w:pPr>
              <w:rPr>
                <w:b/>
                <w:bCs/>
              </w:rPr>
            </w:pPr>
            <w:r w:rsidRPr="00650C20">
              <w:rPr>
                <w:b/>
                <w:bCs/>
              </w:rPr>
              <w:t>8.263058</w:t>
            </w:r>
          </w:p>
        </w:tc>
        <w:tc>
          <w:tcPr>
            <w:tcW w:w="1126" w:type="dxa"/>
            <w:noWrap/>
            <w:hideMark/>
          </w:tcPr>
          <w:p w14:paraId="02DDC7DA" w14:textId="77777777" w:rsidR="00650C20" w:rsidRPr="00650C20" w:rsidRDefault="00650C20" w:rsidP="00650C20">
            <w:pPr>
              <w:rPr>
                <w:b/>
                <w:bCs/>
              </w:rPr>
            </w:pPr>
            <w:r w:rsidRPr="00650C20">
              <w:rPr>
                <w:b/>
                <w:bCs/>
              </w:rPr>
              <w:t>7.123082</w:t>
            </w:r>
          </w:p>
        </w:tc>
        <w:tc>
          <w:tcPr>
            <w:tcW w:w="1126" w:type="dxa"/>
            <w:noWrap/>
            <w:hideMark/>
          </w:tcPr>
          <w:p w14:paraId="114896A4" w14:textId="77777777" w:rsidR="00650C20" w:rsidRPr="00650C20" w:rsidRDefault="00650C20" w:rsidP="00650C20">
            <w:pPr>
              <w:rPr>
                <w:b/>
                <w:bCs/>
              </w:rPr>
            </w:pPr>
            <w:r w:rsidRPr="00650C20">
              <w:rPr>
                <w:b/>
                <w:bCs/>
              </w:rPr>
              <w:t>9.434048</w:t>
            </w:r>
          </w:p>
        </w:tc>
        <w:tc>
          <w:tcPr>
            <w:tcW w:w="1126" w:type="dxa"/>
            <w:noWrap/>
            <w:hideMark/>
          </w:tcPr>
          <w:p w14:paraId="28C7DE02" w14:textId="77777777" w:rsidR="00650C20" w:rsidRPr="00650C20" w:rsidRDefault="00650C20" w:rsidP="00650C20">
            <w:pPr>
              <w:rPr>
                <w:b/>
                <w:bCs/>
              </w:rPr>
            </w:pPr>
            <w:r w:rsidRPr="00650C20">
              <w:rPr>
                <w:b/>
                <w:bCs/>
              </w:rPr>
              <w:t>11.97332</w:t>
            </w:r>
          </w:p>
        </w:tc>
        <w:tc>
          <w:tcPr>
            <w:tcW w:w="1126" w:type="dxa"/>
            <w:noWrap/>
            <w:hideMark/>
          </w:tcPr>
          <w:p w14:paraId="169CC7B3" w14:textId="77777777" w:rsidR="00650C20" w:rsidRPr="00650C20" w:rsidRDefault="00650C20" w:rsidP="00650C20">
            <w:pPr>
              <w:rPr>
                <w:b/>
                <w:bCs/>
              </w:rPr>
            </w:pPr>
            <w:r w:rsidRPr="00650C20">
              <w:rPr>
                <w:b/>
                <w:bCs/>
              </w:rPr>
              <w:t>12.6259</w:t>
            </w:r>
          </w:p>
        </w:tc>
      </w:tr>
    </w:tbl>
    <w:p w14:paraId="2ED2597D" w14:textId="56745B81" w:rsidR="00650C20" w:rsidRDefault="00650C20" w:rsidP="00DD05AD"/>
    <w:p w14:paraId="48E73B87" w14:textId="4B71B56A" w:rsidR="00650C20" w:rsidRDefault="00650C20" w:rsidP="00DD05AD">
      <w:r>
        <w:t>Raw data for Section 4.4.2.6 with 5 active nodes</w:t>
      </w:r>
    </w:p>
    <w:p w14:paraId="64498477" w14:textId="4E3DE09A"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5276098D" w14:textId="77777777" w:rsidTr="00650C20">
        <w:trPr>
          <w:trHeight w:val="300"/>
        </w:trPr>
        <w:tc>
          <w:tcPr>
            <w:tcW w:w="960" w:type="dxa"/>
            <w:noWrap/>
            <w:hideMark/>
          </w:tcPr>
          <w:p w14:paraId="3A1710C3" w14:textId="77777777" w:rsidR="00650C20" w:rsidRPr="00650C20" w:rsidRDefault="00650C20" w:rsidP="00650C20">
            <w:r w:rsidRPr="00650C20">
              <w:t>Tx01</w:t>
            </w:r>
          </w:p>
        </w:tc>
        <w:tc>
          <w:tcPr>
            <w:tcW w:w="960" w:type="dxa"/>
            <w:noWrap/>
            <w:hideMark/>
          </w:tcPr>
          <w:p w14:paraId="21EAD1F9" w14:textId="77777777" w:rsidR="00650C20" w:rsidRPr="00650C20" w:rsidRDefault="00650C20" w:rsidP="00650C20">
            <w:r w:rsidRPr="00650C20">
              <w:t>Tx02</w:t>
            </w:r>
          </w:p>
        </w:tc>
        <w:tc>
          <w:tcPr>
            <w:tcW w:w="960" w:type="dxa"/>
            <w:noWrap/>
            <w:hideMark/>
          </w:tcPr>
          <w:p w14:paraId="4885FBB9" w14:textId="77777777" w:rsidR="00650C20" w:rsidRPr="00650C20" w:rsidRDefault="00650C20" w:rsidP="00650C20">
            <w:r w:rsidRPr="00650C20">
              <w:t>Tx03</w:t>
            </w:r>
          </w:p>
        </w:tc>
        <w:tc>
          <w:tcPr>
            <w:tcW w:w="960" w:type="dxa"/>
            <w:noWrap/>
            <w:hideMark/>
          </w:tcPr>
          <w:p w14:paraId="5716BFDF" w14:textId="77777777" w:rsidR="00650C20" w:rsidRPr="00650C20" w:rsidRDefault="00650C20" w:rsidP="00650C20">
            <w:r w:rsidRPr="00650C20">
              <w:t>Tx04</w:t>
            </w:r>
          </w:p>
        </w:tc>
        <w:tc>
          <w:tcPr>
            <w:tcW w:w="960" w:type="dxa"/>
            <w:noWrap/>
            <w:hideMark/>
          </w:tcPr>
          <w:p w14:paraId="1ECBBBC9" w14:textId="77777777" w:rsidR="00650C20" w:rsidRPr="00650C20" w:rsidRDefault="00650C20" w:rsidP="00650C20">
            <w:r w:rsidRPr="00650C20">
              <w:t>Tx05</w:t>
            </w:r>
          </w:p>
        </w:tc>
        <w:tc>
          <w:tcPr>
            <w:tcW w:w="960" w:type="dxa"/>
            <w:noWrap/>
            <w:hideMark/>
          </w:tcPr>
          <w:p w14:paraId="08EFC578" w14:textId="77777777" w:rsidR="00650C20" w:rsidRPr="00650C20" w:rsidRDefault="00650C20" w:rsidP="00650C20">
            <w:r w:rsidRPr="00650C20">
              <w:t>Tx06</w:t>
            </w:r>
          </w:p>
        </w:tc>
        <w:tc>
          <w:tcPr>
            <w:tcW w:w="960" w:type="dxa"/>
            <w:noWrap/>
            <w:hideMark/>
          </w:tcPr>
          <w:p w14:paraId="71774FF4" w14:textId="77777777" w:rsidR="00650C20" w:rsidRPr="00650C20" w:rsidRDefault="00650C20" w:rsidP="00650C20">
            <w:r w:rsidRPr="00650C20">
              <w:t>Tx07</w:t>
            </w:r>
          </w:p>
        </w:tc>
        <w:tc>
          <w:tcPr>
            <w:tcW w:w="960" w:type="dxa"/>
            <w:noWrap/>
            <w:hideMark/>
          </w:tcPr>
          <w:p w14:paraId="094328CC" w14:textId="77777777" w:rsidR="00650C20" w:rsidRPr="00650C20" w:rsidRDefault="00650C20" w:rsidP="00650C20">
            <w:r w:rsidRPr="00650C20">
              <w:t>Tx08</w:t>
            </w:r>
          </w:p>
        </w:tc>
        <w:tc>
          <w:tcPr>
            <w:tcW w:w="960" w:type="dxa"/>
            <w:noWrap/>
            <w:hideMark/>
          </w:tcPr>
          <w:p w14:paraId="7080D5F9" w14:textId="77777777" w:rsidR="00650C20" w:rsidRPr="00650C20" w:rsidRDefault="00650C20" w:rsidP="00650C20">
            <w:r w:rsidRPr="00650C20">
              <w:t>Tx09</w:t>
            </w:r>
          </w:p>
        </w:tc>
        <w:tc>
          <w:tcPr>
            <w:tcW w:w="960" w:type="dxa"/>
            <w:noWrap/>
            <w:hideMark/>
          </w:tcPr>
          <w:p w14:paraId="199DB6AF" w14:textId="77777777" w:rsidR="00650C20" w:rsidRPr="00650C20" w:rsidRDefault="00650C20" w:rsidP="00650C20">
            <w:r w:rsidRPr="00650C20">
              <w:t>Tx10</w:t>
            </w:r>
          </w:p>
        </w:tc>
      </w:tr>
      <w:tr w:rsidR="00650C20" w:rsidRPr="00650C20" w14:paraId="686638E2" w14:textId="77777777" w:rsidTr="00650C20">
        <w:trPr>
          <w:trHeight w:val="300"/>
        </w:trPr>
        <w:tc>
          <w:tcPr>
            <w:tcW w:w="960" w:type="dxa"/>
            <w:noWrap/>
            <w:hideMark/>
          </w:tcPr>
          <w:p w14:paraId="155945FC" w14:textId="77777777" w:rsidR="00650C20" w:rsidRPr="00650C20" w:rsidRDefault="00650C20" w:rsidP="00650C20">
            <w:r w:rsidRPr="00650C20">
              <w:t>11.99961</w:t>
            </w:r>
          </w:p>
        </w:tc>
        <w:tc>
          <w:tcPr>
            <w:tcW w:w="960" w:type="dxa"/>
            <w:noWrap/>
            <w:hideMark/>
          </w:tcPr>
          <w:p w14:paraId="1CDE8D45" w14:textId="77777777" w:rsidR="00650C20" w:rsidRPr="00650C20" w:rsidRDefault="00650C20" w:rsidP="00650C20">
            <w:r w:rsidRPr="00650C20">
              <w:t>11.74504</w:t>
            </w:r>
          </w:p>
        </w:tc>
        <w:tc>
          <w:tcPr>
            <w:tcW w:w="960" w:type="dxa"/>
            <w:noWrap/>
            <w:hideMark/>
          </w:tcPr>
          <w:p w14:paraId="20DE56CD" w14:textId="77777777" w:rsidR="00650C20" w:rsidRPr="00650C20" w:rsidRDefault="00650C20" w:rsidP="00650C20">
            <w:r w:rsidRPr="00650C20">
              <w:t>4.615415</w:t>
            </w:r>
          </w:p>
        </w:tc>
        <w:tc>
          <w:tcPr>
            <w:tcW w:w="960" w:type="dxa"/>
            <w:noWrap/>
            <w:hideMark/>
          </w:tcPr>
          <w:p w14:paraId="0CB4BBEF" w14:textId="77777777" w:rsidR="00650C20" w:rsidRPr="00650C20" w:rsidRDefault="00650C20" w:rsidP="00650C20">
            <w:r w:rsidRPr="00650C20">
              <w:t>7.719248</w:t>
            </w:r>
          </w:p>
        </w:tc>
        <w:tc>
          <w:tcPr>
            <w:tcW w:w="960" w:type="dxa"/>
            <w:noWrap/>
            <w:hideMark/>
          </w:tcPr>
          <w:p w14:paraId="0C9A81EA" w14:textId="77777777" w:rsidR="00650C20" w:rsidRPr="00650C20" w:rsidRDefault="00650C20" w:rsidP="00650C20">
            <w:r w:rsidRPr="00650C20">
              <w:t>8.194655</w:t>
            </w:r>
          </w:p>
        </w:tc>
        <w:tc>
          <w:tcPr>
            <w:tcW w:w="960" w:type="dxa"/>
            <w:noWrap/>
            <w:hideMark/>
          </w:tcPr>
          <w:p w14:paraId="1E76A96E" w14:textId="77777777" w:rsidR="00650C20" w:rsidRPr="00650C20" w:rsidRDefault="00650C20" w:rsidP="00650C20">
            <w:r w:rsidRPr="00650C20">
              <w:t>9.707512</w:t>
            </w:r>
          </w:p>
        </w:tc>
        <w:tc>
          <w:tcPr>
            <w:tcW w:w="960" w:type="dxa"/>
            <w:noWrap/>
            <w:hideMark/>
          </w:tcPr>
          <w:p w14:paraId="494E9603" w14:textId="77777777" w:rsidR="00650C20" w:rsidRPr="00650C20" w:rsidRDefault="00650C20" w:rsidP="00650C20">
            <w:r w:rsidRPr="00650C20">
              <w:t>9.663865</w:t>
            </w:r>
          </w:p>
        </w:tc>
        <w:tc>
          <w:tcPr>
            <w:tcW w:w="960" w:type="dxa"/>
            <w:noWrap/>
            <w:hideMark/>
          </w:tcPr>
          <w:p w14:paraId="66DDBBA4" w14:textId="77777777" w:rsidR="00650C20" w:rsidRPr="00650C20" w:rsidRDefault="00650C20" w:rsidP="00650C20">
            <w:r w:rsidRPr="00650C20">
              <w:t>3.215903</w:t>
            </w:r>
          </w:p>
        </w:tc>
        <w:tc>
          <w:tcPr>
            <w:tcW w:w="960" w:type="dxa"/>
            <w:noWrap/>
            <w:hideMark/>
          </w:tcPr>
          <w:p w14:paraId="63747883" w14:textId="77777777" w:rsidR="00650C20" w:rsidRPr="00650C20" w:rsidRDefault="00650C20" w:rsidP="00650C20">
            <w:r w:rsidRPr="00650C20">
              <w:t>17.18431</w:t>
            </w:r>
          </w:p>
        </w:tc>
        <w:tc>
          <w:tcPr>
            <w:tcW w:w="960" w:type="dxa"/>
            <w:noWrap/>
            <w:hideMark/>
          </w:tcPr>
          <w:p w14:paraId="0640360D" w14:textId="77777777" w:rsidR="00650C20" w:rsidRPr="00650C20" w:rsidRDefault="00650C20" w:rsidP="00650C20">
            <w:r w:rsidRPr="00650C20">
              <w:t>8.900393</w:t>
            </w:r>
          </w:p>
        </w:tc>
      </w:tr>
      <w:tr w:rsidR="00650C20" w:rsidRPr="00650C20" w14:paraId="2A08D1C2" w14:textId="77777777" w:rsidTr="00650C20">
        <w:trPr>
          <w:trHeight w:val="300"/>
        </w:trPr>
        <w:tc>
          <w:tcPr>
            <w:tcW w:w="960" w:type="dxa"/>
            <w:noWrap/>
            <w:hideMark/>
          </w:tcPr>
          <w:p w14:paraId="34A11DBA" w14:textId="77777777" w:rsidR="00650C20" w:rsidRPr="00650C20" w:rsidRDefault="00650C20" w:rsidP="00650C20">
            <w:r w:rsidRPr="00650C20">
              <w:t>6.936956</w:t>
            </w:r>
          </w:p>
        </w:tc>
        <w:tc>
          <w:tcPr>
            <w:tcW w:w="960" w:type="dxa"/>
            <w:noWrap/>
            <w:hideMark/>
          </w:tcPr>
          <w:p w14:paraId="23FE4A6E" w14:textId="77777777" w:rsidR="00650C20" w:rsidRPr="00650C20" w:rsidRDefault="00650C20" w:rsidP="00650C20">
            <w:r w:rsidRPr="00650C20">
              <w:t>10.3642</w:t>
            </w:r>
          </w:p>
        </w:tc>
        <w:tc>
          <w:tcPr>
            <w:tcW w:w="960" w:type="dxa"/>
            <w:noWrap/>
            <w:hideMark/>
          </w:tcPr>
          <w:p w14:paraId="6D7A19FA" w14:textId="77777777" w:rsidR="00650C20" w:rsidRPr="00650C20" w:rsidRDefault="00650C20" w:rsidP="00650C20">
            <w:r w:rsidRPr="00650C20">
              <w:t>11.21147</w:t>
            </w:r>
          </w:p>
        </w:tc>
        <w:tc>
          <w:tcPr>
            <w:tcW w:w="960" w:type="dxa"/>
            <w:noWrap/>
            <w:hideMark/>
          </w:tcPr>
          <w:p w14:paraId="0043789F" w14:textId="77777777" w:rsidR="00650C20" w:rsidRPr="00650C20" w:rsidRDefault="00650C20" w:rsidP="00650C20">
            <w:r w:rsidRPr="00650C20">
              <w:t>7.93955</w:t>
            </w:r>
          </w:p>
        </w:tc>
        <w:tc>
          <w:tcPr>
            <w:tcW w:w="960" w:type="dxa"/>
            <w:noWrap/>
            <w:hideMark/>
          </w:tcPr>
          <w:p w14:paraId="37771559" w14:textId="77777777" w:rsidR="00650C20" w:rsidRPr="00650C20" w:rsidRDefault="00650C20" w:rsidP="00650C20">
            <w:r w:rsidRPr="00650C20">
              <w:t>15.96056</w:t>
            </w:r>
          </w:p>
        </w:tc>
        <w:tc>
          <w:tcPr>
            <w:tcW w:w="960" w:type="dxa"/>
            <w:noWrap/>
            <w:hideMark/>
          </w:tcPr>
          <w:p w14:paraId="6E7AC9E7" w14:textId="77777777" w:rsidR="00650C20" w:rsidRPr="00650C20" w:rsidRDefault="00650C20" w:rsidP="00650C20">
            <w:r w:rsidRPr="00650C20">
              <w:t>4.487101</w:t>
            </w:r>
          </w:p>
        </w:tc>
        <w:tc>
          <w:tcPr>
            <w:tcW w:w="960" w:type="dxa"/>
            <w:noWrap/>
            <w:hideMark/>
          </w:tcPr>
          <w:p w14:paraId="77A09196" w14:textId="77777777" w:rsidR="00650C20" w:rsidRPr="00650C20" w:rsidRDefault="00650C20" w:rsidP="00650C20">
            <w:r w:rsidRPr="00650C20">
              <w:t>6.967939</w:t>
            </w:r>
          </w:p>
        </w:tc>
        <w:tc>
          <w:tcPr>
            <w:tcW w:w="960" w:type="dxa"/>
            <w:noWrap/>
            <w:hideMark/>
          </w:tcPr>
          <w:p w14:paraId="65FE0C45" w14:textId="77777777" w:rsidR="00650C20" w:rsidRPr="00650C20" w:rsidRDefault="00650C20" w:rsidP="00650C20">
            <w:r w:rsidRPr="00650C20">
              <w:t>11.88977</w:t>
            </w:r>
          </w:p>
        </w:tc>
        <w:tc>
          <w:tcPr>
            <w:tcW w:w="960" w:type="dxa"/>
            <w:noWrap/>
            <w:hideMark/>
          </w:tcPr>
          <w:p w14:paraId="5E2998BE" w14:textId="77777777" w:rsidR="00650C20" w:rsidRPr="00650C20" w:rsidRDefault="00650C20" w:rsidP="00650C20">
            <w:r w:rsidRPr="00650C20">
              <w:t>7.987706</w:t>
            </w:r>
          </w:p>
        </w:tc>
        <w:tc>
          <w:tcPr>
            <w:tcW w:w="960" w:type="dxa"/>
            <w:noWrap/>
            <w:hideMark/>
          </w:tcPr>
          <w:p w14:paraId="7CD59D84" w14:textId="77777777" w:rsidR="00650C20" w:rsidRPr="00650C20" w:rsidRDefault="00650C20" w:rsidP="00650C20">
            <w:r w:rsidRPr="00650C20">
              <w:t>9.706037</w:t>
            </w:r>
          </w:p>
        </w:tc>
      </w:tr>
      <w:tr w:rsidR="00650C20" w:rsidRPr="00650C20" w14:paraId="1927498D" w14:textId="77777777" w:rsidTr="00650C20">
        <w:trPr>
          <w:trHeight w:val="300"/>
        </w:trPr>
        <w:tc>
          <w:tcPr>
            <w:tcW w:w="960" w:type="dxa"/>
            <w:noWrap/>
            <w:hideMark/>
          </w:tcPr>
          <w:p w14:paraId="2F63BC3F" w14:textId="77777777" w:rsidR="00650C20" w:rsidRPr="00650C20" w:rsidRDefault="00650C20" w:rsidP="00650C20">
            <w:r w:rsidRPr="00650C20">
              <w:t>6.733459</w:t>
            </w:r>
          </w:p>
        </w:tc>
        <w:tc>
          <w:tcPr>
            <w:tcW w:w="960" w:type="dxa"/>
            <w:noWrap/>
            <w:hideMark/>
          </w:tcPr>
          <w:p w14:paraId="20397C47" w14:textId="77777777" w:rsidR="00650C20" w:rsidRPr="00650C20" w:rsidRDefault="00650C20" w:rsidP="00650C20">
            <w:r w:rsidRPr="00650C20">
              <w:t>10.93403</w:t>
            </w:r>
          </w:p>
        </w:tc>
        <w:tc>
          <w:tcPr>
            <w:tcW w:w="960" w:type="dxa"/>
            <w:noWrap/>
            <w:hideMark/>
          </w:tcPr>
          <w:p w14:paraId="58617CE5" w14:textId="77777777" w:rsidR="00650C20" w:rsidRPr="00650C20" w:rsidRDefault="00650C20" w:rsidP="00650C20">
            <w:r w:rsidRPr="00650C20">
              <w:t>13.49545</w:t>
            </w:r>
          </w:p>
        </w:tc>
        <w:tc>
          <w:tcPr>
            <w:tcW w:w="960" w:type="dxa"/>
            <w:noWrap/>
            <w:hideMark/>
          </w:tcPr>
          <w:p w14:paraId="2F013383" w14:textId="77777777" w:rsidR="00650C20" w:rsidRPr="00650C20" w:rsidRDefault="00650C20" w:rsidP="00650C20">
            <w:r w:rsidRPr="00650C20">
              <w:t>8.329427</w:t>
            </w:r>
          </w:p>
        </w:tc>
        <w:tc>
          <w:tcPr>
            <w:tcW w:w="960" w:type="dxa"/>
            <w:noWrap/>
            <w:hideMark/>
          </w:tcPr>
          <w:p w14:paraId="5C21E5A8" w14:textId="77777777" w:rsidR="00650C20" w:rsidRPr="00650C20" w:rsidRDefault="00650C20" w:rsidP="00650C20">
            <w:r w:rsidRPr="00650C20">
              <w:t>15.34986</w:t>
            </w:r>
          </w:p>
        </w:tc>
        <w:tc>
          <w:tcPr>
            <w:tcW w:w="960" w:type="dxa"/>
            <w:noWrap/>
            <w:hideMark/>
          </w:tcPr>
          <w:p w14:paraId="1B74394C" w14:textId="77777777" w:rsidR="00650C20" w:rsidRPr="00650C20" w:rsidRDefault="00650C20" w:rsidP="00650C20">
            <w:r w:rsidRPr="00650C20">
              <w:t>10.56074</w:t>
            </w:r>
          </w:p>
        </w:tc>
        <w:tc>
          <w:tcPr>
            <w:tcW w:w="960" w:type="dxa"/>
            <w:noWrap/>
            <w:hideMark/>
          </w:tcPr>
          <w:p w14:paraId="54C6D53A" w14:textId="77777777" w:rsidR="00650C20" w:rsidRPr="00650C20" w:rsidRDefault="00650C20" w:rsidP="00650C20">
            <w:r w:rsidRPr="00650C20">
              <w:t>7.841693</w:t>
            </w:r>
          </w:p>
        </w:tc>
        <w:tc>
          <w:tcPr>
            <w:tcW w:w="960" w:type="dxa"/>
            <w:noWrap/>
            <w:hideMark/>
          </w:tcPr>
          <w:p w14:paraId="6AEEE9E2" w14:textId="77777777" w:rsidR="00650C20" w:rsidRPr="00650C20" w:rsidRDefault="00650C20" w:rsidP="00650C20">
            <w:r w:rsidRPr="00650C20">
              <w:t>11.34221</w:t>
            </w:r>
          </w:p>
        </w:tc>
        <w:tc>
          <w:tcPr>
            <w:tcW w:w="960" w:type="dxa"/>
            <w:noWrap/>
            <w:hideMark/>
          </w:tcPr>
          <w:p w14:paraId="6A8F7ECE" w14:textId="77777777" w:rsidR="00650C20" w:rsidRPr="00650C20" w:rsidRDefault="00650C20" w:rsidP="00650C20">
            <w:r w:rsidRPr="00650C20">
              <w:t>9.866459</w:t>
            </w:r>
          </w:p>
        </w:tc>
        <w:tc>
          <w:tcPr>
            <w:tcW w:w="960" w:type="dxa"/>
            <w:noWrap/>
            <w:hideMark/>
          </w:tcPr>
          <w:p w14:paraId="1E00A0D8" w14:textId="77777777" w:rsidR="00650C20" w:rsidRPr="00650C20" w:rsidRDefault="00650C20" w:rsidP="00650C20">
            <w:r w:rsidRPr="00650C20">
              <w:t>9.537311</w:t>
            </w:r>
          </w:p>
        </w:tc>
      </w:tr>
      <w:tr w:rsidR="00650C20" w:rsidRPr="00650C20" w14:paraId="4B06F32C" w14:textId="77777777" w:rsidTr="00650C20">
        <w:trPr>
          <w:trHeight w:val="300"/>
        </w:trPr>
        <w:tc>
          <w:tcPr>
            <w:tcW w:w="960" w:type="dxa"/>
            <w:noWrap/>
            <w:hideMark/>
          </w:tcPr>
          <w:p w14:paraId="133D59DA" w14:textId="77777777" w:rsidR="00650C20" w:rsidRPr="00650C20" w:rsidRDefault="00650C20" w:rsidP="00650C20">
            <w:r w:rsidRPr="00650C20">
              <w:t>3.230693</w:t>
            </w:r>
          </w:p>
        </w:tc>
        <w:tc>
          <w:tcPr>
            <w:tcW w:w="960" w:type="dxa"/>
            <w:noWrap/>
            <w:hideMark/>
          </w:tcPr>
          <w:p w14:paraId="33ACB971" w14:textId="77777777" w:rsidR="00650C20" w:rsidRPr="00650C20" w:rsidRDefault="00650C20" w:rsidP="00650C20">
            <w:r w:rsidRPr="00650C20">
              <w:t>10.95879</w:t>
            </w:r>
          </w:p>
        </w:tc>
        <w:tc>
          <w:tcPr>
            <w:tcW w:w="960" w:type="dxa"/>
            <w:noWrap/>
            <w:hideMark/>
          </w:tcPr>
          <w:p w14:paraId="0452F534" w14:textId="77777777" w:rsidR="00650C20" w:rsidRPr="00650C20" w:rsidRDefault="00650C20" w:rsidP="00650C20">
            <w:r w:rsidRPr="00650C20">
              <w:t>5.945532</w:t>
            </w:r>
          </w:p>
        </w:tc>
        <w:tc>
          <w:tcPr>
            <w:tcW w:w="960" w:type="dxa"/>
            <w:noWrap/>
            <w:hideMark/>
          </w:tcPr>
          <w:p w14:paraId="7D957480" w14:textId="77777777" w:rsidR="00650C20" w:rsidRPr="00650C20" w:rsidRDefault="00650C20" w:rsidP="00650C20">
            <w:r w:rsidRPr="00650C20">
              <w:t>9.971761</w:t>
            </w:r>
          </w:p>
        </w:tc>
        <w:tc>
          <w:tcPr>
            <w:tcW w:w="960" w:type="dxa"/>
            <w:noWrap/>
            <w:hideMark/>
          </w:tcPr>
          <w:p w14:paraId="69A33D92" w14:textId="77777777" w:rsidR="00650C20" w:rsidRPr="00650C20" w:rsidRDefault="00650C20" w:rsidP="00650C20">
            <w:r w:rsidRPr="00650C20">
              <w:t>16.18812</w:t>
            </w:r>
          </w:p>
        </w:tc>
        <w:tc>
          <w:tcPr>
            <w:tcW w:w="960" w:type="dxa"/>
            <w:noWrap/>
            <w:hideMark/>
          </w:tcPr>
          <w:p w14:paraId="367DF99C" w14:textId="77777777" w:rsidR="00650C20" w:rsidRPr="00650C20" w:rsidRDefault="00650C20" w:rsidP="00650C20">
            <w:r w:rsidRPr="00650C20">
              <w:t>6.462249</w:t>
            </w:r>
          </w:p>
        </w:tc>
        <w:tc>
          <w:tcPr>
            <w:tcW w:w="960" w:type="dxa"/>
            <w:noWrap/>
            <w:hideMark/>
          </w:tcPr>
          <w:p w14:paraId="19DD9AE9" w14:textId="77777777" w:rsidR="00650C20" w:rsidRPr="00650C20" w:rsidRDefault="00650C20" w:rsidP="00650C20">
            <w:r w:rsidRPr="00650C20">
              <w:t>3.87023</w:t>
            </w:r>
          </w:p>
        </w:tc>
        <w:tc>
          <w:tcPr>
            <w:tcW w:w="960" w:type="dxa"/>
            <w:noWrap/>
            <w:hideMark/>
          </w:tcPr>
          <w:p w14:paraId="658C89D3" w14:textId="77777777" w:rsidR="00650C20" w:rsidRPr="00650C20" w:rsidRDefault="00650C20" w:rsidP="00650C20">
            <w:r w:rsidRPr="00650C20">
              <w:t>7.398243</w:t>
            </w:r>
          </w:p>
        </w:tc>
        <w:tc>
          <w:tcPr>
            <w:tcW w:w="960" w:type="dxa"/>
            <w:noWrap/>
            <w:hideMark/>
          </w:tcPr>
          <w:p w14:paraId="5B9051CC" w14:textId="77777777" w:rsidR="00650C20" w:rsidRPr="00650C20" w:rsidRDefault="00650C20" w:rsidP="00650C20">
            <w:r w:rsidRPr="00650C20">
              <w:t>9.405953</w:t>
            </w:r>
          </w:p>
        </w:tc>
        <w:tc>
          <w:tcPr>
            <w:tcW w:w="960" w:type="dxa"/>
            <w:noWrap/>
            <w:hideMark/>
          </w:tcPr>
          <w:p w14:paraId="4A9ED966" w14:textId="77777777" w:rsidR="00650C20" w:rsidRPr="00650C20" w:rsidRDefault="00650C20" w:rsidP="00650C20">
            <w:r w:rsidRPr="00650C20">
              <w:t>6.373986</w:t>
            </w:r>
          </w:p>
        </w:tc>
      </w:tr>
      <w:tr w:rsidR="00650C20" w:rsidRPr="00650C20" w14:paraId="757DD65D" w14:textId="77777777" w:rsidTr="00650C20">
        <w:trPr>
          <w:trHeight w:val="300"/>
        </w:trPr>
        <w:tc>
          <w:tcPr>
            <w:tcW w:w="960" w:type="dxa"/>
            <w:noWrap/>
            <w:hideMark/>
          </w:tcPr>
          <w:p w14:paraId="64ABC602" w14:textId="77777777" w:rsidR="00650C20" w:rsidRPr="00650C20" w:rsidRDefault="00650C20" w:rsidP="00650C20">
            <w:r w:rsidRPr="00650C20">
              <w:t>5.69076</w:t>
            </w:r>
          </w:p>
        </w:tc>
        <w:tc>
          <w:tcPr>
            <w:tcW w:w="960" w:type="dxa"/>
            <w:noWrap/>
            <w:hideMark/>
          </w:tcPr>
          <w:p w14:paraId="2CD83190" w14:textId="77777777" w:rsidR="00650C20" w:rsidRPr="00650C20" w:rsidRDefault="00650C20" w:rsidP="00650C20">
            <w:r w:rsidRPr="00650C20">
              <w:t>4.930889</w:t>
            </w:r>
          </w:p>
        </w:tc>
        <w:tc>
          <w:tcPr>
            <w:tcW w:w="960" w:type="dxa"/>
            <w:noWrap/>
            <w:hideMark/>
          </w:tcPr>
          <w:p w14:paraId="7CF23E4C" w14:textId="77777777" w:rsidR="00650C20" w:rsidRPr="00650C20" w:rsidRDefault="00650C20" w:rsidP="00650C20">
            <w:r w:rsidRPr="00650C20">
              <w:t>7.161828</w:t>
            </w:r>
          </w:p>
        </w:tc>
        <w:tc>
          <w:tcPr>
            <w:tcW w:w="960" w:type="dxa"/>
            <w:noWrap/>
            <w:hideMark/>
          </w:tcPr>
          <w:p w14:paraId="744CD368" w14:textId="77777777" w:rsidR="00650C20" w:rsidRPr="00650C20" w:rsidRDefault="00650C20" w:rsidP="00650C20">
            <w:r w:rsidRPr="00650C20">
              <w:t>13.44246</w:t>
            </w:r>
          </w:p>
        </w:tc>
        <w:tc>
          <w:tcPr>
            <w:tcW w:w="960" w:type="dxa"/>
            <w:noWrap/>
            <w:hideMark/>
          </w:tcPr>
          <w:p w14:paraId="425728E7" w14:textId="77777777" w:rsidR="00650C20" w:rsidRPr="00650C20" w:rsidRDefault="00650C20" w:rsidP="00650C20">
            <w:r w:rsidRPr="00650C20">
              <w:t>9.739327</w:t>
            </w:r>
          </w:p>
        </w:tc>
        <w:tc>
          <w:tcPr>
            <w:tcW w:w="960" w:type="dxa"/>
            <w:noWrap/>
            <w:hideMark/>
          </w:tcPr>
          <w:p w14:paraId="24C903F4" w14:textId="77777777" w:rsidR="00650C20" w:rsidRPr="00650C20" w:rsidRDefault="00650C20" w:rsidP="00650C20">
            <w:r w:rsidRPr="00650C20">
              <w:t>7.816053</w:t>
            </w:r>
          </w:p>
        </w:tc>
        <w:tc>
          <w:tcPr>
            <w:tcW w:w="960" w:type="dxa"/>
            <w:noWrap/>
            <w:hideMark/>
          </w:tcPr>
          <w:p w14:paraId="4EA97FE8" w14:textId="77777777" w:rsidR="00650C20" w:rsidRPr="00650C20" w:rsidRDefault="00650C20" w:rsidP="00650C20">
            <w:r w:rsidRPr="00650C20">
              <w:t>7.494269</w:t>
            </w:r>
          </w:p>
        </w:tc>
        <w:tc>
          <w:tcPr>
            <w:tcW w:w="960" w:type="dxa"/>
            <w:noWrap/>
            <w:hideMark/>
          </w:tcPr>
          <w:p w14:paraId="579CC012" w14:textId="77777777" w:rsidR="00650C20" w:rsidRPr="00650C20" w:rsidRDefault="00650C20" w:rsidP="00650C20">
            <w:r w:rsidRPr="00650C20">
              <w:t>7.177113</w:t>
            </w:r>
          </w:p>
        </w:tc>
        <w:tc>
          <w:tcPr>
            <w:tcW w:w="960" w:type="dxa"/>
            <w:noWrap/>
            <w:hideMark/>
          </w:tcPr>
          <w:p w14:paraId="338155BF" w14:textId="77777777" w:rsidR="00650C20" w:rsidRPr="00650C20" w:rsidRDefault="00650C20" w:rsidP="00650C20">
            <w:r w:rsidRPr="00650C20">
              <w:t>14.66274</w:t>
            </w:r>
          </w:p>
        </w:tc>
        <w:tc>
          <w:tcPr>
            <w:tcW w:w="960" w:type="dxa"/>
            <w:noWrap/>
            <w:hideMark/>
          </w:tcPr>
          <w:p w14:paraId="03C346C0" w14:textId="77777777" w:rsidR="00650C20" w:rsidRPr="00650C20" w:rsidRDefault="00650C20" w:rsidP="00650C20">
            <w:r w:rsidRPr="00650C20">
              <w:t>16.58755</w:t>
            </w:r>
          </w:p>
        </w:tc>
      </w:tr>
      <w:tr w:rsidR="00650C20" w:rsidRPr="00650C20" w14:paraId="7432E69E" w14:textId="77777777" w:rsidTr="00650C20">
        <w:trPr>
          <w:trHeight w:val="300"/>
        </w:trPr>
        <w:tc>
          <w:tcPr>
            <w:tcW w:w="960" w:type="dxa"/>
            <w:noWrap/>
            <w:hideMark/>
          </w:tcPr>
          <w:p w14:paraId="7795AAD6" w14:textId="77777777" w:rsidR="00650C20" w:rsidRPr="00650C20" w:rsidRDefault="00650C20" w:rsidP="00650C20">
            <w:r w:rsidRPr="00650C20">
              <w:t>6.624541</w:t>
            </w:r>
          </w:p>
        </w:tc>
        <w:tc>
          <w:tcPr>
            <w:tcW w:w="960" w:type="dxa"/>
            <w:noWrap/>
            <w:hideMark/>
          </w:tcPr>
          <w:p w14:paraId="43C7DA17" w14:textId="77777777" w:rsidR="00650C20" w:rsidRPr="00650C20" w:rsidRDefault="00650C20" w:rsidP="00650C20">
            <w:r w:rsidRPr="00650C20">
              <w:t>12.12853</w:t>
            </w:r>
          </w:p>
        </w:tc>
        <w:tc>
          <w:tcPr>
            <w:tcW w:w="960" w:type="dxa"/>
            <w:noWrap/>
            <w:hideMark/>
          </w:tcPr>
          <w:p w14:paraId="6506720E" w14:textId="77777777" w:rsidR="00650C20" w:rsidRPr="00650C20" w:rsidRDefault="00650C20" w:rsidP="00650C20">
            <w:r w:rsidRPr="00650C20">
              <w:t>13.17898</w:t>
            </w:r>
          </w:p>
        </w:tc>
        <w:tc>
          <w:tcPr>
            <w:tcW w:w="960" w:type="dxa"/>
            <w:noWrap/>
            <w:hideMark/>
          </w:tcPr>
          <w:p w14:paraId="43526AC9" w14:textId="77777777" w:rsidR="00650C20" w:rsidRPr="00650C20" w:rsidRDefault="00650C20" w:rsidP="00650C20">
            <w:r w:rsidRPr="00650C20">
              <w:t>14.53018</w:t>
            </w:r>
          </w:p>
        </w:tc>
        <w:tc>
          <w:tcPr>
            <w:tcW w:w="960" w:type="dxa"/>
            <w:noWrap/>
            <w:hideMark/>
          </w:tcPr>
          <w:p w14:paraId="4BD789D8" w14:textId="77777777" w:rsidR="00650C20" w:rsidRPr="00650C20" w:rsidRDefault="00650C20" w:rsidP="00650C20">
            <w:r w:rsidRPr="00650C20">
              <w:t>16.56824</w:t>
            </w:r>
          </w:p>
        </w:tc>
        <w:tc>
          <w:tcPr>
            <w:tcW w:w="960" w:type="dxa"/>
            <w:noWrap/>
            <w:hideMark/>
          </w:tcPr>
          <w:p w14:paraId="26D001BB" w14:textId="77777777" w:rsidR="00650C20" w:rsidRPr="00650C20" w:rsidRDefault="00650C20" w:rsidP="00650C20">
            <w:r w:rsidRPr="00650C20">
              <w:t>9.634778</w:t>
            </w:r>
          </w:p>
        </w:tc>
        <w:tc>
          <w:tcPr>
            <w:tcW w:w="960" w:type="dxa"/>
            <w:noWrap/>
            <w:hideMark/>
          </w:tcPr>
          <w:p w14:paraId="14DF29BE" w14:textId="77777777" w:rsidR="00650C20" w:rsidRPr="00650C20" w:rsidRDefault="00650C20" w:rsidP="00650C20">
            <w:r w:rsidRPr="00650C20">
              <w:t>6.908789</w:t>
            </w:r>
          </w:p>
        </w:tc>
        <w:tc>
          <w:tcPr>
            <w:tcW w:w="960" w:type="dxa"/>
            <w:noWrap/>
            <w:hideMark/>
          </w:tcPr>
          <w:p w14:paraId="50512A73" w14:textId="77777777" w:rsidR="00650C20" w:rsidRPr="00650C20" w:rsidRDefault="00650C20" w:rsidP="00650C20">
            <w:r w:rsidRPr="00650C20">
              <w:t>5.125386</w:t>
            </w:r>
          </w:p>
        </w:tc>
        <w:tc>
          <w:tcPr>
            <w:tcW w:w="960" w:type="dxa"/>
            <w:noWrap/>
            <w:hideMark/>
          </w:tcPr>
          <w:p w14:paraId="54D6621B" w14:textId="77777777" w:rsidR="00650C20" w:rsidRPr="00650C20" w:rsidRDefault="00650C20" w:rsidP="00650C20">
            <w:r w:rsidRPr="00650C20">
              <w:t>13.50982</w:t>
            </w:r>
          </w:p>
        </w:tc>
        <w:tc>
          <w:tcPr>
            <w:tcW w:w="960" w:type="dxa"/>
            <w:noWrap/>
            <w:hideMark/>
          </w:tcPr>
          <w:p w14:paraId="3F7E87F7" w14:textId="77777777" w:rsidR="00650C20" w:rsidRPr="00650C20" w:rsidRDefault="00650C20" w:rsidP="00650C20">
            <w:r w:rsidRPr="00650C20">
              <w:t>14.5272</w:t>
            </w:r>
          </w:p>
        </w:tc>
      </w:tr>
      <w:tr w:rsidR="00650C20" w:rsidRPr="00650C20" w14:paraId="56936447" w14:textId="77777777" w:rsidTr="00650C20">
        <w:trPr>
          <w:trHeight w:val="300"/>
        </w:trPr>
        <w:tc>
          <w:tcPr>
            <w:tcW w:w="960" w:type="dxa"/>
            <w:noWrap/>
            <w:hideMark/>
          </w:tcPr>
          <w:p w14:paraId="5FC63E12" w14:textId="77777777" w:rsidR="00650C20" w:rsidRPr="00650C20" w:rsidRDefault="00650C20" w:rsidP="00650C20">
            <w:r w:rsidRPr="00650C20">
              <w:t>5.740974</w:t>
            </w:r>
          </w:p>
        </w:tc>
        <w:tc>
          <w:tcPr>
            <w:tcW w:w="960" w:type="dxa"/>
            <w:noWrap/>
            <w:hideMark/>
          </w:tcPr>
          <w:p w14:paraId="53483059" w14:textId="77777777" w:rsidR="00650C20" w:rsidRPr="00650C20" w:rsidRDefault="00650C20" w:rsidP="00650C20">
            <w:r w:rsidRPr="00650C20">
              <w:t>4.462831</w:t>
            </w:r>
          </w:p>
        </w:tc>
        <w:tc>
          <w:tcPr>
            <w:tcW w:w="960" w:type="dxa"/>
            <w:noWrap/>
            <w:hideMark/>
          </w:tcPr>
          <w:p w14:paraId="1373B12F" w14:textId="77777777" w:rsidR="00650C20" w:rsidRPr="00650C20" w:rsidRDefault="00650C20" w:rsidP="00650C20">
            <w:r w:rsidRPr="00650C20">
              <w:t>7.334979</w:t>
            </w:r>
          </w:p>
        </w:tc>
        <w:tc>
          <w:tcPr>
            <w:tcW w:w="960" w:type="dxa"/>
            <w:noWrap/>
            <w:hideMark/>
          </w:tcPr>
          <w:p w14:paraId="58610C4C" w14:textId="77777777" w:rsidR="00650C20" w:rsidRPr="00650C20" w:rsidRDefault="00650C20" w:rsidP="00650C20">
            <w:r w:rsidRPr="00650C20">
              <w:t>14.30393</w:t>
            </w:r>
          </w:p>
        </w:tc>
        <w:tc>
          <w:tcPr>
            <w:tcW w:w="960" w:type="dxa"/>
            <w:noWrap/>
            <w:hideMark/>
          </w:tcPr>
          <w:p w14:paraId="1E21B09B" w14:textId="77777777" w:rsidR="00650C20" w:rsidRPr="00650C20" w:rsidRDefault="00650C20" w:rsidP="00650C20">
            <w:r w:rsidRPr="00650C20">
              <w:t>18.60326</w:t>
            </w:r>
          </w:p>
        </w:tc>
        <w:tc>
          <w:tcPr>
            <w:tcW w:w="960" w:type="dxa"/>
            <w:noWrap/>
            <w:hideMark/>
          </w:tcPr>
          <w:p w14:paraId="0D80DA7E" w14:textId="77777777" w:rsidR="00650C20" w:rsidRPr="00650C20" w:rsidRDefault="00650C20" w:rsidP="00650C20">
            <w:r w:rsidRPr="00650C20">
              <w:t>10.22281</w:t>
            </w:r>
          </w:p>
        </w:tc>
        <w:tc>
          <w:tcPr>
            <w:tcW w:w="960" w:type="dxa"/>
            <w:noWrap/>
            <w:hideMark/>
          </w:tcPr>
          <w:p w14:paraId="234ABF62" w14:textId="77777777" w:rsidR="00650C20" w:rsidRPr="00650C20" w:rsidRDefault="00650C20" w:rsidP="00650C20">
            <w:r w:rsidRPr="00650C20">
              <w:t>11.96066</w:t>
            </w:r>
          </w:p>
        </w:tc>
        <w:tc>
          <w:tcPr>
            <w:tcW w:w="960" w:type="dxa"/>
            <w:noWrap/>
            <w:hideMark/>
          </w:tcPr>
          <w:p w14:paraId="059CE181" w14:textId="77777777" w:rsidR="00650C20" w:rsidRPr="00650C20" w:rsidRDefault="00650C20" w:rsidP="00650C20">
            <w:r w:rsidRPr="00650C20">
              <w:t>13.50899</w:t>
            </w:r>
          </w:p>
        </w:tc>
        <w:tc>
          <w:tcPr>
            <w:tcW w:w="960" w:type="dxa"/>
            <w:noWrap/>
            <w:hideMark/>
          </w:tcPr>
          <w:p w14:paraId="6E83CF9A" w14:textId="77777777" w:rsidR="00650C20" w:rsidRPr="00650C20" w:rsidRDefault="00650C20" w:rsidP="00650C20">
            <w:r w:rsidRPr="00650C20">
              <w:t>8.107959</w:t>
            </w:r>
          </w:p>
        </w:tc>
        <w:tc>
          <w:tcPr>
            <w:tcW w:w="960" w:type="dxa"/>
            <w:noWrap/>
            <w:hideMark/>
          </w:tcPr>
          <w:p w14:paraId="51C03A8F" w14:textId="77777777" w:rsidR="00650C20" w:rsidRPr="00650C20" w:rsidRDefault="00650C20" w:rsidP="00650C20">
            <w:r w:rsidRPr="00650C20">
              <w:t>10.65858</w:t>
            </w:r>
          </w:p>
        </w:tc>
      </w:tr>
      <w:tr w:rsidR="00650C20" w:rsidRPr="00650C20" w14:paraId="08D369A3" w14:textId="77777777" w:rsidTr="00650C20">
        <w:trPr>
          <w:trHeight w:val="300"/>
        </w:trPr>
        <w:tc>
          <w:tcPr>
            <w:tcW w:w="960" w:type="dxa"/>
            <w:noWrap/>
            <w:hideMark/>
          </w:tcPr>
          <w:p w14:paraId="6F7AD9F2" w14:textId="77777777" w:rsidR="00650C20" w:rsidRPr="00650C20" w:rsidRDefault="00650C20" w:rsidP="00650C20">
            <w:r w:rsidRPr="00650C20">
              <w:t>5.341489</w:t>
            </w:r>
          </w:p>
        </w:tc>
        <w:tc>
          <w:tcPr>
            <w:tcW w:w="960" w:type="dxa"/>
            <w:noWrap/>
            <w:hideMark/>
          </w:tcPr>
          <w:p w14:paraId="5708172B" w14:textId="77777777" w:rsidR="00650C20" w:rsidRPr="00650C20" w:rsidRDefault="00650C20" w:rsidP="00650C20">
            <w:r w:rsidRPr="00650C20">
              <w:t>9.801712</w:t>
            </w:r>
          </w:p>
        </w:tc>
        <w:tc>
          <w:tcPr>
            <w:tcW w:w="960" w:type="dxa"/>
            <w:noWrap/>
            <w:hideMark/>
          </w:tcPr>
          <w:p w14:paraId="6C6DA901" w14:textId="77777777" w:rsidR="00650C20" w:rsidRPr="00650C20" w:rsidRDefault="00650C20" w:rsidP="00650C20">
            <w:r w:rsidRPr="00650C20">
              <w:t>13.23986</w:t>
            </w:r>
          </w:p>
        </w:tc>
        <w:tc>
          <w:tcPr>
            <w:tcW w:w="960" w:type="dxa"/>
            <w:noWrap/>
            <w:hideMark/>
          </w:tcPr>
          <w:p w14:paraId="45F98A24" w14:textId="77777777" w:rsidR="00650C20" w:rsidRPr="00650C20" w:rsidRDefault="00650C20" w:rsidP="00650C20">
            <w:r w:rsidRPr="00650C20">
              <w:t>5.184304</w:t>
            </w:r>
          </w:p>
        </w:tc>
        <w:tc>
          <w:tcPr>
            <w:tcW w:w="960" w:type="dxa"/>
            <w:noWrap/>
            <w:hideMark/>
          </w:tcPr>
          <w:p w14:paraId="11356DCF" w14:textId="77777777" w:rsidR="00650C20" w:rsidRPr="00650C20" w:rsidRDefault="00650C20" w:rsidP="00650C20">
            <w:r w:rsidRPr="00650C20">
              <w:t>10.79431</w:t>
            </w:r>
          </w:p>
        </w:tc>
        <w:tc>
          <w:tcPr>
            <w:tcW w:w="960" w:type="dxa"/>
            <w:noWrap/>
            <w:hideMark/>
          </w:tcPr>
          <w:p w14:paraId="49C252CC" w14:textId="77777777" w:rsidR="00650C20" w:rsidRPr="00650C20" w:rsidRDefault="00650C20" w:rsidP="00650C20">
            <w:r w:rsidRPr="00650C20">
              <w:t>5.707933</w:t>
            </w:r>
          </w:p>
        </w:tc>
        <w:tc>
          <w:tcPr>
            <w:tcW w:w="960" w:type="dxa"/>
            <w:noWrap/>
            <w:hideMark/>
          </w:tcPr>
          <w:p w14:paraId="3EEF4994" w14:textId="77777777" w:rsidR="00650C20" w:rsidRPr="00650C20" w:rsidRDefault="00650C20" w:rsidP="00650C20">
            <w:r w:rsidRPr="00650C20">
              <w:t>9.438223</w:t>
            </w:r>
          </w:p>
        </w:tc>
        <w:tc>
          <w:tcPr>
            <w:tcW w:w="960" w:type="dxa"/>
            <w:noWrap/>
            <w:hideMark/>
          </w:tcPr>
          <w:p w14:paraId="7CE69B10" w14:textId="77777777" w:rsidR="00650C20" w:rsidRPr="00650C20" w:rsidRDefault="00650C20" w:rsidP="00650C20">
            <w:r w:rsidRPr="00650C20">
              <w:t>5.164682</w:t>
            </w:r>
          </w:p>
        </w:tc>
        <w:tc>
          <w:tcPr>
            <w:tcW w:w="960" w:type="dxa"/>
            <w:noWrap/>
            <w:hideMark/>
          </w:tcPr>
          <w:p w14:paraId="35D7AF06" w14:textId="77777777" w:rsidR="00650C20" w:rsidRPr="00650C20" w:rsidRDefault="00650C20" w:rsidP="00650C20">
            <w:r w:rsidRPr="00650C20">
              <w:t>5.303509</w:t>
            </w:r>
          </w:p>
        </w:tc>
        <w:tc>
          <w:tcPr>
            <w:tcW w:w="960" w:type="dxa"/>
            <w:noWrap/>
            <w:hideMark/>
          </w:tcPr>
          <w:p w14:paraId="2E62368C" w14:textId="77777777" w:rsidR="00650C20" w:rsidRPr="00650C20" w:rsidRDefault="00650C20" w:rsidP="00650C20">
            <w:r w:rsidRPr="00650C20">
              <w:t>16.21665</w:t>
            </w:r>
          </w:p>
        </w:tc>
      </w:tr>
      <w:tr w:rsidR="00650C20" w:rsidRPr="00650C20" w14:paraId="62A2FF14" w14:textId="77777777" w:rsidTr="00650C20">
        <w:trPr>
          <w:trHeight w:val="300"/>
        </w:trPr>
        <w:tc>
          <w:tcPr>
            <w:tcW w:w="960" w:type="dxa"/>
            <w:noWrap/>
            <w:hideMark/>
          </w:tcPr>
          <w:p w14:paraId="31883E59" w14:textId="77777777" w:rsidR="00650C20" w:rsidRPr="00650C20" w:rsidRDefault="00650C20" w:rsidP="00650C20">
            <w:r w:rsidRPr="00650C20">
              <w:t>6.390706</w:t>
            </w:r>
          </w:p>
        </w:tc>
        <w:tc>
          <w:tcPr>
            <w:tcW w:w="960" w:type="dxa"/>
            <w:noWrap/>
            <w:hideMark/>
          </w:tcPr>
          <w:p w14:paraId="52CCB5A5" w14:textId="77777777" w:rsidR="00650C20" w:rsidRPr="00650C20" w:rsidRDefault="00650C20" w:rsidP="00650C20">
            <w:r w:rsidRPr="00650C20">
              <w:t>5.746384</w:t>
            </w:r>
          </w:p>
        </w:tc>
        <w:tc>
          <w:tcPr>
            <w:tcW w:w="960" w:type="dxa"/>
            <w:noWrap/>
            <w:hideMark/>
          </w:tcPr>
          <w:p w14:paraId="12616891" w14:textId="77777777" w:rsidR="00650C20" w:rsidRPr="00650C20" w:rsidRDefault="00650C20" w:rsidP="00650C20">
            <w:r w:rsidRPr="00650C20">
              <w:t>13.46533</w:t>
            </w:r>
          </w:p>
        </w:tc>
        <w:tc>
          <w:tcPr>
            <w:tcW w:w="960" w:type="dxa"/>
            <w:noWrap/>
            <w:hideMark/>
          </w:tcPr>
          <w:p w14:paraId="3DF52C30" w14:textId="77777777" w:rsidR="00650C20" w:rsidRPr="00650C20" w:rsidRDefault="00650C20" w:rsidP="00650C20">
            <w:r w:rsidRPr="00650C20">
              <w:t>16.30788</w:t>
            </w:r>
          </w:p>
        </w:tc>
        <w:tc>
          <w:tcPr>
            <w:tcW w:w="960" w:type="dxa"/>
            <w:noWrap/>
            <w:hideMark/>
          </w:tcPr>
          <w:p w14:paraId="01ACF90B" w14:textId="77777777" w:rsidR="00650C20" w:rsidRPr="00650C20" w:rsidRDefault="00650C20" w:rsidP="00650C20">
            <w:r w:rsidRPr="00650C20">
              <w:t>16.16056</w:t>
            </w:r>
          </w:p>
        </w:tc>
        <w:tc>
          <w:tcPr>
            <w:tcW w:w="960" w:type="dxa"/>
            <w:noWrap/>
            <w:hideMark/>
          </w:tcPr>
          <w:p w14:paraId="63DAD909" w14:textId="77777777" w:rsidR="00650C20" w:rsidRPr="00650C20" w:rsidRDefault="00650C20" w:rsidP="00650C20">
            <w:r w:rsidRPr="00650C20">
              <w:t>4.510232</w:t>
            </w:r>
          </w:p>
        </w:tc>
        <w:tc>
          <w:tcPr>
            <w:tcW w:w="960" w:type="dxa"/>
            <w:noWrap/>
            <w:hideMark/>
          </w:tcPr>
          <w:p w14:paraId="5DC51765" w14:textId="77777777" w:rsidR="00650C20" w:rsidRPr="00650C20" w:rsidRDefault="00650C20" w:rsidP="00650C20">
            <w:r w:rsidRPr="00650C20">
              <w:t>6.755204</w:t>
            </w:r>
          </w:p>
        </w:tc>
        <w:tc>
          <w:tcPr>
            <w:tcW w:w="960" w:type="dxa"/>
            <w:noWrap/>
            <w:hideMark/>
          </w:tcPr>
          <w:p w14:paraId="6D1F6876" w14:textId="77777777" w:rsidR="00650C20" w:rsidRPr="00650C20" w:rsidRDefault="00650C20" w:rsidP="00650C20">
            <w:r w:rsidRPr="00650C20">
              <w:t>13.27781</w:t>
            </w:r>
          </w:p>
        </w:tc>
        <w:tc>
          <w:tcPr>
            <w:tcW w:w="960" w:type="dxa"/>
            <w:noWrap/>
            <w:hideMark/>
          </w:tcPr>
          <w:p w14:paraId="68F770D9" w14:textId="77777777" w:rsidR="00650C20" w:rsidRPr="00650C20" w:rsidRDefault="00650C20" w:rsidP="00650C20">
            <w:r w:rsidRPr="00650C20">
              <w:t>4.856095</w:t>
            </w:r>
          </w:p>
        </w:tc>
        <w:tc>
          <w:tcPr>
            <w:tcW w:w="960" w:type="dxa"/>
            <w:noWrap/>
            <w:hideMark/>
          </w:tcPr>
          <w:p w14:paraId="77B129F1" w14:textId="77777777" w:rsidR="00650C20" w:rsidRPr="00650C20" w:rsidRDefault="00650C20" w:rsidP="00650C20">
            <w:r w:rsidRPr="00650C20">
              <w:t>15.59591</w:t>
            </w:r>
          </w:p>
        </w:tc>
      </w:tr>
      <w:tr w:rsidR="00650C20" w:rsidRPr="00650C20" w14:paraId="12D05CBB" w14:textId="77777777" w:rsidTr="00650C20">
        <w:trPr>
          <w:trHeight w:val="300"/>
        </w:trPr>
        <w:tc>
          <w:tcPr>
            <w:tcW w:w="960" w:type="dxa"/>
            <w:noWrap/>
            <w:hideMark/>
          </w:tcPr>
          <w:p w14:paraId="22209E46" w14:textId="77777777" w:rsidR="00650C20" w:rsidRPr="00650C20" w:rsidRDefault="00650C20" w:rsidP="00650C20">
            <w:r w:rsidRPr="00650C20">
              <w:t>5.328856</w:t>
            </w:r>
          </w:p>
        </w:tc>
        <w:tc>
          <w:tcPr>
            <w:tcW w:w="960" w:type="dxa"/>
            <w:noWrap/>
            <w:hideMark/>
          </w:tcPr>
          <w:p w14:paraId="5864AE82" w14:textId="77777777" w:rsidR="00650C20" w:rsidRPr="00650C20" w:rsidRDefault="00650C20" w:rsidP="00650C20">
            <w:r w:rsidRPr="00650C20">
              <w:t>11.21208</w:t>
            </w:r>
          </w:p>
        </w:tc>
        <w:tc>
          <w:tcPr>
            <w:tcW w:w="960" w:type="dxa"/>
            <w:noWrap/>
            <w:hideMark/>
          </w:tcPr>
          <w:p w14:paraId="29878B38" w14:textId="77777777" w:rsidR="00650C20" w:rsidRPr="00650C20" w:rsidRDefault="00650C20" w:rsidP="00650C20">
            <w:r w:rsidRPr="00650C20">
              <w:t>8.513462</w:t>
            </w:r>
          </w:p>
        </w:tc>
        <w:tc>
          <w:tcPr>
            <w:tcW w:w="960" w:type="dxa"/>
            <w:noWrap/>
            <w:hideMark/>
          </w:tcPr>
          <w:p w14:paraId="4FF49C97" w14:textId="77777777" w:rsidR="00650C20" w:rsidRPr="00650C20" w:rsidRDefault="00650C20" w:rsidP="00650C20">
            <w:r w:rsidRPr="00650C20">
              <w:t>8.998975</w:t>
            </w:r>
          </w:p>
        </w:tc>
        <w:tc>
          <w:tcPr>
            <w:tcW w:w="960" w:type="dxa"/>
            <w:noWrap/>
            <w:hideMark/>
          </w:tcPr>
          <w:p w14:paraId="76281E00" w14:textId="77777777" w:rsidR="00650C20" w:rsidRPr="00650C20" w:rsidRDefault="00650C20" w:rsidP="00650C20">
            <w:r w:rsidRPr="00650C20">
              <w:t>15.80929</w:t>
            </w:r>
          </w:p>
        </w:tc>
        <w:tc>
          <w:tcPr>
            <w:tcW w:w="960" w:type="dxa"/>
            <w:noWrap/>
            <w:hideMark/>
          </w:tcPr>
          <w:p w14:paraId="7C13DB56" w14:textId="77777777" w:rsidR="00650C20" w:rsidRPr="00650C20" w:rsidRDefault="00650C20" w:rsidP="00650C20">
            <w:r w:rsidRPr="00650C20">
              <w:t>12.14992</w:t>
            </w:r>
          </w:p>
        </w:tc>
        <w:tc>
          <w:tcPr>
            <w:tcW w:w="960" w:type="dxa"/>
            <w:noWrap/>
            <w:hideMark/>
          </w:tcPr>
          <w:p w14:paraId="20D25D78" w14:textId="77777777" w:rsidR="00650C20" w:rsidRPr="00650C20" w:rsidRDefault="00650C20" w:rsidP="00650C20">
            <w:r w:rsidRPr="00650C20">
              <w:t>5.593172</w:t>
            </w:r>
          </w:p>
        </w:tc>
        <w:tc>
          <w:tcPr>
            <w:tcW w:w="960" w:type="dxa"/>
            <w:noWrap/>
            <w:hideMark/>
          </w:tcPr>
          <w:p w14:paraId="4158755F" w14:textId="77777777" w:rsidR="00650C20" w:rsidRPr="00650C20" w:rsidRDefault="00650C20" w:rsidP="00650C20">
            <w:r w:rsidRPr="00650C20">
              <w:t>8.422994</w:t>
            </w:r>
          </w:p>
        </w:tc>
        <w:tc>
          <w:tcPr>
            <w:tcW w:w="960" w:type="dxa"/>
            <w:noWrap/>
            <w:hideMark/>
          </w:tcPr>
          <w:p w14:paraId="799BA0DD" w14:textId="77777777" w:rsidR="00650C20" w:rsidRPr="00650C20" w:rsidRDefault="00650C20" w:rsidP="00650C20">
            <w:r w:rsidRPr="00650C20">
              <w:t>14.97303</w:t>
            </w:r>
          </w:p>
        </w:tc>
        <w:tc>
          <w:tcPr>
            <w:tcW w:w="960" w:type="dxa"/>
            <w:noWrap/>
            <w:hideMark/>
          </w:tcPr>
          <w:p w14:paraId="627738F1" w14:textId="77777777" w:rsidR="00650C20" w:rsidRPr="00650C20" w:rsidRDefault="00650C20" w:rsidP="00650C20">
            <w:r w:rsidRPr="00650C20">
              <w:t>15.68654</w:t>
            </w:r>
          </w:p>
        </w:tc>
      </w:tr>
      <w:tr w:rsidR="00650C20" w:rsidRPr="00650C20" w14:paraId="4CBC5AA5" w14:textId="77777777" w:rsidTr="00650C20">
        <w:trPr>
          <w:trHeight w:val="300"/>
        </w:trPr>
        <w:tc>
          <w:tcPr>
            <w:tcW w:w="960" w:type="dxa"/>
            <w:noWrap/>
            <w:hideMark/>
          </w:tcPr>
          <w:p w14:paraId="5E8229FA" w14:textId="77777777" w:rsidR="00650C20" w:rsidRPr="00650C20" w:rsidRDefault="00650C20" w:rsidP="00650C20">
            <w:pPr>
              <w:rPr>
                <w:b/>
                <w:bCs/>
              </w:rPr>
            </w:pPr>
            <w:r w:rsidRPr="00650C20">
              <w:rPr>
                <w:b/>
                <w:bCs/>
              </w:rPr>
              <w:t>6.401805</w:t>
            </w:r>
          </w:p>
        </w:tc>
        <w:tc>
          <w:tcPr>
            <w:tcW w:w="960" w:type="dxa"/>
            <w:noWrap/>
            <w:hideMark/>
          </w:tcPr>
          <w:p w14:paraId="429156ED" w14:textId="77777777" w:rsidR="00650C20" w:rsidRPr="00650C20" w:rsidRDefault="00650C20" w:rsidP="00650C20">
            <w:pPr>
              <w:rPr>
                <w:b/>
                <w:bCs/>
              </w:rPr>
            </w:pPr>
            <w:r w:rsidRPr="00650C20">
              <w:rPr>
                <w:b/>
                <w:bCs/>
              </w:rPr>
              <w:t>9.228448</w:t>
            </w:r>
          </w:p>
        </w:tc>
        <w:tc>
          <w:tcPr>
            <w:tcW w:w="960" w:type="dxa"/>
            <w:noWrap/>
            <w:hideMark/>
          </w:tcPr>
          <w:p w14:paraId="5CC0ACA5" w14:textId="77777777" w:rsidR="00650C20" w:rsidRPr="00650C20" w:rsidRDefault="00650C20" w:rsidP="00650C20">
            <w:pPr>
              <w:rPr>
                <w:b/>
                <w:bCs/>
              </w:rPr>
            </w:pPr>
            <w:r w:rsidRPr="00650C20">
              <w:rPr>
                <w:b/>
                <w:bCs/>
              </w:rPr>
              <w:t>9.81623</w:t>
            </w:r>
          </w:p>
        </w:tc>
        <w:tc>
          <w:tcPr>
            <w:tcW w:w="960" w:type="dxa"/>
            <w:noWrap/>
            <w:hideMark/>
          </w:tcPr>
          <w:p w14:paraId="66AC1B05" w14:textId="77777777" w:rsidR="00650C20" w:rsidRPr="00650C20" w:rsidRDefault="00650C20" w:rsidP="00650C20">
            <w:pPr>
              <w:rPr>
                <w:b/>
                <w:bCs/>
              </w:rPr>
            </w:pPr>
            <w:r w:rsidRPr="00650C20">
              <w:rPr>
                <w:b/>
                <w:bCs/>
              </w:rPr>
              <w:t>10.67277</w:t>
            </w:r>
          </w:p>
        </w:tc>
        <w:tc>
          <w:tcPr>
            <w:tcW w:w="960" w:type="dxa"/>
            <w:noWrap/>
            <w:hideMark/>
          </w:tcPr>
          <w:p w14:paraId="739569ED" w14:textId="77777777" w:rsidR="00650C20" w:rsidRPr="00650C20" w:rsidRDefault="00650C20" w:rsidP="00650C20">
            <w:pPr>
              <w:rPr>
                <w:b/>
                <w:bCs/>
              </w:rPr>
            </w:pPr>
            <w:r w:rsidRPr="00650C20">
              <w:rPr>
                <w:b/>
                <w:bCs/>
              </w:rPr>
              <w:t>14.33682</w:t>
            </w:r>
          </w:p>
        </w:tc>
        <w:tc>
          <w:tcPr>
            <w:tcW w:w="960" w:type="dxa"/>
            <w:noWrap/>
            <w:hideMark/>
          </w:tcPr>
          <w:p w14:paraId="460DA481" w14:textId="77777777" w:rsidR="00650C20" w:rsidRPr="00650C20" w:rsidRDefault="00650C20" w:rsidP="00650C20">
            <w:pPr>
              <w:rPr>
                <w:b/>
                <w:bCs/>
              </w:rPr>
            </w:pPr>
            <w:r w:rsidRPr="00650C20">
              <w:rPr>
                <w:b/>
                <w:bCs/>
              </w:rPr>
              <w:t>8.125933</w:t>
            </w:r>
          </w:p>
        </w:tc>
        <w:tc>
          <w:tcPr>
            <w:tcW w:w="960" w:type="dxa"/>
            <w:noWrap/>
            <w:hideMark/>
          </w:tcPr>
          <w:p w14:paraId="146CC900" w14:textId="77777777" w:rsidR="00650C20" w:rsidRPr="00650C20" w:rsidRDefault="00650C20" w:rsidP="00650C20">
            <w:pPr>
              <w:rPr>
                <w:b/>
                <w:bCs/>
              </w:rPr>
            </w:pPr>
            <w:r w:rsidRPr="00650C20">
              <w:rPr>
                <w:b/>
                <w:bCs/>
              </w:rPr>
              <w:t>7.649404</w:t>
            </w:r>
          </w:p>
        </w:tc>
        <w:tc>
          <w:tcPr>
            <w:tcW w:w="960" w:type="dxa"/>
            <w:noWrap/>
            <w:hideMark/>
          </w:tcPr>
          <w:p w14:paraId="2C67BA33" w14:textId="77777777" w:rsidR="00650C20" w:rsidRPr="00650C20" w:rsidRDefault="00650C20" w:rsidP="00650C20">
            <w:pPr>
              <w:rPr>
                <w:b/>
                <w:bCs/>
              </w:rPr>
            </w:pPr>
            <w:r w:rsidRPr="00650C20">
              <w:rPr>
                <w:b/>
                <w:bCs/>
              </w:rPr>
              <w:t>8.652309</w:t>
            </w:r>
          </w:p>
        </w:tc>
        <w:tc>
          <w:tcPr>
            <w:tcW w:w="960" w:type="dxa"/>
            <w:noWrap/>
            <w:hideMark/>
          </w:tcPr>
          <w:p w14:paraId="225F0F05" w14:textId="77777777" w:rsidR="00650C20" w:rsidRPr="00650C20" w:rsidRDefault="00650C20" w:rsidP="00650C20">
            <w:pPr>
              <w:rPr>
                <w:b/>
                <w:bCs/>
              </w:rPr>
            </w:pPr>
            <w:r w:rsidRPr="00650C20">
              <w:rPr>
                <w:b/>
                <w:bCs/>
              </w:rPr>
              <w:t>10.58576</w:t>
            </w:r>
          </w:p>
        </w:tc>
        <w:tc>
          <w:tcPr>
            <w:tcW w:w="960" w:type="dxa"/>
            <w:noWrap/>
            <w:hideMark/>
          </w:tcPr>
          <w:p w14:paraId="33CFFA26" w14:textId="77777777" w:rsidR="00650C20" w:rsidRPr="00650C20" w:rsidRDefault="00650C20" w:rsidP="00650C20">
            <w:pPr>
              <w:rPr>
                <w:b/>
                <w:bCs/>
              </w:rPr>
            </w:pPr>
            <w:r w:rsidRPr="00650C20">
              <w:rPr>
                <w:b/>
                <w:bCs/>
              </w:rPr>
              <w:t>12.37902</w:t>
            </w:r>
          </w:p>
        </w:tc>
      </w:tr>
    </w:tbl>
    <w:p w14:paraId="74CB7CE1"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45395BC" w14:textId="77777777" w:rsidTr="00650C20">
        <w:trPr>
          <w:trHeight w:val="300"/>
        </w:trPr>
        <w:tc>
          <w:tcPr>
            <w:tcW w:w="960" w:type="dxa"/>
            <w:noWrap/>
            <w:hideMark/>
          </w:tcPr>
          <w:p w14:paraId="3D82C178" w14:textId="77777777" w:rsidR="00650C20" w:rsidRPr="00650C20" w:rsidRDefault="00650C20" w:rsidP="00650C20">
            <w:r w:rsidRPr="00650C20">
              <w:t>Tx01</w:t>
            </w:r>
          </w:p>
        </w:tc>
        <w:tc>
          <w:tcPr>
            <w:tcW w:w="960" w:type="dxa"/>
            <w:noWrap/>
            <w:hideMark/>
          </w:tcPr>
          <w:p w14:paraId="5C44EAA4" w14:textId="77777777" w:rsidR="00650C20" w:rsidRPr="00650C20" w:rsidRDefault="00650C20" w:rsidP="00650C20">
            <w:r w:rsidRPr="00650C20">
              <w:t>Tx02</w:t>
            </w:r>
          </w:p>
        </w:tc>
        <w:tc>
          <w:tcPr>
            <w:tcW w:w="960" w:type="dxa"/>
            <w:noWrap/>
            <w:hideMark/>
          </w:tcPr>
          <w:p w14:paraId="5AEA6B72" w14:textId="77777777" w:rsidR="00650C20" w:rsidRPr="00650C20" w:rsidRDefault="00650C20" w:rsidP="00650C20">
            <w:r w:rsidRPr="00650C20">
              <w:t>Tx03</w:t>
            </w:r>
          </w:p>
        </w:tc>
        <w:tc>
          <w:tcPr>
            <w:tcW w:w="960" w:type="dxa"/>
            <w:noWrap/>
            <w:hideMark/>
          </w:tcPr>
          <w:p w14:paraId="6E28D465" w14:textId="77777777" w:rsidR="00650C20" w:rsidRPr="00650C20" w:rsidRDefault="00650C20" w:rsidP="00650C20">
            <w:r w:rsidRPr="00650C20">
              <w:t>Tx04</w:t>
            </w:r>
          </w:p>
        </w:tc>
        <w:tc>
          <w:tcPr>
            <w:tcW w:w="960" w:type="dxa"/>
            <w:noWrap/>
            <w:hideMark/>
          </w:tcPr>
          <w:p w14:paraId="2F691AAF" w14:textId="77777777" w:rsidR="00650C20" w:rsidRPr="00650C20" w:rsidRDefault="00650C20" w:rsidP="00650C20">
            <w:r w:rsidRPr="00650C20">
              <w:t>Tx05</w:t>
            </w:r>
          </w:p>
        </w:tc>
        <w:tc>
          <w:tcPr>
            <w:tcW w:w="960" w:type="dxa"/>
            <w:noWrap/>
            <w:hideMark/>
          </w:tcPr>
          <w:p w14:paraId="6E3165F1" w14:textId="77777777" w:rsidR="00650C20" w:rsidRPr="00650C20" w:rsidRDefault="00650C20" w:rsidP="00650C20">
            <w:r w:rsidRPr="00650C20">
              <w:t>Tx06</w:t>
            </w:r>
          </w:p>
        </w:tc>
        <w:tc>
          <w:tcPr>
            <w:tcW w:w="960" w:type="dxa"/>
            <w:noWrap/>
            <w:hideMark/>
          </w:tcPr>
          <w:p w14:paraId="7820BB7E" w14:textId="77777777" w:rsidR="00650C20" w:rsidRPr="00650C20" w:rsidRDefault="00650C20" w:rsidP="00650C20">
            <w:r w:rsidRPr="00650C20">
              <w:t>Tx07</w:t>
            </w:r>
          </w:p>
        </w:tc>
        <w:tc>
          <w:tcPr>
            <w:tcW w:w="960" w:type="dxa"/>
            <w:noWrap/>
            <w:hideMark/>
          </w:tcPr>
          <w:p w14:paraId="1AC5D52D" w14:textId="77777777" w:rsidR="00650C20" w:rsidRPr="00650C20" w:rsidRDefault="00650C20" w:rsidP="00650C20">
            <w:r w:rsidRPr="00650C20">
              <w:t>Tx08</w:t>
            </w:r>
          </w:p>
        </w:tc>
        <w:tc>
          <w:tcPr>
            <w:tcW w:w="960" w:type="dxa"/>
            <w:noWrap/>
            <w:hideMark/>
          </w:tcPr>
          <w:p w14:paraId="328FD153" w14:textId="77777777" w:rsidR="00650C20" w:rsidRPr="00650C20" w:rsidRDefault="00650C20" w:rsidP="00650C20">
            <w:r w:rsidRPr="00650C20">
              <w:t>Tx09</w:t>
            </w:r>
          </w:p>
        </w:tc>
        <w:tc>
          <w:tcPr>
            <w:tcW w:w="960" w:type="dxa"/>
            <w:noWrap/>
            <w:hideMark/>
          </w:tcPr>
          <w:p w14:paraId="525E3CE9" w14:textId="77777777" w:rsidR="00650C20" w:rsidRPr="00650C20" w:rsidRDefault="00650C20" w:rsidP="00650C20">
            <w:r w:rsidRPr="00650C20">
              <w:t>Tx10</w:t>
            </w:r>
          </w:p>
        </w:tc>
      </w:tr>
      <w:tr w:rsidR="00650C20" w:rsidRPr="00650C20" w14:paraId="642708A1" w14:textId="77777777" w:rsidTr="00650C20">
        <w:trPr>
          <w:trHeight w:val="300"/>
        </w:trPr>
        <w:tc>
          <w:tcPr>
            <w:tcW w:w="960" w:type="dxa"/>
            <w:noWrap/>
            <w:hideMark/>
          </w:tcPr>
          <w:p w14:paraId="15A3EDAB" w14:textId="77777777" w:rsidR="00650C20" w:rsidRPr="00650C20" w:rsidRDefault="00650C20" w:rsidP="00650C20">
            <w:r w:rsidRPr="00650C20">
              <w:t>12.21709</w:t>
            </w:r>
          </w:p>
        </w:tc>
        <w:tc>
          <w:tcPr>
            <w:tcW w:w="960" w:type="dxa"/>
            <w:noWrap/>
            <w:hideMark/>
          </w:tcPr>
          <w:p w14:paraId="4CE17E94" w14:textId="77777777" w:rsidR="00650C20" w:rsidRPr="00650C20" w:rsidRDefault="00650C20" w:rsidP="00650C20">
            <w:r w:rsidRPr="00650C20">
              <w:t>11.2468</w:t>
            </w:r>
          </w:p>
        </w:tc>
        <w:tc>
          <w:tcPr>
            <w:tcW w:w="960" w:type="dxa"/>
            <w:noWrap/>
            <w:hideMark/>
          </w:tcPr>
          <w:p w14:paraId="01C1DC38" w14:textId="77777777" w:rsidR="00650C20" w:rsidRPr="00650C20" w:rsidRDefault="00650C20" w:rsidP="00650C20">
            <w:r w:rsidRPr="00650C20">
              <w:t>4.261019</w:t>
            </w:r>
          </w:p>
        </w:tc>
        <w:tc>
          <w:tcPr>
            <w:tcW w:w="960" w:type="dxa"/>
            <w:noWrap/>
            <w:hideMark/>
          </w:tcPr>
          <w:p w14:paraId="052A0BC4" w14:textId="77777777" w:rsidR="00650C20" w:rsidRPr="00650C20" w:rsidRDefault="00650C20" w:rsidP="00650C20">
            <w:r w:rsidRPr="00650C20">
              <w:t>7.15792</w:t>
            </w:r>
          </w:p>
        </w:tc>
        <w:tc>
          <w:tcPr>
            <w:tcW w:w="960" w:type="dxa"/>
            <w:noWrap/>
            <w:hideMark/>
          </w:tcPr>
          <w:p w14:paraId="39121341" w14:textId="77777777" w:rsidR="00650C20" w:rsidRPr="00650C20" w:rsidRDefault="00650C20" w:rsidP="00650C20">
            <w:r w:rsidRPr="00650C20">
              <w:t>8.544418</w:t>
            </w:r>
          </w:p>
        </w:tc>
        <w:tc>
          <w:tcPr>
            <w:tcW w:w="960" w:type="dxa"/>
            <w:noWrap/>
            <w:hideMark/>
          </w:tcPr>
          <w:p w14:paraId="0579862A" w14:textId="77777777" w:rsidR="00650C20" w:rsidRPr="00650C20" w:rsidRDefault="00650C20" w:rsidP="00650C20">
            <w:r w:rsidRPr="00650C20">
              <w:t>9.826116</w:t>
            </w:r>
          </w:p>
        </w:tc>
        <w:tc>
          <w:tcPr>
            <w:tcW w:w="960" w:type="dxa"/>
            <w:noWrap/>
            <w:hideMark/>
          </w:tcPr>
          <w:p w14:paraId="221CB07B" w14:textId="77777777" w:rsidR="00650C20" w:rsidRPr="00650C20" w:rsidRDefault="00650C20" w:rsidP="00650C20">
            <w:r w:rsidRPr="00650C20">
              <w:t>10.62094</w:t>
            </w:r>
          </w:p>
        </w:tc>
        <w:tc>
          <w:tcPr>
            <w:tcW w:w="960" w:type="dxa"/>
            <w:noWrap/>
            <w:hideMark/>
          </w:tcPr>
          <w:p w14:paraId="41AB3381" w14:textId="77777777" w:rsidR="00650C20" w:rsidRPr="00650C20" w:rsidRDefault="00650C20" w:rsidP="00650C20">
            <w:r w:rsidRPr="00650C20">
              <w:t>4.503111</w:t>
            </w:r>
          </w:p>
        </w:tc>
        <w:tc>
          <w:tcPr>
            <w:tcW w:w="960" w:type="dxa"/>
            <w:noWrap/>
            <w:hideMark/>
          </w:tcPr>
          <w:p w14:paraId="5FE3A704" w14:textId="77777777" w:rsidR="00650C20" w:rsidRPr="00650C20" w:rsidRDefault="00650C20" w:rsidP="00650C20">
            <w:r w:rsidRPr="00650C20">
              <w:t>16.66842</w:t>
            </w:r>
          </w:p>
        </w:tc>
        <w:tc>
          <w:tcPr>
            <w:tcW w:w="960" w:type="dxa"/>
            <w:noWrap/>
            <w:hideMark/>
          </w:tcPr>
          <w:p w14:paraId="3B8B2569" w14:textId="77777777" w:rsidR="00650C20" w:rsidRPr="00650C20" w:rsidRDefault="00650C20" w:rsidP="00650C20">
            <w:r w:rsidRPr="00650C20">
              <w:t>8.818914</w:t>
            </w:r>
          </w:p>
        </w:tc>
      </w:tr>
      <w:tr w:rsidR="00650C20" w:rsidRPr="00650C20" w14:paraId="2C7646D4" w14:textId="77777777" w:rsidTr="00650C20">
        <w:trPr>
          <w:trHeight w:val="300"/>
        </w:trPr>
        <w:tc>
          <w:tcPr>
            <w:tcW w:w="960" w:type="dxa"/>
            <w:noWrap/>
            <w:hideMark/>
          </w:tcPr>
          <w:p w14:paraId="48830060" w14:textId="77777777" w:rsidR="00650C20" w:rsidRPr="00650C20" w:rsidRDefault="00650C20" w:rsidP="00650C20">
            <w:r w:rsidRPr="00650C20">
              <w:t>7.374797</w:t>
            </w:r>
          </w:p>
        </w:tc>
        <w:tc>
          <w:tcPr>
            <w:tcW w:w="960" w:type="dxa"/>
            <w:noWrap/>
            <w:hideMark/>
          </w:tcPr>
          <w:p w14:paraId="64B22E53" w14:textId="77777777" w:rsidR="00650C20" w:rsidRPr="00650C20" w:rsidRDefault="00650C20" w:rsidP="00650C20">
            <w:r w:rsidRPr="00650C20">
              <w:t>10.71553</w:t>
            </w:r>
          </w:p>
        </w:tc>
        <w:tc>
          <w:tcPr>
            <w:tcW w:w="960" w:type="dxa"/>
            <w:noWrap/>
            <w:hideMark/>
          </w:tcPr>
          <w:p w14:paraId="22A822FC" w14:textId="77777777" w:rsidR="00650C20" w:rsidRPr="00650C20" w:rsidRDefault="00650C20" w:rsidP="00650C20">
            <w:r w:rsidRPr="00650C20">
              <w:t>10.96038</w:t>
            </w:r>
          </w:p>
        </w:tc>
        <w:tc>
          <w:tcPr>
            <w:tcW w:w="960" w:type="dxa"/>
            <w:noWrap/>
            <w:hideMark/>
          </w:tcPr>
          <w:p w14:paraId="2752E88D" w14:textId="77777777" w:rsidR="00650C20" w:rsidRPr="00650C20" w:rsidRDefault="00650C20" w:rsidP="00650C20">
            <w:r w:rsidRPr="00650C20">
              <w:t>7.777126</w:t>
            </w:r>
          </w:p>
        </w:tc>
        <w:tc>
          <w:tcPr>
            <w:tcW w:w="960" w:type="dxa"/>
            <w:noWrap/>
            <w:hideMark/>
          </w:tcPr>
          <w:p w14:paraId="32B03C3F" w14:textId="77777777" w:rsidR="00650C20" w:rsidRPr="00650C20" w:rsidRDefault="00650C20" w:rsidP="00650C20">
            <w:r w:rsidRPr="00650C20">
              <w:t>15.81554</w:t>
            </w:r>
          </w:p>
        </w:tc>
        <w:tc>
          <w:tcPr>
            <w:tcW w:w="960" w:type="dxa"/>
            <w:noWrap/>
            <w:hideMark/>
          </w:tcPr>
          <w:p w14:paraId="2E03FA41" w14:textId="77777777" w:rsidR="00650C20" w:rsidRPr="00650C20" w:rsidRDefault="00650C20" w:rsidP="00650C20">
            <w:r w:rsidRPr="00650C20">
              <w:t>4.639979</w:t>
            </w:r>
          </w:p>
        </w:tc>
        <w:tc>
          <w:tcPr>
            <w:tcW w:w="960" w:type="dxa"/>
            <w:noWrap/>
            <w:hideMark/>
          </w:tcPr>
          <w:p w14:paraId="69A46062" w14:textId="77777777" w:rsidR="00650C20" w:rsidRPr="00650C20" w:rsidRDefault="00650C20" w:rsidP="00650C20">
            <w:r w:rsidRPr="00650C20">
              <w:t>6.7058</w:t>
            </w:r>
          </w:p>
        </w:tc>
        <w:tc>
          <w:tcPr>
            <w:tcW w:w="960" w:type="dxa"/>
            <w:noWrap/>
            <w:hideMark/>
          </w:tcPr>
          <w:p w14:paraId="62128876" w14:textId="77777777" w:rsidR="00650C20" w:rsidRPr="00650C20" w:rsidRDefault="00650C20" w:rsidP="00650C20">
            <w:r w:rsidRPr="00650C20">
              <w:t>12.59453</w:t>
            </w:r>
          </w:p>
        </w:tc>
        <w:tc>
          <w:tcPr>
            <w:tcW w:w="960" w:type="dxa"/>
            <w:noWrap/>
            <w:hideMark/>
          </w:tcPr>
          <w:p w14:paraId="7C09F02E" w14:textId="77777777" w:rsidR="00650C20" w:rsidRPr="00650C20" w:rsidRDefault="00650C20" w:rsidP="00650C20">
            <w:r w:rsidRPr="00650C20">
              <w:t>8.989831</w:t>
            </w:r>
          </w:p>
        </w:tc>
        <w:tc>
          <w:tcPr>
            <w:tcW w:w="960" w:type="dxa"/>
            <w:noWrap/>
            <w:hideMark/>
          </w:tcPr>
          <w:p w14:paraId="24500255" w14:textId="77777777" w:rsidR="00650C20" w:rsidRPr="00650C20" w:rsidRDefault="00650C20" w:rsidP="00650C20">
            <w:r w:rsidRPr="00650C20">
              <w:t>9.515228</w:t>
            </w:r>
          </w:p>
        </w:tc>
      </w:tr>
      <w:tr w:rsidR="00650C20" w:rsidRPr="00650C20" w14:paraId="5D37C391" w14:textId="77777777" w:rsidTr="00650C20">
        <w:trPr>
          <w:trHeight w:val="300"/>
        </w:trPr>
        <w:tc>
          <w:tcPr>
            <w:tcW w:w="960" w:type="dxa"/>
            <w:noWrap/>
            <w:hideMark/>
          </w:tcPr>
          <w:p w14:paraId="50880596" w14:textId="77777777" w:rsidR="00650C20" w:rsidRPr="00650C20" w:rsidRDefault="00650C20" w:rsidP="00650C20">
            <w:r w:rsidRPr="00650C20">
              <w:t>6.461245</w:t>
            </w:r>
          </w:p>
        </w:tc>
        <w:tc>
          <w:tcPr>
            <w:tcW w:w="960" w:type="dxa"/>
            <w:noWrap/>
            <w:hideMark/>
          </w:tcPr>
          <w:p w14:paraId="0D4B2BC7" w14:textId="77777777" w:rsidR="00650C20" w:rsidRPr="00650C20" w:rsidRDefault="00650C20" w:rsidP="00650C20">
            <w:r w:rsidRPr="00650C20">
              <w:t>11.65467</w:t>
            </w:r>
          </w:p>
        </w:tc>
        <w:tc>
          <w:tcPr>
            <w:tcW w:w="960" w:type="dxa"/>
            <w:noWrap/>
            <w:hideMark/>
          </w:tcPr>
          <w:p w14:paraId="17DB346E" w14:textId="77777777" w:rsidR="00650C20" w:rsidRPr="00650C20" w:rsidRDefault="00650C20" w:rsidP="00650C20">
            <w:r w:rsidRPr="00650C20">
              <w:t>13.82803</w:t>
            </w:r>
          </w:p>
        </w:tc>
        <w:tc>
          <w:tcPr>
            <w:tcW w:w="960" w:type="dxa"/>
            <w:noWrap/>
            <w:hideMark/>
          </w:tcPr>
          <w:p w14:paraId="4F773035" w14:textId="77777777" w:rsidR="00650C20" w:rsidRPr="00650C20" w:rsidRDefault="00650C20" w:rsidP="00650C20">
            <w:r w:rsidRPr="00650C20">
              <w:t>8.161253</w:t>
            </w:r>
          </w:p>
        </w:tc>
        <w:tc>
          <w:tcPr>
            <w:tcW w:w="960" w:type="dxa"/>
            <w:noWrap/>
            <w:hideMark/>
          </w:tcPr>
          <w:p w14:paraId="2A814FB3" w14:textId="77777777" w:rsidR="00650C20" w:rsidRPr="00650C20" w:rsidRDefault="00650C20" w:rsidP="00650C20">
            <w:r w:rsidRPr="00650C20">
              <w:t>15.31446</w:t>
            </w:r>
          </w:p>
        </w:tc>
        <w:tc>
          <w:tcPr>
            <w:tcW w:w="960" w:type="dxa"/>
            <w:noWrap/>
            <w:hideMark/>
          </w:tcPr>
          <w:p w14:paraId="3DDB55D4" w14:textId="77777777" w:rsidR="00650C20" w:rsidRPr="00650C20" w:rsidRDefault="00650C20" w:rsidP="00650C20">
            <w:r w:rsidRPr="00650C20">
              <w:t>10.59458</w:t>
            </w:r>
          </w:p>
        </w:tc>
        <w:tc>
          <w:tcPr>
            <w:tcW w:w="960" w:type="dxa"/>
            <w:noWrap/>
            <w:hideMark/>
          </w:tcPr>
          <w:p w14:paraId="22786AA7" w14:textId="77777777" w:rsidR="00650C20" w:rsidRPr="00650C20" w:rsidRDefault="00650C20" w:rsidP="00650C20">
            <w:r w:rsidRPr="00650C20">
              <w:t>7.804854</w:t>
            </w:r>
          </w:p>
        </w:tc>
        <w:tc>
          <w:tcPr>
            <w:tcW w:w="960" w:type="dxa"/>
            <w:noWrap/>
            <w:hideMark/>
          </w:tcPr>
          <w:p w14:paraId="00A04AD5" w14:textId="77777777" w:rsidR="00650C20" w:rsidRPr="00650C20" w:rsidRDefault="00650C20" w:rsidP="00650C20">
            <w:r w:rsidRPr="00650C20">
              <w:t>10.12585</w:t>
            </w:r>
          </w:p>
        </w:tc>
        <w:tc>
          <w:tcPr>
            <w:tcW w:w="960" w:type="dxa"/>
            <w:noWrap/>
            <w:hideMark/>
          </w:tcPr>
          <w:p w14:paraId="20638FC5" w14:textId="77777777" w:rsidR="00650C20" w:rsidRPr="00650C20" w:rsidRDefault="00650C20" w:rsidP="00650C20">
            <w:r w:rsidRPr="00650C20">
              <w:t>10.29631</w:t>
            </w:r>
          </w:p>
        </w:tc>
        <w:tc>
          <w:tcPr>
            <w:tcW w:w="960" w:type="dxa"/>
            <w:noWrap/>
            <w:hideMark/>
          </w:tcPr>
          <w:p w14:paraId="268F297F" w14:textId="77777777" w:rsidR="00650C20" w:rsidRPr="00650C20" w:rsidRDefault="00650C20" w:rsidP="00650C20">
            <w:r w:rsidRPr="00650C20">
              <w:t>9.779055</w:t>
            </w:r>
          </w:p>
        </w:tc>
      </w:tr>
      <w:tr w:rsidR="00650C20" w:rsidRPr="00650C20" w14:paraId="643208FD" w14:textId="77777777" w:rsidTr="00650C20">
        <w:trPr>
          <w:trHeight w:val="300"/>
        </w:trPr>
        <w:tc>
          <w:tcPr>
            <w:tcW w:w="960" w:type="dxa"/>
            <w:noWrap/>
            <w:hideMark/>
          </w:tcPr>
          <w:p w14:paraId="3F566C60" w14:textId="77777777" w:rsidR="00650C20" w:rsidRPr="00650C20" w:rsidRDefault="00650C20" w:rsidP="00650C20">
            <w:r w:rsidRPr="00650C20">
              <w:t>3.112958</w:t>
            </w:r>
          </w:p>
        </w:tc>
        <w:tc>
          <w:tcPr>
            <w:tcW w:w="960" w:type="dxa"/>
            <w:noWrap/>
            <w:hideMark/>
          </w:tcPr>
          <w:p w14:paraId="7188872C" w14:textId="77777777" w:rsidR="00650C20" w:rsidRPr="00650C20" w:rsidRDefault="00650C20" w:rsidP="00650C20">
            <w:r w:rsidRPr="00650C20">
              <w:t>10.1248</w:t>
            </w:r>
          </w:p>
        </w:tc>
        <w:tc>
          <w:tcPr>
            <w:tcW w:w="960" w:type="dxa"/>
            <w:noWrap/>
            <w:hideMark/>
          </w:tcPr>
          <w:p w14:paraId="1DB69D32" w14:textId="77777777" w:rsidR="00650C20" w:rsidRPr="00650C20" w:rsidRDefault="00650C20" w:rsidP="00650C20">
            <w:r w:rsidRPr="00650C20">
              <w:t>5.773814</w:t>
            </w:r>
          </w:p>
        </w:tc>
        <w:tc>
          <w:tcPr>
            <w:tcW w:w="960" w:type="dxa"/>
            <w:noWrap/>
            <w:hideMark/>
          </w:tcPr>
          <w:p w14:paraId="01B94489" w14:textId="77777777" w:rsidR="00650C20" w:rsidRPr="00650C20" w:rsidRDefault="00650C20" w:rsidP="00650C20">
            <w:r w:rsidRPr="00650C20">
              <w:t>8.532965</w:t>
            </w:r>
          </w:p>
        </w:tc>
        <w:tc>
          <w:tcPr>
            <w:tcW w:w="960" w:type="dxa"/>
            <w:noWrap/>
            <w:hideMark/>
          </w:tcPr>
          <w:p w14:paraId="3B86E62E" w14:textId="77777777" w:rsidR="00650C20" w:rsidRPr="00650C20" w:rsidRDefault="00650C20" w:rsidP="00650C20">
            <w:r w:rsidRPr="00650C20">
              <w:t>16.25144</w:t>
            </w:r>
          </w:p>
        </w:tc>
        <w:tc>
          <w:tcPr>
            <w:tcW w:w="960" w:type="dxa"/>
            <w:noWrap/>
            <w:hideMark/>
          </w:tcPr>
          <w:p w14:paraId="41394536" w14:textId="77777777" w:rsidR="00650C20" w:rsidRPr="00650C20" w:rsidRDefault="00650C20" w:rsidP="00650C20">
            <w:r w:rsidRPr="00650C20">
              <w:t>6.443162</w:t>
            </w:r>
          </w:p>
        </w:tc>
        <w:tc>
          <w:tcPr>
            <w:tcW w:w="960" w:type="dxa"/>
            <w:noWrap/>
            <w:hideMark/>
          </w:tcPr>
          <w:p w14:paraId="4D20F292" w14:textId="77777777" w:rsidR="00650C20" w:rsidRPr="00650C20" w:rsidRDefault="00650C20" w:rsidP="00650C20">
            <w:r w:rsidRPr="00650C20">
              <w:t>4.897312</w:t>
            </w:r>
          </w:p>
        </w:tc>
        <w:tc>
          <w:tcPr>
            <w:tcW w:w="960" w:type="dxa"/>
            <w:noWrap/>
            <w:hideMark/>
          </w:tcPr>
          <w:p w14:paraId="0406AF99" w14:textId="77777777" w:rsidR="00650C20" w:rsidRPr="00650C20" w:rsidRDefault="00650C20" w:rsidP="00650C20">
            <w:r w:rsidRPr="00650C20">
              <w:t>7.631482</w:t>
            </w:r>
          </w:p>
        </w:tc>
        <w:tc>
          <w:tcPr>
            <w:tcW w:w="960" w:type="dxa"/>
            <w:noWrap/>
            <w:hideMark/>
          </w:tcPr>
          <w:p w14:paraId="0F8B2AEB" w14:textId="77777777" w:rsidR="00650C20" w:rsidRPr="00650C20" w:rsidRDefault="00650C20" w:rsidP="00650C20">
            <w:r w:rsidRPr="00650C20">
              <w:t>8.942046</w:t>
            </w:r>
          </w:p>
        </w:tc>
        <w:tc>
          <w:tcPr>
            <w:tcW w:w="960" w:type="dxa"/>
            <w:noWrap/>
            <w:hideMark/>
          </w:tcPr>
          <w:p w14:paraId="68FA44E6" w14:textId="77777777" w:rsidR="00650C20" w:rsidRPr="00650C20" w:rsidRDefault="00650C20" w:rsidP="00650C20">
            <w:r w:rsidRPr="00650C20">
              <w:t>6.473862</w:t>
            </w:r>
          </w:p>
        </w:tc>
      </w:tr>
      <w:tr w:rsidR="00650C20" w:rsidRPr="00650C20" w14:paraId="027AA913" w14:textId="77777777" w:rsidTr="00650C20">
        <w:trPr>
          <w:trHeight w:val="300"/>
        </w:trPr>
        <w:tc>
          <w:tcPr>
            <w:tcW w:w="960" w:type="dxa"/>
            <w:noWrap/>
            <w:hideMark/>
          </w:tcPr>
          <w:p w14:paraId="6E8FBF27" w14:textId="77777777" w:rsidR="00650C20" w:rsidRPr="00650C20" w:rsidRDefault="00650C20" w:rsidP="00650C20">
            <w:r w:rsidRPr="00650C20">
              <w:t>5.391567</w:t>
            </w:r>
          </w:p>
        </w:tc>
        <w:tc>
          <w:tcPr>
            <w:tcW w:w="960" w:type="dxa"/>
            <w:noWrap/>
            <w:hideMark/>
          </w:tcPr>
          <w:p w14:paraId="1BA534EE" w14:textId="77777777" w:rsidR="00650C20" w:rsidRPr="00650C20" w:rsidRDefault="00650C20" w:rsidP="00650C20">
            <w:r w:rsidRPr="00650C20">
              <w:t>4.633867</w:t>
            </w:r>
          </w:p>
        </w:tc>
        <w:tc>
          <w:tcPr>
            <w:tcW w:w="960" w:type="dxa"/>
            <w:noWrap/>
            <w:hideMark/>
          </w:tcPr>
          <w:p w14:paraId="2BEC4862" w14:textId="77777777" w:rsidR="00650C20" w:rsidRPr="00650C20" w:rsidRDefault="00650C20" w:rsidP="00650C20">
            <w:r w:rsidRPr="00650C20">
              <w:t>7.353981</w:t>
            </w:r>
          </w:p>
        </w:tc>
        <w:tc>
          <w:tcPr>
            <w:tcW w:w="960" w:type="dxa"/>
            <w:noWrap/>
            <w:hideMark/>
          </w:tcPr>
          <w:p w14:paraId="22A19ABD" w14:textId="77777777" w:rsidR="00650C20" w:rsidRPr="00650C20" w:rsidRDefault="00650C20" w:rsidP="00650C20">
            <w:r w:rsidRPr="00650C20">
              <w:t>13.37131</w:t>
            </w:r>
          </w:p>
        </w:tc>
        <w:tc>
          <w:tcPr>
            <w:tcW w:w="960" w:type="dxa"/>
            <w:noWrap/>
            <w:hideMark/>
          </w:tcPr>
          <w:p w14:paraId="2CBA14E9" w14:textId="77777777" w:rsidR="00650C20" w:rsidRPr="00650C20" w:rsidRDefault="00650C20" w:rsidP="00650C20">
            <w:r w:rsidRPr="00650C20">
              <w:t>9.251671</w:t>
            </w:r>
          </w:p>
        </w:tc>
        <w:tc>
          <w:tcPr>
            <w:tcW w:w="960" w:type="dxa"/>
            <w:noWrap/>
            <w:hideMark/>
          </w:tcPr>
          <w:p w14:paraId="79C0F6B9" w14:textId="77777777" w:rsidR="00650C20" w:rsidRPr="00650C20" w:rsidRDefault="00650C20" w:rsidP="00650C20">
            <w:r w:rsidRPr="00650C20">
              <w:t>7.77461</w:t>
            </w:r>
          </w:p>
        </w:tc>
        <w:tc>
          <w:tcPr>
            <w:tcW w:w="960" w:type="dxa"/>
            <w:noWrap/>
            <w:hideMark/>
          </w:tcPr>
          <w:p w14:paraId="7AC60D5E" w14:textId="77777777" w:rsidR="00650C20" w:rsidRPr="00650C20" w:rsidRDefault="00650C20" w:rsidP="00650C20">
            <w:r w:rsidRPr="00650C20">
              <w:t>8.638721</w:t>
            </w:r>
          </w:p>
        </w:tc>
        <w:tc>
          <w:tcPr>
            <w:tcW w:w="960" w:type="dxa"/>
            <w:noWrap/>
            <w:hideMark/>
          </w:tcPr>
          <w:p w14:paraId="1AFBBA39" w14:textId="77777777" w:rsidR="00650C20" w:rsidRPr="00650C20" w:rsidRDefault="00650C20" w:rsidP="00650C20">
            <w:r w:rsidRPr="00650C20">
              <w:t>7.515588</w:t>
            </w:r>
          </w:p>
        </w:tc>
        <w:tc>
          <w:tcPr>
            <w:tcW w:w="960" w:type="dxa"/>
            <w:noWrap/>
            <w:hideMark/>
          </w:tcPr>
          <w:p w14:paraId="4623E5E9" w14:textId="77777777" w:rsidR="00650C20" w:rsidRPr="00650C20" w:rsidRDefault="00650C20" w:rsidP="00650C20">
            <w:r w:rsidRPr="00650C20">
              <w:t>14.89781</w:t>
            </w:r>
          </w:p>
        </w:tc>
        <w:tc>
          <w:tcPr>
            <w:tcW w:w="960" w:type="dxa"/>
            <w:noWrap/>
            <w:hideMark/>
          </w:tcPr>
          <w:p w14:paraId="6A38073D" w14:textId="77777777" w:rsidR="00650C20" w:rsidRPr="00650C20" w:rsidRDefault="00650C20" w:rsidP="00650C20">
            <w:r w:rsidRPr="00650C20">
              <w:t>6.391859</w:t>
            </w:r>
          </w:p>
        </w:tc>
      </w:tr>
      <w:tr w:rsidR="00650C20" w:rsidRPr="00650C20" w14:paraId="06A22814" w14:textId="77777777" w:rsidTr="00650C20">
        <w:trPr>
          <w:trHeight w:val="300"/>
        </w:trPr>
        <w:tc>
          <w:tcPr>
            <w:tcW w:w="960" w:type="dxa"/>
            <w:noWrap/>
            <w:hideMark/>
          </w:tcPr>
          <w:p w14:paraId="36B4DF52" w14:textId="77777777" w:rsidR="00650C20" w:rsidRPr="00650C20" w:rsidRDefault="00650C20" w:rsidP="00650C20">
            <w:r w:rsidRPr="00650C20">
              <w:t>6.236695</w:t>
            </w:r>
          </w:p>
        </w:tc>
        <w:tc>
          <w:tcPr>
            <w:tcW w:w="960" w:type="dxa"/>
            <w:noWrap/>
            <w:hideMark/>
          </w:tcPr>
          <w:p w14:paraId="53E82714" w14:textId="77777777" w:rsidR="00650C20" w:rsidRPr="00650C20" w:rsidRDefault="00650C20" w:rsidP="00650C20">
            <w:r w:rsidRPr="00650C20">
              <w:t>11.5457</w:t>
            </w:r>
          </w:p>
        </w:tc>
        <w:tc>
          <w:tcPr>
            <w:tcW w:w="960" w:type="dxa"/>
            <w:noWrap/>
            <w:hideMark/>
          </w:tcPr>
          <w:p w14:paraId="0C301664" w14:textId="77777777" w:rsidR="00650C20" w:rsidRPr="00650C20" w:rsidRDefault="00650C20" w:rsidP="00650C20">
            <w:r w:rsidRPr="00650C20">
              <w:t>13.38175</w:t>
            </w:r>
          </w:p>
        </w:tc>
        <w:tc>
          <w:tcPr>
            <w:tcW w:w="960" w:type="dxa"/>
            <w:noWrap/>
            <w:hideMark/>
          </w:tcPr>
          <w:p w14:paraId="2BD7B1ED" w14:textId="77777777" w:rsidR="00650C20" w:rsidRPr="00650C20" w:rsidRDefault="00650C20" w:rsidP="00650C20">
            <w:r w:rsidRPr="00650C20">
              <w:t>14.94165</w:t>
            </w:r>
          </w:p>
        </w:tc>
        <w:tc>
          <w:tcPr>
            <w:tcW w:w="960" w:type="dxa"/>
            <w:noWrap/>
            <w:hideMark/>
          </w:tcPr>
          <w:p w14:paraId="0CD1A266" w14:textId="77777777" w:rsidR="00650C20" w:rsidRPr="00650C20" w:rsidRDefault="00650C20" w:rsidP="00650C20">
            <w:r w:rsidRPr="00650C20">
              <w:t>16.53806</w:t>
            </w:r>
          </w:p>
        </w:tc>
        <w:tc>
          <w:tcPr>
            <w:tcW w:w="960" w:type="dxa"/>
            <w:noWrap/>
            <w:hideMark/>
          </w:tcPr>
          <w:p w14:paraId="614FD99A" w14:textId="77777777" w:rsidR="00650C20" w:rsidRPr="00650C20" w:rsidRDefault="00650C20" w:rsidP="00650C20">
            <w:r w:rsidRPr="00650C20">
              <w:t>10.23262</w:t>
            </w:r>
          </w:p>
        </w:tc>
        <w:tc>
          <w:tcPr>
            <w:tcW w:w="960" w:type="dxa"/>
            <w:noWrap/>
            <w:hideMark/>
          </w:tcPr>
          <w:p w14:paraId="4F5BCBC6" w14:textId="77777777" w:rsidR="00650C20" w:rsidRPr="00650C20" w:rsidRDefault="00650C20" w:rsidP="00650C20">
            <w:r w:rsidRPr="00650C20">
              <w:t>7.503446</w:t>
            </w:r>
          </w:p>
        </w:tc>
        <w:tc>
          <w:tcPr>
            <w:tcW w:w="960" w:type="dxa"/>
            <w:noWrap/>
            <w:hideMark/>
          </w:tcPr>
          <w:p w14:paraId="0FA55B2D" w14:textId="77777777" w:rsidR="00650C20" w:rsidRPr="00650C20" w:rsidRDefault="00650C20" w:rsidP="00650C20">
            <w:r w:rsidRPr="00650C20">
              <w:t>4.837701</w:t>
            </w:r>
          </w:p>
        </w:tc>
        <w:tc>
          <w:tcPr>
            <w:tcW w:w="960" w:type="dxa"/>
            <w:noWrap/>
            <w:hideMark/>
          </w:tcPr>
          <w:p w14:paraId="55A78492" w14:textId="77777777" w:rsidR="00650C20" w:rsidRPr="00650C20" w:rsidRDefault="00650C20" w:rsidP="00650C20">
            <w:r w:rsidRPr="00650C20">
              <w:t>14.60119</w:t>
            </w:r>
          </w:p>
        </w:tc>
        <w:tc>
          <w:tcPr>
            <w:tcW w:w="960" w:type="dxa"/>
            <w:noWrap/>
            <w:hideMark/>
          </w:tcPr>
          <w:p w14:paraId="1695A9DC" w14:textId="77777777" w:rsidR="00650C20" w:rsidRPr="00650C20" w:rsidRDefault="00650C20" w:rsidP="00650C20">
            <w:r w:rsidRPr="00650C20">
              <w:t>14.66111</w:t>
            </w:r>
          </w:p>
        </w:tc>
      </w:tr>
      <w:tr w:rsidR="00650C20" w:rsidRPr="00650C20" w14:paraId="0FDD131E" w14:textId="77777777" w:rsidTr="00650C20">
        <w:trPr>
          <w:trHeight w:val="300"/>
        </w:trPr>
        <w:tc>
          <w:tcPr>
            <w:tcW w:w="960" w:type="dxa"/>
            <w:noWrap/>
            <w:hideMark/>
          </w:tcPr>
          <w:p w14:paraId="15E841DD" w14:textId="77777777" w:rsidR="00650C20" w:rsidRPr="00650C20" w:rsidRDefault="00650C20" w:rsidP="00650C20">
            <w:r w:rsidRPr="00650C20">
              <w:t>5.650557</w:t>
            </w:r>
          </w:p>
        </w:tc>
        <w:tc>
          <w:tcPr>
            <w:tcW w:w="960" w:type="dxa"/>
            <w:noWrap/>
            <w:hideMark/>
          </w:tcPr>
          <w:p w14:paraId="0A33706A" w14:textId="77777777" w:rsidR="00650C20" w:rsidRPr="00650C20" w:rsidRDefault="00650C20" w:rsidP="00650C20">
            <w:r w:rsidRPr="00650C20">
              <w:t>2.797669</w:t>
            </w:r>
          </w:p>
        </w:tc>
        <w:tc>
          <w:tcPr>
            <w:tcW w:w="960" w:type="dxa"/>
            <w:noWrap/>
            <w:hideMark/>
          </w:tcPr>
          <w:p w14:paraId="726C3DAA" w14:textId="77777777" w:rsidR="00650C20" w:rsidRPr="00650C20" w:rsidRDefault="00650C20" w:rsidP="00650C20">
            <w:r w:rsidRPr="00650C20">
              <w:t>7.473591</w:t>
            </w:r>
          </w:p>
        </w:tc>
        <w:tc>
          <w:tcPr>
            <w:tcW w:w="960" w:type="dxa"/>
            <w:noWrap/>
            <w:hideMark/>
          </w:tcPr>
          <w:p w14:paraId="3D869493" w14:textId="77777777" w:rsidR="00650C20" w:rsidRPr="00650C20" w:rsidRDefault="00650C20" w:rsidP="00650C20">
            <w:r w:rsidRPr="00650C20">
              <w:t>14.46593</w:t>
            </w:r>
          </w:p>
        </w:tc>
        <w:tc>
          <w:tcPr>
            <w:tcW w:w="960" w:type="dxa"/>
            <w:noWrap/>
            <w:hideMark/>
          </w:tcPr>
          <w:p w14:paraId="6EFEA1F1" w14:textId="77777777" w:rsidR="00650C20" w:rsidRPr="00650C20" w:rsidRDefault="00650C20" w:rsidP="00650C20">
            <w:r w:rsidRPr="00650C20">
              <w:t>8.227711</w:t>
            </w:r>
          </w:p>
        </w:tc>
        <w:tc>
          <w:tcPr>
            <w:tcW w:w="960" w:type="dxa"/>
            <w:noWrap/>
            <w:hideMark/>
          </w:tcPr>
          <w:p w14:paraId="399792E3" w14:textId="77777777" w:rsidR="00650C20" w:rsidRPr="00650C20" w:rsidRDefault="00650C20" w:rsidP="00650C20">
            <w:r w:rsidRPr="00650C20">
              <w:t>10.17552</w:t>
            </w:r>
          </w:p>
        </w:tc>
        <w:tc>
          <w:tcPr>
            <w:tcW w:w="960" w:type="dxa"/>
            <w:noWrap/>
            <w:hideMark/>
          </w:tcPr>
          <w:p w14:paraId="06EADD85" w14:textId="77777777" w:rsidR="00650C20" w:rsidRPr="00650C20" w:rsidRDefault="00650C20" w:rsidP="00650C20">
            <w:r w:rsidRPr="00650C20">
              <w:t>11.30294</w:t>
            </w:r>
          </w:p>
        </w:tc>
        <w:tc>
          <w:tcPr>
            <w:tcW w:w="960" w:type="dxa"/>
            <w:noWrap/>
            <w:hideMark/>
          </w:tcPr>
          <w:p w14:paraId="7B40DCA1" w14:textId="77777777" w:rsidR="00650C20" w:rsidRPr="00650C20" w:rsidRDefault="00650C20" w:rsidP="00650C20">
            <w:r w:rsidRPr="00650C20">
              <w:t>13.30563</w:t>
            </w:r>
          </w:p>
        </w:tc>
        <w:tc>
          <w:tcPr>
            <w:tcW w:w="960" w:type="dxa"/>
            <w:noWrap/>
            <w:hideMark/>
          </w:tcPr>
          <w:p w14:paraId="025CF7DD" w14:textId="77777777" w:rsidR="00650C20" w:rsidRPr="00650C20" w:rsidRDefault="00650C20" w:rsidP="00650C20">
            <w:r w:rsidRPr="00650C20">
              <w:t>7.750461</w:t>
            </w:r>
          </w:p>
        </w:tc>
        <w:tc>
          <w:tcPr>
            <w:tcW w:w="960" w:type="dxa"/>
            <w:noWrap/>
            <w:hideMark/>
          </w:tcPr>
          <w:p w14:paraId="439D9800" w14:textId="77777777" w:rsidR="00650C20" w:rsidRPr="00650C20" w:rsidRDefault="00650C20" w:rsidP="00650C20">
            <w:r w:rsidRPr="00650C20">
              <w:t>10.68763</w:t>
            </w:r>
          </w:p>
        </w:tc>
      </w:tr>
      <w:tr w:rsidR="00650C20" w:rsidRPr="00650C20" w14:paraId="206C4FB5" w14:textId="77777777" w:rsidTr="00650C20">
        <w:trPr>
          <w:trHeight w:val="300"/>
        </w:trPr>
        <w:tc>
          <w:tcPr>
            <w:tcW w:w="960" w:type="dxa"/>
            <w:noWrap/>
            <w:hideMark/>
          </w:tcPr>
          <w:p w14:paraId="2F332B95" w14:textId="77777777" w:rsidR="00650C20" w:rsidRPr="00650C20" w:rsidRDefault="00650C20" w:rsidP="00650C20">
            <w:r w:rsidRPr="00650C20">
              <w:t>5.253563</w:t>
            </w:r>
          </w:p>
        </w:tc>
        <w:tc>
          <w:tcPr>
            <w:tcW w:w="960" w:type="dxa"/>
            <w:noWrap/>
            <w:hideMark/>
          </w:tcPr>
          <w:p w14:paraId="591BCA1F" w14:textId="77777777" w:rsidR="00650C20" w:rsidRPr="00650C20" w:rsidRDefault="00650C20" w:rsidP="00650C20">
            <w:r w:rsidRPr="00650C20">
              <w:t>9.676555</w:t>
            </w:r>
          </w:p>
        </w:tc>
        <w:tc>
          <w:tcPr>
            <w:tcW w:w="960" w:type="dxa"/>
            <w:noWrap/>
            <w:hideMark/>
          </w:tcPr>
          <w:p w14:paraId="1A25DCAF" w14:textId="77777777" w:rsidR="00650C20" w:rsidRPr="00650C20" w:rsidRDefault="00650C20" w:rsidP="00650C20">
            <w:r w:rsidRPr="00650C20">
              <w:t>13.40888</w:t>
            </w:r>
          </w:p>
        </w:tc>
        <w:tc>
          <w:tcPr>
            <w:tcW w:w="960" w:type="dxa"/>
            <w:noWrap/>
            <w:hideMark/>
          </w:tcPr>
          <w:p w14:paraId="398FDBC0" w14:textId="77777777" w:rsidR="00650C20" w:rsidRPr="00650C20" w:rsidRDefault="00650C20" w:rsidP="00650C20">
            <w:r w:rsidRPr="00650C20">
              <w:t>15.58208</w:t>
            </w:r>
          </w:p>
        </w:tc>
        <w:tc>
          <w:tcPr>
            <w:tcW w:w="960" w:type="dxa"/>
            <w:noWrap/>
            <w:hideMark/>
          </w:tcPr>
          <w:p w14:paraId="5EEE14BD" w14:textId="77777777" w:rsidR="00650C20" w:rsidRPr="00650C20" w:rsidRDefault="00650C20" w:rsidP="00650C20">
            <w:r w:rsidRPr="00650C20">
              <w:t>10.7622</w:t>
            </w:r>
          </w:p>
        </w:tc>
        <w:tc>
          <w:tcPr>
            <w:tcW w:w="960" w:type="dxa"/>
            <w:noWrap/>
            <w:hideMark/>
          </w:tcPr>
          <w:p w14:paraId="6E9E7524" w14:textId="77777777" w:rsidR="00650C20" w:rsidRPr="00650C20" w:rsidRDefault="00650C20" w:rsidP="00650C20">
            <w:r w:rsidRPr="00650C20">
              <w:t>5.703652</w:t>
            </w:r>
          </w:p>
        </w:tc>
        <w:tc>
          <w:tcPr>
            <w:tcW w:w="960" w:type="dxa"/>
            <w:noWrap/>
            <w:hideMark/>
          </w:tcPr>
          <w:p w14:paraId="5000E827" w14:textId="77777777" w:rsidR="00650C20" w:rsidRPr="00650C20" w:rsidRDefault="00650C20" w:rsidP="00650C20">
            <w:r w:rsidRPr="00650C20">
              <w:t>10.39991</w:t>
            </w:r>
          </w:p>
        </w:tc>
        <w:tc>
          <w:tcPr>
            <w:tcW w:w="960" w:type="dxa"/>
            <w:noWrap/>
            <w:hideMark/>
          </w:tcPr>
          <w:p w14:paraId="4DD70698" w14:textId="77777777" w:rsidR="00650C20" w:rsidRPr="00650C20" w:rsidRDefault="00650C20" w:rsidP="00650C20">
            <w:r w:rsidRPr="00650C20">
              <w:t>4.966019</w:t>
            </w:r>
          </w:p>
        </w:tc>
        <w:tc>
          <w:tcPr>
            <w:tcW w:w="960" w:type="dxa"/>
            <w:noWrap/>
            <w:hideMark/>
          </w:tcPr>
          <w:p w14:paraId="4D24DAAC" w14:textId="77777777" w:rsidR="00650C20" w:rsidRPr="00650C20" w:rsidRDefault="00650C20" w:rsidP="00650C20">
            <w:r w:rsidRPr="00650C20">
              <w:t>6.256973</w:t>
            </w:r>
          </w:p>
        </w:tc>
        <w:tc>
          <w:tcPr>
            <w:tcW w:w="960" w:type="dxa"/>
            <w:noWrap/>
            <w:hideMark/>
          </w:tcPr>
          <w:p w14:paraId="19E5D014" w14:textId="77777777" w:rsidR="00650C20" w:rsidRPr="00650C20" w:rsidRDefault="00650C20" w:rsidP="00650C20">
            <w:r w:rsidRPr="00650C20">
              <w:t>16.52858</w:t>
            </w:r>
          </w:p>
        </w:tc>
      </w:tr>
      <w:tr w:rsidR="00650C20" w:rsidRPr="00650C20" w14:paraId="5F068613" w14:textId="77777777" w:rsidTr="00650C20">
        <w:trPr>
          <w:trHeight w:val="300"/>
        </w:trPr>
        <w:tc>
          <w:tcPr>
            <w:tcW w:w="960" w:type="dxa"/>
            <w:noWrap/>
            <w:hideMark/>
          </w:tcPr>
          <w:p w14:paraId="763A8E52" w14:textId="77777777" w:rsidR="00650C20" w:rsidRPr="00650C20" w:rsidRDefault="00650C20" w:rsidP="00650C20">
            <w:r w:rsidRPr="00650C20">
              <w:t>6.424884</w:t>
            </w:r>
          </w:p>
        </w:tc>
        <w:tc>
          <w:tcPr>
            <w:tcW w:w="960" w:type="dxa"/>
            <w:noWrap/>
            <w:hideMark/>
          </w:tcPr>
          <w:p w14:paraId="3F72C923" w14:textId="77777777" w:rsidR="00650C20" w:rsidRPr="00650C20" w:rsidRDefault="00650C20" w:rsidP="00650C20">
            <w:r w:rsidRPr="00650C20">
              <w:t>5.20098</w:t>
            </w:r>
          </w:p>
        </w:tc>
        <w:tc>
          <w:tcPr>
            <w:tcW w:w="960" w:type="dxa"/>
            <w:noWrap/>
            <w:hideMark/>
          </w:tcPr>
          <w:p w14:paraId="319B2C8A" w14:textId="77777777" w:rsidR="00650C20" w:rsidRPr="00650C20" w:rsidRDefault="00650C20" w:rsidP="00650C20">
            <w:r w:rsidRPr="00650C20">
              <w:t>13.38562</w:t>
            </w:r>
          </w:p>
        </w:tc>
        <w:tc>
          <w:tcPr>
            <w:tcW w:w="960" w:type="dxa"/>
            <w:noWrap/>
            <w:hideMark/>
          </w:tcPr>
          <w:p w14:paraId="29088865" w14:textId="77777777" w:rsidR="00650C20" w:rsidRPr="00650C20" w:rsidRDefault="00650C20" w:rsidP="00650C20">
            <w:r w:rsidRPr="00650C20">
              <w:t>5.351461</w:t>
            </w:r>
          </w:p>
        </w:tc>
        <w:tc>
          <w:tcPr>
            <w:tcW w:w="960" w:type="dxa"/>
            <w:noWrap/>
            <w:hideMark/>
          </w:tcPr>
          <w:p w14:paraId="47655180" w14:textId="77777777" w:rsidR="00650C20" w:rsidRPr="00650C20" w:rsidRDefault="00650C20" w:rsidP="00650C20">
            <w:r w:rsidRPr="00650C20">
              <w:t>16.96428</w:t>
            </w:r>
          </w:p>
        </w:tc>
        <w:tc>
          <w:tcPr>
            <w:tcW w:w="960" w:type="dxa"/>
            <w:noWrap/>
            <w:hideMark/>
          </w:tcPr>
          <w:p w14:paraId="14F467EE" w14:textId="77777777" w:rsidR="00650C20" w:rsidRPr="00650C20" w:rsidRDefault="00650C20" w:rsidP="00650C20">
            <w:r w:rsidRPr="00650C20">
              <w:t>5.121972</w:t>
            </w:r>
          </w:p>
        </w:tc>
        <w:tc>
          <w:tcPr>
            <w:tcW w:w="960" w:type="dxa"/>
            <w:noWrap/>
            <w:hideMark/>
          </w:tcPr>
          <w:p w14:paraId="7F43D36C" w14:textId="77777777" w:rsidR="00650C20" w:rsidRPr="00650C20" w:rsidRDefault="00650C20" w:rsidP="00650C20">
            <w:r w:rsidRPr="00650C20">
              <w:t>6.450074</w:t>
            </w:r>
          </w:p>
        </w:tc>
        <w:tc>
          <w:tcPr>
            <w:tcW w:w="960" w:type="dxa"/>
            <w:noWrap/>
            <w:hideMark/>
          </w:tcPr>
          <w:p w14:paraId="6812DEC0" w14:textId="77777777" w:rsidR="00650C20" w:rsidRPr="00650C20" w:rsidRDefault="00650C20" w:rsidP="00650C20">
            <w:r w:rsidRPr="00650C20">
              <w:t>13.31002</w:t>
            </w:r>
          </w:p>
        </w:tc>
        <w:tc>
          <w:tcPr>
            <w:tcW w:w="960" w:type="dxa"/>
            <w:noWrap/>
            <w:hideMark/>
          </w:tcPr>
          <w:p w14:paraId="36F86A28" w14:textId="77777777" w:rsidR="00650C20" w:rsidRPr="00650C20" w:rsidRDefault="00650C20" w:rsidP="00650C20">
            <w:r w:rsidRPr="00650C20">
              <w:t>4.643695</w:t>
            </w:r>
          </w:p>
        </w:tc>
        <w:tc>
          <w:tcPr>
            <w:tcW w:w="960" w:type="dxa"/>
            <w:noWrap/>
            <w:hideMark/>
          </w:tcPr>
          <w:p w14:paraId="730D446A" w14:textId="77777777" w:rsidR="00650C20" w:rsidRPr="00650C20" w:rsidRDefault="00650C20" w:rsidP="00650C20">
            <w:r w:rsidRPr="00650C20">
              <w:t>15.94865</w:t>
            </w:r>
          </w:p>
        </w:tc>
      </w:tr>
      <w:tr w:rsidR="00650C20" w:rsidRPr="00650C20" w14:paraId="3CCE123A" w14:textId="77777777" w:rsidTr="00650C20">
        <w:trPr>
          <w:trHeight w:val="300"/>
        </w:trPr>
        <w:tc>
          <w:tcPr>
            <w:tcW w:w="960" w:type="dxa"/>
            <w:noWrap/>
            <w:hideMark/>
          </w:tcPr>
          <w:p w14:paraId="18527294" w14:textId="77777777" w:rsidR="00650C20" w:rsidRPr="00650C20" w:rsidRDefault="00650C20" w:rsidP="00650C20">
            <w:r w:rsidRPr="00650C20">
              <w:t>5.360678</w:t>
            </w:r>
          </w:p>
        </w:tc>
        <w:tc>
          <w:tcPr>
            <w:tcW w:w="960" w:type="dxa"/>
            <w:noWrap/>
            <w:hideMark/>
          </w:tcPr>
          <w:p w14:paraId="2E024BEB" w14:textId="77777777" w:rsidR="00650C20" w:rsidRPr="00650C20" w:rsidRDefault="00650C20" w:rsidP="00650C20">
            <w:r w:rsidRPr="00650C20">
              <w:t>11.92724</w:t>
            </w:r>
          </w:p>
        </w:tc>
        <w:tc>
          <w:tcPr>
            <w:tcW w:w="960" w:type="dxa"/>
            <w:noWrap/>
            <w:hideMark/>
          </w:tcPr>
          <w:p w14:paraId="29273A08" w14:textId="77777777" w:rsidR="00650C20" w:rsidRPr="00650C20" w:rsidRDefault="00650C20" w:rsidP="00650C20">
            <w:r w:rsidRPr="00650C20">
              <w:t>8.814792</w:t>
            </w:r>
          </w:p>
        </w:tc>
        <w:tc>
          <w:tcPr>
            <w:tcW w:w="960" w:type="dxa"/>
            <w:noWrap/>
            <w:hideMark/>
          </w:tcPr>
          <w:p w14:paraId="60EA1F91" w14:textId="77777777" w:rsidR="00650C20" w:rsidRPr="00650C20" w:rsidRDefault="00650C20" w:rsidP="00650C20">
            <w:r w:rsidRPr="00650C20">
              <w:t>8.976344</w:t>
            </w:r>
          </w:p>
        </w:tc>
        <w:tc>
          <w:tcPr>
            <w:tcW w:w="960" w:type="dxa"/>
            <w:noWrap/>
            <w:hideMark/>
          </w:tcPr>
          <w:p w14:paraId="10C9F5A4" w14:textId="77777777" w:rsidR="00650C20" w:rsidRPr="00650C20" w:rsidRDefault="00650C20" w:rsidP="00650C20">
            <w:r w:rsidRPr="00650C20">
              <w:t>16.14159</w:t>
            </w:r>
          </w:p>
        </w:tc>
        <w:tc>
          <w:tcPr>
            <w:tcW w:w="960" w:type="dxa"/>
            <w:noWrap/>
            <w:hideMark/>
          </w:tcPr>
          <w:p w14:paraId="2EE140A3" w14:textId="77777777" w:rsidR="00650C20" w:rsidRPr="00650C20" w:rsidRDefault="00650C20" w:rsidP="00650C20">
            <w:r w:rsidRPr="00650C20">
              <w:t>12.70825</w:t>
            </w:r>
          </w:p>
        </w:tc>
        <w:tc>
          <w:tcPr>
            <w:tcW w:w="960" w:type="dxa"/>
            <w:noWrap/>
            <w:hideMark/>
          </w:tcPr>
          <w:p w14:paraId="12797F90" w14:textId="77777777" w:rsidR="00650C20" w:rsidRPr="00650C20" w:rsidRDefault="00650C20" w:rsidP="00650C20">
            <w:r w:rsidRPr="00650C20">
              <w:t>5.443342</w:t>
            </w:r>
          </w:p>
        </w:tc>
        <w:tc>
          <w:tcPr>
            <w:tcW w:w="960" w:type="dxa"/>
            <w:noWrap/>
            <w:hideMark/>
          </w:tcPr>
          <w:p w14:paraId="5A1F82B0" w14:textId="77777777" w:rsidR="00650C20" w:rsidRPr="00650C20" w:rsidRDefault="00650C20" w:rsidP="00650C20">
            <w:r w:rsidRPr="00650C20">
              <w:t>8.834468</w:t>
            </w:r>
          </w:p>
        </w:tc>
        <w:tc>
          <w:tcPr>
            <w:tcW w:w="960" w:type="dxa"/>
            <w:noWrap/>
            <w:hideMark/>
          </w:tcPr>
          <w:p w14:paraId="05E58FCE" w14:textId="77777777" w:rsidR="00650C20" w:rsidRPr="00650C20" w:rsidRDefault="00650C20" w:rsidP="00650C20">
            <w:r w:rsidRPr="00650C20">
              <w:t>15.11898</w:t>
            </w:r>
          </w:p>
        </w:tc>
        <w:tc>
          <w:tcPr>
            <w:tcW w:w="960" w:type="dxa"/>
            <w:noWrap/>
            <w:hideMark/>
          </w:tcPr>
          <w:p w14:paraId="52CA7A99" w14:textId="77777777" w:rsidR="00650C20" w:rsidRPr="00650C20" w:rsidRDefault="00650C20" w:rsidP="00650C20">
            <w:r w:rsidRPr="00650C20">
              <w:t>15.84374</w:t>
            </w:r>
          </w:p>
        </w:tc>
      </w:tr>
      <w:tr w:rsidR="00650C20" w:rsidRPr="00650C20" w14:paraId="15924582" w14:textId="77777777" w:rsidTr="00650C20">
        <w:trPr>
          <w:trHeight w:val="300"/>
        </w:trPr>
        <w:tc>
          <w:tcPr>
            <w:tcW w:w="960" w:type="dxa"/>
            <w:noWrap/>
            <w:hideMark/>
          </w:tcPr>
          <w:p w14:paraId="489E2252" w14:textId="77777777" w:rsidR="00650C20" w:rsidRPr="00650C20" w:rsidRDefault="00650C20" w:rsidP="00650C20">
            <w:pPr>
              <w:rPr>
                <w:b/>
                <w:bCs/>
              </w:rPr>
            </w:pPr>
            <w:r w:rsidRPr="00650C20">
              <w:rPr>
                <w:b/>
                <w:bCs/>
              </w:rPr>
              <w:t>6.348403</w:t>
            </w:r>
          </w:p>
        </w:tc>
        <w:tc>
          <w:tcPr>
            <w:tcW w:w="960" w:type="dxa"/>
            <w:noWrap/>
            <w:hideMark/>
          </w:tcPr>
          <w:p w14:paraId="7597892A" w14:textId="77777777" w:rsidR="00650C20" w:rsidRPr="00650C20" w:rsidRDefault="00650C20" w:rsidP="00650C20">
            <w:pPr>
              <w:rPr>
                <w:b/>
                <w:bCs/>
              </w:rPr>
            </w:pPr>
            <w:r w:rsidRPr="00650C20">
              <w:rPr>
                <w:b/>
                <w:bCs/>
              </w:rPr>
              <w:t>8.95238</w:t>
            </w:r>
          </w:p>
        </w:tc>
        <w:tc>
          <w:tcPr>
            <w:tcW w:w="960" w:type="dxa"/>
            <w:noWrap/>
            <w:hideMark/>
          </w:tcPr>
          <w:p w14:paraId="5176073E" w14:textId="77777777" w:rsidR="00650C20" w:rsidRPr="00650C20" w:rsidRDefault="00650C20" w:rsidP="00650C20">
            <w:pPr>
              <w:rPr>
                <w:b/>
                <w:bCs/>
              </w:rPr>
            </w:pPr>
            <w:r w:rsidRPr="00650C20">
              <w:rPr>
                <w:b/>
                <w:bCs/>
              </w:rPr>
              <w:t>9.864185</w:t>
            </w:r>
          </w:p>
        </w:tc>
        <w:tc>
          <w:tcPr>
            <w:tcW w:w="960" w:type="dxa"/>
            <w:noWrap/>
            <w:hideMark/>
          </w:tcPr>
          <w:p w14:paraId="3800C072" w14:textId="77777777" w:rsidR="00650C20" w:rsidRPr="00650C20" w:rsidRDefault="00650C20" w:rsidP="00650C20">
            <w:pPr>
              <w:rPr>
                <w:b/>
                <w:bCs/>
              </w:rPr>
            </w:pPr>
            <w:r w:rsidRPr="00650C20">
              <w:rPr>
                <w:b/>
                <w:bCs/>
              </w:rPr>
              <w:t>10.4318</w:t>
            </w:r>
          </w:p>
        </w:tc>
        <w:tc>
          <w:tcPr>
            <w:tcW w:w="960" w:type="dxa"/>
            <w:noWrap/>
            <w:hideMark/>
          </w:tcPr>
          <w:p w14:paraId="0FE3B6F9" w14:textId="77777777" w:rsidR="00650C20" w:rsidRPr="00650C20" w:rsidRDefault="00650C20" w:rsidP="00650C20">
            <w:pPr>
              <w:rPr>
                <w:b/>
                <w:bCs/>
              </w:rPr>
            </w:pPr>
            <w:r w:rsidRPr="00650C20">
              <w:rPr>
                <w:b/>
                <w:bCs/>
              </w:rPr>
              <w:t>13.38114</w:t>
            </w:r>
          </w:p>
        </w:tc>
        <w:tc>
          <w:tcPr>
            <w:tcW w:w="960" w:type="dxa"/>
            <w:noWrap/>
            <w:hideMark/>
          </w:tcPr>
          <w:p w14:paraId="2DEF34F7" w14:textId="77777777" w:rsidR="00650C20" w:rsidRPr="00650C20" w:rsidRDefault="00650C20" w:rsidP="00650C20">
            <w:pPr>
              <w:rPr>
                <w:b/>
                <w:bCs/>
              </w:rPr>
            </w:pPr>
            <w:r w:rsidRPr="00650C20">
              <w:rPr>
                <w:b/>
                <w:bCs/>
              </w:rPr>
              <w:t>8.322046</w:t>
            </w:r>
          </w:p>
        </w:tc>
        <w:tc>
          <w:tcPr>
            <w:tcW w:w="960" w:type="dxa"/>
            <w:noWrap/>
            <w:hideMark/>
          </w:tcPr>
          <w:p w14:paraId="4CCFBEA6" w14:textId="77777777" w:rsidR="00650C20" w:rsidRPr="00650C20" w:rsidRDefault="00650C20" w:rsidP="00650C20">
            <w:pPr>
              <w:rPr>
                <w:b/>
                <w:bCs/>
              </w:rPr>
            </w:pPr>
            <w:r w:rsidRPr="00650C20">
              <w:rPr>
                <w:b/>
                <w:bCs/>
              </w:rPr>
              <w:t>7.976733</w:t>
            </w:r>
          </w:p>
        </w:tc>
        <w:tc>
          <w:tcPr>
            <w:tcW w:w="960" w:type="dxa"/>
            <w:noWrap/>
            <w:hideMark/>
          </w:tcPr>
          <w:p w14:paraId="58D1B4C1" w14:textId="77777777" w:rsidR="00650C20" w:rsidRPr="00650C20" w:rsidRDefault="00650C20" w:rsidP="00650C20">
            <w:pPr>
              <w:rPr>
                <w:b/>
                <w:bCs/>
              </w:rPr>
            </w:pPr>
            <w:r w:rsidRPr="00650C20">
              <w:rPr>
                <w:b/>
                <w:bCs/>
              </w:rPr>
              <w:t>8.762439</w:t>
            </w:r>
          </w:p>
        </w:tc>
        <w:tc>
          <w:tcPr>
            <w:tcW w:w="960" w:type="dxa"/>
            <w:noWrap/>
            <w:hideMark/>
          </w:tcPr>
          <w:p w14:paraId="001030C6" w14:textId="77777777" w:rsidR="00650C20" w:rsidRPr="00650C20" w:rsidRDefault="00650C20" w:rsidP="00650C20">
            <w:pPr>
              <w:rPr>
                <w:b/>
                <w:bCs/>
              </w:rPr>
            </w:pPr>
            <w:r w:rsidRPr="00650C20">
              <w:rPr>
                <w:b/>
                <w:bCs/>
              </w:rPr>
              <w:t>10.81657</w:t>
            </w:r>
          </w:p>
        </w:tc>
        <w:tc>
          <w:tcPr>
            <w:tcW w:w="960" w:type="dxa"/>
            <w:noWrap/>
            <w:hideMark/>
          </w:tcPr>
          <w:p w14:paraId="082BDB8C" w14:textId="77777777" w:rsidR="00650C20" w:rsidRPr="00650C20" w:rsidRDefault="00650C20" w:rsidP="00650C20">
            <w:pPr>
              <w:rPr>
                <w:b/>
                <w:bCs/>
              </w:rPr>
            </w:pPr>
            <w:r w:rsidRPr="00650C20">
              <w:rPr>
                <w:b/>
                <w:bCs/>
              </w:rPr>
              <w:t>11.46486</w:t>
            </w:r>
          </w:p>
        </w:tc>
      </w:tr>
    </w:tbl>
    <w:p w14:paraId="5251EFB9" w14:textId="3560F8A4" w:rsidR="00650C20" w:rsidRDefault="00650C20" w:rsidP="00DD05AD"/>
    <w:p w14:paraId="7BC570D7"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4E4DA3B5" w14:textId="77777777" w:rsidTr="00650C20">
        <w:trPr>
          <w:trHeight w:val="300"/>
        </w:trPr>
        <w:tc>
          <w:tcPr>
            <w:tcW w:w="960" w:type="dxa"/>
            <w:noWrap/>
            <w:hideMark/>
          </w:tcPr>
          <w:p w14:paraId="6086DFFD" w14:textId="77777777" w:rsidR="00650C20" w:rsidRPr="00650C20" w:rsidRDefault="00650C20" w:rsidP="00650C20">
            <w:r w:rsidRPr="00650C20">
              <w:t>Tx01</w:t>
            </w:r>
          </w:p>
        </w:tc>
        <w:tc>
          <w:tcPr>
            <w:tcW w:w="960" w:type="dxa"/>
            <w:noWrap/>
            <w:hideMark/>
          </w:tcPr>
          <w:p w14:paraId="314BDEBA" w14:textId="77777777" w:rsidR="00650C20" w:rsidRPr="00650C20" w:rsidRDefault="00650C20" w:rsidP="00650C20">
            <w:r w:rsidRPr="00650C20">
              <w:t>Tx02</w:t>
            </w:r>
          </w:p>
        </w:tc>
        <w:tc>
          <w:tcPr>
            <w:tcW w:w="960" w:type="dxa"/>
            <w:noWrap/>
            <w:hideMark/>
          </w:tcPr>
          <w:p w14:paraId="46AC5C0A" w14:textId="77777777" w:rsidR="00650C20" w:rsidRPr="00650C20" w:rsidRDefault="00650C20" w:rsidP="00650C20">
            <w:r w:rsidRPr="00650C20">
              <w:t>Tx03</w:t>
            </w:r>
          </w:p>
        </w:tc>
        <w:tc>
          <w:tcPr>
            <w:tcW w:w="960" w:type="dxa"/>
            <w:noWrap/>
            <w:hideMark/>
          </w:tcPr>
          <w:p w14:paraId="5D53B6A2" w14:textId="77777777" w:rsidR="00650C20" w:rsidRPr="00650C20" w:rsidRDefault="00650C20" w:rsidP="00650C20">
            <w:r w:rsidRPr="00650C20">
              <w:t>Tx04</w:t>
            </w:r>
          </w:p>
        </w:tc>
        <w:tc>
          <w:tcPr>
            <w:tcW w:w="960" w:type="dxa"/>
            <w:noWrap/>
            <w:hideMark/>
          </w:tcPr>
          <w:p w14:paraId="6F925E3C" w14:textId="77777777" w:rsidR="00650C20" w:rsidRPr="00650C20" w:rsidRDefault="00650C20" w:rsidP="00650C20">
            <w:r w:rsidRPr="00650C20">
              <w:t>Tx05</w:t>
            </w:r>
          </w:p>
        </w:tc>
        <w:tc>
          <w:tcPr>
            <w:tcW w:w="960" w:type="dxa"/>
            <w:noWrap/>
            <w:hideMark/>
          </w:tcPr>
          <w:p w14:paraId="5D360786" w14:textId="77777777" w:rsidR="00650C20" w:rsidRPr="00650C20" w:rsidRDefault="00650C20" w:rsidP="00650C20">
            <w:r w:rsidRPr="00650C20">
              <w:t>Tx06</w:t>
            </w:r>
          </w:p>
        </w:tc>
        <w:tc>
          <w:tcPr>
            <w:tcW w:w="960" w:type="dxa"/>
            <w:noWrap/>
            <w:hideMark/>
          </w:tcPr>
          <w:p w14:paraId="7CCB96E3" w14:textId="77777777" w:rsidR="00650C20" w:rsidRPr="00650C20" w:rsidRDefault="00650C20" w:rsidP="00650C20">
            <w:r w:rsidRPr="00650C20">
              <w:t>Tx07</w:t>
            </w:r>
          </w:p>
        </w:tc>
        <w:tc>
          <w:tcPr>
            <w:tcW w:w="960" w:type="dxa"/>
            <w:noWrap/>
            <w:hideMark/>
          </w:tcPr>
          <w:p w14:paraId="2968824B" w14:textId="77777777" w:rsidR="00650C20" w:rsidRPr="00650C20" w:rsidRDefault="00650C20" w:rsidP="00650C20">
            <w:r w:rsidRPr="00650C20">
              <w:t>Tx08</w:t>
            </w:r>
          </w:p>
        </w:tc>
        <w:tc>
          <w:tcPr>
            <w:tcW w:w="960" w:type="dxa"/>
            <w:noWrap/>
            <w:hideMark/>
          </w:tcPr>
          <w:p w14:paraId="295B4C97" w14:textId="77777777" w:rsidR="00650C20" w:rsidRPr="00650C20" w:rsidRDefault="00650C20" w:rsidP="00650C20">
            <w:r w:rsidRPr="00650C20">
              <w:t>Tx09</w:t>
            </w:r>
          </w:p>
        </w:tc>
        <w:tc>
          <w:tcPr>
            <w:tcW w:w="960" w:type="dxa"/>
            <w:noWrap/>
            <w:hideMark/>
          </w:tcPr>
          <w:p w14:paraId="2E96126D" w14:textId="77777777" w:rsidR="00650C20" w:rsidRPr="00650C20" w:rsidRDefault="00650C20" w:rsidP="00650C20">
            <w:r w:rsidRPr="00650C20">
              <w:t>Tx10</w:t>
            </w:r>
          </w:p>
        </w:tc>
      </w:tr>
      <w:tr w:rsidR="00650C20" w:rsidRPr="00650C20" w14:paraId="11D912B0" w14:textId="77777777" w:rsidTr="00650C20">
        <w:trPr>
          <w:trHeight w:val="300"/>
        </w:trPr>
        <w:tc>
          <w:tcPr>
            <w:tcW w:w="960" w:type="dxa"/>
            <w:noWrap/>
            <w:hideMark/>
          </w:tcPr>
          <w:p w14:paraId="138E34DE" w14:textId="77777777" w:rsidR="00650C20" w:rsidRPr="00650C20" w:rsidRDefault="00650C20" w:rsidP="00650C20">
            <w:r w:rsidRPr="00650C20">
              <w:t>11.96095</w:t>
            </w:r>
          </w:p>
        </w:tc>
        <w:tc>
          <w:tcPr>
            <w:tcW w:w="960" w:type="dxa"/>
            <w:noWrap/>
            <w:hideMark/>
          </w:tcPr>
          <w:p w14:paraId="518EE185" w14:textId="77777777" w:rsidR="00650C20" w:rsidRPr="00650C20" w:rsidRDefault="00650C20" w:rsidP="00650C20">
            <w:r w:rsidRPr="00650C20">
              <w:t>11.18476</w:t>
            </w:r>
          </w:p>
        </w:tc>
        <w:tc>
          <w:tcPr>
            <w:tcW w:w="960" w:type="dxa"/>
            <w:noWrap/>
            <w:hideMark/>
          </w:tcPr>
          <w:p w14:paraId="716E7FFC" w14:textId="77777777" w:rsidR="00650C20" w:rsidRPr="00650C20" w:rsidRDefault="00650C20" w:rsidP="00650C20">
            <w:r w:rsidRPr="00650C20">
              <w:t>4.571784</w:t>
            </w:r>
          </w:p>
        </w:tc>
        <w:tc>
          <w:tcPr>
            <w:tcW w:w="960" w:type="dxa"/>
            <w:noWrap/>
            <w:hideMark/>
          </w:tcPr>
          <w:p w14:paraId="3730CA21" w14:textId="77777777" w:rsidR="00650C20" w:rsidRPr="00650C20" w:rsidRDefault="00650C20" w:rsidP="00650C20">
            <w:r w:rsidRPr="00650C20">
              <w:t>7.537541</w:t>
            </w:r>
          </w:p>
        </w:tc>
        <w:tc>
          <w:tcPr>
            <w:tcW w:w="960" w:type="dxa"/>
            <w:noWrap/>
            <w:hideMark/>
          </w:tcPr>
          <w:p w14:paraId="65C716E6" w14:textId="77777777" w:rsidR="00650C20" w:rsidRPr="00650C20" w:rsidRDefault="00650C20" w:rsidP="00650C20">
            <w:r w:rsidRPr="00650C20">
              <w:t>8.735856</w:t>
            </w:r>
          </w:p>
        </w:tc>
        <w:tc>
          <w:tcPr>
            <w:tcW w:w="960" w:type="dxa"/>
            <w:noWrap/>
            <w:hideMark/>
          </w:tcPr>
          <w:p w14:paraId="21C65743" w14:textId="77777777" w:rsidR="00650C20" w:rsidRPr="00650C20" w:rsidRDefault="00650C20" w:rsidP="00650C20">
            <w:r w:rsidRPr="00650C20">
              <w:t>9.768875</w:t>
            </w:r>
          </w:p>
        </w:tc>
        <w:tc>
          <w:tcPr>
            <w:tcW w:w="960" w:type="dxa"/>
            <w:noWrap/>
            <w:hideMark/>
          </w:tcPr>
          <w:p w14:paraId="510E79C9" w14:textId="77777777" w:rsidR="00650C20" w:rsidRPr="00650C20" w:rsidRDefault="00650C20" w:rsidP="00650C20">
            <w:r w:rsidRPr="00650C20">
              <w:t>9.606464</w:t>
            </w:r>
          </w:p>
        </w:tc>
        <w:tc>
          <w:tcPr>
            <w:tcW w:w="960" w:type="dxa"/>
            <w:noWrap/>
            <w:hideMark/>
          </w:tcPr>
          <w:p w14:paraId="3362E2B2" w14:textId="77777777" w:rsidR="00650C20" w:rsidRPr="00650C20" w:rsidRDefault="00650C20" w:rsidP="00650C20">
            <w:r w:rsidRPr="00650C20">
              <w:t>4.723792</w:t>
            </w:r>
          </w:p>
        </w:tc>
        <w:tc>
          <w:tcPr>
            <w:tcW w:w="960" w:type="dxa"/>
            <w:noWrap/>
            <w:hideMark/>
          </w:tcPr>
          <w:p w14:paraId="739F95DC" w14:textId="77777777" w:rsidR="00650C20" w:rsidRPr="00650C20" w:rsidRDefault="00650C20" w:rsidP="00650C20">
            <w:r w:rsidRPr="00650C20">
              <w:t>16.58054</w:t>
            </w:r>
          </w:p>
        </w:tc>
        <w:tc>
          <w:tcPr>
            <w:tcW w:w="960" w:type="dxa"/>
            <w:noWrap/>
            <w:hideMark/>
          </w:tcPr>
          <w:p w14:paraId="4C4518E6" w14:textId="77777777" w:rsidR="00650C20" w:rsidRPr="00650C20" w:rsidRDefault="00650C20" w:rsidP="00650C20">
            <w:r w:rsidRPr="00650C20">
              <w:t>8.481</w:t>
            </w:r>
          </w:p>
        </w:tc>
      </w:tr>
      <w:tr w:rsidR="00650C20" w:rsidRPr="00650C20" w14:paraId="6081C14A" w14:textId="77777777" w:rsidTr="00650C20">
        <w:trPr>
          <w:trHeight w:val="300"/>
        </w:trPr>
        <w:tc>
          <w:tcPr>
            <w:tcW w:w="960" w:type="dxa"/>
            <w:noWrap/>
            <w:hideMark/>
          </w:tcPr>
          <w:p w14:paraId="4FAEA954" w14:textId="77777777" w:rsidR="00650C20" w:rsidRPr="00650C20" w:rsidRDefault="00650C20" w:rsidP="00650C20">
            <w:r w:rsidRPr="00650C20">
              <w:t>6.917711</w:t>
            </w:r>
          </w:p>
        </w:tc>
        <w:tc>
          <w:tcPr>
            <w:tcW w:w="960" w:type="dxa"/>
            <w:noWrap/>
            <w:hideMark/>
          </w:tcPr>
          <w:p w14:paraId="7AA2C89D" w14:textId="77777777" w:rsidR="00650C20" w:rsidRPr="00650C20" w:rsidRDefault="00650C20" w:rsidP="00650C20">
            <w:r w:rsidRPr="00650C20">
              <w:t>10.49541</w:t>
            </w:r>
          </w:p>
        </w:tc>
        <w:tc>
          <w:tcPr>
            <w:tcW w:w="960" w:type="dxa"/>
            <w:noWrap/>
            <w:hideMark/>
          </w:tcPr>
          <w:p w14:paraId="51F72BB7" w14:textId="77777777" w:rsidR="00650C20" w:rsidRPr="00650C20" w:rsidRDefault="00650C20" w:rsidP="00650C20">
            <w:r w:rsidRPr="00650C20">
              <w:t>10.77868</w:t>
            </w:r>
          </w:p>
        </w:tc>
        <w:tc>
          <w:tcPr>
            <w:tcW w:w="960" w:type="dxa"/>
            <w:noWrap/>
            <w:hideMark/>
          </w:tcPr>
          <w:p w14:paraId="1254EEEA" w14:textId="77777777" w:rsidR="00650C20" w:rsidRPr="00650C20" w:rsidRDefault="00650C20" w:rsidP="00650C20">
            <w:r w:rsidRPr="00650C20">
              <w:t>7.473957</w:t>
            </w:r>
          </w:p>
        </w:tc>
        <w:tc>
          <w:tcPr>
            <w:tcW w:w="960" w:type="dxa"/>
            <w:noWrap/>
            <w:hideMark/>
          </w:tcPr>
          <w:p w14:paraId="5F5E3BE8" w14:textId="77777777" w:rsidR="00650C20" w:rsidRPr="00650C20" w:rsidRDefault="00650C20" w:rsidP="00650C20">
            <w:r w:rsidRPr="00650C20">
              <w:t>16.93595</w:t>
            </w:r>
          </w:p>
        </w:tc>
        <w:tc>
          <w:tcPr>
            <w:tcW w:w="960" w:type="dxa"/>
            <w:noWrap/>
            <w:hideMark/>
          </w:tcPr>
          <w:p w14:paraId="3D2D1643" w14:textId="77777777" w:rsidR="00650C20" w:rsidRPr="00650C20" w:rsidRDefault="00650C20" w:rsidP="00650C20">
            <w:r w:rsidRPr="00650C20">
              <w:t>4.440996</w:t>
            </w:r>
          </w:p>
        </w:tc>
        <w:tc>
          <w:tcPr>
            <w:tcW w:w="960" w:type="dxa"/>
            <w:noWrap/>
            <w:hideMark/>
          </w:tcPr>
          <w:p w14:paraId="05BBE029" w14:textId="77777777" w:rsidR="00650C20" w:rsidRPr="00650C20" w:rsidRDefault="00650C20" w:rsidP="00650C20">
            <w:r w:rsidRPr="00650C20">
              <w:t>6.963663</w:t>
            </w:r>
          </w:p>
        </w:tc>
        <w:tc>
          <w:tcPr>
            <w:tcW w:w="960" w:type="dxa"/>
            <w:noWrap/>
            <w:hideMark/>
          </w:tcPr>
          <w:p w14:paraId="139333E1" w14:textId="77777777" w:rsidR="00650C20" w:rsidRPr="00650C20" w:rsidRDefault="00650C20" w:rsidP="00650C20">
            <w:r w:rsidRPr="00650C20">
              <w:t>11.58546</w:t>
            </w:r>
          </w:p>
        </w:tc>
        <w:tc>
          <w:tcPr>
            <w:tcW w:w="960" w:type="dxa"/>
            <w:noWrap/>
            <w:hideMark/>
          </w:tcPr>
          <w:p w14:paraId="1139EDF2" w14:textId="77777777" w:rsidR="00650C20" w:rsidRPr="00650C20" w:rsidRDefault="00650C20" w:rsidP="00650C20">
            <w:r w:rsidRPr="00650C20">
              <w:t>7.730947</w:t>
            </w:r>
          </w:p>
        </w:tc>
        <w:tc>
          <w:tcPr>
            <w:tcW w:w="960" w:type="dxa"/>
            <w:noWrap/>
            <w:hideMark/>
          </w:tcPr>
          <w:p w14:paraId="766A2105" w14:textId="77777777" w:rsidR="00650C20" w:rsidRPr="00650C20" w:rsidRDefault="00650C20" w:rsidP="00650C20">
            <w:r w:rsidRPr="00650C20">
              <w:t>9.249741</w:t>
            </w:r>
          </w:p>
        </w:tc>
      </w:tr>
      <w:tr w:rsidR="00650C20" w:rsidRPr="00650C20" w14:paraId="40FB5AC1" w14:textId="77777777" w:rsidTr="00650C20">
        <w:trPr>
          <w:trHeight w:val="300"/>
        </w:trPr>
        <w:tc>
          <w:tcPr>
            <w:tcW w:w="960" w:type="dxa"/>
            <w:noWrap/>
            <w:hideMark/>
          </w:tcPr>
          <w:p w14:paraId="6CE1131D" w14:textId="77777777" w:rsidR="00650C20" w:rsidRPr="00650C20" w:rsidRDefault="00650C20" w:rsidP="00650C20">
            <w:r w:rsidRPr="00650C20">
              <w:t>6.768749</w:t>
            </w:r>
          </w:p>
        </w:tc>
        <w:tc>
          <w:tcPr>
            <w:tcW w:w="960" w:type="dxa"/>
            <w:noWrap/>
            <w:hideMark/>
          </w:tcPr>
          <w:p w14:paraId="11A73A92" w14:textId="77777777" w:rsidR="00650C20" w:rsidRPr="00650C20" w:rsidRDefault="00650C20" w:rsidP="00650C20">
            <w:r w:rsidRPr="00650C20">
              <w:t>11.76053</w:t>
            </w:r>
          </w:p>
        </w:tc>
        <w:tc>
          <w:tcPr>
            <w:tcW w:w="960" w:type="dxa"/>
            <w:noWrap/>
            <w:hideMark/>
          </w:tcPr>
          <w:p w14:paraId="577EB067" w14:textId="77777777" w:rsidR="00650C20" w:rsidRPr="00650C20" w:rsidRDefault="00650C20" w:rsidP="00650C20">
            <w:r w:rsidRPr="00650C20">
              <w:t>13.26239</w:t>
            </w:r>
          </w:p>
        </w:tc>
        <w:tc>
          <w:tcPr>
            <w:tcW w:w="960" w:type="dxa"/>
            <w:noWrap/>
            <w:hideMark/>
          </w:tcPr>
          <w:p w14:paraId="3242568E" w14:textId="77777777" w:rsidR="00650C20" w:rsidRPr="00650C20" w:rsidRDefault="00650C20" w:rsidP="00650C20">
            <w:r w:rsidRPr="00650C20">
              <w:t>8.177492</w:t>
            </w:r>
          </w:p>
        </w:tc>
        <w:tc>
          <w:tcPr>
            <w:tcW w:w="960" w:type="dxa"/>
            <w:noWrap/>
            <w:hideMark/>
          </w:tcPr>
          <w:p w14:paraId="35FF5815" w14:textId="77777777" w:rsidR="00650C20" w:rsidRPr="00650C20" w:rsidRDefault="00650C20" w:rsidP="00650C20">
            <w:r w:rsidRPr="00650C20">
              <w:t>15.11798</w:t>
            </w:r>
          </w:p>
        </w:tc>
        <w:tc>
          <w:tcPr>
            <w:tcW w:w="960" w:type="dxa"/>
            <w:noWrap/>
            <w:hideMark/>
          </w:tcPr>
          <w:p w14:paraId="1FE2F6F2" w14:textId="77777777" w:rsidR="00650C20" w:rsidRPr="00650C20" w:rsidRDefault="00650C20" w:rsidP="00650C20">
            <w:r w:rsidRPr="00650C20">
              <w:t>10.52521</w:t>
            </w:r>
          </w:p>
        </w:tc>
        <w:tc>
          <w:tcPr>
            <w:tcW w:w="960" w:type="dxa"/>
            <w:noWrap/>
            <w:hideMark/>
          </w:tcPr>
          <w:p w14:paraId="6128692B" w14:textId="77777777" w:rsidR="00650C20" w:rsidRPr="00650C20" w:rsidRDefault="00650C20" w:rsidP="00650C20">
            <w:r w:rsidRPr="00650C20">
              <w:t>7.783968</w:t>
            </w:r>
          </w:p>
        </w:tc>
        <w:tc>
          <w:tcPr>
            <w:tcW w:w="960" w:type="dxa"/>
            <w:noWrap/>
            <w:hideMark/>
          </w:tcPr>
          <w:p w14:paraId="66578CDB" w14:textId="77777777" w:rsidR="00650C20" w:rsidRPr="00650C20" w:rsidRDefault="00650C20" w:rsidP="00650C20">
            <w:r w:rsidRPr="00650C20">
              <w:t>11.54102</w:t>
            </w:r>
          </w:p>
        </w:tc>
        <w:tc>
          <w:tcPr>
            <w:tcW w:w="960" w:type="dxa"/>
            <w:noWrap/>
            <w:hideMark/>
          </w:tcPr>
          <w:p w14:paraId="47C39F86" w14:textId="77777777" w:rsidR="00650C20" w:rsidRPr="00650C20" w:rsidRDefault="00650C20" w:rsidP="00650C20">
            <w:r w:rsidRPr="00650C20">
              <w:t>9.818374</w:t>
            </w:r>
          </w:p>
        </w:tc>
        <w:tc>
          <w:tcPr>
            <w:tcW w:w="960" w:type="dxa"/>
            <w:noWrap/>
            <w:hideMark/>
          </w:tcPr>
          <w:p w14:paraId="36CBBC16" w14:textId="77777777" w:rsidR="00650C20" w:rsidRPr="00650C20" w:rsidRDefault="00650C20" w:rsidP="00650C20">
            <w:r w:rsidRPr="00650C20">
              <w:t>9.238084</w:t>
            </w:r>
          </w:p>
        </w:tc>
      </w:tr>
      <w:tr w:rsidR="00650C20" w:rsidRPr="00650C20" w14:paraId="1EC1E020" w14:textId="77777777" w:rsidTr="00650C20">
        <w:trPr>
          <w:trHeight w:val="300"/>
        </w:trPr>
        <w:tc>
          <w:tcPr>
            <w:tcW w:w="960" w:type="dxa"/>
            <w:noWrap/>
            <w:hideMark/>
          </w:tcPr>
          <w:p w14:paraId="05D571E3" w14:textId="77777777" w:rsidR="00650C20" w:rsidRPr="00650C20" w:rsidRDefault="00650C20" w:rsidP="00650C20">
            <w:r w:rsidRPr="00650C20">
              <w:t>6.550903</w:t>
            </w:r>
          </w:p>
        </w:tc>
        <w:tc>
          <w:tcPr>
            <w:tcW w:w="960" w:type="dxa"/>
            <w:noWrap/>
            <w:hideMark/>
          </w:tcPr>
          <w:p w14:paraId="687EC7C9" w14:textId="77777777" w:rsidR="00650C20" w:rsidRPr="00650C20" w:rsidRDefault="00650C20" w:rsidP="00650C20">
            <w:r w:rsidRPr="00650C20">
              <w:t>10.82654</w:t>
            </w:r>
          </w:p>
        </w:tc>
        <w:tc>
          <w:tcPr>
            <w:tcW w:w="960" w:type="dxa"/>
            <w:noWrap/>
            <w:hideMark/>
          </w:tcPr>
          <w:p w14:paraId="62C35E4E" w14:textId="77777777" w:rsidR="00650C20" w:rsidRPr="00650C20" w:rsidRDefault="00650C20" w:rsidP="00650C20">
            <w:r w:rsidRPr="00650C20">
              <w:t>6.932562</w:t>
            </w:r>
          </w:p>
        </w:tc>
        <w:tc>
          <w:tcPr>
            <w:tcW w:w="960" w:type="dxa"/>
            <w:noWrap/>
            <w:hideMark/>
          </w:tcPr>
          <w:p w14:paraId="7C05D2F0" w14:textId="77777777" w:rsidR="00650C20" w:rsidRPr="00650C20" w:rsidRDefault="00650C20" w:rsidP="00650C20">
            <w:r w:rsidRPr="00650C20">
              <w:t>8.256289</w:t>
            </w:r>
          </w:p>
        </w:tc>
        <w:tc>
          <w:tcPr>
            <w:tcW w:w="960" w:type="dxa"/>
            <w:noWrap/>
            <w:hideMark/>
          </w:tcPr>
          <w:p w14:paraId="067A4404" w14:textId="77777777" w:rsidR="00650C20" w:rsidRPr="00650C20" w:rsidRDefault="00650C20" w:rsidP="00650C20">
            <w:r w:rsidRPr="00650C20">
              <w:t>16.29112</w:t>
            </w:r>
          </w:p>
        </w:tc>
        <w:tc>
          <w:tcPr>
            <w:tcW w:w="960" w:type="dxa"/>
            <w:noWrap/>
            <w:hideMark/>
          </w:tcPr>
          <w:p w14:paraId="1B9006A0" w14:textId="77777777" w:rsidR="00650C20" w:rsidRPr="00650C20" w:rsidRDefault="00650C20" w:rsidP="00650C20">
            <w:r w:rsidRPr="00650C20">
              <w:t>6.212424</w:t>
            </w:r>
          </w:p>
        </w:tc>
        <w:tc>
          <w:tcPr>
            <w:tcW w:w="960" w:type="dxa"/>
            <w:noWrap/>
            <w:hideMark/>
          </w:tcPr>
          <w:p w14:paraId="7F5AF24D" w14:textId="77777777" w:rsidR="00650C20" w:rsidRPr="00650C20" w:rsidRDefault="00650C20" w:rsidP="00650C20">
            <w:r w:rsidRPr="00650C20">
              <w:t>5.335499</w:t>
            </w:r>
          </w:p>
        </w:tc>
        <w:tc>
          <w:tcPr>
            <w:tcW w:w="960" w:type="dxa"/>
            <w:noWrap/>
            <w:hideMark/>
          </w:tcPr>
          <w:p w14:paraId="5F0E6D6E" w14:textId="77777777" w:rsidR="00650C20" w:rsidRPr="00650C20" w:rsidRDefault="00650C20" w:rsidP="00650C20">
            <w:r w:rsidRPr="00650C20">
              <w:t>6.805499</w:t>
            </w:r>
          </w:p>
        </w:tc>
        <w:tc>
          <w:tcPr>
            <w:tcW w:w="960" w:type="dxa"/>
            <w:noWrap/>
            <w:hideMark/>
          </w:tcPr>
          <w:p w14:paraId="4788FFBC" w14:textId="77777777" w:rsidR="00650C20" w:rsidRPr="00650C20" w:rsidRDefault="00650C20" w:rsidP="00650C20">
            <w:r w:rsidRPr="00650C20">
              <w:t>8.962193</w:t>
            </w:r>
          </w:p>
        </w:tc>
        <w:tc>
          <w:tcPr>
            <w:tcW w:w="960" w:type="dxa"/>
            <w:noWrap/>
            <w:hideMark/>
          </w:tcPr>
          <w:p w14:paraId="6DC7A2EA" w14:textId="77777777" w:rsidR="00650C20" w:rsidRPr="00650C20" w:rsidRDefault="00650C20" w:rsidP="00650C20">
            <w:r w:rsidRPr="00650C20">
              <w:t>16.90984</w:t>
            </w:r>
          </w:p>
        </w:tc>
      </w:tr>
      <w:tr w:rsidR="00650C20" w:rsidRPr="00650C20" w14:paraId="7BDF9D47" w14:textId="77777777" w:rsidTr="00650C20">
        <w:trPr>
          <w:trHeight w:val="300"/>
        </w:trPr>
        <w:tc>
          <w:tcPr>
            <w:tcW w:w="960" w:type="dxa"/>
            <w:noWrap/>
            <w:hideMark/>
          </w:tcPr>
          <w:p w14:paraId="0EBFDB82" w14:textId="77777777" w:rsidR="00650C20" w:rsidRPr="00650C20" w:rsidRDefault="00650C20" w:rsidP="00650C20">
            <w:r w:rsidRPr="00650C20">
              <w:t>5.642519</w:t>
            </w:r>
          </w:p>
        </w:tc>
        <w:tc>
          <w:tcPr>
            <w:tcW w:w="960" w:type="dxa"/>
            <w:noWrap/>
            <w:hideMark/>
          </w:tcPr>
          <w:p w14:paraId="7154C052" w14:textId="77777777" w:rsidR="00650C20" w:rsidRPr="00650C20" w:rsidRDefault="00650C20" w:rsidP="00650C20">
            <w:r w:rsidRPr="00650C20">
              <w:t>4.869662</w:t>
            </w:r>
          </w:p>
        </w:tc>
        <w:tc>
          <w:tcPr>
            <w:tcW w:w="960" w:type="dxa"/>
            <w:noWrap/>
            <w:hideMark/>
          </w:tcPr>
          <w:p w14:paraId="5B630F89" w14:textId="77777777" w:rsidR="00650C20" w:rsidRPr="00650C20" w:rsidRDefault="00650C20" w:rsidP="00650C20">
            <w:r w:rsidRPr="00650C20">
              <w:t>7.556218</w:t>
            </w:r>
          </w:p>
        </w:tc>
        <w:tc>
          <w:tcPr>
            <w:tcW w:w="960" w:type="dxa"/>
            <w:noWrap/>
            <w:hideMark/>
          </w:tcPr>
          <w:p w14:paraId="0257DD74" w14:textId="77777777" w:rsidR="00650C20" w:rsidRPr="00650C20" w:rsidRDefault="00650C20" w:rsidP="00650C20">
            <w:r w:rsidRPr="00650C20">
              <w:t>13.45967</w:t>
            </w:r>
          </w:p>
        </w:tc>
        <w:tc>
          <w:tcPr>
            <w:tcW w:w="960" w:type="dxa"/>
            <w:noWrap/>
            <w:hideMark/>
          </w:tcPr>
          <w:p w14:paraId="7FD76714" w14:textId="77777777" w:rsidR="00650C20" w:rsidRPr="00650C20" w:rsidRDefault="00650C20" w:rsidP="00650C20">
            <w:r w:rsidRPr="00650C20">
              <w:t>18.66037</w:t>
            </w:r>
          </w:p>
        </w:tc>
        <w:tc>
          <w:tcPr>
            <w:tcW w:w="960" w:type="dxa"/>
            <w:noWrap/>
            <w:hideMark/>
          </w:tcPr>
          <w:p w14:paraId="059A7676" w14:textId="77777777" w:rsidR="00650C20" w:rsidRPr="00650C20" w:rsidRDefault="00650C20" w:rsidP="00650C20">
            <w:r w:rsidRPr="00650C20">
              <w:t>7.77433</w:t>
            </w:r>
          </w:p>
        </w:tc>
        <w:tc>
          <w:tcPr>
            <w:tcW w:w="960" w:type="dxa"/>
            <w:noWrap/>
            <w:hideMark/>
          </w:tcPr>
          <w:p w14:paraId="11BF5194" w14:textId="77777777" w:rsidR="00650C20" w:rsidRPr="00650C20" w:rsidRDefault="00650C20" w:rsidP="00650C20">
            <w:r w:rsidRPr="00650C20">
              <w:t>7.533562</w:t>
            </w:r>
          </w:p>
        </w:tc>
        <w:tc>
          <w:tcPr>
            <w:tcW w:w="960" w:type="dxa"/>
            <w:noWrap/>
            <w:hideMark/>
          </w:tcPr>
          <w:p w14:paraId="73A963E5" w14:textId="77777777" w:rsidR="00650C20" w:rsidRPr="00650C20" w:rsidRDefault="00650C20" w:rsidP="00650C20">
            <w:r w:rsidRPr="00650C20">
              <w:t>7.281616</w:t>
            </w:r>
          </w:p>
        </w:tc>
        <w:tc>
          <w:tcPr>
            <w:tcW w:w="960" w:type="dxa"/>
            <w:noWrap/>
            <w:hideMark/>
          </w:tcPr>
          <w:p w14:paraId="446A2CD2" w14:textId="77777777" w:rsidR="00650C20" w:rsidRPr="00650C20" w:rsidRDefault="00650C20" w:rsidP="00650C20">
            <w:r w:rsidRPr="00650C20">
              <w:t>14.99612</w:t>
            </w:r>
          </w:p>
        </w:tc>
        <w:tc>
          <w:tcPr>
            <w:tcW w:w="960" w:type="dxa"/>
            <w:noWrap/>
            <w:hideMark/>
          </w:tcPr>
          <w:p w14:paraId="38464C08" w14:textId="77777777" w:rsidR="00650C20" w:rsidRPr="00650C20" w:rsidRDefault="00650C20" w:rsidP="00650C20">
            <w:r w:rsidRPr="00650C20">
              <w:t>6.304756</w:t>
            </w:r>
          </w:p>
        </w:tc>
      </w:tr>
      <w:tr w:rsidR="00650C20" w:rsidRPr="00650C20" w14:paraId="064CD0C9" w14:textId="77777777" w:rsidTr="00650C20">
        <w:trPr>
          <w:trHeight w:val="300"/>
        </w:trPr>
        <w:tc>
          <w:tcPr>
            <w:tcW w:w="960" w:type="dxa"/>
            <w:noWrap/>
            <w:hideMark/>
          </w:tcPr>
          <w:p w14:paraId="4CA1ACD8" w14:textId="77777777" w:rsidR="00650C20" w:rsidRPr="00650C20" w:rsidRDefault="00650C20" w:rsidP="00650C20">
            <w:r w:rsidRPr="00650C20">
              <w:t>6.220691</w:t>
            </w:r>
          </w:p>
        </w:tc>
        <w:tc>
          <w:tcPr>
            <w:tcW w:w="960" w:type="dxa"/>
            <w:noWrap/>
            <w:hideMark/>
          </w:tcPr>
          <w:p w14:paraId="7170C4A4" w14:textId="77777777" w:rsidR="00650C20" w:rsidRPr="00650C20" w:rsidRDefault="00650C20" w:rsidP="00650C20">
            <w:r w:rsidRPr="00650C20">
              <w:t>11.94946</w:t>
            </w:r>
          </w:p>
        </w:tc>
        <w:tc>
          <w:tcPr>
            <w:tcW w:w="960" w:type="dxa"/>
            <w:noWrap/>
            <w:hideMark/>
          </w:tcPr>
          <w:p w14:paraId="0E34B02E" w14:textId="77777777" w:rsidR="00650C20" w:rsidRPr="00650C20" w:rsidRDefault="00650C20" w:rsidP="00650C20">
            <w:r w:rsidRPr="00650C20">
              <w:t>13.5515</w:t>
            </w:r>
          </w:p>
        </w:tc>
        <w:tc>
          <w:tcPr>
            <w:tcW w:w="960" w:type="dxa"/>
            <w:noWrap/>
            <w:hideMark/>
          </w:tcPr>
          <w:p w14:paraId="16579E12" w14:textId="77777777" w:rsidR="00650C20" w:rsidRPr="00650C20" w:rsidRDefault="00650C20" w:rsidP="00650C20">
            <w:r w:rsidRPr="00650C20">
              <w:t>14.63654</w:t>
            </w:r>
          </w:p>
        </w:tc>
        <w:tc>
          <w:tcPr>
            <w:tcW w:w="960" w:type="dxa"/>
            <w:noWrap/>
            <w:hideMark/>
          </w:tcPr>
          <w:p w14:paraId="3A57C559" w14:textId="77777777" w:rsidR="00650C20" w:rsidRPr="00650C20" w:rsidRDefault="00650C20" w:rsidP="00650C20">
            <w:r w:rsidRPr="00650C20">
              <w:t>16.91441</w:t>
            </w:r>
          </w:p>
        </w:tc>
        <w:tc>
          <w:tcPr>
            <w:tcW w:w="960" w:type="dxa"/>
            <w:noWrap/>
            <w:hideMark/>
          </w:tcPr>
          <w:p w14:paraId="543AB2A2" w14:textId="77777777" w:rsidR="00650C20" w:rsidRPr="00650C20" w:rsidRDefault="00650C20" w:rsidP="00650C20">
            <w:r w:rsidRPr="00650C20">
              <w:t>10.35229</w:t>
            </w:r>
          </w:p>
        </w:tc>
        <w:tc>
          <w:tcPr>
            <w:tcW w:w="960" w:type="dxa"/>
            <w:noWrap/>
            <w:hideMark/>
          </w:tcPr>
          <w:p w14:paraId="6AE3DFBE" w14:textId="77777777" w:rsidR="00650C20" w:rsidRPr="00650C20" w:rsidRDefault="00650C20" w:rsidP="00650C20">
            <w:r w:rsidRPr="00650C20">
              <w:t>7.021851</w:t>
            </w:r>
          </w:p>
        </w:tc>
        <w:tc>
          <w:tcPr>
            <w:tcW w:w="960" w:type="dxa"/>
            <w:noWrap/>
            <w:hideMark/>
          </w:tcPr>
          <w:p w14:paraId="430B75A2" w14:textId="77777777" w:rsidR="00650C20" w:rsidRPr="00650C20" w:rsidRDefault="00650C20" w:rsidP="00650C20">
            <w:r w:rsidRPr="00650C20">
              <w:t>5.210271</w:t>
            </w:r>
          </w:p>
        </w:tc>
        <w:tc>
          <w:tcPr>
            <w:tcW w:w="960" w:type="dxa"/>
            <w:noWrap/>
            <w:hideMark/>
          </w:tcPr>
          <w:p w14:paraId="29AC9A33" w14:textId="77777777" w:rsidR="00650C20" w:rsidRPr="00650C20" w:rsidRDefault="00650C20" w:rsidP="00650C20">
            <w:r w:rsidRPr="00650C20">
              <w:t>14.61048</w:t>
            </w:r>
          </w:p>
        </w:tc>
        <w:tc>
          <w:tcPr>
            <w:tcW w:w="960" w:type="dxa"/>
            <w:noWrap/>
            <w:hideMark/>
          </w:tcPr>
          <w:p w14:paraId="5DA461E7" w14:textId="77777777" w:rsidR="00650C20" w:rsidRPr="00650C20" w:rsidRDefault="00650C20" w:rsidP="00650C20">
            <w:r w:rsidRPr="00650C20">
              <w:t>14.46002</w:t>
            </w:r>
          </w:p>
        </w:tc>
      </w:tr>
      <w:tr w:rsidR="00650C20" w:rsidRPr="00650C20" w14:paraId="7BDE2673" w14:textId="77777777" w:rsidTr="00650C20">
        <w:trPr>
          <w:trHeight w:val="300"/>
        </w:trPr>
        <w:tc>
          <w:tcPr>
            <w:tcW w:w="960" w:type="dxa"/>
            <w:noWrap/>
            <w:hideMark/>
          </w:tcPr>
          <w:p w14:paraId="4BF257C8" w14:textId="77777777" w:rsidR="00650C20" w:rsidRPr="00650C20" w:rsidRDefault="00650C20" w:rsidP="00650C20">
            <w:r w:rsidRPr="00650C20">
              <w:t>5.715236</w:t>
            </w:r>
          </w:p>
        </w:tc>
        <w:tc>
          <w:tcPr>
            <w:tcW w:w="960" w:type="dxa"/>
            <w:noWrap/>
            <w:hideMark/>
          </w:tcPr>
          <w:p w14:paraId="2B1E664E" w14:textId="77777777" w:rsidR="00650C20" w:rsidRPr="00650C20" w:rsidRDefault="00650C20" w:rsidP="00650C20">
            <w:r w:rsidRPr="00650C20">
              <w:t>4.587978</w:t>
            </w:r>
          </w:p>
        </w:tc>
        <w:tc>
          <w:tcPr>
            <w:tcW w:w="960" w:type="dxa"/>
            <w:noWrap/>
            <w:hideMark/>
          </w:tcPr>
          <w:p w14:paraId="48477F39" w14:textId="77777777" w:rsidR="00650C20" w:rsidRPr="00650C20" w:rsidRDefault="00650C20" w:rsidP="00650C20">
            <w:r w:rsidRPr="00650C20">
              <w:t>7.297692</w:t>
            </w:r>
          </w:p>
        </w:tc>
        <w:tc>
          <w:tcPr>
            <w:tcW w:w="960" w:type="dxa"/>
            <w:noWrap/>
            <w:hideMark/>
          </w:tcPr>
          <w:p w14:paraId="79E89315" w14:textId="77777777" w:rsidR="00650C20" w:rsidRPr="00650C20" w:rsidRDefault="00650C20" w:rsidP="00650C20">
            <w:r w:rsidRPr="00650C20">
              <w:t>13.73798</w:t>
            </w:r>
          </w:p>
        </w:tc>
        <w:tc>
          <w:tcPr>
            <w:tcW w:w="960" w:type="dxa"/>
            <w:noWrap/>
            <w:hideMark/>
          </w:tcPr>
          <w:p w14:paraId="6A5F839D" w14:textId="77777777" w:rsidR="00650C20" w:rsidRPr="00650C20" w:rsidRDefault="00650C20" w:rsidP="00650C20">
            <w:r w:rsidRPr="00650C20">
              <w:t>8.435701</w:t>
            </w:r>
          </w:p>
        </w:tc>
        <w:tc>
          <w:tcPr>
            <w:tcW w:w="960" w:type="dxa"/>
            <w:noWrap/>
            <w:hideMark/>
          </w:tcPr>
          <w:p w14:paraId="6D4908F5" w14:textId="77777777" w:rsidR="00650C20" w:rsidRPr="00650C20" w:rsidRDefault="00650C20" w:rsidP="00650C20">
            <w:r w:rsidRPr="00650C20">
              <w:t>9.550387</w:t>
            </w:r>
          </w:p>
        </w:tc>
        <w:tc>
          <w:tcPr>
            <w:tcW w:w="960" w:type="dxa"/>
            <w:noWrap/>
            <w:hideMark/>
          </w:tcPr>
          <w:p w14:paraId="25E98090" w14:textId="77777777" w:rsidR="00650C20" w:rsidRPr="00650C20" w:rsidRDefault="00650C20" w:rsidP="00650C20">
            <w:r w:rsidRPr="00650C20">
              <w:t>12.53289</w:t>
            </w:r>
          </w:p>
        </w:tc>
        <w:tc>
          <w:tcPr>
            <w:tcW w:w="960" w:type="dxa"/>
            <w:noWrap/>
            <w:hideMark/>
          </w:tcPr>
          <w:p w14:paraId="09F5DAF9" w14:textId="77777777" w:rsidR="00650C20" w:rsidRPr="00650C20" w:rsidRDefault="00650C20" w:rsidP="00650C20">
            <w:r w:rsidRPr="00650C20">
              <w:t>13.19234</w:t>
            </w:r>
          </w:p>
        </w:tc>
        <w:tc>
          <w:tcPr>
            <w:tcW w:w="960" w:type="dxa"/>
            <w:noWrap/>
            <w:hideMark/>
          </w:tcPr>
          <w:p w14:paraId="37DE40F3" w14:textId="77777777" w:rsidR="00650C20" w:rsidRPr="00650C20" w:rsidRDefault="00650C20" w:rsidP="00650C20">
            <w:r w:rsidRPr="00650C20">
              <w:t>8.609384</w:t>
            </w:r>
          </w:p>
        </w:tc>
        <w:tc>
          <w:tcPr>
            <w:tcW w:w="960" w:type="dxa"/>
            <w:noWrap/>
            <w:hideMark/>
          </w:tcPr>
          <w:p w14:paraId="646E707C" w14:textId="77777777" w:rsidR="00650C20" w:rsidRPr="00650C20" w:rsidRDefault="00650C20" w:rsidP="00650C20">
            <w:r w:rsidRPr="00650C20">
              <w:t>10.23683</w:t>
            </w:r>
          </w:p>
        </w:tc>
      </w:tr>
      <w:tr w:rsidR="00650C20" w:rsidRPr="00650C20" w14:paraId="340E14AE" w14:textId="77777777" w:rsidTr="00650C20">
        <w:trPr>
          <w:trHeight w:val="300"/>
        </w:trPr>
        <w:tc>
          <w:tcPr>
            <w:tcW w:w="960" w:type="dxa"/>
            <w:noWrap/>
            <w:hideMark/>
          </w:tcPr>
          <w:p w14:paraId="14760F14" w14:textId="77777777" w:rsidR="00650C20" w:rsidRPr="00650C20" w:rsidRDefault="00650C20" w:rsidP="00650C20">
            <w:r w:rsidRPr="00650C20">
              <w:t>5.224018</w:t>
            </w:r>
          </w:p>
        </w:tc>
        <w:tc>
          <w:tcPr>
            <w:tcW w:w="960" w:type="dxa"/>
            <w:noWrap/>
            <w:hideMark/>
          </w:tcPr>
          <w:p w14:paraId="102D2B24" w14:textId="77777777" w:rsidR="00650C20" w:rsidRPr="00650C20" w:rsidRDefault="00650C20" w:rsidP="00650C20">
            <w:r w:rsidRPr="00650C20">
              <w:t>9.834215</w:t>
            </w:r>
          </w:p>
        </w:tc>
        <w:tc>
          <w:tcPr>
            <w:tcW w:w="960" w:type="dxa"/>
            <w:noWrap/>
            <w:hideMark/>
          </w:tcPr>
          <w:p w14:paraId="2FDCB263" w14:textId="77777777" w:rsidR="00650C20" w:rsidRPr="00650C20" w:rsidRDefault="00650C20" w:rsidP="00650C20">
            <w:r w:rsidRPr="00650C20">
              <w:t>13.46311</w:t>
            </w:r>
          </w:p>
        </w:tc>
        <w:tc>
          <w:tcPr>
            <w:tcW w:w="960" w:type="dxa"/>
            <w:noWrap/>
            <w:hideMark/>
          </w:tcPr>
          <w:p w14:paraId="40B43D2E" w14:textId="77777777" w:rsidR="00650C20" w:rsidRPr="00650C20" w:rsidRDefault="00650C20" w:rsidP="00650C20">
            <w:r w:rsidRPr="00650C20">
              <w:t>15.11134</w:t>
            </w:r>
          </w:p>
        </w:tc>
        <w:tc>
          <w:tcPr>
            <w:tcW w:w="960" w:type="dxa"/>
            <w:noWrap/>
            <w:hideMark/>
          </w:tcPr>
          <w:p w14:paraId="5D9BF6E9" w14:textId="77777777" w:rsidR="00650C20" w:rsidRPr="00650C20" w:rsidRDefault="00650C20" w:rsidP="00650C20">
            <w:r w:rsidRPr="00650C20">
              <w:t>10.28438</w:t>
            </w:r>
          </w:p>
        </w:tc>
        <w:tc>
          <w:tcPr>
            <w:tcW w:w="960" w:type="dxa"/>
            <w:noWrap/>
            <w:hideMark/>
          </w:tcPr>
          <w:p w14:paraId="435C2362" w14:textId="77777777" w:rsidR="00650C20" w:rsidRPr="00650C20" w:rsidRDefault="00650C20" w:rsidP="00650C20">
            <w:r w:rsidRPr="00650C20">
              <w:t>5.585539</w:t>
            </w:r>
          </w:p>
        </w:tc>
        <w:tc>
          <w:tcPr>
            <w:tcW w:w="960" w:type="dxa"/>
            <w:noWrap/>
            <w:hideMark/>
          </w:tcPr>
          <w:p w14:paraId="40C63F2B" w14:textId="77777777" w:rsidR="00650C20" w:rsidRPr="00650C20" w:rsidRDefault="00650C20" w:rsidP="00650C20">
            <w:r w:rsidRPr="00650C20">
              <w:t>9.442437</w:t>
            </w:r>
          </w:p>
        </w:tc>
        <w:tc>
          <w:tcPr>
            <w:tcW w:w="960" w:type="dxa"/>
            <w:noWrap/>
            <w:hideMark/>
          </w:tcPr>
          <w:p w14:paraId="107222ED" w14:textId="77777777" w:rsidR="00650C20" w:rsidRPr="00650C20" w:rsidRDefault="00650C20" w:rsidP="00650C20">
            <w:r w:rsidRPr="00650C20">
              <w:t>4.919825</w:t>
            </w:r>
          </w:p>
        </w:tc>
        <w:tc>
          <w:tcPr>
            <w:tcW w:w="960" w:type="dxa"/>
            <w:noWrap/>
            <w:hideMark/>
          </w:tcPr>
          <w:p w14:paraId="05B28A76" w14:textId="77777777" w:rsidR="00650C20" w:rsidRPr="00650C20" w:rsidRDefault="00650C20" w:rsidP="00650C20">
            <w:r w:rsidRPr="00650C20">
              <w:t>6.223485</w:t>
            </w:r>
          </w:p>
        </w:tc>
        <w:tc>
          <w:tcPr>
            <w:tcW w:w="960" w:type="dxa"/>
            <w:noWrap/>
            <w:hideMark/>
          </w:tcPr>
          <w:p w14:paraId="2D76725D" w14:textId="77777777" w:rsidR="00650C20" w:rsidRPr="00650C20" w:rsidRDefault="00650C20" w:rsidP="00650C20">
            <w:r w:rsidRPr="00650C20">
              <w:t>16.27721</w:t>
            </w:r>
          </w:p>
        </w:tc>
      </w:tr>
      <w:tr w:rsidR="00650C20" w:rsidRPr="00650C20" w14:paraId="4EFF665E" w14:textId="77777777" w:rsidTr="00650C20">
        <w:trPr>
          <w:trHeight w:val="300"/>
        </w:trPr>
        <w:tc>
          <w:tcPr>
            <w:tcW w:w="960" w:type="dxa"/>
            <w:noWrap/>
            <w:hideMark/>
          </w:tcPr>
          <w:p w14:paraId="1B3C2836" w14:textId="77777777" w:rsidR="00650C20" w:rsidRPr="00650C20" w:rsidRDefault="00650C20" w:rsidP="00650C20">
            <w:r w:rsidRPr="00650C20">
              <w:t>6.373157</w:t>
            </w:r>
          </w:p>
        </w:tc>
        <w:tc>
          <w:tcPr>
            <w:tcW w:w="960" w:type="dxa"/>
            <w:noWrap/>
            <w:hideMark/>
          </w:tcPr>
          <w:p w14:paraId="6DDF60A7" w14:textId="77777777" w:rsidR="00650C20" w:rsidRPr="00650C20" w:rsidRDefault="00650C20" w:rsidP="00650C20">
            <w:r w:rsidRPr="00650C20">
              <w:t>4.609273</w:t>
            </w:r>
          </w:p>
        </w:tc>
        <w:tc>
          <w:tcPr>
            <w:tcW w:w="960" w:type="dxa"/>
            <w:noWrap/>
            <w:hideMark/>
          </w:tcPr>
          <w:p w14:paraId="2D8BD9FC" w14:textId="77777777" w:rsidR="00650C20" w:rsidRPr="00650C20" w:rsidRDefault="00650C20" w:rsidP="00650C20">
            <w:r w:rsidRPr="00650C20">
              <w:t>13.34048</w:t>
            </w:r>
          </w:p>
        </w:tc>
        <w:tc>
          <w:tcPr>
            <w:tcW w:w="960" w:type="dxa"/>
            <w:noWrap/>
            <w:hideMark/>
          </w:tcPr>
          <w:p w14:paraId="69366100" w14:textId="77777777" w:rsidR="00650C20" w:rsidRPr="00650C20" w:rsidRDefault="00650C20" w:rsidP="00650C20">
            <w:r w:rsidRPr="00650C20">
              <w:t>6.12475</w:t>
            </w:r>
          </w:p>
        </w:tc>
        <w:tc>
          <w:tcPr>
            <w:tcW w:w="960" w:type="dxa"/>
            <w:noWrap/>
            <w:hideMark/>
          </w:tcPr>
          <w:p w14:paraId="66342FA3" w14:textId="77777777" w:rsidR="00650C20" w:rsidRPr="00650C20" w:rsidRDefault="00650C20" w:rsidP="00650C20">
            <w:r w:rsidRPr="00650C20">
              <w:t>16.18322</w:t>
            </w:r>
          </w:p>
        </w:tc>
        <w:tc>
          <w:tcPr>
            <w:tcW w:w="960" w:type="dxa"/>
            <w:noWrap/>
            <w:hideMark/>
          </w:tcPr>
          <w:p w14:paraId="7B147CF8" w14:textId="77777777" w:rsidR="00650C20" w:rsidRPr="00650C20" w:rsidRDefault="00650C20" w:rsidP="00650C20">
            <w:r w:rsidRPr="00650C20">
              <w:t>4.658191</w:t>
            </w:r>
          </w:p>
        </w:tc>
        <w:tc>
          <w:tcPr>
            <w:tcW w:w="960" w:type="dxa"/>
            <w:noWrap/>
            <w:hideMark/>
          </w:tcPr>
          <w:p w14:paraId="5C0B207E" w14:textId="77777777" w:rsidR="00650C20" w:rsidRPr="00650C20" w:rsidRDefault="00650C20" w:rsidP="00650C20">
            <w:r w:rsidRPr="00650C20">
              <w:t>6.477698</w:t>
            </w:r>
          </w:p>
        </w:tc>
        <w:tc>
          <w:tcPr>
            <w:tcW w:w="960" w:type="dxa"/>
            <w:noWrap/>
            <w:hideMark/>
          </w:tcPr>
          <w:p w14:paraId="31EA58EB" w14:textId="77777777" w:rsidR="00650C20" w:rsidRPr="00650C20" w:rsidRDefault="00650C20" w:rsidP="00650C20">
            <w:r w:rsidRPr="00650C20">
              <w:t>13.19043</w:t>
            </w:r>
          </w:p>
        </w:tc>
        <w:tc>
          <w:tcPr>
            <w:tcW w:w="960" w:type="dxa"/>
            <w:noWrap/>
            <w:hideMark/>
          </w:tcPr>
          <w:p w14:paraId="0661EC5E" w14:textId="77777777" w:rsidR="00650C20" w:rsidRPr="00650C20" w:rsidRDefault="00650C20" w:rsidP="00650C20">
            <w:r w:rsidRPr="00650C20">
              <w:t>4.369337</w:t>
            </w:r>
          </w:p>
        </w:tc>
        <w:tc>
          <w:tcPr>
            <w:tcW w:w="960" w:type="dxa"/>
            <w:noWrap/>
            <w:hideMark/>
          </w:tcPr>
          <w:p w14:paraId="75B58014" w14:textId="77777777" w:rsidR="00650C20" w:rsidRPr="00650C20" w:rsidRDefault="00650C20" w:rsidP="00650C20">
            <w:r w:rsidRPr="00650C20">
              <w:t>15.66427</w:t>
            </w:r>
          </w:p>
        </w:tc>
      </w:tr>
      <w:tr w:rsidR="00650C20" w:rsidRPr="00650C20" w14:paraId="61A72D25" w14:textId="77777777" w:rsidTr="00650C20">
        <w:trPr>
          <w:trHeight w:val="300"/>
        </w:trPr>
        <w:tc>
          <w:tcPr>
            <w:tcW w:w="960" w:type="dxa"/>
            <w:noWrap/>
            <w:hideMark/>
          </w:tcPr>
          <w:p w14:paraId="3706FB97" w14:textId="77777777" w:rsidR="00650C20" w:rsidRPr="00650C20" w:rsidRDefault="00650C20" w:rsidP="00650C20">
            <w:r w:rsidRPr="00650C20">
              <w:t>5.349783</w:t>
            </w:r>
          </w:p>
        </w:tc>
        <w:tc>
          <w:tcPr>
            <w:tcW w:w="960" w:type="dxa"/>
            <w:noWrap/>
            <w:hideMark/>
          </w:tcPr>
          <w:p w14:paraId="21EEA8B9" w14:textId="77777777" w:rsidR="00650C20" w:rsidRPr="00650C20" w:rsidRDefault="00650C20" w:rsidP="00650C20">
            <w:r w:rsidRPr="00650C20">
              <w:t>12.37521</w:t>
            </w:r>
          </w:p>
        </w:tc>
        <w:tc>
          <w:tcPr>
            <w:tcW w:w="960" w:type="dxa"/>
            <w:noWrap/>
            <w:hideMark/>
          </w:tcPr>
          <w:p w14:paraId="5BCB8504" w14:textId="77777777" w:rsidR="00650C20" w:rsidRPr="00650C20" w:rsidRDefault="00650C20" w:rsidP="00650C20">
            <w:r w:rsidRPr="00650C20">
              <w:t>7.872207</w:t>
            </w:r>
          </w:p>
        </w:tc>
        <w:tc>
          <w:tcPr>
            <w:tcW w:w="960" w:type="dxa"/>
            <w:noWrap/>
            <w:hideMark/>
          </w:tcPr>
          <w:p w14:paraId="29BAD30E" w14:textId="77777777" w:rsidR="00650C20" w:rsidRPr="00650C20" w:rsidRDefault="00650C20" w:rsidP="00650C20">
            <w:r w:rsidRPr="00650C20">
              <w:t>8.664606</w:t>
            </w:r>
          </w:p>
        </w:tc>
        <w:tc>
          <w:tcPr>
            <w:tcW w:w="960" w:type="dxa"/>
            <w:noWrap/>
            <w:hideMark/>
          </w:tcPr>
          <w:p w14:paraId="7F3F8970" w14:textId="77777777" w:rsidR="00650C20" w:rsidRPr="00650C20" w:rsidRDefault="00650C20" w:rsidP="00650C20">
            <w:r w:rsidRPr="00650C20">
              <w:t>15.99832</w:t>
            </w:r>
          </w:p>
        </w:tc>
        <w:tc>
          <w:tcPr>
            <w:tcW w:w="960" w:type="dxa"/>
            <w:noWrap/>
            <w:hideMark/>
          </w:tcPr>
          <w:p w14:paraId="43888739" w14:textId="77777777" w:rsidR="00650C20" w:rsidRPr="00650C20" w:rsidRDefault="00650C20" w:rsidP="00650C20">
            <w:r w:rsidRPr="00650C20">
              <w:t>12.75268</w:t>
            </w:r>
          </w:p>
        </w:tc>
        <w:tc>
          <w:tcPr>
            <w:tcW w:w="960" w:type="dxa"/>
            <w:noWrap/>
            <w:hideMark/>
          </w:tcPr>
          <w:p w14:paraId="67B86128" w14:textId="77777777" w:rsidR="00650C20" w:rsidRPr="00650C20" w:rsidRDefault="00650C20" w:rsidP="00650C20">
            <w:r w:rsidRPr="00650C20">
              <w:t>5.403433</w:t>
            </w:r>
          </w:p>
        </w:tc>
        <w:tc>
          <w:tcPr>
            <w:tcW w:w="960" w:type="dxa"/>
            <w:noWrap/>
            <w:hideMark/>
          </w:tcPr>
          <w:p w14:paraId="2774385D" w14:textId="77777777" w:rsidR="00650C20" w:rsidRPr="00650C20" w:rsidRDefault="00650C20" w:rsidP="00650C20">
            <w:r w:rsidRPr="00650C20">
              <w:t>8.326908</w:t>
            </w:r>
          </w:p>
        </w:tc>
        <w:tc>
          <w:tcPr>
            <w:tcW w:w="960" w:type="dxa"/>
            <w:noWrap/>
            <w:hideMark/>
          </w:tcPr>
          <w:p w14:paraId="30A312CA" w14:textId="77777777" w:rsidR="00650C20" w:rsidRPr="00650C20" w:rsidRDefault="00650C20" w:rsidP="00650C20">
            <w:r w:rsidRPr="00650C20">
              <w:t>15.89057</w:t>
            </w:r>
          </w:p>
        </w:tc>
        <w:tc>
          <w:tcPr>
            <w:tcW w:w="960" w:type="dxa"/>
            <w:noWrap/>
            <w:hideMark/>
          </w:tcPr>
          <w:p w14:paraId="7B14A266" w14:textId="77777777" w:rsidR="00650C20" w:rsidRPr="00650C20" w:rsidRDefault="00650C20" w:rsidP="00650C20">
            <w:r w:rsidRPr="00650C20">
              <w:t>15.66206</w:t>
            </w:r>
          </w:p>
        </w:tc>
      </w:tr>
      <w:tr w:rsidR="00650C20" w:rsidRPr="00650C20" w14:paraId="6B65D8A5" w14:textId="77777777" w:rsidTr="00650C20">
        <w:trPr>
          <w:trHeight w:val="300"/>
        </w:trPr>
        <w:tc>
          <w:tcPr>
            <w:tcW w:w="960" w:type="dxa"/>
            <w:noWrap/>
            <w:hideMark/>
          </w:tcPr>
          <w:p w14:paraId="657BDBA6" w14:textId="77777777" w:rsidR="00650C20" w:rsidRPr="00650C20" w:rsidRDefault="00650C20" w:rsidP="00650C20">
            <w:pPr>
              <w:rPr>
                <w:b/>
                <w:bCs/>
              </w:rPr>
            </w:pPr>
            <w:r w:rsidRPr="00650C20">
              <w:rPr>
                <w:b/>
                <w:bCs/>
              </w:rPr>
              <w:t>6.672372</w:t>
            </w:r>
          </w:p>
        </w:tc>
        <w:tc>
          <w:tcPr>
            <w:tcW w:w="960" w:type="dxa"/>
            <w:noWrap/>
            <w:hideMark/>
          </w:tcPr>
          <w:p w14:paraId="5BA66F22" w14:textId="77777777" w:rsidR="00650C20" w:rsidRPr="00650C20" w:rsidRDefault="00650C20" w:rsidP="00650C20">
            <w:pPr>
              <w:rPr>
                <w:b/>
                <w:bCs/>
              </w:rPr>
            </w:pPr>
            <w:r w:rsidRPr="00650C20">
              <w:rPr>
                <w:b/>
                <w:bCs/>
              </w:rPr>
              <w:t>9.249303</w:t>
            </w:r>
          </w:p>
        </w:tc>
        <w:tc>
          <w:tcPr>
            <w:tcW w:w="960" w:type="dxa"/>
            <w:noWrap/>
            <w:hideMark/>
          </w:tcPr>
          <w:p w14:paraId="1B02408C" w14:textId="77777777" w:rsidR="00650C20" w:rsidRPr="00650C20" w:rsidRDefault="00650C20" w:rsidP="00650C20">
            <w:pPr>
              <w:rPr>
                <w:b/>
                <w:bCs/>
              </w:rPr>
            </w:pPr>
            <w:r w:rsidRPr="00650C20">
              <w:rPr>
                <w:b/>
                <w:bCs/>
              </w:rPr>
              <w:t>9.862661</w:t>
            </w:r>
          </w:p>
        </w:tc>
        <w:tc>
          <w:tcPr>
            <w:tcW w:w="960" w:type="dxa"/>
            <w:noWrap/>
            <w:hideMark/>
          </w:tcPr>
          <w:p w14:paraId="4073027E" w14:textId="77777777" w:rsidR="00650C20" w:rsidRPr="00650C20" w:rsidRDefault="00650C20" w:rsidP="00650C20">
            <w:pPr>
              <w:rPr>
                <w:b/>
                <w:bCs/>
              </w:rPr>
            </w:pPr>
            <w:r w:rsidRPr="00650C20">
              <w:rPr>
                <w:b/>
                <w:bCs/>
              </w:rPr>
              <w:t>10.31802</w:t>
            </w:r>
          </w:p>
        </w:tc>
        <w:tc>
          <w:tcPr>
            <w:tcW w:w="960" w:type="dxa"/>
            <w:noWrap/>
            <w:hideMark/>
          </w:tcPr>
          <w:p w14:paraId="17336821" w14:textId="77777777" w:rsidR="00650C20" w:rsidRPr="00650C20" w:rsidRDefault="00650C20" w:rsidP="00650C20">
            <w:pPr>
              <w:rPr>
                <w:b/>
                <w:bCs/>
              </w:rPr>
            </w:pPr>
            <w:r w:rsidRPr="00650C20">
              <w:rPr>
                <w:b/>
                <w:bCs/>
              </w:rPr>
              <w:t>14.35573</w:t>
            </w:r>
          </w:p>
        </w:tc>
        <w:tc>
          <w:tcPr>
            <w:tcW w:w="960" w:type="dxa"/>
            <w:noWrap/>
            <w:hideMark/>
          </w:tcPr>
          <w:p w14:paraId="2A2E70FD" w14:textId="77777777" w:rsidR="00650C20" w:rsidRPr="00650C20" w:rsidRDefault="00650C20" w:rsidP="00650C20">
            <w:pPr>
              <w:rPr>
                <w:b/>
                <w:bCs/>
              </w:rPr>
            </w:pPr>
            <w:r w:rsidRPr="00650C20">
              <w:rPr>
                <w:b/>
                <w:bCs/>
              </w:rPr>
              <w:t>8.162092</w:t>
            </w:r>
          </w:p>
        </w:tc>
        <w:tc>
          <w:tcPr>
            <w:tcW w:w="960" w:type="dxa"/>
            <w:noWrap/>
            <w:hideMark/>
          </w:tcPr>
          <w:p w14:paraId="52B159D3" w14:textId="77777777" w:rsidR="00650C20" w:rsidRPr="00650C20" w:rsidRDefault="00650C20" w:rsidP="00650C20">
            <w:pPr>
              <w:rPr>
                <w:b/>
                <w:bCs/>
              </w:rPr>
            </w:pPr>
            <w:r w:rsidRPr="00650C20">
              <w:rPr>
                <w:b/>
                <w:bCs/>
              </w:rPr>
              <w:t>7.810146</w:t>
            </w:r>
          </w:p>
        </w:tc>
        <w:tc>
          <w:tcPr>
            <w:tcW w:w="960" w:type="dxa"/>
            <w:noWrap/>
            <w:hideMark/>
          </w:tcPr>
          <w:p w14:paraId="78CFCB2A" w14:textId="77777777" w:rsidR="00650C20" w:rsidRPr="00650C20" w:rsidRDefault="00650C20" w:rsidP="00650C20">
            <w:pPr>
              <w:rPr>
                <w:b/>
                <w:bCs/>
              </w:rPr>
            </w:pPr>
            <w:r w:rsidRPr="00650C20">
              <w:rPr>
                <w:b/>
                <w:bCs/>
              </w:rPr>
              <w:t>8.677716</w:t>
            </w:r>
          </w:p>
        </w:tc>
        <w:tc>
          <w:tcPr>
            <w:tcW w:w="960" w:type="dxa"/>
            <w:noWrap/>
            <w:hideMark/>
          </w:tcPr>
          <w:p w14:paraId="56B21074" w14:textId="77777777" w:rsidR="00650C20" w:rsidRPr="00650C20" w:rsidRDefault="00650C20" w:rsidP="00650C20">
            <w:pPr>
              <w:rPr>
                <w:b/>
                <w:bCs/>
              </w:rPr>
            </w:pPr>
            <w:r w:rsidRPr="00650C20">
              <w:rPr>
                <w:b/>
                <w:bCs/>
              </w:rPr>
              <w:t>10.77914</w:t>
            </w:r>
          </w:p>
        </w:tc>
        <w:tc>
          <w:tcPr>
            <w:tcW w:w="960" w:type="dxa"/>
            <w:noWrap/>
            <w:hideMark/>
          </w:tcPr>
          <w:p w14:paraId="082E1846" w14:textId="77777777" w:rsidR="00650C20" w:rsidRPr="00650C20" w:rsidRDefault="00650C20" w:rsidP="00650C20">
            <w:pPr>
              <w:rPr>
                <w:b/>
                <w:bCs/>
              </w:rPr>
            </w:pPr>
            <w:r w:rsidRPr="00650C20">
              <w:rPr>
                <w:b/>
                <w:bCs/>
              </w:rPr>
              <w:t>12.24838</w:t>
            </w:r>
          </w:p>
        </w:tc>
      </w:tr>
    </w:tbl>
    <w:p w14:paraId="10015EB8" w14:textId="77777777" w:rsidR="00650C20" w:rsidRDefault="00650C20" w:rsidP="00DD05AD">
      <w:r>
        <w:lastRenderedPageBreak/>
        <w:t>4</w:t>
      </w:r>
      <w:r w:rsidRPr="00650C20">
        <w:rPr>
          <w:vertAlign w:val="superscript"/>
        </w:rPr>
        <w:t>th</w:t>
      </w:r>
      <w:r>
        <w:t xml:space="preserve"> Node </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139616A0" w14:textId="77777777" w:rsidTr="00650C20">
        <w:trPr>
          <w:trHeight w:val="300"/>
        </w:trPr>
        <w:tc>
          <w:tcPr>
            <w:tcW w:w="960" w:type="dxa"/>
            <w:noWrap/>
            <w:hideMark/>
          </w:tcPr>
          <w:p w14:paraId="1F9B6BB9" w14:textId="77777777" w:rsidR="00650C20" w:rsidRPr="00650C20" w:rsidRDefault="00650C20" w:rsidP="00650C20">
            <w:r w:rsidRPr="00650C20">
              <w:t>Tx01</w:t>
            </w:r>
          </w:p>
        </w:tc>
        <w:tc>
          <w:tcPr>
            <w:tcW w:w="960" w:type="dxa"/>
            <w:noWrap/>
            <w:hideMark/>
          </w:tcPr>
          <w:p w14:paraId="2880587F" w14:textId="77777777" w:rsidR="00650C20" w:rsidRPr="00650C20" w:rsidRDefault="00650C20" w:rsidP="00650C20">
            <w:r w:rsidRPr="00650C20">
              <w:t>Tx02</w:t>
            </w:r>
          </w:p>
        </w:tc>
        <w:tc>
          <w:tcPr>
            <w:tcW w:w="960" w:type="dxa"/>
            <w:noWrap/>
            <w:hideMark/>
          </w:tcPr>
          <w:p w14:paraId="5ECFD421" w14:textId="77777777" w:rsidR="00650C20" w:rsidRPr="00650C20" w:rsidRDefault="00650C20" w:rsidP="00650C20">
            <w:r w:rsidRPr="00650C20">
              <w:t>Tx03</w:t>
            </w:r>
          </w:p>
        </w:tc>
        <w:tc>
          <w:tcPr>
            <w:tcW w:w="960" w:type="dxa"/>
            <w:noWrap/>
            <w:hideMark/>
          </w:tcPr>
          <w:p w14:paraId="6609E794" w14:textId="77777777" w:rsidR="00650C20" w:rsidRPr="00650C20" w:rsidRDefault="00650C20" w:rsidP="00650C20">
            <w:r w:rsidRPr="00650C20">
              <w:t>Tx04</w:t>
            </w:r>
          </w:p>
        </w:tc>
        <w:tc>
          <w:tcPr>
            <w:tcW w:w="960" w:type="dxa"/>
            <w:noWrap/>
            <w:hideMark/>
          </w:tcPr>
          <w:p w14:paraId="250600B1" w14:textId="77777777" w:rsidR="00650C20" w:rsidRPr="00650C20" w:rsidRDefault="00650C20" w:rsidP="00650C20">
            <w:r w:rsidRPr="00650C20">
              <w:t>Tx05</w:t>
            </w:r>
          </w:p>
        </w:tc>
        <w:tc>
          <w:tcPr>
            <w:tcW w:w="960" w:type="dxa"/>
            <w:noWrap/>
            <w:hideMark/>
          </w:tcPr>
          <w:p w14:paraId="72555DAA" w14:textId="77777777" w:rsidR="00650C20" w:rsidRPr="00650C20" w:rsidRDefault="00650C20" w:rsidP="00650C20">
            <w:r w:rsidRPr="00650C20">
              <w:t>Tx06</w:t>
            </w:r>
          </w:p>
        </w:tc>
        <w:tc>
          <w:tcPr>
            <w:tcW w:w="960" w:type="dxa"/>
            <w:noWrap/>
            <w:hideMark/>
          </w:tcPr>
          <w:p w14:paraId="4FF73B04" w14:textId="77777777" w:rsidR="00650C20" w:rsidRPr="00650C20" w:rsidRDefault="00650C20" w:rsidP="00650C20">
            <w:r w:rsidRPr="00650C20">
              <w:t>Tx07</w:t>
            </w:r>
          </w:p>
        </w:tc>
        <w:tc>
          <w:tcPr>
            <w:tcW w:w="960" w:type="dxa"/>
            <w:noWrap/>
            <w:hideMark/>
          </w:tcPr>
          <w:p w14:paraId="5A9FF6D2" w14:textId="77777777" w:rsidR="00650C20" w:rsidRPr="00650C20" w:rsidRDefault="00650C20" w:rsidP="00650C20">
            <w:r w:rsidRPr="00650C20">
              <w:t>Tx08</w:t>
            </w:r>
          </w:p>
        </w:tc>
        <w:tc>
          <w:tcPr>
            <w:tcW w:w="960" w:type="dxa"/>
            <w:noWrap/>
            <w:hideMark/>
          </w:tcPr>
          <w:p w14:paraId="45CCC57C" w14:textId="77777777" w:rsidR="00650C20" w:rsidRPr="00650C20" w:rsidRDefault="00650C20" w:rsidP="00650C20">
            <w:r w:rsidRPr="00650C20">
              <w:t>Tx09</w:t>
            </w:r>
          </w:p>
        </w:tc>
        <w:tc>
          <w:tcPr>
            <w:tcW w:w="960" w:type="dxa"/>
            <w:noWrap/>
            <w:hideMark/>
          </w:tcPr>
          <w:p w14:paraId="5BC0EECD" w14:textId="77777777" w:rsidR="00650C20" w:rsidRPr="00650C20" w:rsidRDefault="00650C20" w:rsidP="00650C20">
            <w:r w:rsidRPr="00650C20">
              <w:t>Tx10</w:t>
            </w:r>
          </w:p>
        </w:tc>
      </w:tr>
      <w:tr w:rsidR="00650C20" w:rsidRPr="00650C20" w14:paraId="7D5BE2D1" w14:textId="77777777" w:rsidTr="00650C20">
        <w:trPr>
          <w:trHeight w:val="300"/>
        </w:trPr>
        <w:tc>
          <w:tcPr>
            <w:tcW w:w="960" w:type="dxa"/>
            <w:noWrap/>
            <w:hideMark/>
          </w:tcPr>
          <w:p w14:paraId="7FEEBE08" w14:textId="77777777" w:rsidR="00650C20" w:rsidRPr="00650C20" w:rsidRDefault="00650C20" w:rsidP="00650C20">
            <w:r w:rsidRPr="00650C20">
              <w:t>11.7527</w:t>
            </w:r>
          </w:p>
        </w:tc>
        <w:tc>
          <w:tcPr>
            <w:tcW w:w="960" w:type="dxa"/>
            <w:noWrap/>
            <w:hideMark/>
          </w:tcPr>
          <w:p w14:paraId="04FD24CF" w14:textId="77777777" w:rsidR="00650C20" w:rsidRPr="00650C20" w:rsidRDefault="00650C20" w:rsidP="00650C20">
            <w:r w:rsidRPr="00650C20">
              <w:t>11.1996</w:t>
            </w:r>
          </w:p>
        </w:tc>
        <w:tc>
          <w:tcPr>
            <w:tcW w:w="960" w:type="dxa"/>
            <w:noWrap/>
            <w:hideMark/>
          </w:tcPr>
          <w:p w14:paraId="7E79BBE3" w14:textId="77777777" w:rsidR="00650C20" w:rsidRPr="00650C20" w:rsidRDefault="00650C20" w:rsidP="00650C20">
            <w:r w:rsidRPr="00650C20">
              <w:t>2.292563</w:t>
            </w:r>
          </w:p>
        </w:tc>
        <w:tc>
          <w:tcPr>
            <w:tcW w:w="960" w:type="dxa"/>
            <w:noWrap/>
            <w:hideMark/>
          </w:tcPr>
          <w:p w14:paraId="1F29F77E" w14:textId="77777777" w:rsidR="00650C20" w:rsidRPr="00650C20" w:rsidRDefault="00650C20" w:rsidP="00650C20">
            <w:r w:rsidRPr="00650C20">
              <w:t>7.637811</w:t>
            </w:r>
          </w:p>
        </w:tc>
        <w:tc>
          <w:tcPr>
            <w:tcW w:w="960" w:type="dxa"/>
            <w:noWrap/>
            <w:hideMark/>
          </w:tcPr>
          <w:p w14:paraId="28085259" w14:textId="77777777" w:rsidR="00650C20" w:rsidRPr="00650C20" w:rsidRDefault="00650C20" w:rsidP="00650C20">
            <w:r w:rsidRPr="00650C20">
              <w:t>8.496785</w:t>
            </w:r>
          </w:p>
        </w:tc>
        <w:tc>
          <w:tcPr>
            <w:tcW w:w="960" w:type="dxa"/>
            <w:noWrap/>
            <w:hideMark/>
          </w:tcPr>
          <w:p w14:paraId="624BF54D" w14:textId="77777777" w:rsidR="00650C20" w:rsidRPr="00650C20" w:rsidRDefault="00650C20" w:rsidP="00650C20">
            <w:r w:rsidRPr="00650C20">
              <w:t>9.510665</w:t>
            </w:r>
          </w:p>
        </w:tc>
        <w:tc>
          <w:tcPr>
            <w:tcW w:w="960" w:type="dxa"/>
            <w:noWrap/>
            <w:hideMark/>
          </w:tcPr>
          <w:p w14:paraId="170E6411" w14:textId="77777777" w:rsidR="00650C20" w:rsidRPr="00650C20" w:rsidRDefault="00650C20" w:rsidP="00650C20">
            <w:r w:rsidRPr="00650C20">
              <w:t>9.344706</w:t>
            </w:r>
          </w:p>
        </w:tc>
        <w:tc>
          <w:tcPr>
            <w:tcW w:w="960" w:type="dxa"/>
            <w:noWrap/>
            <w:hideMark/>
          </w:tcPr>
          <w:p w14:paraId="1E219288" w14:textId="77777777" w:rsidR="00650C20" w:rsidRPr="00650C20" w:rsidRDefault="00650C20" w:rsidP="00650C20">
            <w:r w:rsidRPr="00650C20">
              <w:t>3.920057</w:t>
            </w:r>
          </w:p>
        </w:tc>
        <w:tc>
          <w:tcPr>
            <w:tcW w:w="960" w:type="dxa"/>
            <w:noWrap/>
            <w:hideMark/>
          </w:tcPr>
          <w:p w14:paraId="08FF2149" w14:textId="77777777" w:rsidR="00650C20" w:rsidRPr="00650C20" w:rsidRDefault="00650C20" w:rsidP="00650C20">
            <w:r w:rsidRPr="00650C20">
              <w:t>16.45516</w:t>
            </w:r>
          </w:p>
        </w:tc>
        <w:tc>
          <w:tcPr>
            <w:tcW w:w="960" w:type="dxa"/>
            <w:noWrap/>
            <w:hideMark/>
          </w:tcPr>
          <w:p w14:paraId="3EAC91A3" w14:textId="77777777" w:rsidR="00650C20" w:rsidRPr="00650C20" w:rsidRDefault="00650C20" w:rsidP="00650C20">
            <w:r w:rsidRPr="00650C20">
              <w:t>8.739801</w:t>
            </w:r>
          </w:p>
        </w:tc>
      </w:tr>
      <w:tr w:rsidR="00650C20" w:rsidRPr="00650C20" w14:paraId="1980CE68" w14:textId="77777777" w:rsidTr="00650C20">
        <w:trPr>
          <w:trHeight w:val="300"/>
        </w:trPr>
        <w:tc>
          <w:tcPr>
            <w:tcW w:w="960" w:type="dxa"/>
            <w:noWrap/>
            <w:hideMark/>
          </w:tcPr>
          <w:p w14:paraId="49196C81" w14:textId="77777777" w:rsidR="00650C20" w:rsidRPr="00650C20" w:rsidRDefault="00650C20" w:rsidP="00650C20">
            <w:r w:rsidRPr="00650C20">
              <w:t>6.715328</w:t>
            </w:r>
          </w:p>
        </w:tc>
        <w:tc>
          <w:tcPr>
            <w:tcW w:w="960" w:type="dxa"/>
            <w:noWrap/>
            <w:hideMark/>
          </w:tcPr>
          <w:p w14:paraId="6F645F03" w14:textId="77777777" w:rsidR="00650C20" w:rsidRPr="00650C20" w:rsidRDefault="00650C20" w:rsidP="00650C20">
            <w:r w:rsidRPr="00650C20">
              <w:t>10.21368</w:t>
            </w:r>
          </w:p>
        </w:tc>
        <w:tc>
          <w:tcPr>
            <w:tcW w:w="960" w:type="dxa"/>
            <w:noWrap/>
            <w:hideMark/>
          </w:tcPr>
          <w:p w14:paraId="789DE13C" w14:textId="77777777" w:rsidR="00650C20" w:rsidRPr="00650C20" w:rsidRDefault="00650C20" w:rsidP="00650C20">
            <w:r w:rsidRPr="00650C20">
              <w:t>10.81674</w:t>
            </w:r>
          </w:p>
        </w:tc>
        <w:tc>
          <w:tcPr>
            <w:tcW w:w="960" w:type="dxa"/>
            <w:noWrap/>
            <w:hideMark/>
          </w:tcPr>
          <w:p w14:paraId="5BD6B168" w14:textId="77777777" w:rsidR="00650C20" w:rsidRPr="00650C20" w:rsidRDefault="00650C20" w:rsidP="00650C20">
            <w:r w:rsidRPr="00650C20">
              <w:t>7.862404</w:t>
            </w:r>
          </w:p>
        </w:tc>
        <w:tc>
          <w:tcPr>
            <w:tcW w:w="960" w:type="dxa"/>
            <w:noWrap/>
            <w:hideMark/>
          </w:tcPr>
          <w:p w14:paraId="5660D14D" w14:textId="77777777" w:rsidR="00650C20" w:rsidRPr="00650C20" w:rsidRDefault="00650C20" w:rsidP="00650C20">
            <w:r w:rsidRPr="00650C20">
              <w:t>15.67638</w:t>
            </w:r>
          </w:p>
        </w:tc>
        <w:tc>
          <w:tcPr>
            <w:tcW w:w="960" w:type="dxa"/>
            <w:noWrap/>
            <w:hideMark/>
          </w:tcPr>
          <w:p w14:paraId="5B4A4DBD" w14:textId="77777777" w:rsidR="00650C20" w:rsidRPr="00650C20" w:rsidRDefault="00650C20" w:rsidP="00650C20">
            <w:r w:rsidRPr="00650C20">
              <w:t>4.207873</w:t>
            </w:r>
          </w:p>
        </w:tc>
        <w:tc>
          <w:tcPr>
            <w:tcW w:w="960" w:type="dxa"/>
            <w:noWrap/>
            <w:hideMark/>
          </w:tcPr>
          <w:p w14:paraId="4C953289" w14:textId="77777777" w:rsidR="00650C20" w:rsidRPr="00650C20" w:rsidRDefault="00650C20" w:rsidP="00650C20">
            <w:r w:rsidRPr="00650C20">
              <w:t>6.894646</w:t>
            </w:r>
          </w:p>
        </w:tc>
        <w:tc>
          <w:tcPr>
            <w:tcW w:w="960" w:type="dxa"/>
            <w:noWrap/>
            <w:hideMark/>
          </w:tcPr>
          <w:p w14:paraId="12C09AAC" w14:textId="77777777" w:rsidR="00650C20" w:rsidRPr="00650C20" w:rsidRDefault="00650C20" w:rsidP="00650C20">
            <w:r w:rsidRPr="00650C20">
              <w:t>11.59825</w:t>
            </w:r>
          </w:p>
        </w:tc>
        <w:tc>
          <w:tcPr>
            <w:tcW w:w="960" w:type="dxa"/>
            <w:noWrap/>
            <w:hideMark/>
          </w:tcPr>
          <w:p w14:paraId="01FA775A" w14:textId="77777777" w:rsidR="00650C20" w:rsidRPr="00650C20" w:rsidRDefault="00650C20" w:rsidP="00650C20">
            <w:r w:rsidRPr="00650C20">
              <w:t>8.293167</w:t>
            </w:r>
          </w:p>
        </w:tc>
        <w:tc>
          <w:tcPr>
            <w:tcW w:w="960" w:type="dxa"/>
            <w:noWrap/>
            <w:hideMark/>
          </w:tcPr>
          <w:p w14:paraId="00C17A63" w14:textId="77777777" w:rsidR="00650C20" w:rsidRPr="00650C20" w:rsidRDefault="00650C20" w:rsidP="00650C20">
            <w:r w:rsidRPr="00650C20">
              <w:t>9.472059</w:t>
            </w:r>
          </w:p>
        </w:tc>
      </w:tr>
      <w:tr w:rsidR="00650C20" w:rsidRPr="00650C20" w14:paraId="79ACADC9" w14:textId="77777777" w:rsidTr="00650C20">
        <w:trPr>
          <w:trHeight w:val="300"/>
        </w:trPr>
        <w:tc>
          <w:tcPr>
            <w:tcW w:w="960" w:type="dxa"/>
            <w:noWrap/>
            <w:hideMark/>
          </w:tcPr>
          <w:p w14:paraId="7D7B3D38" w14:textId="77777777" w:rsidR="00650C20" w:rsidRPr="00650C20" w:rsidRDefault="00650C20" w:rsidP="00650C20">
            <w:r w:rsidRPr="00650C20">
              <w:t>6.769855</w:t>
            </w:r>
          </w:p>
        </w:tc>
        <w:tc>
          <w:tcPr>
            <w:tcW w:w="960" w:type="dxa"/>
            <w:noWrap/>
            <w:hideMark/>
          </w:tcPr>
          <w:p w14:paraId="7BE88B6D" w14:textId="77777777" w:rsidR="00650C20" w:rsidRPr="00650C20" w:rsidRDefault="00650C20" w:rsidP="00650C20">
            <w:r w:rsidRPr="00650C20">
              <w:t>11.15294</w:t>
            </w:r>
          </w:p>
        </w:tc>
        <w:tc>
          <w:tcPr>
            <w:tcW w:w="960" w:type="dxa"/>
            <w:noWrap/>
            <w:hideMark/>
          </w:tcPr>
          <w:p w14:paraId="2339D135" w14:textId="77777777" w:rsidR="00650C20" w:rsidRPr="00650C20" w:rsidRDefault="00650C20" w:rsidP="00650C20">
            <w:r w:rsidRPr="00650C20">
              <w:t>12.56159</w:t>
            </w:r>
          </w:p>
        </w:tc>
        <w:tc>
          <w:tcPr>
            <w:tcW w:w="960" w:type="dxa"/>
            <w:noWrap/>
            <w:hideMark/>
          </w:tcPr>
          <w:p w14:paraId="7C1B946C" w14:textId="77777777" w:rsidR="00650C20" w:rsidRPr="00650C20" w:rsidRDefault="00650C20" w:rsidP="00650C20">
            <w:r w:rsidRPr="00650C20">
              <w:t>7.9146</w:t>
            </w:r>
          </w:p>
        </w:tc>
        <w:tc>
          <w:tcPr>
            <w:tcW w:w="960" w:type="dxa"/>
            <w:noWrap/>
            <w:hideMark/>
          </w:tcPr>
          <w:p w14:paraId="4919FFF3" w14:textId="77777777" w:rsidR="00650C20" w:rsidRPr="00650C20" w:rsidRDefault="00650C20" w:rsidP="00650C20">
            <w:r w:rsidRPr="00650C20">
              <w:t>15.68125</w:t>
            </w:r>
          </w:p>
        </w:tc>
        <w:tc>
          <w:tcPr>
            <w:tcW w:w="960" w:type="dxa"/>
            <w:noWrap/>
            <w:hideMark/>
          </w:tcPr>
          <w:p w14:paraId="057CEBEA" w14:textId="77777777" w:rsidR="00650C20" w:rsidRPr="00650C20" w:rsidRDefault="00650C20" w:rsidP="00650C20">
            <w:r w:rsidRPr="00650C20">
              <w:t>10.21034</w:t>
            </w:r>
          </w:p>
        </w:tc>
        <w:tc>
          <w:tcPr>
            <w:tcW w:w="960" w:type="dxa"/>
            <w:noWrap/>
            <w:hideMark/>
          </w:tcPr>
          <w:p w14:paraId="2473334C" w14:textId="77777777" w:rsidR="00650C20" w:rsidRPr="00650C20" w:rsidRDefault="00650C20" w:rsidP="00650C20">
            <w:r w:rsidRPr="00650C20">
              <w:t>7.770421</w:t>
            </w:r>
          </w:p>
        </w:tc>
        <w:tc>
          <w:tcPr>
            <w:tcW w:w="960" w:type="dxa"/>
            <w:noWrap/>
            <w:hideMark/>
          </w:tcPr>
          <w:p w14:paraId="7283A26E" w14:textId="77777777" w:rsidR="00650C20" w:rsidRPr="00650C20" w:rsidRDefault="00650C20" w:rsidP="00650C20">
            <w:r w:rsidRPr="00650C20">
              <w:t>11.59712</w:t>
            </w:r>
          </w:p>
        </w:tc>
        <w:tc>
          <w:tcPr>
            <w:tcW w:w="960" w:type="dxa"/>
            <w:noWrap/>
            <w:hideMark/>
          </w:tcPr>
          <w:p w14:paraId="3EFB3C2A" w14:textId="77777777" w:rsidR="00650C20" w:rsidRPr="00650C20" w:rsidRDefault="00650C20" w:rsidP="00650C20">
            <w:r w:rsidRPr="00650C20">
              <w:t>10.18506</w:t>
            </w:r>
          </w:p>
        </w:tc>
        <w:tc>
          <w:tcPr>
            <w:tcW w:w="960" w:type="dxa"/>
            <w:noWrap/>
            <w:hideMark/>
          </w:tcPr>
          <w:p w14:paraId="473FE7CE" w14:textId="77777777" w:rsidR="00650C20" w:rsidRPr="00650C20" w:rsidRDefault="00650C20" w:rsidP="00650C20">
            <w:r w:rsidRPr="00650C20">
              <w:t>9.895748</w:t>
            </w:r>
          </w:p>
        </w:tc>
      </w:tr>
      <w:tr w:rsidR="00650C20" w:rsidRPr="00650C20" w14:paraId="57C38362" w14:textId="77777777" w:rsidTr="00650C20">
        <w:trPr>
          <w:trHeight w:val="300"/>
        </w:trPr>
        <w:tc>
          <w:tcPr>
            <w:tcW w:w="960" w:type="dxa"/>
            <w:noWrap/>
            <w:hideMark/>
          </w:tcPr>
          <w:p w14:paraId="7094040F" w14:textId="77777777" w:rsidR="00650C20" w:rsidRPr="00650C20" w:rsidRDefault="00650C20" w:rsidP="00650C20">
            <w:r w:rsidRPr="00650C20">
              <w:t>6.531393</w:t>
            </w:r>
          </w:p>
        </w:tc>
        <w:tc>
          <w:tcPr>
            <w:tcW w:w="960" w:type="dxa"/>
            <w:noWrap/>
            <w:hideMark/>
          </w:tcPr>
          <w:p w14:paraId="796CA004" w14:textId="77777777" w:rsidR="00650C20" w:rsidRPr="00650C20" w:rsidRDefault="00650C20" w:rsidP="00650C20">
            <w:r w:rsidRPr="00650C20">
              <w:t>9.831714</w:t>
            </w:r>
          </w:p>
        </w:tc>
        <w:tc>
          <w:tcPr>
            <w:tcW w:w="960" w:type="dxa"/>
            <w:noWrap/>
            <w:hideMark/>
          </w:tcPr>
          <w:p w14:paraId="5743C14C" w14:textId="77777777" w:rsidR="00650C20" w:rsidRPr="00650C20" w:rsidRDefault="00650C20" w:rsidP="00650C20">
            <w:r w:rsidRPr="00650C20">
              <w:t>5.985268</w:t>
            </w:r>
          </w:p>
        </w:tc>
        <w:tc>
          <w:tcPr>
            <w:tcW w:w="960" w:type="dxa"/>
            <w:noWrap/>
            <w:hideMark/>
          </w:tcPr>
          <w:p w14:paraId="5D5B6696" w14:textId="77777777" w:rsidR="00650C20" w:rsidRPr="00650C20" w:rsidRDefault="00650C20" w:rsidP="00650C20">
            <w:r w:rsidRPr="00650C20">
              <w:t>8.581448</w:t>
            </w:r>
          </w:p>
        </w:tc>
        <w:tc>
          <w:tcPr>
            <w:tcW w:w="960" w:type="dxa"/>
            <w:noWrap/>
            <w:hideMark/>
          </w:tcPr>
          <w:p w14:paraId="167B6A80" w14:textId="77777777" w:rsidR="00650C20" w:rsidRPr="00650C20" w:rsidRDefault="00650C20" w:rsidP="00650C20">
            <w:r w:rsidRPr="00650C20">
              <w:t>15.79043</w:t>
            </w:r>
          </w:p>
        </w:tc>
        <w:tc>
          <w:tcPr>
            <w:tcW w:w="960" w:type="dxa"/>
            <w:noWrap/>
            <w:hideMark/>
          </w:tcPr>
          <w:p w14:paraId="17B17A75" w14:textId="77777777" w:rsidR="00650C20" w:rsidRPr="00650C20" w:rsidRDefault="00650C20" w:rsidP="00650C20">
            <w:r w:rsidRPr="00650C20">
              <w:t>6.40591</w:t>
            </w:r>
          </w:p>
        </w:tc>
        <w:tc>
          <w:tcPr>
            <w:tcW w:w="960" w:type="dxa"/>
            <w:noWrap/>
            <w:hideMark/>
          </w:tcPr>
          <w:p w14:paraId="0EB398B3" w14:textId="77777777" w:rsidR="00650C20" w:rsidRPr="00650C20" w:rsidRDefault="00650C20" w:rsidP="00650C20">
            <w:r w:rsidRPr="00650C20">
              <w:t>3.513894</w:t>
            </w:r>
          </w:p>
        </w:tc>
        <w:tc>
          <w:tcPr>
            <w:tcW w:w="960" w:type="dxa"/>
            <w:noWrap/>
            <w:hideMark/>
          </w:tcPr>
          <w:p w14:paraId="1AF5B55D" w14:textId="77777777" w:rsidR="00650C20" w:rsidRPr="00650C20" w:rsidRDefault="00650C20" w:rsidP="00650C20">
            <w:r w:rsidRPr="00650C20">
              <w:t>7.569656</w:t>
            </w:r>
          </w:p>
        </w:tc>
        <w:tc>
          <w:tcPr>
            <w:tcW w:w="960" w:type="dxa"/>
            <w:noWrap/>
            <w:hideMark/>
          </w:tcPr>
          <w:p w14:paraId="5F3B7C50" w14:textId="77777777" w:rsidR="00650C20" w:rsidRPr="00650C20" w:rsidRDefault="00650C20" w:rsidP="00650C20">
            <w:r w:rsidRPr="00650C20">
              <w:t>8.669564</w:t>
            </w:r>
          </w:p>
        </w:tc>
        <w:tc>
          <w:tcPr>
            <w:tcW w:w="960" w:type="dxa"/>
            <w:noWrap/>
            <w:hideMark/>
          </w:tcPr>
          <w:p w14:paraId="081CE680" w14:textId="77777777" w:rsidR="00650C20" w:rsidRPr="00650C20" w:rsidRDefault="00650C20" w:rsidP="00650C20">
            <w:r w:rsidRPr="00650C20">
              <w:t>5.784743</w:t>
            </w:r>
          </w:p>
        </w:tc>
      </w:tr>
      <w:tr w:rsidR="00650C20" w:rsidRPr="00650C20" w14:paraId="42256323" w14:textId="77777777" w:rsidTr="00650C20">
        <w:trPr>
          <w:trHeight w:val="300"/>
        </w:trPr>
        <w:tc>
          <w:tcPr>
            <w:tcW w:w="960" w:type="dxa"/>
            <w:noWrap/>
            <w:hideMark/>
          </w:tcPr>
          <w:p w14:paraId="02941A00" w14:textId="77777777" w:rsidR="00650C20" w:rsidRPr="00650C20" w:rsidRDefault="00650C20" w:rsidP="00650C20">
            <w:r w:rsidRPr="00650C20">
              <w:t>5.625582</w:t>
            </w:r>
          </w:p>
        </w:tc>
        <w:tc>
          <w:tcPr>
            <w:tcW w:w="960" w:type="dxa"/>
            <w:noWrap/>
            <w:hideMark/>
          </w:tcPr>
          <w:p w14:paraId="06B62BD9" w14:textId="77777777" w:rsidR="00650C20" w:rsidRPr="00650C20" w:rsidRDefault="00650C20" w:rsidP="00650C20">
            <w:r w:rsidRPr="00650C20">
              <w:t>4.872919</w:t>
            </w:r>
          </w:p>
        </w:tc>
        <w:tc>
          <w:tcPr>
            <w:tcW w:w="960" w:type="dxa"/>
            <w:noWrap/>
            <w:hideMark/>
          </w:tcPr>
          <w:p w14:paraId="15BCE001" w14:textId="77777777" w:rsidR="00650C20" w:rsidRPr="00650C20" w:rsidRDefault="00650C20" w:rsidP="00650C20">
            <w:r w:rsidRPr="00650C20">
              <w:t>7.956651</w:t>
            </w:r>
          </w:p>
        </w:tc>
        <w:tc>
          <w:tcPr>
            <w:tcW w:w="960" w:type="dxa"/>
            <w:noWrap/>
            <w:hideMark/>
          </w:tcPr>
          <w:p w14:paraId="09EA4B5E" w14:textId="77777777" w:rsidR="00650C20" w:rsidRPr="00650C20" w:rsidRDefault="00650C20" w:rsidP="00650C20">
            <w:r w:rsidRPr="00650C20">
              <w:t>13.12749</w:t>
            </w:r>
          </w:p>
        </w:tc>
        <w:tc>
          <w:tcPr>
            <w:tcW w:w="960" w:type="dxa"/>
            <w:noWrap/>
            <w:hideMark/>
          </w:tcPr>
          <w:p w14:paraId="7C5A048A" w14:textId="77777777" w:rsidR="00650C20" w:rsidRPr="00650C20" w:rsidRDefault="00650C20" w:rsidP="00650C20">
            <w:r w:rsidRPr="00650C20">
              <w:t>8.111885</w:t>
            </w:r>
          </w:p>
        </w:tc>
        <w:tc>
          <w:tcPr>
            <w:tcW w:w="960" w:type="dxa"/>
            <w:noWrap/>
            <w:hideMark/>
          </w:tcPr>
          <w:p w14:paraId="246D0AD9" w14:textId="77777777" w:rsidR="00650C20" w:rsidRPr="00650C20" w:rsidRDefault="00650C20" w:rsidP="00650C20">
            <w:r w:rsidRPr="00650C20">
              <w:t>6.53426</w:t>
            </w:r>
          </w:p>
        </w:tc>
        <w:tc>
          <w:tcPr>
            <w:tcW w:w="960" w:type="dxa"/>
            <w:noWrap/>
            <w:hideMark/>
          </w:tcPr>
          <w:p w14:paraId="0645E780" w14:textId="77777777" w:rsidR="00650C20" w:rsidRPr="00650C20" w:rsidRDefault="00650C20" w:rsidP="00650C20">
            <w:r w:rsidRPr="00650C20">
              <w:t>7.490032</w:t>
            </w:r>
          </w:p>
        </w:tc>
        <w:tc>
          <w:tcPr>
            <w:tcW w:w="960" w:type="dxa"/>
            <w:noWrap/>
            <w:hideMark/>
          </w:tcPr>
          <w:p w14:paraId="42CEC39C" w14:textId="77777777" w:rsidR="00650C20" w:rsidRPr="00650C20" w:rsidRDefault="00650C20" w:rsidP="00650C20">
            <w:r w:rsidRPr="00650C20">
              <w:t>6.910367</w:t>
            </w:r>
          </w:p>
        </w:tc>
        <w:tc>
          <w:tcPr>
            <w:tcW w:w="960" w:type="dxa"/>
            <w:noWrap/>
            <w:hideMark/>
          </w:tcPr>
          <w:p w14:paraId="113314A9" w14:textId="77777777" w:rsidR="00650C20" w:rsidRPr="00650C20" w:rsidRDefault="00650C20" w:rsidP="00650C20">
            <w:r w:rsidRPr="00650C20">
              <w:t>14.67209</w:t>
            </w:r>
          </w:p>
        </w:tc>
        <w:tc>
          <w:tcPr>
            <w:tcW w:w="960" w:type="dxa"/>
            <w:noWrap/>
            <w:hideMark/>
          </w:tcPr>
          <w:p w14:paraId="6FAC5AD4" w14:textId="77777777" w:rsidR="00650C20" w:rsidRPr="00650C20" w:rsidRDefault="00650C20" w:rsidP="00650C20">
            <w:r w:rsidRPr="00650C20">
              <w:t>5.871024</w:t>
            </w:r>
          </w:p>
        </w:tc>
      </w:tr>
      <w:tr w:rsidR="00650C20" w:rsidRPr="00650C20" w14:paraId="2379EE6D" w14:textId="77777777" w:rsidTr="00650C20">
        <w:trPr>
          <w:trHeight w:val="300"/>
        </w:trPr>
        <w:tc>
          <w:tcPr>
            <w:tcW w:w="960" w:type="dxa"/>
            <w:noWrap/>
            <w:hideMark/>
          </w:tcPr>
          <w:p w14:paraId="2F5913C0" w14:textId="77777777" w:rsidR="00650C20" w:rsidRPr="00650C20" w:rsidRDefault="00650C20" w:rsidP="00650C20">
            <w:r w:rsidRPr="00650C20">
              <w:t>6.269655</w:t>
            </w:r>
          </w:p>
        </w:tc>
        <w:tc>
          <w:tcPr>
            <w:tcW w:w="960" w:type="dxa"/>
            <w:noWrap/>
            <w:hideMark/>
          </w:tcPr>
          <w:p w14:paraId="07578505" w14:textId="77777777" w:rsidR="00650C20" w:rsidRPr="00650C20" w:rsidRDefault="00650C20" w:rsidP="00650C20">
            <w:r w:rsidRPr="00650C20">
              <w:t>10.59528</w:t>
            </w:r>
          </w:p>
        </w:tc>
        <w:tc>
          <w:tcPr>
            <w:tcW w:w="960" w:type="dxa"/>
            <w:noWrap/>
            <w:hideMark/>
          </w:tcPr>
          <w:p w14:paraId="4396C33E" w14:textId="77777777" w:rsidR="00650C20" w:rsidRPr="00650C20" w:rsidRDefault="00650C20" w:rsidP="00650C20">
            <w:r w:rsidRPr="00650C20">
              <w:t>13.29136</w:t>
            </w:r>
          </w:p>
        </w:tc>
        <w:tc>
          <w:tcPr>
            <w:tcW w:w="960" w:type="dxa"/>
            <w:noWrap/>
            <w:hideMark/>
          </w:tcPr>
          <w:p w14:paraId="09CD04BB" w14:textId="77777777" w:rsidR="00650C20" w:rsidRPr="00650C20" w:rsidRDefault="00650C20" w:rsidP="00650C20">
            <w:r w:rsidRPr="00650C20">
              <w:t>13.63399</w:t>
            </w:r>
          </w:p>
        </w:tc>
        <w:tc>
          <w:tcPr>
            <w:tcW w:w="960" w:type="dxa"/>
            <w:noWrap/>
            <w:hideMark/>
          </w:tcPr>
          <w:p w14:paraId="193B404B" w14:textId="77777777" w:rsidR="00650C20" w:rsidRPr="00650C20" w:rsidRDefault="00650C20" w:rsidP="00650C20">
            <w:r w:rsidRPr="00650C20">
              <w:t>16.35664</w:t>
            </w:r>
          </w:p>
        </w:tc>
        <w:tc>
          <w:tcPr>
            <w:tcW w:w="960" w:type="dxa"/>
            <w:noWrap/>
            <w:hideMark/>
          </w:tcPr>
          <w:p w14:paraId="111E463B" w14:textId="77777777" w:rsidR="00650C20" w:rsidRPr="00650C20" w:rsidRDefault="00650C20" w:rsidP="00650C20">
            <w:r w:rsidRPr="00650C20">
              <w:t>9.694469</w:t>
            </w:r>
          </w:p>
        </w:tc>
        <w:tc>
          <w:tcPr>
            <w:tcW w:w="960" w:type="dxa"/>
            <w:noWrap/>
            <w:hideMark/>
          </w:tcPr>
          <w:p w14:paraId="5178F5C3" w14:textId="77777777" w:rsidR="00650C20" w:rsidRPr="00650C20" w:rsidRDefault="00650C20" w:rsidP="00650C20">
            <w:r w:rsidRPr="00650C20">
              <w:t>6.996233</w:t>
            </w:r>
          </w:p>
        </w:tc>
        <w:tc>
          <w:tcPr>
            <w:tcW w:w="960" w:type="dxa"/>
            <w:noWrap/>
            <w:hideMark/>
          </w:tcPr>
          <w:p w14:paraId="287919C0" w14:textId="77777777" w:rsidR="00650C20" w:rsidRPr="00650C20" w:rsidRDefault="00650C20" w:rsidP="00650C20">
            <w:r w:rsidRPr="00650C20">
              <w:t>4.975568</w:t>
            </w:r>
          </w:p>
        </w:tc>
        <w:tc>
          <w:tcPr>
            <w:tcW w:w="960" w:type="dxa"/>
            <w:noWrap/>
            <w:hideMark/>
          </w:tcPr>
          <w:p w14:paraId="48DDA168" w14:textId="77777777" w:rsidR="00650C20" w:rsidRPr="00650C20" w:rsidRDefault="00650C20" w:rsidP="00650C20">
            <w:r w:rsidRPr="00650C20">
              <w:t>13.49891</w:t>
            </w:r>
          </w:p>
        </w:tc>
        <w:tc>
          <w:tcPr>
            <w:tcW w:w="960" w:type="dxa"/>
            <w:noWrap/>
            <w:hideMark/>
          </w:tcPr>
          <w:p w14:paraId="7985F7A2" w14:textId="77777777" w:rsidR="00650C20" w:rsidRPr="00650C20" w:rsidRDefault="00650C20" w:rsidP="00650C20">
            <w:r w:rsidRPr="00650C20">
              <w:t>14.31934</w:t>
            </w:r>
          </w:p>
        </w:tc>
      </w:tr>
      <w:tr w:rsidR="00650C20" w:rsidRPr="00650C20" w14:paraId="676A145E" w14:textId="77777777" w:rsidTr="00650C20">
        <w:trPr>
          <w:trHeight w:val="300"/>
        </w:trPr>
        <w:tc>
          <w:tcPr>
            <w:tcW w:w="960" w:type="dxa"/>
            <w:noWrap/>
            <w:hideMark/>
          </w:tcPr>
          <w:p w14:paraId="17BC86B8" w14:textId="77777777" w:rsidR="00650C20" w:rsidRPr="00650C20" w:rsidRDefault="00650C20" w:rsidP="00650C20">
            <w:r w:rsidRPr="00650C20">
              <w:t>5.62807</w:t>
            </w:r>
          </w:p>
        </w:tc>
        <w:tc>
          <w:tcPr>
            <w:tcW w:w="960" w:type="dxa"/>
            <w:noWrap/>
            <w:hideMark/>
          </w:tcPr>
          <w:p w14:paraId="36890062" w14:textId="77777777" w:rsidR="00650C20" w:rsidRPr="00650C20" w:rsidRDefault="00650C20" w:rsidP="00650C20">
            <w:r w:rsidRPr="00650C20">
              <w:t>2.726864</w:t>
            </w:r>
          </w:p>
        </w:tc>
        <w:tc>
          <w:tcPr>
            <w:tcW w:w="960" w:type="dxa"/>
            <w:noWrap/>
            <w:hideMark/>
          </w:tcPr>
          <w:p w14:paraId="40E08AA4" w14:textId="77777777" w:rsidR="00650C20" w:rsidRPr="00650C20" w:rsidRDefault="00650C20" w:rsidP="00650C20">
            <w:r w:rsidRPr="00650C20">
              <w:t>7.111867</w:t>
            </w:r>
          </w:p>
        </w:tc>
        <w:tc>
          <w:tcPr>
            <w:tcW w:w="960" w:type="dxa"/>
            <w:noWrap/>
            <w:hideMark/>
          </w:tcPr>
          <w:p w14:paraId="013383A8" w14:textId="77777777" w:rsidR="00650C20" w:rsidRPr="00650C20" w:rsidRDefault="00650C20" w:rsidP="00650C20">
            <w:r w:rsidRPr="00650C20">
              <w:t>13.96341</w:t>
            </w:r>
          </w:p>
        </w:tc>
        <w:tc>
          <w:tcPr>
            <w:tcW w:w="960" w:type="dxa"/>
            <w:noWrap/>
            <w:hideMark/>
          </w:tcPr>
          <w:p w14:paraId="304E81D9" w14:textId="77777777" w:rsidR="00650C20" w:rsidRPr="00650C20" w:rsidRDefault="00650C20" w:rsidP="00650C20">
            <w:r w:rsidRPr="00650C20">
              <w:t>8.617372</w:t>
            </w:r>
          </w:p>
        </w:tc>
        <w:tc>
          <w:tcPr>
            <w:tcW w:w="960" w:type="dxa"/>
            <w:noWrap/>
            <w:hideMark/>
          </w:tcPr>
          <w:p w14:paraId="4ED8360D" w14:textId="77777777" w:rsidR="00650C20" w:rsidRPr="00650C20" w:rsidRDefault="00650C20" w:rsidP="00650C20">
            <w:r w:rsidRPr="00650C20">
              <w:t>10.19236</w:t>
            </w:r>
          </w:p>
        </w:tc>
        <w:tc>
          <w:tcPr>
            <w:tcW w:w="960" w:type="dxa"/>
            <w:noWrap/>
            <w:hideMark/>
          </w:tcPr>
          <w:p w14:paraId="579E7C5B" w14:textId="77777777" w:rsidR="00650C20" w:rsidRPr="00650C20" w:rsidRDefault="00650C20" w:rsidP="00650C20">
            <w:r w:rsidRPr="00650C20">
              <w:t>11.45665</w:t>
            </w:r>
          </w:p>
        </w:tc>
        <w:tc>
          <w:tcPr>
            <w:tcW w:w="960" w:type="dxa"/>
            <w:noWrap/>
            <w:hideMark/>
          </w:tcPr>
          <w:p w14:paraId="7615994E" w14:textId="77777777" w:rsidR="00650C20" w:rsidRPr="00650C20" w:rsidRDefault="00650C20" w:rsidP="00650C20">
            <w:r w:rsidRPr="00650C20">
              <w:t>13.90261</w:t>
            </w:r>
          </w:p>
        </w:tc>
        <w:tc>
          <w:tcPr>
            <w:tcW w:w="960" w:type="dxa"/>
            <w:noWrap/>
            <w:hideMark/>
          </w:tcPr>
          <w:p w14:paraId="35A734E8" w14:textId="77777777" w:rsidR="00650C20" w:rsidRPr="00650C20" w:rsidRDefault="00650C20" w:rsidP="00650C20">
            <w:r w:rsidRPr="00650C20">
              <w:t>7.904579</w:t>
            </w:r>
          </w:p>
        </w:tc>
        <w:tc>
          <w:tcPr>
            <w:tcW w:w="960" w:type="dxa"/>
            <w:noWrap/>
            <w:hideMark/>
          </w:tcPr>
          <w:p w14:paraId="6AA56D96" w14:textId="77777777" w:rsidR="00650C20" w:rsidRPr="00650C20" w:rsidRDefault="00650C20" w:rsidP="00650C20">
            <w:r w:rsidRPr="00650C20">
              <w:t>10.43648</w:t>
            </w:r>
          </w:p>
        </w:tc>
      </w:tr>
      <w:tr w:rsidR="00650C20" w:rsidRPr="00650C20" w14:paraId="641017E4" w14:textId="77777777" w:rsidTr="00650C20">
        <w:trPr>
          <w:trHeight w:val="300"/>
        </w:trPr>
        <w:tc>
          <w:tcPr>
            <w:tcW w:w="960" w:type="dxa"/>
            <w:noWrap/>
            <w:hideMark/>
          </w:tcPr>
          <w:p w14:paraId="6B9C442B" w14:textId="77777777" w:rsidR="00650C20" w:rsidRPr="00650C20" w:rsidRDefault="00650C20" w:rsidP="00650C20">
            <w:r w:rsidRPr="00650C20">
              <w:t>5.798915</w:t>
            </w:r>
          </w:p>
        </w:tc>
        <w:tc>
          <w:tcPr>
            <w:tcW w:w="960" w:type="dxa"/>
            <w:noWrap/>
            <w:hideMark/>
          </w:tcPr>
          <w:p w14:paraId="64F026A5" w14:textId="77777777" w:rsidR="00650C20" w:rsidRPr="00650C20" w:rsidRDefault="00650C20" w:rsidP="00650C20">
            <w:r w:rsidRPr="00650C20">
              <w:t>10.19894</w:t>
            </w:r>
          </w:p>
        </w:tc>
        <w:tc>
          <w:tcPr>
            <w:tcW w:w="960" w:type="dxa"/>
            <w:noWrap/>
            <w:hideMark/>
          </w:tcPr>
          <w:p w14:paraId="6C07800D" w14:textId="77777777" w:rsidR="00650C20" w:rsidRPr="00650C20" w:rsidRDefault="00650C20" w:rsidP="00650C20">
            <w:r w:rsidRPr="00650C20">
              <w:t>13.78239</w:t>
            </w:r>
          </w:p>
        </w:tc>
        <w:tc>
          <w:tcPr>
            <w:tcW w:w="960" w:type="dxa"/>
            <w:noWrap/>
            <w:hideMark/>
          </w:tcPr>
          <w:p w14:paraId="76C85314" w14:textId="77777777" w:rsidR="00650C20" w:rsidRPr="00650C20" w:rsidRDefault="00650C20" w:rsidP="00650C20">
            <w:r w:rsidRPr="00650C20">
              <w:t>4.992035</w:t>
            </w:r>
          </w:p>
        </w:tc>
        <w:tc>
          <w:tcPr>
            <w:tcW w:w="960" w:type="dxa"/>
            <w:noWrap/>
            <w:hideMark/>
          </w:tcPr>
          <w:p w14:paraId="7E2816E1" w14:textId="77777777" w:rsidR="00650C20" w:rsidRPr="00650C20" w:rsidRDefault="00650C20" w:rsidP="00650C20">
            <w:r w:rsidRPr="00650C20">
              <w:t>10.79054</w:t>
            </w:r>
          </w:p>
        </w:tc>
        <w:tc>
          <w:tcPr>
            <w:tcW w:w="960" w:type="dxa"/>
            <w:noWrap/>
            <w:hideMark/>
          </w:tcPr>
          <w:p w14:paraId="6302B63D" w14:textId="77777777" w:rsidR="00650C20" w:rsidRPr="00650C20" w:rsidRDefault="00650C20" w:rsidP="00650C20">
            <w:r w:rsidRPr="00650C20">
              <w:t>5.617547</w:t>
            </w:r>
          </w:p>
        </w:tc>
        <w:tc>
          <w:tcPr>
            <w:tcW w:w="960" w:type="dxa"/>
            <w:noWrap/>
            <w:hideMark/>
          </w:tcPr>
          <w:p w14:paraId="7A162FC7" w14:textId="77777777" w:rsidR="00650C20" w:rsidRPr="00650C20" w:rsidRDefault="00650C20" w:rsidP="00650C20">
            <w:r w:rsidRPr="00650C20">
              <w:t>9.203952</w:t>
            </w:r>
          </w:p>
        </w:tc>
        <w:tc>
          <w:tcPr>
            <w:tcW w:w="960" w:type="dxa"/>
            <w:noWrap/>
            <w:hideMark/>
          </w:tcPr>
          <w:p w14:paraId="4033DB88" w14:textId="77777777" w:rsidR="00650C20" w:rsidRPr="00650C20" w:rsidRDefault="00650C20" w:rsidP="00650C20">
            <w:r w:rsidRPr="00650C20">
              <w:t>4.682205</w:t>
            </w:r>
          </w:p>
        </w:tc>
        <w:tc>
          <w:tcPr>
            <w:tcW w:w="960" w:type="dxa"/>
            <w:noWrap/>
            <w:hideMark/>
          </w:tcPr>
          <w:p w14:paraId="2079BC29" w14:textId="77777777" w:rsidR="00650C20" w:rsidRPr="00650C20" w:rsidRDefault="00650C20" w:rsidP="00650C20">
            <w:r w:rsidRPr="00650C20">
              <w:t>5.634746</w:t>
            </w:r>
          </w:p>
        </w:tc>
        <w:tc>
          <w:tcPr>
            <w:tcW w:w="960" w:type="dxa"/>
            <w:noWrap/>
            <w:hideMark/>
          </w:tcPr>
          <w:p w14:paraId="79343CDE" w14:textId="77777777" w:rsidR="00650C20" w:rsidRPr="00650C20" w:rsidRDefault="00650C20" w:rsidP="00650C20">
            <w:r w:rsidRPr="00650C20">
              <w:t>16.22309</w:t>
            </w:r>
          </w:p>
        </w:tc>
      </w:tr>
      <w:tr w:rsidR="00650C20" w:rsidRPr="00650C20" w14:paraId="7D6ED5E3" w14:textId="77777777" w:rsidTr="00650C20">
        <w:trPr>
          <w:trHeight w:val="300"/>
        </w:trPr>
        <w:tc>
          <w:tcPr>
            <w:tcW w:w="960" w:type="dxa"/>
            <w:noWrap/>
            <w:hideMark/>
          </w:tcPr>
          <w:p w14:paraId="587180C9" w14:textId="77777777" w:rsidR="00650C20" w:rsidRPr="00650C20" w:rsidRDefault="00650C20" w:rsidP="00650C20">
            <w:r w:rsidRPr="00650C20">
              <w:t>6.107641</w:t>
            </w:r>
          </w:p>
        </w:tc>
        <w:tc>
          <w:tcPr>
            <w:tcW w:w="960" w:type="dxa"/>
            <w:noWrap/>
            <w:hideMark/>
          </w:tcPr>
          <w:p w14:paraId="15667BA2" w14:textId="77777777" w:rsidR="00650C20" w:rsidRPr="00650C20" w:rsidRDefault="00650C20" w:rsidP="00650C20">
            <w:r w:rsidRPr="00650C20">
              <w:t>4.221077</w:t>
            </w:r>
          </w:p>
        </w:tc>
        <w:tc>
          <w:tcPr>
            <w:tcW w:w="960" w:type="dxa"/>
            <w:noWrap/>
            <w:hideMark/>
          </w:tcPr>
          <w:p w14:paraId="17A1BCD0" w14:textId="77777777" w:rsidR="00650C20" w:rsidRPr="00650C20" w:rsidRDefault="00650C20" w:rsidP="00650C20">
            <w:r w:rsidRPr="00650C20">
              <w:t>13.78724</w:t>
            </w:r>
          </w:p>
        </w:tc>
        <w:tc>
          <w:tcPr>
            <w:tcW w:w="960" w:type="dxa"/>
            <w:noWrap/>
            <w:hideMark/>
          </w:tcPr>
          <w:p w14:paraId="32D52B90" w14:textId="77777777" w:rsidR="00650C20" w:rsidRPr="00650C20" w:rsidRDefault="00650C20" w:rsidP="00650C20">
            <w:r w:rsidRPr="00650C20">
              <w:t>16.26618</w:t>
            </w:r>
          </w:p>
        </w:tc>
        <w:tc>
          <w:tcPr>
            <w:tcW w:w="960" w:type="dxa"/>
            <w:noWrap/>
            <w:hideMark/>
          </w:tcPr>
          <w:p w14:paraId="36F50F66" w14:textId="77777777" w:rsidR="00650C20" w:rsidRPr="00650C20" w:rsidRDefault="00650C20" w:rsidP="00650C20">
            <w:r w:rsidRPr="00650C20">
              <w:t>16.3121</w:t>
            </w:r>
          </w:p>
        </w:tc>
        <w:tc>
          <w:tcPr>
            <w:tcW w:w="960" w:type="dxa"/>
            <w:noWrap/>
            <w:hideMark/>
          </w:tcPr>
          <w:p w14:paraId="725C9EF5" w14:textId="77777777" w:rsidR="00650C20" w:rsidRPr="00650C20" w:rsidRDefault="00650C20" w:rsidP="00650C20">
            <w:r w:rsidRPr="00650C20">
              <w:t>5.285461</w:t>
            </w:r>
          </w:p>
        </w:tc>
        <w:tc>
          <w:tcPr>
            <w:tcW w:w="960" w:type="dxa"/>
            <w:noWrap/>
            <w:hideMark/>
          </w:tcPr>
          <w:p w14:paraId="664B1436" w14:textId="77777777" w:rsidR="00650C20" w:rsidRPr="00650C20" w:rsidRDefault="00650C20" w:rsidP="00650C20">
            <w:r w:rsidRPr="00650C20">
              <w:t>5.895478</w:t>
            </w:r>
          </w:p>
        </w:tc>
        <w:tc>
          <w:tcPr>
            <w:tcW w:w="960" w:type="dxa"/>
            <w:noWrap/>
            <w:hideMark/>
          </w:tcPr>
          <w:p w14:paraId="69535B85" w14:textId="77777777" w:rsidR="00650C20" w:rsidRPr="00650C20" w:rsidRDefault="00650C20" w:rsidP="00650C20">
            <w:r w:rsidRPr="00650C20">
              <w:t>13.32287</w:t>
            </w:r>
          </w:p>
        </w:tc>
        <w:tc>
          <w:tcPr>
            <w:tcW w:w="960" w:type="dxa"/>
            <w:noWrap/>
            <w:hideMark/>
          </w:tcPr>
          <w:p w14:paraId="3DEAD97B" w14:textId="77777777" w:rsidR="00650C20" w:rsidRPr="00650C20" w:rsidRDefault="00650C20" w:rsidP="00650C20">
            <w:r w:rsidRPr="00650C20">
              <w:t>3.874558</w:t>
            </w:r>
          </w:p>
        </w:tc>
        <w:tc>
          <w:tcPr>
            <w:tcW w:w="960" w:type="dxa"/>
            <w:noWrap/>
            <w:hideMark/>
          </w:tcPr>
          <w:p w14:paraId="75A60731" w14:textId="77777777" w:rsidR="00650C20" w:rsidRPr="00650C20" w:rsidRDefault="00650C20" w:rsidP="00650C20">
            <w:r w:rsidRPr="00650C20">
              <w:t>15.15921</w:t>
            </w:r>
          </w:p>
        </w:tc>
      </w:tr>
      <w:tr w:rsidR="00650C20" w:rsidRPr="00650C20" w14:paraId="356FC69A" w14:textId="77777777" w:rsidTr="00650C20">
        <w:trPr>
          <w:trHeight w:val="300"/>
        </w:trPr>
        <w:tc>
          <w:tcPr>
            <w:tcW w:w="960" w:type="dxa"/>
            <w:noWrap/>
            <w:hideMark/>
          </w:tcPr>
          <w:p w14:paraId="201065AB" w14:textId="77777777" w:rsidR="00650C20" w:rsidRPr="00650C20" w:rsidRDefault="00650C20" w:rsidP="00650C20">
            <w:r w:rsidRPr="00650C20">
              <w:t>5.675192</w:t>
            </w:r>
          </w:p>
        </w:tc>
        <w:tc>
          <w:tcPr>
            <w:tcW w:w="960" w:type="dxa"/>
            <w:noWrap/>
            <w:hideMark/>
          </w:tcPr>
          <w:p w14:paraId="301922DF" w14:textId="77777777" w:rsidR="00650C20" w:rsidRPr="00650C20" w:rsidRDefault="00650C20" w:rsidP="00650C20">
            <w:r w:rsidRPr="00650C20">
              <w:t>11.8409</w:t>
            </w:r>
          </w:p>
        </w:tc>
        <w:tc>
          <w:tcPr>
            <w:tcW w:w="960" w:type="dxa"/>
            <w:noWrap/>
            <w:hideMark/>
          </w:tcPr>
          <w:p w14:paraId="4F5B7F01" w14:textId="77777777" w:rsidR="00650C20" w:rsidRPr="00650C20" w:rsidRDefault="00650C20" w:rsidP="00650C20">
            <w:r w:rsidRPr="00650C20">
              <w:t>8.578865</w:t>
            </w:r>
          </w:p>
        </w:tc>
        <w:tc>
          <w:tcPr>
            <w:tcW w:w="960" w:type="dxa"/>
            <w:noWrap/>
            <w:hideMark/>
          </w:tcPr>
          <w:p w14:paraId="042439D6" w14:textId="77777777" w:rsidR="00650C20" w:rsidRPr="00650C20" w:rsidRDefault="00650C20" w:rsidP="00650C20">
            <w:r w:rsidRPr="00650C20">
              <w:t>8.904037</w:t>
            </w:r>
          </w:p>
        </w:tc>
        <w:tc>
          <w:tcPr>
            <w:tcW w:w="960" w:type="dxa"/>
            <w:noWrap/>
            <w:hideMark/>
          </w:tcPr>
          <w:p w14:paraId="7CCB6C81" w14:textId="77777777" w:rsidR="00650C20" w:rsidRPr="00650C20" w:rsidRDefault="00650C20" w:rsidP="00650C20">
            <w:r w:rsidRPr="00650C20">
              <w:t>15.97686</w:t>
            </w:r>
          </w:p>
        </w:tc>
        <w:tc>
          <w:tcPr>
            <w:tcW w:w="960" w:type="dxa"/>
            <w:noWrap/>
            <w:hideMark/>
          </w:tcPr>
          <w:p w14:paraId="230E7FAF" w14:textId="77777777" w:rsidR="00650C20" w:rsidRPr="00650C20" w:rsidRDefault="00650C20" w:rsidP="00650C20">
            <w:r w:rsidRPr="00650C20">
              <w:t>12.44789</w:t>
            </w:r>
          </w:p>
        </w:tc>
        <w:tc>
          <w:tcPr>
            <w:tcW w:w="960" w:type="dxa"/>
            <w:noWrap/>
            <w:hideMark/>
          </w:tcPr>
          <w:p w14:paraId="7E4528EC" w14:textId="77777777" w:rsidR="00650C20" w:rsidRPr="00650C20" w:rsidRDefault="00650C20" w:rsidP="00650C20">
            <w:r w:rsidRPr="00650C20">
              <w:t>6.111174</w:t>
            </w:r>
          </w:p>
        </w:tc>
        <w:tc>
          <w:tcPr>
            <w:tcW w:w="960" w:type="dxa"/>
            <w:noWrap/>
            <w:hideMark/>
          </w:tcPr>
          <w:p w14:paraId="3E3FE975" w14:textId="77777777" w:rsidR="00650C20" w:rsidRPr="00650C20" w:rsidRDefault="00650C20" w:rsidP="00650C20">
            <w:r w:rsidRPr="00650C20">
              <w:t>8.829458</w:t>
            </w:r>
          </w:p>
        </w:tc>
        <w:tc>
          <w:tcPr>
            <w:tcW w:w="960" w:type="dxa"/>
            <w:noWrap/>
            <w:hideMark/>
          </w:tcPr>
          <w:p w14:paraId="34EC13EF" w14:textId="77777777" w:rsidR="00650C20" w:rsidRPr="00650C20" w:rsidRDefault="00650C20" w:rsidP="00650C20">
            <w:r w:rsidRPr="00650C20">
              <w:t>14.97751</w:t>
            </w:r>
          </w:p>
        </w:tc>
        <w:tc>
          <w:tcPr>
            <w:tcW w:w="960" w:type="dxa"/>
            <w:noWrap/>
            <w:hideMark/>
          </w:tcPr>
          <w:p w14:paraId="5FC576EA" w14:textId="77777777" w:rsidR="00650C20" w:rsidRPr="00650C20" w:rsidRDefault="00650C20" w:rsidP="00650C20">
            <w:r w:rsidRPr="00650C20">
              <w:t>15.31588</w:t>
            </w:r>
          </w:p>
        </w:tc>
      </w:tr>
      <w:tr w:rsidR="00650C20" w:rsidRPr="00650C20" w14:paraId="5907B80A" w14:textId="77777777" w:rsidTr="00650C20">
        <w:trPr>
          <w:trHeight w:val="300"/>
        </w:trPr>
        <w:tc>
          <w:tcPr>
            <w:tcW w:w="960" w:type="dxa"/>
            <w:noWrap/>
            <w:hideMark/>
          </w:tcPr>
          <w:p w14:paraId="1C22C263" w14:textId="77777777" w:rsidR="00650C20" w:rsidRPr="00650C20" w:rsidRDefault="00650C20" w:rsidP="00650C20">
            <w:pPr>
              <w:rPr>
                <w:b/>
                <w:bCs/>
              </w:rPr>
            </w:pPr>
            <w:r w:rsidRPr="00650C20">
              <w:rPr>
                <w:b/>
                <w:bCs/>
              </w:rPr>
              <w:t>6.687433</w:t>
            </w:r>
          </w:p>
        </w:tc>
        <w:tc>
          <w:tcPr>
            <w:tcW w:w="960" w:type="dxa"/>
            <w:noWrap/>
            <w:hideMark/>
          </w:tcPr>
          <w:p w14:paraId="7C880B88" w14:textId="77777777" w:rsidR="00650C20" w:rsidRPr="00650C20" w:rsidRDefault="00650C20" w:rsidP="00650C20">
            <w:pPr>
              <w:rPr>
                <w:b/>
                <w:bCs/>
              </w:rPr>
            </w:pPr>
            <w:r w:rsidRPr="00650C20">
              <w:rPr>
                <w:b/>
                <w:bCs/>
              </w:rPr>
              <w:t>8.685391</w:t>
            </w:r>
          </w:p>
        </w:tc>
        <w:tc>
          <w:tcPr>
            <w:tcW w:w="960" w:type="dxa"/>
            <w:noWrap/>
            <w:hideMark/>
          </w:tcPr>
          <w:p w14:paraId="0A2F49C2" w14:textId="77777777" w:rsidR="00650C20" w:rsidRPr="00650C20" w:rsidRDefault="00650C20" w:rsidP="00650C20">
            <w:pPr>
              <w:rPr>
                <w:b/>
                <w:bCs/>
              </w:rPr>
            </w:pPr>
            <w:r w:rsidRPr="00650C20">
              <w:rPr>
                <w:b/>
                <w:bCs/>
              </w:rPr>
              <w:t>9.616453</w:t>
            </w:r>
          </w:p>
        </w:tc>
        <w:tc>
          <w:tcPr>
            <w:tcW w:w="960" w:type="dxa"/>
            <w:noWrap/>
            <w:hideMark/>
          </w:tcPr>
          <w:p w14:paraId="532D59F0" w14:textId="77777777" w:rsidR="00650C20" w:rsidRPr="00650C20" w:rsidRDefault="00650C20" w:rsidP="00650C20">
            <w:pPr>
              <w:rPr>
                <w:b/>
                <w:bCs/>
              </w:rPr>
            </w:pPr>
            <w:r w:rsidRPr="00650C20">
              <w:rPr>
                <w:b/>
                <w:bCs/>
              </w:rPr>
              <w:t>10.28834</w:t>
            </w:r>
          </w:p>
        </w:tc>
        <w:tc>
          <w:tcPr>
            <w:tcW w:w="960" w:type="dxa"/>
            <w:noWrap/>
            <w:hideMark/>
          </w:tcPr>
          <w:p w14:paraId="0DE02A73" w14:textId="77777777" w:rsidR="00650C20" w:rsidRPr="00650C20" w:rsidRDefault="00650C20" w:rsidP="00650C20">
            <w:pPr>
              <w:rPr>
                <w:b/>
                <w:bCs/>
              </w:rPr>
            </w:pPr>
            <w:r w:rsidRPr="00650C20">
              <w:rPr>
                <w:b/>
                <w:bCs/>
              </w:rPr>
              <w:t>13.18102</w:t>
            </w:r>
          </w:p>
        </w:tc>
        <w:tc>
          <w:tcPr>
            <w:tcW w:w="960" w:type="dxa"/>
            <w:noWrap/>
            <w:hideMark/>
          </w:tcPr>
          <w:p w14:paraId="6BC94495" w14:textId="77777777" w:rsidR="00650C20" w:rsidRPr="00650C20" w:rsidRDefault="00650C20" w:rsidP="00650C20">
            <w:pPr>
              <w:rPr>
                <w:b/>
                <w:bCs/>
              </w:rPr>
            </w:pPr>
            <w:r w:rsidRPr="00650C20">
              <w:rPr>
                <w:b/>
                <w:bCs/>
              </w:rPr>
              <w:t>8.010678</w:t>
            </w:r>
          </w:p>
        </w:tc>
        <w:tc>
          <w:tcPr>
            <w:tcW w:w="960" w:type="dxa"/>
            <w:noWrap/>
            <w:hideMark/>
          </w:tcPr>
          <w:p w14:paraId="2358FAEC" w14:textId="77777777" w:rsidR="00650C20" w:rsidRPr="00650C20" w:rsidRDefault="00650C20" w:rsidP="00650C20">
            <w:pPr>
              <w:rPr>
                <w:b/>
                <w:bCs/>
              </w:rPr>
            </w:pPr>
            <w:r w:rsidRPr="00650C20">
              <w:rPr>
                <w:b/>
                <w:bCs/>
              </w:rPr>
              <w:t>7.467719</w:t>
            </w:r>
          </w:p>
        </w:tc>
        <w:tc>
          <w:tcPr>
            <w:tcW w:w="960" w:type="dxa"/>
            <w:noWrap/>
            <w:hideMark/>
          </w:tcPr>
          <w:p w14:paraId="279EEDB4" w14:textId="77777777" w:rsidR="00650C20" w:rsidRPr="00650C20" w:rsidRDefault="00650C20" w:rsidP="00650C20">
            <w:pPr>
              <w:rPr>
                <w:b/>
                <w:bCs/>
              </w:rPr>
            </w:pPr>
            <w:r w:rsidRPr="00650C20">
              <w:rPr>
                <w:b/>
                <w:bCs/>
              </w:rPr>
              <w:t>8.730815</w:t>
            </w:r>
          </w:p>
        </w:tc>
        <w:tc>
          <w:tcPr>
            <w:tcW w:w="960" w:type="dxa"/>
            <w:noWrap/>
            <w:hideMark/>
          </w:tcPr>
          <w:p w14:paraId="1711CE30" w14:textId="77777777" w:rsidR="00650C20" w:rsidRPr="00650C20" w:rsidRDefault="00650C20" w:rsidP="00650C20">
            <w:pPr>
              <w:rPr>
                <w:b/>
                <w:bCs/>
              </w:rPr>
            </w:pPr>
            <w:r w:rsidRPr="00650C20">
              <w:rPr>
                <w:b/>
                <w:bCs/>
              </w:rPr>
              <w:t>10.41653</w:t>
            </w:r>
          </w:p>
        </w:tc>
        <w:tc>
          <w:tcPr>
            <w:tcW w:w="960" w:type="dxa"/>
            <w:noWrap/>
            <w:hideMark/>
          </w:tcPr>
          <w:p w14:paraId="211FB8F8" w14:textId="77777777" w:rsidR="00650C20" w:rsidRPr="00650C20" w:rsidRDefault="00650C20" w:rsidP="00650C20">
            <w:pPr>
              <w:rPr>
                <w:b/>
                <w:bCs/>
              </w:rPr>
            </w:pPr>
            <w:r w:rsidRPr="00650C20">
              <w:rPr>
                <w:b/>
                <w:bCs/>
              </w:rPr>
              <w:t>11.12174</w:t>
            </w:r>
          </w:p>
        </w:tc>
      </w:tr>
    </w:tbl>
    <w:p w14:paraId="642F6F13" w14:textId="33D6528B" w:rsidR="00650C20" w:rsidRDefault="00650C20" w:rsidP="00DD05AD"/>
    <w:p w14:paraId="47E37092" w14:textId="6CBC524B"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A256CE2" w14:textId="77777777" w:rsidTr="00650C20">
        <w:trPr>
          <w:trHeight w:val="300"/>
        </w:trPr>
        <w:tc>
          <w:tcPr>
            <w:tcW w:w="960" w:type="dxa"/>
            <w:noWrap/>
            <w:hideMark/>
          </w:tcPr>
          <w:p w14:paraId="2A217DFF" w14:textId="77777777" w:rsidR="00650C20" w:rsidRPr="00650C20" w:rsidRDefault="00650C20" w:rsidP="00650C20">
            <w:r w:rsidRPr="00650C20">
              <w:t>Tx01</w:t>
            </w:r>
          </w:p>
        </w:tc>
        <w:tc>
          <w:tcPr>
            <w:tcW w:w="960" w:type="dxa"/>
            <w:noWrap/>
            <w:hideMark/>
          </w:tcPr>
          <w:p w14:paraId="61EB653E" w14:textId="77777777" w:rsidR="00650C20" w:rsidRPr="00650C20" w:rsidRDefault="00650C20" w:rsidP="00650C20">
            <w:r w:rsidRPr="00650C20">
              <w:t>Tx02</w:t>
            </w:r>
          </w:p>
        </w:tc>
        <w:tc>
          <w:tcPr>
            <w:tcW w:w="960" w:type="dxa"/>
            <w:noWrap/>
            <w:hideMark/>
          </w:tcPr>
          <w:p w14:paraId="1E97F1EA" w14:textId="77777777" w:rsidR="00650C20" w:rsidRPr="00650C20" w:rsidRDefault="00650C20" w:rsidP="00650C20">
            <w:r w:rsidRPr="00650C20">
              <w:t>Tx03</w:t>
            </w:r>
          </w:p>
        </w:tc>
        <w:tc>
          <w:tcPr>
            <w:tcW w:w="960" w:type="dxa"/>
            <w:noWrap/>
            <w:hideMark/>
          </w:tcPr>
          <w:p w14:paraId="4628512F" w14:textId="77777777" w:rsidR="00650C20" w:rsidRPr="00650C20" w:rsidRDefault="00650C20" w:rsidP="00650C20">
            <w:r w:rsidRPr="00650C20">
              <w:t>Tx04</w:t>
            </w:r>
          </w:p>
        </w:tc>
        <w:tc>
          <w:tcPr>
            <w:tcW w:w="960" w:type="dxa"/>
            <w:noWrap/>
            <w:hideMark/>
          </w:tcPr>
          <w:p w14:paraId="13BF543D" w14:textId="77777777" w:rsidR="00650C20" w:rsidRPr="00650C20" w:rsidRDefault="00650C20" w:rsidP="00650C20">
            <w:r w:rsidRPr="00650C20">
              <w:t>Tx05</w:t>
            </w:r>
          </w:p>
        </w:tc>
        <w:tc>
          <w:tcPr>
            <w:tcW w:w="960" w:type="dxa"/>
            <w:noWrap/>
            <w:hideMark/>
          </w:tcPr>
          <w:p w14:paraId="2E0F6BAC" w14:textId="77777777" w:rsidR="00650C20" w:rsidRPr="00650C20" w:rsidRDefault="00650C20" w:rsidP="00650C20">
            <w:r w:rsidRPr="00650C20">
              <w:t>Tx06</w:t>
            </w:r>
          </w:p>
        </w:tc>
        <w:tc>
          <w:tcPr>
            <w:tcW w:w="960" w:type="dxa"/>
            <w:noWrap/>
            <w:hideMark/>
          </w:tcPr>
          <w:p w14:paraId="20A27237" w14:textId="77777777" w:rsidR="00650C20" w:rsidRPr="00650C20" w:rsidRDefault="00650C20" w:rsidP="00650C20">
            <w:r w:rsidRPr="00650C20">
              <w:t>Tx07</w:t>
            </w:r>
          </w:p>
        </w:tc>
        <w:tc>
          <w:tcPr>
            <w:tcW w:w="960" w:type="dxa"/>
            <w:noWrap/>
            <w:hideMark/>
          </w:tcPr>
          <w:p w14:paraId="13045B76" w14:textId="77777777" w:rsidR="00650C20" w:rsidRPr="00650C20" w:rsidRDefault="00650C20" w:rsidP="00650C20">
            <w:r w:rsidRPr="00650C20">
              <w:t>Tx08</w:t>
            </w:r>
          </w:p>
        </w:tc>
        <w:tc>
          <w:tcPr>
            <w:tcW w:w="960" w:type="dxa"/>
            <w:noWrap/>
            <w:hideMark/>
          </w:tcPr>
          <w:p w14:paraId="2935692D" w14:textId="77777777" w:rsidR="00650C20" w:rsidRPr="00650C20" w:rsidRDefault="00650C20" w:rsidP="00650C20">
            <w:r w:rsidRPr="00650C20">
              <w:t>Tx09</w:t>
            </w:r>
          </w:p>
        </w:tc>
        <w:tc>
          <w:tcPr>
            <w:tcW w:w="960" w:type="dxa"/>
            <w:noWrap/>
            <w:hideMark/>
          </w:tcPr>
          <w:p w14:paraId="0110BCBE" w14:textId="77777777" w:rsidR="00650C20" w:rsidRPr="00650C20" w:rsidRDefault="00650C20" w:rsidP="00650C20">
            <w:r w:rsidRPr="00650C20">
              <w:t>Tx10</w:t>
            </w:r>
          </w:p>
        </w:tc>
      </w:tr>
      <w:tr w:rsidR="00650C20" w:rsidRPr="00650C20" w14:paraId="6D09152C" w14:textId="77777777" w:rsidTr="00650C20">
        <w:trPr>
          <w:trHeight w:val="300"/>
        </w:trPr>
        <w:tc>
          <w:tcPr>
            <w:tcW w:w="960" w:type="dxa"/>
            <w:noWrap/>
            <w:hideMark/>
          </w:tcPr>
          <w:p w14:paraId="08CF0C39" w14:textId="77777777" w:rsidR="00650C20" w:rsidRPr="00650C20" w:rsidRDefault="00650C20" w:rsidP="00650C20">
            <w:r w:rsidRPr="00650C20">
              <w:t>11.90555</w:t>
            </w:r>
          </w:p>
        </w:tc>
        <w:tc>
          <w:tcPr>
            <w:tcW w:w="960" w:type="dxa"/>
            <w:noWrap/>
            <w:hideMark/>
          </w:tcPr>
          <w:p w14:paraId="0A1497F0" w14:textId="77777777" w:rsidR="00650C20" w:rsidRPr="00650C20" w:rsidRDefault="00650C20" w:rsidP="00650C20">
            <w:r w:rsidRPr="00650C20">
              <w:t>10.8232</w:t>
            </w:r>
          </w:p>
        </w:tc>
        <w:tc>
          <w:tcPr>
            <w:tcW w:w="960" w:type="dxa"/>
            <w:noWrap/>
            <w:hideMark/>
          </w:tcPr>
          <w:p w14:paraId="531592A0" w14:textId="77777777" w:rsidR="00650C20" w:rsidRPr="00650C20" w:rsidRDefault="00650C20" w:rsidP="00650C20">
            <w:r w:rsidRPr="00650C20">
              <w:t>14.27704</w:t>
            </w:r>
          </w:p>
        </w:tc>
        <w:tc>
          <w:tcPr>
            <w:tcW w:w="960" w:type="dxa"/>
            <w:noWrap/>
            <w:hideMark/>
          </w:tcPr>
          <w:p w14:paraId="7DA6E60E" w14:textId="77777777" w:rsidR="00650C20" w:rsidRPr="00650C20" w:rsidRDefault="00650C20" w:rsidP="00650C20">
            <w:r w:rsidRPr="00650C20">
              <w:t>7.58582</w:t>
            </w:r>
          </w:p>
        </w:tc>
        <w:tc>
          <w:tcPr>
            <w:tcW w:w="960" w:type="dxa"/>
            <w:noWrap/>
            <w:hideMark/>
          </w:tcPr>
          <w:p w14:paraId="06D49070" w14:textId="77777777" w:rsidR="00650C20" w:rsidRPr="00650C20" w:rsidRDefault="00650C20" w:rsidP="00650C20">
            <w:r w:rsidRPr="00650C20">
              <w:t>8.681434</w:t>
            </w:r>
          </w:p>
        </w:tc>
        <w:tc>
          <w:tcPr>
            <w:tcW w:w="960" w:type="dxa"/>
            <w:noWrap/>
            <w:hideMark/>
          </w:tcPr>
          <w:p w14:paraId="23B5DB27" w14:textId="77777777" w:rsidR="00650C20" w:rsidRPr="00650C20" w:rsidRDefault="00650C20" w:rsidP="00650C20">
            <w:r w:rsidRPr="00650C20">
              <w:t>9.50648</w:t>
            </w:r>
          </w:p>
        </w:tc>
        <w:tc>
          <w:tcPr>
            <w:tcW w:w="960" w:type="dxa"/>
            <w:noWrap/>
            <w:hideMark/>
          </w:tcPr>
          <w:p w14:paraId="12A51F11" w14:textId="77777777" w:rsidR="00650C20" w:rsidRPr="00650C20" w:rsidRDefault="00650C20" w:rsidP="00650C20">
            <w:r w:rsidRPr="00650C20">
              <w:t>9.585885</w:t>
            </w:r>
          </w:p>
        </w:tc>
        <w:tc>
          <w:tcPr>
            <w:tcW w:w="960" w:type="dxa"/>
            <w:noWrap/>
            <w:hideMark/>
          </w:tcPr>
          <w:p w14:paraId="63A595FB" w14:textId="77777777" w:rsidR="00650C20" w:rsidRPr="00650C20" w:rsidRDefault="00650C20" w:rsidP="00650C20">
            <w:r w:rsidRPr="00650C20">
              <w:t>3.360156</w:t>
            </w:r>
          </w:p>
        </w:tc>
        <w:tc>
          <w:tcPr>
            <w:tcW w:w="960" w:type="dxa"/>
            <w:noWrap/>
            <w:hideMark/>
          </w:tcPr>
          <w:p w14:paraId="6277B0F9" w14:textId="77777777" w:rsidR="00650C20" w:rsidRPr="00650C20" w:rsidRDefault="00650C20" w:rsidP="00650C20">
            <w:r w:rsidRPr="00650C20">
              <w:t>16.77965</w:t>
            </w:r>
          </w:p>
        </w:tc>
        <w:tc>
          <w:tcPr>
            <w:tcW w:w="960" w:type="dxa"/>
            <w:noWrap/>
            <w:hideMark/>
          </w:tcPr>
          <w:p w14:paraId="24CD24CA" w14:textId="77777777" w:rsidR="00650C20" w:rsidRPr="00650C20" w:rsidRDefault="00650C20" w:rsidP="00650C20">
            <w:r w:rsidRPr="00650C20">
              <w:t>8.814951</w:t>
            </w:r>
          </w:p>
        </w:tc>
      </w:tr>
      <w:tr w:rsidR="00650C20" w:rsidRPr="00650C20" w14:paraId="6476E935" w14:textId="77777777" w:rsidTr="00650C20">
        <w:trPr>
          <w:trHeight w:val="300"/>
        </w:trPr>
        <w:tc>
          <w:tcPr>
            <w:tcW w:w="960" w:type="dxa"/>
            <w:noWrap/>
            <w:hideMark/>
          </w:tcPr>
          <w:p w14:paraId="107E373E" w14:textId="77777777" w:rsidR="00650C20" w:rsidRPr="00650C20" w:rsidRDefault="00650C20" w:rsidP="00650C20">
            <w:r w:rsidRPr="00650C20">
              <w:t>6.963335</w:t>
            </w:r>
          </w:p>
        </w:tc>
        <w:tc>
          <w:tcPr>
            <w:tcW w:w="960" w:type="dxa"/>
            <w:noWrap/>
            <w:hideMark/>
          </w:tcPr>
          <w:p w14:paraId="5519FB8C" w14:textId="77777777" w:rsidR="00650C20" w:rsidRPr="00650C20" w:rsidRDefault="00650C20" w:rsidP="00650C20">
            <w:r w:rsidRPr="00650C20">
              <w:t>10.47196</w:t>
            </w:r>
          </w:p>
        </w:tc>
        <w:tc>
          <w:tcPr>
            <w:tcW w:w="960" w:type="dxa"/>
            <w:noWrap/>
            <w:hideMark/>
          </w:tcPr>
          <w:p w14:paraId="60D40246" w14:textId="77777777" w:rsidR="00650C20" w:rsidRPr="00650C20" w:rsidRDefault="00650C20" w:rsidP="00650C20">
            <w:r w:rsidRPr="00650C20">
              <w:t>10.51051</w:t>
            </w:r>
          </w:p>
        </w:tc>
        <w:tc>
          <w:tcPr>
            <w:tcW w:w="960" w:type="dxa"/>
            <w:noWrap/>
            <w:hideMark/>
          </w:tcPr>
          <w:p w14:paraId="40681E28" w14:textId="77777777" w:rsidR="00650C20" w:rsidRPr="00650C20" w:rsidRDefault="00650C20" w:rsidP="00650C20">
            <w:r w:rsidRPr="00650C20">
              <w:t>7.795887</w:t>
            </w:r>
          </w:p>
        </w:tc>
        <w:tc>
          <w:tcPr>
            <w:tcW w:w="960" w:type="dxa"/>
            <w:noWrap/>
            <w:hideMark/>
          </w:tcPr>
          <w:p w14:paraId="7559BF7E" w14:textId="77777777" w:rsidR="00650C20" w:rsidRPr="00650C20" w:rsidRDefault="00650C20" w:rsidP="00650C20">
            <w:r w:rsidRPr="00650C20">
              <w:t>15.43762</w:t>
            </w:r>
          </w:p>
        </w:tc>
        <w:tc>
          <w:tcPr>
            <w:tcW w:w="960" w:type="dxa"/>
            <w:noWrap/>
            <w:hideMark/>
          </w:tcPr>
          <w:p w14:paraId="0F14323F" w14:textId="77777777" w:rsidR="00650C20" w:rsidRPr="00650C20" w:rsidRDefault="00650C20" w:rsidP="00650C20">
            <w:r w:rsidRPr="00650C20">
              <w:t>4.410539</w:t>
            </w:r>
          </w:p>
        </w:tc>
        <w:tc>
          <w:tcPr>
            <w:tcW w:w="960" w:type="dxa"/>
            <w:noWrap/>
            <w:hideMark/>
          </w:tcPr>
          <w:p w14:paraId="14D85CE7" w14:textId="77777777" w:rsidR="00650C20" w:rsidRPr="00650C20" w:rsidRDefault="00650C20" w:rsidP="00650C20">
            <w:r w:rsidRPr="00650C20">
              <w:t>6.956603</w:t>
            </w:r>
          </w:p>
        </w:tc>
        <w:tc>
          <w:tcPr>
            <w:tcW w:w="960" w:type="dxa"/>
            <w:noWrap/>
            <w:hideMark/>
          </w:tcPr>
          <w:p w14:paraId="4B70BE5E" w14:textId="77777777" w:rsidR="00650C20" w:rsidRPr="00650C20" w:rsidRDefault="00650C20" w:rsidP="00650C20">
            <w:r w:rsidRPr="00650C20">
              <w:t>11.87245</w:t>
            </w:r>
          </w:p>
        </w:tc>
        <w:tc>
          <w:tcPr>
            <w:tcW w:w="960" w:type="dxa"/>
            <w:noWrap/>
            <w:hideMark/>
          </w:tcPr>
          <w:p w14:paraId="3F43FBAF" w14:textId="77777777" w:rsidR="00650C20" w:rsidRPr="00650C20" w:rsidRDefault="00650C20" w:rsidP="00650C20">
            <w:r w:rsidRPr="00650C20">
              <w:t>7.996362</w:t>
            </w:r>
          </w:p>
        </w:tc>
        <w:tc>
          <w:tcPr>
            <w:tcW w:w="960" w:type="dxa"/>
            <w:noWrap/>
            <w:hideMark/>
          </w:tcPr>
          <w:p w14:paraId="2E1B32C1" w14:textId="77777777" w:rsidR="00650C20" w:rsidRPr="00650C20" w:rsidRDefault="00650C20" w:rsidP="00650C20">
            <w:r w:rsidRPr="00650C20">
              <w:t>9.478761</w:t>
            </w:r>
          </w:p>
        </w:tc>
      </w:tr>
      <w:tr w:rsidR="00650C20" w:rsidRPr="00650C20" w14:paraId="481D515C" w14:textId="77777777" w:rsidTr="00650C20">
        <w:trPr>
          <w:trHeight w:val="300"/>
        </w:trPr>
        <w:tc>
          <w:tcPr>
            <w:tcW w:w="960" w:type="dxa"/>
            <w:noWrap/>
            <w:hideMark/>
          </w:tcPr>
          <w:p w14:paraId="40DD80F4" w14:textId="77777777" w:rsidR="00650C20" w:rsidRPr="00650C20" w:rsidRDefault="00650C20" w:rsidP="00650C20">
            <w:r w:rsidRPr="00650C20">
              <w:t>6.539128</w:t>
            </w:r>
          </w:p>
        </w:tc>
        <w:tc>
          <w:tcPr>
            <w:tcW w:w="960" w:type="dxa"/>
            <w:noWrap/>
            <w:hideMark/>
          </w:tcPr>
          <w:p w14:paraId="0CA8DD4C" w14:textId="77777777" w:rsidR="00650C20" w:rsidRPr="00650C20" w:rsidRDefault="00650C20" w:rsidP="00650C20">
            <w:r w:rsidRPr="00650C20">
              <w:t>11.99618</w:t>
            </w:r>
          </w:p>
        </w:tc>
        <w:tc>
          <w:tcPr>
            <w:tcW w:w="960" w:type="dxa"/>
            <w:noWrap/>
            <w:hideMark/>
          </w:tcPr>
          <w:p w14:paraId="453E591E" w14:textId="77777777" w:rsidR="00650C20" w:rsidRPr="00650C20" w:rsidRDefault="00650C20" w:rsidP="00650C20">
            <w:r w:rsidRPr="00650C20">
              <w:t>11.93857</w:t>
            </w:r>
          </w:p>
        </w:tc>
        <w:tc>
          <w:tcPr>
            <w:tcW w:w="960" w:type="dxa"/>
            <w:noWrap/>
            <w:hideMark/>
          </w:tcPr>
          <w:p w14:paraId="03EDA9B2" w14:textId="77777777" w:rsidR="00650C20" w:rsidRPr="00650C20" w:rsidRDefault="00650C20" w:rsidP="00650C20">
            <w:r w:rsidRPr="00650C20">
              <w:t>7.95216</w:t>
            </w:r>
          </w:p>
        </w:tc>
        <w:tc>
          <w:tcPr>
            <w:tcW w:w="960" w:type="dxa"/>
            <w:noWrap/>
            <w:hideMark/>
          </w:tcPr>
          <w:p w14:paraId="4F93C451" w14:textId="77777777" w:rsidR="00650C20" w:rsidRPr="00650C20" w:rsidRDefault="00650C20" w:rsidP="00650C20">
            <w:r w:rsidRPr="00650C20">
              <w:t>15.3793</w:t>
            </w:r>
          </w:p>
        </w:tc>
        <w:tc>
          <w:tcPr>
            <w:tcW w:w="960" w:type="dxa"/>
            <w:noWrap/>
            <w:hideMark/>
          </w:tcPr>
          <w:p w14:paraId="72DF292B" w14:textId="77777777" w:rsidR="00650C20" w:rsidRPr="00650C20" w:rsidRDefault="00650C20" w:rsidP="00650C20">
            <w:r w:rsidRPr="00650C20">
              <w:t>10.56761</w:t>
            </w:r>
          </w:p>
        </w:tc>
        <w:tc>
          <w:tcPr>
            <w:tcW w:w="960" w:type="dxa"/>
            <w:noWrap/>
            <w:hideMark/>
          </w:tcPr>
          <w:p w14:paraId="763B5D57" w14:textId="77777777" w:rsidR="00650C20" w:rsidRPr="00650C20" w:rsidRDefault="00650C20" w:rsidP="00650C20">
            <w:r w:rsidRPr="00650C20">
              <w:t>7.369843</w:t>
            </w:r>
          </w:p>
        </w:tc>
        <w:tc>
          <w:tcPr>
            <w:tcW w:w="960" w:type="dxa"/>
            <w:noWrap/>
            <w:hideMark/>
          </w:tcPr>
          <w:p w14:paraId="5E78C339" w14:textId="77777777" w:rsidR="00650C20" w:rsidRPr="00650C20" w:rsidRDefault="00650C20" w:rsidP="00650C20">
            <w:r w:rsidRPr="00650C20">
              <w:t>11.64826</w:t>
            </w:r>
          </w:p>
        </w:tc>
        <w:tc>
          <w:tcPr>
            <w:tcW w:w="960" w:type="dxa"/>
            <w:noWrap/>
            <w:hideMark/>
          </w:tcPr>
          <w:p w14:paraId="59E63BD8" w14:textId="77777777" w:rsidR="00650C20" w:rsidRPr="00650C20" w:rsidRDefault="00650C20" w:rsidP="00650C20">
            <w:r w:rsidRPr="00650C20">
              <w:t>10.14895</w:t>
            </w:r>
          </w:p>
        </w:tc>
        <w:tc>
          <w:tcPr>
            <w:tcW w:w="960" w:type="dxa"/>
            <w:noWrap/>
            <w:hideMark/>
          </w:tcPr>
          <w:p w14:paraId="7092BB03" w14:textId="77777777" w:rsidR="00650C20" w:rsidRPr="00650C20" w:rsidRDefault="00650C20" w:rsidP="00650C20">
            <w:r w:rsidRPr="00650C20">
              <w:t>9.467583</w:t>
            </w:r>
          </w:p>
        </w:tc>
      </w:tr>
      <w:tr w:rsidR="00650C20" w:rsidRPr="00650C20" w14:paraId="72063B79" w14:textId="77777777" w:rsidTr="00650C20">
        <w:trPr>
          <w:trHeight w:val="300"/>
        </w:trPr>
        <w:tc>
          <w:tcPr>
            <w:tcW w:w="960" w:type="dxa"/>
            <w:noWrap/>
            <w:hideMark/>
          </w:tcPr>
          <w:p w14:paraId="27C70639" w14:textId="77777777" w:rsidR="00650C20" w:rsidRPr="00650C20" w:rsidRDefault="00650C20" w:rsidP="00650C20">
            <w:r w:rsidRPr="00650C20">
              <w:t>5.64337</w:t>
            </w:r>
          </w:p>
        </w:tc>
        <w:tc>
          <w:tcPr>
            <w:tcW w:w="960" w:type="dxa"/>
            <w:noWrap/>
            <w:hideMark/>
          </w:tcPr>
          <w:p w14:paraId="19467D58" w14:textId="77777777" w:rsidR="00650C20" w:rsidRPr="00650C20" w:rsidRDefault="00650C20" w:rsidP="00650C20">
            <w:r w:rsidRPr="00650C20">
              <w:t>10.13276</w:t>
            </w:r>
          </w:p>
        </w:tc>
        <w:tc>
          <w:tcPr>
            <w:tcW w:w="960" w:type="dxa"/>
            <w:noWrap/>
            <w:hideMark/>
          </w:tcPr>
          <w:p w14:paraId="40435B21" w14:textId="77777777" w:rsidR="00650C20" w:rsidRPr="00650C20" w:rsidRDefault="00650C20" w:rsidP="00650C20">
            <w:r w:rsidRPr="00650C20">
              <w:t>5.916041</w:t>
            </w:r>
          </w:p>
        </w:tc>
        <w:tc>
          <w:tcPr>
            <w:tcW w:w="960" w:type="dxa"/>
            <w:noWrap/>
            <w:hideMark/>
          </w:tcPr>
          <w:p w14:paraId="730BE9BC" w14:textId="77777777" w:rsidR="00650C20" w:rsidRPr="00650C20" w:rsidRDefault="00650C20" w:rsidP="00650C20">
            <w:r w:rsidRPr="00650C20">
              <w:t>8.765027</w:t>
            </w:r>
          </w:p>
        </w:tc>
        <w:tc>
          <w:tcPr>
            <w:tcW w:w="960" w:type="dxa"/>
            <w:noWrap/>
            <w:hideMark/>
          </w:tcPr>
          <w:p w14:paraId="2B12CEF4" w14:textId="77777777" w:rsidR="00650C20" w:rsidRPr="00650C20" w:rsidRDefault="00650C20" w:rsidP="00650C20">
            <w:r w:rsidRPr="00650C20">
              <w:t>16.21728</w:t>
            </w:r>
          </w:p>
        </w:tc>
        <w:tc>
          <w:tcPr>
            <w:tcW w:w="960" w:type="dxa"/>
            <w:noWrap/>
            <w:hideMark/>
          </w:tcPr>
          <w:p w14:paraId="0B9A31A6" w14:textId="77777777" w:rsidR="00650C20" w:rsidRPr="00650C20" w:rsidRDefault="00650C20" w:rsidP="00650C20">
            <w:r w:rsidRPr="00650C20">
              <w:t>6.252145</w:t>
            </w:r>
          </w:p>
        </w:tc>
        <w:tc>
          <w:tcPr>
            <w:tcW w:w="960" w:type="dxa"/>
            <w:noWrap/>
            <w:hideMark/>
          </w:tcPr>
          <w:p w14:paraId="356F59F7" w14:textId="77777777" w:rsidR="00650C20" w:rsidRPr="00650C20" w:rsidRDefault="00650C20" w:rsidP="00650C20">
            <w:r w:rsidRPr="00650C20">
              <w:t>4.188518</w:t>
            </w:r>
          </w:p>
        </w:tc>
        <w:tc>
          <w:tcPr>
            <w:tcW w:w="960" w:type="dxa"/>
            <w:noWrap/>
            <w:hideMark/>
          </w:tcPr>
          <w:p w14:paraId="0BDB161A" w14:textId="77777777" w:rsidR="00650C20" w:rsidRPr="00650C20" w:rsidRDefault="00650C20" w:rsidP="00650C20">
            <w:r w:rsidRPr="00650C20">
              <w:t>7.727987</w:t>
            </w:r>
          </w:p>
        </w:tc>
        <w:tc>
          <w:tcPr>
            <w:tcW w:w="960" w:type="dxa"/>
            <w:noWrap/>
            <w:hideMark/>
          </w:tcPr>
          <w:p w14:paraId="6EEB8DDA" w14:textId="77777777" w:rsidR="00650C20" w:rsidRPr="00650C20" w:rsidRDefault="00650C20" w:rsidP="00650C20">
            <w:r w:rsidRPr="00650C20">
              <w:t>8.971207</w:t>
            </w:r>
          </w:p>
        </w:tc>
        <w:tc>
          <w:tcPr>
            <w:tcW w:w="960" w:type="dxa"/>
            <w:noWrap/>
            <w:hideMark/>
          </w:tcPr>
          <w:p w14:paraId="5DADDD0E" w14:textId="77777777" w:rsidR="00650C20" w:rsidRPr="00650C20" w:rsidRDefault="00650C20" w:rsidP="00650C20">
            <w:r w:rsidRPr="00650C20">
              <w:t>6.431439</w:t>
            </w:r>
          </w:p>
        </w:tc>
      </w:tr>
      <w:tr w:rsidR="00650C20" w:rsidRPr="00650C20" w14:paraId="145711C8" w14:textId="77777777" w:rsidTr="00650C20">
        <w:trPr>
          <w:trHeight w:val="300"/>
        </w:trPr>
        <w:tc>
          <w:tcPr>
            <w:tcW w:w="960" w:type="dxa"/>
            <w:noWrap/>
            <w:hideMark/>
          </w:tcPr>
          <w:p w14:paraId="7424858B" w14:textId="77777777" w:rsidR="00650C20" w:rsidRPr="00650C20" w:rsidRDefault="00650C20" w:rsidP="00650C20">
            <w:r w:rsidRPr="00650C20">
              <w:t>5.568271</w:t>
            </w:r>
          </w:p>
        </w:tc>
        <w:tc>
          <w:tcPr>
            <w:tcW w:w="960" w:type="dxa"/>
            <w:noWrap/>
            <w:hideMark/>
          </w:tcPr>
          <w:p w14:paraId="3824179D" w14:textId="77777777" w:rsidR="00650C20" w:rsidRPr="00650C20" w:rsidRDefault="00650C20" w:rsidP="00650C20">
            <w:r w:rsidRPr="00650C20">
              <w:t>4.853898</w:t>
            </w:r>
          </w:p>
        </w:tc>
        <w:tc>
          <w:tcPr>
            <w:tcW w:w="960" w:type="dxa"/>
            <w:noWrap/>
            <w:hideMark/>
          </w:tcPr>
          <w:p w14:paraId="5BAAAE16" w14:textId="77777777" w:rsidR="00650C20" w:rsidRPr="00650C20" w:rsidRDefault="00650C20" w:rsidP="00650C20">
            <w:r w:rsidRPr="00650C20">
              <w:t>7.875429</w:t>
            </w:r>
          </w:p>
        </w:tc>
        <w:tc>
          <w:tcPr>
            <w:tcW w:w="960" w:type="dxa"/>
            <w:noWrap/>
            <w:hideMark/>
          </w:tcPr>
          <w:p w14:paraId="3DE569D8" w14:textId="77777777" w:rsidR="00650C20" w:rsidRPr="00650C20" w:rsidRDefault="00650C20" w:rsidP="00650C20">
            <w:r w:rsidRPr="00650C20">
              <w:t>12.36354</w:t>
            </w:r>
          </w:p>
        </w:tc>
        <w:tc>
          <w:tcPr>
            <w:tcW w:w="960" w:type="dxa"/>
            <w:noWrap/>
            <w:hideMark/>
          </w:tcPr>
          <w:p w14:paraId="251A53DE" w14:textId="77777777" w:rsidR="00650C20" w:rsidRPr="00650C20" w:rsidRDefault="00650C20" w:rsidP="00650C20">
            <w:r w:rsidRPr="00650C20">
              <w:t>18.61087</w:t>
            </w:r>
          </w:p>
        </w:tc>
        <w:tc>
          <w:tcPr>
            <w:tcW w:w="960" w:type="dxa"/>
            <w:noWrap/>
            <w:hideMark/>
          </w:tcPr>
          <w:p w14:paraId="7E1041AA" w14:textId="77777777" w:rsidR="00650C20" w:rsidRPr="00650C20" w:rsidRDefault="00650C20" w:rsidP="00650C20">
            <w:r w:rsidRPr="00650C20">
              <w:t>7.757524</w:t>
            </w:r>
          </w:p>
        </w:tc>
        <w:tc>
          <w:tcPr>
            <w:tcW w:w="960" w:type="dxa"/>
            <w:noWrap/>
            <w:hideMark/>
          </w:tcPr>
          <w:p w14:paraId="50B404AD" w14:textId="77777777" w:rsidR="00650C20" w:rsidRPr="00650C20" w:rsidRDefault="00650C20" w:rsidP="00650C20">
            <w:r w:rsidRPr="00650C20">
              <w:t>8.342115</w:t>
            </w:r>
          </w:p>
        </w:tc>
        <w:tc>
          <w:tcPr>
            <w:tcW w:w="960" w:type="dxa"/>
            <w:noWrap/>
            <w:hideMark/>
          </w:tcPr>
          <w:p w14:paraId="25244CAC" w14:textId="77777777" w:rsidR="00650C20" w:rsidRPr="00650C20" w:rsidRDefault="00650C20" w:rsidP="00650C20">
            <w:r w:rsidRPr="00650C20">
              <w:t>6.992198</w:t>
            </w:r>
          </w:p>
        </w:tc>
        <w:tc>
          <w:tcPr>
            <w:tcW w:w="960" w:type="dxa"/>
            <w:noWrap/>
            <w:hideMark/>
          </w:tcPr>
          <w:p w14:paraId="7C9E2491" w14:textId="77777777" w:rsidR="00650C20" w:rsidRPr="00650C20" w:rsidRDefault="00650C20" w:rsidP="00650C20">
            <w:r w:rsidRPr="00650C20">
              <w:t>15.27097</w:t>
            </w:r>
          </w:p>
        </w:tc>
        <w:tc>
          <w:tcPr>
            <w:tcW w:w="960" w:type="dxa"/>
            <w:noWrap/>
            <w:hideMark/>
          </w:tcPr>
          <w:p w14:paraId="59EDD6D2" w14:textId="77777777" w:rsidR="00650C20" w:rsidRPr="00650C20" w:rsidRDefault="00650C20" w:rsidP="00650C20">
            <w:r w:rsidRPr="00650C20">
              <w:t>5.902662</w:t>
            </w:r>
          </w:p>
        </w:tc>
      </w:tr>
      <w:tr w:rsidR="00650C20" w:rsidRPr="00650C20" w14:paraId="27E7DC18" w14:textId="77777777" w:rsidTr="00650C20">
        <w:trPr>
          <w:trHeight w:val="300"/>
        </w:trPr>
        <w:tc>
          <w:tcPr>
            <w:tcW w:w="960" w:type="dxa"/>
            <w:noWrap/>
            <w:hideMark/>
          </w:tcPr>
          <w:p w14:paraId="6B51D0D0" w14:textId="77777777" w:rsidR="00650C20" w:rsidRPr="00650C20" w:rsidRDefault="00650C20" w:rsidP="00650C20">
            <w:r w:rsidRPr="00650C20">
              <w:t>5.928075</w:t>
            </w:r>
          </w:p>
        </w:tc>
        <w:tc>
          <w:tcPr>
            <w:tcW w:w="960" w:type="dxa"/>
            <w:noWrap/>
            <w:hideMark/>
          </w:tcPr>
          <w:p w14:paraId="3CC4AD61" w14:textId="77777777" w:rsidR="00650C20" w:rsidRPr="00650C20" w:rsidRDefault="00650C20" w:rsidP="00650C20">
            <w:r w:rsidRPr="00650C20">
              <w:t>10.24553</w:t>
            </w:r>
          </w:p>
        </w:tc>
        <w:tc>
          <w:tcPr>
            <w:tcW w:w="960" w:type="dxa"/>
            <w:noWrap/>
            <w:hideMark/>
          </w:tcPr>
          <w:p w14:paraId="603C38C7" w14:textId="77777777" w:rsidR="00650C20" w:rsidRPr="00650C20" w:rsidRDefault="00650C20" w:rsidP="00650C20">
            <w:r w:rsidRPr="00650C20">
              <w:t>12.97659</w:t>
            </w:r>
          </w:p>
        </w:tc>
        <w:tc>
          <w:tcPr>
            <w:tcW w:w="960" w:type="dxa"/>
            <w:noWrap/>
            <w:hideMark/>
          </w:tcPr>
          <w:p w14:paraId="015B22A2" w14:textId="77777777" w:rsidR="00650C20" w:rsidRPr="00650C20" w:rsidRDefault="00650C20" w:rsidP="00650C20">
            <w:r w:rsidRPr="00650C20">
              <w:t>14.41471</w:t>
            </w:r>
          </w:p>
        </w:tc>
        <w:tc>
          <w:tcPr>
            <w:tcW w:w="960" w:type="dxa"/>
            <w:noWrap/>
            <w:hideMark/>
          </w:tcPr>
          <w:p w14:paraId="204C4964" w14:textId="77777777" w:rsidR="00650C20" w:rsidRPr="00650C20" w:rsidRDefault="00650C20" w:rsidP="00650C20">
            <w:r w:rsidRPr="00650C20">
              <w:t>5.945927</w:t>
            </w:r>
          </w:p>
        </w:tc>
        <w:tc>
          <w:tcPr>
            <w:tcW w:w="960" w:type="dxa"/>
            <w:noWrap/>
            <w:hideMark/>
          </w:tcPr>
          <w:p w14:paraId="29A83F12" w14:textId="77777777" w:rsidR="00650C20" w:rsidRPr="00650C20" w:rsidRDefault="00650C20" w:rsidP="00650C20">
            <w:r w:rsidRPr="00650C20">
              <w:t>9.314603</w:t>
            </w:r>
          </w:p>
        </w:tc>
        <w:tc>
          <w:tcPr>
            <w:tcW w:w="960" w:type="dxa"/>
            <w:noWrap/>
            <w:hideMark/>
          </w:tcPr>
          <w:p w14:paraId="36886E4B" w14:textId="77777777" w:rsidR="00650C20" w:rsidRPr="00650C20" w:rsidRDefault="00650C20" w:rsidP="00650C20">
            <w:r w:rsidRPr="00650C20">
              <w:t>6.939846</w:t>
            </w:r>
          </w:p>
        </w:tc>
        <w:tc>
          <w:tcPr>
            <w:tcW w:w="960" w:type="dxa"/>
            <w:noWrap/>
            <w:hideMark/>
          </w:tcPr>
          <w:p w14:paraId="2AFBFFC9" w14:textId="77777777" w:rsidR="00650C20" w:rsidRPr="00650C20" w:rsidRDefault="00650C20" w:rsidP="00650C20">
            <w:r w:rsidRPr="00650C20">
              <w:t>4.701265</w:t>
            </w:r>
          </w:p>
        </w:tc>
        <w:tc>
          <w:tcPr>
            <w:tcW w:w="960" w:type="dxa"/>
            <w:noWrap/>
            <w:hideMark/>
          </w:tcPr>
          <w:p w14:paraId="20909D96" w14:textId="77777777" w:rsidR="00650C20" w:rsidRPr="00650C20" w:rsidRDefault="00650C20" w:rsidP="00650C20">
            <w:r w:rsidRPr="00650C20">
              <w:t>13.77415</w:t>
            </w:r>
          </w:p>
        </w:tc>
        <w:tc>
          <w:tcPr>
            <w:tcW w:w="960" w:type="dxa"/>
            <w:noWrap/>
            <w:hideMark/>
          </w:tcPr>
          <w:p w14:paraId="66FA359E" w14:textId="77777777" w:rsidR="00650C20" w:rsidRPr="00650C20" w:rsidRDefault="00650C20" w:rsidP="00650C20">
            <w:r w:rsidRPr="00650C20">
              <w:t>14.6224</w:t>
            </w:r>
          </w:p>
        </w:tc>
      </w:tr>
      <w:tr w:rsidR="00650C20" w:rsidRPr="00650C20" w14:paraId="77BB2484" w14:textId="77777777" w:rsidTr="00650C20">
        <w:trPr>
          <w:trHeight w:val="300"/>
        </w:trPr>
        <w:tc>
          <w:tcPr>
            <w:tcW w:w="960" w:type="dxa"/>
            <w:noWrap/>
            <w:hideMark/>
          </w:tcPr>
          <w:p w14:paraId="04F35B91" w14:textId="77777777" w:rsidR="00650C20" w:rsidRPr="00650C20" w:rsidRDefault="00650C20" w:rsidP="00650C20">
            <w:r w:rsidRPr="00650C20">
              <w:t>5.359526</w:t>
            </w:r>
          </w:p>
        </w:tc>
        <w:tc>
          <w:tcPr>
            <w:tcW w:w="960" w:type="dxa"/>
            <w:noWrap/>
            <w:hideMark/>
          </w:tcPr>
          <w:p w14:paraId="070C6ACC" w14:textId="77777777" w:rsidR="00650C20" w:rsidRPr="00650C20" w:rsidRDefault="00650C20" w:rsidP="00650C20">
            <w:r w:rsidRPr="00650C20">
              <w:t>3.974804</w:t>
            </w:r>
          </w:p>
        </w:tc>
        <w:tc>
          <w:tcPr>
            <w:tcW w:w="960" w:type="dxa"/>
            <w:noWrap/>
            <w:hideMark/>
          </w:tcPr>
          <w:p w14:paraId="0269D287" w14:textId="77777777" w:rsidR="00650C20" w:rsidRPr="00650C20" w:rsidRDefault="00650C20" w:rsidP="00650C20">
            <w:r w:rsidRPr="00650C20">
              <w:t>7.214736</w:t>
            </w:r>
          </w:p>
        </w:tc>
        <w:tc>
          <w:tcPr>
            <w:tcW w:w="960" w:type="dxa"/>
            <w:noWrap/>
            <w:hideMark/>
          </w:tcPr>
          <w:p w14:paraId="30BE4449" w14:textId="77777777" w:rsidR="00650C20" w:rsidRPr="00650C20" w:rsidRDefault="00650C20" w:rsidP="00650C20">
            <w:r w:rsidRPr="00650C20">
              <w:t>14.52379</w:t>
            </w:r>
          </w:p>
        </w:tc>
        <w:tc>
          <w:tcPr>
            <w:tcW w:w="960" w:type="dxa"/>
            <w:noWrap/>
            <w:hideMark/>
          </w:tcPr>
          <w:p w14:paraId="0E4E63B1" w14:textId="77777777" w:rsidR="00650C20" w:rsidRPr="00650C20" w:rsidRDefault="00650C20" w:rsidP="00650C20">
            <w:r w:rsidRPr="00650C20">
              <w:t>8.535112</w:t>
            </w:r>
          </w:p>
        </w:tc>
        <w:tc>
          <w:tcPr>
            <w:tcW w:w="960" w:type="dxa"/>
            <w:noWrap/>
            <w:hideMark/>
          </w:tcPr>
          <w:p w14:paraId="70532622" w14:textId="77777777" w:rsidR="00650C20" w:rsidRPr="00650C20" w:rsidRDefault="00650C20" w:rsidP="00650C20">
            <w:r w:rsidRPr="00650C20">
              <w:t>9.869001</w:t>
            </w:r>
          </w:p>
        </w:tc>
        <w:tc>
          <w:tcPr>
            <w:tcW w:w="960" w:type="dxa"/>
            <w:noWrap/>
            <w:hideMark/>
          </w:tcPr>
          <w:p w14:paraId="40EAE654" w14:textId="77777777" w:rsidR="00650C20" w:rsidRPr="00650C20" w:rsidRDefault="00650C20" w:rsidP="00650C20">
            <w:r w:rsidRPr="00650C20">
              <w:t>9.809738</w:t>
            </w:r>
          </w:p>
        </w:tc>
        <w:tc>
          <w:tcPr>
            <w:tcW w:w="960" w:type="dxa"/>
            <w:noWrap/>
            <w:hideMark/>
          </w:tcPr>
          <w:p w14:paraId="0E9307A6" w14:textId="77777777" w:rsidR="00650C20" w:rsidRPr="00650C20" w:rsidRDefault="00650C20" w:rsidP="00650C20">
            <w:r w:rsidRPr="00650C20">
              <w:t>12.89694</w:t>
            </w:r>
          </w:p>
        </w:tc>
        <w:tc>
          <w:tcPr>
            <w:tcW w:w="960" w:type="dxa"/>
            <w:noWrap/>
            <w:hideMark/>
          </w:tcPr>
          <w:p w14:paraId="39992AB2" w14:textId="77777777" w:rsidR="00650C20" w:rsidRPr="00650C20" w:rsidRDefault="00650C20" w:rsidP="00650C20">
            <w:r w:rsidRPr="00650C20">
              <w:t>8.643163</w:t>
            </w:r>
          </w:p>
        </w:tc>
        <w:tc>
          <w:tcPr>
            <w:tcW w:w="960" w:type="dxa"/>
            <w:noWrap/>
            <w:hideMark/>
          </w:tcPr>
          <w:p w14:paraId="4407BBC4" w14:textId="77777777" w:rsidR="00650C20" w:rsidRPr="00650C20" w:rsidRDefault="00650C20" w:rsidP="00650C20">
            <w:r w:rsidRPr="00650C20">
              <w:t>10.52012</w:t>
            </w:r>
          </w:p>
        </w:tc>
      </w:tr>
      <w:tr w:rsidR="00650C20" w:rsidRPr="00650C20" w14:paraId="566C7CE9" w14:textId="77777777" w:rsidTr="00650C20">
        <w:trPr>
          <w:trHeight w:val="300"/>
        </w:trPr>
        <w:tc>
          <w:tcPr>
            <w:tcW w:w="960" w:type="dxa"/>
            <w:noWrap/>
            <w:hideMark/>
          </w:tcPr>
          <w:p w14:paraId="6174E5BF" w14:textId="77777777" w:rsidR="00650C20" w:rsidRPr="00650C20" w:rsidRDefault="00650C20" w:rsidP="00650C20">
            <w:r w:rsidRPr="00650C20">
              <w:t>5.334769</w:t>
            </w:r>
          </w:p>
        </w:tc>
        <w:tc>
          <w:tcPr>
            <w:tcW w:w="960" w:type="dxa"/>
            <w:noWrap/>
            <w:hideMark/>
          </w:tcPr>
          <w:p w14:paraId="5C9EABB9" w14:textId="77777777" w:rsidR="00650C20" w:rsidRPr="00650C20" w:rsidRDefault="00650C20" w:rsidP="00650C20">
            <w:r w:rsidRPr="00650C20">
              <w:t>11.14329</w:t>
            </w:r>
          </w:p>
        </w:tc>
        <w:tc>
          <w:tcPr>
            <w:tcW w:w="960" w:type="dxa"/>
            <w:noWrap/>
            <w:hideMark/>
          </w:tcPr>
          <w:p w14:paraId="4E2EC228" w14:textId="77777777" w:rsidR="00650C20" w:rsidRPr="00650C20" w:rsidRDefault="00650C20" w:rsidP="00650C20">
            <w:r w:rsidRPr="00650C20">
              <w:t>12.97897</w:t>
            </w:r>
          </w:p>
        </w:tc>
        <w:tc>
          <w:tcPr>
            <w:tcW w:w="960" w:type="dxa"/>
            <w:noWrap/>
            <w:hideMark/>
          </w:tcPr>
          <w:p w14:paraId="72DB4C39" w14:textId="77777777" w:rsidR="00650C20" w:rsidRPr="00650C20" w:rsidRDefault="00650C20" w:rsidP="00650C20">
            <w:r w:rsidRPr="00650C20">
              <w:t>4.48239</w:t>
            </w:r>
          </w:p>
        </w:tc>
        <w:tc>
          <w:tcPr>
            <w:tcW w:w="960" w:type="dxa"/>
            <w:noWrap/>
            <w:hideMark/>
          </w:tcPr>
          <w:p w14:paraId="620822C9" w14:textId="77777777" w:rsidR="00650C20" w:rsidRPr="00650C20" w:rsidRDefault="00650C20" w:rsidP="00650C20">
            <w:r w:rsidRPr="00650C20">
              <w:t>10.81079</w:t>
            </w:r>
          </w:p>
        </w:tc>
        <w:tc>
          <w:tcPr>
            <w:tcW w:w="960" w:type="dxa"/>
            <w:noWrap/>
            <w:hideMark/>
          </w:tcPr>
          <w:p w14:paraId="6D2B716D" w14:textId="77777777" w:rsidR="00650C20" w:rsidRPr="00650C20" w:rsidRDefault="00650C20" w:rsidP="00650C20">
            <w:r w:rsidRPr="00650C20">
              <w:t>5.35343</w:t>
            </w:r>
          </w:p>
        </w:tc>
        <w:tc>
          <w:tcPr>
            <w:tcW w:w="960" w:type="dxa"/>
            <w:noWrap/>
            <w:hideMark/>
          </w:tcPr>
          <w:p w14:paraId="36AB5ED4" w14:textId="77777777" w:rsidR="00650C20" w:rsidRPr="00650C20" w:rsidRDefault="00650C20" w:rsidP="00650C20">
            <w:r w:rsidRPr="00650C20">
              <w:t>10.50063</w:t>
            </w:r>
          </w:p>
        </w:tc>
        <w:tc>
          <w:tcPr>
            <w:tcW w:w="960" w:type="dxa"/>
            <w:noWrap/>
            <w:hideMark/>
          </w:tcPr>
          <w:p w14:paraId="6761CB26" w14:textId="77777777" w:rsidR="00650C20" w:rsidRPr="00650C20" w:rsidRDefault="00650C20" w:rsidP="00650C20">
            <w:r w:rsidRPr="00650C20">
              <w:t>4.614538</w:t>
            </w:r>
          </w:p>
        </w:tc>
        <w:tc>
          <w:tcPr>
            <w:tcW w:w="960" w:type="dxa"/>
            <w:noWrap/>
            <w:hideMark/>
          </w:tcPr>
          <w:p w14:paraId="2DBB4C5E" w14:textId="77777777" w:rsidR="00650C20" w:rsidRPr="00650C20" w:rsidRDefault="00650C20" w:rsidP="00650C20">
            <w:r w:rsidRPr="00650C20">
              <w:t>5.259963</w:t>
            </w:r>
          </w:p>
        </w:tc>
        <w:tc>
          <w:tcPr>
            <w:tcW w:w="960" w:type="dxa"/>
            <w:noWrap/>
            <w:hideMark/>
          </w:tcPr>
          <w:p w14:paraId="056D8AA5" w14:textId="77777777" w:rsidR="00650C20" w:rsidRPr="00650C20" w:rsidRDefault="00650C20" w:rsidP="00650C20">
            <w:r w:rsidRPr="00650C20">
              <w:t>15.99683</w:t>
            </w:r>
          </w:p>
        </w:tc>
      </w:tr>
      <w:tr w:rsidR="00650C20" w:rsidRPr="00650C20" w14:paraId="03789974" w14:textId="77777777" w:rsidTr="00650C20">
        <w:trPr>
          <w:trHeight w:val="300"/>
        </w:trPr>
        <w:tc>
          <w:tcPr>
            <w:tcW w:w="960" w:type="dxa"/>
            <w:noWrap/>
            <w:hideMark/>
          </w:tcPr>
          <w:p w14:paraId="1B00CD7D" w14:textId="77777777" w:rsidR="00650C20" w:rsidRPr="00650C20" w:rsidRDefault="00650C20" w:rsidP="00650C20">
            <w:r w:rsidRPr="00650C20">
              <w:t>6.318056</w:t>
            </w:r>
          </w:p>
        </w:tc>
        <w:tc>
          <w:tcPr>
            <w:tcW w:w="960" w:type="dxa"/>
            <w:noWrap/>
            <w:hideMark/>
          </w:tcPr>
          <w:p w14:paraId="08D7FBE5" w14:textId="77777777" w:rsidR="00650C20" w:rsidRPr="00650C20" w:rsidRDefault="00650C20" w:rsidP="00650C20">
            <w:r w:rsidRPr="00650C20">
              <w:t>6.355799</w:t>
            </w:r>
          </w:p>
        </w:tc>
        <w:tc>
          <w:tcPr>
            <w:tcW w:w="960" w:type="dxa"/>
            <w:noWrap/>
            <w:hideMark/>
          </w:tcPr>
          <w:p w14:paraId="60E73E9B" w14:textId="77777777" w:rsidR="00650C20" w:rsidRPr="00650C20" w:rsidRDefault="00650C20" w:rsidP="00650C20">
            <w:r w:rsidRPr="00650C20">
              <w:t>13.31883</w:t>
            </w:r>
          </w:p>
        </w:tc>
        <w:tc>
          <w:tcPr>
            <w:tcW w:w="960" w:type="dxa"/>
            <w:noWrap/>
            <w:hideMark/>
          </w:tcPr>
          <w:p w14:paraId="2259A5EA" w14:textId="77777777" w:rsidR="00650C20" w:rsidRPr="00650C20" w:rsidRDefault="00650C20" w:rsidP="00650C20">
            <w:r w:rsidRPr="00650C20">
              <w:t>5.70137</w:t>
            </w:r>
          </w:p>
        </w:tc>
        <w:tc>
          <w:tcPr>
            <w:tcW w:w="960" w:type="dxa"/>
            <w:noWrap/>
            <w:hideMark/>
          </w:tcPr>
          <w:p w14:paraId="643EC12C" w14:textId="77777777" w:rsidR="00650C20" w:rsidRPr="00650C20" w:rsidRDefault="00650C20" w:rsidP="00650C20">
            <w:r w:rsidRPr="00650C20">
              <w:t>15.32806</w:t>
            </w:r>
          </w:p>
        </w:tc>
        <w:tc>
          <w:tcPr>
            <w:tcW w:w="960" w:type="dxa"/>
            <w:noWrap/>
            <w:hideMark/>
          </w:tcPr>
          <w:p w14:paraId="5685938B" w14:textId="77777777" w:rsidR="00650C20" w:rsidRPr="00650C20" w:rsidRDefault="00650C20" w:rsidP="00650C20">
            <w:r w:rsidRPr="00650C20">
              <w:t>4.889351</w:t>
            </w:r>
          </w:p>
        </w:tc>
        <w:tc>
          <w:tcPr>
            <w:tcW w:w="960" w:type="dxa"/>
            <w:noWrap/>
            <w:hideMark/>
          </w:tcPr>
          <w:p w14:paraId="5D7A1E2D" w14:textId="77777777" w:rsidR="00650C20" w:rsidRPr="00650C20" w:rsidRDefault="00650C20" w:rsidP="00650C20">
            <w:r w:rsidRPr="00650C20">
              <w:t>5.456008</w:t>
            </w:r>
          </w:p>
        </w:tc>
        <w:tc>
          <w:tcPr>
            <w:tcW w:w="960" w:type="dxa"/>
            <w:noWrap/>
            <w:hideMark/>
          </w:tcPr>
          <w:p w14:paraId="30E486A8" w14:textId="77777777" w:rsidR="00650C20" w:rsidRPr="00650C20" w:rsidRDefault="00650C20" w:rsidP="00650C20">
            <w:r w:rsidRPr="00650C20">
              <w:t>12.77672</w:t>
            </w:r>
          </w:p>
        </w:tc>
        <w:tc>
          <w:tcPr>
            <w:tcW w:w="960" w:type="dxa"/>
            <w:noWrap/>
            <w:hideMark/>
          </w:tcPr>
          <w:p w14:paraId="4A0E9A7F" w14:textId="77777777" w:rsidR="00650C20" w:rsidRPr="00650C20" w:rsidRDefault="00650C20" w:rsidP="00650C20">
            <w:r w:rsidRPr="00650C20">
              <w:t>4.460098</w:t>
            </w:r>
          </w:p>
        </w:tc>
        <w:tc>
          <w:tcPr>
            <w:tcW w:w="960" w:type="dxa"/>
            <w:noWrap/>
            <w:hideMark/>
          </w:tcPr>
          <w:p w14:paraId="2D49CE35" w14:textId="77777777" w:rsidR="00650C20" w:rsidRPr="00650C20" w:rsidRDefault="00650C20" w:rsidP="00650C20">
            <w:r w:rsidRPr="00650C20">
              <w:t>15.68386</w:t>
            </w:r>
          </w:p>
        </w:tc>
      </w:tr>
      <w:tr w:rsidR="00650C20" w:rsidRPr="00650C20" w14:paraId="7C357D74" w14:textId="77777777" w:rsidTr="00650C20">
        <w:trPr>
          <w:trHeight w:val="300"/>
        </w:trPr>
        <w:tc>
          <w:tcPr>
            <w:tcW w:w="960" w:type="dxa"/>
            <w:noWrap/>
            <w:hideMark/>
          </w:tcPr>
          <w:p w14:paraId="44A3B495" w14:textId="77777777" w:rsidR="00650C20" w:rsidRPr="00650C20" w:rsidRDefault="00650C20" w:rsidP="00650C20">
            <w:r w:rsidRPr="00650C20">
              <w:t>5.248547</w:t>
            </w:r>
          </w:p>
        </w:tc>
        <w:tc>
          <w:tcPr>
            <w:tcW w:w="960" w:type="dxa"/>
            <w:noWrap/>
            <w:hideMark/>
          </w:tcPr>
          <w:p w14:paraId="57538FDE" w14:textId="77777777" w:rsidR="00650C20" w:rsidRPr="00650C20" w:rsidRDefault="00650C20" w:rsidP="00650C20">
            <w:r w:rsidRPr="00650C20">
              <w:t>12.2279</w:t>
            </w:r>
          </w:p>
        </w:tc>
        <w:tc>
          <w:tcPr>
            <w:tcW w:w="960" w:type="dxa"/>
            <w:noWrap/>
            <w:hideMark/>
          </w:tcPr>
          <w:p w14:paraId="3BC32C63" w14:textId="77777777" w:rsidR="00650C20" w:rsidRPr="00650C20" w:rsidRDefault="00650C20" w:rsidP="00650C20">
            <w:r w:rsidRPr="00650C20">
              <w:t>8.392236</w:t>
            </w:r>
          </w:p>
        </w:tc>
        <w:tc>
          <w:tcPr>
            <w:tcW w:w="960" w:type="dxa"/>
            <w:noWrap/>
            <w:hideMark/>
          </w:tcPr>
          <w:p w14:paraId="498AABA7" w14:textId="77777777" w:rsidR="00650C20" w:rsidRPr="00650C20" w:rsidRDefault="00650C20" w:rsidP="00650C20">
            <w:r w:rsidRPr="00650C20">
              <w:t>8.952929</w:t>
            </w:r>
          </w:p>
        </w:tc>
        <w:tc>
          <w:tcPr>
            <w:tcW w:w="960" w:type="dxa"/>
            <w:noWrap/>
            <w:hideMark/>
          </w:tcPr>
          <w:p w14:paraId="67E80FC4" w14:textId="77777777" w:rsidR="00650C20" w:rsidRPr="00650C20" w:rsidRDefault="00650C20" w:rsidP="00650C20">
            <w:r w:rsidRPr="00650C20">
              <w:t>16.10935</w:t>
            </w:r>
          </w:p>
        </w:tc>
        <w:tc>
          <w:tcPr>
            <w:tcW w:w="960" w:type="dxa"/>
            <w:noWrap/>
            <w:hideMark/>
          </w:tcPr>
          <w:p w14:paraId="4CB1B3D6" w14:textId="77777777" w:rsidR="00650C20" w:rsidRPr="00650C20" w:rsidRDefault="00650C20" w:rsidP="00650C20">
            <w:r w:rsidRPr="00650C20">
              <w:t>12.69586</w:t>
            </w:r>
          </w:p>
        </w:tc>
        <w:tc>
          <w:tcPr>
            <w:tcW w:w="960" w:type="dxa"/>
            <w:noWrap/>
            <w:hideMark/>
          </w:tcPr>
          <w:p w14:paraId="584CE638" w14:textId="77777777" w:rsidR="00650C20" w:rsidRPr="00650C20" w:rsidRDefault="00650C20" w:rsidP="00650C20">
            <w:r w:rsidRPr="00650C20">
              <w:t>5.705522</w:t>
            </w:r>
          </w:p>
        </w:tc>
        <w:tc>
          <w:tcPr>
            <w:tcW w:w="960" w:type="dxa"/>
            <w:noWrap/>
            <w:hideMark/>
          </w:tcPr>
          <w:p w14:paraId="1928C524" w14:textId="77777777" w:rsidR="00650C20" w:rsidRPr="00650C20" w:rsidRDefault="00650C20" w:rsidP="00650C20">
            <w:r w:rsidRPr="00650C20">
              <w:t>8.283103</w:t>
            </w:r>
          </w:p>
        </w:tc>
        <w:tc>
          <w:tcPr>
            <w:tcW w:w="960" w:type="dxa"/>
            <w:noWrap/>
            <w:hideMark/>
          </w:tcPr>
          <w:p w14:paraId="4C1FC4E7" w14:textId="77777777" w:rsidR="00650C20" w:rsidRPr="00650C20" w:rsidRDefault="00650C20" w:rsidP="00650C20">
            <w:r w:rsidRPr="00650C20">
              <w:t>14.72649</w:t>
            </w:r>
          </w:p>
        </w:tc>
        <w:tc>
          <w:tcPr>
            <w:tcW w:w="960" w:type="dxa"/>
            <w:noWrap/>
            <w:hideMark/>
          </w:tcPr>
          <w:p w14:paraId="79D1AF0D" w14:textId="77777777" w:rsidR="00650C20" w:rsidRPr="00650C20" w:rsidRDefault="00650C20" w:rsidP="00650C20">
            <w:r w:rsidRPr="00650C20">
              <w:t>15.80807</w:t>
            </w:r>
          </w:p>
        </w:tc>
      </w:tr>
      <w:tr w:rsidR="00650C20" w:rsidRPr="00650C20" w14:paraId="13695F9A" w14:textId="77777777" w:rsidTr="00650C20">
        <w:trPr>
          <w:trHeight w:val="300"/>
        </w:trPr>
        <w:tc>
          <w:tcPr>
            <w:tcW w:w="960" w:type="dxa"/>
            <w:noWrap/>
            <w:hideMark/>
          </w:tcPr>
          <w:p w14:paraId="2B1AD589" w14:textId="77777777" w:rsidR="00650C20" w:rsidRPr="00650C20" w:rsidRDefault="00650C20" w:rsidP="00650C20">
            <w:pPr>
              <w:rPr>
                <w:b/>
                <w:bCs/>
              </w:rPr>
            </w:pPr>
            <w:r w:rsidRPr="00650C20">
              <w:rPr>
                <w:b/>
                <w:bCs/>
              </w:rPr>
              <w:t>6.480863</w:t>
            </w:r>
          </w:p>
        </w:tc>
        <w:tc>
          <w:tcPr>
            <w:tcW w:w="960" w:type="dxa"/>
            <w:noWrap/>
            <w:hideMark/>
          </w:tcPr>
          <w:p w14:paraId="3F7EAF21" w14:textId="77777777" w:rsidR="00650C20" w:rsidRPr="00650C20" w:rsidRDefault="00650C20" w:rsidP="00650C20">
            <w:pPr>
              <w:rPr>
                <w:b/>
                <w:bCs/>
              </w:rPr>
            </w:pPr>
            <w:r w:rsidRPr="00650C20">
              <w:rPr>
                <w:b/>
                <w:bCs/>
              </w:rPr>
              <w:t>9.222532</w:t>
            </w:r>
          </w:p>
        </w:tc>
        <w:tc>
          <w:tcPr>
            <w:tcW w:w="960" w:type="dxa"/>
            <w:noWrap/>
            <w:hideMark/>
          </w:tcPr>
          <w:p w14:paraId="7A114DF7" w14:textId="77777777" w:rsidR="00650C20" w:rsidRPr="00650C20" w:rsidRDefault="00650C20" w:rsidP="00650C20">
            <w:pPr>
              <w:rPr>
                <w:b/>
                <w:bCs/>
              </w:rPr>
            </w:pPr>
            <w:r w:rsidRPr="00650C20">
              <w:rPr>
                <w:b/>
                <w:bCs/>
              </w:rPr>
              <w:t>10.5399</w:t>
            </w:r>
          </w:p>
        </w:tc>
        <w:tc>
          <w:tcPr>
            <w:tcW w:w="960" w:type="dxa"/>
            <w:noWrap/>
            <w:hideMark/>
          </w:tcPr>
          <w:p w14:paraId="04E8F9CA" w14:textId="77777777" w:rsidR="00650C20" w:rsidRPr="00650C20" w:rsidRDefault="00650C20" w:rsidP="00650C20">
            <w:pPr>
              <w:rPr>
                <w:b/>
                <w:bCs/>
              </w:rPr>
            </w:pPr>
            <w:r w:rsidRPr="00650C20">
              <w:rPr>
                <w:b/>
                <w:bCs/>
              </w:rPr>
              <w:t>9.253762</w:t>
            </w:r>
          </w:p>
        </w:tc>
        <w:tc>
          <w:tcPr>
            <w:tcW w:w="960" w:type="dxa"/>
            <w:noWrap/>
            <w:hideMark/>
          </w:tcPr>
          <w:p w14:paraId="78C37400" w14:textId="77777777" w:rsidR="00650C20" w:rsidRPr="00650C20" w:rsidRDefault="00650C20" w:rsidP="00650C20">
            <w:pPr>
              <w:rPr>
                <w:b/>
                <w:bCs/>
              </w:rPr>
            </w:pPr>
            <w:r w:rsidRPr="00650C20">
              <w:rPr>
                <w:b/>
                <w:bCs/>
              </w:rPr>
              <w:t>13.10557</w:t>
            </w:r>
          </w:p>
        </w:tc>
        <w:tc>
          <w:tcPr>
            <w:tcW w:w="960" w:type="dxa"/>
            <w:noWrap/>
            <w:hideMark/>
          </w:tcPr>
          <w:p w14:paraId="7D4617FC" w14:textId="77777777" w:rsidR="00650C20" w:rsidRPr="00650C20" w:rsidRDefault="00650C20" w:rsidP="00650C20">
            <w:pPr>
              <w:rPr>
                <w:b/>
                <w:bCs/>
              </w:rPr>
            </w:pPr>
            <w:r w:rsidRPr="00650C20">
              <w:rPr>
                <w:b/>
                <w:bCs/>
              </w:rPr>
              <w:t>8.061654</w:t>
            </w:r>
          </w:p>
        </w:tc>
        <w:tc>
          <w:tcPr>
            <w:tcW w:w="960" w:type="dxa"/>
            <w:noWrap/>
            <w:hideMark/>
          </w:tcPr>
          <w:p w14:paraId="051325A6" w14:textId="77777777" w:rsidR="00650C20" w:rsidRPr="00650C20" w:rsidRDefault="00650C20" w:rsidP="00650C20">
            <w:pPr>
              <w:rPr>
                <w:b/>
                <w:bCs/>
              </w:rPr>
            </w:pPr>
            <w:r w:rsidRPr="00650C20">
              <w:rPr>
                <w:b/>
                <w:bCs/>
              </w:rPr>
              <w:t>7.48547</w:t>
            </w:r>
          </w:p>
        </w:tc>
        <w:tc>
          <w:tcPr>
            <w:tcW w:w="960" w:type="dxa"/>
            <w:noWrap/>
            <w:hideMark/>
          </w:tcPr>
          <w:p w14:paraId="4A97F199" w14:textId="77777777" w:rsidR="00650C20" w:rsidRPr="00650C20" w:rsidRDefault="00650C20" w:rsidP="00650C20">
            <w:pPr>
              <w:rPr>
                <w:b/>
                <w:bCs/>
              </w:rPr>
            </w:pPr>
            <w:r w:rsidRPr="00650C20">
              <w:rPr>
                <w:b/>
                <w:bCs/>
              </w:rPr>
              <w:t>8.487361</w:t>
            </w:r>
          </w:p>
        </w:tc>
        <w:tc>
          <w:tcPr>
            <w:tcW w:w="960" w:type="dxa"/>
            <w:noWrap/>
            <w:hideMark/>
          </w:tcPr>
          <w:p w14:paraId="421C5F70" w14:textId="77777777" w:rsidR="00650C20" w:rsidRPr="00650C20" w:rsidRDefault="00650C20" w:rsidP="00650C20">
            <w:pPr>
              <w:rPr>
                <w:b/>
                <w:bCs/>
              </w:rPr>
            </w:pPr>
            <w:r w:rsidRPr="00650C20">
              <w:rPr>
                <w:b/>
                <w:bCs/>
              </w:rPr>
              <w:t>10.6031</w:t>
            </w:r>
          </w:p>
        </w:tc>
        <w:tc>
          <w:tcPr>
            <w:tcW w:w="960" w:type="dxa"/>
            <w:noWrap/>
            <w:hideMark/>
          </w:tcPr>
          <w:p w14:paraId="558611E5" w14:textId="77777777" w:rsidR="00650C20" w:rsidRPr="00650C20" w:rsidRDefault="00650C20" w:rsidP="00650C20">
            <w:pPr>
              <w:rPr>
                <w:b/>
                <w:bCs/>
              </w:rPr>
            </w:pPr>
            <w:r w:rsidRPr="00650C20">
              <w:rPr>
                <w:b/>
                <w:bCs/>
              </w:rPr>
              <w:t>11.27267</w:t>
            </w:r>
          </w:p>
        </w:tc>
      </w:tr>
    </w:tbl>
    <w:p w14:paraId="0A602344" w14:textId="2E8BD787" w:rsidR="00650C20" w:rsidRDefault="007F5230" w:rsidP="00DD05AD">
      <w:r>
        <w:lastRenderedPageBreak/>
        <w:t xml:space="preserve">Raw data for Section 4.4.2.9 </w:t>
      </w:r>
      <w:r w:rsidR="00F529BC">
        <w:t>with single node performing Document Query (7 active nodes)</w:t>
      </w:r>
    </w:p>
    <w:p w14:paraId="151CEF5D" w14:textId="12177A76" w:rsidR="007F5230" w:rsidRDefault="007F5230" w:rsidP="00DD05AD"/>
    <w:tbl>
      <w:tblPr>
        <w:tblStyle w:val="TableGrid"/>
        <w:tblW w:w="0" w:type="auto"/>
        <w:tblLook w:val="04A0" w:firstRow="1" w:lastRow="0" w:firstColumn="1" w:lastColumn="0" w:noHBand="0" w:noVBand="1"/>
      </w:tblPr>
      <w:tblGrid>
        <w:gridCol w:w="1157"/>
        <w:gridCol w:w="1157"/>
        <w:gridCol w:w="1157"/>
        <w:gridCol w:w="1157"/>
        <w:gridCol w:w="1157"/>
        <w:gridCol w:w="1157"/>
        <w:gridCol w:w="1157"/>
        <w:gridCol w:w="1157"/>
        <w:gridCol w:w="1157"/>
        <w:gridCol w:w="1157"/>
      </w:tblGrid>
      <w:tr w:rsidR="007F5230" w:rsidRPr="007F5230" w14:paraId="583C1DA3" w14:textId="77777777" w:rsidTr="007F5230">
        <w:trPr>
          <w:trHeight w:val="268"/>
        </w:trPr>
        <w:tc>
          <w:tcPr>
            <w:tcW w:w="1157" w:type="dxa"/>
            <w:noWrap/>
            <w:hideMark/>
          </w:tcPr>
          <w:p w14:paraId="4983F994" w14:textId="77777777" w:rsidR="007F5230" w:rsidRPr="007F5230" w:rsidRDefault="007F5230" w:rsidP="007F5230">
            <w:r w:rsidRPr="007F5230">
              <w:t>Tx01</w:t>
            </w:r>
          </w:p>
        </w:tc>
        <w:tc>
          <w:tcPr>
            <w:tcW w:w="1157" w:type="dxa"/>
            <w:noWrap/>
            <w:hideMark/>
          </w:tcPr>
          <w:p w14:paraId="670A81D9" w14:textId="77777777" w:rsidR="007F5230" w:rsidRPr="007F5230" w:rsidRDefault="007F5230" w:rsidP="007F5230">
            <w:r w:rsidRPr="007F5230">
              <w:t>Tx02</w:t>
            </w:r>
          </w:p>
        </w:tc>
        <w:tc>
          <w:tcPr>
            <w:tcW w:w="1157" w:type="dxa"/>
            <w:noWrap/>
            <w:hideMark/>
          </w:tcPr>
          <w:p w14:paraId="19244EEE" w14:textId="77777777" w:rsidR="007F5230" w:rsidRPr="007F5230" w:rsidRDefault="007F5230" w:rsidP="007F5230">
            <w:r w:rsidRPr="007F5230">
              <w:t>Tx03</w:t>
            </w:r>
          </w:p>
        </w:tc>
        <w:tc>
          <w:tcPr>
            <w:tcW w:w="1157" w:type="dxa"/>
            <w:noWrap/>
            <w:hideMark/>
          </w:tcPr>
          <w:p w14:paraId="20F4C5EC" w14:textId="77777777" w:rsidR="007F5230" w:rsidRPr="007F5230" w:rsidRDefault="007F5230" w:rsidP="007F5230">
            <w:r w:rsidRPr="007F5230">
              <w:t>Tx04</w:t>
            </w:r>
          </w:p>
        </w:tc>
        <w:tc>
          <w:tcPr>
            <w:tcW w:w="1157" w:type="dxa"/>
            <w:noWrap/>
            <w:hideMark/>
          </w:tcPr>
          <w:p w14:paraId="6959B0D2" w14:textId="77777777" w:rsidR="007F5230" w:rsidRPr="007F5230" w:rsidRDefault="007F5230" w:rsidP="007F5230">
            <w:r w:rsidRPr="007F5230">
              <w:t>Tx05</w:t>
            </w:r>
          </w:p>
        </w:tc>
        <w:tc>
          <w:tcPr>
            <w:tcW w:w="1157" w:type="dxa"/>
            <w:noWrap/>
            <w:hideMark/>
          </w:tcPr>
          <w:p w14:paraId="30E14A12" w14:textId="77777777" w:rsidR="007F5230" w:rsidRPr="007F5230" w:rsidRDefault="007F5230" w:rsidP="007F5230">
            <w:r w:rsidRPr="007F5230">
              <w:t>Tx06</w:t>
            </w:r>
          </w:p>
        </w:tc>
        <w:tc>
          <w:tcPr>
            <w:tcW w:w="1157" w:type="dxa"/>
            <w:noWrap/>
            <w:hideMark/>
          </w:tcPr>
          <w:p w14:paraId="4DE36FF3" w14:textId="77777777" w:rsidR="007F5230" w:rsidRPr="007F5230" w:rsidRDefault="007F5230" w:rsidP="007F5230">
            <w:r w:rsidRPr="007F5230">
              <w:t>Tx07</w:t>
            </w:r>
          </w:p>
        </w:tc>
        <w:tc>
          <w:tcPr>
            <w:tcW w:w="1157" w:type="dxa"/>
            <w:noWrap/>
            <w:hideMark/>
          </w:tcPr>
          <w:p w14:paraId="294AAE32" w14:textId="77777777" w:rsidR="007F5230" w:rsidRPr="007F5230" w:rsidRDefault="007F5230" w:rsidP="007F5230">
            <w:r w:rsidRPr="007F5230">
              <w:t>Tx08</w:t>
            </w:r>
          </w:p>
        </w:tc>
        <w:tc>
          <w:tcPr>
            <w:tcW w:w="1157" w:type="dxa"/>
            <w:noWrap/>
            <w:hideMark/>
          </w:tcPr>
          <w:p w14:paraId="310983BD" w14:textId="77777777" w:rsidR="007F5230" w:rsidRPr="007F5230" w:rsidRDefault="007F5230" w:rsidP="007F5230">
            <w:r w:rsidRPr="007F5230">
              <w:t>Tx09</w:t>
            </w:r>
          </w:p>
        </w:tc>
        <w:tc>
          <w:tcPr>
            <w:tcW w:w="1157" w:type="dxa"/>
            <w:noWrap/>
            <w:hideMark/>
          </w:tcPr>
          <w:p w14:paraId="550FBFC0" w14:textId="77777777" w:rsidR="007F5230" w:rsidRPr="007F5230" w:rsidRDefault="007F5230" w:rsidP="007F5230">
            <w:r w:rsidRPr="007F5230">
              <w:t>Tx10</w:t>
            </w:r>
          </w:p>
        </w:tc>
      </w:tr>
      <w:tr w:rsidR="007F5230" w:rsidRPr="007F5230" w14:paraId="164B9082" w14:textId="77777777" w:rsidTr="007F5230">
        <w:trPr>
          <w:trHeight w:val="268"/>
        </w:trPr>
        <w:tc>
          <w:tcPr>
            <w:tcW w:w="1157" w:type="dxa"/>
            <w:noWrap/>
            <w:hideMark/>
          </w:tcPr>
          <w:p w14:paraId="1549DDD8" w14:textId="77777777" w:rsidR="007F5230" w:rsidRPr="007F5230" w:rsidRDefault="007F5230" w:rsidP="007F5230">
            <w:r w:rsidRPr="007F5230">
              <w:t>361.5501</w:t>
            </w:r>
          </w:p>
        </w:tc>
        <w:tc>
          <w:tcPr>
            <w:tcW w:w="1157" w:type="dxa"/>
            <w:noWrap/>
            <w:hideMark/>
          </w:tcPr>
          <w:p w14:paraId="4DD062F6" w14:textId="77777777" w:rsidR="007F5230" w:rsidRPr="007F5230" w:rsidRDefault="007F5230" w:rsidP="007F5230">
            <w:r w:rsidRPr="007F5230">
              <w:t>321.9779</w:t>
            </w:r>
          </w:p>
        </w:tc>
        <w:tc>
          <w:tcPr>
            <w:tcW w:w="1157" w:type="dxa"/>
            <w:noWrap/>
            <w:hideMark/>
          </w:tcPr>
          <w:p w14:paraId="4E7159BF" w14:textId="77777777" w:rsidR="007F5230" w:rsidRPr="007F5230" w:rsidRDefault="007F5230" w:rsidP="007F5230">
            <w:r w:rsidRPr="007F5230">
              <w:t>296.8513</w:t>
            </w:r>
          </w:p>
        </w:tc>
        <w:tc>
          <w:tcPr>
            <w:tcW w:w="1157" w:type="dxa"/>
            <w:noWrap/>
            <w:hideMark/>
          </w:tcPr>
          <w:p w14:paraId="6D8CE12E" w14:textId="77777777" w:rsidR="007F5230" w:rsidRPr="007F5230" w:rsidRDefault="007F5230" w:rsidP="007F5230">
            <w:r w:rsidRPr="007F5230">
              <w:t>288.9975</w:t>
            </w:r>
          </w:p>
        </w:tc>
        <w:tc>
          <w:tcPr>
            <w:tcW w:w="1157" w:type="dxa"/>
            <w:noWrap/>
            <w:hideMark/>
          </w:tcPr>
          <w:p w14:paraId="50A79806" w14:textId="77777777" w:rsidR="007F5230" w:rsidRPr="007F5230" w:rsidRDefault="007F5230" w:rsidP="007F5230">
            <w:r w:rsidRPr="007F5230">
              <w:t>321.6248</w:t>
            </w:r>
          </w:p>
        </w:tc>
        <w:tc>
          <w:tcPr>
            <w:tcW w:w="1157" w:type="dxa"/>
            <w:noWrap/>
            <w:hideMark/>
          </w:tcPr>
          <w:p w14:paraId="487FF0D3" w14:textId="77777777" w:rsidR="007F5230" w:rsidRPr="007F5230" w:rsidRDefault="007F5230" w:rsidP="007F5230">
            <w:r w:rsidRPr="007F5230">
              <w:t>300.7045</w:t>
            </w:r>
          </w:p>
        </w:tc>
        <w:tc>
          <w:tcPr>
            <w:tcW w:w="1157" w:type="dxa"/>
            <w:noWrap/>
            <w:hideMark/>
          </w:tcPr>
          <w:p w14:paraId="6F46B5E7" w14:textId="77777777" w:rsidR="007F5230" w:rsidRPr="007F5230" w:rsidRDefault="007F5230" w:rsidP="007F5230">
            <w:r w:rsidRPr="007F5230">
              <w:t>291.6251</w:t>
            </w:r>
          </w:p>
        </w:tc>
        <w:tc>
          <w:tcPr>
            <w:tcW w:w="1157" w:type="dxa"/>
            <w:noWrap/>
            <w:hideMark/>
          </w:tcPr>
          <w:p w14:paraId="06BD444D" w14:textId="77777777" w:rsidR="007F5230" w:rsidRPr="007F5230" w:rsidRDefault="007F5230" w:rsidP="007F5230">
            <w:r w:rsidRPr="007F5230">
              <w:t>284.6361</w:t>
            </w:r>
          </w:p>
        </w:tc>
        <w:tc>
          <w:tcPr>
            <w:tcW w:w="1157" w:type="dxa"/>
            <w:noWrap/>
            <w:hideMark/>
          </w:tcPr>
          <w:p w14:paraId="25F1E84F" w14:textId="77777777" w:rsidR="007F5230" w:rsidRPr="007F5230" w:rsidRDefault="007F5230" w:rsidP="007F5230">
            <w:r w:rsidRPr="007F5230">
              <w:t>293.0078</w:t>
            </w:r>
          </w:p>
        </w:tc>
        <w:tc>
          <w:tcPr>
            <w:tcW w:w="1157" w:type="dxa"/>
            <w:noWrap/>
            <w:hideMark/>
          </w:tcPr>
          <w:p w14:paraId="4C69EA3A" w14:textId="77777777" w:rsidR="007F5230" w:rsidRPr="007F5230" w:rsidRDefault="007F5230" w:rsidP="007F5230">
            <w:r w:rsidRPr="007F5230">
              <w:t>314.4867</w:t>
            </w:r>
          </w:p>
        </w:tc>
      </w:tr>
      <w:tr w:rsidR="007F5230" w:rsidRPr="007F5230" w14:paraId="331B7E22" w14:textId="77777777" w:rsidTr="007F5230">
        <w:trPr>
          <w:trHeight w:val="268"/>
        </w:trPr>
        <w:tc>
          <w:tcPr>
            <w:tcW w:w="1157" w:type="dxa"/>
            <w:noWrap/>
            <w:hideMark/>
          </w:tcPr>
          <w:p w14:paraId="6BF3921B" w14:textId="77777777" w:rsidR="007F5230" w:rsidRPr="007F5230" w:rsidRDefault="007F5230" w:rsidP="007F5230">
            <w:r w:rsidRPr="007F5230">
              <w:t>328.3096</w:t>
            </w:r>
          </w:p>
        </w:tc>
        <w:tc>
          <w:tcPr>
            <w:tcW w:w="1157" w:type="dxa"/>
            <w:noWrap/>
            <w:hideMark/>
          </w:tcPr>
          <w:p w14:paraId="7A390F90" w14:textId="77777777" w:rsidR="007F5230" w:rsidRPr="007F5230" w:rsidRDefault="007F5230" w:rsidP="007F5230">
            <w:r w:rsidRPr="007F5230">
              <w:t>288.428</w:t>
            </w:r>
          </w:p>
        </w:tc>
        <w:tc>
          <w:tcPr>
            <w:tcW w:w="1157" w:type="dxa"/>
            <w:noWrap/>
            <w:hideMark/>
          </w:tcPr>
          <w:p w14:paraId="7A170DF5" w14:textId="77777777" w:rsidR="007F5230" w:rsidRPr="007F5230" w:rsidRDefault="007F5230" w:rsidP="007F5230">
            <w:r w:rsidRPr="007F5230">
              <w:t>304.6246</w:t>
            </w:r>
          </w:p>
        </w:tc>
        <w:tc>
          <w:tcPr>
            <w:tcW w:w="1157" w:type="dxa"/>
            <w:noWrap/>
            <w:hideMark/>
          </w:tcPr>
          <w:p w14:paraId="617F5993" w14:textId="77777777" w:rsidR="007F5230" w:rsidRPr="007F5230" w:rsidRDefault="007F5230" w:rsidP="007F5230">
            <w:r w:rsidRPr="007F5230">
              <w:t>278.6577</w:t>
            </w:r>
          </w:p>
        </w:tc>
        <w:tc>
          <w:tcPr>
            <w:tcW w:w="1157" w:type="dxa"/>
            <w:noWrap/>
            <w:hideMark/>
          </w:tcPr>
          <w:p w14:paraId="6D9C5A0E" w14:textId="77777777" w:rsidR="007F5230" w:rsidRPr="007F5230" w:rsidRDefault="007F5230" w:rsidP="007F5230">
            <w:r w:rsidRPr="007F5230">
              <w:t>291.1331</w:t>
            </w:r>
          </w:p>
        </w:tc>
        <w:tc>
          <w:tcPr>
            <w:tcW w:w="1157" w:type="dxa"/>
            <w:noWrap/>
            <w:hideMark/>
          </w:tcPr>
          <w:p w14:paraId="2237BC61" w14:textId="77777777" w:rsidR="007F5230" w:rsidRPr="007F5230" w:rsidRDefault="007F5230" w:rsidP="007F5230">
            <w:r w:rsidRPr="007F5230">
              <w:t>297.1532</w:t>
            </w:r>
          </w:p>
        </w:tc>
        <w:tc>
          <w:tcPr>
            <w:tcW w:w="1157" w:type="dxa"/>
            <w:noWrap/>
            <w:hideMark/>
          </w:tcPr>
          <w:p w14:paraId="4F42A14A" w14:textId="77777777" w:rsidR="007F5230" w:rsidRPr="007F5230" w:rsidRDefault="007F5230" w:rsidP="007F5230">
            <w:r w:rsidRPr="007F5230">
              <w:t>333.1004</w:t>
            </w:r>
          </w:p>
        </w:tc>
        <w:tc>
          <w:tcPr>
            <w:tcW w:w="1157" w:type="dxa"/>
            <w:noWrap/>
            <w:hideMark/>
          </w:tcPr>
          <w:p w14:paraId="4A327BBC" w14:textId="77777777" w:rsidR="007F5230" w:rsidRPr="007F5230" w:rsidRDefault="007F5230" w:rsidP="007F5230">
            <w:r w:rsidRPr="007F5230">
              <w:t>285.9932</w:t>
            </w:r>
          </w:p>
        </w:tc>
        <w:tc>
          <w:tcPr>
            <w:tcW w:w="1157" w:type="dxa"/>
            <w:noWrap/>
            <w:hideMark/>
          </w:tcPr>
          <w:p w14:paraId="0DC1ABB3" w14:textId="77777777" w:rsidR="007F5230" w:rsidRPr="007F5230" w:rsidRDefault="007F5230" w:rsidP="007F5230">
            <w:r w:rsidRPr="007F5230">
              <w:t>287.7625</w:t>
            </w:r>
          </w:p>
        </w:tc>
        <w:tc>
          <w:tcPr>
            <w:tcW w:w="1157" w:type="dxa"/>
            <w:noWrap/>
            <w:hideMark/>
          </w:tcPr>
          <w:p w14:paraId="59E4A1AE" w14:textId="77777777" w:rsidR="007F5230" w:rsidRPr="007F5230" w:rsidRDefault="007F5230" w:rsidP="007F5230">
            <w:r w:rsidRPr="007F5230">
              <w:t>317.6712</w:t>
            </w:r>
          </w:p>
        </w:tc>
      </w:tr>
      <w:tr w:rsidR="007F5230" w:rsidRPr="007F5230" w14:paraId="5E4E46A0" w14:textId="77777777" w:rsidTr="007F5230">
        <w:trPr>
          <w:trHeight w:val="268"/>
        </w:trPr>
        <w:tc>
          <w:tcPr>
            <w:tcW w:w="1157" w:type="dxa"/>
            <w:noWrap/>
            <w:hideMark/>
          </w:tcPr>
          <w:p w14:paraId="40C2A3BC" w14:textId="77777777" w:rsidR="007F5230" w:rsidRPr="007F5230" w:rsidRDefault="007F5230" w:rsidP="007F5230">
            <w:r w:rsidRPr="007F5230">
              <w:t>290.7664</w:t>
            </w:r>
          </w:p>
        </w:tc>
        <w:tc>
          <w:tcPr>
            <w:tcW w:w="1157" w:type="dxa"/>
            <w:noWrap/>
            <w:hideMark/>
          </w:tcPr>
          <w:p w14:paraId="061044C8" w14:textId="77777777" w:rsidR="007F5230" w:rsidRPr="007F5230" w:rsidRDefault="007F5230" w:rsidP="007F5230">
            <w:r w:rsidRPr="007F5230">
              <w:t>306.7773</w:t>
            </w:r>
          </w:p>
        </w:tc>
        <w:tc>
          <w:tcPr>
            <w:tcW w:w="1157" w:type="dxa"/>
            <w:noWrap/>
            <w:hideMark/>
          </w:tcPr>
          <w:p w14:paraId="392B6C32" w14:textId="77777777" w:rsidR="007F5230" w:rsidRPr="007F5230" w:rsidRDefault="007F5230" w:rsidP="007F5230">
            <w:r w:rsidRPr="007F5230">
              <w:t>308.1006</w:t>
            </w:r>
          </w:p>
        </w:tc>
        <w:tc>
          <w:tcPr>
            <w:tcW w:w="1157" w:type="dxa"/>
            <w:noWrap/>
            <w:hideMark/>
          </w:tcPr>
          <w:p w14:paraId="51E29533" w14:textId="77777777" w:rsidR="007F5230" w:rsidRPr="007F5230" w:rsidRDefault="007F5230" w:rsidP="007F5230">
            <w:r w:rsidRPr="007F5230">
              <w:t>294.7269</w:t>
            </w:r>
          </w:p>
        </w:tc>
        <w:tc>
          <w:tcPr>
            <w:tcW w:w="1157" w:type="dxa"/>
            <w:noWrap/>
            <w:hideMark/>
          </w:tcPr>
          <w:p w14:paraId="7C82B9F6" w14:textId="77777777" w:rsidR="007F5230" w:rsidRPr="007F5230" w:rsidRDefault="007F5230" w:rsidP="007F5230">
            <w:r w:rsidRPr="007F5230">
              <w:t>284.9566</w:t>
            </w:r>
          </w:p>
        </w:tc>
        <w:tc>
          <w:tcPr>
            <w:tcW w:w="1157" w:type="dxa"/>
            <w:noWrap/>
            <w:hideMark/>
          </w:tcPr>
          <w:p w14:paraId="3E251CE9" w14:textId="77777777" w:rsidR="007F5230" w:rsidRPr="007F5230" w:rsidRDefault="007F5230" w:rsidP="007F5230">
            <w:r w:rsidRPr="007F5230">
              <w:t>307.1629</w:t>
            </w:r>
          </w:p>
        </w:tc>
        <w:tc>
          <w:tcPr>
            <w:tcW w:w="1157" w:type="dxa"/>
            <w:noWrap/>
            <w:hideMark/>
          </w:tcPr>
          <w:p w14:paraId="30D2EAF1" w14:textId="77777777" w:rsidR="007F5230" w:rsidRPr="007F5230" w:rsidRDefault="007F5230" w:rsidP="007F5230">
            <w:r w:rsidRPr="007F5230">
              <w:t>256.034</w:t>
            </w:r>
          </w:p>
        </w:tc>
        <w:tc>
          <w:tcPr>
            <w:tcW w:w="1157" w:type="dxa"/>
            <w:noWrap/>
            <w:hideMark/>
          </w:tcPr>
          <w:p w14:paraId="268BE04A" w14:textId="77777777" w:rsidR="007F5230" w:rsidRPr="007F5230" w:rsidRDefault="007F5230" w:rsidP="007F5230">
            <w:r w:rsidRPr="007F5230">
              <w:t>281.7649</w:t>
            </w:r>
          </w:p>
        </w:tc>
        <w:tc>
          <w:tcPr>
            <w:tcW w:w="1157" w:type="dxa"/>
            <w:noWrap/>
            <w:hideMark/>
          </w:tcPr>
          <w:p w14:paraId="5F284E53" w14:textId="77777777" w:rsidR="007F5230" w:rsidRPr="007F5230" w:rsidRDefault="007F5230" w:rsidP="007F5230">
            <w:r w:rsidRPr="007F5230">
              <w:t>280.7085</w:t>
            </w:r>
          </w:p>
        </w:tc>
        <w:tc>
          <w:tcPr>
            <w:tcW w:w="1157" w:type="dxa"/>
            <w:noWrap/>
            <w:hideMark/>
          </w:tcPr>
          <w:p w14:paraId="28519F05" w14:textId="77777777" w:rsidR="007F5230" w:rsidRPr="007F5230" w:rsidRDefault="007F5230" w:rsidP="007F5230">
            <w:r w:rsidRPr="007F5230">
              <w:t>398.6213</w:t>
            </w:r>
          </w:p>
        </w:tc>
      </w:tr>
      <w:tr w:rsidR="007F5230" w:rsidRPr="007F5230" w14:paraId="2A2C4FCF" w14:textId="77777777" w:rsidTr="007F5230">
        <w:trPr>
          <w:trHeight w:val="268"/>
        </w:trPr>
        <w:tc>
          <w:tcPr>
            <w:tcW w:w="1157" w:type="dxa"/>
            <w:noWrap/>
            <w:hideMark/>
          </w:tcPr>
          <w:p w14:paraId="7BF850B9" w14:textId="77777777" w:rsidR="007F5230" w:rsidRPr="007F5230" w:rsidRDefault="007F5230" w:rsidP="007F5230">
            <w:r w:rsidRPr="007F5230">
              <w:t>364.0201</w:t>
            </w:r>
          </w:p>
        </w:tc>
        <w:tc>
          <w:tcPr>
            <w:tcW w:w="1157" w:type="dxa"/>
            <w:noWrap/>
            <w:hideMark/>
          </w:tcPr>
          <w:p w14:paraId="003DB8EE" w14:textId="77777777" w:rsidR="007F5230" w:rsidRPr="007F5230" w:rsidRDefault="007F5230" w:rsidP="007F5230">
            <w:r w:rsidRPr="007F5230">
              <w:t>296.2914</w:t>
            </w:r>
          </w:p>
        </w:tc>
        <w:tc>
          <w:tcPr>
            <w:tcW w:w="1157" w:type="dxa"/>
            <w:noWrap/>
            <w:hideMark/>
          </w:tcPr>
          <w:p w14:paraId="5AEC2F57" w14:textId="77777777" w:rsidR="007F5230" w:rsidRPr="007F5230" w:rsidRDefault="007F5230" w:rsidP="007F5230">
            <w:r w:rsidRPr="007F5230">
              <w:t>268.5683</w:t>
            </w:r>
          </w:p>
        </w:tc>
        <w:tc>
          <w:tcPr>
            <w:tcW w:w="1157" w:type="dxa"/>
            <w:noWrap/>
            <w:hideMark/>
          </w:tcPr>
          <w:p w14:paraId="31E1153E" w14:textId="77777777" w:rsidR="007F5230" w:rsidRPr="007F5230" w:rsidRDefault="007F5230" w:rsidP="007F5230">
            <w:r w:rsidRPr="007F5230">
              <w:t>300.2671</w:t>
            </w:r>
          </w:p>
        </w:tc>
        <w:tc>
          <w:tcPr>
            <w:tcW w:w="1157" w:type="dxa"/>
            <w:noWrap/>
            <w:hideMark/>
          </w:tcPr>
          <w:p w14:paraId="22F8BE52" w14:textId="77777777" w:rsidR="007F5230" w:rsidRPr="007F5230" w:rsidRDefault="007F5230" w:rsidP="007F5230">
            <w:r w:rsidRPr="007F5230">
              <w:t>276.3719</w:t>
            </w:r>
          </w:p>
        </w:tc>
        <w:tc>
          <w:tcPr>
            <w:tcW w:w="1157" w:type="dxa"/>
            <w:noWrap/>
            <w:hideMark/>
          </w:tcPr>
          <w:p w14:paraId="3BAA1E9D" w14:textId="77777777" w:rsidR="007F5230" w:rsidRPr="007F5230" w:rsidRDefault="007F5230" w:rsidP="007F5230">
            <w:r w:rsidRPr="007F5230">
              <w:t>266.0841</w:t>
            </w:r>
          </w:p>
        </w:tc>
        <w:tc>
          <w:tcPr>
            <w:tcW w:w="1157" w:type="dxa"/>
            <w:noWrap/>
            <w:hideMark/>
          </w:tcPr>
          <w:p w14:paraId="08654A2D" w14:textId="77777777" w:rsidR="007F5230" w:rsidRPr="007F5230" w:rsidRDefault="007F5230" w:rsidP="007F5230">
            <w:r w:rsidRPr="007F5230">
              <w:t>300.1949</w:t>
            </w:r>
          </w:p>
        </w:tc>
        <w:tc>
          <w:tcPr>
            <w:tcW w:w="1157" w:type="dxa"/>
            <w:noWrap/>
            <w:hideMark/>
          </w:tcPr>
          <w:p w14:paraId="30DB4B5C" w14:textId="77777777" w:rsidR="007F5230" w:rsidRPr="007F5230" w:rsidRDefault="007F5230" w:rsidP="007F5230">
            <w:r w:rsidRPr="007F5230">
              <w:t>287.3013</w:t>
            </w:r>
          </w:p>
        </w:tc>
        <w:tc>
          <w:tcPr>
            <w:tcW w:w="1157" w:type="dxa"/>
            <w:noWrap/>
            <w:hideMark/>
          </w:tcPr>
          <w:p w14:paraId="67E6C5F0" w14:textId="77777777" w:rsidR="007F5230" w:rsidRPr="007F5230" w:rsidRDefault="007F5230" w:rsidP="007F5230">
            <w:r w:rsidRPr="007F5230">
              <w:t>305.3752</w:t>
            </w:r>
          </w:p>
        </w:tc>
        <w:tc>
          <w:tcPr>
            <w:tcW w:w="1157" w:type="dxa"/>
            <w:noWrap/>
            <w:hideMark/>
          </w:tcPr>
          <w:p w14:paraId="1B4466E6" w14:textId="77777777" w:rsidR="007F5230" w:rsidRPr="007F5230" w:rsidRDefault="007F5230" w:rsidP="007F5230">
            <w:r w:rsidRPr="007F5230">
              <w:t>271.5091</w:t>
            </w:r>
          </w:p>
        </w:tc>
      </w:tr>
      <w:tr w:rsidR="007F5230" w:rsidRPr="007F5230" w14:paraId="6A374F77" w14:textId="77777777" w:rsidTr="007F5230">
        <w:trPr>
          <w:trHeight w:val="268"/>
        </w:trPr>
        <w:tc>
          <w:tcPr>
            <w:tcW w:w="1157" w:type="dxa"/>
            <w:noWrap/>
            <w:hideMark/>
          </w:tcPr>
          <w:p w14:paraId="00FE9244" w14:textId="77777777" w:rsidR="007F5230" w:rsidRPr="007F5230" w:rsidRDefault="007F5230" w:rsidP="007F5230">
            <w:r w:rsidRPr="007F5230">
              <w:t>329.1722</w:t>
            </w:r>
          </w:p>
        </w:tc>
        <w:tc>
          <w:tcPr>
            <w:tcW w:w="1157" w:type="dxa"/>
            <w:noWrap/>
            <w:hideMark/>
          </w:tcPr>
          <w:p w14:paraId="413DFAEB" w14:textId="77777777" w:rsidR="007F5230" w:rsidRPr="007F5230" w:rsidRDefault="007F5230" w:rsidP="007F5230">
            <w:r w:rsidRPr="007F5230">
              <w:t>284.9879</w:t>
            </w:r>
          </w:p>
        </w:tc>
        <w:tc>
          <w:tcPr>
            <w:tcW w:w="1157" w:type="dxa"/>
            <w:noWrap/>
            <w:hideMark/>
          </w:tcPr>
          <w:p w14:paraId="01CFD667" w14:textId="77777777" w:rsidR="007F5230" w:rsidRPr="007F5230" w:rsidRDefault="007F5230" w:rsidP="007F5230">
            <w:r w:rsidRPr="007F5230">
              <w:t>339.6045</w:t>
            </w:r>
          </w:p>
        </w:tc>
        <w:tc>
          <w:tcPr>
            <w:tcW w:w="1157" w:type="dxa"/>
            <w:noWrap/>
            <w:hideMark/>
          </w:tcPr>
          <w:p w14:paraId="1D60E1DF" w14:textId="77777777" w:rsidR="007F5230" w:rsidRPr="007F5230" w:rsidRDefault="007F5230" w:rsidP="007F5230">
            <w:r w:rsidRPr="007F5230">
              <w:t>308.2748</w:t>
            </w:r>
          </w:p>
        </w:tc>
        <w:tc>
          <w:tcPr>
            <w:tcW w:w="1157" w:type="dxa"/>
            <w:noWrap/>
            <w:hideMark/>
          </w:tcPr>
          <w:p w14:paraId="28C5E130" w14:textId="77777777" w:rsidR="007F5230" w:rsidRPr="007F5230" w:rsidRDefault="007F5230" w:rsidP="007F5230">
            <w:r w:rsidRPr="007F5230">
              <w:t>271.4789</w:t>
            </w:r>
          </w:p>
        </w:tc>
        <w:tc>
          <w:tcPr>
            <w:tcW w:w="1157" w:type="dxa"/>
            <w:noWrap/>
            <w:hideMark/>
          </w:tcPr>
          <w:p w14:paraId="4A5CA942" w14:textId="77777777" w:rsidR="007F5230" w:rsidRPr="007F5230" w:rsidRDefault="007F5230" w:rsidP="007F5230">
            <w:r w:rsidRPr="007F5230">
              <w:t>317.9875</w:t>
            </w:r>
          </w:p>
        </w:tc>
        <w:tc>
          <w:tcPr>
            <w:tcW w:w="1157" w:type="dxa"/>
            <w:noWrap/>
            <w:hideMark/>
          </w:tcPr>
          <w:p w14:paraId="5FD61301" w14:textId="77777777" w:rsidR="007F5230" w:rsidRPr="007F5230" w:rsidRDefault="007F5230" w:rsidP="007F5230">
            <w:r w:rsidRPr="007F5230">
              <w:t>294.9599</w:t>
            </w:r>
          </w:p>
        </w:tc>
        <w:tc>
          <w:tcPr>
            <w:tcW w:w="1157" w:type="dxa"/>
            <w:noWrap/>
            <w:hideMark/>
          </w:tcPr>
          <w:p w14:paraId="32A3F8E3" w14:textId="77777777" w:rsidR="007F5230" w:rsidRPr="007F5230" w:rsidRDefault="007F5230" w:rsidP="007F5230">
            <w:r w:rsidRPr="007F5230">
              <w:t>263.2637</w:t>
            </w:r>
          </w:p>
        </w:tc>
        <w:tc>
          <w:tcPr>
            <w:tcW w:w="1157" w:type="dxa"/>
            <w:noWrap/>
            <w:hideMark/>
          </w:tcPr>
          <w:p w14:paraId="578FE90A" w14:textId="77777777" w:rsidR="007F5230" w:rsidRPr="007F5230" w:rsidRDefault="007F5230" w:rsidP="007F5230">
            <w:r w:rsidRPr="007F5230">
              <w:t>296.5325</w:t>
            </w:r>
          </w:p>
        </w:tc>
        <w:tc>
          <w:tcPr>
            <w:tcW w:w="1157" w:type="dxa"/>
            <w:noWrap/>
            <w:hideMark/>
          </w:tcPr>
          <w:p w14:paraId="46EC16E6" w14:textId="77777777" w:rsidR="007F5230" w:rsidRPr="007F5230" w:rsidRDefault="007F5230" w:rsidP="007F5230">
            <w:r w:rsidRPr="007F5230">
              <w:t>295.7916</w:t>
            </w:r>
          </w:p>
        </w:tc>
      </w:tr>
      <w:tr w:rsidR="007F5230" w:rsidRPr="007F5230" w14:paraId="4E7F0D6A" w14:textId="77777777" w:rsidTr="007F5230">
        <w:trPr>
          <w:trHeight w:val="268"/>
        </w:trPr>
        <w:tc>
          <w:tcPr>
            <w:tcW w:w="1157" w:type="dxa"/>
            <w:noWrap/>
            <w:hideMark/>
          </w:tcPr>
          <w:p w14:paraId="66F0873B" w14:textId="77777777" w:rsidR="007F5230" w:rsidRPr="007F5230" w:rsidRDefault="007F5230" w:rsidP="007F5230">
            <w:r w:rsidRPr="007F5230">
              <w:t>294.024</w:t>
            </w:r>
          </w:p>
        </w:tc>
        <w:tc>
          <w:tcPr>
            <w:tcW w:w="1157" w:type="dxa"/>
            <w:noWrap/>
            <w:hideMark/>
          </w:tcPr>
          <w:p w14:paraId="3480DE11" w14:textId="77777777" w:rsidR="007F5230" w:rsidRPr="007F5230" w:rsidRDefault="007F5230" w:rsidP="007F5230">
            <w:r w:rsidRPr="007F5230">
              <w:t>303.3484</w:t>
            </w:r>
          </w:p>
        </w:tc>
        <w:tc>
          <w:tcPr>
            <w:tcW w:w="1157" w:type="dxa"/>
            <w:noWrap/>
            <w:hideMark/>
          </w:tcPr>
          <w:p w14:paraId="4ED400C6" w14:textId="77777777" w:rsidR="007F5230" w:rsidRPr="007F5230" w:rsidRDefault="007F5230" w:rsidP="007F5230">
            <w:r w:rsidRPr="007F5230">
              <w:t>311.2926</w:t>
            </w:r>
          </w:p>
        </w:tc>
        <w:tc>
          <w:tcPr>
            <w:tcW w:w="1157" w:type="dxa"/>
            <w:noWrap/>
            <w:hideMark/>
          </w:tcPr>
          <w:p w14:paraId="362E9A86" w14:textId="77777777" w:rsidR="007F5230" w:rsidRPr="007F5230" w:rsidRDefault="007F5230" w:rsidP="007F5230">
            <w:r w:rsidRPr="007F5230">
              <w:t>283.0728</w:t>
            </w:r>
          </w:p>
        </w:tc>
        <w:tc>
          <w:tcPr>
            <w:tcW w:w="1157" w:type="dxa"/>
            <w:noWrap/>
            <w:hideMark/>
          </w:tcPr>
          <w:p w14:paraId="34EAE46A" w14:textId="77777777" w:rsidR="007F5230" w:rsidRPr="007F5230" w:rsidRDefault="007F5230" w:rsidP="007F5230">
            <w:r w:rsidRPr="007F5230">
              <w:t>311.5203</w:t>
            </w:r>
          </w:p>
        </w:tc>
        <w:tc>
          <w:tcPr>
            <w:tcW w:w="1157" w:type="dxa"/>
            <w:noWrap/>
            <w:hideMark/>
          </w:tcPr>
          <w:p w14:paraId="32499944" w14:textId="77777777" w:rsidR="007F5230" w:rsidRPr="007F5230" w:rsidRDefault="007F5230" w:rsidP="007F5230">
            <w:r w:rsidRPr="007F5230">
              <w:t>307.2749</w:t>
            </w:r>
          </w:p>
        </w:tc>
        <w:tc>
          <w:tcPr>
            <w:tcW w:w="1157" w:type="dxa"/>
            <w:noWrap/>
            <w:hideMark/>
          </w:tcPr>
          <w:p w14:paraId="4C89889D" w14:textId="77777777" w:rsidR="007F5230" w:rsidRPr="007F5230" w:rsidRDefault="007F5230" w:rsidP="007F5230">
            <w:r w:rsidRPr="007F5230">
              <w:t>309.714</w:t>
            </w:r>
          </w:p>
        </w:tc>
        <w:tc>
          <w:tcPr>
            <w:tcW w:w="1157" w:type="dxa"/>
            <w:noWrap/>
            <w:hideMark/>
          </w:tcPr>
          <w:p w14:paraId="534AD0BE" w14:textId="77777777" w:rsidR="007F5230" w:rsidRPr="007F5230" w:rsidRDefault="007F5230" w:rsidP="007F5230">
            <w:r w:rsidRPr="007F5230">
              <w:t>280.873</w:t>
            </w:r>
          </w:p>
        </w:tc>
        <w:tc>
          <w:tcPr>
            <w:tcW w:w="1157" w:type="dxa"/>
            <w:noWrap/>
            <w:hideMark/>
          </w:tcPr>
          <w:p w14:paraId="7836DD77" w14:textId="77777777" w:rsidR="007F5230" w:rsidRPr="007F5230" w:rsidRDefault="007F5230" w:rsidP="007F5230">
            <w:r w:rsidRPr="007F5230">
              <w:t>275.8628</w:t>
            </w:r>
          </w:p>
        </w:tc>
        <w:tc>
          <w:tcPr>
            <w:tcW w:w="1157" w:type="dxa"/>
            <w:noWrap/>
            <w:hideMark/>
          </w:tcPr>
          <w:p w14:paraId="6BDB1344" w14:textId="77777777" w:rsidR="007F5230" w:rsidRPr="007F5230" w:rsidRDefault="007F5230" w:rsidP="007F5230">
            <w:r w:rsidRPr="007F5230">
              <w:t>285.6257</w:t>
            </w:r>
          </w:p>
        </w:tc>
      </w:tr>
      <w:tr w:rsidR="007F5230" w:rsidRPr="007F5230" w14:paraId="3B98EEF9" w14:textId="77777777" w:rsidTr="007F5230">
        <w:trPr>
          <w:trHeight w:val="268"/>
        </w:trPr>
        <w:tc>
          <w:tcPr>
            <w:tcW w:w="1157" w:type="dxa"/>
            <w:noWrap/>
            <w:hideMark/>
          </w:tcPr>
          <w:p w14:paraId="7B328321" w14:textId="77777777" w:rsidR="007F5230" w:rsidRPr="007F5230" w:rsidRDefault="007F5230" w:rsidP="007F5230">
            <w:r w:rsidRPr="007F5230">
              <w:t>303.3317</w:t>
            </w:r>
          </w:p>
        </w:tc>
        <w:tc>
          <w:tcPr>
            <w:tcW w:w="1157" w:type="dxa"/>
            <w:noWrap/>
            <w:hideMark/>
          </w:tcPr>
          <w:p w14:paraId="5BDD9135" w14:textId="77777777" w:rsidR="007F5230" w:rsidRPr="007F5230" w:rsidRDefault="007F5230" w:rsidP="007F5230">
            <w:r w:rsidRPr="007F5230">
              <w:t>316.5503</w:t>
            </w:r>
          </w:p>
        </w:tc>
        <w:tc>
          <w:tcPr>
            <w:tcW w:w="1157" w:type="dxa"/>
            <w:noWrap/>
            <w:hideMark/>
          </w:tcPr>
          <w:p w14:paraId="5E1880C8" w14:textId="77777777" w:rsidR="007F5230" w:rsidRPr="007F5230" w:rsidRDefault="007F5230" w:rsidP="007F5230">
            <w:r w:rsidRPr="007F5230">
              <w:t>286.3469</w:t>
            </w:r>
          </w:p>
        </w:tc>
        <w:tc>
          <w:tcPr>
            <w:tcW w:w="1157" w:type="dxa"/>
            <w:noWrap/>
            <w:hideMark/>
          </w:tcPr>
          <w:p w14:paraId="6D117363" w14:textId="77777777" w:rsidR="007F5230" w:rsidRPr="007F5230" w:rsidRDefault="007F5230" w:rsidP="007F5230">
            <w:r w:rsidRPr="007F5230">
              <w:t>305.986</w:t>
            </w:r>
          </w:p>
        </w:tc>
        <w:tc>
          <w:tcPr>
            <w:tcW w:w="1157" w:type="dxa"/>
            <w:noWrap/>
            <w:hideMark/>
          </w:tcPr>
          <w:p w14:paraId="51848B09" w14:textId="77777777" w:rsidR="007F5230" w:rsidRPr="007F5230" w:rsidRDefault="007F5230" w:rsidP="007F5230">
            <w:r w:rsidRPr="007F5230">
              <w:t>297.3743</w:t>
            </w:r>
          </w:p>
        </w:tc>
        <w:tc>
          <w:tcPr>
            <w:tcW w:w="1157" w:type="dxa"/>
            <w:noWrap/>
            <w:hideMark/>
          </w:tcPr>
          <w:p w14:paraId="64D6ABAA" w14:textId="77777777" w:rsidR="007F5230" w:rsidRPr="007F5230" w:rsidRDefault="007F5230" w:rsidP="007F5230">
            <w:r w:rsidRPr="007F5230">
              <w:t>307.8647</w:t>
            </w:r>
          </w:p>
        </w:tc>
        <w:tc>
          <w:tcPr>
            <w:tcW w:w="1157" w:type="dxa"/>
            <w:noWrap/>
            <w:hideMark/>
          </w:tcPr>
          <w:p w14:paraId="1A8478F8" w14:textId="77777777" w:rsidR="007F5230" w:rsidRPr="007F5230" w:rsidRDefault="007F5230" w:rsidP="007F5230">
            <w:r w:rsidRPr="007F5230">
              <w:t>303.7185</w:t>
            </w:r>
          </w:p>
        </w:tc>
        <w:tc>
          <w:tcPr>
            <w:tcW w:w="1157" w:type="dxa"/>
            <w:noWrap/>
            <w:hideMark/>
          </w:tcPr>
          <w:p w14:paraId="67217E42" w14:textId="77777777" w:rsidR="007F5230" w:rsidRPr="007F5230" w:rsidRDefault="007F5230" w:rsidP="007F5230">
            <w:r w:rsidRPr="007F5230">
              <w:t>282.9706</w:t>
            </w:r>
          </w:p>
        </w:tc>
        <w:tc>
          <w:tcPr>
            <w:tcW w:w="1157" w:type="dxa"/>
            <w:noWrap/>
            <w:hideMark/>
          </w:tcPr>
          <w:p w14:paraId="0AF5A4B6" w14:textId="77777777" w:rsidR="007F5230" w:rsidRPr="007F5230" w:rsidRDefault="007F5230" w:rsidP="007F5230">
            <w:r w:rsidRPr="007F5230">
              <w:t>300.5428</w:t>
            </w:r>
          </w:p>
        </w:tc>
        <w:tc>
          <w:tcPr>
            <w:tcW w:w="1157" w:type="dxa"/>
            <w:noWrap/>
            <w:hideMark/>
          </w:tcPr>
          <w:p w14:paraId="0CBCA1D4" w14:textId="77777777" w:rsidR="007F5230" w:rsidRPr="007F5230" w:rsidRDefault="007F5230" w:rsidP="007F5230">
            <w:r w:rsidRPr="007F5230">
              <w:t>282.0309</w:t>
            </w:r>
          </w:p>
        </w:tc>
      </w:tr>
      <w:tr w:rsidR="007F5230" w:rsidRPr="007F5230" w14:paraId="6E80318D" w14:textId="77777777" w:rsidTr="007F5230">
        <w:trPr>
          <w:trHeight w:val="268"/>
        </w:trPr>
        <w:tc>
          <w:tcPr>
            <w:tcW w:w="1157" w:type="dxa"/>
            <w:noWrap/>
            <w:hideMark/>
          </w:tcPr>
          <w:p w14:paraId="75149FB2" w14:textId="77777777" w:rsidR="007F5230" w:rsidRPr="007F5230" w:rsidRDefault="007F5230" w:rsidP="007F5230">
            <w:r w:rsidRPr="007F5230">
              <w:t>308.9477</w:t>
            </w:r>
          </w:p>
        </w:tc>
        <w:tc>
          <w:tcPr>
            <w:tcW w:w="1157" w:type="dxa"/>
            <w:noWrap/>
            <w:hideMark/>
          </w:tcPr>
          <w:p w14:paraId="333F5651" w14:textId="77777777" w:rsidR="007F5230" w:rsidRPr="007F5230" w:rsidRDefault="007F5230" w:rsidP="007F5230">
            <w:r w:rsidRPr="007F5230">
              <w:t>286.298</w:t>
            </w:r>
          </w:p>
        </w:tc>
        <w:tc>
          <w:tcPr>
            <w:tcW w:w="1157" w:type="dxa"/>
            <w:noWrap/>
            <w:hideMark/>
          </w:tcPr>
          <w:p w14:paraId="1FDF3593" w14:textId="77777777" w:rsidR="007F5230" w:rsidRPr="007F5230" w:rsidRDefault="007F5230" w:rsidP="007F5230">
            <w:r w:rsidRPr="007F5230">
              <w:t>309.3546</w:t>
            </w:r>
          </w:p>
        </w:tc>
        <w:tc>
          <w:tcPr>
            <w:tcW w:w="1157" w:type="dxa"/>
            <w:noWrap/>
            <w:hideMark/>
          </w:tcPr>
          <w:p w14:paraId="5116FB34" w14:textId="77777777" w:rsidR="007F5230" w:rsidRPr="007F5230" w:rsidRDefault="007F5230" w:rsidP="007F5230">
            <w:r w:rsidRPr="007F5230">
              <w:t>294.2719</w:t>
            </w:r>
          </w:p>
        </w:tc>
        <w:tc>
          <w:tcPr>
            <w:tcW w:w="1157" w:type="dxa"/>
            <w:noWrap/>
            <w:hideMark/>
          </w:tcPr>
          <w:p w14:paraId="79AFD992" w14:textId="77777777" w:rsidR="007F5230" w:rsidRPr="007F5230" w:rsidRDefault="007F5230" w:rsidP="007F5230">
            <w:r w:rsidRPr="007F5230">
              <w:t>275.1136</w:t>
            </w:r>
          </w:p>
        </w:tc>
        <w:tc>
          <w:tcPr>
            <w:tcW w:w="1157" w:type="dxa"/>
            <w:noWrap/>
            <w:hideMark/>
          </w:tcPr>
          <w:p w14:paraId="6A3AB484" w14:textId="77777777" w:rsidR="007F5230" w:rsidRPr="007F5230" w:rsidRDefault="007F5230" w:rsidP="007F5230">
            <w:r w:rsidRPr="007F5230">
              <w:t>273.2222</w:t>
            </w:r>
          </w:p>
        </w:tc>
        <w:tc>
          <w:tcPr>
            <w:tcW w:w="1157" w:type="dxa"/>
            <w:noWrap/>
            <w:hideMark/>
          </w:tcPr>
          <w:p w14:paraId="692C1D2B" w14:textId="77777777" w:rsidR="007F5230" w:rsidRPr="007F5230" w:rsidRDefault="007F5230" w:rsidP="007F5230">
            <w:r w:rsidRPr="007F5230">
              <w:t>333.0603</w:t>
            </w:r>
          </w:p>
        </w:tc>
        <w:tc>
          <w:tcPr>
            <w:tcW w:w="1157" w:type="dxa"/>
            <w:noWrap/>
            <w:hideMark/>
          </w:tcPr>
          <w:p w14:paraId="5C67E611" w14:textId="77777777" w:rsidR="007F5230" w:rsidRPr="007F5230" w:rsidRDefault="007F5230" w:rsidP="007F5230">
            <w:r w:rsidRPr="007F5230">
              <w:t>334.033</w:t>
            </w:r>
          </w:p>
        </w:tc>
        <w:tc>
          <w:tcPr>
            <w:tcW w:w="1157" w:type="dxa"/>
            <w:noWrap/>
            <w:hideMark/>
          </w:tcPr>
          <w:p w14:paraId="18F20626" w14:textId="77777777" w:rsidR="007F5230" w:rsidRPr="007F5230" w:rsidRDefault="007F5230" w:rsidP="007F5230">
            <w:r w:rsidRPr="007F5230">
              <w:t>299.8779</w:t>
            </w:r>
          </w:p>
        </w:tc>
        <w:tc>
          <w:tcPr>
            <w:tcW w:w="1157" w:type="dxa"/>
            <w:noWrap/>
            <w:hideMark/>
          </w:tcPr>
          <w:p w14:paraId="17E2AFD5" w14:textId="77777777" w:rsidR="007F5230" w:rsidRPr="007F5230" w:rsidRDefault="007F5230" w:rsidP="007F5230">
            <w:r w:rsidRPr="007F5230">
              <w:t>274.1863</w:t>
            </w:r>
          </w:p>
        </w:tc>
      </w:tr>
      <w:tr w:rsidR="007F5230" w:rsidRPr="007F5230" w14:paraId="4A5306AF" w14:textId="77777777" w:rsidTr="007F5230">
        <w:trPr>
          <w:trHeight w:val="268"/>
        </w:trPr>
        <w:tc>
          <w:tcPr>
            <w:tcW w:w="1157" w:type="dxa"/>
            <w:noWrap/>
            <w:hideMark/>
          </w:tcPr>
          <w:p w14:paraId="46F9F0BF" w14:textId="77777777" w:rsidR="007F5230" w:rsidRPr="007F5230" w:rsidRDefault="007F5230" w:rsidP="007F5230">
            <w:r w:rsidRPr="007F5230">
              <w:t>404.0886</w:t>
            </w:r>
          </w:p>
        </w:tc>
        <w:tc>
          <w:tcPr>
            <w:tcW w:w="1157" w:type="dxa"/>
            <w:noWrap/>
            <w:hideMark/>
          </w:tcPr>
          <w:p w14:paraId="7D95B968" w14:textId="77777777" w:rsidR="007F5230" w:rsidRPr="007F5230" w:rsidRDefault="007F5230" w:rsidP="007F5230">
            <w:r w:rsidRPr="007F5230">
              <w:t>296.3726</w:t>
            </w:r>
          </w:p>
        </w:tc>
        <w:tc>
          <w:tcPr>
            <w:tcW w:w="1157" w:type="dxa"/>
            <w:noWrap/>
            <w:hideMark/>
          </w:tcPr>
          <w:p w14:paraId="73F6CBCE" w14:textId="77777777" w:rsidR="007F5230" w:rsidRPr="007F5230" w:rsidRDefault="007F5230" w:rsidP="007F5230">
            <w:r w:rsidRPr="007F5230">
              <w:t>276.1675</w:t>
            </w:r>
          </w:p>
        </w:tc>
        <w:tc>
          <w:tcPr>
            <w:tcW w:w="1157" w:type="dxa"/>
            <w:noWrap/>
            <w:hideMark/>
          </w:tcPr>
          <w:p w14:paraId="5DF595F2" w14:textId="77777777" w:rsidR="007F5230" w:rsidRPr="007F5230" w:rsidRDefault="007F5230" w:rsidP="007F5230">
            <w:r w:rsidRPr="007F5230">
              <w:t>305.1688</w:t>
            </w:r>
          </w:p>
        </w:tc>
        <w:tc>
          <w:tcPr>
            <w:tcW w:w="1157" w:type="dxa"/>
            <w:noWrap/>
            <w:hideMark/>
          </w:tcPr>
          <w:p w14:paraId="31864559" w14:textId="77777777" w:rsidR="007F5230" w:rsidRPr="007F5230" w:rsidRDefault="007F5230" w:rsidP="007F5230">
            <w:r w:rsidRPr="007F5230">
              <w:t>294.6468</w:t>
            </w:r>
          </w:p>
        </w:tc>
        <w:tc>
          <w:tcPr>
            <w:tcW w:w="1157" w:type="dxa"/>
            <w:noWrap/>
            <w:hideMark/>
          </w:tcPr>
          <w:p w14:paraId="071F3869" w14:textId="77777777" w:rsidR="007F5230" w:rsidRPr="007F5230" w:rsidRDefault="007F5230" w:rsidP="007F5230">
            <w:r w:rsidRPr="007F5230">
              <w:t>293.2474</w:t>
            </w:r>
          </w:p>
        </w:tc>
        <w:tc>
          <w:tcPr>
            <w:tcW w:w="1157" w:type="dxa"/>
            <w:noWrap/>
            <w:hideMark/>
          </w:tcPr>
          <w:p w14:paraId="53C3B5C9" w14:textId="77777777" w:rsidR="007F5230" w:rsidRPr="007F5230" w:rsidRDefault="007F5230" w:rsidP="007F5230">
            <w:r w:rsidRPr="007F5230">
              <w:t>304.8766</w:t>
            </w:r>
          </w:p>
        </w:tc>
        <w:tc>
          <w:tcPr>
            <w:tcW w:w="1157" w:type="dxa"/>
            <w:noWrap/>
            <w:hideMark/>
          </w:tcPr>
          <w:p w14:paraId="1621CF37" w14:textId="77777777" w:rsidR="007F5230" w:rsidRPr="007F5230" w:rsidRDefault="007F5230" w:rsidP="007F5230">
            <w:r w:rsidRPr="007F5230">
              <w:t>296.5421</w:t>
            </w:r>
          </w:p>
        </w:tc>
        <w:tc>
          <w:tcPr>
            <w:tcW w:w="1157" w:type="dxa"/>
            <w:noWrap/>
            <w:hideMark/>
          </w:tcPr>
          <w:p w14:paraId="2A1739BD" w14:textId="77777777" w:rsidR="007F5230" w:rsidRPr="007F5230" w:rsidRDefault="007F5230" w:rsidP="007F5230">
            <w:r w:rsidRPr="007F5230">
              <w:t>289.3705</w:t>
            </w:r>
          </w:p>
        </w:tc>
        <w:tc>
          <w:tcPr>
            <w:tcW w:w="1157" w:type="dxa"/>
            <w:noWrap/>
            <w:hideMark/>
          </w:tcPr>
          <w:p w14:paraId="580EC972" w14:textId="77777777" w:rsidR="007F5230" w:rsidRPr="007F5230" w:rsidRDefault="007F5230" w:rsidP="007F5230">
            <w:r w:rsidRPr="007F5230">
              <w:t>391.6395</w:t>
            </w:r>
          </w:p>
        </w:tc>
      </w:tr>
      <w:tr w:rsidR="007F5230" w:rsidRPr="007F5230" w14:paraId="46CD6D97" w14:textId="77777777" w:rsidTr="007F5230">
        <w:trPr>
          <w:trHeight w:val="268"/>
        </w:trPr>
        <w:tc>
          <w:tcPr>
            <w:tcW w:w="1157" w:type="dxa"/>
            <w:noWrap/>
            <w:hideMark/>
          </w:tcPr>
          <w:p w14:paraId="6E345378" w14:textId="77777777" w:rsidR="007F5230" w:rsidRPr="007F5230" w:rsidRDefault="007F5230" w:rsidP="007F5230">
            <w:r w:rsidRPr="007F5230">
              <w:t>316.9525</w:t>
            </w:r>
          </w:p>
        </w:tc>
        <w:tc>
          <w:tcPr>
            <w:tcW w:w="1157" w:type="dxa"/>
            <w:noWrap/>
            <w:hideMark/>
          </w:tcPr>
          <w:p w14:paraId="68731203" w14:textId="77777777" w:rsidR="007F5230" w:rsidRPr="007F5230" w:rsidRDefault="007F5230" w:rsidP="007F5230">
            <w:r w:rsidRPr="007F5230">
              <w:t>302.006</w:t>
            </w:r>
          </w:p>
        </w:tc>
        <w:tc>
          <w:tcPr>
            <w:tcW w:w="1157" w:type="dxa"/>
            <w:noWrap/>
            <w:hideMark/>
          </w:tcPr>
          <w:p w14:paraId="2186DAD4" w14:textId="77777777" w:rsidR="007F5230" w:rsidRPr="007F5230" w:rsidRDefault="007F5230" w:rsidP="007F5230">
            <w:r w:rsidRPr="007F5230">
              <w:t>376.3464</w:t>
            </w:r>
          </w:p>
        </w:tc>
        <w:tc>
          <w:tcPr>
            <w:tcW w:w="1157" w:type="dxa"/>
            <w:noWrap/>
            <w:hideMark/>
          </w:tcPr>
          <w:p w14:paraId="4D85B368" w14:textId="77777777" w:rsidR="007F5230" w:rsidRPr="007F5230" w:rsidRDefault="007F5230" w:rsidP="007F5230">
            <w:r w:rsidRPr="007F5230">
              <w:t>276.8336</w:t>
            </w:r>
          </w:p>
        </w:tc>
        <w:tc>
          <w:tcPr>
            <w:tcW w:w="1157" w:type="dxa"/>
            <w:noWrap/>
            <w:hideMark/>
          </w:tcPr>
          <w:p w14:paraId="1D40860F" w14:textId="77777777" w:rsidR="007F5230" w:rsidRPr="007F5230" w:rsidRDefault="007F5230" w:rsidP="007F5230">
            <w:r w:rsidRPr="007F5230">
              <w:t>302.9856</w:t>
            </w:r>
          </w:p>
        </w:tc>
        <w:tc>
          <w:tcPr>
            <w:tcW w:w="1157" w:type="dxa"/>
            <w:noWrap/>
            <w:hideMark/>
          </w:tcPr>
          <w:p w14:paraId="4F63A8CB" w14:textId="77777777" w:rsidR="007F5230" w:rsidRPr="007F5230" w:rsidRDefault="007F5230" w:rsidP="007F5230">
            <w:r w:rsidRPr="007F5230">
              <w:t>319.8724</w:t>
            </w:r>
          </w:p>
        </w:tc>
        <w:tc>
          <w:tcPr>
            <w:tcW w:w="1157" w:type="dxa"/>
            <w:noWrap/>
            <w:hideMark/>
          </w:tcPr>
          <w:p w14:paraId="3D4F4831" w14:textId="77777777" w:rsidR="007F5230" w:rsidRPr="007F5230" w:rsidRDefault="007F5230" w:rsidP="007F5230">
            <w:r w:rsidRPr="007F5230">
              <w:t>278.599</w:t>
            </w:r>
          </w:p>
        </w:tc>
        <w:tc>
          <w:tcPr>
            <w:tcW w:w="1157" w:type="dxa"/>
            <w:noWrap/>
            <w:hideMark/>
          </w:tcPr>
          <w:p w14:paraId="25914E7A" w14:textId="77777777" w:rsidR="007F5230" w:rsidRPr="007F5230" w:rsidRDefault="007F5230" w:rsidP="007F5230">
            <w:r w:rsidRPr="007F5230">
              <w:t>289.6617</w:t>
            </w:r>
          </w:p>
        </w:tc>
        <w:tc>
          <w:tcPr>
            <w:tcW w:w="1157" w:type="dxa"/>
            <w:noWrap/>
            <w:hideMark/>
          </w:tcPr>
          <w:p w14:paraId="527C6D85" w14:textId="77777777" w:rsidR="007F5230" w:rsidRPr="007F5230" w:rsidRDefault="007F5230" w:rsidP="007F5230">
            <w:r w:rsidRPr="007F5230">
              <w:t>340.2034</w:t>
            </w:r>
          </w:p>
        </w:tc>
        <w:tc>
          <w:tcPr>
            <w:tcW w:w="1157" w:type="dxa"/>
            <w:noWrap/>
            <w:hideMark/>
          </w:tcPr>
          <w:p w14:paraId="0A8260EF" w14:textId="77777777" w:rsidR="007F5230" w:rsidRPr="007F5230" w:rsidRDefault="007F5230" w:rsidP="007F5230">
            <w:r w:rsidRPr="007F5230">
              <w:t>321.7385</w:t>
            </w:r>
          </w:p>
        </w:tc>
      </w:tr>
      <w:tr w:rsidR="007F5230" w:rsidRPr="007F5230" w14:paraId="0A339CD3" w14:textId="77777777" w:rsidTr="007F5230">
        <w:trPr>
          <w:trHeight w:val="268"/>
        </w:trPr>
        <w:tc>
          <w:tcPr>
            <w:tcW w:w="1157" w:type="dxa"/>
            <w:noWrap/>
            <w:hideMark/>
          </w:tcPr>
          <w:p w14:paraId="51F21F9B" w14:textId="77777777" w:rsidR="007F5230" w:rsidRPr="007F5230" w:rsidRDefault="007F5230" w:rsidP="007F5230">
            <w:pPr>
              <w:rPr>
                <w:b/>
                <w:bCs/>
              </w:rPr>
            </w:pPr>
            <w:r w:rsidRPr="007F5230">
              <w:rPr>
                <w:b/>
                <w:bCs/>
              </w:rPr>
              <w:t>330.1163</w:t>
            </w:r>
          </w:p>
        </w:tc>
        <w:tc>
          <w:tcPr>
            <w:tcW w:w="1157" w:type="dxa"/>
            <w:noWrap/>
            <w:hideMark/>
          </w:tcPr>
          <w:p w14:paraId="50B370C6" w14:textId="77777777" w:rsidR="007F5230" w:rsidRPr="007F5230" w:rsidRDefault="007F5230" w:rsidP="007F5230">
            <w:pPr>
              <w:rPr>
                <w:b/>
                <w:bCs/>
              </w:rPr>
            </w:pPr>
            <w:r w:rsidRPr="007F5230">
              <w:rPr>
                <w:b/>
                <w:bCs/>
              </w:rPr>
              <w:t>300.3038</w:t>
            </w:r>
          </w:p>
        </w:tc>
        <w:tc>
          <w:tcPr>
            <w:tcW w:w="1157" w:type="dxa"/>
            <w:noWrap/>
            <w:hideMark/>
          </w:tcPr>
          <w:p w14:paraId="0EFA3240" w14:textId="77777777" w:rsidR="007F5230" w:rsidRPr="007F5230" w:rsidRDefault="007F5230" w:rsidP="007F5230">
            <w:pPr>
              <w:rPr>
                <w:b/>
                <w:bCs/>
              </w:rPr>
            </w:pPr>
            <w:r w:rsidRPr="007F5230">
              <w:rPr>
                <w:b/>
                <w:bCs/>
              </w:rPr>
              <w:t>307.7257</w:t>
            </w:r>
          </w:p>
        </w:tc>
        <w:tc>
          <w:tcPr>
            <w:tcW w:w="1157" w:type="dxa"/>
            <w:noWrap/>
            <w:hideMark/>
          </w:tcPr>
          <w:p w14:paraId="2F667E51" w14:textId="77777777" w:rsidR="007F5230" w:rsidRPr="007F5230" w:rsidRDefault="007F5230" w:rsidP="007F5230">
            <w:pPr>
              <w:rPr>
                <w:b/>
                <w:bCs/>
              </w:rPr>
            </w:pPr>
            <w:r w:rsidRPr="007F5230">
              <w:rPr>
                <w:b/>
                <w:bCs/>
              </w:rPr>
              <w:t>293.6257</w:t>
            </w:r>
          </w:p>
        </w:tc>
        <w:tc>
          <w:tcPr>
            <w:tcW w:w="1157" w:type="dxa"/>
            <w:noWrap/>
            <w:hideMark/>
          </w:tcPr>
          <w:p w14:paraId="0A08C4B1" w14:textId="77777777" w:rsidR="007F5230" w:rsidRPr="007F5230" w:rsidRDefault="007F5230" w:rsidP="007F5230">
            <w:pPr>
              <w:rPr>
                <w:b/>
                <w:bCs/>
              </w:rPr>
            </w:pPr>
            <w:r w:rsidRPr="007F5230">
              <w:rPr>
                <w:b/>
                <w:bCs/>
              </w:rPr>
              <w:t>292.7206</w:t>
            </w:r>
          </w:p>
        </w:tc>
        <w:tc>
          <w:tcPr>
            <w:tcW w:w="1157" w:type="dxa"/>
            <w:noWrap/>
            <w:hideMark/>
          </w:tcPr>
          <w:p w14:paraId="0D6E76EC" w14:textId="77777777" w:rsidR="007F5230" w:rsidRPr="007F5230" w:rsidRDefault="007F5230" w:rsidP="007F5230">
            <w:pPr>
              <w:rPr>
                <w:b/>
                <w:bCs/>
              </w:rPr>
            </w:pPr>
            <w:r w:rsidRPr="007F5230">
              <w:rPr>
                <w:b/>
                <w:bCs/>
              </w:rPr>
              <w:t>299.0574</w:t>
            </w:r>
          </w:p>
        </w:tc>
        <w:tc>
          <w:tcPr>
            <w:tcW w:w="1157" w:type="dxa"/>
            <w:noWrap/>
            <w:hideMark/>
          </w:tcPr>
          <w:p w14:paraId="61D4ED2F" w14:textId="77777777" w:rsidR="007F5230" w:rsidRPr="007F5230" w:rsidRDefault="007F5230" w:rsidP="007F5230">
            <w:pPr>
              <w:rPr>
                <w:b/>
                <w:bCs/>
              </w:rPr>
            </w:pPr>
            <w:r w:rsidRPr="007F5230">
              <w:rPr>
                <w:b/>
                <w:bCs/>
              </w:rPr>
              <w:t>300.5883</w:t>
            </w:r>
          </w:p>
        </w:tc>
        <w:tc>
          <w:tcPr>
            <w:tcW w:w="1157" w:type="dxa"/>
            <w:noWrap/>
            <w:hideMark/>
          </w:tcPr>
          <w:p w14:paraId="409C1FC8" w14:textId="77777777" w:rsidR="007F5230" w:rsidRPr="007F5230" w:rsidRDefault="007F5230" w:rsidP="007F5230">
            <w:pPr>
              <w:rPr>
                <w:b/>
                <w:bCs/>
              </w:rPr>
            </w:pPr>
            <w:r w:rsidRPr="007F5230">
              <w:rPr>
                <w:b/>
                <w:bCs/>
              </w:rPr>
              <w:t>288.704</w:t>
            </w:r>
          </w:p>
        </w:tc>
        <w:tc>
          <w:tcPr>
            <w:tcW w:w="1157" w:type="dxa"/>
            <w:noWrap/>
            <w:hideMark/>
          </w:tcPr>
          <w:p w14:paraId="407C113A" w14:textId="77777777" w:rsidR="007F5230" w:rsidRPr="007F5230" w:rsidRDefault="007F5230" w:rsidP="007F5230">
            <w:pPr>
              <w:rPr>
                <w:b/>
                <w:bCs/>
              </w:rPr>
            </w:pPr>
            <w:r w:rsidRPr="007F5230">
              <w:rPr>
                <w:b/>
                <w:bCs/>
              </w:rPr>
              <w:t>296.9244</w:t>
            </w:r>
          </w:p>
        </w:tc>
        <w:tc>
          <w:tcPr>
            <w:tcW w:w="1157" w:type="dxa"/>
            <w:noWrap/>
            <w:hideMark/>
          </w:tcPr>
          <w:p w14:paraId="72ADA22D" w14:textId="77777777" w:rsidR="007F5230" w:rsidRPr="007F5230" w:rsidRDefault="007F5230" w:rsidP="007F5230">
            <w:pPr>
              <w:rPr>
                <w:b/>
                <w:bCs/>
              </w:rPr>
            </w:pPr>
            <w:r w:rsidRPr="007F5230">
              <w:rPr>
                <w:b/>
                <w:bCs/>
              </w:rPr>
              <w:t>315.3301</w:t>
            </w:r>
          </w:p>
        </w:tc>
      </w:tr>
    </w:tbl>
    <w:p w14:paraId="29C1B2C5" w14:textId="0C3750EB" w:rsidR="007F5230" w:rsidRDefault="007F5230" w:rsidP="00DD05AD"/>
    <w:p w14:paraId="4127F946" w14:textId="0E87273F" w:rsidR="007F5230" w:rsidRDefault="007F5230" w:rsidP="00DD05AD">
      <w:r>
        <w:t xml:space="preserve">Raw data for Section 4.4.2.9 </w:t>
      </w:r>
      <w:r w:rsidR="00F529BC">
        <w:t>with single node performing Document Query (6 active nodes)</w:t>
      </w:r>
    </w:p>
    <w:p w14:paraId="73071ED8" w14:textId="733735FB" w:rsidR="007F5230" w:rsidRDefault="007F5230" w:rsidP="00DD05AD"/>
    <w:tbl>
      <w:tblPr>
        <w:tblStyle w:val="TableGrid"/>
        <w:tblW w:w="0" w:type="auto"/>
        <w:tblLook w:val="04A0" w:firstRow="1" w:lastRow="0" w:firstColumn="1" w:lastColumn="0" w:noHBand="0" w:noVBand="1"/>
      </w:tblPr>
      <w:tblGrid>
        <w:gridCol w:w="1154"/>
        <w:gridCol w:w="1154"/>
        <w:gridCol w:w="1154"/>
        <w:gridCol w:w="1154"/>
        <w:gridCol w:w="1154"/>
        <w:gridCol w:w="1154"/>
        <w:gridCol w:w="1154"/>
        <w:gridCol w:w="1154"/>
        <w:gridCol w:w="1154"/>
        <w:gridCol w:w="1154"/>
      </w:tblGrid>
      <w:tr w:rsidR="007F5230" w:rsidRPr="007F5230" w14:paraId="5CD241CF" w14:textId="77777777" w:rsidTr="007F5230">
        <w:trPr>
          <w:trHeight w:val="229"/>
        </w:trPr>
        <w:tc>
          <w:tcPr>
            <w:tcW w:w="1154" w:type="dxa"/>
            <w:noWrap/>
            <w:hideMark/>
          </w:tcPr>
          <w:p w14:paraId="43DBCDDB" w14:textId="77777777" w:rsidR="007F5230" w:rsidRPr="007F5230" w:rsidRDefault="007F5230" w:rsidP="007F5230">
            <w:r w:rsidRPr="007F5230">
              <w:t>Tx01</w:t>
            </w:r>
          </w:p>
        </w:tc>
        <w:tc>
          <w:tcPr>
            <w:tcW w:w="1154" w:type="dxa"/>
            <w:noWrap/>
            <w:hideMark/>
          </w:tcPr>
          <w:p w14:paraId="627524EC" w14:textId="77777777" w:rsidR="007F5230" w:rsidRPr="007F5230" w:rsidRDefault="007F5230" w:rsidP="007F5230">
            <w:r w:rsidRPr="007F5230">
              <w:t>Tx02</w:t>
            </w:r>
          </w:p>
        </w:tc>
        <w:tc>
          <w:tcPr>
            <w:tcW w:w="1154" w:type="dxa"/>
            <w:noWrap/>
            <w:hideMark/>
          </w:tcPr>
          <w:p w14:paraId="43164DD2" w14:textId="77777777" w:rsidR="007F5230" w:rsidRPr="007F5230" w:rsidRDefault="007F5230" w:rsidP="007F5230">
            <w:r w:rsidRPr="007F5230">
              <w:t>Tx03</w:t>
            </w:r>
          </w:p>
        </w:tc>
        <w:tc>
          <w:tcPr>
            <w:tcW w:w="1154" w:type="dxa"/>
            <w:noWrap/>
            <w:hideMark/>
          </w:tcPr>
          <w:p w14:paraId="49B45432" w14:textId="77777777" w:rsidR="007F5230" w:rsidRPr="007F5230" w:rsidRDefault="007F5230" w:rsidP="007F5230">
            <w:r w:rsidRPr="007F5230">
              <w:t>Tx04</w:t>
            </w:r>
          </w:p>
        </w:tc>
        <w:tc>
          <w:tcPr>
            <w:tcW w:w="1154" w:type="dxa"/>
            <w:noWrap/>
            <w:hideMark/>
          </w:tcPr>
          <w:p w14:paraId="260ED303" w14:textId="77777777" w:rsidR="007F5230" w:rsidRPr="007F5230" w:rsidRDefault="007F5230" w:rsidP="007F5230">
            <w:r w:rsidRPr="007F5230">
              <w:t>Tx05</w:t>
            </w:r>
          </w:p>
        </w:tc>
        <w:tc>
          <w:tcPr>
            <w:tcW w:w="1154" w:type="dxa"/>
            <w:noWrap/>
            <w:hideMark/>
          </w:tcPr>
          <w:p w14:paraId="21C1F38E" w14:textId="77777777" w:rsidR="007F5230" w:rsidRPr="007F5230" w:rsidRDefault="007F5230" w:rsidP="007F5230">
            <w:r w:rsidRPr="007F5230">
              <w:t>Tx06</w:t>
            </w:r>
          </w:p>
        </w:tc>
        <w:tc>
          <w:tcPr>
            <w:tcW w:w="1154" w:type="dxa"/>
            <w:noWrap/>
            <w:hideMark/>
          </w:tcPr>
          <w:p w14:paraId="28A963C8" w14:textId="77777777" w:rsidR="007F5230" w:rsidRPr="007F5230" w:rsidRDefault="007F5230" w:rsidP="007F5230">
            <w:r w:rsidRPr="007F5230">
              <w:t>Tx07</w:t>
            </w:r>
          </w:p>
        </w:tc>
        <w:tc>
          <w:tcPr>
            <w:tcW w:w="1154" w:type="dxa"/>
            <w:noWrap/>
            <w:hideMark/>
          </w:tcPr>
          <w:p w14:paraId="0565B74B" w14:textId="77777777" w:rsidR="007F5230" w:rsidRPr="007F5230" w:rsidRDefault="007F5230" w:rsidP="007F5230">
            <w:r w:rsidRPr="007F5230">
              <w:t>Tx08</w:t>
            </w:r>
          </w:p>
        </w:tc>
        <w:tc>
          <w:tcPr>
            <w:tcW w:w="1154" w:type="dxa"/>
            <w:noWrap/>
            <w:hideMark/>
          </w:tcPr>
          <w:p w14:paraId="2A355E3D" w14:textId="77777777" w:rsidR="007F5230" w:rsidRPr="007F5230" w:rsidRDefault="007F5230" w:rsidP="007F5230">
            <w:r w:rsidRPr="007F5230">
              <w:t>Tx09</w:t>
            </w:r>
          </w:p>
        </w:tc>
        <w:tc>
          <w:tcPr>
            <w:tcW w:w="1154" w:type="dxa"/>
            <w:noWrap/>
            <w:hideMark/>
          </w:tcPr>
          <w:p w14:paraId="5C6D0128" w14:textId="77777777" w:rsidR="007F5230" w:rsidRPr="007F5230" w:rsidRDefault="007F5230" w:rsidP="007F5230">
            <w:r w:rsidRPr="007F5230">
              <w:t>Tx10</w:t>
            </w:r>
          </w:p>
        </w:tc>
      </w:tr>
      <w:tr w:rsidR="007F5230" w:rsidRPr="007F5230" w14:paraId="7DCFD026" w14:textId="77777777" w:rsidTr="007F5230">
        <w:trPr>
          <w:trHeight w:val="229"/>
        </w:trPr>
        <w:tc>
          <w:tcPr>
            <w:tcW w:w="1154" w:type="dxa"/>
            <w:noWrap/>
            <w:hideMark/>
          </w:tcPr>
          <w:p w14:paraId="093379B8" w14:textId="77777777" w:rsidR="007F5230" w:rsidRPr="007F5230" w:rsidRDefault="007F5230" w:rsidP="007F5230">
            <w:r w:rsidRPr="007F5230">
              <w:t>268.0276</w:t>
            </w:r>
          </w:p>
        </w:tc>
        <w:tc>
          <w:tcPr>
            <w:tcW w:w="1154" w:type="dxa"/>
            <w:noWrap/>
            <w:hideMark/>
          </w:tcPr>
          <w:p w14:paraId="16D14151" w14:textId="77777777" w:rsidR="007F5230" w:rsidRPr="007F5230" w:rsidRDefault="007F5230" w:rsidP="007F5230">
            <w:r w:rsidRPr="007F5230">
              <w:t>265.3609</w:t>
            </w:r>
          </w:p>
        </w:tc>
        <w:tc>
          <w:tcPr>
            <w:tcW w:w="1154" w:type="dxa"/>
            <w:noWrap/>
            <w:hideMark/>
          </w:tcPr>
          <w:p w14:paraId="74C3801D" w14:textId="77777777" w:rsidR="007F5230" w:rsidRPr="007F5230" w:rsidRDefault="007F5230" w:rsidP="007F5230">
            <w:r w:rsidRPr="007F5230">
              <w:t>245.9453</w:t>
            </w:r>
          </w:p>
        </w:tc>
        <w:tc>
          <w:tcPr>
            <w:tcW w:w="1154" w:type="dxa"/>
            <w:noWrap/>
            <w:hideMark/>
          </w:tcPr>
          <w:p w14:paraId="0B16C183" w14:textId="77777777" w:rsidR="007F5230" w:rsidRPr="007F5230" w:rsidRDefault="007F5230" w:rsidP="007F5230">
            <w:r w:rsidRPr="007F5230">
              <w:t>271.9616</w:t>
            </w:r>
          </w:p>
        </w:tc>
        <w:tc>
          <w:tcPr>
            <w:tcW w:w="1154" w:type="dxa"/>
            <w:noWrap/>
            <w:hideMark/>
          </w:tcPr>
          <w:p w14:paraId="030A8481" w14:textId="77777777" w:rsidR="007F5230" w:rsidRPr="007F5230" w:rsidRDefault="007F5230" w:rsidP="007F5230">
            <w:r w:rsidRPr="007F5230">
              <w:t>259.7435</w:t>
            </w:r>
          </w:p>
        </w:tc>
        <w:tc>
          <w:tcPr>
            <w:tcW w:w="1154" w:type="dxa"/>
            <w:noWrap/>
            <w:hideMark/>
          </w:tcPr>
          <w:p w14:paraId="4589E809" w14:textId="77777777" w:rsidR="007F5230" w:rsidRPr="007F5230" w:rsidRDefault="007F5230" w:rsidP="007F5230">
            <w:r w:rsidRPr="007F5230">
              <w:t>227.7068</w:t>
            </w:r>
          </w:p>
        </w:tc>
        <w:tc>
          <w:tcPr>
            <w:tcW w:w="1154" w:type="dxa"/>
            <w:noWrap/>
            <w:hideMark/>
          </w:tcPr>
          <w:p w14:paraId="56976A53" w14:textId="77777777" w:rsidR="007F5230" w:rsidRPr="007F5230" w:rsidRDefault="007F5230" w:rsidP="007F5230">
            <w:r w:rsidRPr="007F5230">
              <w:t>317.7531</w:t>
            </w:r>
          </w:p>
        </w:tc>
        <w:tc>
          <w:tcPr>
            <w:tcW w:w="1154" w:type="dxa"/>
            <w:noWrap/>
            <w:hideMark/>
          </w:tcPr>
          <w:p w14:paraId="09D6E6D2" w14:textId="77777777" w:rsidR="007F5230" w:rsidRPr="007F5230" w:rsidRDefault="007F5230" w:rsidP="007F5230">
            <w:r w:rsidRPr="007F5230">
              <w:t>242.5082</w:t>
            </w:r>
          </w:p>
        </w:tc>
        <w:tc>
          <w:tcPr>
            <w:tcW w:w="1154" w:type="dxa"/>
            <w:noWrap/>
            <w:hideMark/>
          </w:tcPr>
          <w:p w14:paraId="1461B2A6" w14:textId="77777777" w:rsidR="007F5230" w:rsidRPr="007F5230" w:rsidRDefault="007F5230" w:rsidP="007F5230">
            <w:r w:rsidRPr="007F5230">
              <w:t>324.3638</w:t>
            </w:r>
          </w:p>
        </w:tc>
        <w:tc>
          <w:tcPr>
            <w:tcW w:w="1154" w:type="dxa"/>
            <w:noWrap/>
            <w:hideMark/>
          </w:tcPr>
          <w:p w14:paraId="030F522A" w14:textId="77777777" w:rsidR="007F5230" w:rsidRPr="007F5230" w:rsidRDefault="007F5230" w:rsidP="007F5230">
            <w:r w:rsidRPr="007F5230">
              <w:t>259.3153</w:t>
            </w:r>
          </w:p>
        </w:tc>
      </w:tr>
      <w:tr w:rsidR="007F5230" w:rsidRPr="007F5230" w14:paraId="0978D309" w14:textId="77777777" w:rsidTr="007F5230">
        <w:trPr>
          <w:trHeight w:val="229"/>
        </w:trPr>
        <w:tc>
          <w:tcPr>
            <w:tcW w:w="1154" w:type="dxa"/>
            <w:noWrap/>
            <w:hideMark/>
          </w:tcPr>
          <w:p w14:paraId="2871392B" w14:textId="77777777" w:rsidR="007F5230" w:rsidRPr="007F5230" w:rsidRDefault="007F5230" w:rsidP="007F5230">
            <w:r w:rsidRPr="007F5230">
              <w:t>328.9966</w:t>
            </w:r>
          </w:p>
        </w:tc>
        <w:tc>
          <w:tcPr>
            <w:tcW w:w="1154" w:type="dxa"/>
            <w:noWrap/>
            <w:hideMark/>
          </w:tcPr>
          <w:p w14:paraId="1AAAFEAA" w14:textId="77777777" w:rsidR="007F5230" w:rsidRPr="007F5230" w:rsidRDefault="007F5230" w:rsidP="007F5230">
            <w:r w:rsidRPr="007F5230">
              <w:t>247.8229</w:t>
            </w:r>
          </w:p>
        </w:tc>
        <w:tc>
          <w:tcPr>
            <w:tcW w:w="1154" w:type="dxa"/>
            <w:noWrap/>
            <w:hideMark/>
          </w:tcPr>
          <w:p w14:paraId="2CF883A5" w14:textId="77777777" w:rsidR="007F5230" w:rsidRPr="007F5230" w:rsidRDefault="007F5230" w:rsidP="007F5230">
            <w:r w:rsidRPr="007F5230">
              <w:t>227.501</w:t>
            </w:r>
          </w:p>
        </w:tc>
        <w:tc>
          <w:tcPr>
            <w:tcW w:w="1154" w:type="dxa"/>
            <w:noWrap/>
            <w:hideMark/>
          </w:tcPr>
          <w:p w14:paraId="54DF1A25" w14:textId="77777777" w:rsidR="007F5230" w:rsidRPr="007F5230" w:rsidRDefault="007F5230" w:rsidP="007F5230">
            <w:r w:rsidRPr="007F5230">
              <w:t>274.2199</w:t>
            </w:r>
          </w:p>
        </w:tc>
        <w:tc>
          <w:tcPr>
            <w:tcW w:w="1154" w:type="dxa"/>
            <w:noWrap/>
            <w:hideMark/>
          </w:tcPr>
          <w:p w14:paraId="0DFAE90B" w14:textId="77777777" w:rsidR="007F5230" w:rsidRPr="007F5230" w:rsidRDefault="007F5230" w:rsidP="007F5230">
            <w:r w:rsidRPr="007F5230">
              <w:t>244.3312</w:t>
            </w:r>
          </w:p>
        </w:tc>
        <w:tc>
          <w:tcPr>
            <w:tcW w:w="1154" w:type="dxa"/>
            <w:noWrap/>
            <w:hideMark/>
          </w:tcPr>
          <w:p w14:paraId="6DCAF82D" w14:textId="77777777" w:rsidR="007F5230" w:rsidRPr="007F5230" w:rsidRDefault="007F5230" w:rsidP="007F5230">
            <w:r w:rsidRPr="007F5230">
              <w:t>236.1076</w:t>
            </w:r>
          </w:p>
        </w:tc>
        <w:tc>
          <w:tcPr>
            <w:tcW w:w="1154" w:type="dxa"/>
            <w:noWrap/>
            <w:hideMark/>
          </w:tcPr>
          <w:p w14:paraId="1E9FC47F" w14:textId="77777777" w:rsidR="007F5230" w:rsidRPr="007F5230" w:rsidRDefault="007F5230" w:rsidP="007F5230">
            <w:r w:rsidRPr="007F5230">
              <w:t>250.8991</w:t>
            </w:r>
          </w:p>
        </w:tc>
        <w:tc>
          <w:tcPr>
            <w:tcW w:w="1154" w:type="dxa"/>
            <w:noWrap/>
            <w:hideMark/>
          </w:tcPr>
          <w:p w14:paraId="7241F036" w14:textId="77777777" w:rsidR="007F5230" w:rsidRPr="007F5230" w:rsidRDefault="007F5230" w:rsidP="007F5230">
            <w:r w:rsidRPr="007F5230">
              <w:t>259.5735</w:t>
            </w:r>
          </w:p>
        </w:tc>
        <w:tc>
          <w:tcPr>
            <w:tcW w:w="1154" w:type="dxa"/>
            <w:noWrap/>
            <w:hideMark/>
          </w:tcPr>
          <w:p w14:paraId="66A92AAC" w14:textId="77777777" w:rsidR="007F5230" w:rsidRPr="007F5230" w:rsidRDefault="007F5230" w:rsidP="007F5230">
            <w:r w:rsidRPr="007F5230">
              <w:t>247.3868</w:t>
            </w:r>
          </w:p>
        </w:tc>
        <w:tc>
          <w:tcPr>
            <w:tcW w:w="1154" w:type="dxa"/>
            <w:noWrap/>
            <w:hideMark/>
          </w:tcPr>
          <w:p w14:paraId="02D6E76C" w14:textId="77777777" w:rsidR="007F5230" w:rsidRPr="007F5230" w:rsidRDefault="007F5230" w:rsidP="007F5230">
            <w:r w:rsidRPr="007F5230">
              <w:t>244.3432</w:t>
            </w:r>
          </w:p>
        </w:tc>
      </w:tr>
      <w:tr w:rsidR="007F5230" w:rsidRPr="007F5230" w14:paraId="54FA1A66" w14:textId="77777777" w:rsidTr="007F5230">
        <w:trPr>
          <w:trHeight w:val="229"/>
        </w:trPr>
        <w:tc>
          <w:tcPr>
            <w:tcW w:w="1154" w:type="dxa"/>
            <w:noWrap/>
            <w:hideMark/>
          </w:tcPr>
          <w:p w14:paraId="7B44A79B" w14:textId="77777777" w:rsidR="007F5230" w:rsidRPr="007F5230" w:rsidRDefault="007F5230" w:rsidP="007F5230">
            <w:r w:rsidRPr="007F5230">
              <w:t>299.2248</w:t>
            </w:r>
          </w:p>
        </w:tc>
        <w:tc>
          <w:tcPr>
            <w:tcW w:w="1154" w:type="dxa"/>
            <w:noWrap/>
            <w:hideMark/>
          </w:tcPr>
          <w:p w14:paraId="13DEE402" w14:textId="77777777" w:rsidR="007F5230" w:rsidRPr="007F5230" w:rsidRDefault="007F5230" w:rsidP="007F5230">
            <w:r w:rsidRPr="007F5230">
              <w:t>274.11</w:t>
            </w:r>
          </w:p>
        </w:tc>
        <w:tc>
          <w:tcPr>
            <w:tcW w:w="1154" w:type="dxa"/>
            <w:noWrap/>
            <w:hideMark/>
          </w:tcPr>
          <w:p w14:paraId="68DDCAE9" w14:textId="77777777" w:rsidR="007F5230" w:rsidRPr="007F5230" w:rsidRDefault="007F5230" w:rsidP="007F5230">
            <w:r w:rsidRPr="007F5230">
              <w:t>255.9262</w:t>
            </w:r>
          </w:p>
        </w:tc>
        <w:tc>
          <w:tcPr>
            <w:tcW w:w="1154" w:type="dxa"/>
            <w:noWrap/>
            <w:hideMark/>
          </w:tcPr>
          <w:p w14:paraId="1FBE309A" w14:textId="77777777" w:rsidR="007F5230" w:rsidRPr="007F5230" w:rsidRDefault="007F5230" w:rsidP="007F5230">
            <w:r w:rsidRPr="007F5230">
              <w:t>269.6838</w:t>
            </w:r>
          </w:p>
        </w:tc>
        <w:tc>
          <w:tcPr>
            <w:tcW w:w="1154" w:type="dxa"/>
            <w:noWrap/>
            <w:hideMark/>
          </w:tcPr>
          <w:p w14:paraId="5E5B4342" w14:textId="77777777" w:rsidR="007F5230" w:rsidRPr="007F5230" w:rsidRDefault="007F5230" w:rsidP="007F5230">
            <w:r w:rsidRPr="007F5230">
              <w:t>239.8475</w:t>
            </w:r>
          </w:p>
        </w:tc>
        <w:tc>
          <w:tcPr>
            <w:tcW w:w="1154" w:type="dxa"/>
            <w:noWrap/>
            <w:hideMark/>
          </w:tcPr>
          <w:p w14:paraId="6E302778" w14:textId="77777777" w:rsidR="007F5230" w:rsidRPr="007F5230" w:rsidRDefault="007F5230" w:rsidP="007F5230">
            <w:r w:rsidRPr="007F5230">
              <w:t>254.482</w:t>
            </w:r>
          </w:p>
        </w:tc>
        <w:tc>
          <w:tcPr>
            <w:tcW w:w="1154" w:type="dxa"/>
            <w:noWrap/>
            <w:hideMark/>
          </w:tcPr>
          <w:p w14:paraId="48672765" w14:textId="77777777" w:rsidR="007F5230" w:rsidRPr="007F5230" w:rsidRDefault="007F5230" w:rsidP="007F5230">
            <w:r w:rsidRPr="007F5230">
              <w:t>232.5391</w:t>
            </w:r>
          </w:p>
        </w:tc>
        <w:tc>
          <w:tcPr>
            <w:tcW w:w="1154" w:type="dxa"/>
            <w:noWrap/>
            <w:hideMark/>
          </w:tcPr>
          <w:p w14:paraId="385F30D3" w14:textId="77777777" w:rsidR="007F5230" w:rsidRPr="007F5230" w:rsidRDefault="007F5230" w:rsidP="007F5230">
            <w:r w:rsidRPr="007F5230">
              <w:t>253.6601</w:t>
            </w:r>
          </w:p>
        </w:tc>
        <w:tc>
          <w:tcPr>
            <w:tcW w:w="1154" w:type="dxa"/>
            <w:noWrap/>
            <w:hideMark/>
          </w:tcPr>
          <w:p w14:paraId="36E0CE0B" w14:textId="77777777" w:rsidR="007F5230" w:rsidRPr="007F5230" w:rsidRDefault="007F5230" w:rsidP="007F5230">
            <w:r w:rsidRPr="007F5230">
              <w:t>240.4672</w:t>
            </w:r>
          </w:p>
        </w:tc>
        <w:tc>
          <w:tcPr>
            <w:tcW w:w="1154" w:type="dxa"/>
            <w:noWrap/>
            <w:hideMark/>
          </w:tcPr>
          <w:p w14:paraId="694D4918" w14:textId="77777777" w:rsidR="007F5230" w:rsidRPr="007F5230" w:rsidRDefault="007F5230" w:rsidP="007F5230">
            <w:r w:rsidRPr="007F5230">
              <w:t>253.648</w:t>
            </w:r>
          </w:p>
        </w:tc>
      </w:tr>
      <w:tr w:rsidR="007F5230" w:rsidRPr="007F5230" w14:paraId="7F653C8B" w14:textId="77777777" w:rsidTr="007F5230">
        <w:trPr>
          <w:trHeight w:val="229"/>
        </w:trPr>
        <w:tc>
          <w:tcPr>
            <w:tcW w:w="1154" w:type="dxa"/>
            <w:noWrap/>
            <w:hideMark/>
          </w:tcPr>
          <w:p w14:paraId="19D39E7D" w14:textId="77777777" w:rsidR="007F5230" w:rsidRPr="007F5230" w:rsidRDefault="007F5230" w:rsidP="007F5230">
            <w:r w:rsidRPr="007F5230">
              <w:t>374.7789</w:t>
            </w:r>
          </w:p>
        </w:tc>
        <w:tc>
          <w:tcPr>
            <w:tcW w:w="1154" w:type="dxa"/>
            <w:noWrap/>
            <w:hideMark/>
          </w:tcPr>
          <w:p w14:paraId="6673D64F" w14:textId="77777777" w:rsidR="007F5230" w:rsidRPr="007F5230" w:rsidRDefault="007F5230" w:rsidP="007F5230">
            <w:r w:rsidRPr="007F5230">
              <w:t>225.5236</w:t>
            </w:r>
          </w:p>
        </w:tc>
        <w:tc>
          <w:tcPr>
            <w:tcW w:w="1154" w:type="dxa"/>
            <w:noWrap/>
            <w:hideMark/>
          </w:tcPr>
          <w:p w14:paraId="04F177AF" w14:textId="77777777" w:rsidR="007F5230" w:rsidRPr="007F5230" w:rsidRDefault="007F5230" w:rsidP="007F5230">
            <w:r w:rsidRPr="007F5230">
              <w:t>247.2601</w:t>
            </w:r>
          </w:p>
        </w:tc>
        <w:tc>
          <w:tcPr>
            <w:tcW w:w="1154" w:type="dxa"/>
            <w:noWrap/>
            <w:hideMark/>
          </w:tcPr>
          <w:p w14:paraId="3E892607" w14:textId="77777777" w:rsidR="007F5230" w:rsidRPr="007F5230" w:rsidRDefault="007F5230" w:rsidP="007F5230">
            <w:r w:rsidRPr="007F5230">
              <w:t>233.0254</w:t>
            </w:r>
          </w:p>
        </w:tc>
        <w:tc>
          <w:tcPr>
            <w:tcW w:w="1154" w:type="dxa"/>
            <w:noWrap/>
            <w:hideMark/>
          </w:tcPr>
          <w:p w14:paraId="2E84AFE3" w14:textId="77777777" w:rsidR="007F5230" w:rsidRPr="007F5230" w:rsidRDefault="007F5230" w:rsidP="007F5230">
            <w:r w:rsidRPr="007F5230">
              <w:t>243.5199</w:t>
            </w:r>
          </w:p>
        </w:tc>
        <w:tc>
          <w:tcPr>
            <w:tcW w:w="1154" w:type="dxa"/>
            <w:noWrap/>
            <w:hideMark/>
          </w:tcPr>
          <w:p w14:paraId="335C6D09" w14:textId="77777777" w:rsidR="007F5230" w:rsidRPr="007F5230" w:rsidRDefault="007F5230" w:rsidP="007F5230">
            <w:r w:rsidRPr="007F5230">
              <w:t>233.2488</w:t>
            </w:r>
          </w:p>
        </w:tc>
        <w:tc>
          <w:tcPr>
            <w:tcW w:w="1154" w:type="dxa"/>
            <w:noWrap/>
            <w:hideMark/>
          </w:tcPr>
          <w:p w14:paraId="7BCFB660" w14:textId="77777777" w:rsidR="007F5230" w:rsidRPr="007F5230" w:rsidRDefault="007F5230" w:rsidP="007F5230">
            <w:r w:rsidRPr="007F5230">
              <w:t>251.6095</w:t>
            </w:r>
          </w:p>
        </w:tc>
        <w:tc>
          <w:tcPr>
            <w:tcW w:w="1154" w:type="dxa"/>
            <w:noWrap/>
            <w:hideMark/>
          </w:tcPr>
          <w:p w14:paraId="6A948559" w14:textId="77777777" w:rsidR="007F5230" w:rsidRPr="007F5230" w:rsidRDefault="007F5230" w:rsidP="007F5230">
            <w:r w:rsidRPr="007F5230">
              <w:t>267.1032</w:t>
            </w:r>
          </w:p>
        </w:tc>
        <w:tc>
          <w:tcPr>
            <w:tcW w:w="1154" w:type="dxa"/>
            <w:noWrap/>
            <w:hideMark/>
          </w:tcPr>
          <w:p w14:paraId="5ECC8690" w14:textId="77777777" w:rsidR="007F5230" w:rsidRPr="007F5230" w:rsidRDefault="007F5230" w:rsidP="007F5230">
            <w:r w:rsidRPr="007F5230">
              <w:t>345.0695</w:t>
            </w:r>
          </w:p>
        </w:tc>
        <w:tc>
          <w:tcPr>
            <w:tcW w:w="1154" w:type="dxa"/>
            <w:noWrap/>
            <w:hideMark/>
          </w:tcPr>
          <w:p w14:paraId="67533D58" w14:textId="77777777" w:rsidR="007F5230" w:rsidRPr="007F5230" w:rsidRDefault="007F5230" w:rsidP="007F5230">
            <w:r w:rsidRPr="007F5230">
              <w:t>246.557</w:t>
            </w:r>
          </w:p>
        </w:tc>
      </w:tr>
      <w:tr w:rsidR="007F5230" w:rsidRPr="007F5230" w14:paraId="15C63AE3" w14:textId="77777777" w:rsidTr="007F5230">
        <w:trPr>
          <w:trHeight w:val="229"/>
        </w:trPr>
        <w:tc>
          <w:tcPr>
            <w:tcW w:w="1154" w:type="dxa"/>
            <w:noWrap/>
            <w:hideMark/>
          </w:tcPr>
          <w:p w14:paraId="69D0B00E" w14:textId="77777777" w:rsidR="007F5230" w:rsidRPr="007F5230" w:rsidRDefault="007F5230" w:rsidP="007F5230">
            <w:r w:rsidRPr="007F5230">
              <w:t>272.8631</w:t>
            </w:r>
          </w:p>
        </w:tc>
        <w:tc>
          <w:tcPr>
            <w:tcW w:w="1154" w:type="dxa"/>
            <w:noWrap/>
            <w:hideMark/>
          </w:tcPr>
          <w:p w14:paraId="05FF0A31" w14:textId="77777777" w:rsidR="007F5230" w:rsidRPr="007F5230" w:rsidRDefault="007F5230" w:rsidP="007F5230">
            <w:r w:rsidRPr="007F5230">
              <w:t>229.6714</w:t>
            </w:r>
          </w:p>
        </w:tc>
        <w:tc>
          <w:tcPr>
            <w:tcW w:w="1154" w:type="dxa"/>
            <w:noWrap/>
            <w:hideMark/>
          </w:tcPr>
          <w:p w14:paraId="2436AC01" w14:textId="77777777" w:rsidR="007F5230" w:rsidRPr="007F5230" w:rsidRDefault="007F5230" w:rsidP="007F5230">
            <w:r w:rsidRPr="007F5230">
              <w:t>240.4615</w:t>
            </w:r>
          </w:p>
        </w:tc>
        <w:tc>
          <w:tcPr>
            <w:tcW w:w="1154" w:type="dxa"/>
            <w:noWrap/>
            <w:hideMark/>
          </w:tcPr>
          <w:p w14:paraId="607170A9" w14:textId="77777777" w:rsidR="007F5230" w:rsidRPr="007F5230" w:rsidRDefault="007F5230" w:rsidP="007F5230">
            <w:r w:rsidRPr="007F5230">
              <w:t>240.268</w:t>
            </w:r>
          </w:p>
        </w:tc>
        <w:tc>
          <w:tcPr>
            <w:tcW w:w="1154" w:type="dxa"/>
            <w:noWrap/>
            <w:hideMark/>
          </w:tcPr>
          <w:p w14:paraId="7AFBFC7A" w14:textId="77777777" w:rsidR="007F5230" w:rsidRPr="007F5230" w:rsidRDefault="007F5230" w:rsidP="007F5230">
            <w:r w:rsidRPr="007F5230">
              <w:t>230.4321</w:t>
            </w:r>
          </w:p>
        </w:tc>
        <w:tc>
          <w:tcPr>
            <w:tcW w:w="1154" w:type="dxa"/>
            <w:noWrap/>
            <w:hideMark/>
          </w:tcPr>
          <w:p w14:paraId="3011C28B" w14:textId="77777777" w:rsidR="007F5230" w:rsidRPr="007F5230" w:rsidRDefault="007F5230" w:rsidP="007F5230">
            <w:r w:rsidRPr="007F5230">
              <w:t>238.6941</w:t>
            </w:r>
          </w:p>
        </w:tc>
        <w:tc>
          <w:tcPr>
            <w:tcW w:w="1154" w:type="dxa"/>
            <w:noWrap/>
            <w:hideMark/>
          </w:tcPr>
          <w:p w14:paraId="34610977" w14:textId="77777777" w:rsidR="007F5230" w:rsidRPr="007F5230" w:rsidRDefault="007F5230" w:rsidP="007F5230">
            <w:r w:rsidRPr="007F5230">
              <w:t>246.4226</w:t>
            </w:r>
          </w:p>
        </w:tc>
        <w:tc>
          <w:tcPr>
            <w:tcW w:w="1154" w:type="dxa"/>
            <w:noWrap/>
            <w:hideMark/>
          </w:tcPr>
          <w:p w14:paraId="09B4F233" w14:textId="77777777" w:rsidR="007F5230" w:rsidRPr="007F5230" w:rsidRDefault="007F5230" w:rsidP="007F5230">
            <w:r w:rsidRPr="007F5230">
              <w:t>322.6407</w:t>
            </w:r>
          </w:p>
        </w:tc>
        <w:tc>
          <w:tcPr>
            <w:tcW w:w="1154" w:type="dxa"/>
            <w:noWrap/>
            <w:hideMark/>
          </w:tcPr>
          <w:p w14:paraId="7DBC4B71" w14:textId="77777777" w:rsidR="007F5230" w:rsidRPr="007F5230" w:rsidRDefault="007F5230" w:rsidP="007F5230">
            <w:r w:rsidRPr="007F5230">
              <w:t>239.9975</w:t>
            </w:r>
          </w:p>
        </w:tc>
        <w:tc>
          <w:tcPr>
            <w:tcW w:w="1154" w:type="dxa"/>
            <w:noWrap/>
            <w:hideMark/>
          </w:tcPr>
          <w:p w14:paraId="3BA721BE" w14:textId="77777777" w:rsidR="007F5230" w:rsidRPr="007F5230" w:rsidRDefault="007F5230" w:rsidP="007F5230">
            <w:r w:rsidRPr="007F5230">
              <w:t>240.3194</w:t>
            </w:r>
          </w:p>
        </w:tc>
      </w:tr>
      <w:tr w:rsidR="007F5230" w:rsidRPr="007F5230" w14:paraId="17103A76" w14:textId="77777777" w:rsidTr="007F5230">
        <w:trPr>
          <w:trHeight w:val="229"/>
        </w:trPr>
        <w:tc>
          <w:tcPr>
            <w:tcW w:w="1154" w:type="dxa"/>
            <w:noWrap/>
            <w:hideMark/>
          </w:tcPr>
          <w:p w14:paraId="70CDC72A" w14:textId="77777777" w:rsidR="007F5230" w:rsidRPr="007F5230" w:rsidRDefault="007F5230" w:rsidP="007F5230">
            <w:r w:rsidRPr="007F5230">
              <w:t>250.4943</w:t>
            </w:r>
          </w:p>
        </w:tc>
        <w:tc>
          <w:tcPr>
            <w:tcW w:w="1154" w:type="dxa"/>
            <w:noWrap/>
            <w:hideMark/>
          </w:tcPr>
          <w:p w14:paraId="215E9903" w14:textId="77777777" w:rsidR="007F5230" w:rsidRPr="007F5230" w:rsidRDefault="007F5230" w:rsidP="007F5230">
            <w:r w:rsidRPr="007F5230">
              <w:t>256.1856</w:t>
            </w:r>
          </w:p>
        </w:tc>
        <w:tc>
          <w:tcPr>
            <w:tcW w:w="1154" w:type="dxa"/>
            <w:noWrap/>
            <w:hideMark/>
          </w:tcPr>
          <w:p w14:paraId="4520BA38" w14:textId="77777777" w:rsidR="007F5230" w:rsidRPr="007F5230" w:rsidRDefault="007F5230" w:rsidP="007F5230">
            <w:r w:rsidRPr="007F5230">
              <w:t>255.5754</w:t>
            </w:r>
          </w:p>
        </w:tc>
        <w:tc>
          <w:tcPr>
            <w:tcW w:w="1154" w:type="dxa"/>
            <w:noWrap/>
            <w:hideMark/>
          </w:tcPr>
          <w:p w14:paraId="1394BDAE" w14:textId="77777777" w:rsidR="007F5230" w:rsidRPr="007F5230" w:rsidRDefault="007F5230" w:rsidP="007F5230">
            <w:r w:rsidRPr="007F5230">
              <w:t>255.7614</w:t>
            </w:r>
          </w:p>
        </w:tc>
        <w:tc>
          <w:tcPr>
            <w:tcW w:w="1154" w:type="dxa"/>
            <w:noWrap/>
            <w:hideMark/>
          </w:tcPr>
          <w:p w14:paraId="4C3D6CB0" w14:textId="77777777" w:rsidR="007F5230" w:rsidRPr="007F5230" w:rsidRDefault="007F5230" w:rsidP="007F5230">
            <w:r w:rsidRPr="007F5230">
              <w:t>253.0683</w:t>
            </w:r>
          </w:p>
        </w:tc>
        <w:tc>
          <w:tcPr>
            <w:tcW w:w="1154" w:type="dxa"/>
            <w:noWrap/>
            <w:hideMark/>
          </w:tcPr>
          <w:p w14:paraId="6B7F89C8" w14:textId="77777777" w:rsidR="007F5230" w:rsidRPr="007F5230" w:rsidRDefault="007F5230" w:rsidP="007F5230">
            <w:r w:rsidRPr="007F5230">
              <w:t>236.958</w:t>
            </w:r>
          </w:p>
        </w:tc>
        <w:tc>
          <w:tcPr>
            <w:tcW w:w="1154" w:type="dxa"/>
            <w:noWrap/>
            <w:hideMark/>
          </w:tcPr>
          <w:p w14:paraId="16D5A270" w14:textId="77777777" w:rsidR="007F5230" w:rsidRPr="007F5230" w:rsidRDefault="007F5230" w:rsidP="007F5230">
            <w:r w:rsidRPr="007F5230">
              <w:t>223.8215</w:t>
            </w:r>
          </w:p>
        </w:tc>
        <w:tc>
          <w:tcPr>
            <w:tcW w:w="1154" w:type="dxa"/>
            <w:noWrap/>
            <w:hideMark/>
          </w:tcPr>
          <w:p w14:paraId="1CC56201" w14:textId="77777777" w:rsidR="007F5230" w:rsidRPr="007F5230" w:rsidRDefault="007F5230" w:rsidP="007F5230">
            <w:r w:rsidRPr="007F5230">
              <w:t>243.5601</w:t>
            </w:r>
          </w:p>
        </w:tc>
        <w:tc>
          <w:tcPr>
            <w:tcW w:w="1154" w:type="dxa"/>
            <w:noWrap/>
            <w:hideMark/>
          </w:tcPr>
          <w:p w14:paraId="5B4D867F" w14:textId="77777777" w:rsidR="007F5230" w:rsidRPr="007F5230" w:rsidRDefault="007F5230" w:rsidP="007F5230">
            <w:r w:rsidRPr="007F5230">
              <w:t>261.0866</w:t>
            </w:r>
          </w:p>
        </w:tc>
        <w:tc>
          <w:tcPr>
            <w:tcW w:w="1154" w:type="dxa"/>
            <w:noWrap/>
            <w:hideMark/>
          </w:tcPr>
          <w:p w14:paraId="482D9093" w14:textId="77777777" w:rsidR="007F5230" w:rsidRPr="007F5230" w:rsidRDefault="007F5230" w:rsidP="007F5230">
            <w:r w:rsidRPr="007F5230">
              <w:t>246.2475</w:t>
            </w:r>
          </w:p>
        </w:tc>
      </w:tr>
      <w:tr w:rsidR="007F5230" w:rsidRPr="007F5230" w14:paraId="14F95D36" w14:textId="77777777" w:rsidTr="007F5230">
        <w:trPr>
          <w:trHeight w:val="229"/>
        </w:trPr>
        <w:tc>
          <w:tcPr>
            <w:tcW w:w="1154" w:type="dxa"/>
            <w:noWrap/>
            <w:hideMark/>
          </w:tcPr>
          <w:p w14:paraId="649F7949" w14:textId="77777777" w:rsidR="007F5230" w:rsidRPr="007F5230" w:rsidRDefault="007F5230" w:rsidP="007F5230">
            <w:r w:rsidRPr="007F5230">
              <w:t>320.6808</w:t>
            </w:r>
          </w:p>
        </w:tc>
        <w:tc>
          <w:tcPr>
            <w:tcW w:w="1154" w:type="dxa"/>
            <w:noWrap/>
            <w:hideMark/>
          </w:tcPr>
          <w:p w14:paraId="54FCDD1B" w14:textId="77777777" w:rsidR="007F5230" w:rsidRPr="007F5230" w:rsidRDefault="007F5230" w:rsidP="007F5230">
            <w:r w:rsidRPr="007F5230">
              <w:t>248.4667</w:t>
            </w:r>
          </w:p>
        </w:tc>
        <w:tc>
          <w:tcPr>
            <w:tcW w:w="1154" w:type="dxa"/>
            <w:noWrap/>
            <w:hideMark/>
          </w:tcPr>
          <w:p w14:paraId="03BB2AC1" w14:textId="77777777" w:rsidR="007F5230" w:rsidRPr="007F5230" w:rsidRDefault="007F5230" w:rsidP="007F5230">
            <w:r w:rsidRPr="007F5230">
              <w:t>263.9828</w:t>
            </w:r>
          </w:p>
        </w:tc>
        <w:tc>
          <w:tcPr>
            <w:tcW w:w="1154" w:type="dxa"/>
            <w:noWrap/>
            <w:hideMark/>
          </w:tcPr>
          <w:p w14:paraId="3E63EEB4" w14:textId="77777777" w:rsidR="007F5230" w:rsidRPr="007F5230" w:rsidRDefault="007F5230" w:rsidP="007F5230">
            <w:r w:rsidRPr="007F5230">
              <w:t>238.5144</w:t>
            </w:r>
          </w:p>
        </w:tc>
        <w:tc>
          <w:tcPr>
            <w:tcW w:w="1154" w:type="dxa"/>
            <w:noWrap/>
            <w:hideMark/>
          </w:tcPr>
          <w:p w14:paraId="1AC938E6" w14:textId="77777777" w:rsidR="007F5230" w:rsidRPr="007F5230" w:rsidRDefault="007F5230" w:rsidP="007F5230">
            <w:r w:rsidRPr="007F5230">
              <w:t>253.408</w:t>
            </w:r>
          </w:p>
        </w:tc>
        <w:tc>
          <w:tcPr>
            <w:tcW w:w="1154" w:type="dxa"/>
            <w:noWrap/>
            <w:hideMark/>
          </w:tcPr>
          <w:p w14:paraId="34988A4D" w14:textId="77777777" w:rsidR="007F5230" w:rsidRPr="007F5230" w:rsidRDefault="007F5230" w:rsidP="007F5230">
            <w:r w:rsidRPr="007F5230">
              <w:t>250.405</w:t>
            </w:r>
          </w:p>
        </w:tc>
        <w:tc>
          <w:tcPr>
            <w:tcW w:w="1154" w:type="dxa"/>
            <w:noWrap/>
            <w:hideMark/>
          </w:tcPr>
          <w:p w14:paraId="5AFE6F08" w14:textId="77777777" w:rsidR="007F5230" w:rsidRPr="007F5230" w:rsidRDefault="007F5230" w:rsidP="007F5230">
            <w:r w:rsidRPr="007F5230">
              <w:t>246.7366</w:t>
            </w:r>
          </w:p>
        </w:tc>
        <w:tc>
          <w:tcPr>
            <w:tcW w:w="1154" w:type="dxa"/>
            <w:noWrap/>
            <w:hideMark/>
          </w:tcPr>
          <w:p w14:paraId="6DF6758C" w14:textId="77777777" w:rsidR="007F5230" w:rsidRPr="007F5230" w:rsidRDefault="007F5230" w:rsidP="007F5230">
            <w:r w:rsidRPr="007F5230">
              <w:t>240.8086</w:t>
            </w:r>
          </w:p>
        </w:tc>
        <w:tc>
          <w:tcPr>
            <w:tcW w:w="1154" w:type="dxa"/>
            <w:noWrap/>
            <w:hideMark/>
          </w:tcPr>
          <w:p w14:paraId="23086E6D" w14:textId="77777777" w:rsidR="007F5230" w:rsidRPr="007F5230" w:rsidRDefault="007F5230" w:rsidP="007F5230">
            <w:r w:rsidRPr="007F5230">
              <w:t>234.8321</w:t>
            </w:r>
          </w:p>
        </w:tc>
        <w:tc>
          <w:tcPr>
            <w:tcW w:w="1154" w:type="dxa"/>
            <w:noWrap/>
            <w:hideMark/>
          </w:tcPr>
          <w:p w14:paraId="15811B19" w14:textId="77777777" w:rsidR="007F5230" w:rsidRPr="007F5230" w:rsidRDefault="007F5230" w:rsidP="007F5230">
            <w:r w:rsidRPr="007F5230">
              <w:t>256.5925</w:t>
            </w:r>
          </w:p>
        </w:tc>
      </w:tr>
      <w:tr w:rsidR="007F5230" w:rsidRPr="007F5230" w14:paraId="6C9D2013" w14:textId="77777777" w:rsidTr="007F5230">
        <w:trPr>
          <w:trHeight w:val="229"/>
        </w:trPr>
        <w:tc>
          <w:tcPr>
            <w:tcW w:w="1154" w:type="dxa"/>
            <w:noWrap/>
            <w:hideMark/>
          </w:tcPr>
          <w:p w14:paraId="3D798CE6" w14:textId="77777777" w:rsidR="007F5230" w:rsidRPr="007F5230" w:rsidRDefault="007F5230" w:rsidP="007F5230">
            <w:r w:rsidRPr="007F5230">
              <w:t>285.4259</w:t>
            </w:r>
          </w:p>
        </w:tc>
        <w:tc>
          <w:tcPr>
            <w:tcW w:w="1154" w:type="dxa"/>
            <w:noWrap/>
            <w:hideMark/>
          </w:tcPr>
          <w:p w14:paraId="7B1F3ACD" w14:textId="77777777" w:rsidR="007F5230" w:rsidRPr="007F5230" w:rsidRDefault="007F5230" w:rsidP="007F5230">
            <w:r w:rsidRPr="007F5230">
              <w:t>275.4369</w:t>
            </w:r>
          </w:p>
        </w:tc>
        <w:tc>
          <w:tcPr>
            <w:tcW w:w="1154" w:type="dxa"/>
            <w:noWrap/>
            <w:hideMark/>
          </w:tcPr>
          <w:p w14:paraId="781FD636" w14:textId="77777777" w:rsidR="007F5230" w:rsidRPr="007F5230" w:rsidRDefault="007F5230" w:rsidP="007F5230">
            <w:r w:rsidRPr="007F5230">
              <w:t>394.7524</w:t>
            </w:r>
          </w:p>
        </w:tc>
        <w:tc>
          <w:tcPr>
            <w:tcW w:w="1154" w:type="dxa"/>
            <w:noWrap/>
            <w:hideMark/>
          </w:tcPr>
          <w:p w14:paraId="7869CCAD" w14:textId="77777777" w:rsidR="007F5230" w:rsidRPr="007F5230" w:rsidRDefault="007F5230" w:rsidP="007F5230">
            <w:r w:rsidRPr="007F5230">
              <w:t>265.8119</w:t>
            </w:r>
          </w:p>
        </w:tc>
        <w:tc>
          <w:tcPr>
            <w:tcW w:w="1154" w:type="dxa"/>
            <w:noWrap/>
            <w:hideMark/>
          </w:tcPr>
          <w:p w14:paraId="0DDDFAD1" w14:textId="77777777" w:rsidR="007F5230" w:rsidRPr="007F5230" w:rsidRDefault="007F5230" w:rsidP="007F5230">
            <w:r w:rsidRPr="007F5230">
              <w:t>229.96</w:t>
            </w:r>
          </w:p>
        </w:tc>
        <w:tc>
          <w:tcPr>
            <w:tcW w:w="1154" w:type="dxa"/>
            <w:noWrap/>
            <w:hideMark/>
          </w:tcPr>
          <w:p w14:paraId="17EBE20B" w14:textId="77777777" w:rsidR="007F5230" w:rsidRPr="007F5230" w:rsidRDefault="007F5230" w:rsidP="007F5230">
            <w:r w:rsidRPr="007F5230">
              <w:t>252.628</w:t>
            </w:r>
          </w:p>
        </w:tc>
        <w:tc>
          <w:tcPr>
            <w:tcW w:w="1154" w:type="dxa"/>
            <w:noWrap/>
            <w:hideMark/>
          </w:tcPr>
          <w:p w14:paraId="4F4B89BA" w14:textId="77777777" w:rsidR="007F5230" w:rsidRPr="007F5230" w:rsidRDefault="007F5230" w:rsidP="007F5230">
            <w:r w:rsidRPr="007F5230">
              <w:t>226.2922</w:t>
            </w:r>
          </w:p>
        </w:tc>
        <w:tc>
          <w:tcPr>
            <w:tcW w:w="1154" w:type="dxa"/>
            <w:noWrap/>
            <w:hideMark/>
          </w:tcPr>
          <w:p w14:paraId="1FEF7439" w14:textId="77777777" w:rsidR="007F5230" w:rsidRPr="007F5230" w:rsidRDefault="007F5230" w:rsidP="007F5230">
            <w:r w:rsidRPr="007F5230">
              <w:t>234.5004</w:t>
            </w:r>
          </w:p>
        </w:tc>
        <w:tc>
          <w:tcPr>
            <w:tcW w:w="1154" w:type="dxa"/>
            <w:noWrap/>
            <w:hideMark/>
          </w:tcPr>
          <w:p w14:paraId="404A6568" w14:textId="77777777" w:rsidR="007F5230" w:rsidRPr="007F5230" w:rsidRDefault="007F5230" w:rsidP="007F5230">
            <w:r w:rsidRPr="007F5230">
              <w:t>248.5526</w:t>
            </w:r>
          </w:p>
        </w:tc>
        <w:tc>
          <w:tcPr>
            <w:tcW w:w="1154" w:type="dxa"/>
            <w:noWrap/>
            <w:hideMark/>
          </w:tcPr>
          <w:p w14:paraId="01211130" w14:textId="77777777" w:rsidR="007F5230" w:rsidRPr="007F5230" w:rsidRDefault="007F5230" w:rsidP="007F5230">
            <w:r w:rsidRPr="007F5230">
              <w:t>324.4021</w:t>
            </w:r>
          </w:p>
        </w:tc>
      </w:tr>
      <w:tr w:rsidR="007F5230" w:rsidRPr="007F5230" w14:paraId="6E07A8B6" w14:textId="77777777" w:rsidTr="007F5230">
        <w:trPr>
          <w:trHeight w:val="229"/>
        </w:trPr>
        <w:tc>
          <w:tcPr>
            <w:tcW w:w="1154" w:type="dxa"/>
            <w:noWrap/>
            <w:hideMark/>
          </w:tcPr>
          <w:p w14:paraId="62E4573D" w14:textId="77777777" w:rsidR="007F5230" w:rsidRPr="007F5230" w:rsidRDefault="007F5230" w:rsidP="007F5230">
            <w:r w:rsidRPr="007F5230">
              <w:t>241.4117</w:t>
            </w:r>
          </w:p>
        </w:tc>
        <w:tc>
          <w:tcPr>
            <w:tcW w:w="1154" w:type="dxa"/>
            <w:noWrap/>
            <w:hideMark/>
          </w:tcPr>
          <w:p w14:paraId="6CF3988C" w14:textId="77777777" w:rsidR="007F5230" w:rsidRPr="007F5230" w:rsidRDefault="007F5230" w:rsidP="007F5230">
            <w:r w:rsidRPr="007F5230">
              <w:t>305.1054</w:t>
            </w:r>
          </w:p>
        </w:tc>
        <w:tc>
          <w:tcPr>
            <w:tcW w:w="1154" w:type="dxa"/>
            <w:noWrap/>
            <w:hideMark/>
          </w:tcPr>
          <w:p w14:paraId="58302772" w14:textId="77777777" w:rsidR="007F5230" w:rsidRPr="007F5230" w:rsidRDefault="007F5230" w:rsidP="007F5230">
            <w:r w:rsidRPr="007F5230">
              <w:t>252.2699</w:t>
            </w:r>
          </w:p>
        </w:tc>
        <w:tc>
          <w:tcPr>
            <w:tcW w:w="1154" w:type="dxa"/>
            <w:noWrap/>
            <w:hideMark/>
          </w:tcPr>
          <w:p w14:paraId="4A663288" w14:textId="77777777" w:rsidR="007F5230" w:rsidRPr="007F5230" w:rsidRDefault="007F5230" w:rsidP="007F5230">
            <w:r w:rsidRPr="007F5230">
              <w:t>230.9686</w:t>
            </w:r>
          </w:p>
        </w:tc>
        <w:tc>
          <w:tcPr>
            <w:tcW w:w="1154" w:type="dxa"/>
            <w:noWrap/>
            <w:hideMark/>
          </w:tcPr>
          <w:p w14:paraId="4DAD5762" w14:textId="77777777" w:rsidR="007F5230" w:rsidRPr="007F5230" w:rsidRDefault="007F5230" w:rsidP="007F5230">
            <w:r w:rsidRPr="007F5230">
              <w:t>254.0464</w:t>
            </w:r>
          </w:p>
        </w:tc>
        <w:tc>
          <w:tcPr>
            <w:tcW w:w="1154" w:type="dxa"/>
            <w:noWrap/>
            <w:hideMark/>
          </w:tcPr>
          <w:p w14:paraId="0DFE2B7D" w14:textId="77777777" w:rsidR="007F5230" w:rsidRPr="007F5230" w:rsidRDefault="007F5230" w:rsidP="007F5230">
            <w:r w:rsidRPr="007F5230">
              <w:t>398.703</w:t>
            </w:r>
          </w:p>
        </w:tc>
        <w:tc>
          <w:tcPr>
            <w:tcW w:w="1154" w:type="dxa"/>
            <w:noWrap/>
            <w:hideMark/>
          </w:tcPr>
          <w:p w14:paraId="6AD70890" w14:textId="77777777" w:rsidR="007F5230" w:rsidRPr="007F5230" w:rsidRDefault="007F5230" w:rsidP="007F5230">
            <w:r w:rsidRPr="007F5230">
              <w:t>229.4726</w:t>
            </w:r>
          </w:p>
        </w:tc>
        <w:tc>
          <w:tcPr>
            <w:tcW w:w="1154" w:type="dxa"/>
            <w:noWrap/>
            <w:hideMark/>
          </w:tcPr>
          <w:p w14:paraId="56707851" w14:textId="77777777" w:rsidR="007F5230" w:rsidRPr="007F5230" w:rsidRDefault="007F5230" w:rsidP="007F5230">
            <w:r w:rsidRPr="007F5230">
              <w:t>238.1679</w:t>
            </w:r>
          </w:p>
        </w:tc>
        <w:tc>
          <w:tcPr>
            <w:tcW w:w="1154" w:type="dxa"/>
            <w:noWrap/>
            <w:hideMark/>
          </w:tcPr>
          <w:p w14:paraId="33C4ACF1" w14:textId="77777777" w:rsidR="007F5230" w:rsidRPr="007F5230" w:rsidRDefault="007F5230" w:rsidP="007F5230">
            <w:r w:rsidRPr="007F5230">
              <w:t>237.0607</w:t>
            </w:r>
          </w:p>
        </w:tc>
        <w:tc>
          <w:tcPr>
            <w:tcW w:w="1154" w:type="dxa"/>
            <w:noWrap/>
            <w:hideMark/>
          </w:tcPr>
          <w:p w14:paraId="1B2B7A83" w14:textId="77777777" w:rsidR="007F5230" w:rsidRPr="007F5230" w:rsidRDefault="007F5230" w:rsidP="007F5230">
            <w:r w:rsidRPr="007F5230">
              <w:t>237.0239</w:t>
            </w:r>
          </w:p>
        </w:tc>
      </w:tr>
      <w:tr w:rsidR="007F5230" w:rsidRPr="007F5230" w14:paraId="4B9553F0" w14:textId="77777777" w:rsidTr="007F5230">
        <w:trPr>
          <w:trHeight w:val="229"/>
        </w:trPr>
        <w:tc>
          <w:tcPr>
            <w:tcW w:w="1154" w:type="dxa"/>
            <w:noWrap/>
            <w:hideMark/>
          </w:tcPr>
          <w:p w14:paraId="36E04601" w14:textId="77777777" w:rsidR="007F5230" w:rsidRPr="007F5230" w:rsidRDefault="007F5230" w:rsidP="007F5230">
            <w:r w:rsidRPr="007F5230">
              <w:t>301.7898</w:t>
            </w:r>
          </w:p>
        </w:tc>
        <w:tc>
          <w:tcPr>
            <w:tcW w:w="1154" w:type="dxa"/>
            <w:noWrap/>
            <w:hideMark/>
          </w:tcPr>
          <w:p w14:paraId="54EA5FD1" w14:textId="77777777" w:rsidR="007F5230" w:rsidRPr="007F5230" w:rsidRDefault="007F5230" w:rsidP="007F5230">
            <w:r w:rsidRPr="007F5230">
              <w:t>348.0238</w:t>
            </w:r>
          </w:p>
        </w:tc>
        <w:tc>
          <w:tcPr>
            <w:tcW w:w="1154" w:type="dxa"/>
            <w:noWrap/>
            <w:hideMark/>
          </w:tcPr>
          <w:p w14:paraId="3E6AAB65" w14:textId="77777777" w:rsidR="007F5230" w:rsidRPr="007F5230" w:rsidRDefault="007F5230" w:rsidP="007F5230">
            <w:r w:rsidRPr="007F5230">
              <w:t>278.016</w:t>
            </w:r>
          </w:p>
        </w:tc>
        <w:tc>
          <w:tcPr>
            <w:tcW w:w="1154" w:type="dxa"/>
            <w:noWrap/>
            <w:hideMark/>
          </w:tcPr>
          <w:p w14:paraId="1D3E0CB2" w14:textId="77777777" w:rsidR="007F5230" w:rsidRPr="007F5230" w:rsidRDefault="007F5230" w:rsidP="007F5230">
            <w:r w:rsidRPr="007F5230">
              <w:t>248.1817</w:t>
            </w:r>
          </w:p>
        </w:tc>
        <w:tc>
          <w:tcPr>
            <w:tcW w:w="1154" w:type="dxa"/>
            <w:noWrap/>
            <w:hideMark/>
          </w:tcPr>
          <w:p w14:paraId="7079DBAF" w14:textId="77777777" w:rsidR="007F5230" w:rsidRPr="007F5230" w:rsidRDefault="007F5230" w:rsidP="007F5230">
            <w:r w:rsidRPr="007F5230">
              <w:t>236.2981</w:t>
            </w:r>
          </w:p>
        </w:tc>
        <w:tc>
          <w:tcPr>
            <w:tcW w:w="1154" w:type="dxa"/>
            <w:noWrap/>
            <w:hideMark/>
          </w:tcPr>
          <w:p w14:paraId="0DEDAC4F" w14:textId="77777777" w:rsidR="007F5230" w:rsidRPr="007F5230" w:rsidRDefault="007F5230" w:rsidP="007F5230">
            <w:r w:rsidRPr="007F5230">
              <w:t>258.0381</w:t>
            </w:r>
          </w:p>
        </w:tc>
        <w:tc>
          <w:tcPr>
            <w:tcW w:w="1154" w:type="dxa"/>
            <w:noWrap/>
            <w:hideMark/>
          </w:tcPr>
          <w:p w14:paraId="71F7FD2E" w14:textId="77777777" w:rsidR="007F5230" w:rsidRPr="007F5230" w:rsidRDefault="007F5230" w:rsidP="007F5230">
            <w:r w:rsidRPr="007F5230">
              <w:t>217.0407</w:t>
            </w:r>
          </w:p>
        </w:tc>
        <w:tc>
          <w:tcPr>
            <w:tcW w:w="1154" w:type="dxa"/>
            <w:noWrap/>
            <w:hideMark/>
          </w:tcPr>
          <w:p w14:paraId="51B8CD8A" w14:textId="77777777" w:rsidR="007F5230" w:rsidRPr="007F5230" w:rsidRDefault="007F5230" w:rsidP="007F5230">
            <w:r w:rsidRPr="007F5230">
              <w:t>232.0673</w:t>
            </w:r>
          </w:p>
        </w:tc>
        <w:tc>
          <w:tcPr>
            <w:tcW w:w="1154" w:type="dxa"/>
            <w:noWrap/>
            <w:hideMark/>
          </w:tcPr>
          <w:p w14:paraId="39B1FC7A" w14:textId="77777777" w:rsidR="007F5230" w:rsidRPr="007F5230" w:rsidRDefault="007F5230" w:rsidP="007F5230">
            <w:r w:rsidRPr="007F5230">
              <w:t>231.2592</w:t>
            </w:r>
          </w:p>
        </w:tc>
        <w:tc>
          <w:tcPr>
            <w:tcW w:w="1154" w:type="dxa"/>
            <w:noWrap/>
            <w:hideMark/>
          </w:tcPr>
          <w:p w14:paraId="7C2FA9E3" w14:textId="77777777" w:rsidR="007F5230" w:rsidRPr="007F5230" w:rsidRDefault="007F5230" w:rsidP="007F5230">
            <w:r w:rsidRPr="007F5230">
              <w:t>241.9768</w:t>
            </w:r>
          </w:p>
        </w:tc>
      </w:tr>
      <w:tr w:rsidR="007F5230" w:rsidRPr="007F5230" w14:paraId="3EB72544" w14:textId="77777777" w:rsidTr="007F5230">
        <w:trPr>
          <w:trHeight w:val="229"/>
        </w:trPr>
        <w:tc>
          <w:tcPr>
            <w:tcW w:w="1154" w:type="dxa"/>
            <w:noWrap/>
            <w:hideMark/>
          </w:tcPr>
          <w:p w14:paraId="3AC1FC5F" w14:textId="77777777" w:rsidR="007F5230" w:rsidRPr="007F5230" w:rsidRDefault="007F5230" w:rsidP="007F5230">
            <w:pPr>
              <w:rPr>
                <w:b/>
                <w:bCs/>
              </w:rPr>
            </w:pPr>
            <w:r w:rsidRPr="007F5230">
              <w:rPr>
                <w:b/>
                <w:bCs/>
              </w:rPr>
              <w:t>294.3693</w:t>
            </w:r>
          </w:p>
        </w:tc>
        <w:tc>
          <w:tcPr>
            <w:tcW w:w="1154" w:type="dxa"/>
            <w:noWrap/>
            <w:hideMark/>
          </w:tcPr>
          <w:p w14:paraId="3EFBAEB7" w14:textId="77777777" w:rsidR="007F5230" w:rsidRPr="007F5230" w:rsidRDefault="007F5230" w:rsidP="007F5230">
            <w:pPr>
              <w:rPr>
                <w:b/>
                <w:bCs/>
              </w:rPr>
            </w:pPr>
            <w:r w:rsidRPr="007F5230">
              <w:rPr>
                <w:b/>
                <w:bCs/>
              </w:rPr>
              <w:t>267.5707</w:t>
            </w:r>
          </w:p>
        </w:tc>
        <w:tc>
          <w:tcPr>
            <w:tcW w:w="1154" w:type="dxa"/>
            <w:noWrap/>
            <w:hideMark/>
          </w:tcPr>
          <w:p w14:paraId="586A7307" w14:textId="77777777" w:rsidR="007F5230" w:rsidRPr="007F5230" w:rsidRDefault="007F5230" w:rsidP="007F5230">
            <w:pPr>
              <w:rPr>
                <w:b/>
                <w:bCs/>
              </w:rPr>
            </w:pPr>
            <w:r w:rsidRPr="007F5230">
              <w:rPr>
                <w:b/>
                <w:bCs/>
              </w:rPr>
              <w:t>266.1691</w:t>
            </w:r>
          </w:p>
        </w:tc>
        <w:tc>
          <w:tcPr>
            <w:tcW w:w="1154" w:type="dxa"/>
            <w:noWrap/>
            <w:hideMark/>
          </w:tcPr>
          <w:p w14:paraId="06CBB780" w14:textId="77777777" w:rsidR="007F5230" w:rsidRPr="007F5230" w:rsidRDefault="007F5230" w:rsidP="007F5230">
            <w:pPr>
              <w:rPr>
                <w:b/>
                <w:bCs/>
              </w:rPr>
            </w:pPr>
            <w:r w:rsidRPr="007F5230">
              <w:rPr>
                <w:b/>
                <w:bCs/>
              </w:rPr>
              <w:t>252.8397</w:t>
            </w:r>
          </w:p>
        </w:tc>
        <w:tc>
          <w:tcPr>
            <w:tcW w:w="1154" w:type="dxa"/>
            <w:noWrap/>
            <w:hideMark/>
          </w:tcPr>
          <w:p w14:paraId="504B68D0" w14:textId="77777777" w:rsidR="007F5230" w:rsidRPr="007F5230" w:rsidRDefault="007F5230" w:rsidP="007F5230">
            <w:pPr>
              <w:rPr>
                <w:b/>
                <w:bCs/>
              </w:rPr>
            </w:pPr>
            <w:r w:rsidRPr="007F5230">
              <w:rPr>
                <w:b/>
                <w:bCs/>
              </w:rPr>
              <w:t>244.4655</w:t>
            </w:r>
          </w:p>
        </w:tc>
        <w:tc>
          <w:tcPr>
            <w:tcW w:w="1154" w:type="dxa"/>
            <w:noWrap/>
            <w:hideMark/>
          </w:tcPr>
          <w:p w14:paraId="7800E00E" w14:textId="77777777" w:rsidR="007F5230" w:rsidRPr="007F5230" w:rsidRDefault="007F5230" w:rsidP="007F5230">
            <w:pPr>
              <w:rPr>
                <w:b/>
                <w:bCs/>
              </w:rPr>
            </w:pPr>
            <w:r w:rsidRPr="007F5230">
              <w:rPr>
                <w:b/>
                <w:bCs/>
              </w:rPr>
              <w:t>258.6972</w:t>
            </w:r>
          </w:p>
        </w:tc>
        <w:tc>
          <w:tcPr>
            <w:tcW w:w="1154" w:type="dxa"/>
            <w:noWrap/>
            <w:hideMark/>
          </w:tcPr>
          <w:p w14:paraId="54A079E3" w14:textId="77777777" w:rsidR="007F5230" w:rsidRPr="007F5230" w:rsidRDefault="007F5230" w:rsidP="007F5230">
            <w:pPr>
              <w:rPr>
                <w:b/>
                <w:bCs/>
              </w:rPr>
            </w:pPr>
            <w:r w:rsidRPr="007F5230">
              <w:rPr>
                <w:b/>
                <w:bCs/>
              </w:rPr>
              <w:t>244.2587</w:t>
            </w:r>
          </w:p>
        </w:tc>
        <w:tc>
          <w:tcPr>
            <w:tcW w:w="1154" w:type="dxa"/>
            <w:noWrap/>
            <w:hideMark/>
          </w:tcPr>
          <w:p w14:paraId="2B70DC99" w14:textId="77777777" w:rsidR="007F5230" w:rsidRPr="007F5230" w:rsidRDefault="007F5230" w:rsidP="007F5230">
            <w:pPr>
              <w:rPr>
                <w:b/>
                <w:bCs/>
              </w:rPr>
            </w:pPr>
            <w:r w:rsidRPr="007F5230">
              <w:rPr>
                <w:b/>
                <w:bCs/>
              </w:rPr>
              <w:t>253.459</w:t>
            </w:r>
          </w:p>
        </w:tc>
        <w:tc>
          <w:tcPr>
            <w:tcW w:w="1154" w:type="dxa"/>
            <w:noWrap/>
            <w:hideMark/>
          </w:tcPr>
          <w:p w14:paraId="23CB98F9" w14:textId="77777777" w:rsidR="007F5230" w:rsidRPr="007F5230" w:rsidRDefault="007F5230" w:rsidP="007F5230">
            <w:pPr>
              <w:rPr>
                <w:b/>
                <w:bCs/>
              </w:rPr>
            </w:pPr>
            <w:r w:rsidRPr="007F5230">
              <w:rPr>
                <w:b/>
                <w:bCs/>
              </w:rPr>
              <w:t>261.0076</w:t>
            </w:r>
          </w:p>
        </w:tc>
        <w:tc>
          <w:tcPr>
            <w:tcW w:w="1154" w:type="dxa"/>
            <w:noWrap/>
            <w:hideMark/>
          </w:tcPr>
          <w:p w14:paraId="54B8558F" w14:textId="77777777" w:rsidR="007F5230" w:rsidRPr="007F5230" w:rsidRDefault="007F5230" w:rsidP="007F5230">
            <w:pPr>
              <w:rPr>
                <w:b/>
                <w:bCs/>
              </w:rPr>
            </w:pPr>
            <w:r w:rsidRPr="007F5230">
              <w:rPr>
                <w:b/>
                <w:bCs/>
              </w:rPr>
              <w:t>255.0426</w:t>
            </w:r>
          </w:p>
        </w:tc>
      </w:tr>
    </w:tbl>
    <w:p w14:paraId="15D6B6A4" w14:textId="542B29F6" w:rsidR="00650C20" w:rsidRDefault="007F5230" w:rsidP="00DD05AD">
      <w:r>
        <w:lastRenderedPageBreak/>
        <w:t xml:space="preserve">Raw data for Section 4.4.2.9 </w:t>
      </w:r>
      <w:r w:rsidR="00F529BC">
        <w:t xml:space="preserve">with </w:t>
      </w:r>
      <w:r>
        <w:t>single</w:t>
      </w:r>
      <w:r w:rsidR="00F529BC">
        <w:t xml:space="preserve"> node performing</w:t>
      </w:r>
      <w:r>
        <w:t xml:space="preserve"> Document Query </w:t>
      </w:r>
      <w:r w:rsidR="00F529BC">
        <w:t>(</w:t>
      </w:r>
      <w:r>
        <w:t>5 active nodes</w:t>
      </w:r>
      <w:r w:rsidR="00F529BC">
        <w:t>)</w:t>
      </w:r>
    </w:p>
    <w:p w14:paraId="785AEA9C" w14:textId="52E76951" w:rsidR="00650C20" w:rsidRDefault="00650C20" w:rsidP="00DD05AD"/>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529BC" w:rsidRPr="00F529BC" w14:paraId="0471633E" w14:textId="77777777" w:rsidTr="00F529BC">
        <w:trPr>
          <w:trHeight w:val="261"/>
        </w:trPr>
        <w:tc>
          <w:tcPr>
            <w:tcW w:w="1135" w:type="dxa"/>
            <w:noWrap/>
            <w:hideMark/>
          </w:tcPr>
          <w:p w14:paraId="41A29DB5" w14:textId="77777777" w:rsidR="00F529BC" w:rsidRPr="00F529BC" w:rsidRDefault="00F529BC" w:rsidP="00F529BC">
            <w:r w:rsidRPr="00F529BC">
              <w:t>Tx01</w:t>
            </w:r>
          </w:p>
        </w:tc>
        <w:tc>
          <w:tcPr>
            <w:tcW w:w="1135" w:type="dxa"/>
            <w:noWrap/>
            <w:hideMark/>
          </w:tcPr>
          <w:p w14:paraId="1689061E" w14:textId="77777777" w:rsidR="00F529BC" w:rsidRPr="00F529BC" w:rsidRDefault="00F529BC" w:rsidP="00F529BC">
            <w:r w:rsidRPr="00F529BC">
              <w:t>Tx02</w:t>
            </w:r>
          </w:p>
        </w:tc>
        <w:tc>
          <w:tcPr>
            <w:tcW w:w="1135" w:type="dxa"/>
            <w:noWrap/>
            <w:hideMark/>
          </w:tcPr>
          <w:p w14:paraId="21BC6CD0" w14:textId="77777777" w:rsidR="00F529BC" w:rsidRPr="00F529BC" w:rsidRDefault="00F529BC" w:rsidP="00F529BC">
            <w:r w:rsidRPr="00F529BC">
              <w:t>Tx03</w:t>
            </w:r>
          </w:p>
        </w:tc>
        <w:tc>
          <w:tcPr>
            <w:tcW w:w="1135" w:type="dxa"/>
            <w:noWrap/>
            <w:hideMark/>
          </w:tcPr>
          <w:p w14:paraId="54A73F14" w14:textId="77777777" w:rsidR="00F529BC" w:rsidRPr="00F529BC" w:rsidRDefault="00F529BC" w:rsidP="00F529BC">
            <w:r w:rsidRPr="00F529BC">
              <w:t>Tx04</w:t>
            </w:r>
          </w:p>
        </w:tc>
        <w:tc>
          <w:tcPr>
            <w:tcW w:w="1135" w:type="dxa"/>
            <w:noWrap/>
            <w:hideMark/>
          </w:tcPr>
          <w:p w14:paraId="2F2BC21A" w14:textId="77777777" w:rsidR="00F529BC" w:rsidRPr="00F529BC" w:rsidRDefault="00F529BC" w:rsidP="00F529BC">
            <w:r w:rsidRPr="00F529BC">
              <w:t>Tx05</w:t>
            </w:r>
          </w:p>
        </w:tc>
        <w:tc>
          <w:tcPr>
            <w:tcW w:w="1135" w:type="dxa"/>
            <w:noWrap/>
            <w:hideMark/>
          </w:tcPr>
          <w:p w14:paraId="3CC21F23" w14:textId="77777777" w:rsidR="00F529BC" w:rsidRPr="00F529BC" w:rsidRDefault="00F529BC" w:rsidP="00F529BC">
            <w:r w:rsidRPr="00F529BC">
              <w:t>Tx06</w:t>
            </w:r>
          </w:p>
        </w:tc>
        <w:tc>
          <w:tcPr>
            <w:tcW w:w="1135" w:type="dxa"/>
            <w:noWrap/>
            <w:hideMark/>
          </w:tcPr>
          <w:p w14:paraId="7E314453" w14:textId="77777777" w:rsidR="00F529BC" w:rsidRPr="00F529BC" w:rsidRDefault="00F529BC" w:rsidP="00F529BC">
            <w:r w:rsidRPr="00F529BC">
              <w:t>Tx07</w:t>
            </w:r>
          </w:p>
        </w:tc>
        <w:tc>
          <w:tcPr>
            <w:tcW w:w="1135" w:type="dxa"/>
            <w:noWrap/>
            <w:hideMark/>
          </w:tcPr>
          <w:p w14:paraId="43171059" w14:textId="77777777" w:rsidR="00F529BC" w:rsidRPr="00F529BC" w:rsidRDefault="00F529BC" w:rsidP="00F529BC">
            <w:r w:rsidRPr="00F529BC">
              <w:t>Tx08</w:t>
            </w:r>
          </w:p>
        </w:tc>
        <w:tc>
          <w:tcPr>
            <w:tcW w:w="1135" w:type="dxa"/>
            <w:noWrap/>
            <w:hideMark/>
          </w:tcPr>
          <w:p w14:paraId="66DB0B42" w14:textId="77777777" w:rsidR="00F529BC" w:rsidRPr="00F529BC" w:rsidRDefault="00F529BC" w:rsidP="00F529BC">
            <w:r w:rsidRPr="00F529BC">
              <w:t>Tx09</w:t>
            </w:r>
          </w:p>
        </w:tc>
        <w:tc>
          <w:tcPr>
            <w:tcW w:w="1135" w:type="dxa"/>
            <w:noWrap/>
            <w:hideMark/>
          </w:tcPr>
          <w:p w14:paraId="7C4BD683" w14:textId="77777777" w:rsidR="00F529BC" w:rsidRPr="00F529BC" w:rsidRDefault="00F529BC" w:rsidP="00F529BC">
            <w:r w:rsidRPr="00F529BC">
              <w:t>Tx10</w:t>
            </w:r>
          </w:p>
        </w:tc>
      </w:tr>
      <w:tr w:rsidR="00F529BC" w:rsidRPr="00F529BC" w14:paraId="6DE3F0A7" w14:textId="77777777" w:rsidTr="00F529BC">
        <w:trPr>
          <w:trHeight w:val="261"/>
        </w:trPr>
        <w:tc>
          <w:tcPr>
            <w:tcW w:w="1135" w:type="dxa"/>
            <w:noWrap/>
            <w:hideMark/>
          </w:tcPr>
          <w:p w14:paraId="0CF8FA8C" w14:textId="77777777" w:rsidR="00F529BC" w:rsidRPr="00F529BC" w:rsidRDefault="00F529BC" w:rsidP="00F529BC">
            <w:r w:rsidRPr="00F529BC">
              <w:t>308.46</w:t>
            </w:r>
          </w:p>
        </w:tc>
        <w:tc>
          <w:tcPr>
            <w:tcW w:w="1135" w:type="dxa"/>
            <w:noWrap/>
            <w:hideMark/>
          </w:tcPr>
          <w:p w14:paraId="46B0891A" w14:textId="77777777" w:rsidR="00F529BC" w:rsidRPr="00F529BC" w:rsidRDefault="00F529BC" w:rsidP="00F529BC">
            <w:r w:rsidRPr="00F529BC">
              <w:t>213.119</w:t>
            </w:r>
          </w:p>
        </w:tc>
        <w:tc>
          <w:tcPr>
            <w:tcW w:w="1135" w:type="dxa"/>
            <w:noWrap/>
            <w:hideMark/>
          </w:tcPr>
          <w:p w14:paraId="7D8885C8" w14:textId="77777777" w:rsidR="00F529BC" w:rsidRPr="00F529BC" w:rsidRDefault="00F529BC" w:rsidP="00F529BC">
            <w:r w:rsidRPr="00F529BC">
              <w:t>251.6115</w:t>
            </w:r>
          </w:p>
        </w:tc>
        <w:tc>
          <w:tcPr>
            <w:tcW w:w="1135" w:type="dxa"/>
            <w:noWrap/>
            <w:hideMark/>
          </w:tcPr>
          <w:p w14:paraId="7981339A" w14:textId="77777777" w:rsidR="00F529BC" w:rsidRPr="00F529BC" w:rsidRDefault="00F529BC" w:rsidP="00F529BC">
            <w:r w:rsidRPr="00F529BC">
              <w:t>226.0562</w:t>
            </w:r>
          </w:p>
        </w:tc>
        <w:tc>
          <w:tcPr>
            <w:tcW w:w="1135" w:type="dxa"/>
            <w:noWrap/>
            <w:hideMark/>
          </w:tcPr>
          <w:p w14:paraId="6CA59527" w14:textId="77777777" w:rsidR="00F529BC" w:rsidRPr="00F529BC" w:rsidRDefault="00F529BC" w:rsidP="00F529BC">
            <w:r w:rsidRPr="00F529BC">
              <w:t>251.588</w:t>
            </w:r>
          </w:p>
        </w:tc>
        <w:tc>
          <w:tcPr>
            <w:tcW w:w="1135" w:type="dxa"/>
            <w:noWrap/>
            <w:hideMark/>
          </w:tcPr>
          <w:p w14:paraId="2757DCE6" w14:textId="77777777" w:rsidR="00F529BC" w:rsidRPr="00F529BC" w:rsidRDefault="00F529BC" w:rsidP="00F529BC">
            <w:r w:rsidRPr="00F529BC">
              <w:t>213.7274</w:t>
            </w:r>
          </w:p>
        </w:tc>
        <w:tc>
          <w:tcPr>
            <w:tcW w:w="1135" w:type="dxa"/>
            <w:noWrap/>
            <w:hideMark/>
          </w:tcPr>
          <w:p w14:paraId="70C23466" w14:textId="77777777" w:rsidR="00F529BC" w:rsidRPr="00F529BC" w:rsidRDefault="00F529BC" w:rsidP="00F529BC">
            <w:r w:rsidRPr="00F529BC">
              <w:t>207.1724</w:t>
            </w:r>
          </w:p>
        </w:tc>
        <w:tc>
          <w:tcPr>
            <w:tcW w:w="1135" w:type="dxa"/>
            <w:noWrap/>
            <w:hideMark/>
          </w:tcPr>
          <w:p w14:paraId="65612CE1" w14:textId="77777777" w:rsidR="00F529BC" w:rsidRPr="00F529BC" w:rsidRDefault="00F529BC" w:rsidP="00F529BC">
            <w:r w:rsidRPr="00F529BC">
              <w:t>210.6841</w:t>
            </w:r>
          </w:p>
        </w:tc>
        <w:tc>
          <w:tcPr>
            <w:tcW w:w="1135" w:type="dxa"/>
            <w:noWrap/>
            <w:hideMark/>
          </w:tcPr>
          <w:p w14:paraId="5C03AF72" w14:textId="77777777" w:rsidR="00F529BC" w:rsidRPr="00F529BC" w:rsidRDefault="00F529BC" w:rsidP="00F529BC">
            <w:r w:rsidRPr="00F529BC">
              <w:t>230.9705</w:t>
            </w:r>
          </w:p>
        </w:tc>
        <w:tc>
          <w:tcPr>
            <w:tcW w:w="1135" w:type="dxa"/>
            <w:noWrap/>
            <w:hideMark/>
          </w:tcPr>
          <w:p w14:paraId="146E7DFC" w14:textId="77777777" w:rsidR="00F529BC" w:rsidRPr="00F529BC" w:rsidRDefault="00F529BC" w:rsidP="00F529BC">
            <w:r w:rsidRPr="00F529BC">
              <w:t>239.035</w:t>
            </w:r>
          </w:p>
        </w:tc>
      </w:tr>
      <w:tr w:rsidR="00F529BC" w:rsidRPr="00F529BC" w14:paraId="43F2EB0F" w14:textId="77777777" w:rsidTr="00F529BC">
        <w:trPr>
          <w:trHeight w:val="261"/>
        </w:trPr>
        <w:tc>
          <w:tcPr>
            <w:tcW w:w="1135" w:type="dxa"/>
            <w:noWrap/>
            <w:hideMark/>
          </w:tcPr>
          <w:p w14:paraId="5C943B24" w14:textId="77777777" w:rsidR="00F529BC" w:rsidRPr="00F529BC" w:rsidRDefault="00F529BC" w:rsidP="00F529BC">
            <w:r w:rsidRPr="00F529BC">
              <w:t>254.3005</w:t>
            </w:r>
          </w:p>
        </w:tc>
        <w:tc>
          <w:tcPr>
            <w:tcW w:w="1135" w:type="dxa"/>
            <w:noWrap/>
            <w:hideMark/>
          </w:tcPr>
          <w:p w14:paraId="3DADB350" w14:textId="77777777" w:rsidR="00F529BC" w:rsidRPr="00F529BC" w:rsidRDefault="00F529BC" w:rsidP="00F529BC">
            <w:r w:rsidRPr="00F529BC">
              <w:t>218.1801</w:t>
            </w:r>
          </w:p>
        </w:tc>
        <w:tc>
          <w:tcPr>
            <w:tcW w:w="1135" w:type="dxa"/>
            <w:noWrap/>
            <w:hideMark/>
          </w:tcPr>
          <w:p w14:paraId="4BC4D8BB" w14:textId="77777777" w:rsidR="00F529BC" w:rsidRPr="00F529BC" w:rsidRDefault="00F529BC" w:rsidP="00F529BC">
            <w:r w:rsidRPr="00F529BC">
              <w:t>255.3691</w:t>
            </w:r>
          </w:p>
        </w:tc>
        <w:tc>
          <w:tcPr>
            <w:tcW w:w="1135" w:type="dxa"/>
            <w:noWrap/>
            <w:hideMark/>
          </w:tcPr>
          <w:p w14:paraId="59BB6183" w14:textId="77777777" w:rsidR="00F529BC" w:rsidRPr="00F529BC" w:rsidRDefault="00F529BC" w:rsidP="00F529BC">
            <w:r w:rsidRPr="00F529BC">
              <w:t>216.1727</w:t>
            </w:r>
          </w:p>
        </w:tc>
        <w:tc>
          <w:tcPr>
            <w:tcW w:w="1135" w:type="dxa"/>
            <w:noWrap/>
            <w:hideMark/>
          </w:tcPr>
          <w:p w14:paraId="0498C7CB" w14:textId="77777777" w:rsidR="00F529BC" w:rsidRPr="00F529BC" w:rsidRDefault="00F529BC" w:rsidP="00F529BC">
            <w:r w:rsidRPr="00F529BC">
              <w:t>253.232</w:t>
            </w:r>
          </w:p>
        </w:tc>
        <w:tc>
          <w:tcPr>
            <w:tcW w:w="1135" w:type="dxa"/>
            <w:noWrap/>
            <w:hideMark/>
          </w:tcPr>
          <w:p w14:paraId="74356B1E" w14:textId="77777777" w:rsidR="00F529BC" w:rsidRPr="00F529BC" w:rsidRDefault="00F529BC" w:rsidP="00F529BC">
            <w:r w:rsidRPr="00F529BC">
              <w:t>210.5442</w:t>
            </w:r>
          </w:p>
        </w:tc>
        <w:tc>
          <w:tcPr>
            <w:tcW w:w="1135" w:type="dxa"/>
            <w:noWrap/>
            <w:hideMark/>
          </w:tcPr>
          <w:p w14:paraId="405B5CD4" w14:textId="77777777" w:rsidR="00F529BC" w:rsidRPr="00F529BC" w:rsidRDefault="00F529BC" w:rsidP="00F529BC">
            <w:r w:rsidRPr="00F529BC">
              <w:t>229.8264</w:t>
            </w:r>
          </w:p>
        </w:tc>
        <w:tc>
          <w:tcPr>
            <w:tcW w:w="1135" w:type="dxa"/>
            <w:noWrap/>
            <w:hideMark/>
          </w:tcPr>
          <w:p w14:paraId="0C04FF78" w14:textId="77777777" w:rsidR="00F529BC" w:rsidRPr="00F529BC" w:rsidRDefault="00F529BC" w:rsidP="00F529BC">
            <w:r w:rsidRPr="00F529BC">
              <w:t>232.9122</w:t>
            </w:r>
          </w:p>
        </w:tc>
        <w:tc>
          <w:tcPr>
            <w:tcW w:w="1135" w:type="dxa"/>
            <w:noWrap/>
            <w:hideMark/>
          </w:tcPr>
          <w:p w14:paraId="36C958E4" w14:textId="77777777" w:rsidR="00F529BC" w:rsidRPr="00F529BC" w:rsidRDefault="00F529BC" w:rsidP="00F529BC">
            <w:r w:rsidRPr="00F529BC">
              <w:t>240.0567</w:t>
            </w:r>
          </w:p>
        </w:tc>
        <w:tc>
          <w:tcPr>
            <w:tcW w:w="1135" w:type="dxa"/>
            <w:noWrap/>
            <w:hideMark/>
          </w:tcPr>
          <w:p w14:paraId="6563E271" w14:textId="77777777" w:rsidR="00F529BC" w:rsidRPr="00F529BC" w:rsidRDefault="00F529BC" w:rsidP="00F529BC">
            <w:r w:rsidRPr="00F529BC">
              <w:t>231.8378</w:t>
            </w:r>
          </w:p>
        </w:tc>
      </w:tr>
      <w:tr w:rsidR="00F529BC" w:rsidRPr="00F529BC" w14:paraId="4F2009C2" w14:textId="77777777" w:rsidTr="00F529BC">
        <w:trPr>
          <w:trHeight w:val="261"/>
        </w:trPr>
        <w:tc>
          <w:tcPr>
            <w:tcW w:w="1135" w:type="dxa"/>
            <w:noWrap/>
            <w:hideMark/>
          </w:tcPr>
          <w:p w14:paraId="59306867" w14:textId="77777777" w:rsidR="00F529BC" w:rsidRPr="00F529BC" w:rsidRDefault="00F529BC" w:rsidP="00F529BC">
            <w:r w:rsidRPr="00F529BC">
              <w:t>268.794</w:t>
            </w:r>
          </w:p>
        </w:tc>
        <w:tc>
          <w:tcPr>
            <w:tcW w:w="1135" w:type="dxa"/>
            <w:noWrap/>
            <w:hideMark/>
          </w:tcPr>
          <w:p w14:paraId="31221BF9" w14:textId="77777777" w:rsidR="00F529BC" w:rsidRPr="00F529BC" w:rsidRDefault="00F529BC" w:rsidP="00F529BC">
            <w:r w:rsidRPr="00F529BC">
              <w:t>252.7787</w:t>
            </w:r>
          </w:p>
        </w:tc>
        <w:tc>
          <w:tcPr>
            <w:tcW w:w="1135" w:type="dxa"/>
            <w:noWrap/>
            <w:hideMark/>
          </w:tcPr>
          <w:p w14:paraId="0497F029" w14:textId="77777777" w:rsidR="00F529BC" w:rsidRPr="00F529BC" w:rsidRDefault="00F529BC" w:rsidP="00F529BC">
            <w:r w:rsidRPr="00F529BC">
              <w:t>213.2701</w:t>
            </w:r>
          </w:p>
        </w:tc>
        <w:tc>
          <w:tcPr>
            <w:tcW w:w="1135" w:type="dxa"/>
            <w:noWrap/>
            <w:hideMark/>
          </w:tcPr>
          <w:p w14:paraId="53E4FA0F" w14:textId="77777777" w:rsidR="00F529BC" w:rsidRPr="00F529BC" w:rsidRDefault="00F529BC" w:rsidP="00F529BC">
            <w:r w:rsidRPr="00F529BC">
              <w:t>271.3526</w:t>
            </w:r>
          </w:p>
        </w:tc>
        <w:tc>
          <w:tcPr>
            <w:tcW w:w="1135" w:type="dxa"/>
            <w:noWrap/>
            <w:hideMark/>
          </w:tcPr>
          <w:p w14:paraId="1259EEE3" w14:textId="77777777" w:rsidR="00F529BC" w:rsidRPr="00F529BC" w:rsidRDefault="00F529BC" w:rsidP="00F529BC">
            <w:r w:rsidRPr="00F529BC">
              <w:t>255.9362</w:t>
            </w:r>
          </w:p>
        </w:tc>
        <w:tc>
          <w:tcPr>
            <w:tcW w:w="1135" w:type="dxa"/>
            <w:noWrap/>
            <w:hideMark/>
          </w:tcPr>
          <w:p w14:paraId="1F2E4159" w14:textId="77777777" w:rsidR="00F529BC" w:rsidRPr="00F529BC" w:rsidRDefault="00F529BC" w:rsidP="00F529BC">
            <w:r w:rsidRPr="00F529BC">
              <w:t>229.1772</w:t>
            </w:r>
          </w:p>
        </w:tc>
        <w:tc>
          <w:tcPr>
            <w:tcW w:w="1135" w:type="dxa"/>
            <w:noWrap/>
            <w:hideMark/>
          </w:tcPr>
          <w:p w14:paraId="4C8DC6BA" w14:textId="77777777" w:rsidR="00F529BC" w:rsidRPr="00F529BC" w:rsidRDefault="00F529BC" w:rsidP="00F529BC">
            <w:r w:rsidRPr="00F529BC">
              <w:t>226.8537</w:t>
            </w:r>
          </w:p>
        </w:tc>
        <w:tc>
          <w:tcPr>
            <w:tcW w:w="1135" w:type="dxa"/>
            <w:noWrap/>
            <w:hideMark/>
          </w:tcPr>
          <w:p w14:paraId="760DADC6" w14:textId="77777777" w:rsidR="00F529BC" w:rsidRPr="00F529BC" w:rsidRDefault="00F529BC" w:rsidP="00F529BC">
            <w:r w:rsidRPr="00F529BC">
              <w:t>215.4272</w:t>
            </w:r>
          </w:p>
        </w:tc>
        <w:tc>
          <w:tcPr>
            <w:tcW w:w="1135" w:type="dxa"/>
            <w:noWrap/>
            <w:hideMark/>
          </w:tcPr>
          <w:p w14:paraId="05D08DD4" w14:textId="77777777" w:rsidR="00F529BC" w:rsidRPr="00F529BC" w:rsidRDefault="00F529BC" w:rsidP="00F529BC">
            <w:r w:rsidRPr="00F529BC">
              <w:t>211.3736</w:t>
            </w:r>
          </w:p>
        </w:tc>
        <w:tc>
          <w:tcPr>
            <w:tcW w:w="1135" w:type="dxa"/>
            <w:noWrap/>
            <w:hideMark/>
          </w:tcPr>
          <w:p w14:paraId="2CDDAC19" w14:textId="77777777" w:rsidR="00F529BC" w:rsidRPr="00F529BC" w:rsidRDefault="00F529BC" w:rsidP="00F529BC">
            <w:r w:rsidRPr="00F529BC">
              <w:t>212.4602</w:t>
            </w:r>
          </w:p>
        </w:tc>
      </w:tr>
      <w:tr w:rsidR="00F529BC" w:rsidRPr="00F529BC" w14:paraId="1EE54C19" w14:textId="77777777" w:rsidTr="00F529BC">
        <w:trPr>
          <w:trHeight w:val="261"/>
        </w:trPr>
        <w:tc>
          <w:tcPr>
            <w:tcW w:w="1135" w:type="dxa"/>
            <w:noWrap/>
            <w:hideMark/>
          </w:tcPr>
          <w:p w14:paraId="1B2326AE" w14:textId="77777777" w:rsidR="00F529BC" w:rsidRPr="00F529BC" w:rsidRDefault="00F529BC" w:rsidP="00F529BC">
            <w:r w:rsidRPr="00F529BC">
              <w:t>243.5577</w:t>
            </w:r>
          </w:p>
        </w:tc>
        <w:tc>
          <w:tcPr>
            <w:tcW w:w="1135" w:type="dxa"/>
            <w:noWrap/>
            <w:hideMark/>
          </w:tcPr>
          <w:p w14:paraId="2E8F9477" w14:textId="77777777" w:rsidR="00F529BC" w:rsidRPr="00F529BC" w:rsidRDefault="00F529BC" w:rsidP="00F529BC">
            <w:r w:rsidRPr="00F529BC">
              <w:t>220.7814</w:t>
            </w:r>
          </w:p>
        </w:tc>
        <w:tc>
          <w:tcPr>
            <w:tcW w:w="1135" w:type="dxa"/>
            <w:noWrap/>
            <w:hideMark/>
          </w:tcPr>
          <w:p w14:paraId="553F55FF" w14:textId="77777777" w:rsidR="00F529BC" w:rsidRPr="00F529BC" w:rsidRDefault="00F529BC" w:rsidP="00F529BC">
            <w:r w:rsidRPr="00F529BC">
              <w:t>212.2263</w:t>
            </w:r>
          </w:p>
        </w:tc>
        <w:tc>
          <w:tcPr>
            <w:tcW w:w="1135" w:type="dxa"/>
            <w:noWrap/>
            <w:hideMark/>
          </w:tcPr>
          <w:p w14:paraId="79D2FD63" w14:textId="77777777" w:rsidR="00F529BC" w:rsidRPr="00F529BC" w:rsidRDefault="00F529BC" w:rsidP="00F529BC">
            <w:r w:rsidRPr="00F529BC">
              <w:t>217.0492</w:t>
            </w:r>
          </w:p>
        </w:tc>
        <w:tc>
          <w:tcPr>
            <w:tcW w:w="1135" w:type="dxa"/>
            <w:noWrap/>
            <w:hideMark/>
          </w:tcPr>
          <w:p w14:paraId="2E4FB26E" w14:textId="77777777" w:rsidR="00F529BC" w:rsidRPr="00F529BC" w:rsidRDefault="00F529BC" w:rsidP="00F529BC">
            <w:r w:rsidRPr="00F529BC">
              <w:t>216.1121</w:t>
            </w:r>
          </w:p>
        </w:tc>
        <w:tc>
          <w:tcPr>
            <w:tcW w:w="1135" w:type="dxa"/>
            <w:noWrap/>
            <w:hideMark/>
          </w:tcPr>
          <w:p w14:paraId="427CFC5A" w14:textId="77777777" w:rsidR="00F529BC" w:rsidRPr="00F529BC" w:rsidRDefault="00F529BC" w:rsidP="00F529BC">
            <w:r w:rsidRPr="00F529BC">
              <w:t>245.1512</w:t>
            </w:r>
          </w:p>
        </w:tc>
        <w:tc>
          <w:tcPr>
            <w:tcW w:w="1135" w:type="dxa"/>
            <w:noWrap/>
            <w:hideMark/>
          </w:tcPr>
          <w:p w14:paraId="4FE9F318" w14:textId="77777777" w:rsidR="00F529BC" w:rsidRPr="00F529BC" w:rsidRDefault="00F529BC" w:rsidP="00F529BC">
            <w:r w:rsidRPr="00F529BC">
              <w:t>276.3456</w:t>
            </w:r>
          </w:p>
        </w:tc>
        <w:tc>
          <w:tcPr>
            <w:tcW w:w="1135" w:type="dxa"/>
            <w:noWrap/>
            <w:hideMark/>
          </w:tcPr>
          <w:p w14:paraId="5D1FB6DC" w14:textId="77777777" w:rsidR="00F529BC" w:rsidRPr="00F529BC" w:rsidRDefault="00F529BC" w:rsidP="00F529BC">
            <w:r w:rsidRPr="00F529BC">
              <w:t>225.3772</w:t>
            </w:r>
          </w:p>
        </w:tc>
        <w:tc>
          <w:tcPr>
            <w:tcW w:w="1135" w:type="dxa"/>
            <w:noWrap/>
            <w:hideMark/>
          </w:tcPr>
          <w:p w14:paraId="24B6F947" w14:textId="77777777" w:rsidR="00F529BC" w:rsidRPr="00F529BC" w:rsidRDefault="00F529BC" w:rsidP="00F529BC">
            <w:r w:rsidRPr="00F529BC">
              <w:t>239.1985</w:t>
            </w:r>
          </w:p>
        </w:tc>
        <w:tc>
          <w:tcPr>
            <w:tcW w:w="1135" w:type="dxa"/>
            <w:noWrap/>
            <w:hideMark/>
          </w:tcPr>
          <w:p w14:paraId="1A85ED17" w14:textId="77777777" w:rsidR="00F529BC" w:rsidRPr="00F529BC" w:rsidRDefault="00F529BC" w:rsidP="00F529BC">
            <w:r w:rsidRPr="00F529BC">
              <w:t>235.9969</w:t>
            </w:r>
          </w:p>
        </w:tc>
      </w:tr>
      <w:tr w:rsidR="00F529BC" w:rsidRPr="00F529BC" w14:paraId="6CF13091" w14:textId="77777777" w:rsidTr="00F529BC">
        <w:trPr>
          <w:trHeight w:val="261"/>
        </w:trPr>
        <w:tc>
          <w:tcPr>
            <w:tcW w:w="1135" w:type="dxa"/>
            <w:noWrap/>
            <w:hideMark/>
          </w:tcPr>
          <w:p w14:paraId="5DA50C29" w14:textId="77777777" w:rsidR="00F529BC" w:rsidRPr="00F529BC" w:rsidRDefault="00F529BC" w:rsidP="00F529BC">
            <w:r w:rsidRPr="00F529BC">
              <w:t>245.8526</w:t>
            </w:r>
          </w:p>
        </w:tc>
        <w:tc>
          <w:tcPr>
            <w:tcW w:w="1135" w:type="dxa"/>
            <w:noWrap/>
            <w:hideMark/>
          </w:tcPr>
          <w:p w14:paraId="1FD059C3" w14:textId="77777777" w:rsidR="00F529BC" w:rsidRPr="00F529BC" w:rsidRDefault="00F529BC" w:rsidP="00F529BC">
            <w:r w:rsidRPr="00F529BC">
              <w:t>354.2959</w:t>
            </w:r>
          </w:p>
        </w:tc>
        <w:tc>
          <w:tcPr>
            <w:tcW w:w="1135" w:type="dxa"/>
            <w:noWrap/>
            <w:hideMark/>
          </w:tcPr>
          <w:p w14:paraId="171051A7" w14:textId="77777777" w:rsidR="00F529BC" w:rsidRPr="00F529BC" w:rsidRDefault="00F529BC" w:rsidP="00F529BC">
            <w:r w:rsidRPr="00F529BC">
              <w:t>367.1489</w:t>
            </w:r>
          </w:p>
        </w:tc>
        <w:tc>
          <w:tcPr>
            <w:tcW w:w="1135" w:type="dxa"/>
            <w:noWrap/>
            <w:hideMark/>
          </w:tcPr>
          <w:p w14:paraId="681935E7" w14:textId="77777777" w:rsidR="00F529BC" w:rsidRPr="00F529BC" w:rsidRDefault="00F529BC" w:rsidP="00F529BC">
            <w:r w:rsidRPr="00F529BC">
              <w:t>206.5499</w:t>
            </w:r>
          </w:p>
        </w:tc>
        <w:tc>
          <w:tcPr>
            <w:tcW w:w="1135" w:type="dxa"/>
            <w:noWrap/>
            <w:hideMark/>
          </w:tcPr>
          <w:p w14:paraId="2A35CEA3" w14:textId="77777777" w:rsidR="00F529BC" w:rsidRPr="00F529BC" w:rsidRDefault="00F529BC" w:rsidP="00F529BC">
            <w:r w:rsidRPr="00F529BC">
              <w:t>212.6156</w:t>
            </w:r>
          </w:p>
        </w:tc>
        <w:tc>
          <w:tcPr>
            <w:tcW w:w="1135" w:type="dxa"/>
            <w:noWrap/>
            <w:hideMark/>
          </w:tcPr>
          <w:p w14:paraId="6D451662" w14:textId="77777777" w:rsidR="00F529BC" w:rsidRPr="00F529BC" w:rsidRDefault="00F529BC" w:rsidP="00F529BC">
            <w:r w:rsidRPr="00F529BC">
              <w:t>208.0041</w:t>
            </w:r>
          </w:p>
        </w:tc>
        <w:tc>
          <w:tcPr>
            <w:tcW w:w="1135" w:type="dxa"/>
            <w:noWrap/>
            <w:hideMark/>
          </w:tcPr>
          <w:p w14:paraId="0E789F45" w14:textId="77777777" w:rsidR="00F529BC" w:rsidRPr="00F529BC" w:rsidRDefault="00F529BC" w:rsidP="00F529BC">
            <w:r w:rsidRPr="00F529BC">
              <w:t>216.9986</w:t>
            </w:r>
          </w:p>
        </w:tc>
        <w:tc>
          <w:tcPr>
            <w:tcW w:w="1135" w:type="dxa"/>
            <w:noWrap/>
            <w:hideMark/>
          </w:tcPr>
          <w:p w14:paraId="4482E2AC" w14:textId="77777777" w:rsidR="00F529BC" w:rsidRPr="00F529BC" w:rsidRDefault="00F529BC" w:rsidP="00F529BC">
            <w:r w:rsidRPr="00F529BC">
              <w:t>345.4288</w:t>
            </w:r>
          </w:p>
        </w:tc>
        <w:tc>
          <w:tcPr>
            <w:tcW w:w="1135" w:type="dxa"/>
            <w:noWrap/>
            <w:hideMark/>
          </w:tcPr>
          <w:p w14:paraId="6C3EBAB2" w14:textId="77777777" w:rsidR="00F529BC" w:rsidRPr="00F529BC" w:rsidRDefault="00F529BC" w:rsidP="00F529BC">
            <w:r w:rsidRPr="00F529BC">
              <w:t>206.6457</w:t>
            </w:r>
          </w:p>
        </w:tc>
        <w:tc>
          <w:tcPr>
            <w:tcW w:w="1135" w:type="dxa"/>
            <w:noWrap/>
            <w:hideMark/>
          </w:tcPr>
          <w:p w14:paraId="3D8D332E" w14:textId="77777777" w:rsidR="00F529BC" w:rsidRPr="00F529BC" w:rsidRDefault="00F529BC" w:rsidP="00F529BC">
            <w:r w:rsidRPr="00F529BC">
              <w:t>208.8583</w:t>
            </w:r>
          </w:p>
        </w:tc>
      </w:tr>
      <w:tr w:rsidR="00F529BC" w:rsidRPr="00F529BC" w14:paraId="3258588D" w14:textId="77777777" w:rsidTr="00F529BC">
        <w:trPr>
          <w:trHeight w:val="261"/>
        </w:trPr>
        <w:tc>
          <w:tcPr>
            <w:tcW w:w="1135" w:type="dxa"/>
            <w:noWrap/>
            <w:hideMark/>
          </w:tcPr>
          <w:p w14:paraId="7BE1281A" w14:textId="77777777" w:rsidR="00F529BC" w:rsidRPr="00F529BC" w:rsidRDefault="00F529BC" w:rsidP="00F529BC">
            <w:r w:rsidRPr="00F529BC">
              <w:t>250.5091</w:t>
            </w:r>
          </w:p>
        </w:tc>
        <w:tc>
          <w:tcPr>
            <w:tcW w:w="1135" w:type="dxa"/>
            <w:noWrap/>
            <w:hideMark/>
          </w:tcPr>
          <w:p w14:paraId="07CC7059" w14:textId="77777777" w:rsidR="00F529BC" w:rsidRPr="00F529BC" w:rsidRDefault="00F529BC" w:rsidP="00F529BC">
            <w:r w:rsidRPr="00F529BC">
              <w:t>361.4257</w:t>
            </w:r>
          </w:p>
        </w:tc>
        <w:tc>
          <w:tcPr>
            <w:tcW w:w="1135" w:type="dxa"/>
            <w:noWrap/>
            <w:hideMark/>
          </w:tcPr>
          <w:p w14:paraId="48FEC665" w14:textId="77777777" w:rsidR="00F529BC" w:rsidRPr="00F529BC" w:rsidRDefault="00F529BC" w:rsidP="00F529BC">
            <w:r w:rsidRPr="00F529BC">
              <w:t>223.3137</w:t>
            </w:r>
          </w:p>
        </w:tc>
        <w:tc>
          <w:tcPr>
            <w:tcW w:w="1135" w:type="dxa"/>
            <w:noWrap/>
            <w:hideMark/>
          </w:tcPr>
          <w:p w14:paraId="710DF624" w14:textId="77777777" w:rsidR="00F529BC" w:rsidRPr="00F529BC" w:rsidRDefault="00F529BC" w:rsidP="00F529BC">
            <w:r w:rsidRPr="00F529BC">
              <w:t>222.5937</w:t>
            </w:r>
          </w:p>
        </w:tc>
        <w:tc>
          <w:tcPr>
            <w:tcW w:w="1135" w:type="dxa"/>
            <w:noWrap/>
            <w:hideMark/>
          </w:tcPr>
          <w:p w14:paraId="3FA8C108" w14:textId="77777777" w:rsidR="00F529BC" w:rsidRPr="00F529BC" w:rsidRDefault="00F529BC" w:rsidP="00F529BC">
            <w:r w:rsidRPr="00F529BC">
              <w:t>247.649</w:t>
            </w:r>
          </w:p>
        </w:tc>
        <w:tc>
          <w:tcPr>
            <w:tcW w:w="1135" w:type="dxa"/>
            <w:noWrap/>
            <w:hideMark/>
          </w:tcPr>
          <w:p w14:paraId="480236C8" w14:textId="77777777" w:rsidR="00F529BC" w:rsidRPr="00F529BC" w:rsidRDefault="00F529BC" w:rsidP="00F529BC">
            <w:r w:rsidRPr="00F529BC">
              <w:t>203.5618</w:t>
            </w:r>
          </w:p>
        </w:tc>
        <w:tc>
          <w:tcPr>
            <w:tcW w:w="1135" w:type="dxa"/>
            <w:noWrap/>
            <w:hideMark/>
          </w:tcPr>
          <w:p w14:paraId="17FC7F8F" w14:textId="77777777" w:rsidR="00F529BC" w:rsidRPr="00F529BC" w:rsidRDefault="00F529BC" w:rsidP="00F529BC">
            <w:r w:rsidRPr="00F529BC">
              <w:t>211.9606</w:t>
            </w:r>
          </w:p>
        </w:tc>
        <w:tc>
          <w:tcPr>
            <w:tcW w:w="1135" w:type="dxa"/>
            <w:noWrap/>
            <w:hideMark/>
          </w:tcPr>
          <w:p w14:paraId="4CB64FD0" w14:textId="77777777" w:rsidR="00F529BC" w:rsidRPr="00F529BC" w:rsidRDefault="00F529BC" w:rsidP="00F529BC">
            <w:r w:rsidRPr="00F529BC">
              <w:t>292.6198</w:t>
            </w:r>
          </w:p>
        </w:tc>
        <w:tc>
          <w:tcPr>
            <w:tcW w:w="1135" w:type="dxa"/>
            <w:noWrap/>
            <w:hideMark/>
          </w:tcPr>
          <w:p w14:paraId="0920C79E" w14:textId="77777777" w:rsidR="00F529BC" w:rsidRPr="00F529BC" w:rsidRDefault="00F529BC" w:rsidP="00F529BC">
            <w:r w:rsidRPr="00F529BC">
              <w:t>205.2536</w:t>
            </w:r>
          </w:p>
        </w:tc>
        <w:tc>
          <w:tcPr>
            <w:tcW w:w="1135" w:type="dxa"/>
            <w:noWrap/>
            <w:hideMark/>
          </w:tcPr>
          <w:p w14:paraId="49969ED6" w14:textId="77777777" w:rsidR="00F529BC" w:rsidRPr="00F529BC" w:rsidRDefault="00F529BC" w:rsidP="00F529BC">
            <w:r w:rsidRPr="00F529BC">
              <w:t>203.9049</w:t>
            </w:r>
          </w:p>
        </w:tc>
      </w:tr>
      <w:tr w:rsidR="00F529BC" w:rsidRPr="00F529BC" w14:paraId="3104AE5C" w14:textId="77777777" w:rsidTr="00F529BC">
        <w:trPr>
          <w:trHeight w:val="261"/>
        </w:trPr>
        <w:tc>
          <w:tcPr>
            <w:tcW w:w="1135" w:type="dxa"/>
            <w:noWrap/>
            <w:hideMark/>
          </w:tcPr>
          <w:p w14:paraId="0249E6C7" w14:textId="77777777" w:rsidR="00F529BC" w:rsidRPr="00F529BC" w:rsidRDefault="00F529BC" w:rsidP="00F529BC">
            <w:r w:rsidRPr="00F529BC">
              <w:t>238.6836</w:t>
            </w:r>
          </w:p>
        </w:tc>
        <w:tc>
          <w:tcPr>
            <w:tcW w:w="1135" w:type="dxa"/>
            <w:noWrap/>
            <w:hideMark/>
          </w:tcPr>
          <w:p w14:paraId="682713B1" w14:textId="77777777" w:rsidR="00F529BC" w:rsidRPr="00F529BC" w:rsidRDefault="00F529BC" w:rsidP="00F529BC">
            <w:r w:rsidRPr="00F529BC">
              <w:t>230.8448</w:t>
            </w:r>
          </w:p>
        </w:tc>
        <w:tc>
          <w:tcPr>
            <w:tcW w:w="1135" w:type="dxa"/>
            <w:noWrap/>
            <w:hideMark/>
          </w:tcPr>
          <w:p w14:paraId="3E2B5E5F" w14:textId="77777777" w:rsidR="00F529BC" w:rsidRPr="00F529BC" w:rsidRDefault="00F529BC" w:rsidP="00F529BC">
            <w:r w:rsidRPr="00F529BC">
              <w:t>216.1977</w:t>
            </w:r>
          </w:p>
        </w:tc>
        <w:tc>
          <w:tcPr>
            <w:tcW w:w="1135" w:type="dxa"/>
            <w:noWrap/>
            <w:hideMark/>
          </w:tcPr>
          <w:p w14:paraId="20D030AA" w14:textId="77777777" w:rsidR="00F529BC" w:rsidRPr="00F529BC" w:rsidRDefault="00F529BC" w:rsidP="00F529BC">
            <w:r w:rsidRPr="00F529BC">
              <w:t>218.5911</w:t>
            </w:r>
          </w:p>
        </w:tc>
        <w:tc>
          <w:tcPr>
            <w:tcW w:w="1135" w:type="dxa"/>
            <w:noWrap/>
            <w:hideMark/>
          </w:tcPr>
          <w:p w14:paraId="6DE7AE8A" w14:textId="77777777" w:rsidR="00F529BC" w:rsidRPr="00F529BC" w:rsidRDefault="00F529BC" w:rsidP="00F529BC">
            <w:r w:rsidRPr="00F529BC">
              <w:t>215.2625</w:t>
            </w:r>
          </w:p>
        </w:tc>
        <w:tc>
          <w:tcPr>
            <w:tcW w:w="1135" w:type="dxa"/>
            <w:noWrap/>
            <w:hideMark/>
          </w:tcPr>
          <w:p w14:paraId="6C1FDA98" w14:textId="77777777" w:rsidR="00F529BC" w:rsidRPr="00F529BC" w:rsidRDefault="00F529BC" w:rsidP="00F529BC">
            <w:r w:rsidRPr="00F529BC">
              <w:t>211.969</w:t>
            </w:r>
          </w:p>
        </w:tc>
        <w:tc>
          <w:tcPr>
            <w:tcW w:w="1135" w:type="dxa"/>
            <w:noWrap/>
            <w:hideMark/>
          </w:tcPr>
          <w:p w14:paraId="1D11D9CE" w14:textId="77777777" w:rsidR="00F529BC" w:rsidRPr="00F529BC" w:rsidRDefault="00F529BC" w:rsidP="00F529BC">
            <w:r w:rsidRPr="00F529BC">
              <w:t>246.8089</w:t>
            </w:r>
          </w:p>
        </w:tc>
        <w:tc>
          <w:tcPr>
            <w:tcW w:w="1135" w:type="dxa"/>
            <w:noWrap/>
            <w:hideMark/>
          </w:tcPr>
          <w:p w14:paraId="50DD6C8E" w14:textId="77777777" w:rsidR="00F529BC" w:rsidRPr="00F529BC" w:rsidRDefault="00F529BC" w:rsidP="00F529BC">
            <w:r w:rsidRPr="00F529BC">
              <w:t>212.7906</w:t>
            </w:r>
          </w:p>
        </w:tc>
        <w:tc>
          <w:tcPr>
            <w:tcW w:w="1135" w:type="dxa"/>
            <w:noWrap/>
            <w:hideMark/>
          </w:tcPr>
          <w:p w14:paraId="599A70AE" w14:textId="77777777" w:rsidR="00F529BC" w:rsidRPr="00F529BC" w:rsidRDefault="00F529BC" w:rsidP="00F529BC">
            <w:r w:rsidRPr="00F529BC">
              <w:t>339.5062</w:t>
            </w:r>
          </w:p>
        </w:tc>
        <w:tc>
          <w:tcPr>
            <w:tcW w:w="1135" w:type="dxa"/>
            <w:noWrap/>
            <w:hideMark/>
          </w:tcPr>
          <w:p w14:paraId="14E1AF09" w14:textId="77777777" w:rsidR="00F529BC" w:rsidRPr="00F529BC" w:rsidRDefault="00F529BC" w:rsidP="00F529BC">
            <w:r w:rsidRPr="00F529BC">
              <w:t>224.3107</w:t>
            </w:r>
          </w:p>
        </w:tc>
      </w:tr>
      <w:tr w:rsidR="00F529BC" w:rsidRPr="00F529BC" w14:paraId="6925AB9A" w14:textId="77777777" w:rsidTr="00F529BC">
        <w:trPr>
          <w:trHeight w:val="261"/>
        </w:trPr>
        <w:tc>
          <w:tcPr>
            <w:tcW w:w="1135" w:type="dxa"/>
            <w:noWrap/>
            <w:hideMark/>
          </w:tcPr>
          <w:p w14:paraId="1BA1BAD8" w14:textId="77777777" w:rsidR="00F529BC" w:rsidRPr="00F529BC" w:rsidRDefault="00F529BC" w:rsidP="00F529BC">
            <w:r w:rsidRPr="00F529BC">
              <w:t>236.8231</w:t>
            </w:r>
          </w:p>
        </w:tc>
        <w:tc>
          <w:tcPr>
            <w:tcW w:w="1135" w:type="dxa"/>
            <w:noWrap/>
            <w:hideMark/>
          </w:tcPr>
          <w:p w14:paraId="2689A585" w14:textId="77777777" w:rsidR="00F529BC" w:rsidRPr="00F529BC" w:rsidRDefault="00F529BC" w:rsidP="00F529BC">
            <w:r w:rsidRPr="00F529BC">
              <w:t>239.9638</w:t>
            </w:r>
          </w:p>
        </w:tc>
        <w:tc>
          <w:tcPr>
            <w:tcW w:w="1135" w:type="dxa"/>
            <w:noWrap/>
            <w:hideMark/>
          </w:tcPr>
          <w:p w14:paraId="099FA9E0" w14:textId="77777777" w:rsidR="00F529BC" w:rsidRPr="00F529BC" w:rsidRDefault="00F529BC" w:rsidP="00F529BC">
            <w:r w:rsidRPr="00F529BC">
              <w:t>216.7866</w:t>
            </w:r>
          </w:p>
        </w:tc>
        <w:tc>
          <w:tcPr>
            <w:tcW w:w="1135" w:type="dxa"/>
            <w:noWrap/>
            <w:hideMark/>
          </w:tcPr>
          <w:p w14:paraId="4D449F96" w14:textId="77777777" w:rsidR="00F529BC" w:rsidRPr="00F529BC" w:rsidRDefault="00F529BC" w:rsidP="00F529BC">
            <w:r w:rsidRPr="00F529BC">
              <w:t>213.337</w:t>
            </w:r>
          </w:p>
        </w:tc>
        <w:tc>
          <w:tcPr>
            <w:tcW w:w="1135" w:type="dxa"/>
            <w:noWrap/>
            <w:hideMark/>
          </w:tcPr>
          <w:p w14:paraId="5CAB1395" w14:textId="77777777" w:rsidR="00F529BC" w:rsidRPr="00F529BC" w:rsidRDefault="00F529BC" w:rsidP="00F529BC">
            <w:r w:rsidRPr="00F529BC">
              <w:t>347.0237</w:t>
            </w:r>
          </w:p>
        </w:tc>
        <w:tc>
          <w:tcPr>
            <w:tcW w:w="1135" w:type="dxa"/>
            <w:noWrap/>
            <w:hideMark/>
          </w:tcPr>
          <w:p w14:paraId="2A1B3005" w14:textId="77777777" w:rsidR="00F529BC" w:rsidRPr="00F529BC" w:rsidRDefault="00F529BC" w:rsidP="00F529BC">
            <w:r w:rsidRPr="00F529BC">
              <w:t>246.746</w:t>
            </w:r>
          </w:p>
        </w:tc>
        <w:tc>
          <w:tcPr>
            <w:tcW w:w="1135" w:type="dxa"/>
            <w:noWrap/>
            <w:hideMark/>
          </w:tcPr>
          <w:p w14:paraId="700DF114" w14:textId="77777777" w:rsidR="00F529BC" w:rsidRPr="00F529BC" w:rsidRDefault="00F529BC" w:rsidP="00F529BC">
            <w:r w:rsidRPr="00F529BC">
              <w:t>213.1829</w:t>
            </w:r>
          </w:p>
        </w:tc>
        <w:tc>
          <w:tcPr>
            <w:tcW w:w="1135" w:type="dxa"/>
            <w:noWrap/>
            <w:hideMark/>
          </w:tcPr>
          <w:p w14:paraId="61E66E1F" w14:textId="77777777" w:rsidR="00F529BC" w:rsidRPr="00F529BC" w:rsidRDefault="00F529BC" w:rsidP="00F529BC">
            <w:r w:rsidRPr="00F529BC">
              <w:t>209.2884</w:t>
            </w:r>
          </w:p>
        </w:tc>
        <w:tc>
          <w:tcPr>
            <w:tcW w:w="1135" w:type="dxa"/>
            <w:noWrap/>
            <w:hideMark/>
          </w:tcPr>
          <w:p w14:paraId="601B7DCA" w14:textId="77777777" w:rsidR="00F529BC" w:rsidRPr="00F529BC" w:rsidRDefault="00F529BC" w:rsidP="00F529BC">
            <w:r w:rsidRPr="00F529BC">
              <w:t>218.3797</w:t>
            </w:r>
          </w:p>
        </w:tc>
        <w:tc>
          <w:tcPr>
            <w:tcW w:w="1135" w:type="dxa"/>
            <w:noWrap/>
            <w:hideMark/>
          </w:tcPr>
          <w:p w14:paraId="19B5A91E" w14:textId="77777777" w:rsidR="00F529BC" w:rsidRPr="00F529BC" w:rsidRDefault="00F529BC" w:rsidP="00F529BC">
            <w:r w:rsidRPr="00F529BC">
              <w:t>212.5523</w:t>
            </w:r>
          </w:p>
        </w:tc>
      </w:tr>
      <w:tr w:rsidR="00F529BC" w:rsidRPr="00F529BC" w14:paraId="0BADC95D" w14:textId="77777777" w:rsidTr="00F529BC">
        <w:trPr>
          <w:trHeight w:val="261"/>
        </w:trPr>
        <w:tc>
          <w:tcPr>
            <w:tcW w:w="1135" w:type="dxa"/>
            <w:noWrap/>
            <w:hideMark/>
          </w:tcPr>
          <w:p w14:paraId="65352CA0" w14:textId="77777777" w:rsidR="00F529BC" w:rsidRPr="00F529BC" w:rsidRDefault="00F529BC" w:rsidP="00F529BC">
            <w:r w:rsidRPr="00F529BC">
              <w:t>325.9434</w:t>
            </w:r>
          </w:p>
        </w:tc>
        <w:tc>
          <w:tcPr>
            <w:tcW w:w="1135" w:type="dxa"/>
            <w:noWrap/>
            <w:hideMark/>
          </w:tcPr>
          <w:p w14:paraId="43FDF5BA" w14:textId="77777777" w:rsidR="00F529BC" w:rsidRPr="00F529BC" w:rsidRDefault="00F529BC" w:rsidP="00F529BC">
            <w:r w:rsidRPr="00F529BC">
              <w:t>367.6811</w:t>
            </w:r>
          </w:p>
        </w:tc>
        <w:tc>
          <w:tcPr>
            <w:tcW w:w="1135" w:type="dxa"/>
            <w:noWrap/>
            <w:hideMark/>
          </w:tcPr>
          <w:p w14:paraId="00C8C73A" w14:textId="77777777" w:rsidR="00F529BC" w:rsidRPr="00F529BC" w:rsidRDefault="00F529BC" w:rsidP="00F529BC">
            <w:r w:rsidRPr="00F529BC">
              <w:t>215.3999</w:t>
            </w:r>
          </w:p>
        </w:tc>
        <w:tc>
          <w:tcPr>
            <w:tcW w:w="1135" w:type="dxa"/>
            <w:noWrap/>
            <w:hideMark/>
          </w:tcPr>
          <w:p w14:paraId="318FA9B4" w14:textId="77777777" w:rsidR="00F529BC" w:rsidRPr="00F529BC" w:rsidRDefault="00F529BC" w:rsidP="00F529BC">
            <w:r w:rsidRPr="00F529BC">
              <w:t>212.1498</w:t>
            </w:r>
          </w:p>
        </w:tc>
        <w:tc>
          <w:tcPr>
            <w:tcW w:w="1135" w:type="dxa"/>
            <w:noWrap/>
            <w:hideMark/>
          </w:tcPr>
          <w:p w14:paraId="6F6E299E" w14:textId="77777777" w:rsidR="00F529BC" w:rsidRPr="00F529BC" w:rsidRDefault="00F529BC" w:rsidP="00F529BC">
            <w:r w:rsidRPr="00F529BC">
              <w:t>265.3595</w:t>
            </w:r>
          </w:p>
        </w:tc>
        <w:tc>
          <w:tcPr>
            <w:tcW w:w="1135" w:type="dxa"/>
            <w:noWrap/>
            <w:hideMark/>
          </w:tcPr>
          <w:p w14:paraId="703F85D3" w14:textId="77777777" w:rsidR="00F529BC" w:rsidRPr="00F529BC" w:rsidRDefault="00F529BC" w:rsidP="00F529BC">
            <w:r w:rsidRPr="00F529BC">
              <w:t>231.5533</w:t>
            </w:r>
          </w:p>
        </w:tc>
        <w:tc>
          <w:tcPr>
            <w:tcW w:w="1135" w:type="dxa"/>
            <w:noWrap/>
            <w:hideMark/>
          </w:tcPr>
          <w:p w14:paraId="4FFDD5C7" w14:textId="77777777" w:rsidR="00F529BC" w:rsidRPr="00F529BC" w:rsidRDefault="00F529BC" w:rsidP="00F529BC">
            <w:r w:rsidRPr="00F529BC">
              <w:t>251.9602</w:t>
            </w:r>
          </w:p>
        </w:tc>
        <w:tc>
          <w:tcPr>
            <w:tcW w:w="1135" w:type="dxa"/>
            <w:noWrap/>
            <w:hideMark/>
          </w:tcPr>
          <w:p w14:paraId="57FF234F" w14:textId="77777777" w:rsidR="00F529BC" w:rsidRPr="00F529BC" w:rsidRDefault="00F529BC" w:rsidP="00F529BC">
            <w:r w:rsidRPr="00F529BC">
              <w:t>272.4811</w:t>
            </w:r>
          </w:p>
        </w:tc>
        <w:tc>
          <w:tcPr>
            <w:tcW w:w="1135" w:type="dxa"/>
            <w:noWrap/>
            <w:hideMark/>
          </w:tcPr>
          <w:p w14:paraId="71FA7CBD" w14:textId="77777777" w:rsidR="00F529BC" w:rsidRPr="00F529BC" w:rsidRDefault="00F529BC" w:rsidP="00F529BC">
            <w:r w:rsidRPr="00F529BC">
              <w:t>214.1885</w:t>
            </w:r>
          </w:p>
        </w:tc>
        <w:tc>
          <w:tcPr>
            <w:tcW w:w="1135" w:type="dxa"/>
            <w:noWrap/>
            <w:hideMark/>
          </w:tcPr>
          <w:p w14:paraId="31906635" w14:textId="77777777" w:rsidR="00F529BC" w:rsidRPr="00F529BC" w:rsidRDefault="00F529BC" w:rsidP="00F529BC">
            <w:r w:rsidRPr="00F529BC">
              <w:t>207.7829</w:t>
            </w:r>
          </w:p>
        </w:tc>
      </w:tr>
      <w:tr w:rsidR="00F529BC" w:rsidRPr="00F529BC" w14:paraId="4C8643A0" w14:textId="77777777" w:rsidTr="00F529BC">
        <w:trPr>
          <w:trHeight w:val="261"/>
        </w:trPr>
        <w:tc>
          <w:tcPr>
            <w:tcW w:w="1135" w:type="dxa"/>
            <w:noWrap/>
            <w:hideMark/>
          </w:tcPr>
          <w:p w14:paraId="25129A8D" w14:textId="77777777" w:rsidR="00F529BC" w:rsidRPr="00F529BC" w:rsidRDefault="00F529BC" w:rsidP="00F529BC">
            <w:r w:rsidRPr="00F529BC">
              <w:t>501.4353</w:t>
            </w:r>
          </w:p>
        </w:tc>
        <w:tc>
          <w:tcPr>
            <w:tcW w:w="1135" w:type="dxa"/>
            <w:noWrap/>
            <w:hideMark/>
          </w:tcPr>
          <w:p w14:paraId="55BFDBAD" w14:textId="77777777" w:rsidR="00F529BC" w:rsidRPr="00F529BC" w:rsidRDefault="00F529BC" w:rsidP="00F529BC">
            <w:r w:rsidRPr="00F529BC">
              <w:t>278.327</w:t>
            </w:r>
          </w:p>
        </w:tc>
        <w:tc>
          <w:tcPr>
            <w:tcW w:w="1135" w:type="dxa"/>
            <w:noWrap/>
            <w:hideMark/>
          </w:tcPr>
          <w:p w14:paraId="3C5B6E7D" w14:textId="77777777" w:rsidR="00F529BC" w:rsidRPr="00F529BC" w:rsidRDefault="00F529BC" w:rsidP="00F529BC">
            <w:r w:rsidRPr="00F529BC">
              <w:t>322.8959</w:t>
            </w:r>
          </w:p>
        </w:tc>
        <w:tc>
          <w:tcPr>
            <w:tcW w:w="1135" w:type="dxa"/>
            <w:noWrap/>
            <w:hideMark/>
          </w:tcPr>
          <w:p w14:paraId="1AAA87CE" w14:textId="77777777" w:rsidR="00F529BC" w:rsidRPr="00F529BC" w:rsidRDefault="00F529BC" w:rsidP="00F529BC">
            <w:r w:rsidRPr="00F529BC">
              <w:t>234.489</w:t>
            </w:r>
          </w:p>
        </w:tc>
        <w:tc>
          <w:tcPr>
            <w:tcW w:w="1135" w:type="dxa"/>
            <w:noWrap/>
            <w:hideMark/>
          </w:tcPr>
          <w:p w14:paraId="1B28ADE0" w14:textId="77777777" w:rsidR="00F529BC" w:rsidRPr="00F529BC" w:rsidRDefault="00F529BC" w:rsidP="00F529BC">
            <w:r w:rsidRPr="00F529BC">
              <w:t>235.4856</w:t>
            </w:r>
          </w:p>
        </w:tc>
        <w:tc>
          <w:tcPr>
            <w:tcW w:w="1135" w:type="dxa"/>
            <w:noWrap/>
            <w:hideMark/>
          </w:tcPr>
          <w:p w14:paraId="02A31B28" w14:textId="77777777" w:rsidR="00F529BC" w:rsidRPr="00F529BC" w:rsidRDefault="00F529BC" w:rsidP="00F529BC">
            <w:r w:rsidRPr="00F529BC">
              <w:t>211.8973</w:t>
            </w:r>
          </w:p>
        </w:tc>
        <w:tc>
          <w:tcPr>
            <w:tcW w:w="1135" w:type="dxa"/>
            <w:noWrap/>
            <w:hideMark/>
          </w:tcPr>
          <w:p w14:paraId="46558A86" w14:textId="77777777" w:rsidR="00F529BC" w:rsidRPr="00F529BC" w:rsidRDefault="00F529BC" w:rsidP="00F529BC">
            <w:r w:rsidRPr="00F529BC">
              <w:t>282.1467</w:t>
            </w:r>
          </w:p>
        </w:tc>
        <w:tc>
          <w:tcPr>
            <w:tcW w:w="1135" w:type="dxa"/>
            <w:noWrap/>
            <w:hideMark/>
          </w:tcPr>
          <w:p w14:paraId="5AB00AFA" w14:textId="77777777" w:rsidR="00F529BC" w:rsidRPr="00F529BC" w:rsidRDefault="00F529BC" w:rsidP="00F529BC">
            <w:r w:rsidRPr="00F529BC">
              <w:t>278.9582</w:t>
            </w:r>
          </w:p>
        </w:tc>
        <w:tc>
          <w:tcPr>
            <w:tcW w:w="1135" w:type="dxa"/>
            <w:noWrap/>
            <w:hideMark/>
          </w:tcPr>
          <w:p w14:paraId="2EA1F090" w14:textId="77777777" w:rsidR="00F529BC" w:rsidRPr="00F529BC" w:rsidRDefault="00F529BC" w:rsidP="00F529BC">
            <w:r w:rsidRPr="00F529BC">
              <w:t>217.9588</w:t>
            </w:r>
          </w:p>
        </w:tc>
        <w:tc>
          <w:tcPr>
            <w:tcW w:w="1135" w:type="dxa"/>
            <w:noWrap/>
            <w:hideMark/>
          </w:tcPr>
          <w:p w14:paraId="159692B1" w14:textId="77777777" w:rsidR="00F529BC" w:rsidRPr="00F529BC" w:rsidRDefault="00F529BC" w:rsidP="00F529BC">
            <w:r w:rsidRPr="00F529BC">
              <w:t>204.5583</w:t>
            </w:r>
          </w:p>
        </w:tc>
      </w:tr>
      <w:tr w:rsidR="00F529BC" w:rsidRPr="00F529BC" w14:paraId="5250D17A" w14:textId="77777777" w:rsidTr="00F529BC">
        <w:trPr>
          <w:trHeight w:val="261"/>
        </w:trPr>
        <w:tc>
          <w:tcPr>
            <w:tcW w:w="1135" w:type="dxa"/>
            <w:noWrap/>
            <w:hideMark/>
          </w:tcPr>
          <w:p w14:paraId="55DD3B39" w14:textId="77777777" w:rsidR="00F529BC" w:rsidRPr="00F529BC" w:rsidRDefault="00F529BC" w:rsidP="00F529BC">
            <w:pPr>
              <w:rPr>
                <w:b/>
                <w:bCs/>
              </w:rPr>
            </w:pPr>
            <w:r w:rsidRPr="00F529BC">
              <w:rPr>
                <w:b/>
                <w:bCs/>
              </w:rPr>
              <w:t>287.4359</w:t>
            </w:r>
          </w:p>
        </w:tc>
        <w:tc>
          <w:tcPr>
            <w:tcW w:w="1135" w:type="dxa"/>
            <w:noWrap/>
            <w:hideMark/>
          </w:tcPr>
          <w:p w14:paraId="2335DB57" w14:textId="77777777" w:rsidR="00F529BC" w:rsidRPr="00F529BC" w:rsidRDefault="00F529BC" w:rsidP="00F529BC">
            <w:pPr>
              <w:rPr>
                <w:b/>
                <w:bCs/>
              </w:rPr>
            </w:pPr>
            <w:r w:rsidRPr="00F529BC">
              <w:rPr>
                <w:b/>
                <w:bCs/>
              </w:rPr>
              <w:t>273.7398</w:t>
            </w:r>
          </w:p>
        </w:tc>
        <w:tc>
          <w:tcPr>
            <w:tcW w:w="1135" w:type="dxa"/>
            <w:noWrap/>
            <w:hideMark/>
          </w:tcPr>
          <w:p w14:paraId="642C6614" w14:textId="77777777" w:rsidR="00F529BC" w:rsidRPr="00F529BC" w:rsidRDefault="00F529BC" w:rsidP="00F529BC">
            <w:pPr>
              <w:rPr>
                <w:b/>
                <w:bCs/>
              </w:rPr>
            </w:pPr>
            <w:r w:rsidRPr="00F529BC">
              <w:rPr>
                <w:b/>
                <w:bCs/>
              </w:rPr>
              <w:t>249.422</w:t>
            </w:r>
          </w:p>
        </w:tc>
        <w:tc>
          <w:tcPr>
            <w:tcW w:w="1135" w:type="dxa"/>
            <w:noWrap/>
            <w:hideMark/>
          </w:tcPr>
          <w:p w14:paraId="1655066D" w14:textId="77777777" w:rsidR="00F529BC" w:rsidRPr="00F529BC" w:rsidRDefault="00F529BC" w:rsidP="00F529BC">
            <w:pPr>
              <w:rPr>
                <w:b/>
                <w:bCs/>
              </w:rPr>
            </w:pPr>
            <w:r w:rsidRPr="00F529BC">
              <w:rPr>
                <w:b/>
                <w:bCs/>
              </w:rPr>
              <w:t>223.8341</w:t>
            </w:r>
          </w:p>
        </w:tc>
        <w:tc>
          <w:tcPr>
            <w:tcW w:w="1135" w:type="dxa"/>
            <w:noWrap/>
            <w:hideMark/>
          </w:tcPr>
          <w:p w14:paraId="56E4526C" w14:textId="77777777" w:rsidR="00F529BC" w:rsidRPr="00F529BC" w:rsidRDefault="00F529BC" w:rsidP="00F529BC">
            <w:pPr>
              <w:rPr>
                <w:b/>
                <w:bCs/>
              </w:rPr>
            </w:pPr>
            <w:r w:rsidRPr="00F529BC">
              <w:rPr>
                <w:b/>
                <w:bCs/>
              </w:rPr>
              <w:t>250.0264</w:t>
            </w:r>
          </w:p>
        </w:tc>
        <w:tc>
          <w:tcPr>
            <w:tcW w:w="1135" w:type="dxa"/>
            <w:noWrap/>
            <w:hideMark/>
          </w:tcPr>
          <w:p w14:paraId="103AD660" w14:textId="77777777" w:rsidR="00F529BC" w:rsidRPr="00F529BC" w:rsidRDefault="00F529BC" w:rsidP="00F529BC">
            <w:pPr>
              <w:rPr>
                <w:b/>
                <w:bCs/>
              </w:rPr>
            </w:pPr>
            <w:r w:rsidRPr="00F529BC">
              <w:rPr>
                <w:b/>
                <w:bCs/>
              </w:rPr>
              <w:t>221.2332</w:t>
            </w:r>
          </w:p>
        </w:tc>
        <w:tc>
          <w:tcPr>
            <w:tcW w:w="1135" w:type="dxa"/>
            <w:noWrap/>
            <w:hideMark/>
          </w:tcPr>
          <w:p w14:paraId="3C3ECBE2" w14:textId="77777777" w:rsidR="00F529BC" w:rsidRPr="00F529BC" w:rsidRDefault="00F529BC" w:rsidP="00F529BC">
            <w:pPr>
              <w:rPr>
                <w:b/>
                <w:bCs/>
              </w:rPr>
            </w:pPr>
            <w:r w:rsidRPr="00F529BC">
              <w:rPr>
                <w:b/>
                <w:bCs/>
              </w:rPr>
              <w:t>236.3256</w:t>
            </w:r>
          </w:p>
        </w:tc>
        <w:tc>
          <w:tcPr>
            <w:tcW w:w="1135" w:type="dxa"/>
            <w:noWrap/>
            <w:hideMark/>
          </w:tcPr>
          <w:p w14:paraId="502080FB" w14:textId="77777777" w:rsidR="00F529BC" w:rsidRPr="00F529BC" w:rsidRDefault="00F529BC" w:rsidP="00F529BC">
            <w:pPr>
              <w:rPr>
                <w:b/>
                <w:bCs/>
              </w:rPr>
            </w:pPr>
            <w:r w:rsidRPr="00F529BC">
              <w:rPr>
                <w:b/>
                <w:bCs/>
              </w:rPr>
              <w:t>249.5968</w:t>
            </w:r>
          </w:p>
        </w:tc>
        <w:tc>
          <w:tcPr>
            <w:tcW w:w="1135" w:type="dxa"/>
            <w:noWrap/>
            <w:hideMark/>
          </w:tcPr>
          <w:p w14:paraId="0A00FBE6" w14:textId="77777777" w:rsidR="00F529BC" w:rsidRPr="00F529BC" w:rsidRDefault="00F529BC" w:rsidP="00F529BC">
            <w:pPr>
              <w:rPr>
                <w:b/>
                <w:bCs/>
              </w:rPr>
            </w:pPr>
            <w:r w:rsidRPr="00F529BC">
              <w:rPr>
                <w:b/>
                <w:bCs/>
              </w:rPr>
              <w:t>232.3532</w:t>
            </w:r>
          </w:p>
        </w:tc>
        <w:tc>
          <w:tcPr>
            <w:tcW w:w="1135" w:type="dxa"/>
            <w:noWrap/>
            <w:hideMark/>
          </w:tcPr>
          <w:p w14:paraId="62CC4A72" w14:textId="77777777" w:rsidR="00F529BC" w:rsidRPr="00F529BC" w:rsidRDefault="00F529BC" w:rsidP="00F529BC">
            <w:pPr>
              <w:rPr>
                <w:b/>
                <w:bCs/>
              </w:rPr>
            </w:pPr>
            <w:r w:rsidRPr="00F529BC">
              <w:rPr>
                <w:b/>
                <w:bCs/>
              </w:rPr>
              <w:t>218.1297</w:t>
            </w:r>
          </w:p>
        </w:tc>
      </w:tr>
    </w:tbl>
    <w:p w14:paraId="12C03201" w14:textId="0B91C084" w:rsidR="00650C20" w:rsidRDefault="00650C20" w:rsidP="00DD05AD"/>
    <w:p w14:paraId="71934A43" w14:textId="0D5C0E73" w:rsidR="00F529BC" w:rsidRDefault="00F529BC" w:rsidP="00DD05AD">
      <w:r>
        <w:t>Raw data for Section 4.4.2.9 with all nodes performing Document Query (7 active nodes)</w:t>
      </w:r>
    </w:p>
    <w:p w14:paraId="1FA309C0" w14:textId="29251C24" w:rsidR="00F529BC" w:rsidRDefault="00F529BC" w:rsidP="00DD05AD">
      <w:r>
        <w:t>1</w:t>
      </w:r>
      <w:r w:rsidRPr="00F529BC">
        <w:rPr>
          <w:vertAlign w:val="superscript"/>
        </w:rPr>
        <w:t>st</w:t>
      </w:r>
      <w:r>
        <w:t xml:space="preserve"> Node</w:t>
      </w:r>
    </w:p>
    <w:tbl>
      <w:tblPr>
        <w:tblStyle w:val="TableGrid"/>
        <w:tblW w:w="0" w:type="auto"/>
        <w:tblLook w:val="04A0" w:firstRow="1" w:lastRow="0" w:firstColumn="1" w:lastColumn="0" w:noHBand="0" w:noVBand="1"/>
      </w:tblPr>
      <w:tblGrid>
        <w:gridCol w:w="1136"/>
        <w:gridCol w:w="1136"/>
        <w:gridCol w:w="1136"/>
        <w:gridCol w:w="1136"/>
        <w:gridCol w:w="1136"/>
        <w:gridCol w:w="1136"/>
        <w:gridCol w:w="1136"/>
        <w:gridCol w:w="1136"/>
        <w:gridCol w:w="1136"/>
        <w:gridCol w:w="1136"/>
      </w:tblGrid>
      <w:tr w:rsidR="00F529BC" w:rsidRPr="00F529BC" w14:paraId="55AA4EC0" w14:textId="77777777" w:rsidTr="00F529BC">
        <w:trPr>
          <w:trHeight w:val="241"/>
        </w:trPr>
        <w:tc>
          <w:tcPr>
            <w:tcW w:w="1136" w:type="dxa"/>
            <w:noWrap/>
            <w:hideMark/>
          </w:tcPr>
          <w:p w14:paraId="135474C1" w14:textId="77777777" w:rsidR="00F529BC" w:rsidRPr="00F529BC" w:rsidRDefault="00F529BC" w:rsidP="00F529BC">
            <w:r w:rsidRPr="00F529BC">
              <w:t>Tx01</w:t>
            </w:r>
          </w:p>
        </w:tc>
        <w:tc>
          <w:tcPr>
            <w:tcW w:w="1136" w:type="dxa"/>
            <w:noWrap/>
            <w:hideMark/>
          </w:tcPr>
          <w:p w14:paraId="2A0FC28B" w14:textId="77777777" w:rsidR="00F529BC" w:rsidRPr="00F529BC" w:rsidRDefault="00F529BC" w:rsidP="00F529BC">
            <w:r w:rsidRPr="00F529BC">
              <w:t>Tx02</w:t>
            </w:r>
          </w:p>
        </w:tc>
        <w:tc>
          <w:tcPr>
            <w:tcW w:w="1136" w:type="dxa"/>
            <w:noWrap/>
            <w:hideMark/>
          </w:tcPr>
          <w:p w14:paraId="39A70B57" w14:textId="77777777" w:rsidR="00F529BC" w:rsidRPr="00F529BC" w:rsidRDefault="00F529BC" w:rsidP="00F529BC">
            <w:r w:rsidRPr="00F529BC">
              <w:t>Tx03</w:t>
            </w:r>
          </w:p>
        </w:tc>
        <w:tc>
          <w:tcPr>
            <w:tcW w:w="1136" w:type="dxa"/>
            <w:noWrap/>
            <w:hideMark/>
          </w:tcPr>
          <w:p w14:paraId="586ACEF6" w14:textId="77777777" w:rsidR="00F529BC" w:rsidRPr="00F529BC" w:rsidRDefault="00F529BC" w:rsidP="00F529BC">
            <w:r w:rsidRPr="00F529BC">
              <w:t>Tx04</w:t>
            </w:r>
          </w:p>
        </w:tc>
        <w:tc>
          <w:tcPr>
            <w:tcW w:w="1136" w:type="dxa"/>
            <w:noWrap/>
            <w:hideMark/>
          </w:tcPr>
          <w:p w14:paraId="1492A2B7" w14:textId="77777777" w:rsidR="00F529BC" w:rsidRPr="00F529BC" w:rsidRDefault="00F529BC" w:rsidP="00F529BC">
            <w:r w:rsidRPr="00F529BC">
              <w:t>Tx05</w:t>
            </w:r>
          </w:p>
        </w:tc>
        <w:tc>
          <w:tcPr>
            <w:tcW w:w="1136" w:type="dxa"/>
            <w:noWrap/>
            <w:hideMark/>
          </w:tcPr>
          <w:p w14:paraId="5878F6CF" w14:textId="77777777" w:rsidR="00F529BC" w:rsidRPr="00F529BC" w:rsidRDefault="00F529BC" w:rsidP="00F529BC">
            <w:r w:rsidRPr="00F529BC">
              <w:t>Tx06</w:t>
            </w:r>
          </w:p>
        </w:tc>
        <w:tc>
          <w:tcPr>
            <w:tcW w:w="1136" w:type="dxa"/>
            <w:noWrap/>
            <w:hideMark/>
          </w:tcPr>
          <w:p w14:paraId="33A1431C" w14:textId="77777777" w:rsidR="00F529BC" w:rsidRPr="00F529BC" w:rsidRDefault="00F529BC" w:rsidP="00F529BC">
            <w:r w:rsidRPr="00F529BC">
              <w:t>Tx07</w:t>
            </w:r>
          </w:p>
        </w:tc>
        <w:tc>
          <w:tcPr>
            <w:tcW w:w="1136" w:type="dxa"/>
            <w:noWrap/>
            <w:hideMark/>
          </w:tcPr>
          <w:p w14:paraId="4C984FD4" w14:textId="77777777" w:rsidR="00F529BC" w:rsidRPr="00F529BC" w:rsidRDefault="00F529BC" w:rsidP="00F529BC">
            <w:r w:rsidRPr="00F529BC">
              <w:t>Tx08</w:t>
            </w:r>
          </w:p>
        </w:tc>
        <w:tc>
          <w:tcPr>
            <w:tcW w:w="1136" w:type="dxa"/>
            <w:noWrap/>
            <w:hideMark/>
          </w:tcPr>
          <w:p w14:paraId="0A3B5CDF" w14:textId="77777777" w:rsidR="00F529BC" w:rsidRPr="00F529BC" w:rsidRDefault="00F529BC" w:rsidP="00F529BC">
            <w:r w:rsidRPr="00F529BC">
              <w:t>Tx09</w:t>
            </w:r>
          </w:p>
        </w:tc>
        <w:tc>
          <w:tcPr>
            <w:tcW w:w="1136" w:type="dxa"/>
            <w:noWrap/>
            <w:hideMark/>
          </w:tcPr>
          <w:p w14:paraId="22669D39" w14:textId="77777777" w:rsidR="00F529BC" w:rsidRPr="00F529BC" w:rsidRDefault="00F529BC" w:rsidP="00F529BC">
            <w:r w:rsidRPr="00F529BC">
              <w:t>Tx10</w:t>
            </w:r>
          </w:p>
        </w:tc>
      </w:tr>
      <w:tr w:rsidR="00F529BC" w:rsidRPr="00F529BC" w14:paraId="18635880" w14:textId="77777777" w:rsidTr="00F529BC">
        <w:trPr>
          <w:trHeight w:val="241"/>
        </w:trPr>
        <w:tc>
          <w:tcPr>
            <w:tcW w:w="1136" w:type="dxa"/>
            <w:noWrap/>
            <w:hideMark/>
          </w:tcPr>
          <w:p w14:paraId="019BFAB0" w14:textId="77777777" w:rsidR="00F529BC" w:rsidRPr="00F529BC" w:rsidRDefault="00F529BC" w:rsidP="00F529BC">
            <w:r w:rsidRPr="00F529BC">
              <w:t>3.390522</w:t>
            </w:r>
          </w:p>
        </w:tc>
        <w:tc>
          <w:tcPr>
            <w:tcW w:w="1136" w:type="dxa"/>
            <w:noWrap/>
            <w:hideMark/>
          </w:tcPr>
          <w:p w14:paraId="57ECEABB" w14:textId="77777777" w:rsidR="00F529BC" w:rsidRPr="00F529BC" w:rsidRDefault="00F529BC" w:rsidP="00F529BC">
            <w:r w:rsidRPr="00F529BC">
              <w:t>3.511887</w:t>
            </w:r>
          </w:p>
        </w:tc>
        <w:tc>
          <w:tcPr>
            <w:tcW w:w="1136" w:type="dxa"/>
            <w:noWrap/>
            <w:hideMark/>
          </w:tcPr>
          <w:p w14:paraId="36F5FC00" w14:textId="77777777" w:rsidR="00F529BC" w:rsidRPr="00F529BC" w:rsidRDefault="00F529BC" w:rsidP="00F529BC">
            <w:r w:rsidRPr="00F529BC">
              <w:t>6.530878</w:t>
            </w:r>
          </w:p>
        </w:tc>
        <w:tc>
          <w:tcPr>
            <w:tcW w:w="1136" w:type="dxa"/>
            <w:noWrap/>
            <w:hideMark/>
          </w:tcPr>
          <w:p w14:paraId="15D158CE" w14:textId="77777777" w:rsidR="00F529BC" w:rsidRPr="00F529BC" w:rsidRDefault="00F529BC" w:rsidP="00F529BC">
            <w:r w:rsidRPr="00F529BC">
              <w:t>10.99449</w:t>
            </w:r>
          </w:p>
        </w:tc>
        <w:tc>
          <w:tcPr>
            <w:tcW w:w="1136" w:type="dxa"/>
            <w:noWrap/>
            <w:hideMark/>
          </w:tcPr>
          <w:p w14:paraId="1B489148" w14:textId="77777777" w:rsidR="00F529BC" w:rsidRPr="00F529BC" w:rsidRDefault="00F529BC" w:rsidP="00F529BC">
            <w:r w:rsidRPr="00F529BC">
              <w:t>10.61237</w:t>
            </w:r>
          </w:p>
        </w:tc>
        <w:tc>
          <w:tcPr>
            <w:tcW w:w="1136" w:type="dxa"/>
            <w:noWrap/>
            <w:hideMark/>
          </w:tcPr>
          <w:p w14:paraId="49FA44B5" w14:textId="77777777" w:rsidR="00F529BC" w:rsidRPr="00F529BC" w:rsidRDefault="00F529BC" w:rsidP="00F529BC">
            <w:r w:rsidRPr="00F529BC">
              <w:t>4.350477</w:t>
            </w:r>
          </w:p>
        </w:tc>
        <w:tc>
          <w:tcPr>
            <w:tcW w:w="1136" w:type="dxa"/>
            <w:noWrap/>
            <w:hideMark/>
          </w:tcPr>
          <w:p w14:paraId="212AAD85" w14:textId="77777777" w:rsidR="00F529BC" w:rsidRPr="00F529BC" w:rsidRDefault="00F529BC" w:rsidP="00F529BC">
            <w:r w:rsidRPr="00F529BC">
              <w:t>3.134245</w:t>
            </w:r>
          </w:p>
        </w:tc>
        <w:tc>
          <w:tcPr>
            <w:tcW w:w="1136" w:type="dxa"/>
            <w:noWrap/>
            <w:hideMark/>
          </w:tcPr>
          <w:p w14:paraId="7D4F9204" w14:textId="77777777" w:rsidR="00F529BC" w:rsidRPr="00F529BC" w:rsidRDefault="00F529BC" w:rsidP="00F529BC">
            <w:r w:rsidRPr="00F529BC">
              <w:t>6.167534</w:t>
            </w:r>
          </w:p>
        </w:tc>
        <w:tc>
          <w:tcPr>
            <w:tcW w:w="1136" w:type="dxa"/>
            <w:noWrap/>
            <w:hideMark/>
          </w:tcPr>
          <w:p w14:paraId="70A1A753" w14:textId="77777777" w:rsidR="00F529BC" w:rsidRPr="00F529BC" w:rsidRDefault="00F529BC" w:rsidP="00F529BC">
            <w:r w:rsidRPr="00F529BC">
              <w:t>7.528751</w:t>
            </w:r>
          </w:p>
        </w:tc>
        <w:tc>
          <w:tcPr>
            <w:tcW w:w="1136" w:type="dxa"/>
            <w:noWrap/>
            <w:hideMark/>
          </w:tcPr>
          <w:p w14:paraId="049D0F5F" w14:textId="77777777" w:rsidR="00F529BC" w:rsidRPr="00F529BC" w:rsidRDefault="00F529BC" w:rsidP="00F529BC">
            <w:r w:rsidRPr="00F529BC">
              <w:t>10.79645</w:t>
            </w:r>
          </w:p>
        </w:tc>
      </w:tr>
      <w:tr w:rsidR="00F529BC" w:rsidRPr="00F529BC" w14:paraId="07D29035" w14:textId="77777777" w:rsidTr="00F529BC">
        <w:trPr>
          <w:trHeight w:val="241"/>
        </w:trPr>
        <w:tc>
          <w:tcPr>
            <w:tcW w:w="1136" w:type="dxa"/>
            <w:noWrap/>
            <w:hideMark/>
          </w:tcPr>
          <w:p w14:paraId="3646E7B0" w14:textId="77777777" w:rsidR="00F529BC" w:rsidRPr="00F529BC" w:rsidRDefault="00F529BC" w:rsidP="00F529BC">
            <w:r w:rsidRPr="00F529BC">
              <w:t>2.32189</w:t>
            </w:r>
          </w:p>
        </w:tc>
        <w:tc>
          <w:tcPr>
            <w:tcW w:w="1136" w:type="dxa"/>
            <w:noWrap/>
            <w:hideMark/>
          </w:tcPr>
          <w:p w14:paraId="593325D3" w14:textId="77777777" w:rsidR="00F529BC" w:rsidRPr="00F529BC" w:rsidRDefault="00F529BC" w:rsidP="00F529BC">
            <w:r w:rsidRPr="00F529BC">
              <w:t>4.497387</w:t>
            </w:r>
          </w:p>
        </w:tc>
        <w:tc>
          <w:tcPr>
            <w:tcW w:w="1136" w:type="dxa"/>
            <w:noWrap/>
            <w:hideMark/>
          </w:tcPr>
          <w:p w14:paraId="1A3EF628" w14:textId="77777777" w:rsidR="00F529BC" w:rsidRPr="00F529BC" w:rsidRDefault="00F529BC" w:rsidP="00F529BC">
            <w:r w:rsidRPr="00F529BC">
              <w:t>6.75331</w:t>
            </w:r>
          </w:p>
        </w:tc>
        <w:tc>
          <w:tcPr>
            <w:tcW w:w="1136" w:type="dxa"/>
            <w:noWrap/>
            <w:hideMark/>
          </w:tcPr>
          <w:p w14:paraId="7C762296" w14:textId="77777777" w:rsidR="00F529BC" w:rsidRPr="00F529BC" w:rsidRDefault="00F529BC" w:rsidP="00F529BC">
            <w:r w:rsidRPr="00F529BC">
              <w:t>8.270563</w:t>
            </w:r>
          </w:p>
        </w:tc>
        <w:tc>
          <w:tcPr>
            <w:tcW w:w="1136" w:type="dxa"/>
            <w:noWrap/>
            <w:hideMark/>
          </w:tcPr>
          <w:p w14:paraId="5B19CE53" w14:textId="77777777" w:rsidR="00F529BC" w:rsidRPr="00F529BC" w:rsidRDefault="00F529BC" w:rsidP="00F529BC">
            <w:r w:rsidRPr="00F529BC">
              <w:t>13.86853</w:t>
            </w:r>
          </w:p>
        </w:tc>
        <w:tc>
          <w:tcPr>
            <w:tcW w:w="1136" w:type="dxa"/>
            <w:noWrap/>
            <w:hideMark/>
          </w:tcPr>
          <w:p w14:paraId="080D2D7B" w14:textId="77777777" w:rsidR="00F529BC" w:rsidRPr="00F529BC" w:rsidRDefault="00F529BC" w:rsidP="00F529BC">
            <w:r w:rsidRPr="00F529BC">
              <w:t>2.108341</w:t>
            </w:r>
          </w:p>
        </w:tc>
        <w:tc>
          <w:tcPr>
            <w:tcW w:w="1136" w:type="dxa"/>
            <w:noWrap/>
            <w:hideMark/>
          </w:tcPr>
          <w:p w14:paraId="7C968DAA" w14:textId="77777777" w:rsidR="00F529BC" w:rsidRPr="00F529BC" w:rsidRDefault="00F529BC" w:rsidP="00F529BC">
            <w:r w:rsidRPr="00F529BC">
              <w:t>3.985875</w:t>
            </w:r>
          </w:p>
        </w:tc>
        <w:tc>
          <w:tcPr>
            <w:tcW w:w="1136" w:type="dxa"/>
            <w:noWrap/>
            <w:hideMark/>
          </w:tcPr>
          <w:p w14:paraId="36C5A5A0" w14:textId="77777777" w:rsidR="00F529BC" w:rsidRPr="00F529BC" w:rsidRDefault="00F529BC" w:rsidP="00F529BC">
            <w:r w:rsidRPr="00F529BC">
              <w:t>6.25374</w:t>
            </w:r>
          </w:p>
        </w:tc>
        <w:tc>
          <w:tcPr>
            <w:tcW w:w="1136" w:type="dxa"/>
            <w:noWrap/>
            <w:hideMark/>
          </w:tcPr>
          <w:p w14:paraId="576FB022" w14:textId="77777777" w:rsidR="00F529BC" w:rsidRPr="00F529BC" w:rsidRDefault="00F529BC" w:rsidP="00F529BC">
            <w:r w:rsidRPr="00F529BC">
              <w:t>7.603399</w:t>
            </w:r>
          </w:p>
        </w:tc>
        <w:tc>
          <w:tcPr>
            <w:tcW w:w="1136" w:type="dxa"/>
            <w:noWrap/>
            <w:hideMark/>
          </w:tcPr>
          <w:p w14:paraId="72C4ED5A" w14:textId="77777777" w:rsidR="00F529BC" w:rsidRPr="00F529BC" w:rsidRDefault="00F529BC" w:rsidP="00F529BC">
            <w:r w:rsidRPr="00F529BC">
              <w:t>12.2288</w:t>
            </w:r>
          </w:p>
        </w:tc>
      </w:tr>
      <w:tr w:rsidR="00F529BC" w:rsidRPr="00F529BC" w14:paraId="7D971E94" w14:textId="77777777" w:rsidTr="00F529BC">
        <w:trPr>
          <w:trHeight w:val="241"/>
        </w:trPr>
        <w:tc>
          <w:tcPr>
            <w:tcW w:w="1136" w:type="dxa"/>
            <w:noWrap/>
            <w:hideMark/>
          </w:tcPr>
          <w:p w14:paraId="33F2F422" w14:textId="77777777" w:rsidR="00F529BC" w:rsidRPr="00F529BC" w:rsidRDefault="00F529BC" w:rsidP="00F529BC">
            <w:r w:rsidRPr="00F529BC">
              <w:t>2.531248</w:t>
            </w:r>
          </w:p>
        </w:tc>
        <w:tc>
          <w:tcPr>
            <w:tcW w:w="1136" w:type="dxa"/>
            <w:noWrap/>
            <w:hideMark/>
          </w:tcPr>
          <w:p w14:paraId="0A8C7CA5" w14:textId="77777777" w:rsidR="00F529BC" w:rsidRPr="00F529BC" w:rsidRDefault="00F529BC" w:rsidP="00F529BC">
            <w:r w:rsidRPr="00F529BC">
              <w:t>4.288009</w:t>
            </w:r>
          </w:p>
        </w:tc>
        <w:tc>
          <w:tcPr>
            <w:tcW w:w="1136" w:type="dxa"/>
            <w:noWrap/>
            <w:hideMark/>
          </w:tcPr>
          <w:p w14:paraId="4A967393" w14:textId="77777777" w:rsidR="00F529BC" w:rsidRPr="00F529BC" w:rsidRDefault="00F529BC" w:rsidP="00F529BC">
            <w:r w:rsidRPr="00F529BC">
              <w:t>8.775487</w:t>
            </w:r>
          </w:p>
        </w:tc>
        <w:tc>
          <w:tcPr>
            <w:tcW w:w="1136" w:type="dxa"/>
            <w:noWrap/>
            <w:hideMark/>
          </w:tcPr>
          <w:p w14:paraId="08DC99A2" w14:textId="77777777" w:rsidR="00F529BC" w:rsidRPr="00F529BC" w:rsidRDefault="00F529BC" w:rsidP="00F529BC">
            <w:r w:rsidRPr="00F529BC">
              <w:t>8.39996</w:t>
            </w:r>
          </w:p>
        </w:tc>
        <w:tc>
          <w:tcPr>
            <w:tcW w:w="1136" w:type="dxa"/>
            <w:noWrap/>
            <w:hideMark/>
          </w:tcPr>
          <w:p w14:paraId="11FE9D6B" w14:textId="77777777" w:rsidR="00F529BC" w:rsidRPr="00F529BC" w:rsidRDefault="00F529BC" w:rsidP="00F529BC">
            <w:r w:rsidRPr="00F529BC">
              <w:t>12.93156</w:t>
            </w:r>
          </w:p>
        </w:tc>
        <w:tc>
          <w:tcPr>
            <w:tcW w:w="1136" w:type="dxa"/>
            <w:noWrap/>
            <w:hideMark/>
          </w:tcPr>
          <w:p w14:paraId="6FE9C2DF" w14:textId="77777777" w:rsidR="00F529BC" w:rsidRPr="00F529BC" w:rsidRDefault="00F529BC" w:rsidP="00F529BC">
            <w:r w:rsidRPr="00F529BC">
              <w:t>2.741542</w:t>
            </w:r>
          </w:p>
        </w:tc>
        <w:tc>
          <w:tcPr>
            <w:tcW w:w="1136" w:type="dxa"/>
            <w:noWrap/>
            <w:hideMark/>
          </w:tcPr>
          <w:p w14:paraId="75E5DD45" w14:textId="77777777" w:rsidR="00F529BC" w:rsidRPr="00F529BC" w:rsidRDefault="00F529BC" w:rsidP="00F529BC">
            <w:r w:rsidRPr="00F529BC">
              <w:t>4.758375</w:t>
            </w:r>
          </w:p>
        </w:tc>
        <w:tc>
          <w:tcPr>
            <w:tcW w:w="1136" w:type="dxa"/>
            <w:noWrap/>
            <w:hideMark/>
          </w:tcPr>
          <w:p w14:paraId="0E668E70" w14:textId="77777777" w:rsidR="00F529BC" w:rsidRPr="00F529BC" w:rsidRDefault="00F529BC" w:rsidP="00F529BC">
            <w:r w:rsidRPr="00F529BC">
              <w:t>5.678708</w:t>
            </w:r>
          </w:p>
        </w:tc>
        <w:tc>
          <w:tcPr>
            <w:tcW w:w="1136" w:type="dxa"/>
            <w:noWrap/>
            <w:hideMark/>
          </w:tcPr>
          <w:p w14:paraId="0F732799" w14:textId="77777777" w:rsidR="00F529BC" w:rsidRPr="00F529BC" w:rsidRDefault="00F529BC" w:rsidP="00F529BC">
            <w:r w:rsidRPr="00F529BC">
              <w:t>10.42771</w:t>
            </w:r>
          </w:p>
        </w:tc>
        <w:tc>
          <w:tcPr>
            <w:tcW w:w="1136" w:type="dxa"/>
            <w:noWrap/>
            <w:hideMark/>
          </w:tcPr>
          <w:p w14:paraId="4FC2C1F1" w14:textId="77777777" w:rsidR="00F529BC" w:rsidRPr="00F529BC" w:rsidRDefault="00F529BC" w:rsidP="00F529BC">
            <w:r w:rsidRPr="00F529BC">
              <w:t>11.50749</w:t>
            </w:r>
          </w:p>
        </w:tc>
      </w:tr>
      <w:tr w:rsidR="00F529BC" w:rsidRPr="00F529BC" w14:paraId="7CCC07A9" w14:textId="77777777" w:rsidTr="00F529BC">
        <w:trPr>
          <w:trHeight w:val="241"/>
        </w:trPr>
        <w:tc>
          <w:tcPr>
            <w:tcW w:w="1136" w:type="dxa"/>
            <w:noWrap/>
            <w:hideMark/>
          </w:tcPr>
          <w:p w14:paraId="297D006A" w14:textId="77777777" w:rsidR="00F529BC" w:rsidRPr="00F529BC" w:rsidRDefault="00F529BC" w:rsidP="00F529BC">
            <w:r w:rsidRPr="00F529BC">
              <w:t>2.86014</w:t>
            </w:r>
          </w:p>
        </w:tc>
        <w:tc>
          <w:tcPr>
            <w:tcW w:w="1136" w:type="dxa"/>
            <w:noWrap/>
            <w:hideMark/>
          </w:tcPr>
          <w:p w14:paraId="3B85A4AC" w14:textId="77777777" w:rsidR="00F529BC" w:rsidRPr="00F529BC" w:rsidRDefault="00F529BC" w:rsidP="00F529BC">
            <w:r w:rsidRPr="00F529BC">
              <w:t>4.847655</w:t>
            </w:r>
          </w:p>
        </w:tc>
        <w:tc>
          <w:tcPr>
            <w:tcW w:w="1136" w:type="dxa"/>
            <w:noWrap/>
            <w:hideMark/>
          </w:tcPr>
          <w:p w14:paraId="110B1CE0" w14:textId="77777777" w:rsidR="00F529BC" w:rsidRPr="00F529BC" w:rsidRDefault="00F529BC" w:rsidP="00F529BC">
            <w:r w:rsidRPr="00F529BC">
              <w:t>6.368652</w:t>
            </w:r>
          </w:p>
        </w:tc>
        <w:tc>
          <w:tcPr>
            <w:tcW w:w="1136" w:type="dxa"/>
            <w:noWrap/>
            <w:hideMark/>
          </w:tcPr>
          <w:p w14:paraId="725F6E4D" w14:textId="77777777" w:rsidR="00F529BC" w:rsidRPr="00F529BC" w:rsidRDefault="00F529BC" w:rsidP="00F529BC">
            <w:r w:rsidRPr="00F529BC">
              <w:t>11.49927</w:t>
            </w:r>
          </w:p>
        </w:tc>
        <w:tc>
          <w:tcPr>
            <w:tcW w:w="1136" w:type="dxa"/>
            <w:noWrap/>
            <w:hideMark/>
          </w:tcPr>
          <w:p w14:paraId="52177143" w14:textId="77777777" w:rsidR="00F529BC" w:rsidRPr="00F529BC" w:rsidRDefault="00F529BC" w:rsidP="00F529BC">
            <w:r w:rsidRPr="00F529BC">
              <w:t>10.35235</w:t>
            </w:r>
          </w:p>
        </w:tc>
        <w:tc>
          <w:tcPr>
            <w:tcW w:w="1136" w:type="dxa"/>
            <w:noWrap/>
            <w:hideMark/>
          </w:tcPr>
          <w:p w14:paraId="686109C1" w14:textId="77777777" w:rsidR="00F529BC" w:rsidRPr="00F529BC" w:rsidRDefault="00F529BC" w:rsidP="00F529BC">
            <w:r w:rsidRPr="00F529BC">
              <w:t>3.50814</w:t>
            </w:r>
          </w:p>
        </w:tc>
        <w:tc>
          <w:tcPr>
            <w:tcW w:w="1136" w:type="dxa"/>
            <w:noWrap/>
            <w:hideMark/>
          </w:tcPr>
          <w:p w14:paraId="6DC018F6" w14:textId="77777777" w:rsidR="00F529BC" w:rsidRPr="00F529BC" w:rsidRDefault="00F529BC" w:rsidP="00F529BC">
            <w:r w:rsidRPr="00F529BC">
              <w:t>5.634386</w:t>
            </w:r>
          </w:p>
        </w:tc>
        <w:tc>
          <w:tcPr>
            <w:tcW w:w="1136" w:type="dxa"/>
            <w:noWrap/>
            <w:hideMark/>
          </w:tcPr>
          <w:p w14:paraId="7D8A8C20" w14:textId="77777777" w:rsidR="00F529BC" w:rsidRPr="00F529BC" w:rsidRDefault="00F529BC" w:rsidP="00F529BC">
            <w:r w:rsidRPr="00F529BC">
              <w:t>7.917851</w:t>
            </w:r>
          </w:p>
        </w:tc>
        <w:tc>
          <w:tcPr>
            <w:tcW w:w="1136" w:type="dxa"/>
            <w:noWrap/>
            <w:hideMark/>
          </w:tcPr>
          <w:p w14:paraId="472EA415" w14:textId="77777777" w:rsidR="00F529BC" w:rsidRPr="00F529BC" w:rsidRDefault="00F529BC" w:rsidP="00F529BC">
            <w:r w:rsidRPr="00F529BC">
              <w:t>8.73277</w:t>
            </w:r>
          </w:p>
        </w:tc>
        <w:tc>
          <w:tcPr>
            <w:tcW w:w="1136" w:type="dxa"/>
            <w:noWrap/>
            <w:hideMark/>
          </w:tcPr>
          <w:p w14:paraId="6359883A" w14:textId="77777777" w:rsidR="00F529BC" w:rsidRPr="00F529BC" w:rsidRDefault="00F529BC" w:rsidP="00F529BC">
            <w:r w:rsidRPr="00F529BC">
              <w:t>9.829413</w:t>
            </w:r>
          </w:p>
        </w:tc>
      </w:tr>
      <w:tr w:rsidR="00F529BC" w:rsidRPr="00F529BC" w14:paraId="469E5681" w14:textId="77777777" w:rsidTr="00F529BC">
        <w:trPr>
          <w:trHeight w:val="241"/>
        </w:trPr>
        <w:tc>
          <w:tcPr>
            <w:tcW w:w="1136" w:type="dxa"/>
            <w:noWrap/>
            <w:hideMark/>
          </w:tcPr>
          <w:p w14:paraId="3A4EE27E" w14:textId="77777777" w:rsidR="00F529BC" w:rsidRPr="00F529BC" w:rsidRDefault="00F529BC" w:rsidP="00F529BC">
            <w:r w:rsidRPr="00F529BC">
              <w:t>2.514261</w:t>
            </w:r>
          </w:p>
        </w:tc>
        <w:tc>
          <w:tcPr>
            <w:tcW w:w="1136" w:type="dxa"/>
            <w:noWrap/>
            <w:hideMark/>
          </w:tcPr>
          <w:p w14:paraId="7F53DE9A" w14:textId="77777777" w:rsidR="00F529BC" w:rsidRPr="00F529BC" w:rsidRDefault="00F529BC" w:rsidP="00F529BC">
            <w:r w:rsidRPr="00F529BC">
              <w:t>3.765682</w:t>
            </w:r>
          </w:p>
        </w:tc>
        <w:tc>
          <w:tcPr>
            <w:tcW w:w="1136" w:type="dxa"/>
            <w:noWrap/>
            <w:hideMark/>
          </w:tcPr>
          <w:p w14:paraId="4F8FAA30" w14:textId="77777777" w:rsidR="00F529BC" w:rsidRPr="00F529BC" w:rsidRDefault="00F529BC" w:rsidP="00F529BC">
            <w:r w:rsidRPr="00F529BC">
              <w:t>8.961347</w:t>
            </w:r>
          </w:p>
        </w:tc>
        <w:tc>
          <w:tcPr>
            <w:tcW w:w="1136" w:type="dxa"/>
            <w:noWrap/>
            <w:hideMark/>
          </w:tcPr>
          <w:p w14:paraId="5580D12C" w14:textId="77777777" w:rsidR="00F529BC" w:rsidRPr="00F529BC" w:rsidRDefault="00F529BC" w:rsidP="00F529BC">
            <w:r w:rsidRPr="00F529BC">
              <w:t>8.552404</w:t>
            </w:r>
          </w:p>
        </w:tc>
        <w:tc>
          <w:tcPr>
            <w:tcW w:w="1136" w:type="dxa"/>
            <w:noWrap/>
            <w:hideMark/>
          </w:tcPr>
          <w:p w14:paraId="49E567BD" w14:textId="77777777" w:rsidR="00F529BC" w:rsidRPr="00F529BC" w:rsidRDefault="00F529BC" w:rsidP="00F529BC">
            <w:r w:rsidRPr="00F529BC">
              <w:t>11.4894</w:t>
            </w:r>
          </w:p>
        </w:tc>
        <w:tc>
          <w:tcPr>
            <w:tcW w:w="1136" w:type="dxa"/>
            <w:noWrap/>
            <w:hideMark/>
          </w:tcPr>
          <w:p w14:paraId="00C9A6F0" w14:textId="77777777" w:rsidR="00F529BC" w:rsidRPr="00F529BC" w:rsidRDefault="00F529BC" w:rsidP="00F529BC">
            <w:r w:rsidRPr="00F529BC">
              <w:t>3.471248</w:t>
            </w:r>
          </w:p>
        </w:tc>
        <w:tc>
          <w:tcPr>
            <w:tcW w:w="1136" w:type="dxa"/>
            <w:noWrap/>
            <w:hideMark/>
          </w:tcPr>
          <w:p w14:paraId="53160088" w14:textId="77777777" w:rsidR="00F529BC" w:rsidRPr="00F529BC" w:rsidRDefault="00F529BC" w:rsidP="00F529BC">
            <w:r w:rsidRPr="00F529BC">
              <w:t>4.243407</w:t>
            </w:r>
          </w:p>
        </w:tc>
        <w:tc>
          <w:tcPr>
            <w:tcW w:w="1136" w:type="dxa"/>
            <w:noWrap/>
            <w:hideMark/>
          </w:tcPr>
          <w:p w14:paraId="0E1F35DB" w14:textId="77777777" w:rsidR="00F529BC" w:rsidRPr="00F529BC" w:rsidRDefault="00F529BC" w:rsidP="00F529BC">
            <w:r w:rsidRPr="00F529BC">
              <w:t>6.906487</w:t>
            </w:r>
          </w:p>
        </w:tc>
        <w:tc>
          <w:tcPr>
            <w:tcW w:w="1136" w:type="dxa"/>
            <w:noWrap/>
            <w:hideMark/>
          </w:tcPr>
          <w:p w14:paraId="5E61C655" w14:textId="77777777" w:rsidR="00F529BC" w:rsidRPr="00F529BC" w:rsidRDefault="00F529BC" w:rsidP="00F529BC">
            <w:r w:rsidRPr="00F529BC">
              <w:t>8.74588</w:t>
            </w:r>
          </w:p>
        </w:tc>
        <w:tc>
          <w:tcPr>
            <w:tcW w:w="1136" w:type="dxa"/>
            <w:noWrap/>
            <w:hideMark/>
          </w:tcPr>
          <w:p w14:paraId="6802986C" w14:textId="77777777" w:rsidR="00F529BC" w:rsidRPr="00F529BC" w:rsidRDefault="00F529BC" w:rsidP="00F529BC">
            <w:r w:rsidRPr="00F529BC">
              <w:t>11.37871</w:t>
            </w:r>
          </w:p>
        </w:tc>
      </w:tr>
      <w:tr w:rsidR="00F529BC" w:rsidRPr="00F529BC" w14:paraId="0E224DB9" w14:textId="77777777" w:rsidTr="00F529BC">
        <w:trPr>
          <w:trHeight w:val="241"/>
        </w:trPr>
        <w:tc>
          <w:tcPr>
            <w:tcW w:w="1136" w:type="dxa"/>
            <w:noWrap/>
            <w:hideMark/>
          </w:tcPr>
          <w:p w14:paraId="43696296" w14:textId="77777777" w:rsidR="00F529BC" w:rsidRPr="00F529BC" w:rsidRDefault="00F529BC" w:rsidP="00F529BC">
            <w:r w:rsidRPr="00F529BC">
              <w:t>2.278206</w:t>
            </w:r>
          </w:p>
        </w:tc>
        <w:tc>
          <w:tcPr>
            <w:tcW w:w="1136" w:type="dxa"/>
            <w:noWrap/>
            <w:hideMark/>
          </w:tcPr>
          <w:p w14:paraId="3CF7F886" w14:textId="77777777" w:rsidR="00F529BC" w:rsidRPr="00F529BC" w:rsidRDefault="00F529BC" w:rsidP="00F529BC">
            <w:r w:rsidRPr="00F529BC">
              <w:t>5.726078</w:t>
            </w:r>
          </w:p>
        </w:tc>
        <w:tc>
          <w:tcPr>
            <w:tcW w:w="1136" w:type="dxa"/>
            <w:noWrap/>
            <w:hideMark/>
          </w:tcPr>
          <w:p w14:paraId="1005F2F7" w14:textId="77777777" w:rsidR="00F529BC" w:rsidRPr="00F529BC" w:rsidRDefault="00F529BC" w:rsidP="00F529BC">
            <w:r w:rsidRPr="00F529BC">
              <w:t>6.853018</w:t>
            </w:r>
          </w:p>
        </w:tc>
        <w:tc>
          <w:tcPr>
            <w:tcW w:w="1136" w:type="dxa"/>
            <w:noWrap/>
            <w:hideMark/>
          </w:tcPr>
          <w:p w14:paraId="4F46AFBE" w14:textId="77777777" w:rsidR="00F529BC" w:rsidRPr="00F529BC" w:rsidRDefault="00F529BC" w:rsidP="00F529BC">
            <w:r w:rsidRPr="00F529BC">
              <w:t>8.791724</w:t>
            </w:r>
          </w:p>
        </w:tc>
        <w:tc>
          <w:tcPr>
            <w:tcW w:w="1136" w:type="dxa"/>
            <w:noWrap/>
            <w:hideMark/>
          </w:tcPr>
          <w:p w14:paraId="65D0E6D6" w14:textId="77777777" w:rsidR="00F529BC" w:rsidRPr="00F529BC" w:rsidRDefault="00F529BC" w:rsidP="00F529BC">
            <w:r w:rsidRPr="00F529BC">
              <w:t>14.98022</w:t>
            </w:r>
          </w:p>
        </w:tc>
        <w:tc>
          <w:tcPr>
            <w:tcW w:w="1136" w:type="dxa"/>
            <w:noWrap/>
            <w:hideMark/>
          </w:tcPr>
          <w:p w14:paraId="1A347F47" w14:textId="77777777" w:rsidR="00F529BC" w:rsidRPr="00F529BC" w:rsidRDefault="00F529BC" w:rsidP="00F529BC">
            <w:r w:rsidRPr="00F529BC">
              <w:t>2.874056</w:t>
            </w:r>
          </w:p>
        </w:tc>
        <w:tc>
          <w:tcPr>
            <w:tcW w:w="1136" w:type="dxa"/>
            <w:noWrap/>
            <w:hideMark/>
          </w:tcPr>
          <w:p w14:paraId="6B0390F8" w14:textId="77777777" w:rsidR="00F529BC" w:rsidRPr="00F529BC" w:rsidRDefault="00F529BC" w:rsidP="00F529BC">
            <w:r w:rsidRPr="00F529BC">
              <w:t>5.548</w:t>
            </w:r>
          </w:p>
        </w:tc>
        <w:tc>
          <w:tcPr>
            <w:tcW w:w="1136" w:type="dxa"/>
            <w:noWrap/>
            <w:hideMark/>
          </w:tcPr>
          <w:p w14:paraId="02DD738E" w14:textId="77777777" w:rsidR="00F529BC" w:rsidRPr="00F529BC" w:rsidRDefault="00F529BC" w:rsidP="00F529BC">
            <w:r w:rsidRPr="00F529BC">
              <w:t>6.627092</w:t>
            </w:r>
          </w:p>
        </w:tc>
        <w:tc>
          <w:tcPr>
            <w:tcW w:w="1136" w:type="dxa"/>
            <w:noWrap/>
            <w:hideMark/>
          </w:tcPr>
          <w:p w14:paraId="04A6D300" w14:textId="77777777" w:rsidR="00F529BC" w:rsidRPr="00F529BC" w:rsidRDefault="00F529BC" w:rsidP="00F529BC">
            <w:r w:rsidRPr="00F529BC">
              <w:t>11.4785</w:t>
            </w:r>
          </w:p>
        </w:tc>
        <w:tc>
          <w:tcPr>
            <w:tcW w:w="1136" w:type="dxa"/>
            <w:noWrap/>
            <w:hideMark/>
          </w:tcPr>
          <w:p w14:paraId="0EF95443" w14:textId="77777777" w:rsidR="00F529BC" w:rsidRPr="00F529BC" w:rsidRDefault="00F529BC" w:rsidP="00F529BC">
            <w:r w:rsidRPr="00F529BC">
              <w:t>11.52543</w:t>
            </w:r>
          </w:p>
        </w:tc>
      </w:tr>
      <w:tr w:rsidR="00F529BC" w:rsidRPr="00F529BC" w14:paraId="2BE2A0C1" w14:textId="77777777" w:rsidTr="00F529BC">
        <w:trPr>
          <w:trHeight w:val="241"/>
        </w:trPr>
        <w:tc>
          <w:tcPr>
            <w:tcW w:w="1136" w:type="dxa"/>
            <w:noWrap/>
            <w:hideMark/>
          </w:tcPr>
          <w:p w14:paraId="550C700F" w14:textId="77777777" w:rsidR="00F529BC" w:rsidRPr="00F529BC" w:rsidRDefault="00F529BC" w:rsidP="00F529BC">
            <w:r w:rsidRPr="00F529BC">
              <w:t>3.873503</w:t>
            </w:r>
          </w:p>
        </w:tc>
        <w:tc>
          <w:tcPr>
            <w:tcW w:w="1136" w:type="dxa"/>
            <w:noWrap/>
            <w:hideMark/>
          </w:tcPr>
          <w:p w14:paraId="5933DA55" w14:textId="77777777" w:rsidR="00F529BC" w:rsidRPr="00F529BC" w:rsidRDefault="00F529BC" w:rsidP="00F529BC">
            <w:r w:rsidRPr="00F529BC">
              <w:t>5.225531</w:t>
            </w:r>
          </w:p>
        </w:tc>
        <w:tc>
          <w:tcPr>
            <w:tcW w:w="1136" w:type="dxa"/>
            <w:noWrap/>
            <w:hideMark/>
          </w:tcPr>
          <w:p w14:paraId="354BE02C" w14:textId="77777777" w:rsidR="00F529BC" w:rsidRPr="00F529BC" w:rsidRDefault="00F529BC" w:rsidP="00F529BC">
            <w:r w:rsidRPr="00F529BC">
              <w:t>6.561822</w:t>
            </w:r>
          </w:p>
        </w:tc>
        <w:tc>
          <w:tcPr>
            <w:tcW w:w="1136" w:type="dxa"/>
            <w:noWrap/>
            <w:hideMark/>
          </w:tcPr>
          <w:p w14:paraId="3AE3C40A" w14:textId="77777777" w:rsidR="00F529BC" w:rsidRPr="00F529BC" w:rsidRDefault="00F529BC" w:rsidP="00F529BC">
            <w:r w:rsidRPr="00F529BC">
              <w:t>12.11288</w:t>
            </w:r>
          </w:p>
        </w:tc>
        <w:tc>
          <w:tcPr>
            <w:tcW w:w="1136" w:type="dxa"/>
            <w:noWrap/>
            <w:hideMark/>
          </w:tcPr>
          <w:p w14:paraId="4EE4751F" w14:textId="77777777" w:rsidR="00F529BC" w:rsidRPr="00F529BC" w:rsidRDefault="00F529BC" w:rsidP="00F529BC">
            <w:r w:rsidRPr="00F529BC">
              <w:t>15.77293</w:t>
            </w:r>
          </w:p>
        </w:tc>
        <w:tc>
          <w:tcPr>
            <w:tcW w:w="1136" w:type="dxa"/>
            <w:noWrap/>
            <w:hideMark/>
          </w:tcPr>
          <w:p w14:paraId="2D6DF6A9" w14:textId="77777777" w:rsidR="00F529BC" w:rsidRPr="00F529BC" w:rsidRDefault="00F529BC" w:rsidP="00F529BC">
            <w:r w:rsidRPr="00F529BC">
              <w:t>3.371493</w:t>
            </w:r>
          </w:p>
        </w:tc>
        <w:tc>
          <w:tcPr>
            <w:tcW w:w="1136" w:type="dxa"/>
            <w:noWrap/>
            <w:hideMark/>
          </w:tcPr>
          <w:p w14:paraId="6E9C8769" w14:textId="77777777" w:rsidR="00F529BC" w:rsidRPr="00F529BC" w:rsidRDefault="00F529BC" w:rsidP="00F529BC">
            <w:r w:rsidRPr="00F529BC">
              <w:t>7.435</w:t>
            </w:r>
          </w:p>
        </w:tc>
        <w:tc>
          <w:tcPr>
            <w:tcW w:w="1136" w:type="dxa"/>
            <w:noWrap/>
            <w:hideMark/>
          </w:tcPr>
          <w:p w14:paraId="0603B511" w14:textId="77777777" w:rsidR="00F529BC" w:rsidRPr="00F529BC" w:rsidRDefault="00F529BC" w:rsidP="00F529BC">
            <w:r w:rsidRPr="00F529BC">
              <w:t>6.771011</w:t>
            </w:r>
          </w:p>
        </w:tc>
        <w:tc>
          <w:tcPr>
            <w:tcW w:w="1136" w:type="dxa"/>
            <w:noWrap/>
            <w:hideMark/>
          </w:tcPr>
          <w:p w14:paraId="574612A2" w14:textId="77777777" w:rsidR="00F529BC" w:rsidRPr="00F529BC" w:rsidRDefault="00F529BC" w:rsidP="00F529BC">
            <w:r w:rsidRPr="00F529BC">
              <w:t>10.31043</w:t>
            </w:r>
          </w:p>
        </w:tc>
        <w:tc>
          <w:tcPr>
            <w:tcW w:w="1136" w:type="dxa"/>
            <w:noWrap/>
            <w:hideMark/>
          </w:tcPr>
          <w:p w14:paraId="3645B94D" w14:textId="77777777" w:rsidR="00F529BC" w:rsidRPr="00F529BC" w:rsidRDefault="00F529BC" w:rsidP="00F529BC">
            <w:r w:rsidRPr="00F529BC">
              <w:t>13.67478</w:t>
            </w:r>
          </w:p>
        </w:tc>
      </w:tr>
      <w:tr w:rsidR="00F529BC" w:rsidRPr="00F529BC" w14:paraId="1363851F" w14:textId="77777777" w:rsidTr="00F529BC">
        <w:trPr>
          <w:trHeight w:val="241"/>
        </w:trPr>
        <w:tc>
          <w:tcPr>
            <w:tcW w:w="1136" w:type="dxa"/>
            <w:noWrap/>
            <w:hideMark/>
          </w:tcPr>
          <w:p w14:paraId="303DE787" w14:textId="77777777" w:rsidR="00F529BC" w:rsidRPr="00F529BC" w:rsidRDefault="00F529BC" w:rsidP="00F529BC">
            <w:r w:rsidRPr="00F529BC">
              <w:t>2.656764</w:t>
            </w:r>
          </w:p>
        </w:tc>
        <w:tc>
          <w:tcPr>
            <w:tcW w:w="1136" w:type="dxa"/>
            <w:noWrap/>
            <w:hideMark/>
          </w:tcPr>
          <w:p w14:paraId="51E7F099" w14:textId="77777777" w:rsidR="00F529BC" w:rsidRPr="00F529BC" w:rsidRDefault="00F529BC" w:rsidP="00F529BC">
            <w:r w:rsidRPr="00F529BC">
              <w:t>5.720313</w:t>
            </w:r>
          </w:p>
        </w:tc>
        <w:tc>
          <w:tcPr>
            <w:tcW w:w="1136" w:type="dxa"/>
            <w:noWrap/>
            <w:hideMark/>
          </w:tcPr>
          <w:p w14:paraId="4A05ED28" w14:textId="77777777" w:rsidR="00F529BC" w:rsidRPr="00F529BC" w:rsidRDefault="00F529BC" w:rsidP="00F529BC">
            <w:r w:rsidRPr="00F529BC">
              <w:t>9.487013</w:t>
            </w:r>
          </w:p>
        </w:tc>
        <w:tc>
          <w:tcPr>
            <w:tcW w:w="1136" w:type="dxa"/>
            <w:noWrap/>
            <w:hideMark/>
          </w:tcPr>
          <w:p w14:paraId="6067ED9F" w14:textId="77777777" w:rsidR="00F529BC" w:rsidRPr="00F529BC" w:rsidRDefault="00F529BC" w:rsidP="00F529BC">
            <w:r w:rsidRPr="00F529BC">
              <w:t>9.56169</w:t>
            </w:r>
          </w:p>
        </w:tc>
        <w:tc>
          <w:tcPr>
            <w:tcW w:w="1136" w:type="dxa"/>
            <w:noWrap/>
            <w:hideMark/>
          </w:tcPr>
          <w:p w14:paraId="0E13E1A7" w14:textId="77777777" w:rsidR="00F529BC" w:rsidRPr="00F529BC" w:rsidRDefault="00F529BC" w:rsidP="00F529BC">
            <w:r w:rsidRPr="00F529BC">
              <w:t>11.94964</w:t>
            </w:r>
          </w:p>
        </w:tc>
        <w:tc>
          <w:tcPr>
            <w:tcW w:w="1136" w:type="dxa"/>
            <w:noWrap/>
            <w:hideMark/>
          </w:tcPr>
          <w:p w14:paraId="2BC484EF" w14:textId="77777777" w:rsidR="00F529BC" w:rsidRPr="00F529BC" w:rsidRDefault="00F529BC" w:rsidP="00F529BC">
            <w:r w:rsidRPr="00F529BC">
              <w:t>2.563447</w:t>
            </w:r>
          </w:p>
        </w:tc>
        <w:tc>
          <w:tcPr>
            <w:tcW w:w="1136" w:type="dxa"/>
            <w:noWrap/>
            <w:hideMark/>
          </w:tcPr>
          <w:p w14:paraId="2D2C8052" w14:textId="77777777" w:rsidR="00F529BC" w:rsidRPr="00F529BC" w:rsidRDefault="00F529BC" w:rsidP="00F529BC">
            <w:r w:rsidRPr="00F529BC">
              <w:t>6.320119</w:t>
            </w:r>
          </w:p>
        </w:tc>
        <w:tc>
          <w:tcPr>
            <w:tcW w:w="1136" w:type="dxa"/>
            <w:noWrap/>
            <w:hideMark/>
          </w:tcPr>
          <w:p w14:paraId="1F4385CF" w14:textId="77777777" w:rsidR="00F529BC" w:rsidRPr="00F529BC" w:rsidRDefault="00F529BC" w:rsidP="00F529BC">
            <w:r w:rsidRPr="00F529BC">
              <w:t>7.424433</w:t>
            </w:r>
          </w:p>
        </w:tc>
        <w:tc>
          <w:tcPr>
            <w:tcW w:w="1136" w:type="dxa"/>
            <w:noWrap/>
            <w:hideMark/>
          </w:tcPr>
          <w:p w14:paraId="7C711CA1" w14:textId="77777777" w:rsidR="00F529BC" w:rsidRPr="00F529BC" w:rsidRDefault="00F529BC" w:rsidP="00F529BC">
            <w:r w:rsidRPr="00F529BC">
              <w:t>9.142878</w:t>
            </w:r>
          </w:p>
        </w:tc>
        <w:tc>
          <w:tcPr>
            <w:tcW w:w="1136" w:type="dxa"/>
            <w:noWrap/>
            <w:hideMark/>
          </w:tcPr>
          <w:p w14:paraId="1A6442CD" w14:textId="77777777" w:rsidR="00F529BC" w:rsidRPr="00F529BC" w:rsidRDefault="00F529BC" w:rsidP="00F529BC">
            <w:r w:rsidRPr="00F529BC">
              <w:t>16.2772</w:t>
            </w:r>
          </w:p>
        </w:tc>
      </w:tr>
      <w:tr w:rsidR="00F529BC" w:rsidRPr="00F529BC" w14:paraId="77791F2C" w14:textId="77777777" w:rsidTr="00F529BC">
        <w:trPr>
          <w:trHeight w:val="241"/>
        </w:trPr>
        <w:tc>
          <w:tcPr>
            <w:tcW w:w="1136" w:type="dxa"/>
            <w:noWrap/>
            <w:hideMark/>
          </w:tcPr>
          <w:p w14:paraId="6BF6B726" w14:textId="77777777" w:rsidR="00F529BC" w:rsidRPr="00F529BC" w:rsidRDefault="00F529BC" w:rsidP="00F529BC">
            <w:r w:rsidRPr="00F529BC">
              <w:t>3.621985</w:t>
            </w:r>
          </w:p>
        </w:tc>
        <w:tc>
          <w:tcPr>
            <w:tcW w:w="1136" w:type="dxa"/>
            <w:noWrap/>
            <w:hideMark/>
          </w:tcPr>
          <w:p w14:paraId="72DD122E" w14:textId="77777777" w:rsidR="00F529BC" w:rsidRPr="00F529BC" w:rsidRDefault="00F529BC" w:rsidP="00F529BC">
            <w:r w:rsidRPr="00F529BC">
              <w:t>5.841046</w:t>
            </w:r>
          </w:p>
        </w:tc>
        <w:tc>
          <w:tcPr>
            <w:tcW w:w="1136" w:type="dxa"/>
            <w:noWrap/>
            <w:hideMark/>
          </w:tcPr>
          <w:p w14:paraId="260F65C6" w14:textId="77777777" w:rsidR="00F529BC" w:rsidRPr="00F529BC" w:rsidRDefault="00F529BC" w:rsidP="00F529BC">
            <w:r w:rsidRPr="00F529BC">
              <w:t>7.970902</w:t>
            </w:r>
          </w:p>
        </w:tc>
        <w:tc>
          <w:tcPr>
            <w:tcW w:w="1136" w:type="dxa"/>
            <w:noWrap/>
            <w:hideMark/>
          </w:tcPr>
          <w:p w14:paraId="37C02888" w14:textId="77777777" w:rsidR="00F529BC" w:rsidRPr="00F529BC" w:rsidRDefault="00F529BC" w:rsidP="00F529BC">
            <w:r w:rsidRPr="00F529BC">
              <w:t>9.792695</w:t>
            </w:r>
          </w:p>
        </w:tc>
        <w:tc>
          <w:tcPr>
            <w:tcW w:w="1136" w:type="dxa"/>
            <w:noWrap/>
            <w:hideMark/>
          </w:tcPr>
          <w:p w14:paraId="61DFCDCF" w14:textId="77777777" w:rsidR="00F529BC" w:rsidRPr="00F529BC" w:rsidRDefault="00F529BC" w:rsidP="00F529BC">
            <w:r w:rsidRPr="00F529BC">
              <w:t>11.67776</w:t>
            </w:r>
          </w:p>
        </w:tc>
        <w:tc>
          <w:tcPr>
            <w:tcW w:w="1136" w:type="dxa"/>
            <w:noWrap/>
            <w:hideMark/>
          </w:tcPr>
          <w:p w14:paraId="61E76752" w14:textId="77777777" w:rsidR="00F529BC" w:rsidRPr="00F529BC" w:rsidRDefault="00F529BC" w:rsidP="00F529BC">
            <w:r w:rsidRPr="00F529BC">
              <w:t>3.988949</w:t>
            </w:r>
          </w:p>
        </w:tc>
        <w:tc>
          <w:tcPr>
            <w:tcW w:w="1136" w:type="dxa"/>
            <w:noWrap/>
            <w:hideMark/>
          </w:tcPr>
          <w:p w14:paraId="0573AEED" w14:textId="77777777" w:rsidR="00F529BC" w:rsidRPr="00F529BC" w:rsidRDefault="00F529BC" w:rsidP="00F529BC">
            <w:r w:rsidRPr="00F529BC">
              <w:t>4.127738</w:t>
            </w:r>
          </w:p>
        </w:tc>
        <w:tc>
          <w:tcPr>
            <w:tcW w:w="1136" w:type="dxa"/>
            <w:noWrap/>
            <w:hideMark/>
          </w:tcPr>
          <w:p w14:paraId="420A706C" w14:textId="77777777" w:rsidR="00F529BC" w:rsidRPr="00F529BC" w:rsidRDefault="00F529BC" w:rsidP="00F529BC">
            <w:r w:rsidRPr="00F529BC">
              <w:t>7.102822</w:t>
            </w:r>
          </w:p>
        </w:tc>
        <w:tc>
          <w:tcPr>
            <w:tcW w:w="1136" w:type="dxa"/>
            <w:noWrap/>
            <w:hideMark/>
          </w:tcPr>
          <w:p w14:paraId="2587AD29" w14:textId="77777777" w:rsidR="00F529BC" w:rsidRPr="00F529BC" w:rsidRDefault="00F529BC" w:rsidP="00F529BC">
            <w:r w:rsidRPr="00F529BC">
              <w:t>14.30955</w:t>
            </w:r>
          </w:p>
        </w:tc>
        <w:tc>
          <w:tcPr>
            <w:tcW w:w="1136" w:type="dxa"/>
            <w:noWrap/>
            <w:hideMark/>
          </w:tcPr>
          <w:p w14:paraId="610AD423" w14:textId="77777777" w:rsidR="00F529BC" w:rsidRPr="00F529BC" w:rsidRDefault="00F529BC" w:rsidP="00F529BC">
            <w:r w:rsidRPr="00F529BC">
              <w:t>16.30049</w:t>
            </w:r>
          </w:p>
        </w:tc>
      </w:tr>
      <w:tr w:rsidR="00F529BC" w:rsidRPr="00F529BC" w14:paraId="0C940E20" w14:textId="77777777" w:rsidTr="00F529BC">
        <w:trPr>
          <w:trHeight w:val="241"/>
        </w:trPr>
        <w:tc>
          <w:tcPr>
            <w:tcW w:w="1136" w:type="dxa"/>
            <w:noWrap/>
            <w:hideMark/>
          </w:tcPr>
          <w:p w14:paraId="7CADE0BA" w14:textId="77777777" w:rsidR="00F529BC" w:rsidRPr="00F529BC" w:rsidRDefault="00F529BC" w:rsidP="00F529BC">
            <w:r w:rsidRPr="00F529BC">
              <w:t>2.956556</w:t>
            </w:r>
          </w:p>
        </w:tc>
        <w:tc>
          <w:tcPr>
            <w:tcW w:w="1136" w:type="dxa"/>
            <w:noWrap/>
            <w:hideMark/>
          </w:tcPr>
          <w:p w14:paraId="3593489D" w14:textId="77777777" w:rsidR="00F529BC" w:rsidRPr="00F529BC" w:rsidRDefault="00F529BC" w:rsidP="00F529BC">
            <w:r w:rsidRPr="00F529BC">
              <w:t>5.822186</w:t>
            </w:r>
          </w:p>
        </w:tc>
        <w:tc>
          <w:tcPr>
            <w:tcW w:w="1136" w:type="dxa"/>
            <w:noWrap/>
            <w:hideMark/>
          </w:tcPr>
          <w:p w14:paraId="6E55916A" w14:textId="77777777" w:rsidR="00F529BC" w:rsidRPr="00F529BC" w:rsidRDefault="00F529BC" w:rsidP="00F529BC">
            <w:r w:rsidRPr="00F529BC">
              <w:t>7.852241</w:t>
            </w:r>
          </w:p>
        </w:tc>
        <w:tc>
          <w:tcPr>
            <w:tcW w:w="1136" w:type="dxa"/>
            <w:noWrap/>
            <w:hideMark/>
          </w:tcPr>
          <w:p w14:paraId="63B87C4D" w14:textId="77777777" w:rsidR="00F529BC" w:rsidRPr="00F529BC" w:rsidRDefault="00F529BC" w:rsidP="00F529BC">
            <w:r w:rsidRPr="00F529BC">
              <w:t>12.82029</w:t>
            </w:r>
          </w:p>
        </w:tc>
        <w:tc>
          <w:tcPr>
            <w:tcW w:w="1136" w:type="dxa"/>
            <w:noWrap/>
            <w:hideMark/>
          </w:tcPr>
          <w:p w14:paraId="37858C49" w14:textId="77777777" w:rsidR="00F529BC" w:rsidRPr="00F529BC" w:rsidRDefault="00F529BC" w:rsidP="00F529BC">
            <w:r w:rsidRPr="00F529BC">
              <w:t>15.39547</w:t>
            </w:r>
          </w:p>
        </w:tc>
        <w:tc>
          <w:tcPr>
            <w:tcW w:w="1136" w:type="dxa"/>
            <w:noWrap/>
            <w:hideMark/>
          </w:tcPr>
          <w:p w14:paraId="19639F18" w14:textId="77777777" w:rsidR="00F529BC" w:rsidRPr="00F529BC" w:rsidRDefault="00F529BC" w:rsidP="00F529BC">
            <w:r w:rsidRPr="00F529BC">
              <w:t>3.932966</w:t>
            </w:r>
          </w:p>
        </w:tc>
        <w:tc>
          <w:tcPr>
            <w:tcW w:w="1136" w:type="dxa"/>
            <w:noWrap/>
            <w:hideMark/>
          </w:tcPr>
          <w:p w14:paraId="1DDB15A4" w14:textId="77777777" w:rsidR="00F529BC" w:rsidRPr="00F529BC" w:rsidRDefault="00F529BC" w:rsidP="00F529BC">
            <w:r w:rsidRPr="00F529BC">
              <w:t>7.405085</w:t>
            </w:r>
          </w:p>
        </w:tc>
        <w:tc>
          <w:tcPr>
            <w:tcW w:w="1136" w:type="dxa"/>
            <w:noWrap/>
            <w:hideMark/>
          </w:tcPr>
          <w:p w14:paraId="78D9F7B6" w14:textId="77777777" w:rsidR="00F529BC" w:rsidRPr="00F529BC" w:rsidRDefault="00F529BC" w:rsidP="00F529BC">
            <w:r w:rsidRPr="00F529BC">
              <w:t>9.282908</w:t>
            </w:r>
          </w:p>
        </w:tc>
        <w:tc>
          <w:tcPr>
            <w:tcW w:w="1136" w:type="dxa"/>
            <w:noWrap/>
            <w:hideMark/>
          </w:tcPr>
          <w:p w14:paraId="5D00F7BA" w14:textId="77777777" w:rsidR="00F529BC" w:rsidRPr="00F529BC" w:rsidRDefault="00F529BC" w:rsidP="00F529BC">
            <w:r w:rsidRPr="00F529BC">
              <w:t>9.975644</w:t>
            </w:r>
          </w:p>
        </w:tc>
        <w:tc>
          <w:tcPr>
            <w:tcW w:w="1136" w:type="dxa"/>
            <w:noWrap/>
            <w:hideMark/>
          </w:tcPr>
          <w:p w14:paraId="092C8918" w14:textId="77777777" w:rsidR="00F529BC" w:rsidRPr="00F529BC" w:rsidRDefault="00F529BC" w:rsidP="00F529BC">
            <w:r w:rsidRPr="00F529BC">
              <w:t>11.74011</w:t>
            </w:r>
          </w:p>
        </w:tc>
      </w:tr>
      <w:tr w:rsidR="00F529BC" w:rsidRPr="00F529BC" w14:paraId="0E5C9F93" w14:textId="77777777" w:rsidTr="00F529BC">
        <w:trPr>
          <w:trHeight w:val="241"/>
        </w:trPr>
        <w:tc>
          <w:tcPr>
            <w:tcW w:w="1136" w:type="dxa"/>
            <w:noWrap/>
            <w:hideMark/>
          </w:tcPr>
          <w:p w14:paraId="26EEA224" w14:textId="77777777" w:rsidR="00F529BC" w:rsidRPr="00F529BC" w:rsidRDefault="00F529BC" w:rsidP="00F529BC">
            <w:pPr>
              <w:rPr>
                <w:b/>
                <w:bCs/>
              </w:rPr>
            </w:pPr>
            <w:r w:rsidRPr="00F529BC">
              <w:rPr>
                <w:b/>
                <w:bCs/>
              </w:rPr>
              <w:t>2.900507</w:t>
            </w:r>
          </w:p>
        </w:tc>
        <w:tc>
          <w:tcPr>
            <w:tcW w:w="1136" w:type="dxa"/>
            <w:noWrap/>
            <w:hideMark/>
          </w:tcPr>
          <w:p w14:paraId="2BCF019E" w14:textId="77777777" w:rsidR="00F529BC" w:rsidRPr="00F529BC" w:rsidRDefault="00F529BC" w:rsidP="00F529BC">
            <w:pPr>
              <w:rPr>
                <w:b/>
                <w:bCs/>
              </w:rPr>
            </w:pPr>
            <w:r w:rsidRPr="00F529BC">
              <w:rPr>
                <w:b/>
                <w:bCs/>
              </w:rPr>
              <w:t>4.924577</w:t>
            </w:r>
          </w:p>
        </w:tc>
        <w:tc>
          <w:tcPr>
            <w:tcW w:w="1136" w:type="dxa"/>
            <w:noWrap/>
            <w:hideMark/>
          </w:tcPr>
          <w:p w14:paraId="3F7DC943" w14:textId="77777777" w:rsidR="00F529BC" w:rsidRPr="00F529BC" w:rsidRDefault="00F529BC" w:rsidP="00F529BC">
            <w:pPr>
              <w:rPr>
                <w:b/>
                <w:bCs/>
              </w:rPr>
            </w:pPr>
            <w:r w:rsidRPr="00F529BC">
              <w:rPr>
                <w:b/>
                <w:bCs/>
              </w:rPr>
              <w:t>7.611467</w:t>
            </w:r>
          </w:p>
        </w:tc>
        <w:tc>
          <w:tcPr>
            <w:tcW w:w="1136" w:type="dxa"/>
            <w:noWrap/>
            <w:hideMark/>
          </w:tcPr>
          <w:p w14:paraId="579EF863" w14:textId="77777777" w:rsidR="00F529BC" w:rsidRPr="00F529BC" w:rsidRDefault="00F529BC" w:rsidP="00F529BC">
            <w:pPr>
              <w:rPr>
                <w:b/>
                <w:bCs/>
              </w:rPr>
            </w:pPr>
            <w:r w:rsidRPr="00F529BC">
              <w:rPr>
                <w:b/>
                <w:bCs/>
              </w:rPr>
              <w:t>10.0796</w:t>
            </w:r>
          </w:p>
        </w:tc>
        <w:tc>
          <w:tcPr>
            <w:tcW w:w="1136" w:type="dxa"/>
            <w:noWrap/>
            <w:hideMark/>
          </w:tcPr>
          <w:p w14:paraId="08ABE122" w14:textId="77777777" w:rsidR="00F529BC" w:rsidRPr="00F529BC" w:rsidRDefault="00F529BC" w:rsidP="00F529BC">
            <w:pPr>
              <w:rPr>
                <w:b/>
                <w:bCs/>
              </w:rPr>
            </w:pPr>
            <w:r w:rsidRPr="00F529BC">
              <w:rPr>
                <w:b/>
                <w:bCs/>
              </w:rPr>
              <w:t>12.90302</w:t>
            </w:r>
          </w:p>
        </w:tc>
        <w:tc>
          <w:tcPr>
            <w:tcW w:w="1136" w:type="dxa"/>
            <w:noWrap/>
            <w:hideMark/>
          </w:tcPr>
          <w:p w14:paraId="44E88FCC" w14:textId="77777777" w:rsidR="00F529BC" w:rsidRPr="00F529BC" w:rsidRDefault="00F529BC" w:rsidP="00F529BC">
            <w:pPr>
              <w:rPr>
                <w:b/>
                <w:bCs/>
              </w:rPr>
            </w:pPr>
            <w:r w:rsidRPr="00F529BC">
              <w:rPr>
                <w:b/>
                <w:bCs/>
              </w:rPr>
              <w:t>3.291066</w:t>
            </w:r>
          </w:p>
        </w:tc>
        <w:tc>
          <w:tcPr>
            <w:tcW w:w="1136" w:type="dxa"/>
            <w:noWrap/>
            <w:hideMark/>
          </w:tcPr>
          <w:p w14:paraId="28E152A9" w14:textId="77777777" w:rsidR="00F529BC" w:rsidRPr="00F529BC" w:rsidRDefault="00F529BC" w:rsidP="00F529BC">
            <w:pPr>
              <w:rPr>
                <w:b/>
                <w:bCs/>
              </w:rPr>
            </w:pPr>
            <w:r w:rsidRPr="00F529BC">
              <w:rPr>
                <w:b/>
                <w:bCs/>
              </w:rPr>
              <w:t>5.259223</w:t>
            </w:r>
          </w:p>
        </w:tc>
        <w:tc>
          <w:tcPr>
            <w:tcW w:w="1136" w:type="dxa"/>
            <w:noWrap/>
            <w:hideMark/>
          </w:tcPr>
          <w:p w14:paraId="672CF728" w14:textId="77777777" w:rsidR="00F529BC" w:rsidRPr="00F529BC" w:rsidRDefault="00F529BC" w:rsidP="00F529BC">
            <w:pPr>
              <w:rPr>
                <w:b/>
                <w:bCs/>
              </w:rPr>
            </w:pPr>
            <w:r w:rsidRPr="00F529BC">
              <w:rPr>
                <w:b/>
                <w:bCs/>
              </w:rPr>
              <w:t>7.013259</w:t>
            </w:r>
          </w:p>
        </w:tc>
        <w:tc>
          <w:tcPr>
            <w:tcW w:w="1136" w:type="dxa"/>
            <w:noWrap/>
            <w:hideMark/>
          </w:tcPr>
          <w:p w14:paraId="4312AA99" w14:textId="77777777" w:rsidR="00F529BC" w:rsidRPr="00F529BC" w:rsidRDefault="00F529BC" w:rsidP="00F529BC">
            <w:pPr>
              <w:rPr>
                <w:b/>
                <w:bCs/>
              </w:rPr>
            </w:pPr>
            <w:r w:rsidRPr="00F529BC">
              <w:rPr>
                <w:b/>
                <w:bCs/>
              </w:rPr>
              <w:t>9.825552</w:t>
            </w:r>
          </w:p>
        </w:tc>
        <w:tc>
          <w:tcPr>
            <w:tcW w:w="1136" w:type="dxa"/>
            <w:noWrap/>
            <w:hideMark/>
          </w:tcPr>
          <w:p w14:paraId="3E278D18" w14:textId="77777777" w:rsidR="00F529BC" w:rsidRPr="00F529BC" w:rsidRDefault="00F529BC" w:rsidP="00F529BC">
            <w:pPr>
              <w:rPr>
                <w:b/>
                <w:bCs/>
              </w:rPr>
            </w:pPr>
            <w:r w:rsidRPr="00F529BC">
              <w:rPr>
                <w:b/>
                <w:bCs/>
              </w:rPr>
              <w:t>12.52589</w:t>
            </w:r>
          </w:p>
        </w:tc>
      </w:tr>
    </w:tbl>
    <w:p w14:paraId="10B47B5A" w14:textId="2AAD3FDC" w:rsidR="00F529BC" w:rsidRDefault="00F529BC" w:rsidP="00DD05AD">
      <w:r>
        <w:lastRenderedPageBreak/>
        <w:t>2</w:t>
      </w:r>
      <w:r w:rsidRPr="00F529BC">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2C7A4AF" w14:textId="77777777" w:rsidTr="00F529BC">
        <w:trPr>
          <w:trHeight w:val="300"/>
        </w:trPr>
        <w:tc>
          <w:tcPr>
            <w:tcW w:w="960" w:type="dxa"/>
            <w:noWrap/>
            <w:hideMark/>
          </w:tcPr>
          <w:p w14:paraId="7D74D209" w14:textId="77777777" w:rsidR="00F529BC" w:rsidRPr="00F529BC" w:rsidRDefault="00F529BC" w:rsidP="00F529BC">
            <w:r w:rsidRPr="00F529BC">
              <w:t>Tx01</w:t>
            </w:r>
          </w:p>
        </w:tc>
        <w:tc>
          <w:tcPr>
            <w:tcW w:w="960" w:type="dxa"/>
            <w:noWrap/>
            <w:hideMark/>
          </w:tcPr>
          <w:p w14:paraId="05AA9DB5" w14:textId="77777777" w:rsidR="00F529BC" w:rsidRPr="00F529BC" w:rsidRDefault="00F529BC" w:rsidP="00F529BC">
            <w:r w:rsidRPr="00F529BC">
              <w:t>Tx02</w:t>
            </w:r>
          </w:p>
        </w:tc>
        <w:tc>
          <w:tcPr>
            <w:tcW w:w="960" w:type="dxa"/>
            <w:noWrap/>
            <w:hideMark/>
          </w:tcPr>
          <w:p w14:paraId="7D70EBA9" w14:textId="77777777" w:rsidR="00F529BC" w:rsidRPr="00F529BC" w:rsidRDefault="00F529BC" w:rsidP="00F529BC">
            <w:r w:rsidRPr="00F529BC">
              <w:t>Tx03</w:t>
            </w:r>
          </w:p>
        </w:tc>
        <w:tc>
          <w:tcPr>
            <w:tcW w:w="960" w:type="dxa"/>
            <w:noWrap/>
            <w:hideMark/>
          </w:tcPr>
          <w:p w14:paraId="700DBA76" w14:textId="77777777" w:rsidR="00F529BC" w:rsidRPr="00F529BC" w:rsidRDefault="00F529BC" w:rsidP="00F529BC">
            <w:r w:rsidRPr="00F529BC">
              <w:t>Tx04</w:t>
            </w:r>
          </w:p>
        </w:tc>
        <w:tc>
          <w:tcPr>
            <w:tcW w:w="960" w:type="dxa"/>
            <w:noWrap/>
            <w:hideMark/>
          </w:tcPr>
          <w:p w14:paraId="59B73BAC" w14:textId="77777777" w:rsidR="00F529BC" w:rsidRPr="00F529BC" w:rsidRDefault="00F529BC" w:rsidP="00F529BC">
            <w:r w:rsidRPr="00F529BC">
              <w:t>Tx05</w:t>
            </w:r>
          </w:p>
        </w:tc>
        <w:tc>
          <w:tcPr>
            <w:tcW w:w="960" w:type="dxa"/>
            <w:noWrap/>
            <w:hideMark/>
          </w:tcPr>
          <w:p w14:paraId="65792A98" w14:textId="77777777" w:rsidR="00F529BC" w:rsidRPr="00F529BC" w:rsidRDefault="00F529BC" w:rsidP="00F529BC">
            <w:r w:rsidRPr="00F529BC">
              <w:t>Tx06</w:t>
            </w:r>
          </w:p>
        </w:tc>
        <w:tc>
          <w:tcPr>
            <w:tcW w:w="960" w:type="dxa"/>
            <w:noWrap/>
            <w:hideMark/>
          </w:tcPr>
          <w:p w14:paraId="746405BF" w14:textId="77777777" w:rsidR="00F529BC" w:rsidRPr="00F529BC" w:rsidRDefault="00F529BC" w:rsidP="00F529BC">
            <w:r w:rsidRPr="00F529BC">
              <w:t>Tx07</w:t>
            </w:r>
          </w:p>
        </w:tc>
        <w:tc>
          <w:tcPr>
            <w:tcW w:w="960" w:type="dxa"/>
            <w:noWrap/>
            <w:hideMark/>
          </w:tcPr>
          <w:p w14:paraId="3C3D6C3E" w14:textId="77777777" w:rsidR="00F529BC" w:rsidRPr="00F529BC" w:rsidRDefault="00F529BC" w:rsidP="00F529BC">
            <w:r w:rsidRPr="00F529BC">
              <w:t>Tx08</w:t>
            </w:r>
          </w:p>
        </w:tc>
        <w:tc>
          <w:tcPr>
            <w:tcW w:w="960" w:type="dxa"/>
            <w:noWrap/>
            <w:hideMark/>
          </w:tcPr>
          <w:p w14:paraId="1B6E6A1B" w14:textId="77777777" w:rsidR="00F529BC" w:rsidRPr="00F529BC" w:rsidRDefault="00F529BC" w:rsidP="00F529BC">
            <w:r w:rsidRPr="00F529BC">
              <w:t>Tx09</w:t>
            </w:r>
          </w:p>
        </w:tc>
        <w:tc>
          <w:tcPr>
            <w:tcW w:w="960" w:type="dxa"/>
            <w:noWrap/>
            <w:hideMark/>
          </w:tcPr>
          <w:p w14:paraId="75E950A4" w14:textId="77777777" w:rsidR="00F529BC" w:rsidRPr="00F529BC" w:rsidRDefault="00F529BC" w:rsidP="00F529BC">
            <w:r w:rsidRPr="00F529BC">
              <w:t>Tx10</w:t>
            </w:r>
          </w:p>
        </w:tc>
      </w:tr>
      <w:tr w:rsidR="00F529BC" w:rsidRPr="00F529BC" w14:paraId="1FE70013" w14:textId="77777777" w:rsidTr="00F529BC">
        <w:trPr>
          <w:trHeight w:val="300"/>
        </w:trPr>
        <w:tc>
          <w:tcPr>
            <w:tcW w:w="960" w:type="dxa"/>
            <w:noWrap/>
            <w:hideMark/>
          </w:tcPr>
          <w:p w14:paraId="10057FDB" w14:textId="77777777" w:rsidR="00F529BC" w:rsidRPr="00F529BC" w:rsidRDefault="00F529BC" w:rsidP="00F529BC">
            <w:r w:rsidRPr="00F529BC">
              <w:t>3.376706</w:t>
            </w:r>
          </w:p>
        </w:tc>
        <w:tc>
          <w:tcPr>
            <w:tcW w:w="960" w:type="dxa"/>
            <w:noWrap/>
            <w:hideMark/>
          </w:tcPr>
          <w:p w14:paraId="3E06A377" w14:textId="77777777" w:rsidR="00F529BC" w:rsidRPr="00F529BC" w:rsidRDefault="00F529BC" w:rsidP="00F529BC">
            <w:r w:rsidRPr="00F529BC">
              <w:t>2.554612</w:t>
            </w:r>
          </w:p>
        </w:tc>
        <w:tc>
          <w:tcPr>
            <w:tcW w:w="960" w:type="dxa"/>
            <w:noWrap/>
            <w:hideMark/>
          </w:tcPr>
          <w:p w14:paraId="1FB9DAD5" w14:textId="77777777" w:rsidR="00F529BC" w:rsidRPr="00F529BC" w:rsidRDefault="00F529BC" w:rsidP="00F529BC">
            <w:r w:rsidRPr="00F529BC">
              <w:t>6.290818</w:t>
            </w:r>
          </w:p>
        </w:tc>
        <w:tc>
          <w:tcPr>
            <w:tcW w:w="960" w:type="dxa"/>
            <w:noWrap/>
            <w:hideMark/>
          </w:tcPr>
          <w:p w14:paraId="380CE59C" w14:textId="77777777" w:rsidR="00F529BC" w:rsidRPr="00F529BC" w:rsidRDefault="00F529BC" w:rsidP="00F529BC">
            <w:r w:rsidRPr="00F529BC">
              <w:t>11.11793</w:t>
            </w:r>
          </w:p>
        </w:tc>
        <w:tc>
          <w:tcPr>
            <w:tcW w:w="960" w:type="dxa"/>
            <w:noWrap/>
            <w:hideMark/>
          </w:tcPr>
          <w:p w14:paraId="61D16F68" w14:textId="77777777" w:rsidR="00F529BC" w:rsidRPr="00F529BC" w:rsidRDefault="00F529BC" w:rsidP="00F529BC">
            <w:r w:rsidRPr="00F529BC">
              <w:t>10.47045</w:t>
            </w:r>
          </w:p>
        </w:tc>
        <w:tc>
          <w:tcPr>
            <w:tcW w:w="960" w:type="dxa"/>
            <w:noWrap/>
            <w:hideMark/>
          </w:tcPr>
          <w:p w14:paraId="3AABCB8A" w14:textId="77777777" w:rsidR="00F529BC" w:rsidRPr="00F529BC" w:rsidRDefault="00F529BC" w:rsidP="00F529BC">
            <w:r w:rsidRPr="00F529BC">
              <w:t>4.153661</w:t>
            </w:r>
          </w:p>
        </w:tc>
        <w:tc>
          <w:tcPr>
            <w:tcW w:w="960" w:type="dxa"/>
            <w:noWrap/>
            <w:hideMark/>
          </w:tcPr>
          <w:p w14:paraId="6BAC300B" w14:textId="77777777" w:rsidR="00F529BC" w:rsidRPr="00F529BC" w:rsidRDefault="00F529BC" w:rsidP="00F529BC">
            <w:r w:rsidRPr="00F529BC">
              <w:t>4.413547</w:t>
            </w:r>
          </w:p>
        </w:tc>
        <w:tc>
          <w:tcPr>
            <w:tcW w:w="960" w:type="dxa"/>
            <w:noWrap/>
            <w:hideMark/>
          </w:tcPr>
          <w:p w14:paraId="47BBF7B4" w14:textId="77777777" w:rsidR="00F529BC" w:rsidRPr="00F529BC" w:rsidRDefault="00F529BC" w:rsidP="00F529BC">
            <w:r w:rsidRPr="00F529BC">
              <w:t>5.878998</w:t>
            </w:r>
          </w:p>
        </w:tc>
        <w:tc>
          <w:tcPr>
            <w:tcW w:w="960" w:type="dxa"/>
            <w:noWrap/>
            <w:hideMark/>
          </w:tcPr>
          <w:p w14:paraId="111A88D7" w14:textId="77777777" w:rsidR="00F529BC" w:rsidRPr="00F529BC" w:rsidRDefault="00F529BC" w:rsidP="00F529BC">
            <w:r w:rsidRPr="00F529BC">
              <w:t>8.112067</w:t>
            </w:r>
          </w:p>
        </w:tc>
        <w:tc>
          <w:tcPr>
            <w:tcW w:w="960" w:type="dxa"/>
            <w:noWrap/>
            <w:hideMark/>
          </w:tcPr>
          <w:p w14:paraId="4200486B" w14:textId="77777777" w:rsidR="00F529BC" w:rsidRPr="00F529BC" w:rsidRDefault="00F529BC" w:rsidP="00F529BC">
            <w:r w:rsidRPr="00F529BC">
              <w:t>12.78058</w:t>
            </w:r>
          </w:p>
        </w:tc>
      </w:tr>
      <w:tr w:rsidR="00F529BC" w:rsidRPr="00F529BC" w14:paraId="532E2C94" w14:textId="77777777" w:rsidTr="00F529BC">
        <w:trPr>
          <w:trHeight w:val="300"/>
        </w:trPr>
        <w:tc>
          <w:tcPr>
            <w:tcW w:w="960" w:type="dxa"/>
            <w:noWrap/>
            <w:hideMark/>
          </w:tcPr>
          <w:p w14:paraId="7BFA8C26" w14:textId="77777777" w:rsidR="00F529BC" w:rsidRPr="00F529BC" w:rsidRDefault="00F529BC" w:rsidP="00F529BC">
            <w:r w:rsidRPr="00F529BC">
              <w:t>2.315073</w:t>
            </w:r>
          </w:p>
        </w:tc>
        <w:tc>
          <w:tcPr>
            <w:tcW w:w="960" w:type="dxa"/>
            <w:noWrap/>
            <w:hideMark/>
          </w:tcPr>
          <w:p w14:paraId="55DF974C" w14:textId="77777777" w:rsidR="00F529BC" w:rsidRPr="00F529BC" w:rsidRDefault="00F529BC" w:rsidP="00F529BC">
            <w:r w:rsidRPr="00F529BC">
              <w:t>4.512212</w:t>
            </w:r>
          </w:p>
        </w:tc>
        <w:tc>
          <w:tcPr>
            <w:tcW w:w="960" w:type="dxa"/>
            <w:noWrap/>
            <w:hideMark/>
          </w:tcPr>
          <w:p w14:paraId="7DBC246F" w14:textId="77777777" w:rsidR="00F529BC" w:rsidRPr="00F529BC" w:rsidRDefault="00F529BC" w:rsidP="00F529BC">
            <w:r w:rsidRPr="00F529BC">
              <w:t>7.17636</w:t>
            </w:r>
          </w:p>
        </w:tc>
        <w:tc>
          <w:tcPr>
            <w:tcW w:w="960" w:type="dxa"/>
            <w:noWrap/>
            <w:hideMark/>
          </w:tcPr>
          <w:p w14:paraId="35CEB0C2" w14:textId="77777777" w:rsidR="00F529BC" w:rsidRPr="00F529BC" w:rsidRDefault="00F529BC" w:rsidP="00F529BC">
            <w:r w:rsidRPr="00F529BC">
              <w:t>8.315211</w:t>
            </w:r>
          </w:p>
        </w:tc>
        <w:tc>
          <w:tcPr>
            <w:tcW w:w="960" w:type="dxa"/>
            <w:noWrap/>
            <w:hideMark/>
          </w:tcPr>
          <w:p w14:paraId="555FD4D2" w14:textId="77777777" w:rsidR="00F529BC" w:rsidRPr="00F529BC" w:rsidRDefault="00F529BC" w:rsidP="00F529BC">
            <w:r w:rsidRPr="00F529BC">
              <w:t>9.559805</w:t>
            </w:r>
          </w:p>
        </w:tc>
        <w:tc>
          <w:tcPr>
            <w:tcW w:w="960" w:type="dxa"/>
            <w:noWrap/>
            <w:hideMark/>
          </w:tcPr>
          <w:p w14:paraId="58746E07" w14:textId="77777777" w:rsidR="00F529BC" w:rsidRPr="00F529BC" w:rsidRDefault="00F529BC" w:rsidP="00F529BC">
            <w:r w:rsidRPr="00F529BC">
              <w:t>2.269928</w:t>
            </w:r>
          </w:p>
        </w:tc>
        <w:tc>
          <w:tcPr>
            <w:tcW w:w="960" w:type="dxa"/>
            <w:noWrap/>
            <w:hideMark/>
          </w:tcPr>
          <w:p w14:paraId="05ADF869" w14:textId="77777777" w:rsidR="00F529BC" w:rsidRPr="00F529BC" w:rsidRDefault="00F529BC" w:rsidP="00F529BC">
            <w:r w:rsidRPr="00F529BC">
              <w:t>3.862305</w:t>
            </w:r>
          </w:p>
        </w:tc>
        <w:tc>
          <w:tcPr>
            <w:tcW w:w="960" w:type="dxa"/>
            <w:noWrap/>
            <w:hideMark/>
          </w:tcPr>
          <w:p w14:paraId="7E1F7CE7" w14:textId="77777777" w:rsidR="00F529BC" w:rsidRPr="00F529BC" w:rsidRDefault="00F529BC" w:rsidP="00F529BC">
            <w:r w:rsidRPr="00F529BC">
              <w:t>6.130827</w:t>
            </w:r>
          </w:p>
        </w:tc>
        <w:tc>
          <w:tcPr>
            <w:tcW w:w="960" w:type="dxa"/>
            <w:noWrap/>
            <w:hideMark/>
          </w:tcPr>
          <w:p w14:paraId="1907A2EE" w14:textId="77777777" w:rsidR="00F529BC" w:rsidRPr="00F529BC" w:rsidRDefault="00F529BC" w:rsidP="00F529BC">
            <w:r w:rsidRPr="00F529BC">
              <w:t>8.493555</w:t>
            </w:r>
          </w:p>
        </w:tc>
        <w:tc>
          <w:tcPr>
            <w:tcW w:w="960" w:type="dxa"/>
            <w:noWrap/>
            <w:hideMark/>
          </w:tcPr>
          <w:p w14:paraId="5502456C" w14:textId="77777777" w:rsidR="00F529BC" w:rsidRPr="00F529BC" w:rsidRDefault="00F529BC" w:rsidP="00F529BC">
            <w:r w:rsidRPr="00F529BC">
              <w:t>12.57032</w:t>
            </w:r>
          </w:p>
        </w:tc>
      </w:tr>
      <w:tr w:rsidR="00F529BC" w:rsidRPr="00F529BC" w14:paraId="5C701D77" w14:textId="77777777" w:rsidTr="00F529BC">
        <w:trPr>
          <w:trHeight w:val="300"/>
        </w:trPr>
        <w:tc>
          <w:tcPr>
            <w:tcW w:w="960" w:type="dxa"/>
            <w:noWrap/>
            <w:hideMark/>
          </w:tcPr>
          <w:p w14:paraId="2D711CA2" w14:textId="77777777" w:rsidR="00F529BC" w:rsidRPr="00F529BC" w:rsidRDefault="00F529BC" w:rsidP="00F529BC">
            <w:r w:rsidRPr="00F529BC">
              <w:t>2.629072</w:t>
            </w:r>
          </w:p>
        </w:tc>
        <w:tc>
          <w:tcPr>
            <w:tcW w:w="960" w:type="dxa"/>
            <w:noWrap/>
            <w:hideMark/>
          </w:tcPr>
          <w:p w14:paraId="676437C9" w14:textId="77777777" w:rsidR="00F529BC" w:rsidRPr="00F529BC" w:rsidRDefault="00F529BC" w:rsidP="00F529BC">
            <w:r w:rsidRPr="00F529BC">
              <w:t>4.254239</w:t>
            </w:r>
          </w:p>
        </w:tc>
        <w:tc>
          <w:tcPr>
            <w:tcW w:w="960" w:type="dxa"/>
            <w:noWrap/>
            <w:hideMark/>
          </w:tcPr>
          <w:p w14:paraId="0ABCF80F" w14:textId="77777777" w:rsidR="00F529BC" w:rsidRPr="00F529BC" w:rsidRDefault="00F529BC" w:rsidP="00F529BC">
            <w:r w:rsidRPr="00F529BC">
              <w:t>7.926938</w:t>
            </w:r>
          </w:p>
        </w:tc>
        <w:tc>
          <w:tcPr>
            <w:tcW w:w="960" w:type="dxa"/>
            <w:noWrap/>
            <w:hideMark/>
          </w:tcPr>
          <w:p w14:paraId="0E85095B" w14:textId="77777777" w:rsidR="00F529BC" w:rsidRPr="00F529BC" w:rsidRDefault="00F529BC" w:rsidP="00F529BC">
            <w:r w:rsidRPr="00F529BC">
              <w:t>8.140258</w:t>
            </w:r>
          </w:p>
        </w:tc>
        <w:tc>
          <w:tcPr>
            <w:tcW w:w="960" w:type="dxa"/>
            <w:noWrap/>
            <w:hideMark/>
          </w:tcPr>
          <w:p w14:paraId="20C49A7D" w14:textId="77777777" w:rsidR="00F529BC" w:rsidRPr="00F529BC" w:rsidRDefault="00F529BC" w:rsidP="00F529BC">
            <w:r w:rsidRPr="00F529BC">
              <w:t>15.55543</w:t>
            </w:r>
          </w:p>
        </w:tc>
        <w:tc>
          <w:tcPr>
            <w:tcW w:w="960" w:type="dxa"/>
            <w:noWrap/>
            <w:hideMark/>
          </w:tcPr>
          <w:p w14:paraId="31676A41" w14:textId="77777777" w:rsidR="00F529BC" w:rsidRPr="00F529BC" w:rsidRDefault="00F529BC" w:rsidP="00F529BC">
            <w:r w:rsidRPr="00F529BC">
              <w:t>3.136865</w:t>
            </w:r>
          </w:p>
        </w:tc>
        <w:tc>
          <w:tcPr>
            <w:tcW w:w="960" w:type="dxa"/>
            <w:noWrap/>
            <w:hideMark/>
          </w:tcPr>
          <w:p w14:paraId="676405F8" w14:textId="77777777" w:rsidR="00F529BC" w:rsidRPr="00F529BC" w:rsidRDefault="00F529BC" w:rsidP="00F529BC">
            <w:r w:rsidRPr="00F529BC">
              <w:t>4.534981</w:t>
            </w:r>
          </w:p>
        </w:tc>
        <w:tc>
          <w:tcPr>
            <w:tcW w:w="960" w:type="dxa"/>
            <w:noWrap/>
            <w:hideMark/>
          </w:tcPr>
          <w:p w14:paraId="0345EA71" w14:textId="77777777" w:rsidR="00F529BC" w:rsidRPr="00F529BC" w:rsidRDefault="00F529BC" w:rsidP="00F529BC">
            <w:r w:rsidRPr="00F529BC">
              <w:t>5.937878</w:t>
            </w:r>
          </w:p>
        </w:tc>
        <w:tc>
          <w:tcPr>
            <w:tcW w:w="960" w:type="dxa"/>
            <w:noWrap/>
            <w:hideMark/>
          </w:tcPr>
          <w:p w14:paraId="2C3FA162" w14:textId="77777777" w:rsidR="00F529BC" w:rsidRPr="00F529BC" w:rsidRDefault="00F529BC" w:rsidP="00F529BC">
            <w:r w:rsidRPr="00F529BC">
              <w:t>10.7705</w:t>
            </w:r>
          </w:p>
        </w:tc>
        <w:tc>
          <w:tcPr>
            <w:tcW w:w="960" w:type="dxa"/>
            <w:noWrap/>
            <w:hideMark/>
          </w:tcPr>
          <w:p w14:paraId="201EE627" w14:textId="77777777" w:rsidR="00F529BC" w:rsidRPr="00F529BC" w:rsidRDefault="00F529BC" w:rsidP="00F529BC">
            <w:r w:rsidRPr="00F529BC">
              <w:t>14.87068</w:t>
            </w:r>
          </w:p>
        </w:tc>
      </w:tr>
      <w:tr w:rsidR="00F529BC" w:rsidRPr="00F529BC" w14:paraId="09EED70C" w14:textId="77777777" w:rsidTr="00F529BC">
        <w:trPr>
          <w:trHeight w:val="300"/>
        </w:trPr>
        <w:tc>
          <w:tcPr>
            <w:tcW w:w="960" w:type="dxa"/>
            <w:noWrap/>
            <w:hideMark/>
          </w:tcPr>
          <w:p w14:paraId="54273A04" w14:textId="77777777" w:rsidR="00F529BC" w:rsidRPr="00F529BC" w:rsidRDefault="00F529BC" w:rsidP="00F529BC">
            <w:r w:rsidRPr="00F529BC">
              <w:t>2.822078</w:t>
            </w:r>
          </w:p>
        </w:tc>
        <w:tc>
          <w:tcPr>
            <w:tcW w:w="960" w:type="dxa"/>
            <w:noWrap/>
            <w:hideMark/>
          </w:tcPr>
          <w:p w14:paraId="7FE998D8" w14:textId="77777777" w:rsidR="00F529BC" w:rsidRPr="00F529BC" w:rsidRDefault="00F529BC" w:rsidP="00F529BC">
            <w:r w:rsidRPr="00F529BC">
              <w:t>4.869543</w:t>
            </w:r>
          </w:p>
        </w:tc>
        <w:tc>
          <w:tcPr>
            <w:tcW w:w="960" w:type="dxa"/>
            <w:noWrap/>
            <w:hideMark/>
          </w:tcPr>
          <w:p w14:paraId="3F999E2A" w14:textId="77777777" w:rsidR="00F529BC" w:rsidRPr="00F529BC" w:rsidRDefault="00F529BC" w:rsidP="00F529BC">
            <w:r w:rsidRPr="00F529BC">
              <w:t>6.386926</w:t>
            </w:r>
          </w:p>
        </w:tc>
        <w:tc>
          <w:tcPr>
            <w:tcW w:w="960" w:type="dxa"/>
            <w:noWrap/>
            <w:hideMark/>
          </w:tcPr>
          <w:p w14:paraId="0355894D" w14:textId="77777777" w:rsidR="00F529BC" w:rsidRPr="00F529BC" w:rsidRDefault="00F529BC" w:rsidP="00F529BC">
            <w:r w:rsidRPr="00F529BC">
              <w:t>11.77636</w:t>
            </w:r>
          </w:p>
        </w:tc>
        <w:tc>
          <w:tcPr>
            <w:tcW w:w="960" w:type="dxa"/>
            <w:noWrap/>
            <w:hideMark/>
          </w:tcPr>
          <w:p w14:paraId="038112DD" w14:textId="77777777" w:rsidR="00F529BC" w:rsidRPr="00F529BC" w:rsidRDefault="00F529BC" w:rsidP="00F529BC">
            <w:r w:rsidRPr="00F529BC">
              <w:t>11.40199</w:t>
            </w:r>
          </w:p>
        </w:tc>
        <w:tc>
          <w:tcPr>
            <w:tcW w:w="960" w:type="dxa"/>
            <w:noWrap/>
            <w:hideMark/>
          </w:tcPr>
          <w:p w14:paraId="09BD4B21" w14:textId="77777777" w:rsidR="00F529BC" w:rsidRPr="00F529BC" w:rsidRDefault="00F529BC" w:rsidP="00F529BC">
            <w:r w:rsidRPr="00F529BC">
              <w:t>3.11535</w:t>
            </w:r>
          </w:p>
        </w:tc>
        <w:tc>
          <w:tcPr>
            <w:tcW w:w="960" w:type="dxa"/>
            <w:noWrap/>
            <w:hideMark/>
          </w:tcPr>
          <w:p w14:paraId="3DF7F639" w14:textId="77777777" w:rsidR="00F529BC" w:rsidRPr="00F529BC" w:rsidRDefault="00F529BC" w:rsidP="00F529BC">
            <w:r w:rsidRPr="00F529BC">
              <w:t>5.370884</w:t>
            </w:r>
          </w:p>
        </w:tc>
        <w:tc>
          <w:tcPr>
            <w:tcW w:w="960" w:type="dxa"/>
            <w:noWrap/>
            <w:hideMark/>
          </w:tcPr>
          <w:p w14:paraId="6CADBC40" w14:textId="77777777" w:rsidR="00F529BC" w:rsidRPr="00F529BC" w:rsidRDefault="00F529BC" w:rsidP="00F529BC">
            <w:r w:rsidRPr="00F529BC">
              <w:t>7.719165</w:t>
            </w:r>
          </w:p>
        </w:tc>
        <w:tc>
          <w:tcPr>
            <w:tcW w:w="960" w:type="dxa"/>
            <w:noWrap/>
            <w:hideMark/>
          </w:tcPr>
          <w:p w14:paraId="601BD165" w14:textId="77777777" w:rsidR="00F529BC" w:rsidRPr="00F529BC" w:rsidRDefault="00F529BC" w:rsidP="00F529BC">
            <w:r w:rsidRPr="00F529BC">
              <w:t>9.340761</w:t>
            </w:r>
          </w:p>
        </w:tc>
        <w:tc>
          <w:tcPr>
            <w:tcW w:w="960" w:type="dxa"/>
            <w:noWrap/>
            <w:hideMark/>
          </w:tcPr>
          <w:p w14:paraId="263CEA22" w14:textId="77777777" w:rsidR="00F529BC" w:rsidRPr="00F529BC" w:rsidRDefault="00F529BC" w:rsidP="00F529BC">
            <w:r w:rsidRPr="00F529BC">
              <w:t>10.47103</w:t>
            </w:r>
          </w:p>
        </w:tc>
      </w:tr>
      <w:tr w:rsidR="00F529BC" w:rsidRPr="00F529BC" w14:paraId="6F44E103" w14:textId="77777777" w:rsidTr="00F529BC">
        <w:trPr>
          <w:trHeight w:val="300"/>
        </w:trPr>
        <w:tc>
          <w:tcPr>
            <w:tcW w:w="960" w:type="dxa"/>
            <w:noWrap/>
            <w:hideMark/>
          </w:tcPr>
          <w:p w14:paraId="2ABC9FC8" w14:textId="77777777" w:rsidR="00F529BC" w:rsidRPr="00F529BC" w:rsidRDefault="00F529BC" w:rsidP="00F529BC">
            <w:r w:rsidRPr="00F529BC">
              <w:t>3.545231</w:t>
            </w:r>
          </w:p>
        </w:tc>
        <w:tc>
          <w:tcPr>
            <w:tcW w:w="960" w:type="dxa"/>
            <w:noWrap/>
            <w:hideMark/>
          </w:tcPr>
          <w:p w14:paraId="214A8CE1" w14:textId="77777777" w:rsidR="00F529BC" w:rsidRPr="00F529BC" w:rsidRDefault="00F529BC" w:rsidP="00F529BC">
            <w:r w:rsidRPr="00F529BC">
              <w:t>4.966392</w:t>
            </w:r>
          </w:p>
        </w:tc>
        <w:tc>
          <w:tcPr>
            <w:tcW w:w="960" w:type="dxa"/>
            <w:noWrap/>
            <w:hideMark/>
          </w:tcPr>
          <w:p w14:paraId="440B69AE" w14:textId="77777777" w:rsidR="00F529BC" w:rsidRPr="00F529BC" w:rsidRDefault="00F529BC" w:rsidP="00F529BC">
            <w:r w:rsidRPr="00F529BC">
              <w:t>8.99457</w:t>
            </w:r>
          </w:p>
        </w:tc>
        <w:tc>
          <w:tcPr>
            <w:tcW w:w="960" w:type="dxa"/>
            <w:noWrap/>
            <w:hideMark/>
          </w:tcPr>
          <w:p w14:paraId="04E21F2B" w14:textId="77777777" w:rsidR="00F529BC" w:rsidRPr="00F529BC" w:rsidRDefault="00F529BC" w:rsidP="00F529BC">
            <w:r w:rsidRPr="00F529BC">
              <w:t>9.40386</w:t>
            </w:r>
          </w:p>
        </w:tc>
        <w:tc>
          <w:tcPr>
            <w:tcW w:w="960" w:type="dxa"/>
            <w:noWrap/>
            <w:hideMark/>
          </w:tcPr>
          <w:p w14:paraId="71D257C2" w14:textId="77777777" w:rsidR="00F529BC" w:rsidRPr="00F529BC" w:rsidRDefault="00F529BC" w:rsidP="00F529BC">
            <w:r w:rsidRPr="00F529BC">
              <w:t>10.63711</w:t>
            </w:r>
          </w:p>
        </w:tc>
        <w:tc>
          <w:tcPr>
            <w:tcW w:w="960" w:type="dxa"/>
            <w:noWrap/>
            <w:hideMark/>
          </w:tcPr>
          <w:p w14:paraId="2D7DB4F3" w14:textId="77777777" w:rsidR="00F529BC" w:rsidRPr="00F529BC" w:rsidRDefault="00F529BC" w:rsidP="00F529BC">
            <w:r w:rsidRPr="00F529BC">
              <w:t>3.164827</w:t>
            </w:r>
          </w:p>
        </w:tc>
        <w:tc>
          <w:tcPr>
            <w:tcW w:w="960" w:type="dxa"/>
            <w:noWrap/>
            <w:hideMark/>
          </w:tcPr>
          <w:p w14:paraId="4A939156" w14:textId="77777777" w:rsidR="00F529BC" w:rsidRPr="00F529BC" w:rsidRDefault="00F529BC" w:rsidP="00F529BC">
            <w:r w:rsidRPr="00F529BC">
              <w:t>4.365233</w:t>
            </w:r>
          </w:p>
        </w:tc>
        <w:tc>
          <w:tcPr>
            <w:tcW w:w="960" w:type="dxa"/>
            <w:noWrap/>
            <w:hideMark/>
          </w:tcPr>
          <w:p w14:paraId="1A3B7FE3" w14:textId="77777777" w:rsidR="00F529BC" w:rsidRPr="00F529BC" w:rsidRDefault="00F529BC" w:rsidP="00F529BC">
            <w:r w:rsidRPr="00F529BC">
              <w:t>6.957987</w:t>
            </w:r>
          </w:p>
        </w:tc>
        <w:tc>
          <w:tcPr>
            <w:tcW w:w="960" w:type="dxa"/>
            <w:noWrap/>
            <w:hideMark/>
          </w:tcPr>
          <w:p w14:paraId="77A5F3AA" w14:textId="77777777" w:rsidR="00F529BC" w:rsidRPr="00F529BC" w:rsidRDefault="00F529BC" w:rsidP="00F529BC">
            <w:r w:rsidRPr="00F529BC">
              <w:t>8.827961</w:t>
            </w:r>
          </w:p>
        </w:tc>
        <w:tc>
          <w:tcPr>
            <w:tcW w:w="960" w:type="dxa"/>
            <w:noWrap/>
            <w:hideMark/>
          </w:tcPr>
          <w:p w14:paraId="3481B68C" w14:textId="77777777" w:rsidR="00F529BC" w:rsidRPr="00F529BC" w:rsidRDefault="00F529BC" w:rsidP="00F529BC">
            <w:r w:rsidRPr="00F529BC">
              <w:t>10.97903</w:t>
            </w:r>
          </w:p>
        </w:tc>
      </w:tr>
      <w:tr w:rsidR="00F529BC" w:rsidRPr="00F529BC" w14:paraId="2135A24D" w14:textId="77777777" w:rsidTr="00F529BC">
        <w:trPr>
          <w:trHeight w:val="300"/>
        </w:trPr>
        <w:tc>
          <w:tcPr>
            <w:tcW w:w="960" w:type="dxa"/>
            <w:noWrap/>
            <w:hideMark/>
          </w:tcPr>
          <w:p w14:paraId="40792D38" w14:textId="77777777" w:rsidR="00F529BC" w:rsidRPr="00F529BC" w:rsidRDefault="00F529BC" w:rsidP="00F529BC">
            <w:r w:rsidRPr="00F529BC">
              <w:t>2.711502</w:t>
            </w:r>
          </w:p>
        </w:tc>
        <w:tc>
          <w:tcPr>
            <w:tcW w:w="960" w:type="dxa"/>
            <w:noWrap/>
            <w:hideMark/>
          </w:tcPr>
          <w:p w14:paraId="03C8A460" w14:textId="77777777" w:rsidR="00F529BC" w:rsidRPr="00F529BC" w:rsidRDefault="00F529BC" w:rsidP="00F529BC">
            <w:r w:rsidRPr="00F529BC">
              <w:t>5.703223</w:t>
            </w:r>
          </w:p>
        </w:tc>
        <w:tc>
          <w:tcPr>
            <w:tcW w:w="960" w:type="dxa"/>
            <w:noWrap/>
            <w:hideMark/>
          </w:tcPr>
          <w:p w14:paraId="4356A0FC" w14:textId="77777777" w:rsidR="00F529BC" w:rsidRPr="00F529BC" w:rsidRDefault="00F529BC" w:rsidP="00F529BC">
            <w:r w:rsidRPr="00F529BC">
              <w:t>7.449167</w:t>
            </w:r>
          </w:p>
        </w:tc>
        <w:tc>
          <w:tcPr>
            <w:tcW w:w="960" w:type="dxa"/>
            <w:noWrap/>
            <w:hideMark/>
          </w:tcPr>
          <w:p w14:paraId="6D6AC088" w14:textId="77777777" w:rsidR="00F529BC" w:rsidRPr="00F529BC" w:rsidRDefault="00F529BC" w:rsidP="00F529BC">
            <w:r w:rsidRPr="00F529BC">
              <w:t>8.811083</w:t>
            </w:r>
          </w:p>
        </w:tc>
        <w:tc>
          <w:tcPr>
            <w:tcW w:w="960" w:type="dxa"/>
            <w:noWrap/>
            <w:hideMark/>
          </w:tcPr>
          <w:p w14:paraId="33690B35" w14:textId="77777777" w:rsidR="00F529BC" w:rsidRPr="00F529BC" w:rsidRDefault="00F529BC" w:rsidP="00F529BC">
            <w:r w:rsidRPr="00F529BC">
              <w:t>10.38704</w:t>
            </w:r>
          </w:p>
        </w:tc>
        <w:tc>
          <w:tcPr>
            <w:tcW w:w="960" w:type="dxa"/>
            <w:noWrap/>
            <w:hideMark/>
          </w:tcPr>
          <w:p w14:paraId="5FDFB603" w14:textId="77777777" w:rsidR="00F529BC" w:rsidRPr="00F529BC" w:rsidRDefault="00F529BC" w:rsidP="00F529BC">
            <w:r w:rsidRPr="00F529BC">
              <w:t>1.976233</w:t>
            </w:r>
          </w:p>
        </w:tc>
        <w:tc>
          <w:tcPr>
            <w:tcW w:w="960" w:type="dxa"/>
            <w:noWrap/>
            <w:hideMark/>
          </w:tcPr>
          <w:p w14:paraId="24566F0D" w14:textId="77777777" w:rsidR="00F529BC" w:rsidRPr="00F529BC" w:rsidRDefault="00F529BC" w:rsidP="00F529BC">
            <w:r w:rsidRPr="00F529BC">
              <w:t>4.755232</w:t>
            </w:r>
          </w:p>
        </w:tc>
        <w:tc>
          <w:tcPr>
            <w:tcW w:w="960" w:type="dxa"/>
            <w:noWrap/>
            <w:hideMark/>
          </w:tcPr>
          <w:p w14:paraId="22EF1706" w14:textId="77777777" w:rsidR="00F529BC" w:rsidRPr="00F529BC" w:rsidRDefault="00F529BC" w:rsidP="00F529BC">
            <w:r w:rsidRPr="00F529BC">
              <w:t>7.710601</w:t>
            </w:r>
          </w:p>
        </w:tc>
        <w:tc>
          <w:tcPr>
            <w:tcW w:w="960" w:type="dxa"/>
            <w:noWrap/>
            <w:hideMark/>
          </w:tcPr>
          <w:p w14:paraId="4952F7BA" w14:textId="77777777" w:rsidR="00F529BC" w:rsidRPr="00F529BC" w:rsidRDefault="00F529BC" w:rsidP="00F529BC">
            <w:r w:rsidRPr="00F529BC">
              <w:t>9.845017</w:t>
            </w:r>
          </w:p>
        </w:tc>
        <w:tc>
          <w:tcPr>
            <w:tcW w:w="960" w:type="dxa"/>
            <w:noWrap/>
            <w:hideMark/>
          </w:tcPr>
          <w:p w14:paraId="0EF67D67" w14:textId="77777777" w:rsidR="00F529BC" w:rsidRPr="00F529BC" w:rsidRDefault="00F529BC" w:rsidP="00F529BC">
            <w:r w:rsidRPr="00F529BC">
              <w:t>11.44896</w:t>
            </w:r>
          </w:p>
        </w:tc>
      </w:tr>
      <w:tr w:rsidR="00F529BC" w:rsidRPr="00F529BC" w14:paraId="2F44B738" w14:textId="77777777" w:rsidTr="00F529BC">
        <w:trPr>
          <w:trHeight w:val="300"/>
        </w:trPr>
        <w:tc>
          <w:tcPr>
            <w:tcW w:w="960" w:type="dxa"/>
            <w:noWrap/>
            <w:hideMark/>
          </w:tcPr>
          <w:p w14:paraId="21A01B32" w14:textId="77777777" w:rsidR="00F529BC" w:rsidRPr="00F529BC" w:rsidRDefault="00F529BC" w:rsidP="00F529BC">
            <w:r w:rsidRPr="00F529BC">
              <w:t>3.88538</w:t>
            </w:r>
          </w:p>
        </w:tc>
        <w:tc>
          <w:tcPr>
            <w:tcW w:w="960" w:type="dxa"/>
            <w:noWrap/>
            <w:hideMark/>
          </w:tcPr>
          <w:p w14:paraId="164021FC" w14:textId="77777777" w:rsidR="00F529BC" w:rsidRPr="00F529BC" w:rsidRDefault="00F529BC" w:rsidP="00F529BC">
            <w:r w:rsidRPr="00F529BC">
              <w:t>6.99889</w:t>
            </w:r>
          </w:p>
        </w:tc>
        <w:tc>
          <w:tcPr>
            <w:tcW w:w="960" w:type="dxa"/>
            <w:noWrap/>
            <w:hideMark/>
          </w:tcPr>
          <w:p w14:paraId="35648BB3" w14:textId="77777777" w:rsidR="00F529BC" w:rsidRPr="00F529BC" w:rsidRDefault="00F529BC" w:rsidP="00F529BC">
            <w:r w:rsidRPr="00F529BC">
              <w:t>7.216477</w:t>
            </w:r>
          </w:p>
        </w:tc>
        <w:tc>
          <w:tcPr>
            <w:tcW w:w="960" w:type="dxa"/>
            <w:noWrap/>
            <w:hideMark/>
          </w:tcPr>
          <w:p w14:paraId="6D5032FB" w14:textId="77777777" w:rsidR="00F529BC" w:rsidRPr="00F529BC" w:rsidRDefault="00F529BC" w:rsidP="00F529BC">
            <w:r w:rsidRPr="00F529BC">
              <w:t>9.130355</w:t>
            </w:r>
          </w:p>
        </w:tc>
        <w:tc>
          <w:tcPr>
            <w:tcW w:w="960" w:type="dxa"/>
            <w:noWrap/>
            <w:hideMark/>
          </w:tcPr>
          <w:p w14:paraId="38C0C909" w14:textId="77777777" w:rsidR="00F529BC" w:rsidRPr="00F529BC" w:rsidRDefault="00F529BC" w:rsidP="00F529BC">
            <w:r w:rsidRPr="00F529BC">
              <w:t>10.73139</w:t>
            </w:r>
          </w:p>
        </w:tc>
        <w:tc>
          <w:tcPr>
            <w:tcW w:w="960" w:type="dxa"/>
            <w:noWrap/>
            <w:hideMark/>
          </w:tcPr>
          <w:p w14:paraId="56ED2FDE" w14:textId="77777777" w:rsidR="00F529BC" w:rsidRPr="00F529BC" w:rsidRDefault="00F529BC" w:rsidP="00F529BC">
            <w:r w:rsidRPr="00F529BC">
              <w:t>2.351932</w:t>
            </w:r>
          </w:p>
        </w:tc>
        <w:tc>
          <w:tcPr>
            <w:tcW w:w="960" w:type="dxa"/>
            <w:noWrap/>
            <w:hideMark/>
          </w:tcPr>
          <w:p w14:paraId="64522A11" w14:textId="77777777" w:rsidR="00F529BC" w:rsidRPr="00F529BC" w:rsidRDefault="00F529BC" w:rsidP="00F529BC">
            <w:r w:rsidRPr="00F529BC">
              <w:t>6.787699</w:t>
            </w:r>
          </w:p>
        </w:tc>
        <w:tc>
          <w:tcPr>
            <w:tcW w:w="960" w:type="dxa"/>
            <w:noWrap/>
            <w:hideMark/>
          </w:tcPr>
          <w:p w14:paraId="3F24C6E3" w14:textId="77777777" w:rsidR="00F529BC" w:rsidRPr="00F529BC" w:rsidRDefault="00F529BC" w:rsidP="00F529BC">
            <w:r w:rsidRPr="00F529BC">
              <w:t>7.72083</w:t>
            </w:r>
          </w:p>
        </w:tc>
        <w:tc>
          <w:tcPr>
            <w:tcW w:w="960" w:type="dxa"/>
            <w:noWrap/>
            <w:hideMark/>
          </w:tcPr>
          <w:p w14:paraId="00EEBDD9" w14:textId="77777777" w:rsidR="00F529BC" w:rsidRPr="00F529BC" w:rsidRDefault="00F529BC" w:rsidP="00F529BC">
            <w:r w:rsidRPr="00F529BC">
              <w:t>12.1787</w:t>
            </w:r>
          </w:p>
        </w:tc>
        <w:tc>
          <w:tcPr>
            <w:tcW w:w="960" w:type="dxa"/>
            <w:noWrap/>
            <w:hideMark/>
          </w:tcPr>
          <w:p w14:paraId="61F5D6F7" w14:textId="77777777" w:rsidR="00F529BC" w:rsidRPr="00F529BC" w:rsidRDefault="00F529BC" w:rsidP="00F529BC">
            <w:r w:rsidRPr="00F529BC">
              <w:t>14.45065</w:t>
            </w:r>
          </w:p>
        </w:tc>
      </w:tr>
      <w:tr w:rsidR="00F529BC" w:rsidRPr="00F529BC" w14:paraId="26374030" w14:textId="77777777" w:rsidTr="00F529BC">
        <w:trPr>
          <w:trHeight w:val="300"/>
        </w:trPr>
        <w:tc>
          <w:tcPr>
            <w:tcW w:w="960" w:type="dxa"/>
            <w:noWrap/>
            <w:hideMark/>
          </w:tcPr>
          <w:p w14:paraId="7A35BD73" w14:textId="77777777" w:rsidR="00F529BC" w:rsidRPr="00F529BC" w:rsidRDefault="00F529BC" w:rsidP="00F529BC">
            <w:r w:rsidRPr="00F529BC">
              <w:t>3.171251</w:t>
            </w:r>
          </w:p>
        </w:tc>
        <w:tc>
          <w:tcPr>
            <w:tcW w:w="960" w:type="dxa"/>
            <w:noWrap/>
            <w:hideMark/>
          </w:tcPr>
          <w:p w14:paraId="7AB1EA5F" w14:textId="77777777" w:rsidR="00F529BC" w:rsidRPr="00F529BC" w:rsidRDefault="00F529BC" w:rsidP="00F529BC">
            <w:r w:rsidRPr="00F529BC">
              <w:t>6.929841</w:t>
            </w:r>
          </w:p>
        </w:tc>
        <w:tc>
          <w:tcPr>
            <w:tcW w:w="960" w:type="dxa"/>
            <w:noWrap/>
            <w:hideMark/>
          </w:tcPr>
          <w:p w14:paraId="1679399F" w14:textId="77777777" w:rsidR="00F529BC" w:rsidRPr="00F529BC" w:rsidRDefault="00F529BC" w:rsidP="00F529BC">
            <w:r w:rsidRPr="00F529BC">
              <w:t>9.823157</w:t>
            </w:r>
          </w:p>
        </w:tc>
        <w:tc>
          <w:tcPr>
            <w:tcW w:w="960" w:type="dxa"/>
            <w:noWrap/>
            <w:hideMark/>
          </w:tcPr>
          <w:p w14:paraId="43A44D06" w14:textId="77777777" w:rsidR="00F529BC" w:rsidRPr="00F529BC" w:rsidRDefault="00F529BC" w:rsidP="00F529BC">
            <w:r w:rsidRPr="00F529BC">
              <w:t>11.34255</w:t>
            </w:r>
          </w:p>
        </w:tc>
        <w:tc>
          <w:tcPr>
            <w:tcW w:w="960" w:type="dxa"/>
            <w:noWrap/>
            <w:hideMark/>
          </w:tcPr>
          <w:p w14:paraId="112BA4DE" w14:textId="77777777" w:rsidR="00F529BC" w:rsidRPr="00F529BC" w:rsidRDefault="00F529BC" w:rsidP="00F529BC">
            <w:r w:rsidRPr="00F529BC">
              <w:t>16.34607</w:t>
            </w:r>
          </w:p>
        </w:tc>
        <w:tc>
          <w:tcPr>
            <w:tcW w:w="960" w:type="dxa"/>
            <w:noWrap/>
            <w:hideMark/>
          </w:tcPr>
          <w:p w14:paraId="52608947" w14:textId="77777777" w:rsidR="00F529BC" w:rsidRPr="00F529BC" w:rsidRDefault="00F529BC" w:rsidP="00F529BC">
            <w:r w:rsidRPr="00F529BC">
              <w:t>3.833091</w:t>
            </w:r>
          </w:p>
        </w:tc>
        <w:tc>
          <w:tcPr>
            <w:tcW w:w="960" w:type="dxa"/>
            <w:noWrap/>
            <w:hideMark/>
          </w:tcPr>
          <w:p w14:paraId="5C7F3E36" w14:textId="77777777" w:rsidR="00F529BC" w:rsidRPr="00F529BC" w:rsidRDefault="00F529BC" w:rsidP="00F529BC">
            <w:r w:rsidRPr="00F529BC">
              <w:t>6.648049</w:t>
            </w:r>
          </w:p>
        </w:tc>
        <w:tc>
          <w:tcPr>
            <w:tcW w:w="960" w:type="dxa"/>
            <w:noWrap/>
            <w:hideMark/>
          </w:tcPr>
          <w:p w14:paraId="18827A28" w14:textId="77777777" w:rsidR="00F529BC" w:rsidRPr="00F529BC" w:rsidRDefault="00F529BC" w:rsidP="00F529BC">
            <w:r w:rsidRPr="00F529BC">
              <w:t>6.711465</w:t>
            </w:r>
          </w:p>
        </w:tc>
        <w:tc>
          <w:tcPr>
            <w:tcW w:w="960" w:type="dxa"/>
            <w:noWrap/>
            <w:hideMark/>
          </w:tcPr>
          <w:p w14:paraId="60951085" w14:textId="77777777" w:rsidR="00F529BC" w:rsidRPr="00F529BC" w:rsidRDefault="00F529BC" w:rsidP="00F529BC">
            <w:r w:rsidRPr="00F529BC">
              <w:t>9.376998</w:t>
            </w:r>
          </w:p>
        </w:tc>
        <w:tc>
          <w:tcPr>
            <w:tcW w:w="960" w:type="dxa"/>
            <w:noWrap/>
            <w:hideMark/>
          </w:tcPr>
          <w:p w14:paraId="51A79CCD" w14:textId="77777777" w:rsidR="00F529BC" w:rsidRPr="00F529BC" w:rsidRDefault="00F529BC" w:rsidP="00F529BC">
            <w:r w:rsidRPr="00F529BC">
              <w:t>16.33114</w:t>
            </w:r>
          </w:p>
        </w:tc>
      </w:tr>
      <w:tr w:rsidR="00F529BC" w:rsidRPr="00F529BC" w14:paraId="3B84A2C5" w14:textId="77777777" w:rsidTr="00F529BC">
        <w:trPr>
          <w:trHeight w:val="300"/>
        </w:trPr>
        <w:tc>
          <w:tcPr>
            <w:tcW w:w="960" w:type="dxa"/>
            <w:noWrap/>
            <w:hideMark/>
          </w:tcPr>
          <w:p w14:paraId="30A63181" w14:textId="77777777" w:rsidR="00F529BC" w:rsidRPr="00F529BC" w:rsidRDefault="00F529BC" w:rsidP="00F529BC">
            <w:r w:rsidRPr="00F529BC">
              <w:t>3.604924</w:t>
            </w:r>
          </w:p>
        </w:tc>
        <w:tc>
          <w:tcPr>
            <w:tcW w:w="960" w:type="dxa"/>
            <w:noWrap/>
            <w:hideMark/>
          </w:tcPr>
          <w:p w14:paraId="72C5E0F3" w14:textId="77777777" w:rsidR="00F529BC" w:rsidRPr="00F529BC" w:rsidRDefault="00F529BC" w:rsidP="00F529BC">
            <w:r w:rsidRPr="00F529BC">
              <w:t>5.778438</w:t>
            </w:r>
          </w:p>
        </w:tc>
        <w:tc>
          <w:tcPr>
            <w:tcW w:w="960" w:type="dxa"/>
            <w:noWrap/>
            <w:hideMark/>
          </w:tcPr>
          <w:p w14:paraId="2C53C83C" w14:textId="77777777" w:rsidR="00F529BC" w:rsidRPr="00F529BC" w:rsidRDefault="00F529BC" w:rsidP="00F529BC">
            <w:r w:rsidRPr="00F529BC">
              <w:t>7.963567</w:t>
            </w:r>
          </w:p>
        </w:tc>
        <w:tc>
          <w:tcPr>
            <w:tcW w:w="960" w:type="dxa"/>
            <w:noWrap/>
            <w:hideMark/>
          </w:tcPr>
          <w:p w14:paraId="25356650" w14:textId="77777777" w:rsidR="00F529BC" w:rsidRPr="00F529BC" w:rsidRDefault="00F529BC" w:rsidP="00F529BC">
            <w:r w:rsidRPr="00F529BC">
              <w:t>9.364264</w:t>
            </w:r>
          </w:p>
        </w:tc>
        <w:tc>
          <w:tcPr>
            <w:tcW w:w="960" w:type="dxa"/>
            <w:noWrap/>
            <w:hideMark/>
          </w:tcPr>
          <w:p w14:paraId="0CA2CD9A" w14:textId="77777777" w:rsidR="00F529BC" w:rsidRPr="00F529BC" w:rsidRDefault="00F529BC" w:rsidP="00F529BC">
            <w:r w:rsidRPr="00F529BC">
              <w:t>13.74405</w:t>
            </w:r>
          </w:p>
        </w:tc>
        <w:tc>
          <w:tcPr>
            <w:tcW w:w="960" w:type="dxa"/>
            <w:noWrap/>
            <w:hideMark/>
          </w:tcPr>
          <w:p w14:paraId="5CB64BCF" w14:textId="77777777" w:rsidR="00F529BC" w:rsidRPr="00F529BC" w:rsidRDefault="00F529BC" w:rsidP="00F529BC">
            <w:r w:rsidRPr="00F529BC">
              <w:t>3.967539</w:t>
            </w:r>
          </w:p>
        </w:tc>
        <w:tc>
          <w:tcPr>
            <w:tcW w:w="960" w:type="dxa"/>
            <w:noWrap/>
            <w:hideMark/>
          </w:tcPr>
          <w:p w14:paraId="58872D3F" w14:textId="77777777" w:rsidR="00F529BC" w:rsidRPr="00F529BC" w:rsidRDefault="00F529BC" w:rsidP="00F529BC">
            <w:r w:rsidRPr="00F529BC">
              <w:t>5.36975</w:t>
            </w:r>
          </w:p>
        </w:tc>
        <w:tc>
          <w:tcPr>
            <w:tcW w:w="960" w:type="dxa"/>
            <w:noWrap/>
            <w:hideMark/>
          </w:tcPr>
          <w:p w14:paraId="54DFBD0D" w14:textId="77777777" w:rsidR="00F529BC" w:rsidRPr="00F529BC" w:rsidRDefault="00F529BC" w:rsidP="00F529BC">
            <w:r w:rsidRPr="00F529BC">
              <w:t>6.719572</w:t>
            </w:r>
          </w:p>
        </w:tc>
        <w:tc>
          <w:tcPr>
            <w:tcW w:w="960" w:type="dxa"/>
            <w:noWrap/>
            <w:hideMark/>
          </w:tcPr>
          <w:p w14:paraId="26647C88" w14:textId="77777777" w:rsidR="00F529BC" w:rsidRPr="00F529BC" w:rsidRDefault="00F529BC" w:rsidP="00F529BC">
            <w:r w:rsidRPr="00F529BC">
              <w:t>17.27446</w:t>
            </w:r>
          </w:p>
        </w:tc>
        <w:tc>
          <w:tcPr>
            <w:tcW w:w="960" w:type="dxa"/>
            <w:noWrap/>
            <w:hideMark/>
          </w:tcPr>
          <w:p w14:paraId="780A3AF4" w14:textId="77777777" w:rsidR="00F529BC" w:rsidRPr="00F529BC" w:rsidRDefault="00F529BC" w:rsidP="00F529BC">
            <w:r w:rsidRPr="00F529BC">
              <w:t>17.8096</w:t>
            </w:r>
          </w:p>
        </w:tc>
      </w:tr>
      <w:tr w:rsidR="00F529BC" w:rsidRPr="00F529BC" w14:paraId="63480543" w14:textId="77777777" w:rsidTr="00F529BC">
        <w:trPr>
          <w:trHeight w:val="300"/>
        </w:trPr>
        <w:tc>
          <w:tcPr>
            <w:tcW w:w="960" w:type="dxa"/>
            <w:noWrap/>
            <w:hideMark/>
          </w:tcPr>
          <w:p w14:paraId="6A652A6B" w14:textId="77777777" w:rsidR="00F529BC" w:rsidRPr="00F529BC" w:rsidRDefault="00F529BC" w:rsidP="00F529BC">
            <w:r w:rsidRPr="00F529BC">
              <w:t>4.168363</w:t>
            </w:r>
          </w:p>
        </w:tc>
        <w:tc>
          <w:tcPr>
            <w:tcW w:w="960" w:type="dxa"/>
            <w:noWrap/>
            <w:hideMark/>
          </w:tcPr>
          <w:p w14:paraId="46193651" w14:textId="77777777" w:rsidR="00F529BC" w:rsidRPr="00F529BC" w:rsidRDefault="00F529BC" w:rsidP="00F529BC">
            <w:r w:rsidRPr="00F529BC">
              <w:t>6.654443</w:t>
            </w:r>
          </w:p>
        </w:tc>
        <w:tc>
          <w:tcPr>
            <w:tcW w:w="960" w:type="dxa"/>
            <w:noWrap/>
            <w:hideMark/>
          </w:tcPr>
          <w:p w14:paraId="5045AD66" w14:textId="77777777" w:rsidR="00F529BC" w:rsidRPr="00F529BC" w:rsidRDefault="00F529BC" w:rsidP="00F529BC">
            <w:r w:rsidRPr="00F529BC">
              <w:t>7.25726</w:t>
            </w:r>
          </w:p>
        </w:tc>
        <w:tc>
          <w:tcPr>
            <w:tcW w:w="960" w:type="dxa"/>
            <w:noWrap/>
            <w:hideMark/>
          </w:tcPr>
          <w:p w14:paraId="1C19F215" w14:textId="77777777" w:rsidR="00F529BC" w:rsidRPr="00F529BC" w:rsidRDefault="00F529BC" w:rsidP="00F529BC">
            <w:r w:rsidRPr="00F529BC">
              <w:t>8.879301</w:t>
            </w:r>
          </w:p>
        </w:tc>
        <w:tc>
          <w:tcPr>
            <w:tcW w:w="960" w:type="dxa"/>
            <w:noWrap/>
            <w:hideMark/>
          </w:tcPr>
          <w:p w14:paraId="2A68C2CE" w14:textId="77777777" w:rsidR="00F529BC" w:rsidRPr="00F529BC" w:rsidRDefault="00F529BC" w:rsidP="00F529BC">
            <w:r w:rsidRPr="00F529BC">
              <w:t>11.64519</w:t>
            </w:r>
          </w:p>
        </w:tc>
        <w:tc>
          <w:tcPr>
            <w:tcW w:w="960" w:type="dxa"/>
            <w:noWrap/>
            <w:hideMark/>
          </w:tcPr>
          <w:p w14:paraId="10063500" w14:textId="77777777" w:rsidR="00F529BC" w:rsidRPr="00F529BC" w:rsidRDefault="00F529BC" w:rsidP="00F529BC">
            <w:r w:rsidRPr="00F529BC">
              <w:t>3.296765</w:t>
            </w:r>
          </w:p>
        </w:tc>
        <w:tc>
          <w:tcPr>
            <w:tcW w:w="960" w:type="dxa"/>
            <w:noWrap/>
            <w:hideMark/>
          </w:tcPr>
          <w:p w14:paraId="592C0482" w14:textId="77777777" w:rsidR="00F529BC" w:rsidRPr="00F529BC" w:rsidRDefault="00F529BC" w:rsidP="00F529BC">
            <w:r w:rsidRPr="00F529BC">
              <w:t>7.304943</w:t>
            </w:r>
          </w:p>
        </w:tc>
        <w:tc>
          <w:tcPr>
            <w:tcW w:w="960" w:type="dxa"/>
            <w:noWrap/>
            <w:hideMark/>
          </w:tcPr>
          <w:p w14:paraId="08B5E252" w14:textId="77777777" w:rsidR="00F529BC" w:rsidRPr="00F529BC" w:rsidRDefault="00F529BC" w:rsidP="00F529BC">
            <w:r w:rsidRPr="00F529BC">
              <w:t>9.491217</w:t>
            </w:r>
          </w:p>
        </w:tc>
        <w:tc>
          <w:tcPr>
            <w:tcW w:w="960" w:type="dxa"/>
            <w:noWrap/>
            <w:hideMark/>
          </w:tcPr>
          <w:p w14:paraId="44B81744" w14:textId="77777777" w:rsidR="00F529BC" w:rsidRPr="00F529BC" w:rsidRDefault="00F529BC" w:rsidP="00F529BC">
            <w:r w:rsidRPr="00F529BC">
              <w:t>9.66426</w:t>
            </w:r>
          </w:p>
        </w:tc>
        <w:tc>
          <w:tcPr>
            <w:tcW w:w="960" w:type="dxa"/>
            <w:noWrap/>
            <w:hideMark/>
          </w:tcPr>
          <w:p w14:paraId="65615D5F" w14:textId="77777777" w:rsidR="00F529BC" w:rsidRPr="00F529BC" w:rsidRDefault="00F529BC" w:rsidP="00F529BC">
            <w:r w:rsidRPr="00F529BC">
              <w:t>16.10183</w:t>
            </w:r>
          </w:p>
        </w:tc>
      </w:tr>
      <w:tr w:rsidR="00F529BC" w:rsidRPr="00F529BC" w14:paraId="670163E5" w14:textId="77777777" w:rsidTr="00F529BC">
        <w:trPr>
          <w:trHeight w:val="300"/>
        </w:trPr>
        <w:tc>
          <w:tcPr>
            <w:tcW w:w="960" w:type="dxa"/>
            <w:noWrap/>
            <w:hideMark/>
          </w:tcPr>
          <w:p w14:paraId="5CFECFED" w14:textId="77777777" w:rsidR="00F529BC" w:rsidRPr="00F529BC" w:rsidRDefault="00F529BC" w:rsidP="00F529BC">
            <w:pPr>
              <w:rPr>
                <w:b/>
                <w:bCs/>
              </w:rPr>
            </w:pPr>
            <w:r w:rsidRPr="00F529BC">
              <w:rPr>
                <w:b/>
                <w:bCs/>
              </w:rPr>
              <w:t>3.222958</w:t>
            </w:r>
          </w:p>
        </w:tc>
        <w:tc>
          <w:tcPr>
            <w:tcW w:w="960" w:type="dxa"/>
            <w:noWrap/>
            <w:hideMark/>
          </w:tcPr>
          <w:p w14:paraId="367BA937" w14:textId="77777777" w:rsidR="00F529BC" w:rsidRPr="00F529BC" w:rsidRDefault="00F529BC" w:rsidP="00F529BC">
            <w:pPr>
              <w:rPr>
                <w:b/>
                <w:bCs/>
              </w:rPr>
            </w:pPr>
            <w:r w:rsidRPr="00F529BC">
              <w:rPr>
                <w:b/>
                <w:bCs/>
              </w:rPr>
              <w:t>5.322183</w:t>
            </w:r>
          </w:p>
        </w:tc>
        <w:tc>
          <w:tcPr>
            <w:tcW w:w="960" w:type="dxa"/>
            <w:noWrap/>
            <w:hideMark/>
          </w:tcPr>
          <w:p w14:paraId="41176EF5" w14:textId="77777777" w:rsidR="00F529BC" w:rsidRPr="00F529BC" w:rsidRDefault="00F529BC" w:rsidP="00F529BC">
            <w:pPr>
              <w:rPr>
                <w:b/>
                <w:bCs/>
              </w:rPr>
            </w:pPr>
            <w:r w:rsidRPr="00F529BC">
              <w:rPr>
                <w:b/>
                <w:bCs/>
              </w:rPr>
              <w:t>7.648524</w:t>
            </w:r>
          </w:p>
        </w:tc>
        <w:tc>
          <w:tcPr>
            <w:tcW w:w="960" w:type="dxa"/>
            <w:noWrap/>
            <w:hideMark/>
          </w:tcPr>
          <w:p w14:paraId="3B088DE3" w14:textId="77777777" w:rsidR="00F529BC" w:rsidRPr="00F529BC" w:rsidRDefault="00F529BC" w:rsidP="00F529BC">
            <w:pPr>
              <w:rPr>
                <w:b/>
                <w:bCs/>
              </w:rPr>
            </w:pPr>
            <w:r w:rsidRPr="00F529BC">
              <w:rPr>
                <w:b/>
                <w:bCs/>
              </w:rPr>
              <w:t>9.628117</w:t>
            </w:r>
          </w:p>
        </w:tc>
        <w:tc>
          <w:tcPr>
            <w:tcW w:w="960" w:type="dxa"/>
            <w:noWrap/>
            <w:hideMark/>
          </w:tcPr>
          <w:p w14:paraId="523811FC" w14:textId="77777777" w:rsidR="00F529BC" w:rsidRPr="00F529BC" w:rsidRDefault="00F529BC" w:rsidP="00F529BC">
            <w:pPr>
              <w:rPr>
                <w:b/>
                <w:bCs/>
              </w:rPr>
            </w:pPr>
            <w:r w:rsidRPr="00F529BC">
              <w:rPr>
                <w:b/>
                <w:bCs/>
              </w:rPr>
              <w:t>12.04785</w:t>
            </w:r>
          </w:p>
        </w:tc>
        <w:tc>
          <w:tcPr>
            <w:tcW w:w="960" w:type="dxa"/>
            <w:noWrap/>
            <w:hideMark/>
          </w:tcPr>
          <w:p w14:paraId="4C16C631" w14:textId="77777777" w:rsidR="00F529BC" w:rsidRPr="00F529BC" w:rsidRDefault="00F529BC" w:rsidP="00F529BC">
            <w:pPr>
              <w:rPr>
                <w:b/>
                <w:bCs/>
              </w:rPr>
            </w:pPr>
            <w:r w:rsidRPr="00F529BC">
              <w:rPr>
                <w:b/>
                <w:bCs/>
              </w:rPr>
              <w:t>3.126619</w:t>
            </w:r>
          </w:p>
        </w:tc>
        <w:tc>
          <w:tcPr>
            <w:tcW w:w="960" w:type="dxa"/>
            <w:noWrap/>
            <w:hideMark/>
          </w:tcPr>
          <w:p w14:paraId="20BE10E2" w14:textId="77777777" w:rsidR="00F529BC" w:rsidRPr="00F529BC" w:rsidRDefault="00F529BC" w:rsidP="00F529BC">
            <w:pPr>
              <w:rPr>
                <w:b/>
                <w:bCs/>
              </w:rPr>
            </w:pPr>
            <w:r w:rsidRPr="00F529BC">
              <w:rPr>
                <w:b/>
                <w:bCs/>
              </w:rPr>
              <w:t>5.341262</w:t>
            </w:r>
          </w:p>
        </w:tc>
        <w:tc>
          <w:tcPr>
            <w:tcW w:w="960" w:type="dxa"/>
            <w:noWrap/>
            <w:hideMark/>
          </w:tcPr>
          <w:p w14:paraId="369A61BA" w14:textId="77777777" w:rsidR="00F529BC" w:rsidRPr="00F529BC" w:rsidRDefault="00F529BC" w:rsidP="00F529BC">
            <w:pPr>
              <w:rPr>
                <w:b/>
                <w:bCs/>
              </w:rPr>
            </w:pPr>
            <w:r w:rsidRPr="00F529BC">
              <w:rPr>
                <w:b/>
                <w:bCs/>
              </w:rPr>
              <w:t>7.097854</w:t>
            </w:r>
          </w:p>
        </w:tc>
        <w:tc>
          <w:tcPr>
            <w:tcW w:w="960" w:type="dxa"/>
            <w:noWrap/>
            <w:hideMark/>
          </w:tcPr>
          <w:p w14:paraId="5BA3FC2D" w14:textId="77777777" w:rsidR="00F529BC" w:rsidRPr="00F529BC" w:rsidRDefault="00F529BC" w:rsidP="00F529BC">
            <w:pPr>
              <w:rPr>
                <w:b/>
                <w:bCs/>
              </w:rPr>
            </w:pPr>
            <w:r w:rsidRPr="00F529BC">
              <w:rPr>
                <w:b/>
                <w:bCs/>
              </w:rPr>
              <w:t>10.38843</w:t>
            </w:r>
          </w:p>
        </w:tc>
        <w:tc>
          <w:tcPr>
            <w:tcW w:w="960" w:type="dxa"/>
            <w:noWrap/>
            <w:hideMark/>
          </w:tcPr>
          <w:p w14:paraId="3D0E41DC" w14:textId="77777777" w:rsidR="00F529BC" w:rsidRPr="00F529BC" w:rsidRDefault="00F529BC" w:rsidP="00F529BC">
            <w:pPr>
              <w:rPr>
                <w:b/>
                <w:bCs/>
              </w:rPr>
            </w:pPr>
            <w:r w:rsidRPr="00F529BC">
              <w:rPr>
                <w:b/>
                <w:bCs/>
              </w:rPr>
              <w:t>13.78138</w:t>
            </w:r>
          </w:p>
        </w:tc>
      </w:tr>
    </w:tbl>
    <w:p w14:paraId="5377B728" w14:textId="650C9658" w:rsidR="00F529BC" w:rsidRDefault="00F529BC" w:rsidP="00DD05AD"/>
    <w:p w14:paraId="74B5D00B" w14:textId="77777777" w:rsidR="00F529BC" w:rsidRDefault="00F529BC" w:rsidP="00DD05AD">
      <w:r>
        <w:t>3</w:t>
      </w:r>
      <w:r w:rsidRPr="00F529BC">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5955C86" w14:textId="77777777" w:rsidTr="00F529BC">
        <w:trPr>
          <w:trHeight w:val="300"/>
        </w:trPr>
        <w:tc>
          <w:tcPr>
            <w:tcW w:w="960" w:type="dxa"/>
            <w:noWrap/>
            <w:hideMark/>
          </w:tcPr>
          <w:p w14:paraId="7DFB2C9B" w14:textId="77777777" w:rsidR="00F529BC" w:rsidRPr="00F529BC" w:rsidRDefault="00F529BC" w:rsidP="00F529BC">
            <w:r w:rsidRPr="00F529BC">
              <w:t>Tx01</w:t>
            </w:r>
          </w:p>
        </w:tc>
        <w:tc>
          <w:tcPr>
            <w:tcW w:w="960" w:type="dxa"/>
            <w:noWrap/>
            <w:hideMark/>
          </w:tcPr>
          <w:p w14:paraId="27EB24D4" w14:textId="77777777" w:rsidR="00F529BC" w:rsidRPr="00F529BC" w:rsidRDefault="00F529BC" w:rsidP="00F529BC">
            <w:r w:rsidRPr="00F529BC">
              <w:t>Tx02</w:t>
            </w:r>
          </w:p>
        </w:tc>
        <w:tc>
          <w:tcPr>
            <w:tcW w:w="960" w:type="dxa"/>
            <w:noWrap/>
            <w:hideMark/>
          </w:tcPr>
          <w:p w14:paraId="02F0AFDD" w14:textId="77777777" w:rsidR="00F529BC" w:rsidRPr="00F529BC" w:rsidRDefault="00F529BC" w:rsidP="00F529BC">
            <w:r w:rsidRPr="00F529BC">
              <w:t>Tx03</w:t>
            </w:r>
          </w:p>
        </w:tc>
        <w:tc>
          <w:tcPr>
            <w:tcW w:w="960" w:type="dxa"/>
            <w:noWrap/>
            <w:hideMark/>
          </w:tcPr>
          <w:p w14:paraId="66975267" w14:textId="77777777" w:rsidR="00F529BC" w:rsidRPr="00F529BC" w:rsidRDefault="00F529BC" w:rsidP="00F529BC">
            <w:r w:rsidRPr="00F529BC">
              <w:t>Tx04</w:t>
            </w:r>
          </w:p>
        </w:tc>
        <w:tc>
          <w:tcPr>
            <w:tcW w:w="960" w:type="dxa"/>
            <w:noWrap/>
            <w:hideMark/>
          </w:tcPr>
          <w:p w14:paraId="56411E33" w14:textId="77777777" w:rsidR="00F529BC" w:rsidRPr="00F529BC" w:rsidRDefault="00F529BC" w:rsidP="00F529BC">
            <w:r w:rsidRPr="00F529BC">
              <w:t>Tx05</w:t>
            </w:r>
          </w:p>
        </w:tc>
        <w:tc>
          <w:tcPr>
            <w:tcW w:w="960" w:type="dxa"/>
            <w:noWrap/>
            <w:hideMark/>
          </w:tcPr>
          <w:p w14:paraId="1B3060C6" w14:textId="77777777" w:rsidR="00F529BC" w:rsidRPr="00F529BC" w:rsidRDefault="00F529BC" w:rsidP="00F529BC">
            <w:r w:rsidRPr="00F529BC">
              <w:t>Tx06</w:t>
            </w:r>
          </w:p>
        </w:tc>
        <w:tc>
          <w:tcPr>
            <w:tcW w:w="960" w:type="dxa"/>
            <w:noWrap/>
            <w:hideMark/>
          </w:tcPr>
          <w:p w14:paraId="29FD4208" w14:textId="77777777" w:rsidR="00F529BC" w:rsidRPr="00F529BC" w:rsidRDefault="00F529BC" w:rsidP="00F529BC">
            <w:r w:rsidRPr="00F529BC">
              <w:t>Tx07</w:t>
            </w:r>
          </w:p>
        </w:tc>
        <w:tc>
          <w:tcPr>
            <w:tcW w:w="960" w:type="dxa"/>
            <w:noWrap/>
            <w:hideMark/>
          </w:tcPr>
          <w:p w14:paraId="73DAE5ED" w14:textId="77777777" w:rsidR="00F529BC" w:rsidRPr="00F529BC" w:rsidRDefault="00F529BC" w:rsidP="00F529BC">
            <w:r w:rsidRPr="00F529BC">
              <w:t>Tx08</w:t>
            </w:r>
          </w:p>
        </w:tc>
        <w:tc>
          <w:tcPr>
            <w:tcW w:w="960" w:type="dxa"/>
            <w:noWrap/>
            <w:hideMark/>
          </w:tcPr>
          <w:p w14:paraId="2FB397B4" w14:textId="77777777" w:rsidR="00F529BC" w:rsidRPr="00F529BC" w:rsidRDefault="00F529BC" w:rsidP="00F529BC">
            <w:r w:rsidRPr="00F529BC">
              <w:t>Tx09</w:t>
            </w:r>
          </w:p>
        </w:tc>
        <w:tc>
          <w:tcPr>
            <w:tcW w:w="960" w:type="dxa"/>
            <w:noWrap/>
            <w:hideMark/>
          </w:tcPr>
          <w:p w14:paraId="17CFAFBB" w14:textId="77777777" w:rsidR="00F529BC" w:rsidRPr="00F529BC" w:rsidRDefault="00F529BC" w:rsidP="00F529BC">
            <w:r w:rsidRPr="00F529BC">
              <w:t>Tx10</w:t>
            </w:r>
          </w:p>
        </w:tc>
      </w:tr>
      <w:tr w:rsidR="00F529BC" w:rsidRPr="00F529BC" w14:paraId="1B7167B9" w14:textId="77777777" w:rsidTr="00F529BC">
        <w:trPr>
          <w:trHeight w:val="300"/>
        </w:trPr>
        <w:tc>
          <w:tcPr>
            <w:tcW w:w="960" w:type="dxa"/>
            <w:noWrap/>
            <w:hideMark/>
          </w:tcPr>
          <w:p w14:paraId="1E0B2E04" w14:textId="77777777" w:rsidR="00F529BC" w:rsidRPr="00F529BC" w:rsidRDefault="00F529BC" w:rsidP="00F529BC">
            <w:r w:rsidRPr="00F529BC">
              <w:t>3.359575</w:t>
            </w:r>
          </w:p>
        </w:tc>
        <w:tc>
          <w:tcPr>
            <w:tcW w:w="960" w:type="dxa"/>
            <w:noWrap/>
            <w:hideMark/>
          </w:tcPr>
          <w:p w14:paraId="2DF0FECF" w14:textId="77777777" w:rsidR="00F529BC" w:rsidRPr="00F529BC" w:rsidRDefault="00F529BC" w:rsidP="00F529BC">
            <w:r w:rsidRPr="00F529BC">
              <w:t>2.846034</w:t>
            </w:r>
          </w:p>
        </w:tc>
        <w:tc>
          <w:tcPr>
            <w:tcW w:w="960" w:type="dxa"/>
            <w:noWrap/>
            <w:hideMark/>
          </w:tcPr>
          <w:p w14:paraId="116C1D40" w14:textId="77777777" w:rsidR="00F529BC" w:rsidRPr="00F529BC" w:rsidRDefault="00F529BC" w:rsidP="00F529BC">
            <w:r w:rsidRPr="00F529BC">
              <w:t>6.63363</w:t>
            </w:r>
          </w:p>
        </w:tc>
        <w:tc>
          <w:tcPr>
            <w:tcW w:w="960" w:type="dxa"/>
            <w:noWrap/>
            <w:hideMark/>
          </w:tcPr>
          <w:p w14:paraId="7BAACFC0" w14:textId="77777777" w:rsidR="00F529BC" w:rsidRPr="00F529BC" w:rsidRDefault="00F529BC" w:rsidP="00F529BC">
            <w:r w:rsidRPr="00F529BC">
              <w:t>11.4605</w:t>
            </w:r>
          </w:p>
        </w:tc>
        <w:tc>
          <w:tcPr>
            <w:tcW w:w="960" w:type="dxa"/>
            <w:noWrap/>
            <w:hideMark/>
          </w:tcPr>
          <w:p w14:paraId="62F0FF18" w14:textId="77777777" w:rsidR="00F529BC" w:rsidRPr="00F529BC" w:rsidRDefault="00F529BC" w:rsidP="00F529BC">
            <w:r w:rsidRPr="00F529BC">
              <w:t>10.803</w:t>
            </w:r>
          </w:p>
        </w:tc>
        <w:tc>
          <w:tcPr>
            <w:tcW w:w="960" w:type="dxa"/>
            <w:noWrap/>
            <w:hideMark/>
          </w:tcPr>
          <w:p w14:paraId="52772FC8" w14:textId="77777777" w:rsidR="00F529BC" w:rsidRPr="00F529BC" w:rsidRDefault="00F529BC" w:rsidP="00F529BC">
            <w:r w:rsidRPr="00F529BC">
              <w:t>4.148629</w:t>
            </w:r>
          </w:p>
        </w:tc>
        <w:tc>
          <w:tcPr>
            <w:tcW w:w="960" w:type="dxa"/>
            <w:noWrap/>
            <w:hideMark/>
          </w:tcPr>
          <w:p w14:paraId="4170F35B" w14:textId="77777777" w:rsidR="00F529BC" w:rsidRPr="00F529BC" w:rsidRDefault="00F529BC" w:rsidP="00F529BC">
            <w:r w:rsidRPr="00F529BC">
              <w:t>4.401846</w:t>
            </w:r>
          </w:p>
        </w:tc>
        <w:tc>
          <w:tcPr>
            <w:tcW w:w="960" w:type="dxa"/>
            <w:noWrap/>
            <w:hideMark/>
          </w:tcPr>
          <w:p w14:paraId="2534D2E3" w14:textId="77777777" w:rsidR="00F529BC" w:rsidRPr="00F529BC" w:rsidRDefault="00F529BC" w:rsidP="00F529BC">
            <w:r w:rsidRPr="00F529BC">
              <w:t>6.204644</w:t>
            </w:r>
          </w:p>
        </w:tc>
        <w:tc>
          <w:tcPr>
            <w:tcW w:w="960" w:type="dxa"/>
            <w:noWrap/>
            <w:hideMark/>
          </w:tcPr>
          <w:p w14:paraId="768B065C" w14:textId="77777777" w:rsidR="00F529BC" w:rsidRPr="00F529BC" w:rsidRDefault="00F529BC" w:rsidP="00F529BC">
            <w:r w:rsidRPr="00F529BC">
              <w:t>7.930992</w:t>
            </w:r>
          </w:p>
        </w:tc>
        <w:tc>
          <w:tcPr>
            <w:tcW w:w="960" w:type="dxa"/>
            <w:noWrap/>
            <w:hideMark/>
          </w:tcPr>
          <w:p w14:paraId="4E7FE498" w14:textId="77777777" w:rsidR="00F529BC" w:rsidRPr="00F529BC" w:rsidRDefault="00F529BC" w:rsidP="00F529BC">
            <w:r w:rsidRPr="00F529BC">
              <w:t>11.98853</w:t>
            </w:r>
          </w:p>
        </w:tc>
      </w:tr>
      <w:tr w:rsidR="00F529BC" w:rsidRPr="00F529BC" w14:paraId="179EE10C" w14:textId="77777777" w:rsidTr="00F529BC">
        <w:trPr>
          <w:trHeight w:val="300"/>
        </w:trPr>
        <w:tc>
          <w:tcPr>
            <w:tcW w:w="960" w:type="dxa"/>
            <w:noWrap/>
            <w:hideMark/>
          </w:tcPr>
          <w:p w14:paraId="68A4E924" w14:textId="77777777" w:rsidR="00F529BC" w:rsidRPr="00F529BC" w:rsidRDefault="00F529BC" w:rsidP="00F529BC">
            <w:r w:rsidRPr="00F529BC">
              <w:t>2.290723</w:t>
            </w:r>
          </w:p>
        </w:tc>
        <w:tc>
          <w:tcPr>
            <w:tcW w:w="960" w:type="dxa"/>
            <w:noWrap/>
            <w:hideMark/>
          </w:tcPr>
          <w:p w14:paraId="1990E81E" w14:textId="77777777" w:rsidR="00F529BC" w:rsidRPr="00F529BC" w:rsidRDefault="00F529BC" w:rsidP="00F529BC">
            <w:r w:rsidRPr="00F529BC">
              <w:t>3.32274</w:t>
            </w:r>
          </w:p>
        </w:tc>
        <w:tc>
          <w:tcPr>
            <w:tcW w:w="960" w:type="dxa"/>
            <w:noWrap/>
            <w:hideMark/>
          </w:tcPr>
          <w:p w14:paraId="672578CC" w14:textId="77777777" w:rsidR="00F529BC" w:rsidRPr="00F529BC" w:rsidRDefault="00F529BC" w:rsidP="00F529BC">
            <w:r w:rsidRPr="00F529BC">
              <w:t>7.128934</w:t>
            </w:r>
          </w:p>
        </w:tc>
        <w:tc>
          <w:tcPr>
            <w:tcW w:w="960" w:type="dxa"/>
            <w:noWrap/>
            <w:hideMark/>
          </w:tcPr>
          <w:p w14:paraId="23982944" w14:textId="77777777" w:rsidR="00F529BC" w:rsidRPr="00F529BC" w:rsidRDefault="00F529BC" w:rsidP="00F529BC">
            <w:r w:rsidRPr="00F529BC">
              <w:t>8.110319</w:t>
            </w:r>
          </w:p>
        </w:tc>
        <w:tc>
          <w:tcPr>
            <w:tcW w:w="960" w:type="dxa"/>
            <w:noWrap/>
            <w:hideMark/>
          </w:tcPr>
          <w:p w14:paraId="1F73D28C" w14:textId="77777777" w:rsidR="00F529BC" w:rsidRPr="00F529BC" w:rsidRDefault="00F529BC" w:rsidP="00F529BC">
            <w:r w:rsidRPr="00F529BC">
              <w:t>13.83621</w:t>
            </w:r>
          </w:p>
        </w:tc>
        <w:tc>
          <w:tcPr>
            <w:tcW w:w="960" w:type="dxa"/>
            <w:noWrap/>
            <w:hideMark/>
          </w:tcPr>
          <w:p w14:paraId="39610B38" w14:textId="77777777" w:rsidR="00F529BC" w:rsidRPr="00F529BC" w:rsidRDefault="00F529BC" w:rsidP="00F529BC">
            <w:r w:rsidRPr="00F529BC">
              <w:t>2.251959</w:t>
            </w:r>
          </w:p>
        </w:tc>
        <w:tc>
          <w:tcPr>
            <w:tcW w:w="960" w:type="dxa"/>
            <w:noWrap/>
            <w:hideMark/>
          </w:tcPr>
          <w:p w14:paraId="5AF82C53" w14:textId="77777777" w:rsidR="00F529BC" w:rsidRPr="00F529BC" w:rsidRDefault="00F529BC" w:rsidP="00F529BC">
            <w:r w:rsidRPr="00F529BC">
              <w:t>3.926594</w:t>
            </w:r>
          </w:p>
        </w:tc>
        <w:tc>
          <w:tcPr>
            <w:tcW w:w="960" w:type="dxa"/>
            <w:noWrap/>
            <w:hideMark/>
          </w:tcPr>
          <w:p w14:paraId="7DC942D7" w14:textId="77777777" w:rsidR="00F529BC" w:rsidRPr="00F529BC" w:rsidRDefault="00F529BC" w:rsidP="00F529BC">
            <w:r w:rsidRPr="00F529BC">
              <w:t>5.974306</w:t>
            </w:r>
          </w:p>
        </w:tc>
        <w:tc>
          <w:tcPr>
            <w:tcW w:w="960" w:type="dxa"/>
            <w:noWrap/>
            <w:hideMark/>
          </w:tcPr>
          <w:p w14:paraId="2D163861" w14:textId="77777777" w:rsidR="00F529BC" w:rsidRPr="00F529BC" w:rsidRDefault="00F529BC" w:rsidP="00F529BC">
            <w:r w:rsidRPr="00F529BC">
              <w:t>9.183399</w:t>
            </w:r>
          </w:p>
        </w:tc>
        <w:tc>
          <w:tcPr>
            <w:tcW w:w="960" w:type="dxa"/>
            <w:noWrap/>
            <w:hideMark/>
          </w:tcPr>
          <w:p w14:paraId="487DA7E5" w14:textId="77777777" w:rsidR="00F529BC" w:rsidRPr="00F529BC" w:rsidRDefault="00F529BC" w:rsidP="00F529BC">
            <w:r w:rsidRPr="00F529BC">
              <w:t>11.8613</w:t>
            </w:r>
          </w:p>
        </w:tc>
      </w:tr>
      <w:tr w:rsidR="00F529BC" w:rsidRPr="00F529BC" w14:paraId="1ABC4C26" w14:textId="77777777" w:rsidTr="00F529BC">
        <w:trPr>
          <w:trHeight w:val="300"/>
        </w:trPr>
        <w:tc>
          <w:tcPr>
            <w:tcW w:w="960" w:type="dxa"/>
            <w:noWrap/>
            <w:hideMark/>
          </w:tcPr>
          <w:p w14:paraId="452C4F91" w14:textId="77777777" w:rsidR="00F529BC" w:rsidRPr="00F529BC" w:rsidRDefault="00F529BC" w:rsidP="00F529BC">
            <w:r w:rsidRPr="00F529BC">
              <w:t>2.472812</w:t>
            </w:r>
          </w:p>
        </w:tc>
        <w:tc>
          <w:tcPr>
            <w:tcW w:w="960" w:type="dxa"/>
            <w:noWrap/>
            <w:hideMark/>
          </w:tcPr>
          <w:p w14:paraId="4FF54F15" w14:textId="77777777" w:rsidR="00F529BC" w:rsidRPr="00F529BC" w:rsidRDefault="00F529BC" w:rsidP="00F529BC">
            <w:r w:rsidRPr="00F529BC">
              <w:t>3.371812</w:t>
            </w:r>
          </w:p>
        </w:tc>
        <w:tc>
          <w:tcPr>
            <w:tcW w:w="960" w:type="dxa"/>
            <w:noWrap/>
            <w:hideMark/>
          </w:tcPr>
          <w:p w14:paraId="10E7B791" w14:textId="77777777" w:rsidR="00F529BC" w:rsidRPr="00F529BC" w:rsidRDefault="00F529BC" w:rsidP="00F529BC">
            <w:r w:rsidRPr="00F529BC">
              <w:t>6.884892</w:t>
            </w:r>
          </w:p>
        </w:tc>
        <w:tc>
          <w:tcPr>
            <w:tcW w:w="960" w:type="dxa"/>
            <w:noWrap/>
            <w:hideMark/>
          </w:tcPr>
          <w:p w14:paraId="2479EE79" w14:textId="77777777" w:rsidR="00F529BC" w:rsidRPr="00F529BC" w:rsidRDefault="00F529BC" w:rsidP="00F529BC">
            <w:r w:rsidRPr="00F529BC">
              <w:t>7.549024</w:t>
            </w:r>
          </w:p>
        </w:tc>
        <w:tc>
          <w:tcPr>
            <w:tcW w:w="960" w:type="dxa"/>
            <w:noWrap/>
            <w:hideMark/>
          </w:tcPr>
          <w:p w14:paraId="74BE65A8" w14:textId="77777777" w:rsidR="00F529BC" w:rsidRPr="00F529BC" w:rsidRDefault="00F529BC" w:rsidP="00F529BC">
            <w:r w:rsidRPr="00F529BC">
              <w:t>12.24069</w:t>
            </w:r>
          </w:p>
        </w:tc>
        <w:tc>
          <w:tcPr>
            <w:tcW w:w="960" w:type="dxa"/>
            <w:noWrap/>
            <w:hideMark/>
          </w:tcPr>
          <w:p w14:paraId="474EC5BB" w14:textId="77777777" w:rsidR="00F529BC" w:rsidRPr="00F529BC" w:rsidRDefault="00F529BC" w:rsidP="00F529BC">
            <w:r w:rsidRPr="00F529BC">
              <w:t>3.162513</w:t>
            </w:r>
          </w:p>
        </w:tc>
        <w:tc>
          <w:tcPr>
            <w:tcW w:w="960" w:type="dxa"/>
            <w:noWrap/>
            <w:hideMark/>
          </w:tcPr>
          <w:p w14:paraId="34047FC2" w14:textId="77777777" w:rsidR="00F529BC" w:rsidRPr="00F529BC" w:rsidRDefault="00F529BC" w:rsidP="00F529BC">
            <w:r w:rsidRPr="00F529BC">
              <w:t>4.820855</w:t>
            </w:r>
          </w:p>
        </w:tc>
        <w:tc>
          <w:tcPr>
            <w:tcW w:w="960" w:type="dxa"/>
            <w:noWrap/>
            <w:hideMark/>
          </w:tcPr>
          <w:p w14:paraId="2BA613BD" w14:textId="77777777" w:rsidR="00F529BC" w:rsidRPr="00F529BC" w:rsidRDefault="00F529BC" w:rsidP="00F529BC">
            <w:r w:rsidRPr="00F529BC">
              <w:t>6.396592</w:t>
            </w:r>
          </w:p>
        </w:tc>
        <w:tc>
          <w:tcPr>
            <w:tcW w:w="960" w:type="dxa"/>
            <w:noWrap/>
            <w:hideMark/>
          </w:tcPr>
          <w:p w14:paraId="1D500078" w14:textId="77777777" w:rsidR="00F529BC" w:rsidRPr="00F529BC" w:rsidRDefault="00F529BC" w:rsidP="00F529BC">
            <w:r w:rsidRPr="00F529BC">
              <w:t>10.89477</w:t>
            </w:r>
          </w:p>
        </w:tc>
        <w:tc>
          <w:tcPr>
            <w:tcW w:w="960" w:type="dxa"/>
            <w:noWrap/>
            <w:hideMark/>
          </w:tcPr>
          <w:p w14:paraId="212EC806" w14:textId="77777777" w:rsidR="00F529BC" w:rsidRPr="00F529BC" w:rsidRDefault="00F529BC" w:rsidP="00F529BC">
            <w:r w:rsidRPr="00F529BC">
              <w:t>10.61561</w:t>
            </w:r>
          </w:p>
        </w:tc>
      </w:tr>
      <w:tr w:rsidR="00F529BC" w:rsidRPr="00F529BC" w14:paraId="5FB72AF0" w14:textId="77777777" w:rsidTr="00F529BC">
        <w:trPr>
          <w:trHeight w:val="300"/>
        </w:trPr>
        <w:tc>
          <w:tcPr>
            <w:tcW w:w="960" w:type="dxa"/>
            <w:noWrap/>
            <w:hideMark/>
          </w:tcPr>
          <w:p w14:paraId="44C20999" w14:textId="77777777" w:rsidR="00F529BC" w:rsidRPr="00F529BC" w:rsidRDefault="00F529BC" w:rsidP="00F529BC">
            <w:r w:rsidRPr="00F529BC">
              <w:t>2.648355</w:t>
            </w:r>
          </w:p>
        </w:tc>
        <w:tc>
          <w:tcPr>
            <w:tcW w:w="960" w:type="dxa"/>
            <w:noWrap/>
            <w:hideMark/>
          </w:tcPr>
          <w:p w14:paraId="62F70A79" w14:textId="77777777" w:rsidR="00F529BC" w:rsidRPr="00F529BC" w:rsidRDefault="00F529BC" w:rsidP="00F529BC">
            <w:r w:rsidRPr="00F529BC">
              <w:t>4.546817</w:t>
            </w:r>
          </w:p>
        </w:tc>
        <w:tc>
          <w:tcPr>
            <w:tcW w:w="960" w:type="dxa"/>
            <w:noWrap/>
            <w:hideMark/>
          </w:tcPr>
          <w:p w14:paraId="3A59A045" w14:textId="77777777" w:rsidR="00F529BC" w:rsidRPr="00F529BC" w:rsidRDefault="00F529BC" w:rsidP="00F529BC">
            <w:r w:rsidRPr="00F529BC">
              <w:t>6.731572</w:t>
            </w:r>
          </w:p>
        </w:tc>
        <w:tc>
          <w:tcPr>
            <w:tcW w:w="960" w:type="dxa"/>
            <w:noWrap/>
            <w:hideMark/>
          </w:tcPr>
          <w:p w14:paraId="1B664884" w14:textId="77777777" w:rsidR="00F529BC" w:rsidRPr="00F529BC" w:rsidRDefault="00F529BC" w:rsidP="00F529BC">
            <w:r w:rsidRPr="00F529BC">
              <w:t>8.307771</w:t>
            </w:r>
          </w:p>
        </w:tc>
        <w:tc>
          <w:tcPr>
            <w:tcW w:w="960" w:type="dxa"/>
            <w:noWrap/>
            <w:hideMark/>
          </w:tcPr>
          <w:p w14:paraId="3DF8B470" w14:textId="77777777" w:rsidR="00F529BC" w:rsidRPr="00F529BC" w:rsidRDefault="00F529BC" w:rsidP="00F529BC">
            <w:r w:rsidRPr="00F529BC">
              <w:t>10.705</w:t>
            </w:r>
          </w:p>
        </w:tc>
        <w:tc>
          <w:tcPr>
            <w:tcW w:w="960" w:type="dxa"/>
            <w:noWrap/>
            <w:hideMark/>
          </w:tcPr>
          <w:p w14:paraId="092F0748" w14:textId="77777777" w:rsidR="00F529BC" w:rsidRPr="00F529BC" w:rsidRDefault="00F529BC" w:rsidP="00F529BC">
            <w:r w:rsidRPr="00F529BC">
              <w:t>3.479499</w:t>
            </w:r>
          </w:p>
        </w:tc>
        <w:tc>
          <w:tcPr>
            <w:tcW w:w="960" w:type="dxa"/>
            <w:noWrap/>
            <w:hideMark/>
          </w:tcPr>
          <w:p w14:paraId="6C36F96B" w14:textId="77777777" w:rsidR="00F529BC" w:rsidRPr="00F529BC" w:rsidRDefault="00F529BC" w:rsidP="00F529BC">
            <w:r w:rsidRPr="00F529BC">
              <w:t>4.182541</w:t>
            </w:r>
          </w:p>
        </w:tc>
        <w:tc>
          <w:tcPr>
            <w:tcW w:w="960" w:type="dxa"/>
            <w:noWrap/>
            <w:hideMark/>
          </w:tcPr>
          <w:p w14:paraId="140B7AC8" w14:textId="77777777" w:rsidR="00F529BC" w:rsidRPr="00F529BC" w:rsidRDefault="00F529BC" w:rsidP="00F529BC">
            <w:r w:rsidRPr="00F529BC">
              <w:t>7.897507</w:t>
            </w:r>
          </w:p>
        </w:tc>
        <w:tc>
          <w:tcPr>
            <w:tcW w:w="960" w:type="dxa"/>
            <w:noWrap/>
            <w:hideMark/>
          </w:tcPr>
          <w:p w14:paraId="1771F658" w14:textId="77777777" w:rsidR="00F529BC" w:rsidRPr="00F529BC" w:rsidRDefault="00F529BC" w:rsidP="00F529BC">
            <w:r w:rsidRPr="00F529BC">
              <w:t>8.718105</w:t>
            </w:r>
          </w:p>
        </w:tc>
        <w:tc>
          <w:tcPr>
            <w:tcW w:w="960" w:type="dxa"/>
            <w:noWrap/>
            <w:hideMark/>
          </w:tcPr>
          <w:p w14:paraId="0A043D7A" w14:textId="77777777" w:rsidR="00F529BC" w:rsidRPr="00F529BC" w:rsidRDefault="00F529BC" w:rsidP="00F529BC">
            <w:r w:rsidRPr="00F529BC">
              <w:t>11.14131</w:t>
            </w:r>
          </w:p>
        </w:tc>
      </w:tr>
      <w:tr w:rsidR="00F529BC" w:rsidRPr="00F529BC" w14:paraId="33F25188" w14:textId="77777777" w:rsidTr="00F529BC">
        <w:trPr>
          <w:trHeight w:val="300"/>
        </w:trPr>
        <w:tc>
          <w:tcPr>
            <w:tcW w:w="960" w:type="dxa"/>
            <w:noWrap/>
            <w:hideMark/>
          </w:tcPr>
          <w:p w14:paraId="10F72D2E" w14:textId="77777777" w:rsidR="00F529BC" w:rsidRPr="00F529BC" w:rsidRDefault="00F529BC" w:rsidP="00F529BC">
            <w:r w:rsidRPr="00F529BC">
              <w:t>3.554054</w:t>
            </w:r>
          </w:p>
        </w:tc>
        <w:tc>
          <w:tcPr>
            <w:tcW w:w="960" w:type="dxa"/>
            <w:noWrap/>
            <w:hideMark/>
          </w:tcPr>
          <w:p w14:paraId="758CF814" w14:textId="77777777" w:rsidR="00F529BC" w:rsidRPr="00F529BC" w:rsidRDefault="00F529BC" w:rsidP="00F529BC">
            <w:r w:rsidRPr="00F529BC">
              <w:t>5.182226</w:t>
            </w:r>
          </w:p>
        </w:tc>
        <w:tc>
          <w:tcPr>
            <w:tcW w:w="960" w:type="dxa"/>
            <w:noWrap/>
            <w:hideMark/>
          </w:tcPr>
          <w:p w14:paraId="3C160436" w14:textId="77777777" w:rsidR="00F529BC" w:rsidRPr="00F529BC" w:rsidRDefault="00F529BC" w:rsidP="00F529BC">
            <w:r w:rsidRPr="00F529BC">
              <w:t>7.415785</w:t>
            </w:r>
          </w:p>
        </w:tc>
        <w:tc>
          <w:tcPr>
            <w:tcW w:w="960" w:type="dxa"/>
            <w:noWrap/>
            <w:hideMark/>
          </w:tcPr>
          <w:p w14:paraId="33AC69A7" w14:textId="77777777" w:rsidR="00F529BC" w:rsidRPr="00F529BC" w:rsidRDefault="00F529BC" w:rsidP="00F529BC">
            <w:r w:rsidRPr="00F529BC">
              <w:t>10.63007</w:t>
            </w:r>
          </w:p>
        </w:tc>
        <w:tc>
          <w:tcPr>
            <w:tcW w:w="960" w:type="dxa"/>
            <w:noWrap/>
            <w:hideMark/>
          </w:tcPr>
          <w:p w14:paraId="785E03EE" w14:textId="77777777" w:rsidR="00F529BC" w:rsidRPr="00F529BC" w:rsidRDefault="00F529BC" w:rsidP="00F529BC">
            <w:r w:rsidRPr="00F529BC">
              <w:t>13.42183</w:t>
            </w:r>
          </w:p>
        </w:tc>
        <w:tc>
          <w:tcPr>
            <w:tcW w:w="960" w:type="dxa"/>
            <w:noWrap/>
            <w:hideMark/>
          </w:tcPr>
          <w:p w14:paraId="49C9C09D" w14:textId="77777777" w:rsidR="00F529BC" w:rsidRPr="00F529BC" w:rsidRDefault="00F529BC" w:rsidP="00F529BC">
            <w:r w:rsidRPr="00F529BC">
              <w:t>3.624919</w:t>
            </w:r>
          </w:p>
        </w:tc>
        <w:tc>
          <w:tcPr>
            <w:tcW w:w="960" w:type="dxa"/>
            <w:noWrap/>
            <w:hideMark/>
          </w:tcPr>
          <w:p w14:paraId="5BEF2A50" w14:textId="77777777" w:rsidR="00F529BC" w:rsidRPr="00F529BC" w:rsidRDefault="00F529BC" w:rsidP="00F529BC">
            <w:r w:rsidRPr="00F529BC">
              <w:t>4.606702</w:t>
            </w:r>
          </w:p>
        </w:tc>
        <w:tc>
          <w:tcPr>
            <w:tcW w:w="960" w:type="dxa"/>
            <w:noWrap/>
            <w:hideMark/>
          </w:tcPr>
          <w:p w14:paraId="013732C2" w14:textId="77777777" w:rsidR="00F529BC" w:rsidRPr="00F529BC" w:rsidRDefault="00F529BC" w:rsidP="00F529BC">
            <w:r w:rsidRPr="00F529BC">
              <w:t>6.282937</w:t>
            </w:r>
          </w:p>
        </w:tc>
        <w:tc>
          <w:tcPr>
            <w:tcW w:w="960" w:type="dxa"/>
            <w:noWrap/>
            <w:hideMark/>
          </w:tcPr>
          <w:p w14:paraId="3DA2DAF9" w14:textId="77777777" w:rsidR="00F529BC" w:rsidRPr="00F529BC" w:rsidRDefault="00F529BC" w:rsidP="00F529BC">
            <w:r w:rsidRPr="00F529BC">
              <w:t>8.867163</w:t>
            </w:r>
          </w:p>
        </w:tc>
        <w:tc>
          <w:tcPr>
            <w:tcW w:w="960" w:type="dxa"/>
            <w:noWrap/>
            <w:hideMark/>
          </w:tcPr>
          <w:p w14:paraId="2BB75987" w14:textId="77777777" w:rsidR="00F529BC" w:rsidRPr="00F529BC" w:rsidRDefault="00F529BC" w:rsidP="00F529BC">
            <w:r w:rsidRPr="00F529BC">
              <w:t>11.47553</w:t>
            </w:r>
          </w:p>
        </w:tc>
      </w:tr>
      <w:tr w:rsidR="00F529BC" w:rsidRPr="00F529BC" w14:paraId="2E032289" w14:textId="77777777" w:rsidTr="00F529BC">
        <w:trPr>
          <w:trHeight w:val="300"/>
        </w:trPr>
        <w:tc>
          <w:tcPr>
            <w:tcW w:w="960" w:type="dxa"/>
            <w:noWrap/>
            <w:hideMark/>
          </w:tcPr>
          <w:p w14:paraId="722E9ECD" w14:textId="77777777" w:rsidR="00F529BC" w:rsidRPr="00F529BC" w:rsidRDefault="00F529BC" w:rsidP="00F529BC">
            <w:r w:rsidRPr="00F529BC">
              <w:t>2.286794</w:t>
            </w:r>
          </w:p>
        </w:tc>
        <w:tc>
          <w:tcPr>
            <w:tcW w:w="960" w:type="dxa"/>
            <w:noWrap/>
            <w:hideMark/>
          </w:tcPr>
          <w:p w14:paraId="018F1ADC" w14:textId="77777777" w:rsidR="00F529BC" w:rsidRPr="00F529BC" w:rsidRDefault="00F529BC" w:rsidP="00F529BC">
            <w:r w:rsidRPr="00F529BC">
              <w:t>5.249533</w:t>
            </w:r>
          </w:p>
        </w:tc>
        <w:tc>
          <w:tcPr>
            <w:tcW w:w="960" w:type="dxa"/>
            <w:noWrap/>
            <w:hideMark/>
          </w:tcPr>
          <w:p w14:paraId="6A060B1D" w14:textId="77777777" w:rsidR="00F529BC" w:rsidRPr="00F529BC" w:rsidRDefault="00F529BC" w:rsidP="00F529BC">
            <w:r w:rsidRPr="00F529BC">
              <w:t>7.349557</w:t>
            </w:r>
          </w:p>
        </w:tc>
        <w:tc>
          <w:tcPr>
            <w:tcW w:w="960" w:type="dxa"/>
            <w:noWrap/>
            <w:hideMark/>
          </w:tcPr>
          <w:p w14:paraId="04E5434A" w14:textId="77777777" w:rsidR="00F529BC" w:rsidRPr="00F529BC" w:rsidRDefault="00F529BC" w:rsidP="00F529BC">
            <w:r w:rsidRPr="00F529BC">
              <w:t>8.682031</w:t>
            </w:r>
          </w:p>
        </w:tc>
        <w:tc>
          <w:tcPr>
            <w:tcW w:w="960" w:type="dxa"/>
            <w:noWrap/>
            <w:hideMark/>
          </w:tcPr>
          <w:p w14:paraId="6A530E1A" w14:textId="77777777" w:rsidR="00F529BC" w:rsidRPr="00F529BC" w:rsidRDefault="00F529BC" w:rsidP="00F529BC">
            <w:r w:rsidRPr="00F529BC">
              <w:t>15.61166</w:t>
            </w:r>
          </w:p>
        </w:tc>
        <w:tc>
          <w:tcPr>
            <w:tcW w:w="960" w:type="dxa"/>
            <w:noWrap/>
            <w:hideMark/>
          </w:tcPr>
          <w:p w14:paraId="0F50D955" w14:textId="77777777" w:rsidR="00F529BC" w:rsidRPr="00F529BC" w:rsidRDefault="00F529BC" w:rsidP="00F529BC">
            <w:r w:rsidRPr="00F529BC">
              <w:t>2.744622</w:t>
            </w:r>
          </w:p>
        </w:tc>
        <w:tc>
          <w:tcPr>
            <w:tcW w:w="960" w:type="dxa"/>
            <w:noWrap/>
            <w:hideMark/>
          </w:tcPr>
          <w:p w14:paraId="2BAE5C36" w14:textId="77777777" w:rsidR="00F529BC" w:rsidRPr="00F529BC" w:rsidRDefault="00F529BC" w:rsidP="00F529BC">
            <w:r w:rsidRPr="00F529BC">
              <w:t>5.207107</w:t>
            </w:r>
          </w:p>
        </w:tc>
        <w:tc>
          <w:tcPr>
            <w:tcW w:w="960" w:type="dxa"/>
            <w:noWrap/>
            <w:hideMark/>
          </w:tcPr>
          <w:p w14:paraId="5B143E49" w14:textId="77777777" w:rsidR="00F529BC" w:rsidRPr="00F529BC" w:rsidRDefault="00F529BC" w:rsidP="00F529BC">
            <w:r w:rsidRPr="00F529BC">
              <w:t>7.73273</w:t>
            </w:r>
          </w:p>
        </w:tc>
        <w:tc>
          <w:tcPr>
            <w:tcW w:w="960" w:type="dxa"/>
            <w:noWrap/>
            <w:hideMark/>
          </w:tcPr>
          <w:p w14:paraId="32A658FA" w14:textId="77777777" w:rsidR="00F529BC" w:rsidRPr="00F529BC" w:rsidRDefault="00F529BC" w:rsidP="00F529BC">
            <w:r w:rsidRPr="00F529BC">
              <w:t>11.42209</w:t>
            </w:r>
          </w:p>
        </w:tc>
        <w:tc>
          <w:tcPr>
            <w:tcW w:w="960" w:type="dxa"/>
            <w:noWrap/>
            <w:hideMark/>
          </w:tcPr>
          <w:p w14:paraId="32B03C39" w14:textId="77777777" w:rsidR="00F529BC" w:rsidRPr="00F529BC" w:rsidRDefault="00F529BC" w:rsidP="00F529BC">
            <w:r w:rsidRPr="00F529BC">
              <w:t>12.31685</w:t>
            </w:r>
          </w:p>
        </w:tc>
      </w:tr>
      <w:tr w:rsidR="00F529BC" w:rsidRPr="00F529BC" w14:paraId="4CCFD7C6" w14:textId="77777777" w:rsidTr="00F529BC">
        <w:trPr>
          <w:trHeight w:val="300"/>
        </w:trPr>
        <w:tc>
          <w:tcPr>
            <w:tcW w:w="960" w:type="dxa"/>
            <w:noWrap/>
            <w:hideMark/>
          </w:tcPr>
          <w:p w14:paraId="4950B4B7" w14:textId="77777777" w:rsidR="00F529BC" w:rsidRPr="00F529BC" w:rsidRDefault="00F529BC" w:rsidP="00F529BC">
            <w:r w:rsidRPr="00F529BC">
              <w:t>3.900147</w:t>
            </w:r>
          </w:p>
        </w:tc>
        <w:tc>
          <w:tcPr>
            <w:tcW w:w="960" w:type="dxa"/>
            <w:noWrap/>
            <w:hideMark/>
          </w:tcPr>
          <w:p w14:paraId="3831AD3E" w14:textId="77777777" w:rsidR="00F529BC" w:rsidRPr="00F529BC" w:rsidRDefault="00F529BC" w:rsidP="00F529BC">
            <w:r w:rsidRPr="00F529BC">
              <w:t>5.444076</w:t>
            </w:r>
          </w:p>
        </w:tc>
        <w:tc>
          <w:tcPr>
            <w:tcW w:w="960" w:type="dxa"/>
            <w:noWrap/>
            <w:hideMark/>
          </w:tcPr>
          <w:p w14:paraId="64CFF86A" w14:textId="77777777" w:rsidR="00F529BC" w:rsidRPr="00F529BC" w:rsidRDefault="00F529BC" w:rsidP="00F529BC">
            <w:r w:rsidRPr="00F529BC">
              <w:t>6.935079</w:t>
            </w:r>
          </w:p>
        </w:tc>
        <w:tc>
          <w:tcPr>
            <w:tcW w:w="960" w:type="dxa"/>
            <w:noWrap/>
            <w:hideMark/>
          </w:tcPr>
          <w:p w14:paraId="1979F2FF" w14:textId="77777777" w:rsidR="00F529BC" w:rsidRPr="00F529BC" w:rsidRDefault="00F529BC" w:rsidP="00F529BC">
            <w:r w:rsidRPr="00F529BC">
              <w:t>8.575596</w:t>
            </w:r>
          </w:p>
        </w:tc>
        <w:tc>
          <w:tcPr>
            <w:tcW w:w="960" w:type="dxa"/>
            <w:noWrap/>
            <w:hideMark/>
          </w:tcPr>
          <w:p w14:paraId="766BD71B" w14:textId="77777777" w:rsidR="00F529BC" w:rsidRPr="00F529BC" w:rsidRDefault="00F529BC" w:rsidP="00F529BC">
            <w:r w:rsidRPr="00F529BC">
              <w:t>11.34599</w:t>
            </w:r>
          </w:p>
        </w:tc>
        <w:tc>
          <w:tcPr>
            <w:tcW w:w="960" w:type="dxa"/>
            <w:noWrap/>
            <w:hideMark/>
          </w:tcPr>
          <w:p w14:paraId="22282909" w14:textId="77777777" w:rsidR="00F529BC" w:rsidRPr="00F529BC" w:rsidRDefault="00F529BC" w:rsidP="00F529BC">
            <w:r w:rsidRPr="00F529BC">
              <w:t>3.448684</w:t>
            </w:r>
          </w:p>
        </w:tc>
        <w:tc>
          <w:tcPr>
            <w:tcW w:w="960" w:type="dxa"/>
            <w:noWrap/>
            <w:hideMark/>
          </w:tcPr>
          <w:p w14:paraId="79BB0C6B" w14:textId="77777777" w:rsidR="00F529BC" w:rsidRPr="00F529BC" w:rsidRDefault="00F529BC" w:rsidP="00F529BC">
            <w:r w:rsidRPr="00F529BC">
              <w:t>5.345363</w:t>
            </w:r>
          </w:p>
        </w:tc>
        <w:tc>
          <w:tcPr>
            <w:tcW w:w="960" w:type="dxa"/>
            <w:noWrap/>
            <w:hideMark/>
          </w:tcPr>
          <w:p w14:paraId="17D85005" w14:textId="77777777" w:rsidR="00F529BC" w:rsidRPr="00F529BC" w:rsidRDefault="00F529BC" w:rsidP="00F529BC">
            <w:r w:rsidRPr="00F529BC">
              <w:t>7.406583</w:t>
            </w:r>
          </w:p>
        </w:tc>
        <w:tc>
          <w:tcPr>
            <w:tcW w:w="960" w:type="dxa"/>
            <w:noWrap/>
            <w:hideMark/>
          </w:tcPr>
          <w:p w14:paraId="6082A010" w14:textId="77777777" w:rsidR="00F529BC" w:rsidRPr="00F529BC" w:rsidRDefault="00F529BC" w:rsidP="00F529BC">
            <w:r w:rsidRPr="00F529BC">
              <w:t>11.64466</w:t>
            </w:r>
          </w:p>
        </w:tc>
        <w:tc>
          <w:tcPr>
            <w:tcW w:w="960" w:type="dxa"/>
            <w:noWrap/>
            <w:hideMark/>
          </w:tcPr>
          <w:p w14:paraId="0E437443" w14:textId="77777777" w:rsidR="00F529BC" w:rsidRPr="00F529BC" w:rsidRDefault="00F529BC" w:rsidP="00F529BC">
            <w:r w:rsidRPr="00F529BC">
              <w:t>14.18216</w:t>
            </w:r>
          </w:p>
        </w:tc>
      </w:tr>
      <w:tr w:rsidR="00F529BC" w:rsidRPr="00F529BC" w14:paraId="47B7F30B" w14:textId="77777777" w:rsidTr="00F529BC">
        <w:trPr>
          <w:trHeight w:val="300"/>
        </w:trPr>
        <w:tc>
          <w:tcPr>
            <w:tcW w:w="960" w:type="dxa"/>
            <w:noWrap/>
            <w:hideMark/>
          </w:tcPr>
          <w:p w14:paraId="5C95B1ED" w14:textId="77777777" w:rsidR="00F529BC" w:rsidRPr="00F529BC" w:rsidRDefault="00F529BC" w:rsidP="00F529BC">
            <w:r w:rsidRPr="00F529BC">
              <w:t>2.374372</w:t>
            </w:r>
          </w:p>
        </w:tc>
        <w:tc>
          <w:tcPr>
            <w:tcW w:w="960" w:type="dxa"/>
            <w:noWrap/>
            <w:hideMark/>
          </w:tcPr>
          <w:p w14:paraId="75D7B99F" w14:textId="77777777" w:rsidR="00F529BC" w:rsidRPr="00F529BC" w:rsidRDefault="00F529BC" w:rsidP="00F529BC">
            <w:r w:rsidRPr="00F529BC">
              <w:t>5.330323</w:t>
            </w:r>
          </w:p>
        </w:tc>
        <w:tc>
          <w:tcPr>
            <w:tcW w:w="960" w:type="dxa"/>
            <w:noWrap/>
            <w:hideMark/>
          </w:tcPr>
          <w:p w14:paraId="6FF8F182" w14:textId="77777777" w:rsidR="00F529BC" w:rsidRPr="00F529BC" w:rsidRDefault="00F529BC" w:rsidP="00F529BC">
            <w:r w:rsidRPr="00F529BC">
              <w:t>6.977092</w:t>
            </w:r>
          </w:p>
        </w:tc>
        <w:tc>
          <w:tcPr>
            <w:tcW w:w="960" w:type="dxa"/>
            <w:noWrap/>
            <w:hideMark/>
          </w:tcPr>
          <w:p w14:paraId="3C560608" w14:textId="77777777" w:rsidR="00F529BC" w:rsidRPr="00F529BC" w:rsidRDefault="00F529BC" w:rsidP="00F529BC">
            <w:r w:rsidRPr="00F529BC">
              <w:t>9.751603</w:t>
            </w:r>
          </w:p>
        </w:tc>
        <w:tc>
          <w:tcPr>
            <w:tcW w:w="960" w:type="dxa"/>
            <w:noWrap/>
            <w:hideMark/>
          </w:tcPr>
          <w:p w14:paraId="4B3239D9" w14:textId="77777777" w:rsidR="00F529BC" w:rsidRPr="00F529BC" w:rsidRDefault="00F529BC" w:rsidP="00F529BC">
            <w:r w:rsidRPr="00F529BC">
              <w:t>11.86479</w:t>
            </w:r>
          </w:p>
        </w:tc>
        <w:tc>
          <w:tcPr>
            <w:tcW w:w="960" w:type="dxa"/>
            <w:noWrap/>
            <w:hideMark/>
          </w:tcPr>
          <w:p w14:paraId="60E2049C" w14:textId="77777777" w:rsidR="00F529BC" w:rsidRPr="00F529BC" w:rsidRDefault="00F529BC" w:rsidP="00F529BC">
            <w:r w:rsidRPr="00F529BC">
              <w:t>3.463509</w:t>
            </w:r>
          </w:p>
        </w:tc>
        <w:tc>
          <w:tcPr>
            <w:tcW w:w="960" w:type="dxa"/>
            <w:noWrap/>
            <w:hideMark/>
          </w:tcPr>
          <w:p w14:paraId="59D7B926" w14:textId="77777777" w:rsidR="00F529BC" w:rsidRPr="00F529BC" w:rsidRDefault="00F529BC" w:rsidP="00F529BC">
            <w:r w:rsidRPr="00F529BC">
              <w:t>6.311036</w:t>
            </w:r>
          </w:p>
        </w:tc>
        <w:tc>
          <w:tcPr>
            <w:tcW w:w="960" w:type="dxa"/>
            <w:noWrap/>
            <w:hideMark/>
          </w:tcPr>
          <w:p w14:paraId="43E6D6E6" w14:textId="77777777" w:rsidR="00F529BC" w:rsidRPr="00F529BC" w:rsidRDefault="00F529BC" w:rsidP="00F529BC">
            <w:r w:rsidRPr="00F529BC">
              <w:t>7.376775</w:t>
            </w:r>
          </w:p>
        </w:tc>
        <w:tc>
          <w:tcPr>
            <w:tcW w:w="960" w:type="dxa"/>
            <w:noWrap/>
            <w:hideMark/>
          </w:tcPr>
          <w:p w14:paraId="09CF0535" w14:textId="77777777" w:rsidR="00F529BC" w:rsidRPr="00F529BC" w:rsidRDefault="00F529BC" w:rsidP="00F529BC">
            <w:r w:rsidRPr="00F529BC">
              <w:t>9.565673</w:t>
            </w:r>
          </w:p>
        </w:tc>
        <w:tc>
          <w:tcPr>
            <w:tcW w:w="960" w:type="dxa"/>
            <w:noWrap/>
            <w:hideMark/>
          </w:tcPr>
          <w:p w14:paraId="660778F3" w14:textId="77777777" w:rsidR="00F529BC" w:rsidRPr="00F529BC" w:rsidRDefault="00F529BC" w:rsidP="00F529BC">
            <w:r w:rsidRPr="00F529BC">
              <w:t>10.74334</w:t>
            </w:r>
          </w:p>
        </w:tc>
      </w:tr>
      <w:tr w:rsidR="00F529BC" w:rsidRPr="00F529BC" w14:paraId="42822D8F" w14:textId="77777777" w:rsidTr="00F529BC">
        <w:trPr>
          <w:trHeight w:val="300"/>
        </w:trPr>
        <w:tc>
          <w:tcPr>
            <w:tcW w:w="960" w:type="dxa"/>
            <w:noWrap/>
            <w:hideMark/>
          </w:tcPr>
          <w:p w14:paraId="76F3D4FE" w14:textId="77777777" w:rsidR="00F529BC" w:rsidRPr="00F529BC" w:rsidRDefault="00F529BC" w:rsidP="00F529BC">
            <w:r w:rsidRPr="00F529BC">
              <w:t>2.592275</w:t>
            </w:r>
          </w:p>
        </w:tc>
        <w:tc>
          <w:tcPr>
            <w:tcW w:w="960" w:type="dxa"/>
            <w:noWrap/>
            <w:hideMark/>
          </w:tcPr>
          <w:p w14:paraId="033F18FA" w14:textId="77777777" w:rsidR="00F529BC" w:rsidRPr="00F529BC" w:rsidRDefault="00F529BC" w:rsidP="00F529BC">
            <w:r w:rsidRPr="00F529BC">
              <w:t>5.412576</w:t>
            </w:r>
          </w:p>
        </w:tc>
        <w:tc>
          <w:tcPr>
            <w:tcW w:w="960" w:type="dxa"/>
            <w:noWrap/>
            <w:hideMark/>
          </w:tcPr>
          <w:p w14:paraId="26ADD64F" w14:textId="77777777" w:rsidR="00F529BC" w:rsidRPr="00F529BC" w:rsidRDefault="00F529BC" w:rsidP="00F529BC">
            <w:r w:rsidRPr="00F529BC">
              <w:t>7.7068</w:t>
            </w:r>
          </w:p>
        </w:tc>
        <w:tc>
          <w:tcPr>
            <w:tcW w:w="960" w:type="dxa"/>
            <w:noWrap/>
            <w:hideMark/>
          </w:tcPr>
          <w:p w14:paraId="760363F9" w14:textId="77777777" w:rsidR="00F529BC" w:rsidRPr="00F529BC" w:rsidRDefault="00F529BC" w:rsidP="00F529BC">
            <w:r w:rsidRPr="00F529BC">
              <w:t>10.99742</w:t>
            </w:r>
          </w:p>
        </w:tc>
        <w:tc>
          <w:tcPr>
            <w:tcW w:w="960" w:type="dxa"/>
            <w:noWrap/>
            <w:hideMark/>
          </w:tcPr>
          <w:p w14:paraId="7B1F3F0A" w14:textId="77777777" w:rsidR="00F529BC" w:rsidRPr="00F529BC" w:rsidRDefault="00F529BC" w:rsidP="00F529BC">
            <w:r w:rsidRPr="00F529BC">
              <w:t>11.42771</w:t>
            </w:r>
          </w:p>
        </w:tc>
        <w:tc>
          <w:tcPr>
            <w:tcW w:w="960" w:type="dxa"/>
            <w:noWrap/>
            <w:hideMark/>
          </w:tcPr>
          <w:p w14:paraId="78C25EF0" w14:textId="77777777" w:rsidR="00F529BC" w:rsidRPr="00F529BC" w:rsidRDefault="00F529BC" w:rsidP="00F529BC">
            <w:r w:rsidRPr="00F529BC">
              <w:t>3.748345</w:t>
            </w:r>
          </w:p>
        </w:tc>
        <w:tc>
          <w:tcPr>
            <w:tcW w:w="960" w:type="dxa"/>
            <w:noWrap/>
            <w:hideMark/>
          </w:tcPr>
          <w:p w14:paraId="53C10437" w14:textId="77777777" w:rsidR="00F529BC" w:rsidRPr="00F529BC" w:rsidRDefault="00F529BC" w:rsidP="00F529BC">
            <w:r w:rsidRPr="00F529BC">
              <w:t>5.115747</w:t>
            </w:r>
          </w:p>
        </w:tc>
        <w:tc>
          <w:tcPr>
            <w:tcW w:w="960" w:type="dxa"/>
            <w:noWrap/>
            <w:hideMark/>
          </w:tcPr>
          <w:p w14:paraId="2ECB8288" w14:textId="77777777" w:rsidR="00F529BC" w:rsidRPr="00F529BC" w:rsidRDefault="00F529BC" w:rsidP="00F529BC">
            <w:r w:rsidRPr="00F529BC">
              <w:t>8.305874</w:t>
            </w:r>
          </w:p>
        </w:tc>
        <w:tc>
          <w:tcPr>
            <w:tcW w:w="960" w:type="dxa"/>
            <w:noWrap/>
            <w:hideMark/>
          </w:tcPr>
          <w:p w14:paraId="505B58FF" w14:textId="77777777" w:rsidR="00F529BC" w:rsidRPr="00F529BC" w:rsidRDefault="00F529BC" w:rsidP="00F529BC">
            <w:r w:rsidRPr="00F529BC">
              <w:t>15.57061</w:t>
            </w:r>
          </w:p>
        </w:tc>
        <w:tc>
          <w:tcPr>
            <w:tcW w:w="960" w:type="dxa"/>
            <w:noWrap/>
            <w:hideMark/>
          </w:tcPr>
          <w:p w14:paraId="5B721450" w14:textId="77777777" w:rsidR="00F529BC" w:rsidRPr="00F529BC" w:rsidRDefault="00F529BC" w:rsidP="00F529BC">
            <w:r w:rsidRPr="00F529BC">
              <w:t>11.45464</w:t>
            </w:r>
          </w:p>
        </w:tc>
      </w:tr>
      <w:tr w:rsidR="00F529BC" w:rsidRPr="00F529BC" w14:paraId="7ADE30D0" w14:textId="77777777" w:rsidTr="00F529BC">
        <w:trPr>
          <w:trHeight w:val="300"/>
        </w:trPr>
        <w:tc>
          <w:tcPr>
            <w:tcW w:w="960" w:type="dxa"/>
            <w:noWrap/>
            <w:hideMark/>
          </w:tcPr>
          <w:p w14:paraId="171AA164" w14:textId="77777777" w:rsidR="00F529BC" w:rsidRPr="00F529BC" w:rsidRDefault="00F529BC" w:rsidP="00F529BC">
            <w:r w:rsidRPr="00F529BC">
              <w:t>3.214262</w:t>
            </w:r>
          </w:p>
        </w:tc>
        <w:tc>
          <w:tcPr>
            <w:tcW w:w="960" w:type="dxa"/>
            <w:noWrap/>
            <w:hideMark/>
          </w:tcPr>
          <w:p w14:paraId="73AE3604" w14:textId="77777777" w:rsidR="00F529BC" w:rsidRPr="00F529BC" w:rsidRDefault="00F529BC" w:rsidP="00F529BC">
            <w:r w:rsidRPr="00F529BC">
              <w:t>5.979845</w:t>
            </w:r>
          </w:p>
        </w:tc>
        <w:tc>
          <w:tcPr>
            <w:tcW w:w="960" w:type="dxa"/>
            <w:noWrap/>
            <w:hideMark/>
          </w:tcPr>
          <w:p w14:paraId="7D5B3C99" w14:textId="77777777" w:rsidR="00F529BC" w:rsidRPr="00F529BC" w:rsidRDefault="00F529BC" w:rsidP="00F529BC">
            <w:r w:rsidRPr="00F529BC">
              <w:t>7.43499</w:t>
            </w:r>
          </w:p>
        </w:tc>
        <w:tc>
          <w:tcPr>
            <w:tcW w:w="960" w:type="dxa"/>
            <w:noWrap/>
            <w:hideMark/>
          </w:tcPr>
          <w:p w14:paraId="3030B13E" w14:textId="77777777" w:rsidR="00F529BC" w:rsidRPr="00F529BC" w:rsidRDefault="00F529BC" w:rsidP="00F529BC">
            <w:r w:rsidRPr="00F529BC">
              <w:t>9.772839</w:t>
            </w:r>
          </w:p>
        </w:tc>
        <w:tc>
          <w:tcPr>
            <w:tcW w:w="960" w:type="dxa"/>
            <w:noWrap/>
            <w:hideMark/>
          </w:tcPr>
          <w:p w14:paraId="570C7482" w14:textId="77777777" w:rsidR="00F529BC" w:rsidRPr="00F529BC" w:rsidRDefault="00F529BC" w:rsidP="00F529BC">
            <w:r w:rsidRPr="00F529BC">
              <w:t>15.90619</w:t>
            </w:r>
          </w:p>
        </w:tc>
        <w:tc>
          <w:tcPr>
            <w:tcW w:w="960" w:type="dxa"/>
            <w:noWrap/>
            <w:hideMark/>
          </w:tcPr>
          <w:p w14:paraId="13DE8907" w14:textId="77777777" w:rsidR="00F529BC" w:rsidRPr="00F529BC" w:rsidRDefault="00F529BC" w:rsidP="00F529BC">
            <w:r w:rsidRPr="00F529BC">
              <w:t>3.955153</w:t>
            </w:r>
          </w:p>
        </w:tc>
        <w:tc>
          <w:tcPr>
            <w:tcW w:w="960" w:type="dxa"/>
            <w:noWrap/>
            <w:hideMark/>
          </w:tcPr>
          <w:p w14:paraId="5B3B974D" w14:textId="77777777" w:rsidR="00F529BC" w:rsidRPr="00F529BC" w:rsidRDefault="00F529BC" w:rsidP="00F529BC">
            <w:r w:rsidRPr="00F529BC">
              <w:t>7.268599</w:t>
            </w:r>
          </w:p>
        </w:tc>
        <w:tc>
          <w:tcPr>
            <w:tcW w:w="960" w:type="dxa"/>
            <w:noWrap/>
            <w:hideMark/>
          </w:tcPr>
          <w:p w14:paraId="182842EF" w14:textId="77777777" w:rsidR="00F529BC" w:rsidRPr="00F529BC" w:rsidRDefault="00F529BC" w:rsidP="00F529BC">
            <w:r w:rsidRPr="00F529BC">
              <w:t>8.963725</w:t>
            </w:r>
          </w:p>
        </w:tc>
        <w:tc>
          <w:tcPr>
            <w:tcW w:w="960" w:type="dxa"/>
            <w:noWrap/>
            <w:hideMark/>
          </w:tcPr>
          <w:p w14:paraId="5B9C9C1F" w14:textId="77777777" w:rsidR="00F529BC" w:rsidRPr="00F529BC" w:rsidRDefault="00F529BC" w:rsidP="00F529BC">
            <w:r w:rsidRPr="00F529BC">
              <w:t>9.788574</w:t>
            </w:r>
          </w:p>
        </w:tc>
        <w:tc>
          <w:tcPr>
            <w:tcW w:w="960" w:type="dxa"/>
            <w:noWrap/>
            <w:hideMark/>
          </w:tcPr>
          <w:p w14:paraId="221E2E2D" w14:textId="77777777" w:rsidR="00F529BC" w:rsidRPr="00F529BC" w:rsidRDefault="00F529BC" w:rsidP="00F529BC">
            <w:r w:rsidRPr="00F529BC">
              <w:t>11.44101</w:t>
            </w:r>
          </w:p>
        </w:tc>
      </w:tr>
      <w:tr w:rsidR="00F529BC" w:rsidRPr="00F529BC" w14:paraId="5CA10EA1" w14:textId="77777777" w:rsidTr="00F529BC">
        <w:trPr>
          <w:trHeight w:val="300"/>
        </w:trPr>
        <w:tc>
          <w:tcPr>
            <w:tcW w:w="960" w:type="dxa"/>
            <w:noWrap/>
            <w:hideMark/>
          </w:tcPr>
          <w:p w14:paraId="39038BCE" w14:textId="77777777" w:rsidR="00F529BC" w:rsidRPr="00F529BC" w:rsidRDefault="00F529BC" w:rsidP="00F529BC">
            <w:pPr>
              <w:rPr>
                <w:b/>
                <w:bCs/>
              </w:rPr>
            </w:pPr>
            <w:r w:rsidRPr="00F529BC">
              <w:rPr>
                <w:b/>
                <w:bCs/>
              </w:rPr>
              <w:t>2.869337</w:t>
            </w:r>
          </w:p>
        </w:tc>
        <w:tc>
          <w:tcPr>
            <w:tcW w:w="960" w:type="dxa"/>
            <w:noWrap/>
            <w:hideMark/>
          </w:tcPr>
          <w:p w14:paraId="58173B92" w14:textId="77777777" w:rsidR="00F529BC" w:rsidRPr="00F529BC" w:rsidRDefault="00F529BC" w:rsidP="00F529BC">
            <w:pPr>
              <w:rPr>
                <w:b/>
                <w:bCs/>
              </w:rPr>
            </w:pPr>
            <w:r w:rsidRPr="00F529BC">
              <w:rPr>
                <w:b/>
                <w:bCs/>
              </w:rPr>
              <w:t>4.668598</w:t>
            </w:r>
          </w:p>
        </w:tc>
        <w:tc>
          <w:tcPr>
            <w:tcW w:w="960" w:type="dxa"/>
            <w:noWrap/>
            <w:hideMark/>
          </w:tcPr>
          <w:p w14:paraId="0E5532CC" w14:textId="77777777" w:rsidR="00F529BC" w:rsidRPr="00F529BC" w:rsidRDefault="00F529BC" w:rsidP="00F529BC">
            <w:pPr>
              <w:rPr>
                <w:b/>
                <w:bCs/>
              </w:rPr>
            </w:pPr>
            <w:r w:rsidRPr="00F529BC">
              <w:rPr>
                <w:b/>
                <w:bCs/>
              </w:rPr>
              <w:t>7.119833</w:t>
            </w:r>
          </w:p>
        </w:tc>
        <w:tc>
          <w:tcPr>
            <w:tcW w:w="960" w:type="dxa"/>
            <w:noWrap/>
            <w:hideMark/>
          </w:tcPr>
          <w:p w14:paraId="758A7F04" w14:textId="77777777" w:rsidR="00F529BC" w:rsidRPr="00F529BC" w:rsidRDefault="00F529BC" w:rsidP="00F529BC">
            <w:pPr>
              <w:rPr>
                <w:b/>
                <w:bCs/>
              </w:rPr>
            </w:pPr>
            <w:r w:rsidRPr="00F529BC">
              <w:rPr>
                <w:b/>
                <w:bCs/>
              </w:rPr>
              <w:t>9.383716</w:t>
            </w:r>
          </w:p>
        </w:tc>
        <w:tc>
          <w:tcPr>
            <w:tcW w:w="960" w:type="dxa"/>
            <w:noWrap/>
            <w:hideMark/>
          </w:tcPr>
          <w:p w14:paraId="5D37C485" w14:textId="77777777" w:rsidR="00F529BC" w:rsidRPr="00F529BC" w:rsidRDefault="00F529BC" w:rsidP="00F529BC">
            <w:pPr>
              <w:rPr>
                <w:b/>
                <w:bCs/>
              </w:rPr>
            </w:pPr>
            <w:r w:rsidRPr="00F529BC">
              <w:rPr>
                <w:b/>
                <w:bCs/>
              </w:rPr>
              <w:t>12.71631</w:t>
            </w:r>
          </w:p>
        </w:tc>
        <w:tc>
          <w:tcPr>
            <w:tcW w:w="960" w:type="dxa"/>
            <w:noWrap/>
            <w:hideMark/>
          </w:tcPr>
          <w:p w14:paraId="3F7B1D20" w14:textId="77777777" w:rsidR="00F529BC" w:rsidRPr="00F529BC" w:rsidRDefault="00F529BC" w:rsidP="00F529BC">
            <w:pPr>
              <w:rPr>
                <w:b/>
                <w:bCs/>
              </w:rPr>
            </w:pPr>
            <w:r w:rsidRPr="00F529BC">
              <w:rPr>
                <w:b/>
                <w:bCs/>
              </w:rPr>
              <w:t>3.402783</w:t>
            </w:r>
          </w:p>
        </w:tc>
        <w:tc>
          <w:tcPr>
            <w:tcW w:w="960" w:type="dxa"/>
            <w:noWrap/>
            <w:hideMark/>
          </w:tcPr>
          <w:p w14:paraId="7119234C" w14:textId="77777777" w:rsidR="00F529BC" w:rsidRPr="00F529BC" w:rsidRDefault="00F529BC" w:rsidP="00F529BC">
            <w:pPr>
              <w:rPr>
                <w:b/>
                <w:bCs/>
              </w:rPr>
            </w:pPr>
            <w:r w:rsidRPr="00F529BC">
              <w:rPr>
                <w:b/>
                <w:bCs/>
              </w:rPr>
              <w:t>5.118639</w:t>
            </w:r>
          </w:p>
        </w:tc>
        <w:tc>
          <w:tcPr>
            <w:tcW w:w="960" w:type="dxa"/>
            <w:noWrap/>
            <w:hideMark/>
          </w:tcPr>
          <w:p w14:paraId="6C6C102B" w14:textId="77777777" w:rsidR="00F529BC" w:rsidRPr="00F529BC" w:rsidRDefault="00F529BC" w:rsidP="00F529BC">
            <w:pPr>
              <w:rPr>
                <w:b/>
                <w:bCs/>
              </w:rPr>
            </w:pPr>
            <w:r w:rsidRPr="00F529BC">
              <w:rPr>
                <w:b/>
                <w:bCs/>
              </w:rPr>
              <w:t>7.254167</w:t>
            </w:r>
          </w:p>
        </w:tc>
        <w:tc>
          <w:tcPr>
            <w:tcW w:w="960" w:type="dxa"/>
            <w:noWrap/>
            <w:hideMark/>
          </w:tcPr>
          <w:p w14:paraId="08B541AD" w14:textId="77777777" w:rsidR="00F529BC" w:rsidRPr="00F529BC" w:rsidRDefault="00F529BC" w:rsidP="00F529BC">
            <w:pPr>
              <w:rPr>
                <w:b/>
                <w:bCs/>
              </w:rPr>
            </w:pPr>
            <w:r w:rsidRPr="00F529BC">
              <w:rPr>
                <w:b/>
                <w:bCs/>
              </w:rPr>
              <w:t>10.3586</w:t>
            </w:r>
          </w:p>
        </w:tc>
        <w:tc>
          <w:tcPr>
            <w:tcW w:w="960" w:type="dxa"/>
            <w:noWrap/>
            <w:hideMark/>
          </w:tcPr>
          <w:p w14:paraId="2CA54DA9" w14:textId="77777777" w:rsidR="00F529BC" w:rsidRPr="00F529BC" w:rsidRDefault="00F529BC" w:rsidP="00F529BC">
            <w:pPr>
              <w:rPr>
                <w:b/>
                <w:bCs/>
              </w:rPr>
            </w:pPr>
            <w:r w:rsidRPr="00F529BC">
              <w:rPr>
                <w:b/>
                <w:bCs/>
              </w:rPr>
              <w:t>11.72203</w:t>
            </w:r>
          </w:p>
        </w:tc>
      </w:tr>
    </w:tbl>
    <w:p w14:paraId="1AB8DA49" w14:textId="77777777" w:rsidR="00F529BC" w:rsidRDefault="00F529BC" w:rsidP="00DD05AD">
      <w:r>
        <w:lastRenderedPageBreak/>
        <w:t>4</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6760869B" w14:textId="77777777" w:rsidTr="00F529BC">
        <w:trPr>
          <w:trHeight w:val="300"/>
        </w:trPr>
        <w:tc>
          <w:tcPr>
            <w:tcW w:w="960" w:type="dxa"/>
            <w:noWrap/>
            <w:hideMark/>
          </w:tcPr>
          <w:p w14:paraId="409AE295" w14:textId="77777777" w:rsidR="00F529BC" w:rsidRPr="00F529BC" w:rsidRDefault="00F529BC" w:rsidP="00F529BC">
            <w:r w:rsidRPr="00F529BC">
              <w:t>Tx01</w:t>
            </w:r>
          </w:p>
        </w:tc>
        <w:tc>
          <w:tcPr>
            <w:tcW w:w="960" w:type="dxa"/>
            <w:noWrap/>
            <w:hideMark/>
          </w:tcPr>
          <w:p w14:paraId="10F35396" w14:textId="77777777" w:rsidR="00F529BC" w:rsidRPr="00F529BC" w:rsidRDefault="00F529BC" w:rsidP="00F529BC">
            <w:r w:rsidRPr="00F529BC">
              <w:t>Tx02</w:t>
            </w:r>
          </w:p>
        </w:tc>
        <w:tc>
          <w:tcPr>
            <w:tcW w:w="960" w:type="dxa"/>
            <w:noWrap/>
            <w:hideMark/>
          </w:tcPr>
          <w:p w14:paraId="61DA52B8" w14:textId="77777777" w:rsidR="00F529BC" w:rsidRPr="00F529BC" w:rsidRDefault="00F529BC" w:rsidP="00F529BC">
            <w:r w:rsidRPr="00F529BC">
              <w:t>Tx03</w:t>
            </w:r>
          </w:p>
        </w:tc>
        <w:tc>
          <w:tcPr>
            <w:tcW w:w="960" w:type="dxa"/>
            <w:noWrap/>
            <w:hideMark/>
          </w:tcPr>
          <w:p w14:paraId="0FA443A6" w14:textId="77777777" w:rsidR="00F529BC" w:rsidRPr="00F529BC" w:rsidRDefault="00F529BC" w:rsidP="00F529BC">
            <w:r w:rsidRPr="00F529BC">
              <w:t>Tx04</w:t>
            </w:r>
          </w:p>
        </w:tc>
        <w:tc>
          <w:tcPr>
            <w:tcW w:w="960" w:type="dxa"/>
            <w:noWrap/>
            <w:hideMark/>
          </w:tcPr>
          <w:p w14:paraId="2BC3F2E0" w14:textId="77777777" w:rsidR="00F529BC" w:rsidRPr="00F529BC" w:rsidRDefault="00F529BC" w:rsidP="00F529BC">
            <w:r w:rsidRPr="00F529BC">
              <w:t>Tx05</w:t>
            </w:r>
          </w:p>
        </w:tc>
        <w:tc>
          <w:tcPr>
            <w:tcW w:w="960" w:type="dxa"/>
            <w:noWrap/>
            <w:hideMark/>
          </w:tcPr>
          <w:p w14:paraId="17493E5D" w14:textId="77777777" w:rsidR="00F529BC" w:rsidRPr="00F529BC" w:rsidRDefault="00F529BC" w:rsidP="00F529BC">
            <w:r w:rsidRPr="00F529BC">
              <w:t>Tx06</w:t>
            </w:r>
          </w:p>
        </w:tc>
        <w:tc>
          <w:tcPr>
            <w:tcW w:w="960" w:type="dxa"/>
            <w:noWrap/>
            <w:hideMark/>
          </w:tcPr>
          <w:p w14:paraId="6FEA3818" w14:textId="77777777" w:rsidR="00F529BC" w:rsidRPr="00F529BC" w:rsidRDefault="00F529BC" w:rsidP="00F529BC">
            <w:r w:rsidRPr="00F529BC">
              <w:t>Tx07</w:t>
            </w:r>
          </w:p>
        </w:tc>
        <w:tc>
          <w:tcPr>
            <w:tcW w:w="960" w:type="dxa"/>
            <w:noWrap/>
            <w:hideMark/>
          </w:tcPr>
          <w:p w14:paraId="0776E769" w14:textId="77777777" w:rsidR="00F529BC" w:rsidRPr="00F529BC" w:rsidRDefault="00F529BC" w:rsidP="00F529BC">
            <w:r w:rsidRPr="00F529BC">
              <w:t>Tx08</w:t>
            </w:r>
          </w:p>
        </w:tc>
        <w:tc>
          <w:tcPr>
            <w:tcW w:w="960" w:type="dxa"/>
            <w:noWrap/>
            <w:hideMark/>
          </w:tcPr>
          <w:p w14:paraId="77984FD4" w14:textId="77777777" w:rsidR="00F529BC" w:rsidRPr="00F529BC" w:rsidRDefault="00F529BC" w:rsidP="00F529BC">
            <w:r w:rsidRPr="00F529BC">
              <w:t>Tx09</w:t>
            </w:r>
          </w:p>
        </w:tc>
        <w:tc>
          <w:tcPr>
            <w:tcW w:w="960" w:type="dxa"/>
            <w:noWrap/>
            <w:hideMark/>
          </w:tcPr>
          <w:p w14:paraId="293B6A0F" w14:textId="77777777" w:rsidR="00F529BC" w:rsidRPr="00F529BC" w:rsidRDefault="00F529BC" w:rsidP="00F529BC">
            <w:r w:rsidRPr="00F529BC">
              <w:t>Tx10</w:t>
            </w:r>
          </w:p>
        </w:tc>
      </w:tr>
      <w:tr w:rsidR="00F529BC" w:rsidRPr="00F529BC" w14:paraId="01363D3A" w14:textId="77777777" w:rsidTr="00F529BC">
        <w:trPr>
          <w:trHeight w:val="300"/>
        </w:trPr>
        <w:tc>
          <w:tcPr>
            <w:tcW w:w="960" w:type="dxa"/>
            <w:noWrap/>
            <w:hideMark/>
          </w:tcPr>
          <w:p w14:paraId="7D18DB3F" w14:textId="77777777" w:rsidR="00F529BC" w:rsidRPr="00F529BC" w:rsidRDefault="00F529BC" w:rsidP="00F529BC">
            <w:r w:rsidRPr="00F529BC">
              <w:t>3.257408</w:t>
            </w:r>
          </w:p>
        </w:tc>
        <w:tc>
          <w:tcPr>
            <w:tcW w:w="960" w:type="dxa"/>
            <w:noWrap/>
            <w:hideMark/>
          </w:tcPr>
          <w:p w14:paraId="3D9FF227" w14:textId="77777777" w:rsidR="00F529BC" w:rsidRPr="00F529BC" w:rsidRDefault="00F529BC" w:rsidP="00F529BC">
            <w:r w:rsidRPr="00F529BC">
              <w:t>3.698596</w:t>
            </w:r>
          </w:p>
        </w:tc>
        <w:tc>
          <w:tcPr>
            <w:tcW w:w="960" w:type="dxa"/>
            <w:noWrap/>
            <w:hideMark/>
          </w:tcPr>
          <w:p w14:paraId="3C199C28" w14:textId="77777777" w:rsidR="00F529BC" w:rsidRPr="00F529BC" w:rsidRDefault="00F529BC" w:rsidP="00F529BC">
            <w:r w:rsidRPr="00F529BC">
              <w:t>6.798668</w:t>
            </w:r>
          </w:p>
        </w:tc>
        <w:tc>
          <w:tcPr>
            <w:tcW w:w="960" w:type="dxa"/>
            <w:noWrap/>
            <w:hideMark/>
          </w:tcPr>
          <w:p w14:paraId="3D888A24" w14:textId="77777777" w:rsidR="00F529BC" w:rsidRPr="00F529BC" w:rsidRDefault="00F529BC" w:rsidP="00F529BC">
            <w:r w:rsidRPr="00F529BC">
              <w:t>11.19785</w:t>
            </w:r>
          </w:p>
        </w:tc>
        <w:tc>
          <w:tcPr>
            <w:tcW w:w="960" w:type="dxa"/>
            <w:noWrap/>
            <w:hideMark/>
          </w:tcPr>
          <w:p w14:paraId="3A28583A" w14:textId="77777777" w:rsidR="00F529BC" w:rsidRPr="00F529BC" w:rsidRDefault="00F529BC" w:rsidP="00F529BC">
            <w:r w:rsidRPr="00F529BC">
              <w:t>10.16809</w:t>
            </w:r>
          </w:p>
        </w:tc>
        <w:tc>
          <w:tcPr>
            <w:tcW w:w="960" w:type="dxa"/>
            <w:noWrap/>
            <w:hideMark/>
          </w:tcPr>
          <w:p w14:paraId="38CD780C" w14:textId="77777777" w:rsidR="00F529BC" w:rsidRPr="00F529BC" w:rsidRDefault="00F529BC" w:rsidP="00F529BC">
            <w:r w:rsidRPr="00F529BC">
              <w:t>4.126975</w:t>
            </w:r>
          </w:p>
        </w:tc>
        <w:tc>
          <w:tcPr>
            <w:tcW w:w="960" w:type="dxa"/>
            <w:noWrap/>
            <w:hideMark/>
          </w:tcPr>
          <w:p w14:paraId="3D832912" w14:textId="77777777" w:rsidR="00F529BC" w:rsidRPr="00F529BC" w:rsidRDefault="00F529BC" w:rsidP="00F529BC">
            <w:r w:rsidRPr="00F529BC">
              <w:t>3.600681</w:t>
            </w:r>
          </w:p>
        </w:tc>
        <w:tc>
          <w:tcPr>
            <w:tcW w:w="960" w:type="dxa"/>
            <w:noWrap/>
            <w:hideMark/>
          </w:tcPr>
          <w:p w14:paraId="6BCB60AB" w14:textId="77777777" w:rsidR="00F529BC" w:rsidRPr="00F529BC" w:rsidRDefault="00F529BC" w:rsidP="00F529BC">
            <w:r w:rsidRPr="00F529BC">
              <w:t>6.22199</w:t>
            </w:r>
          </w:p>
        </w:tc>
        <w:tc>
          <w:tcPr>
            <w:tcW w:w="960" w:type="dxa"/>
            <w:noWrap/>
            <w:hideMark/>
          </w:tcPr>
          <w:p w14:paraId="744864BF" w14:textId="77777777" w:rsidR="00F529BC" w:rsidRPr="00F529BC" w:rsidRDefault="00F529BC" w:rsidP="00F529BC">
            <w:r w:rsidRPr="00F529BC">
              <w:t>8.860706</w:t>
            </w:r>
          </w:p>
        </w:tc>
        <w:tc>
          <w:tcPr>
            <w:tcW w:w="960" w:type="dxa"/>
            <w:noWrap/>
            <w:hideMark/>
          </w:tcPr>
          <w:p w14:paraId="184DF17E" w14:textId="77777777" w:rsidR="00F529BC" w:rsidRPr="00F529BC" w:rsidRDefault="00F529BC" w:rsidP="00F529BC">
            <w:r w:rsidRPr="00F529BC">
              <w:t>12.30579</w:t>
            </w:r>
          </w:p>
        </w:tc>
      </w:tr>
      <w:tr w:rsidR="00F529BC" w:rsidRPr="00F529BC" w14:paraId="10D682B0" w14:textId="77777777" w:rsidTr="00F529BC">
        <w:trPr>
          <w:trHeight w:val="300"/>
        </w:trPr>
        <w:tc>
          <w:tcPr>
            <w:tcW w:w="960" w:type="dxa"/>
            <w:noWrap/>
            <w:hideMark/>
          </w:tcPr>
          <w:p w14:paraId="18D7945E" w14:textId="77777777" w:rsidR="00F529BC" w:rsidRPr="00F529BC" w:rsidRDefault="00F529BC" w:rsidP="00F529BC">
            <w:r w:rsidRPr="00F529BC">
              <w:t>2.123788</w:t>
            </w:r>
          </w:p>
        </w:tc>
        <w:tc>
          <w:tcPr>
            <w:tcW w:w="960" w:type="dxa"/>
            <w:noWrap/>
            <w:hideMark/>
          </w:tcPr>
          <w:p w14:paraId="216399C4" w14:textId="77777777" w:rsidR="00F529BC" w:rsidRPr="00F529BC" w:rsidRDefault="00F529BC" w:rsidP="00F529BC">
            <w:r w:rsidRPr="00F529BC">
              <w:t>4.527123</w:t>
            </w:r>
          </w:p>
        </w:tc>
        <w:tc>
          <w:tcPr>
            <w:tcW w:w="960" w:type="dxa"/>
            <w:noWrap/>
            <w:hideMark/>
          </w:tcPr>
          <w:p w14:paraId="050EBB5A" w14:textId="77777777" w:rsidR="00F529BC" w:rsidRPr="00F529BC" w:rsidRDefault="00F529BC" w:rsidP="00F529BC">
            <w:r w:rsidRPr="00F529BC">
              <w:t>6.470344</w:t>
            </w:r>
          </w:p>
        </w:tc>
        <w:tc>
          <w:tcPr>
            <w:tcW w:w="960" w:type="dxa"/>
            <w:noWrap/>
            <w:hideMark/>
          </w:tcPr>
          <w:p w14:paraId="21361DF0" w14:textId="77777777" w:rsidR="00F529BC" w:rsidRPr="00F529BC" w:rsidRDefault="00F529BC" w:rsidP="00F529BC">
            <w:r w:rsidRPr="00F529BC">
              <w:t>8.32112</w:t>
            </w:r>
          </w:p>
        </w:tc>
        <w:tc>
          <w:tcPr>
            <w:tcW w:w="960" w:type="dxa"/>
            <w:noWrap/>
            <w:hideMark/>
          </w:tcPr>
          <w:p w14:paraId="34273ECB" w14:textId="77777777" w:rsidR="00F529BC" w:rsidRPr="00F529BC" w:rsidRDefault="00F529BC" w:rsidP="00F529BC">
            <w:r w:rsidRPr="00F529BC">
              <w:t>14.71011</w:t>
            </w:r>
          </w:p>
        </w:tc>
        <w:tc>
          <w:tcPr>
            <w:tcW w:w="960" w:type="dxa"/>
            <w:noWrap/>
            <w:hideMark/>
          </w:tcPr>
          <w:p w14:paraId="60A0AF39" w14:textId="77777777" w:rsidR="00F529BC" w:rsidRPr="00F529BC" w:rsidRDefault="00F529BC" w:rsidP="00F529BC">
            <w:r w:rsidRPr="00F529BC">
              <w:t>1.981998</w:t>
            </w:r>
          </w:p>
        </w:tc>
        <w:tc>
          <w:tcPr>
            <w:tcW w:w="960" w:type="dxa"/>
            <w:noWrap/>
            <w:hideMark/>
          </w:tcPr>
          <w:p w14:paraId="0F6F0C1E" w14:textId="77777777" w:rsidR="00F529BC" w:rsidRPr="00F529BC" w:rsidRDefault="00F529BC" w:rsidP="00F529BC">
            <w:r w:rsidRPr="00F529BC">
              <w:t>3.780491</w:t>
            </w:r>
          </w:p>
        </w:tc>
        <w:tc>
          <w:tcPr>
            <w:tcW w:w="960" w:type="dxa"/>
            <w:noWrap/>
            <w:hideMark/>
          </w:tcPr>
          <w:p w14:paraId="323093FF" w14:textId="77777777" w:rsidR="00F529BC" w:rsidRPr="00F529BC" w:rsidRDefault="00F529BC" w:rsidP="00F529BC">
            <w:r w:rsidRPr="00F529BC">
              <w:t>6.15416</w:t>
            </w:r>
          </w:p>
        </w:tc>
        <w:tc>
          <w:tcPr>
            <w:tcW w:w="960" w:type="dxa"/>
            <w:noWrap/>
            <w:hideMark/>
          </w:tcPr>
          <w:p w14:paraId="0CAA60DA" w14:textId="77777777" w:rsidR="00F529BC" w:rsidRPr="00F529BC" w:rsidRDefault="00F529BC" w:rsidP="00F529BC">
            <w:r w:rsidRPr="00F529BC">
              <w:t>8.332192</w:t>
            </w:r>
          </w:p>
        </w:tc>
        <w:tc>
          <w:tcPr>
            <w:tcW w:w="960" w:type="dxa"/>
            <w:noWrap/>
            <w:hideMark/>
          </w:tcPr>
          <w:p w14:paraId="7F523C0C" w14:textId="77777777" w:rsidR="00F529BC" w:rsidRPr="00F529BC" w:rsidRDefault="00F529BC" w:rsidP="00F529BC">
            <w:r w:rsidRPr="00F529BC">
              <w:t>10.2233</w:t>
            </w:r>
          </w:p>
        </w:tc>
      </w:tr>
      <w:tr w:rsidR="00F529BC" w:rsidRPr="00F529BC" w14:paraId="20E22887" w14:textId="77777777" w:rsidTr="00F529BC">
        <w:trPr>
          <w:trHeight w:val="300"/>
        </w:trPr>
        <w:tc>
          <w:tcPr>
            <w:tcW w:w="960" w:type="dxa"/>
            <w:noWrap/>
            <w:hideMark/>
          </w:tcPr>
          <w:p w14:paraId="106043D3" w14:textId="77777777" w:rsidR="00F529BC" w:rsidRPr="00F529BC" w:rsidRDefault="00F529BC" w:rsidP="00F529BC">
            <w:r w:rsidRPr="00F529BC">
              <w:t>2.619293</w:t>
            </w:r>
          </w:p>
        </w:tc>
        <w:tc>
          <w:tcPr>
            <w:tcW w:w="960" w:type="dxa"/>
            <w:noWrap/>
            <w:hideMark/>
          </w:tcPr>
          <w:p w14:paraId="5816BDBB" w14:textId="77777777" w:rsidR="00F529BC" w:rsidRPr="00F529BC" w:rsidRDefault="00F529BC" w:rsidP="00F529BC">
            <w:r w:rsidRPr="00F529BC">
              <w:t>3.629009</w:t>
            </w:r>
          </w:p>
        </w:tc>
        <w:tc>
          <w:tcPr>
            <w:tcW w:w="960" w:type="dxa"/>
            <w:noWrap/>
            <w:hideMark/>
          </w:tcPr>
          <w:p w14:paraId="7B79A518" w14:textId="77777777" w:rsidR="00F529BC" w:rsidRPr="00F529BC" w:rsidRDefault="00F529BC" w:rsidP="00F529BC">
            <w:r w:rsidRPr="00F529BC">
              <w:t>8.483824</w:t>
            </w:r>
          </w:p>
        </w:tc>
        <w:tc>
          <w:tcPr>
            <w:tcW w:w="960" w:type="dxa"/>
            <w:noWrap/>
            <w:hideMark/>
          </w:tcPr>
          <w:p w14:paraId="04BF74B8" w14:textId="77777777" w:rsidR="00F529BC" w:rsidRPr="00F529BC" w:rsidRDefault="00F529BC" w:rsidP="00F529BC">
            <w:r w:rsidRPr="00F529BC">
              <w:t>7.815642</w:t>
            </w:r>
          </w:p>
        </w:tc>
        <w:tc>
          <w:tcPr>
            <w:tcW w:w="960" w:type="dxa"/>
            <w:noWrap/>
            <w:hideMark/>
          </w:tcPr>
          <w:p w14:paraId="3FED7901" w14:textId="77777777" w:rsidR="00F529BC" w:rsidRPr="00F529BC" w:rsidRDefault="00F529BC" w:rsidP="00F529BC">
            <w:r w:rsidRPr="00F529BC">
              <w:t>11.85132</w:t>
            </w:r>
          </w:p>
        </w:tc>
        <w:tc>
          <w:tcPr>
            <w:tcW w:w="960" w:type="dxa"/>
            <w:noWrap/>
            <w:hideMark/>
          </w:tcPr>
          <w:p w14:paraId="1448041E" w14:textId="77777777" w:rsidR="00F529BC" w:rsidRPr="00F529BC" w:rsidRDefault="00F529BC" w:rsidP="00F529BC">
            <w:r w:rsidRPr="00F529BC">
              <w:t>3.154653</w:t>
            </w:r>
          </w:p>
        </w:tc>
        <w:tc>
          <w:tcPr>
            <w:tcW w:w="960" w:type="dxa"/>
            <w:noWrap/>
            <w:hideMark/>
          </w:tcPr>
          <w:p w14:paraId="29D2A3D4" w14:textId="77777777" w:rsidR="00F529BC" w:rsidRPr="00F529BC" w:rsidRDefault="00F529BC" w:rsidP="00F529BC">
            <w:r w:rsidRPr="00F529BC">
              <w:t>4.811789</w:t>
            </w:r>
          </w:p>
        </w:tc>
        <w:tc>
          <w:tcPr>
            <w:tcW w:w="960" w:type="dxa"/>
            <w:noWrap/>
            <w:hideMark/>
          </w:tcPr>
          <w:p w14:paraId="10E3C6F2" w14:textId="77777777" w:rsidR="00F529BC" w:rsidRPr="00F529BC" w:rsidRDefault="00F529BC" w:rsidP="00F529BC">
            <w:r w:rsidRPr="00F529BC">
              <w:t>5.857058</w:t>
            </w:r>
          </w:p>
        </w:tc>
        <w:tc>
          <w:tcPr>
            <w:tcW w:w="960" w:type="dxa"/>
            <w:noWrap/>
            <w:hideMark/>
          </w:tcPr>
          <w:p w14:paraId="0D53FDF8" w14:textId="77777777" w:rsidR="00F529BC" w:rsidRPr="00F529BC" w:rsidRDefault="00F529BC" w:rsidP="00F529BC">
            <w:r w:rsidRPr="00F529BC">
              <w:t>10.78326</w:t>
            </w:r>
          </w:p>
        </w:tc>
        <w:tc>
          <w:tcPr>
            <w:tcW w:w="960" w:type="dxa"/>
            <w:noWrap/>
            <w:hideMark/>
          </w:tcPr>
          <w:p w14:paraId="6A42D494" w14:textId="77777777" w:rsidR="00F529BC" w:rsidRPr="00F529BC" w:rsidRDefault="00F529BC" w:rsidP="00F529BC">
            <w:r w:rsidRPr="00F529BC">
              <w:t>15.4935</w:t>
            </w:r>
          </w:p>
        </w:tc>
      </w:tr>
      <w:tr w:rsidR="00F529BC" w:rsidRPr="00F529BC" w14:paraId="564987CE" w14:textId="77777777" w:rsidTr="00F529BC">
        <w:trPr>
          <w:trHeight w:val="300"/>
        </w:trPr>
        <w:tc>
          <w:tcPr>
            <w:tcW w:w="960" w:type="dxa"/>
            <w:noWrap/>
            <w:hideMark/>
          </w:tcPr>
          <w:p w14:paraId="1F399910" w14:textId="77777777" w:rsidR="00F529BC" w:rsidRPr="00F529BC" w:rsidRDefault="00F529BC" w:rsidP="00F529BC">
            <w:r w:rsidRPr="00F529BC">
              <w:t>2.803616</w:t>
            </w:r>
          </w:p>
        </w:tc>
        <w:tc>
          <w:tcPr>
            <w:tcW w:w="960" w:type="dxa"/>
            <w:noWrap/>
            <w:hideMark/>
          </w:tcPr>
          <w:p w14:paraId="7FB1C25E" w14:textId="77777777" w:rsidR="00F529BC" w:rsidRPr="00F529BC" w:rsidRDefault="00F529BC" w:rsidP="00F529BC">
            <w:r w:rsidRPr="00F529BC">
              <w:t>4.891185</w:t>
            </w:r>
          </w:p>
        </w:tc>
        <w:tc>
          <w:tcPr>
            <w:tcW w:w="960" w:type="dxa"/>
            <w:noWrap/>
            <w:hideMark/>
          </w:tcPr>
          <w:p w14:paraId="617A7BE5" w14:textId="77777777" w:rsidR="00F529BC" w:rsidRPr="00F529BC" w:rsidRDefault="00F529BC" w:rsidP="00F529BC">
            <w:r w:rsidRPr="00F529BC">
              <w:t>6.266166</w:t>
            </w:r>
          </w:p>
        </w:tc>
        <w:tc>
          <w:tcPr>
            <w:tcW w:w="960" w:type="dxa"/>
            <w:noWrap/>
            <w:hideMark/>
          </w:tcPr>
          <w:p w14:paraId="32EFE1D3" w14:textId="77777777" w:rsidR="00F529BC" w:rsidRPr="00F529BC" w:rsidRDefault="00F529BC" w:rsidP="00F529BC">
            <w:r w:rsidRPr="00F529BC">
              <w:t>8.800763</w:t>
            </w:r>
          </w:p>
        </w:tc>
        <w:tc>
          <w:tcPr>
            <w:tcW w:w="960" w:type="dxa"/>
            <w:noWrap/>
            <w:hideMark/>
          </w:tcPr>
          <w:p w14:paraId="37B72921" w14:textId="77777777" w:rsidR="00F529BC" w:rsidRPr="00F529BC" w:rsidRDefault="00F529BC" w:rsidP="00F529BC">
            <w:r w:rsidRPr="00F529BC">
              <w:t>10.72815</w:t>
            </w:r>
          </w:p>
        </w:tc>
        <w:tc>
          <w:tcPr>
            <w:tcW w:w="960" w:type="dxa"/>
            <w:noWrap/>
            <w:hideMark/>
          </w:tcPr>
          <w:p w14:paraId="08B1A9CA" w14:textId="77777777" w:rsidR="00F529BC" w:rsidRPr="00F529BC" w:rsidRDefault="00F529BC" w:rsidP="00F529BC">
            <w:r w:rsidRPr="00F529BC">
              <w:t>3.43861</w:t>
            </w:r>
          </w:p>
        </w:tc>
        <w:tc>
          <w:tcPr>
            <w:tcW w:w="960" w:type="dxa"/>
            <w:noWrap/>
            <w:hideMark/>
          </w:tcPr>
          <w:p w14:paraId="22CB52D9" w14:textId="77777777" w:rsidR="00F529BC" w:rsidRPr="00F529BC" w:rsidRDefault="00F529BC" w:rsidP="00F529BC">
            <w:r w:rsidRPr="00F529BC">
              <w:t>4.443033</w:t>
            </w:r>
          </w:p>
        </w:tc>
        <w:tc>
          <w:tcPr>
            <w:tcW w:w="960" w:type="dxa"/>
            <w:noWrap/>
            <w:hideMark/>
          </w:tcPr>
          <w:p w14:paraId="6D36059A" w14:textId="77777777" w:rsidR="00F529BC" w:rsidRPr="00F529BC" w:rsidRDefault="00F529BC" w:rsidP="00F529BC">
            <w:r w:rsidRPr="00F529BC">
              <w:t>7.90547</w:t>
            </w:r>
          </w:p>
        </w:tc>
        <w:tc>
          <w:tcPr>
            <w:tcW w:w="960" w:type="dxa"/>
            <w:noWrap/>
            <w:hideMark/>
          </w:tcPr>
          <w:p w14:paraId="4C81DCAE" w14:textId="77777777" w:rsidR="00F529BC" w:rsidRPr="00F529BC" w:rsidRDefault="00F529BC" w:rsidP="00F529BC">
            <w:r w:rsidRPr="00F529BC">
              <w:t>8.3012</w:t>
            </w:r>
          </w:p>
        </w:tc>
        <w:tc>
          <w:tcPr>
            <w:tcW w:w="960" w:type="dxa"/>
            <w:noWrap/>
            <w:hideMark/>
          </w:tcPr>
          <w:p w14:paraId="2CFBE33E" w14:textId="77777777" w:rsidR="00F529BC" w:rsidRPr="00F529BC" w:rsidRDefault="00F529BC" w:rsidP="00F529BC">
            <w:r w:rsidRPr="00F529BC">
              <w:t>14.7036</w:t>
            </w:r>
          </w:p>
        </w:tc>
      </w:tr>
      <w:tr w:rsidR="00F529BC" w:rsidRPr="00F529BC" w14:paraId="3BB536FC" w14:textId="77777777" w:rsidTr="00F529BC">
        <w:trPr>
          <w:trHeight w:val="300"/>
        </w:trPr>
        <w:tc>
          <w:tcPr>
            <w:tcW w:w="960" w:type="dxa"/>
            <w:noWrap/>
            <w:hideMark/>
          </w:tcPr>
          <w:p w14:paraId="5DEBD236" w14:textId="77777777" w:rsidR="00F529BC" w:rsidRPr="00F529BC" w:rsidRDefault="00F529BC" w:rsidP="00F529BC">
            <w:r w:rsidRPr="00F529BC">
              <w:t>3.336056</w:t>
            </w:r>
          </w:p>
        </w:tc>
        <w:tc>
          <w:tcPr>
            <w:tcW w:w="960" w:type="dxa"/>
            <w:noWrap/>
            <w:hideMark/>
          </w:tcPr>
          <w:p w14:paraId="3AEC3C6E" w14:textId="77777777" w:rsidR="00F529BC" w:rsidRPr="00F529BC" w:rsidRDefault="00F529BC" w:rsidP="00F529BC">
            <w:r w:rsidRPr="00F529BC">
              <w:t>5.112802</w:t>
            </w:r>
          </w:p>
        </w:tc>
        <w:tc>
          <w:tcPr>
            <w:tcW w:w="960" w:type="dxa"/>
            <w:noWrap/>
            <w:hideMark/>
          </w:tcPr>
          <w:p w14:paraId="13D7277F" w14:textId="77777777" w:rsidR="00F529BC" w:rsidRPr="00F529BC" w:rsidRDefault="00F529BC" w:rsidP="00F529BC">
            <w:r w:rsidRPr="00F529BC">
              <w:t>6.505024</w:t>
            </w:r>
          </w:p>
        </w:tc>
        <w:tc>
          <w:tcPr>
            <w:tcW w:w="960" w:type="dxa"/>
            <w:noWrap/>
            <w:hideMark/>
          </w:tcPr>
          <w:p w14:paraId="4012FD51" w14:textId="77777777" w:rsidR="00F529BC" w:rsidRPr="00F529BC" w:rsidRDefault="00F529BC" w:rsidP="00F529BC">
            <w:r w:rsidRPr="00F529BC">
              <w:t>10.66916</w:t>
            </w:r>
          </w:p>
        </w:tc>
        <w:tc>
          <w:tcPr>
            <w:tcW w:w="960" w:type="dxa"/>
            <w:noWrap/>
            <w:hideMark/>
          </w:tcPr>
          <w:p w14:paraId="338CDF86" w14:textId="77777777" w:rsidR="00F529BC" w:rsidRPr="00F529BC" w:rsidRDefault="00F529BC" w:rsidP="00F529BC">
            <w:r w:rsidRPr="00F529BC">
              <w:t>11.20254</w:t>
            </w:r>
          </w:p>
        </w:tc>
        <w:tc>
          <w:tcPr>
            <w:tcW w:w="960" w:type="dxa"/>
            <w:noWrap/>
            <w:hideMark/>
          </w:tcPr>
          <w:p w14:paraId="3E67DC04" w14:textId="77777777" w:rsidR="00F529BC" w:rsidRPr="00F529BC" w:rsidRDefault="00F529BC" w:rsidP="00F529BC">
            <w:r w:rsidRPr="00F529BC">
              <w:t>3.563663</w:t>
            </w:r>
          </w:p>
        </w:tc>
        <w:tc>
          <w:tcPr>
            <w:tcW w:w="960" w:type="dxa"/>
            <w:noWrap/>
            <w:hideMark/>
          </w:tcPr>
          <w:p w14:paraId="3170521B" w14:textId="77777777" w:rsidR="00F529BC" w:rsidRPr="00F529BC" w:rsidRDefault="00F529BC" w:rsidP="00F529BC">
            <w:r w:rsidRPr="00F529BC">
              <w:t>4.562032</w:t>
            </w:r>
          </w:p>
        </w:tc>
        <w:tc>
          <w:tcPr>
            <w:tcW w:w="960" w:type="dxa"/>
            <w:noWrap/>
            <w:hideMark/>
          </w:tcPr>
          <w:p w14:paraId="3D0AA8AE" w14:textId="77777777" w:rsidR="00F529BC" w:rsidRPr="00F529BC" w:rsidRDefault="00F529BC" w:rsidP="00F529BC">
            <w:r w:rsidRPr="00F529BC">
              <w:t>6.347701</w:t>
            </w:r>
          </w:p>
        </w:tc>
        <w:tc>
          <w:tcPr>
            <w:tcW w:w="960" w:type="dxa"/>
            <w:noWrap/>
            <w:hideMark/>
          </w:tcPr>
          <w:p w14:paraId="5CF5F101" w14:textId="77777777" w:rsidR="00F529BC" w:rsidRPr="00F529BC" w:rsidRDefault="00F529BC" w:rsidP="00F529BC">
            <w:r w:rsidRPr="00F529BC">
              <w:t>8.455669</w:t>
            </w:r>
          </w:p>
        </w:tc>
        <w:tc>
          <w:tcPr>
            <w:tcW w:w="960" w:type="dxa"/>
            <w:noWrap/>
            <w:hideMark/>
          </w:tcPr>
          <w:p w14:paraId="622B8C60" w14:textId="77777777" w:rsidR="00F529BC" w:rsidRPr="00F529BC" w:rsidRDefault="00F529BC" w:rsidP="00F529BC">
            <w:r w:rsidRPr="00F529BC">
              <w:t>13.96971</w:t>
            </w:r>
          </w:p>
        </w:tc>
      </w:tr>
      <w:tr w:rsidR="00F529BC" w:rsidRPr="00F529BC" w14:paraId="66DE9EB7" w14:textId="77777777" w:rsidTr="00F529BC">
        <w:trPr>
          <w:trHeight w:val="300"/>
        </w:trPr>
        <w:tc>
          <w:tcPr>
            <w:tcW w:w="960" w:type="dxa"/>
            <w:noWrap/>
            <w:hideMark/>
          </w:tcPr>
          <w:p w14:paraId="320B41E8" w14:textId="77777777" w:rsidR="00F529BC" w:rsidRPr="00F529BC" w:rsidRDefault="00F529BC" w:rsidP="00F529BC">
            <w:r w:rsidRPr="00F529BC">
              <w:t>2.835991</w:t>
            </w:r>
          </w:p>
        </w:tc>
        <w:tc>
          <w:tcPr>
            <w:tcW w:w="960" w:type="dxa"/>
            <w:noWrap/>
            <w:hideMark/>
          </w:tcPr>
          <w:p w14:paraId="74EC2B62" w14:textId="77777777" w:rsidR="00F529BC" w:rsidRPr="00F529BC" w:rsidRDefault="00F529BC" w:rsidP="00F529BC">
            <w:r w:rsidRPr="00F529BC">
              <w:t>5.500392</w:t>
            </w:r>
          </w:p>
        </w:tc>
        <w:tc>
          <w:tcPr>
            <w:tcW w:w="960" w:type="dxa"/>
            <w:noWrap/>
            <w:hideMark/>
          </w:tcPr>
          <w:p w14:paraId="23494118" w14:textId="77777777" w:rsidR="00F529BC" w:rsidRPr="00F529BC" w:rsidRDefault="00F529BC" w:rsidP="00F529BC">
            <w:r w:rsidRPr="00F529BC">
              <w:t>7.48831</w:t>
            </w:r>
          </w:p>
        </w:tc>
        <w:tc>
          <w:tcPr>
            <w:tcW w:w="960" w:type="dxa"/>
            <w:noWrap/>
            <w:hideMark/>
          </w:tcPr>
          <w:p w14:paraId="4C52FE2D" w14:textId="77777777" w:rsidR="00F529BC" w:rsidRPr="00F529BC" w:rsidRDefault="00F529BC" w:rsidP="00F529BC">
            <w:r w:rsidRPr="00F529BC">
              <w:t>8.250461</w:t>
            </w:r>
          </w:p>
        </w:tc>
        <w:tc>
          <w:tcPr>
            <w:tcW w:w="960" w:type="dxa"/>
            <w:noWrap/>
            <w:hideMark/>
          </w:tcPr>
          <w:p w14:paraId="26EDD0A0" w14:textId="77777777" w:rsidR="00F529BC" w:rsidRPr="00F529BC" w:rsidRDefault="00F529BC" w:rsidP="00F529BC">
            <w:r w:rsidRPr="00F529BC">
              <w:t>15.93333</w:t>
            </w:r>
          </w:p>
        </w:tc>
        <w:tc>
          <w:tcPr>
            <w:tcW w:w="960" w:type="dxa"/>
            <w:noWrap/>
            <w:hideMark/>
          </w:tcPr>
          <w:p w14:paraId="0C696085" w14:textId="77777777" w:rsidR="00F529BC" w:rsidRPr="00F529BC" w:rsidRDefault="00F529BC" w:rsidP="00F529BC">
            <w:r w:rsidRPr="00F529BC">
              <w:t>2.231731</w:t>
            </w:r>
          </w:p>
        </w:tc>
        <w:tc>
          <w:tcPr>
            <w:tcW w:w="960" w:type="dxa"/>
            <w:noWrap/>
            <w:hideMark/>
          </w:tcPr>
          <w:p w14:paraId="41A8925A" w14:textId="77777777" w:rsidR="00F529BC" w:rsidRPr="00F529BC" w:rsidRDefault="00F529BC" w:rsidP="00F529BC">
            <w:r w:rsidRPr="00F529BC">
              <w:t>5.542128</w:t>
            </w:r>
          </w:p>
        </w:tc>
        <w:tc>
          <w:tcPr>
            <w:tcW w:w="960" w:type="dxa"/>
            <w:noWrap/>
            <w:hideMark/>
          </w:tcPr>
          <w:p w14:paraId="7B035DD5" w14:textId="77777777" w:rsidR="00F529BC" w:rsidRPr="00F529BC" w:rsidRDefault="00F529BC" w:rsidP="00F529BC">
            <w:r w:rsidRPr="00F529BC">
              <w:t>7.638315</w:t>
            </w:r>
          </w:p>
        </w:tc>
        <w:tc>
          <w:tcPr>
            <w:tcW w:w="960" w:type="dxa"/>
            <w:noWrap/>
            <w:hideMark/>
          </w:tcPr>
          <w:p w14:paraId="4B33BE19" w14:textId="77777777" w:rsidR="00F529BC" w:rsidRPr="00F529BC" w:rsidRDefault="00F529BC" w:rsidP="00F529BC">
            <w:r w:rsidRPr="00F529BC">
              <w:t>11.31852</w:t>
            </w:r>
          </w:p>
        </w:tc>
        <w:tc>
          <w:tcPr>
            <w:tcW w:w="960" w:type="dxa"/>
            <w:noWrap/>
            <w:hideMark/>
          </w:tcPr>
          <w:p w14:paraId="1B109987" w14:textId="77777777" w:rsidR="00F529BC" w:rsidRPr="00F529BC" w:rsidRDefault="00F529BC" w:rsidP="00F529BC">
            <w:r w:rsidRPr="00F529BC">
              <w:t>10.21577</w:t>
            </w:r>
          </w:p>
        </w:tc>
      </w:tr>
      <w:tr w:rsidR="00F529BC" w:rsidRPr="00F529BC" w14:paraId="5DF9DFD1" w14:textId="77777777" w:rsidTr="00F529BC">
        <w:trPr>
          <w:trHeight w:val="300"/>
        </w:trPr>
        <w:tc>
          <w:tcPr>
            <w:tcW w:w="960" w:type="dxa"/>
            <w:noWrap/>
            <w:hideMark/>
          </w:tcPr>
          <w:p w14:paraId="057BC80C" w14:textId="77777777" w:rsidR="00F529BC" w:rsidRPr="00F529BC" w:rsidRDefault="00F529BC" w:rsidP="00F529BC">
            <w:r w:rsidRPr="00F529BC">
              <w:t>2.913843</w:t>
            </w:r>
          </w:p>
        </w:tc>
        <w:tc>
          <w:tcPr>
            <w:tcW w:w="960" w:type="dxa"/>
            <w:noWrap/>
            <w:hideMark/>
          </w:tcPr>
          <w:p w14:paraId="78B6279B" w14:textId="77777777" w:rsidR="00F529BC" w:rsidRPr="00F529BC" w:rsidRDefault="00F529BC" w:rsidP="00F529BC">
            <w:r w:rsidRPr="00F529BC">
              <w:t>6.376917</w:t>
            </w:r>
          </w:p>
        </w:tc>
        <w:tc>
          <w:tcPr>
            <w:tcW w:w="960" w:type="dxa"/>
            <w:noWrap/>
            <w:hideMark/>
          </w:tcPr>
          <w:p w14:paraId="7F1A6ECC" w14:textId="77777777" w:rsidR="00F529BC" w:rsidRPr="00F529BC" w:rsidRDefault="00F529BC" w:rsidP="00F529BC">
            <w:r w:rsidRPr="00F529BC">
              <w:t>7.738814</w:t>
            </w:r>
          </w:p>
        </w:tc>
        <w:tc>
          <w:tcPr>
            <w:tcW w:w="960" w:type="dxa"/>
            <w:noWrap/>
            <w:hideMark/>
          </w:tcPr>
          <w:p w14:paraId="3419944D" w14:textId="77777777" w:rsidR="00F529BC" w:rsidRPr="00F529BC" w:rsidRDefault="00F529BC" w:rsidP="00F529BC">
            <w:r w:rsidRPr="00F529BC">
              <w:t>8.246641</w:t>
            </w:r>
          </w:p>
        </w:tc>
        <w:tc>
          <w:tcPr>
            <w:tcW w:w="960" w:type="dxa"/>
            <w:noWrap/>
            <w:hideMark/>
          </w:tcPr>
          <w:p w14:paraId="545B221E" w14:textId="77777777" w:rsidR="00F529BC" w:rsidRPr="00F529BC" w:rsidRDefault="00F529BC" w:rsidP="00F529BC">
            <w:r w:rsidRPr="00F529BC">
              <w:t>13.53682</w:t>
            </w:r>
          </w:p>
        </w:tc>
        <w:tc>
          <w:tcPr>
            <w:tcW w:w="960" w:type="dxa"/>
            <w:noWrap/>
            <w:hideMark/>
          </w:tcPr>
          <w:p w14:paraId="4738B210" w14:textId="77777777" w:rsidR="00F529BC" w:rsidRPr="00F529BC" w:rsidRDefault="00F529BC" w:rsidP="00F529BC">
            <w:r w:rsidRPr="00F529BC">
              <w:t>3.435345</w:t>
            </w:r>
          </w:p>
        </w:tc>
        <w:tc>
          <w:tcPr>
            <w:tcW w:w="960" w:type="dxa"/>
            <w:noWrap/>
            <w:hideMark/>
          </w:tcPr>
          <w:p w14:paraId="6513EF7E" w14:textId="77777777" w:rsidR="00F529BC" w:rsidRPr="00F529BC" w:rsidRDefault="00F529BC" w:rsidP="00F529BC">
            <w:r w:rsidRPr="00F529BC">
              <w:t>7.140586</w:t>
            </w:r>
          </w:p>
        </w:tc>
        <w:tc>
          <w:tcPr>
            <w:tcW w:w="960" w:type="dxa"/>
            <w:noWrap/>
            <w:hideMark/>
          </w:tcPr>
          <w:p w14:paraId="48D7B341" w14:textId="77777777" w:rsidR="00F529BC" w:rsidRPr="00F529BC" w:rsidRDefault="00F529BC" w:rsidP="00F529BC">
            <w:r w:rsidRPr="00F529BC">
              <w:t>7.817673</w:t>
            </w:r>
          </w:p>
        </w:tc>
        <w:tc>
          <w:tcPr>
            <w:tcW w:w="960" w:type="dxa"/>
            <w:noWrap/>
            <w:hideMark/>
          </w:tcPr>
          <w:p w14:paraId="16048F78" w14:textId="77777777" w:rsidR="00F529BC" w:rsidRPr="00F529BC" w:rsidRDefault="00F529BC" w:rsidP="00F529BC">
            <w:r w:rsidRPr="00F529BC">
              <w:t>9.215395</w:t>
            </w:r>
          </w:p>
        </w:tc>
        <w:tc>
          <w:tcPr>
            <w:tcW w:w="960" w:type="dxa"/>
            <w:noWrap/>
            <w:hideMark/>
          </w:tcPr>
          <w:p w14:paraId="4800B3AD" w14:textId="77777777" w:rsidR="00F529BC" w:rsidRPr="00F529BC" w:rsidRDefault="00F529BC" w:rsidP="00F529BC">
            <w:r w:rsidRPr="00F529BC">
              <w:t>11.61867</w:t>
            </w:r>
          </w:p>
        </w:tc>
      </w:tr>
      <w:tr w:rsidR="00F529BC" w:rsidRPr="00F529BC" w14:paraId="6FD1FC91" w14:textId="77777777" w:rsidTr="00F529BC">
        <w:trPr>
          <w:trHeight w:val="300"/>
        </w:trPr>
        <w:tc>
          <w:tcPr>
            <w:tcW w:w="960" w:type="dxa"/>
            <w:noWrap/>
            <w:hideMark/>
          </w:tcPr>
          <w:p w14:paraId="560C4B50" w14:textId="77777777" w:rsidR="00F529BC" w:rsidRPr="00F529BC" w:rsidRDefault="00F529BC" w:rsidP="00F529BC">
            <w:r w:rsidRPr="00F529BC">
              <w:t>3.150116</w:t>
            </w:r>
          </w:p>
        </w:tc>
        <w:tc>
          <w:tcPr>
            <w:tcW w:w="960" w:type="dxa"/>
            <w:noWrap/>
            <w:hideMark/>
          </w:tcPr>
          <w:p w14:paraId="30B2159A" w14:textId="77777777" w:rsidR="00F529BC" w:rsidRPr="00F529BC" w:rsidRDefault="00F529BC" w:rsidP="00F529BC">
            <w:r w:rsidRPr="00F529BC">
              <w:t>5.921261</w:t>
            </w:r>
          </w:p>
        </w:tc>
        <w:tc>
          <w:tcPr>
            <w:tcW w:w="960" w:type="dxa"/>
            <w:noWrap/>
            <w:hideMark/>
          </w:tcPr>
          <w:p w14:paraId="3AF3911C" w14:textId="77777777" w:rsidR="00F529BC" w:rsidRPr="00F529BC" w:rsidRDefault="00F529BC" w:rsidP="00F529BC">
            <w:r w:rsidRPr="00F529BC">
              <w:t>9.861115</w:t>
            </w:r>
          </w:p>
        </w:tc>
        <w:tc>
          <w:tcPr>
            <w:tcW w:w="960" w:type="dxa"/>
            <w:noWrap/>
            <w:hideMark/>
          </w:tcPr>
          <w:p w14:paraId="2D12A2AF" w14:textId="77777777" w:rsidR="00F529BC" w:rsidRPr="00F529BC" w:rsidRDefault="00F529BC" w:rsidP="00F529BC">
            <w:r w:rsidRPr="00F529BC">
              <w:t>9.170577</w:t>
            </w:r>
          </w:p>
        </w:tc>
        <w:tc>
          <w:tcPr>
            <w:tcW w:w="960" w:type="dxa"/>
            <w:noWrap/>
            <w:hideMark/>
          </w:tcPr>
          <w:p w14:paraId="3EF7E04D" w14:textId="77777777" w:rsidR="00F529BC" w:rsidRPr="00F529BC" w:rsidRDefault="00F529BC" w:rsidP="00F529BC">
            <w:r w:rsidRPr="00F529BC">
              <w:t>11.52236</w:t>
            </w:r>
          </w:p>
        </w:tc>
        <w:tc>
          <w:tcPr>
            <w:tcW w:w="960" w:type="dxa"/>
            <w:noWrap/>
            <w:hideMark/>
          </w:tcPr>
          <w:p w14:paraId="4664C3D0" w14:textId="77777777" w:rsidR="00F529BC" w:rsidRPr="00F529BC" w:rsidRDefault="00F529BC" w:rsidP="00F529BC">
            <w:r w:rsidRPr="00F529BC">
              <w:t>3.314746</w:t>
            </w:r>
          </w:p>
        </w:tc>
        <w:tc>
          <w:tcPr>
            <w:tcW w:w="960" w:type="dxa"/>
            <w:noWrap/>
            <w:hideMark/>
          </w:tcPr>
          <w:p w14:paraId="22B8D43D" w14:textId="77777777" w:rsidR="00F529BC" w:rsidRPr="00F529BC" w:rsidRDefault="00F529BC" w:rsidP="00F529BC">
            <w:r w:rsidRPr="00F529BC">
              <w:t>6.301297</w:t>
            </w:r>
          </w:p>
        </w:tc>
        <w:tc>
          <w:tcPr>
            <w:tcW w:w="960" w:type="dxa"/>
            <w:noWrap/>
            <w:hideMark/>
          </w:tcPr>
          <w:p w14:paraId="27B2DB30" w14:textId="77777777" w:rsidR="00F529BC" w:rsidRPr="00F529BC" w:rsidRDefault="00F529BC" w:rsidP="00F529BC">
            <w:r w:rsidRPr="00F529BC">
              <w:t>7.300854</w:t>
            </w:r>
          </w:p>
        </w:tc>
        <w:tc>
          <w:tcPr>
            <w:tcW w:w="960" w:type="dxa"/>
            <w:noWrap/>
            <w:hideMark/>
          </w:tcPr>
          <w:p w14:paraId="138F8EAA" w14:textId="77777777" w:rsidR="00F529BC" w:rsidRPr="00F529BC" w:rsidRDefault="00F529BC" w:rsidP="00F529BC">
            <w:r w:rsidRPr="00F529BC">
              <w:t>9.562098</w:t>
            </w:r>
          </w:p>
        </w:tc>
        <w:tc>
          <w:tcPr>
            <w:tcW w:w="960" w:type="dxa"/>
            <w:noWrap/>
            <w:hideMark/>
          </w:tcPr>
          <w:p w14:paraId="0560DB84" w14:textId="77777777" w:rsidR="00F529BC" w:rsidRPr="00F529BC" w:rsidRDefault="00F529BC" w:rsidP="00F529BC">
            <w:r w:rsidRPr="00F529BC">
              <w:t>16.9191</w:t>
            </w:r>
          </w:p>
        </w:tc>
      </w:tr>
      <w:tr w:rsidR="00F529BC" w:rsidRPr="00F529BC" w14:paraId="3644282F" w14:textId="77777777" w:rsidTr="00F529BC">
        <w:trPr>
          <w:trHeight w:val="300"/>
        </w:trPr>
        <w:tc>
          <w:tcPr>
            <w:tcW w:w="960" w:type="dxa"/>
            <w:noWrap/>
            <w:hideMark/>
          </w:tcPr>
          <w:p w14:paraId="65D3278E" w14:textId="77777777" w:rsidR="00F529BC" w:rsidRPr="00F529BC" w:rsidRDefault="00F529BC" w:rsidP="00F529BC">
            <w:r w:rsidRPr="00F529BC">
              <w:t>3.398209</w:t>
            </w:r>
          </w:p>
        </w:tc>
        <w:tc>
          <w:tcPr>
            <w:tcW w:w="960" w:type="dxa"/>
            <w:noWrap/>
            <w:hideMark/>
          </w:tcPr>
          <w:p w14:paraId="70A16D8A" w14:textId="77777777" w:rsidR="00F529BC" w:rsidRPr="00F529BC" w:rsidRDefault="00F529BC" w:rsidP="00F529BC">
            <w:r w:rsidRPr="00F529BC">
              <w:t>5.583657</w:t>
            </w:r>
          </w:p>
        </w:tc>
        <w:tc>
          <w:tcPr>
            <w:tcW w:w="960" w:type="dxa"/>
            <w:noWrap/>
            <w:hideMark/>
          </w:tcPr>
          <w:p w14:paraId="7BF44A1B" w14:textId="77777777" w:rsidR="00F529BC" w:rsidRPr="00F529BC" w:rsidRDefault="00F529BC" w:rsidP="00F529BC">
            <w:r w:rsidRPr="00F529BC">
              <w:t>7.851536</w:t>
            </w:r>
          </w:p>
        </w:tc>
        <w:tc>
          <w:tcPr>
            <w:tcW w:w="960" w:type="dxa"/>
            <w:noWrap/>
            <w:hideMark/>
          </w:tcPr>
          <w:p w14:paraId="65CBDB21" w14:textId="77777777" w:rsidR="00F529BC" w:rsidRPr="00F529BC" w:rsidRDefault="00F529BC" w:rsidP="00F529BC">
            <w:r w:rsidRPr="00F529BC">
              <w:t>11.20302</w:t>
            </w:r>
          </w:p>
        </w:tc>
        <w:tc>
          <w:tcPr>
            <w:tcW w:w="960" w:type="dxa"/>
            <w:noWrap/>
            <w:hideMark/>
          </w:tcPr>
          <w:p w14:paraId="58A25B6D" w14:textId="77777777" w:rsidR="00F529BC" w:rsidRPr="00F529BC" w:rsidRDefault="00F529BC" w:rsidP="00F529BC">
            <w:r w:rsidRPr="00F529BC">
              <w:t>11.23062</w:t>
            </w:r>
          </w:p>
        </w:tc>
        <w:tc>
          <w:tcPr>
            <w:tcW w:w="960" w:type="dxa"/>
            <w:noWrap/>
            <w:hideMark/>
          </w:tcPr>
          <w:p w14:paraId="679A47A7" w14:textId="77777777" w:rsidR="00F529BC" w:rsidRPr="00F529BC" w:rsidRDefault="00F529BC" w:rsidP="00F529BC">
            <w:r w:rsidRPr="00F529BC">
              <w:t>3.996207</w:t>
            </w:r>
          </w:p>
        </w:tc>
        <w:tc>
          <w:tcPr>
            <w:tcW w:w="960" w:type="dxa"/>
            <w:noWrap/>
            <w:hideMark/>
          </w:tcPr>
          <w:p w14:paraId="24BBB074" w14:textId="77777777" w:rsidR="00F529BC" w:rsidRPr="00F529BC" w:rsidRDefault="00F529BC" w:rsidP="00F529BC">
            <w:r w:rsidRPr="00F529BC">
              <w:t>5.347855</w:t>
            </w:r>
          </w:p>
        </w:tc>
        <w:tc>
          <w:tcPr>
            <w:tcW w:w="960" w:type="dxa"/>
            <w:noWrap/>
            <w:hideMark/>
          </w:tcPr>
          <w:p w14:paraId="4F6D235D" w14:textId="77777777" w:rsidR="00F529BC" w:rsidRPr="00F529BC" w:rsidRDefault="00F529BC" w:rsidP="00F529BC">
            <w:r w:rsidRPr="00F529BC">
              <w:t>8.35625</w:t>
            </w:r>
          </w:p>
        </w:tc>
        <w:tc>
          <w:tcPr>
            <w:tcW w:w="960" w:type="dxa"/>
            <w:noWrap/>
            <w:hideMark/>
          </w:tcPr>
          <w:p w14:paraId="28F27CBB" w14:textId="77777777" w:rsidR="00F529BC" w:rsidRPr="00F529BC" w:rsidRDefault="00F529BC" w:rsidP="00F529BC">
            <w:r w:rsidRPr="00F529BC">
              <w:t>14.78174</w:t>
            </w:r>
          </w:p>
        </w:tc>
        <w:tc>
          <w:tcPr>
            <w:tcW w:w="960" w:type="dxa"/>
            <w:noWrap/>
            <w:hideMark/>
          </w:tcPr>
          <w:p w14:paraId="79A7D285" w14:textId="77777777" w:rsidR="00F529BC" w:rsidRPr="00F529BC" w:rsidRDefault="00F529BC" w:rsidP="00F529BC">
            <w:r w:rsidRPr="00F529BC">
              <w:t>16.25994</w:t>
            </w:r>
          </w:p>
        </w:tc>
      </w:tr>
      <w:tr w:rsidR="00F529BC" w:rsidRPr="00F529BC" w14:paraId="5D8FDB11" w14:textId="77777777" w:rsidTr="00F529BC">
        <w:trPr>
          <w:trHeight w:val="300"/>
        </w:trPr>
        <w:tc>
          <w:tcPr>
            <w:tcW w:w="960" w:type="dxa"/>
            <w:noWrap/>
            <w:hideMark/>
          </w:tcPr>
          <w:p w14:paraId="6FC67441" w14:textId="77777777" w:rsidR="00F529BC" w:rsidRPr="00F529BC" w:rsidRDefault="00F529BC" w:rsidP="00F529BC">
            <w:r w:rsidRPr="00F529BC">
              <w:t>3.847172</w:t>
            </w:r>
          </w:p>
        </w:tc>
        <w:tc>
          <w:tcPr>
            <w:tcW w:w="960" w:type="dxa"/>
            <w:noWrap/>
            <w:hideMark/>
          </w:tcPr>
          <w:p w14:paraId="2B66D202" w14:textId="77777777" w:rsidR="00F529BC" w:rsidRPr="00F529BC" w:rsidRDefault="00F529BC" w:rsidP="00F529BC">
            <w:r w:rsidRPr="00F529BC">
              <w:t>6.286947</w:t>
            </w:r>
          </w:p>
        </w:tc>
        <w:tc>
          <w:tcPr>
            <w:tcW w:w="960" w:type="dxa"/>
            <w:noWrap/>
            <w:hideMark/>
          </w:tcPr>
          <w:p w14:paraId="22935BE3" w14:textId="77777777" w:rsidR="00F529BC" w:rsidRPr="00F529BC" w:rsidRDefault="00F529BC" w:rsidP="00F529BC">
            <w:r w:rsidRPr="00F529BC">
              <w:t>7.558556</w:t>
            </w:r>
          </w:p>
        </w:tc>
        <w:tc>
          <w:tcPr>
            <w:tcW w:w="960" w:type="dxa"/>
            <w:noWrap/>
            <w:hideMark/>
          </w:tcPr>
          <w:p w14:paraId="0A38E00C" w14:textId="77777777" w:rsidR="00F529BC" w:rsidRPr="00F529BC" w:rsidRDefault="00F529BC" w:rsidP="00F529BC">
            <w:r w:rsidRPr="00F529BC">
              <w:t>9.436151</w:t>
            </w:r>
          </w:p>
        </w:tc>
        <w:tc>
          <w:tcPr>
            <w:tcW w:w="960" w:type="dxa"/>
            <w:noWrap/>
            <w:hideMark/>
          </w:tcPr>
          <w:p w14:paraId="42F7D1E6" w14:textId="77777777" w:rsidR="00F529BC" w:rsidRPr="00F529BC" w:rsidRDefault="00F529BC" w:rsidP="00F529BC">
            <w:r w:rsidRPr="00F529BC">
              <w:t>10.89388</w:t>
            </w:r>
          </w:p>
        </w:tc>
        <w:tc>
          <w:tcPr>
            <w:tcW w:w="960" w:type="dxa"/>
            <w:noWrap/>
            <w:hideMark/>
          </w:tcPr>
          <w:p w14:paraId="383C3E78" w14:textId="77777777" w:rsidR="00F529BC" w:rsidRPr="00F529BC" w:rsidRDefault="00F529BC" w:rsidP="00F529BC">
            <w:r w:rsidRPr="00F529BC">
              <w:t>3.380662</w:t>
            </w:r>
          </w:p>
        </w:tc>
        <w:tc>
          <w:tcPr>
            <w:tcW w:w="960" w:type="dxa"/>
            <w:noWrap/>
            <w:hideMark/>
          </w:tcPr>
          <w:p w14:paraId="7A355A3B" w14:textId="77777777" w:rsidR="00F529BC" w:rsidRPr="00F529BC" w:rsidRDefault="00F529BC" w:rsidP="00F529BC">
            <w:r w:rsidRPr="00F529BC">
              <w:t>7.551</w:t>
            </w:r>
          </w:p>
        </w:tc>
        <w:tc>
          <w:tcPr>
            <w:tcW w:w="960" w:type="dxa"/>
            <w:noWrap/>
            <w:hideMark/>
          </w:tcPr>
          <w:p w14:paraId="6BD38510" w14:textId="77777777" w:rsidR="00F529BC" w:rsidRPr="00F529BC" w:rsidRDefault="00F529BC" w:rsidP="00F529BC">
            <w:r w:rsidRPr="00F529BC">
              <w:t>7.683568</w:t>
            </w:r>
          </w:p>
        </w:tc>
        <w:tc>
          <w:tcPr>
            <w:tcW w:w="960" w:type="dxa"/>
            <w:noWrap/>
            <w:hideMark/>
          </w:tcPr>
          <w:p w14:paraId="2CA4ABED" w14:textId="77777777" w:rsidR="00F529BC" w:rsidRPr="00F529BC" w:rsidRDefault="00F529BC" w:rsidP="00F529BC">
            <w:r w:rsidRPr="00F529BC">
              <w:t>9.94591</w:t>
            </w:r>
          </w:p>
        </w:tc>
        <w:tc>
          <w:tcPr>
            <w:tcW w:w="960" w:type="dxa"/>
            <w:noWrap/>
            <w:hideMark/>
          </w:tcPr>
          <w:p w14:paraId="44647957" w14:textId="77777777" w:rsidR="00F529BC" w:rsidRPr="00F529BC" w:rsidRDefault="00F529BC" w:rsidP="00F529BC">
            <w:r w:rsidRPr="00F529BC">
              <w:t>16.59872</w:t>
            </w:r>
          </w:p>
        </w:tc>
      </w:tr>
      <w:tr w:rsidR="00F529BC" w:rsidRPr="00F529BC" w14:paraId="525D4FEE" w14:textId="77777777" w:rsidTr="00F529BC">
        <w:trPr>
          <w:trHeight w:val="300"/>
        </w:trPr>
        <w:tc>
          <w:tcPr>
            <w:tcW w:w="960" w:type="dxa"/>
            <w:noWrap/>
            <w:hideMark/>
          </w:tcPr>
          <w:p w14:paraId="72D3FA8F" w14:textId="77777777" w:rsidR="00F529BC" w:rsidRPr="00F529BC" w:rsidRDefault="00F529BC" w:rsidP="00F529BC">
            <w:pPr>
              <w:rPr>
                <w:b/>
                <w:bCs/>
              </w:rPr>
            </w:pPr>
            <w:r w:rsidRPr="00F529BC">
              <w:rPr>
                <w:b/>
                <w:bCs/>
              </w:rPr>
              <w:t>3.028549</w:t>
            </w:r>
          </w:p>
        </w:tc>
        <w:tc>
          <w:tcPr>
            <w:tcW w:w="960" w:type="dxa"/>
            <w:noWrap/>
            <w:hideMark/>
          </w:tcPr>
          <w:p w14:paraId="4940228E" w14:textId="77777777" w:rsidR="00F529BC" w:rsidRPr="00F529BC" w:rsidRDefault="00F529BC" w:rsidP="00F529BC">
            <w:pPr>
              <w:rPr>
                <w:b/>
                <w:bCs/>
              </w:rPr>
            </w:pPr>
            <w:r w:rsidRPr="00F529BC">
              <w:rPr>
                <w:b/>
                <w:bCs/>
              </w:rPr>
              <w:t>5.152789</w:t>
            </w:r>
          </w:p>
        </w:tc>
        <w:tc>
          <w:tcPr>
            <w:tcW w:w="960" w:type="dxa"/>
            <w:noWrap/>
            <w:hideMark/>
          </w:tcPr>
          <w:p w14:paraId="3C7A7CED" w14:textId="77777777" w:rsidR="00F529BC" w:rsidRPr="00F529BC" w:rsidRDefault="00F529BC" w:rsidP="00F529BC">
            <w:pPr>
              <w:rPr>
                <w:b/>
                <w:bCs/>
              </w:rPr>
            </w:pPr>
            <w:r w:rsidRPr="00F529BC">
              <w:rPr>
                <w:b/>
                <w:bCs/>
              </w:rPr>
              <w:t>7.502236</w:t>
            </w:r>
          </w:p>
        </w:tc>
        <w:tc>
          <w:tcPr>
            <w:tcW w:w="960" w:type="dxa"/>
            <w:noWrap/>
            <w:hideMark/>
          </w:tcPr>
          <w:p w14:paraId="421753AF" w14:textId="77777777" w:rsidR="00F529BC" w:rsidRPr="00F529BC" w:rsidRDefault="00F529BC" w:rsidP="00F529BC">
            <w:pPr>
              <w:rPr>
                <w:b/>
                <w:bCs/>
              </w:rPr>
            </w:pPr>
            <w:r w:rsidRPr="00F529BC">
              <w:rPr>
                <w:b/>
                <w:bCs/>
              </w:rPr>
              <w:t>9.311138</w:t>
            </w:r>
          </w:p>
        </w:tc>
        <w:tc>
          <w:tcPr>
            <w:tcW w:w="960" w:type="dxa"/>
            <w:noWrap/>
            <w:hideMark/>
          </w:tcPr>
          <w:p w14:paraId="13F23446" w14:textId="77777777" w:rsidR="00F529BC" w:rsidRPr="00F529BC" w:rsidRDefault="00F529BC" w:rsidP="00F529BC">
            <w:pPr>
              <w:rPr>
                <w:b/>
                <w:bCs/>
              </w:rPr>
            </w:pPr>
            <w:r w:rsidRPr="00F529BC">
              <w:rPr>
                <w:b/>
                <w:bCs/>
              </w:rPr>
              <w:t>12.17772</w:t>
            </w:r>
          </w:p>
        </w:tc>
        <w:tc>
          <w:tcPr>
            <w:tcW w:w="960" w:type="dxa"/>
            <w:noWrap/>
            <w:hideMark/>
          </w:tcPr>
          <w:p w14:paraId="4DCC10C9" w14:textId="77777777" w:rsidR="00F529BC" w:rsidRPr="00F529BC" w:rsidRDefault="00F529BC" w:rsidP="00F529BC">
            <w:pPr>
              <w:rPr>
                <w:b/>
                <w:bCs/>
              </w:rPr>
            </w:pPr>
            <w:r w:rsidRPr="00F529BC">
              <w:rPr>
                <w:b/>
                <w:bCs/>
              </w:rPr>
              <w:t>3.262459</w:t>
            </w:r>
          </w:p>
        </w:tc>
        <w:tc>
          <w:tcPr>
            <w:tcW w:w="960" w:type="dxa"/>
            <w:noWrap/>
            <w:hideMark/>
          </w:tcPr>
          <w:p w14:paraId="28ACC111" w14:textId="77777777" w:rsidR="00F529BC" w:rsidRPr="00F529BC" w:rsidRDefault="00F529BC" w:rsidP="00F529BC">
            <w:pPr>
              <w:rPr>
                <w:b/>
                <w:bCs/>
              </w:rPr>
            </w:pPr>
            <w:r w:rsidRPr="00F529BC">
              <w:rPr>
                <w:b/>
                <w:bCs/>
              </w:rPr>
              <w:t>5.308089</w:t>
            </w:r>
          </w:p>
        </w:tc>
        <w:tc>
          <w:tcPr>
            <w:tcW w:w="960" w:type="dxa"/>
            <w:noWrap/>
            <w:hideMark/>
          </w:tcPr>
          <w:p w14:paraId="06777F0C" w14:textId="77777777" w:rsidR="00F529BC" w:rsidRPr="00F529BC" w:rsidRDefault="00F529BC" w:rsidP="00F529BC">
            <w:pPr>
              <w:rPr>
                <w:b/>
                <w:bCs/>
              </w:rPr>
            </w:pPr>
            <w:r w:rsidRPr="00F529BC">
              <w:rPr>
                <w:b/>
                <w:bCs/>
              </w:rPr>
              <w:t>7.128304</w:t>
            </w:r>
          </w:p>
        </w:tc>
        <w:tc>
          <w:tcPr>
            <w:tcW w:w="960" w:type="dxa"/>
            <w:noWrap/>
            <w:hideMark/>
          </w:tcPr>
          <w:p w14:paraId="3151A8FB" w14:textId="77777777" w:rsidR="00F529BC" w:rsidRPr="00F529BC" w:rsidRDefault="00F529BC" w:rsidP="00F529BC">
            <w:pPr>
              <w:rPr>
                <w:b/>
                <w:bCs/>
              </w:rPr>
            </w:pPr>
            <w:r w:rsidRPr="00F529BC">
              <w:rPr>
                <w:b/>
                <w:bCs/>
              </w:rPr>
              <w:t>9.955669</w:t>
            </w:r>
          </w:p>
        </w:tc>
        <w:tc>
          <w:tcPr>
            <w:tcW w:w="960" w:type="dxa"/>
            <w:noWrap/>
            <w:hideMark/>
          </w:tcPr>
          <w:p w14:paraId="24CC72D0" w14:textId="77777777" w:rsidR="00F529BC" w:rsidRPr="00F529BC" w:rsidRDefault="00F529BC" w:rsidP="00F529BC">
            <w:pPr>
              <w:rPr>
                <w:b/>
                <w:bCs/>
              </w:rPr>
            </w:pPr>
            <w:r w:rsidRPr="00F529BC">
              <w:rPr>
                <w:b/>
                <w:bCs/>
              </w:rPr>
              <w:t>13.83081</w:t>
            </w:r>
          </w:p>
        </w:tc>
      </w:tr>
    </w:tbl>
    <w:p w14:paraId="2EF0A781" w14:textId="696E5350" w:rsidR="00F529BC" w:rsidRDefault="00F529BC" w:rsidP="00DD05AD"/>
    <w:p w14:paraId="436C8B09" w14:textId="77777777" w:rsidR="00F529BC" w:rsidRDefault="00F529BC" w:rsidP="00DD05AD">
      <w:r>
        <w:t>5</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429619A8" w14:textId="77777777" w:rsidTr="00F529BC">
        <w:trPr>
          <w:trHeight w:val="300"/>
        </w:trPr>
        <w:tc>
          <w:tcPr>
            <w:tcW w:w="960" w:type="dxa"/>
            <w:noWrap/>
            <w:hideMark/>
          </w:tcPr>
          <w:p w14:paraId="361EB6FB" w14:textId="77777777" w:rsidR="00F529BC" w:rsidRPr="00F529BC" w:rsidRDefault="00F529BC" w:rsidP="00F529BC">
            <w:r w:rsidRPr="00F529BC">
              <w:t>Tx01</w:t>
            </w:r>
          </w:p>
        </w:tc>
        <w:tc>
          <w:tcPr>
            <w:tcW w:w="960" w:type="dxa"/>
            <w:noWrap/>
            <w:hideMark/>
          </w:tcPr>
          <w:p w14:paraId="535E8570" w14:textId="77777777" w:rsidR="00F529BC" w:rsidRPr="00F529BC" w:rsidRDefault="00F529BC" w:rsidP="00F529BC">
            <w:r w:rsidRPr="00F529BC">
              <w:t>Tx02</w:t>
            </w:r>
          </w:p>
        </w:tc>
        <w:tc>
          <w:tcPr>
            <w:tcW w:w="960" w:type="dxa"/>
            <w:noWrap/>
            <w:hideMark/>
          </w:tcPr>
          <w:p w14:paraId="6C31F3C0" w14:textId="77777777" w:rsidR="00F529BC" w:rsidRPr="00F529BC" w:rsidRDefault="00F529BC" w:rsidP="00F529BC">
            <w:r w:rsidRPr="00F529BC">
              <w:t>Tx03</w:t>
            </w:r>
          </w:p>
        </w:tc>
        <w:tc>
          <w:tcPr>
            <w:tcW w:w="960" w:type="dxa"/>
            <w:noWrap/>
            <w:hideMark/>
          </w:tcPr>
          <w:p w14:paraId="5360F353" w14:textId="77777777" w:rsidR="00F529BC" w:rsidRPr="00F529BC" w:rsidRDefault="00F529BC" w:rsidP="00F529BC">
            <w:r w:rsidRPr="00F529BC">
              <w:t>Tx04</w:t>
            </w:r>
          </w:p>
        </w:tc>
        <w:tc>
          <w:tcPr>
            <w:tcW w:w="960" w:type="dxa"/>
            <w:noWrap/>
            <w:hideMark/>
          </w:tcPr>
          <w:p w14:paraId="4963AA9E" w14:textId="77777777" w:rsidR="00F529BC" w:rsidRPr="00F529BC" w:rsidRDefault="00F529BC" w:rsidP="00F529BC">
            <w:r w:rsidRPr="00F529BC">
              <w:t>Tx05</w:t>
            </w:r>
          </w:p>
        </w:tc>
        <w:tc>
          <w:tcPr>
            <w:tcW w:w="960" w:type="dxa"/>
            <w:noWrap/>
            <w:hideMark/>
          </w:tcPr>
          <w:p w14:paraId="0F9545B8" w14:textId="77777777" w:rsidR="00F529BC" w:rsidRPr="00F529BC" w:rsidRDefault="00F529BC" w:rsidP="00F529BC">
            <w:r w:rsidRPr="00F529BC">
              <w:t>Tx06</w:t>
            </w:r>
          </w:p>
        </w:tc>
        <w:tc>
          <w:tcPr>
            <w:tcW w:w="960" w:type="dxa"/>
            <w:noWrap/>
            <w:hideMark/>
          </w:tcPr>
          <w:p w14:paraId="6CA060E8" w14:textId="77777777" w:rsidR="00F529BC" w:rsidRPr="00F529BC" w:rsidRDefault="00F529BC" w:rsidP="00F529BC">
            <w:r w:rsidRPr="00F529BC">
              <w:t>Tx07</w:t>
            </w:r>
          </w:p>
        </w:tc>
        <w:tc>
          <w:tcPr>
            <w:tcW w:w="960" w:type="dxa"/>
            <w:noWrap/>
            <w:hideMark/>
          </w:tcPr>
          <w:p w14:paraId="5FB2A5E8" w14:textId="77777777" w:rsidR="00F529BC" w:rsidRPr="00F529BC" w:rsidRDefault="00F529BC" w:rsidP="00F529BC">
            <w:r w:rsidRPr="00F529BC">
              <w:t>Tx08</w:t>
            </w:r>
          </w:p>
        </w:tc>
        <w:tc>
          <w:tcPr>
            <w:tcW w:w="960" w:type="dxa"/>
            <w:noWrap/>
            <w:hideMark/>
          </w:tcPr>
          <w:p w14:paraId="63939869" w14:textId="77777777" w:rsidR="00F529BC" w:rsidRPr="00F529BC" w:rsidRDefault="00F529BC" w:rsidP="00F529BC">
            <w:r w:rsidRPr="00F529BC">
              <w:t>Tx09</w:t>
            </w:r>
          </w:p>
        </w:tc>
        <w:tc>
          <w:tcPr>
            <w:tcW w:w="960" w:type="dxa"/>
            <w:noWrap/>
            <w:hideMark/>
          </w:tcPr>
          <w:p w14:paraId="304AD9E6" w14:textId="77777777" w:rsidR="00F529BC" w:rsidRPr="00F529BC" w:rsidRDefault="00F529BC" w:rsidP="00F529BC">
            <w:r w:rsidRPr="00F529BC">
              <w:t>Tx10</w:t>
            </w:r>
          </w:p>
        </w:tc>
      </w:tr>
      <w:tr w:rsidR="00F529BC" w:rsidRPr="00F529BC" w14:paraId="2D59E662" w14:textId="77777777" w:rsidTr="00F529BC">
        <w:trPr>
          <w:trHeight w:val="300"/>
        </w:trPr>
        <w:tc>
          <w:tcPr>
            <w:tcW w:w="960" w:type="dxa"/>
            <w:noWrap/>
            <w:hideMark/>
          </w:tcPr>
          <w:p w14:paraId="1363185A" w14:textId="77777777" w:rsidR="00F529BC" w:rsidRPr="00F529BC" w:rsidRDefault="00F529BC" w:rsidP="00F529BC">
            <w:r w:rsidRPr="00F529BC">
              <w:t>3.396755</w:t>
            </w:r>
          </w:p>
        </w:tc>
        <w:tc>
          <w:tcPr>
            <w:tcW w:w="960" w:type="dxa"/>
            <w:noWrap/>
            <w:hideMark/>
          </w:tcPr>
          <w:p w14:paraId="5BA9F1C3" w14:textId="77777777" w:rsidR="00F529BC" w:rsidRPr="00F529BC" w:rsidRDefault="00F529BC" w:rsidP="00F529BC">
            <w:r w:rsidRPr="00F529BC">
              <w:t>3.415237</w:t>
            </w:r>
          </w:p>
        </w:tc>
        <w:tc>
          <w:tcPr>
            <w:tcW w:w="960" w:type="dxa"/>
            <w:noWrap/>
            <w:hideMark/>
          </w:tcPr>
          <w:p w14:paraId="21ACA11B" w14:textId="77777777" w:rsidR="00F529BC" w:rsidRPr="00F529BC" w:rsidRDefault="00F529BC" w:rsidP="00F529BC">
            <w:r w:rsidRPr="00F529BC">
              <w:t>6.513366</w:t>
            </w:r>
          </w:p>
        </w:tc>
        <w:tc>
          <w:tcPr>
            <w:tcW w:w="960" w:type="dxa"/>
            <w:noWrap/>
            <w:hideMark/>
          </w:tcPr>
          <w:p w14:paraId="76AD456C" w14:textId="77777777" w:rsidR="00F529BC" w:rsidRPr="00F529BC" w:rsidRDefault="00F529BC" w:rsidP="00F529BC">
            <w:r w:rsidRPr="00F529BC">
              <w:t>8.421119</w:t>
            </w:r>
          </w:p>
        </w:tc>
        <w:tc>
          <w:tcPr>
            <w:tcW w:w="960" w:type="dxa"/>
            <w:noWrap/>
            <w:hideMark/>
          </w:tcPr>
          <w:p w14:paraId="704D3E69" w14:textId="77777777" w:rsidR="00F529BC" w:rsidRPr="00F529BC" w:rsidRDefault="00F529BC" w:rsidP="00F529BC">
            <w:r w:rsidRPr="00F529BC">
              <w:t>10.72987</w:t>
            </w:r>
          </w:p>
        </w:tc>
        <w:tc>
          <w:tcPr>
            <w:tcW w:w="960" w:type="dxa"/>
            <w:noWrap/>
            <w:hideMark/>
          </w:tcPr>
          <w:p w14:paraId="5E603DDA" w14:textId="77777777" w:rsidR="00F529BC" w:rsidRPr="00F529BC" w:rsidRDefault="00F529BC" w:rsidP="00F529BC">
            <w:r w:rsidRPr="00F529BC">
              <w:t>4.134583</w:t>
            </w:r>
          </w:p>
        </w:tc>
        <w:tc>
          <w:tcPr>
            <w:tcW w:w="960" w:type="dxa"/>
            <w:noWrap/>
            <w:hideMark/>
          </w:tcPr>
          <w:p w14:paraId="2D31A9D7" w14:textId="77777777" w:rsidR="00F529BC" w:rsidRPr="00F529BC" w:rsidRDefault="00F529BC" w:rsidP="00F529BC">
            <w:r w:rsidRPr="00F529BC">
              <w:t>3.916006</w:t>
            </w:r>
          </w:p>
        </w:tc>
        <w:tc>
          <w:tcPr>
            <w:tcW w:w="960" w:type="dxa"/>
            <w:noWrap/>
            <w:hideMark/>
          </w:tcPr>
          <w:p w14:paraId="654D682F" w14:textId="77777777" w:rsidR="00F529BC" w:rsidRPr="00F529BC" w:rsidRDefault="00F529BC" w:rsidP="00F529BC">
            <w:r w:rsidRPr="00F529BC">
              <w:t>5.648054</w:t>
            </w:r>
          </w:p>
        </w:tc>
        <w:tc>
          <w:tcPr>
            <w:tcW w:w="960" w:type="dxa"/>
            <w:noWrap/>
            <w:hideMark/>
          </w:tcPr>
          <w:p w14:paraId="65A2AD10" w14:textId="77777777" w:rsidR="00F529BC" w:rsidRPr="00F529BC" w:rsidRDefault="00F529BC" w:rsidP="00F529BC">
            <w:r w:rsidRPr="00F529BC">
              <w:t>8.106647</w:t>
            </w:r>
          </w:p>
        </w:tc>
        <w:tc>
          <w:tcPr>
            <w:tcW w:w="960" w:type="dxa"/>
            <w:noWrap/>
            <w:hideMark/>
          </w:tcPr>
          <w:p w14:paraId="2CD61E6C" w14:textId="77777777" w:rsidR="00F529BC" w:rsidRPr="00F529BC" w:rsidRDefault="00F529BC" w:rsidP="00F529BC">
            <w:r w:rsidRPr="00F529BC">
              <w:t>12.43905</w:t>
            </w:r>
          </w:p>
        </w:tc>
      </w:tr>
      <w:tr w:rsidR="00F529BC" w:rsidRPr="00F529BC" w14:paraId="6C7786F6" w14:textId="77777777" w:rsidTr="00F529BC">
        <w:trPr>
          <w:trHeight w:val="300"/>
        </w:trPr>
        <w:tc>
          <w:tcPr>
            <w:tcW w:w="960" w:type="dxa"/>
            <w:noWrap/>
            <w:hideMark/>
          </w:tcPr>
          <w:p w14:paraId="6CE80C93" w14:textId="77777777" w:rsidR="00F529BC" w:rsidRPr="00F529BC" w:rsidRDefault="00F529BC" w:rsidP="00F529BC">
            <w:r w:rsidRPr="00F529BC">
              <w:t>2.300575</w:t>
            </w:r>
          </w:p>
        </w:tc>
        <w:tc>
          <w:tcPr>
            <w:tcW w:w="960" w:type="dxa"/>
            <w:noWrap/>
            <w:hideMark/>
          </w:tcPr>
          <w:p w14:paraId="1D374E7A" w14:textId="77777777" w:rsidR="00F529BC" w:rsidRPr="00F529BC" w:rsidRDefault="00F529BC" w:rsidP="00F529BC">
            <w:r w:rsidRPr="00F529BC">
              <w:t>4.308979</w:t>
            </w:r>
          </w:p>
        </w:tc>
        <w:tc>
          <w:tcPr>
            <w:tcW w:w="960" w:type="dxa"/>
            <w:noWrap/>
            <w:hideMark/>
          </w:tcPr>
          <w:p w14:paraId="6DCA6786" w14:textId="77777777" w:rsidR="00F529BC" w:rsidRPr="00F529BC" w:rsidRDefault="00F529BC" w:rsidP="00F529BC">
            <w:r w:rsidRPr="00F529BC">
              <w:t>7.309817</w:t>
            </w:r>
          </w:p>
        </w:tc>
        <w:tc>
          <w:tcPr>
            <w:tcW w:w="960" w:type="dxa"/>
            <w:noWrap/>
            <w:hideMark/>
          </w:tcPr>
          <w:p w14:paraId="08F26B48" w14:textId="77777777" w:rsidR="00F529BC" w:rsidRPr="00F529BC" w:rsidRDefault="00F529BC" w:rsidP="00F529BC">
            <w:r w:rsidRPr="00F529BC">
              <w:t>8.24371</w:t>
            </w:r>
          </w:p>
        </w:tc>
        <w:tc>
          <w:tcPr>
            <w:tcW w:w="960" w:type="dxa"/>
            <w:noWrap/>
            <w:hideMark/>
          </w:tcPr>
          <w:p w14:paraId="570A5656" w14:textId="77777777" w:rsidR="00F529BC" w:rsidRPr="00F529BC" w:rsidRDefault="00F529BC" w:rsidP="00F529BC">
            <w:r w:rsidRPr="00F529BC">
              <w:t>14.38052</w:t>
            </w:r>
          </w:p>
        </w:tc>
        <w:tc>
          <w:tcPr>
            <w:tcW w:w="960" w:type="dxa"/>
            <w:noWrap/>
            <w:hideMark/>
          </w:tcPr>
          <w:p w14:paraId="429F0F63" w14:textId="77777777" w:rsidR="00F529BC" w:rsidRPr="00F529BC" w:rsidRDefault="00F529BC" w:rsidP="00F529BC">
            <w:r w:rsidRPr="00F529BC">
              <w:t>1.472715</w:t>
            </w:r>
          </w:p>
        </w:tc>
        <w:tc>
          <w:tcPr>
            <w:tcW w:w="960" w:type="dxa"/>
            <w:noWrap/>
            <w:hideMark/>
          </w:tcPr>
          <w:p w14:paraId="6B1E2340" w14:textId="77777777" w:rsidR="00F529BC" w:rsidRPr="00F529BC" w:rsidRDefault="00F529BC" w:rsidP="00F529BC">
            <w:r w:rsidRPr="00F529BC">
              <w:t>3.341825</w:t>
            </w:r>
          </w:p>
        </w:tc>
        <w:tc>
          <w:tcPr>
            <w:tcW w:w="960" w:type="dxa"/>
            <w:noWrap/>
            <w:hideMark/>
          </w:tcPr>
          <w:p w14:paraId="7E3B49BA" w14:textId="77777777" w:rsidR="00F529BC" w:rsidRPr="00F529BC" w:rsidRDefault="00F529BC" w:rsidP="00F529BC">
            <w:r w:rsidRPr="00F529BC">
              <w:t>6.116102</w:t>
            </w:r>
          </w:p>
        </w:tc>
        <w:tc>
          <w:tcPr>
            <w:tcW w:w="960" w:type="dxa"/>
            <w:noWrap/>
            <w:hideMark/>
          </w:tcPr>
          <w:p w14:paraId="438871F6" w14:textId="77777777" w:rsidR="00F529BC" w:rsidRPr="00F529BC" w:rsidRDefault="00F529BC" w:rsidP="00F529BC">
            <w:r w:rsidRPr="00F529BC">
              <w:t>8.523378</w:t>
            </w:r>
          </w:p>
        </w:tc>
        <w:tc>
          <w:tcPr>
            <w:tcW w:w="960" w:type="dxa"/>
            <w:noWrap/>
            <w:hideMark/>
          </w:tcPr>
          <w:p w14:paraId="6488BAEA" w14:textId="77777777" w:rsidR="00F529BC" w:rsidRPr="00F529BC" w:rsidRDefault="00F529BC" w:rsidP="00F529BC">
            <w:r w:rsidRPr="00F529BC">
              <w:t>10.38266</w:t>
            </w:r>
          </w:p>
        </w:tc>
      </w:tr>
      <w:tr w:rsidR="00F529BC" w:rsidRPr="00F529BC" w14:paraId="74D197C2" w14:textId="77777777" w:rsidTr="00F529BC">
        <w:trPr>
          <w:trHeight w:val="300"/>
        </w:trPr>
        <w:tc>
          <w:tcPr>
            <w:tcW w:w="960" w:type="dxa"/>
            <w:noWrap/>
            <w:hideMark/>
          </w:tcPr>
          <w:p w14:paraId="4081710C" w14:textId="77777777" w:rsidR="00F529BC" w:rsidRPr="00F529BC" w:rsidRDefault="00F529BC" w:rsidP="00F529BC">
            <w:r w:rsidRPr="00F529BC">
              <w:t>2.361178</w:t>
            </w:r>
          </w:p>
        </w:tc>
        <w:tc>
          <w:tcPr>
            <w:tcW w:w="960" w:type="dxa"/>
            <w:noWrap/>
            <w:hideMark/>
          </w:tcPr>
          <w:p w14:paraId="40DA9F91" w14:textId="77777777" w:rsidR="00F529BC" w:rsidRPr="00F529BC" w:rsidRDefault="00F529BC" w:rsidP="00F529BC">
            <w:r w:rsidRPr="00F529BC">
              <w:t>4.21255</w:t>
            </w:r>
          </w:p>
        </w:tc>
        <w:tc>
          <w:tcPr>
            <w:tcW w:w="960" w:type="dxa"/>
            <w:noWrap/>
            <w:hideMark/>
          </w:tcPr>
          <w:p w14:paraId="1E285F16" w14:textId="77777777" w:rsidR="00F529BC" w:rsidRPr="00F529BC" w:rsidRDefault="00F529BC" w:rsidP="00F529BC">
            <w:r w:rsidRPr="00F529BC">
              <w:t>7.359834</w:t>
            </w:r>
          </w:p>
        </w:tc>
        <w:tc>
          <w:tcPr>
            <w:tcW w:w="960" w:type="dxa"/>
            <w:noWrap/>
            <w:hideMark/>
          </w:tcPr>
          <w:p w14:paraId="0DD48791" w14:textId="77777777" w:rsidR="00F529BC" w:rsidRPr="00F529BC" w:rsidRDefault="00F529BC" w:rsidP="00F529BC">
            <w:r w:rsidRPr="00F529BC">
              <w:t>11.53458</w:t>
            </w:r>
          </w:p>
        </w:tc>
        <w:tc>
          <w:tcPr>
            <w:tcW w:w="960" w:type="dxa"/>
            <w:noWrap/>
            <w:hideMark/>
          </w:tcPr>
          <w:p w14:paraId="2D617E79" w14:textId="77777777" w:rsidR="00F529BC" w:rsidRPr="00F529BC" w:rsidRDefault="00F529BC" w:rsidP="00F529BC">
            <w:r w:rsidRPr="00F529BC">
              <w:t>13.40461</w:t>
            </w:r>
          </w:p>
        </w:tc>
        <w:tc>
          <w:tcPr>
            <w:tcW w:w="960" w:type="dxa"/>
            <w:noWrap/>
            <w:hideMark/>
          </w:tcPr>
          <w:p w14:paraId="103DB5A9" w14:textId="77777777" w:rsidR="00F529BC" w:rsidRPr="00F529BC" w:rsidRDefault="00F529BC" w:rsidP="00F529BC">
            <w:r w:rsidRPr="00F529BC">
              <w:t>2.943063</w:t>
            </w:r>
          </w:p>
        </w:tc>
        <w:tc>
          <w:tcPr>
            <w:tcW w:w="960" w:type="dxa"/>
            <w:noWrap/>
            <w:hideMark/>
          </w:tcPr>
          <w:p w14:paraId="2A6ED5BC" w14:textId="77777777" w:rsidR="00F529BC" w:rsidRPr="00F529BC" w:rsidRDefault="00F529BC" w:rsidP="00F529BC">
            <w:r w:rsidRPr="00F529BC">
              <w:t>4.766359</w:t>
            </w:r>
          </w:p>
        </w:tc>
        <w:tc>
          <w:tcPr>
            <w:tcW w:w="960" w:type="dxa"/>
            <w:noWrap/>
            <w:hideMark/>
          </w:tcPr>
          <w:p w14:paraId="790A4FC1" w14:textId="77777777" w:rsidR="00F529BC" w:rsidRPr="00F529BC" w:rsidRDefault="00F529BC" w:rsidP="00F529BC">
            <w:r w:rsidRPr="00F529BC">
              <w:t>5.993188</w:t>
            </w:r>
          </w:p>
        </w:tc>
        <w:tc>
          <w:tcPr>
            <w:tcW w:w="960" w:type="dxa"/>
            <w:noWrap/>
            <w:hideMark/>
          </w:tcPr>
          <w:p w14:paraId="1BA2A3BD" w14:textId="77777777" w:rsidR="00F529BC" w:rsidRPr="00F529BC" w:rsidRDefault="00F529BC" w:rsidP="00F529BC">
            <w:r w:rsidRPr="00F529BC">
              <w:t>10.71985</w:t>
            </w:r>
          </w:p>
        </w:tc>
        <w:tc>
          <w:tcPr>
            <w:tcW w:w="960" w:type="dxa"/>
            <w:noWrap/>
            <w:hideMark/>
          </w:tcPr>
          <w:p w14:paraId="4970509E" w14:textId="77777777" w:rsidR="00F529BC" w:rsidRPr="00F529BC" w:rsidRDefault="00F529BC" w:rsidP="00F529BC">
            <w:r w:rsidRPr="00F529BC">
              <w:t>15.16516</w:t>
            </w:r>
          </w:p>
        </w:tc>
      </w:tr>
      <w:tr w:rsidR="00F529BC" w:rsidRPr="00F529BC" w14:paraId="79413C4B" w14:textId="77777777" w:rsidTr="00F529BC">
        <w:trPr>
          <w:trHeight w:val="300"/>
        </w:trPr>
        <w:tc>
          <w:tcPr>
            <w:tcW w:w="960" w:type="dxa"/>
            <w:noWrap/>
            <w:hideMark/>
          </w:tcPr>
          <w:p w14:paraId="27B7EFEE" w14:textId="77777777" w:rsidR="00F529BC" w:rsidRPr="00F529BC" w:rsidRDefault="00F529BC" w:rsidP="00F529BC">
            <w:r w:rsidRPr="00F529BC">
              <w:t>2.807302</w:t>
            </w:r>
          </w:p>
        </w:tc>
        <w:tc>
          <w:tcPr>
            <w:tcW w:w="960" w:type="dxa"/>
            <w:noWrap/>
            <w:hideMark/>
          </w:tcPr>
          <w:p w14:paraId="567C3A14" w14:textId="77777777" w:rsidR="00F529BC" w:rsidRPr="00F529BC" w:rsidRDefault="00F529BC" w:rsidP="00F529BC">
            <w:r w:rsidRPr="00F529BC">
              <w:t>3.571478</w:t>
            </w:r>
          </w:p>
        </w:tc>
        <w:tc>
          <w:tcPr>
            <w:tcW w:w="960" w:type="dxa"/>
            <w:noWrap/>
            <w:hideMark/>
          </w:tcPr>
          <w:p w14:paraId="76CCE914" w14:textId="77777777" w:rsidR="00F529BC" w:rsidRPr="00F529BC" w:rsidRDefault="00F529BC" w:rsidP="00F529BC">
            <w:r w:rsidRPr="00F529BC">
              <w:t>6.183632</w:t>
            </w:r>
          </w:p>
        </w:tc>
        <w:tc>
          <w:tcPr>
            <w:tcW w:w="960" w:type="dxa"/>
            <w:noWrap/>
            <w:hideMark/>
          </w:tcPr>
          <w:p w14:paraId="2E169FF9" w14:textId="77777777" w:rsidR="00F529BC" w:rsidRPr="00F529BC" w:rsidRDefault="00F529BC" w:rsidP="00F529BC">
            <w:r w:rsidRPr="00F529BC">
              <w:t>10.78858</w:t>
            </w:r>
          </w:p>
        </w:tc>
        <w:tc>
          <w:tcPr>
            <w:tcW w:w="960" w:type="dxa"/>
            <w:noWrap/>
            <w:hideMark/>
          </w:tcPr>
          <w:p w14:paraId="3503E91A" w14:textId="77777777" w:rsidR="00F529BC" w:rsidRPr="00F529BC" w:rsidRDefault="00F529BC" w:rsidP="00F529BC">
            <w:r w:rsidRPr="00F529BC">
              <w:t>10.1663</w:t>
            </w:r>
          </w:p>
        </w:tc>
        <w:tc>
          <w:tcPr>
            <w:tcW w:w="960" w:type="dxa"/>
            <w:noWrap/>
            <w:hideMark/>
          </w:tcPr>
          <w:p w14:paraId="72125585" w14:textId="77777777" w:rsidR="00F529BC" w:rsidRPr="00F529BC" w:rsidRDefault="00F529BC" w:rsidP="00F529BC">
            <w:r w:rsidRPr="00F529BC">
              <w:t>1.939075</w:t>
            </w:r>
          </w:p>
        </w:tc>
        <w:tc>
          <w:tcPr>
            <w:tcW w:w="960" w:type="dxa"/>
            <w:noWrap/>
            <w:hideMark/>
          </w:tcPr>
          <w:p w14:paraId="4467CFAB" w14:textId="77777777" w:rsidR="00F529BC" w:rsidRPr="00F529BC" w:rsidRDefault="00F529BC" w:rsidP="00F529BC">
            <w:r w:rsidRPr="00F529BC">
              <w:t>5.387721</w:t>
            </w:r>
          </w:p>
        </w:tc>
        <w:tc>
          <w:tcPr>
            <w:tcW w:w="960" w:type="dxa"/>
            <w:noWrap/>
            <w:hideMark/>
          </w:tcPr>
          <w:p w14:paraId="5D96B2CE" w14:textId="77777777" w:rsidR="00F529BC" w:rsidRPr="00F529BC" w:rsidRDefault="00F529BC" w:rsidP="00F529BC">
            <w:r w:rsidRPr="00F529BC">
              <w:t>7.46795</w:t>
            </w:r>
          </w:p>
        </w:tc>
        <w:tc>
          <w:tcPr>
            <w:tcW w:w="960" w:type="dxa"/>
            <w:noWrap/>
            <w:hideMark/>
          </w:tcPr>
          <w:p w14:paraId="795660F3" w14:textId="77777777" w:rsidR="00F529BC" w:rsidRPr="00F529BC" w:rsidRDefault="00F529BC" w:rsidP="00F529BC">
            <w:r w:rsidRPr="00F529BC">
              <w:t>8.459516</w:t>
            </w:r>
          </w:p>
        </w:tc>
        <w:tc>
          <w:tcPr>
            <w:tcW w:w="960" w:type="dxa"/>
            <w:noWrap/>
            <w:hideMark/>
          </w:tcPr>
          <w:p w14:paraId="01D23B80" w14:textId="77777777" w:rsidR="00F529BC" w:rsidRPr="00F529BC" w:rsidRDefault="00F529BC" w:rsidP="00F529BC">
            <w:r w:rsidRPr="00F529BC">
              <w:t>14.10633</w:t>
            </w:r>
          </w:p>
        </w:tc>
      </w:tr>
      <w:tr w:rsidR="00F529BC" w:rsidRPr="00F529BC" w14:paraId="4A105228" w14:textId="77777777" w:rsidTr="00F529BC">
        <w:trPr>
          <w:trHeight w:val="300"/>
        </w:trPr>
        <w:tc>
          <w:tcPr>
            <w:tcW w:w="960" w:type="dxa"/>
            <w:noWrap/>
            <w:hideMark/>
          </w:tcPr>
          <w:p w14:paraId="56B2FC30" w14:textId="77777777" w:rsidR="00F529BC" w:rsidRPr="00F529BC" w:rsidRDefault="00F529BC" w:rsidP="00F529BC">
            <w:r w:rsidRPr="00F529BC">
              <w:t>3.564864</w:t>
            </w:r>
          </w:p>
        </w:tc>
        <w:tc>
          <w:tcPr>
            <w:tcW w:w="960" w:type="dxa"/>
            <w:noWrap/>
            <w:hideMark/>
          </w:tcPr>
          <w:p w14:paraId="2B81A06B" w14:textId="77777777" w:rsidR="00F529BC" w:rsidRPr="00F529BC" w:rsidRDefault="00F529BC" w:rsidP="00F529BC">
            <w:r w:rsidRPr="00F529BC">
              <w:t>4.95265</w:t>
            </w:r>
          </w:p>
        </w:tc>
        <w:tc>
          <w:tcPr>
            <w:tcW w:w="960" w:type="dxa"/>
            <w:noWrap/>
            <w:hideMark/>
          </w:tcPr>
          <w:p w14:paraId="26F400B0" w14:textId="77777777" w:rsidR="00F529BC" w:rsidRPr="00F529BC" w:rsidRDefault="00F529BC" w:rsidP="00F529BC">
            <w:r w:rsidRPr="00F529BC">
              <w:t>8.296956</w:t>
            </w:r>
          </w:p>
        </w:tc>
        <w:tc>
          <w:tcPr>
            <w:tcW w:w="960" w:type="dxa"/>
            <w:noWrap/>
            <w:hideMark/>
          </w:tcPr>
          <w:p w14:paraId="79CB3547" w14:textId="77777777" w:rsidR="00F529BC" w:rsidRPr="00F529BC" w:rsidRDefault="00F529BC" w:rsidP="00F529BC">
            <w:r w:rsidRPr="00F529BC">
              <w:t>8.907771</w:t>
            </w:r>
          </w:p>
        </w:tc>
        <w:tc>
          <w:tcPr>
            <w:tcW w:w="960" w:type="dxa"/>
            <w:noWrap/>
            <w:hideMark/>
          </w:tcPr>
          <w:p w14:paraId="03C7E0BA" w14:textId="77777777" w:rsidR="00F529BC" w:rsidRPr="00F529BC" w:rsidRDefault="00F529BC" w:rsidP="00F529BC">
            <w:r w:rsidRPr="00F529BC">
              <w:t>10.38827</w:t>
            </w:r>
          </w:p>
        </w:tc>
        <w:tc>
          <w:tcPr>
            <w:tcW w:w="960" w:type="dxa"/>
            <w:noWrap/>
            <w:hideMark/>
          </w:tcPr>
          <w:p w14:paraId="260503D5" w14:textId="77777777" w:rsidR="00F529BC" w:rsidRPr="00F529BC" w:rsidRDefault="00F529BC" w:rsidP="00F529BC">
            <w:r w:rsidRPr="00F529BC">
              <w:t>3.583683</w:t>
            </w:r>
          </w:p>
        </w:tc>
        <w:tc>
          <w:tcPr>
            <w:tcW w:w="960" w:type="dxa"/>
            <w:noWrap/>
            <w:hideMark/>
          </w:tcPr>
          <w:p w14:paraId="2970C810" w14:textId="77777777" w:rsidR="00F529BC" w:rsidRPr="00F529BC" w:rsidRDefault="00F529BC" w:rsidP="00F529BC">
            <w:r w:rsidRPr="00F529BC">
              <w:t>4.41782</w:t>
            </w:r>
          </w:p>
        </w:tc>
        <w:tc>
          <w:tcPr>
            <w:tcW w:w="960" w:type="dxa"/>
            <w:noWrap/>
            <w:hideMark/>
          </w:tcPr>
          <w:p w14:paraId="66B7E4CD" w14:textId="77777777" w:rsidR="00F529BC" w:rsidRPr="00F529BC" w:rsidRDefault="00F529BC" w:rsidP="00F529BC">
            <w:r w:rsidRPr="00F529BC">
              <w:t>7.352533</w:t>
            </w:r>
          </w:p>
        </w:tc>
        <w:tc>
          <w:tcPr>
            <w:tcW w:w="960" w:type="dxa"/>
            <w:noWrap/>
            <w:hideMark/>
          </w:tcPr>
          <w:p w14:paraId="37D18841" w14:textId="77777777" w:rsidR="00F529BC" w:rsidRPr="00F529BC" w:rsidRDefault="00F529BC" w:rsidP="00F529BC">
            <w:r w:rsidRPr="00F529BC">
              <w:t>7.870742</w:t>
            </w:r>
          </w:p>
        </w:tc>
        <w:tc>
          <w:tcPr>
            <w:tcW w:w="960" w:type="dxa"/>
            <w:noWrap/>
            <w:hideMark/>
          </w:tcPr>
          <w:p w14:paraId="7C650225" w14:textId="77777777" w:rsidR="00F529BC" w:rsidRPr="00F529BC" w:rsidRDefault="00F529BC" w:rsidP="00F529BC">
            <w:r w:rsidRPr="00F529BC">
              <w:t>10.62775</w:t>
            </w:r>
          </w:p>
        </w:tc>
      </w:tr>
      <w:tr w:rsidR="00F529BC" w:rsidRPr="00F529BC" w14:paraId="6B705FB2" w14:textId="77777777" w:rsidTr="00F529BC">
        <w:trPr>
          <w:trHeight w:val="300"/>
        </w:trPr>
        <w:tc>
          <w:tcPr>
            <w:tcW w:w="960" w:type="dxa"/>
            <w:noWrap/>
            <w:hideMark/>
          </w:tcPr>
          <w:p w14:paraId="6F2CA72A" w14:textId="77777777" w:rsidR="00F529BC" w:rsidRPr="00F529BC" w:rsidRDefault="00F529BC" w:rsidP="00F529BC">
            <w:r w:rsidRPr="00F529BC">
              <w:t>2.474958</w:t>
            </w:r>
          </w:p>
        </w:tc>
        <w:tc>
          <w:tcPr>
            <w:tcW w:w="960" w:type="dxa"/>
            <w:noWrap/>
            <w:hideMark/>
          </w:tcPr>
          <w:p w14:paraId="1F15DFE9" w14:textId="77777777" w:rsidR="00F529BC" w:rsidRPr="00F529BC" w:rsidRDefault="00F529BC" w:rsidP="00F529BC">
            <w:r w:rsidRPr="00F529BC">
              <w:t>5.680959</w:t>
            </w:r>
          </w:p>
        </w:tc>
        <w:tc>
          <w:tcPr>
            <w:tcW w:w="960" w:type="dxa"/>
            <w:noWrap/>
            <w:hideMark/>
          </w:tcPr>
          <w:p w14:paraId="253BA59E" w14:textId="77777777" w:rsidR="00F529BC" w:rsidRPr="00F529BC" w:rsidRDefault="00F529BC" w:rsidP="00F529BC">
            <w:r w:rsidRPr="00F529BC">
              <w:t>7.85077</w:t>
            </w:r>
          </w:p>
        </w:tc>
        <w:tc>
          <w:tcPr>
            <w:tcW w:w="960" w:type="dxa"/>
            <w:noWrap/>
            <w:hideMark/>
          </w:tcPr>
          <w:p w14:paraId="7C4D6C2C" w14:textId="77777777" w:rsidR="00F529BC" w:rsidRPr="00F529BC" w:rsidRDefault="00F529BC" w:rsidP="00F529BC">
            <w:r w:rsidRPr="00F529BC">
              <w:t>8.537195</w:t>
            </w:r>
          </w:p>
        </w:tc>
        <w:tc>
          <w:tcPr>
            <w:tcW w:w="960" w:type="dxa"/>
            <w:noWrap/>
            <w:hideMark/>
          </w:tcPr>
          <w:p w14:paraId="413BC2A7" w14:textId="77777777" w:rsidR="00F529BC" w:rsidRPr="00F529BC" w:rsidRDefault="00F529BC" w:rsidP="00F529BC">
            <w:r w:rsidRPr="00F529BC">
              <w:t>14.1139</w:t>
            </w:r>
          </w:p>
        </w:tc>
        <w:tc>
          <w:tcPr>
            <w:tcW w:w="960" w:type="dxa"/>
            <w:noWrap/>
            <w:hideMark/>
          </w:tcPr>
          <w:p w14:paraId="2CA76573" w14:textId="77777777" w:rsidR="00F529BC" w:rsidRPr="00F529BC" w:rsidRDefault="00F529BC" w:rsidP="00F529BC">
            <w:r w:rsidRPr="00F529BC">
              <w:t>2.414239</w:t>
            </w:r>
          </w:p>
        </w:tc>
        <w:tc>
          <w:tcPr>
            <w:tcW w:w="960" w:type="dxa"/>
            <w:noWrap/>
            <w:hideMark/>
          </w:tcPr>
          <w:p w14:paraId="2CEBAC05" w14:textId="77777777" w:rsidR="00F529BC" w:rsidRPr="00F529BC" w:rsidRDefault="00F529BC" w:rsidP="00F529BC">
            <w:r w:rsidRPr="00F529BC">
              <w:t>5.592199</w:t>
            </w:r>
          </w:p>
        </w:tc>
        <w:tc>
          <w:tcPr>
            <w:tcW w:w="960" w:type="dxa"/>
            <w:noWrap/>
            <w:hideMark/>
          </w:tcPr>
          <w:p w14:paraId="6832FAFB" w14:textId="77777777" w:rsidR="00F529BC" w:rsidRPr="00F529BC" w:rsidRDefault="00F529BC" w:rsidP="00F529BC">
            <w:r w:rsidRPr="00F529BC">
              <w:t>6.850465</w:t>
            </w:r>
          </w:p>
        </w:tc>
        <w:tc>
          <w:tcPr>
            <w:tcW w:w="960" w:type="dxa"/>
            <w:noWrap/>
            <w:hideMark/>
          </w:tcPr>
          <w:p w14:paraId="06D34DBF" w14:textId="77777777" w:rsidR="00F529BC" w:rsidRPr="00F529BC" w:rsidRDefault="00F529BC" w:rsidP="00F529BC">
            <w:r w:rsidRPr="00F529BC">
              <w:t>8.471326</w:t>
            </w:r>
          </w:p>
        </w:tc>
        <w:tc>
          <w:tcPr>
            <w:tcW w:w="960" w:type="dxa"/>
            <w:noWrap/>
            <w:hideMark/>
          </w:tcPr>
          <w:p w14:paraId="735A54B4" w14:textId="77777777" w:rsidR="00F529BC" w:rsidRPr="00F529BC" w:rsidRDefault="00F529BC" w:rsidP="00F529BC">
            <w:r w:rsidRPr="00F529BC">
              <w:t>10.96804</w:t>
            </w:r>
          </w:p>
        </w:tc>
      </w:tr>
      <w:tr w:rsidR="00F529BC" w:rsidRPr="00F529BC" w14:paraId="226C1135" w14:textId="77777777" w:rsidTr="00F529BC">
        <w:trPr>
          <w:trHeight w:val="300"/>
        </w:trPr>
        <w:tc>
          <w:tcPr>
            <w:tcW w:w="960" w:type="dxa"/>
            <w:noWrap/>
            <w:hideMark/>
          </w:tcPr>
          <w:p w14:paraId="5114157E" w14:textId="77777777" w:rsidR="00F529BC" w:rsidRPr="00F529BC" w:rsidRDefault="00F529BC" w:rsidP="00F529BC">
            <w:r w:rsidRPr="00F529BC">
              <w:t>3.861882</w:t>
            </w:r>
          </w:p>
        </w:tc>
        <w:tc>
          <w:tcPr>
            <w:tcW w:w="960" w:type="dxa"/>
            <w:noWrap/>
            <w:hideMark/>
          </w:tcPr>
          <w:p w14:paraId="0A8956EC" w14:textId="77777777" w:rsidR="00F529BC" w:rsidRPr="00F529BC" w:rsidRDefault="00F529BC" w:rsidP="00F529BC">
            <w:r w:rsidRPr="00F529BC">
              <w:t>5.735062</w:t>
            </w:r>
          </w:p>
        </w:tc>
        <w:tc>
          <w:tcPr>
            <w:tcW w:w="960" w:type="dxa"/>
            <w:noWrap/>
            <w:hideMark/>
          </w:tcPr>
          <w:p w14:paraId="51D84E89" w14:textId="77777777" w:rsidR="00F529BC" w:rsidRPr="00F529BC" w:rsidRDefault="00F529BC" w:rsidP="00F529BC">
            <w:r w:rsidRPr="00F529BC">
              <w:t>8.593937</w:t>
            </w:r>
          </w:p>
        </w:tc>
        <w:tc>
          <w:tcPr>
            <w:tcW w:w="960" w:type="dxa"/>
            <w:noWrap/>
            <w:hideMark/>
          </w:tcPr>
          <w:p w14:paraId="7249BD73" w14:textId="77777777" w:rsidR="00F529BC" w:rsidRPr="00F529BC" w:rsidRDefault="00F529BC" w:rsidP="00F529BC">
            <w:r w:rsidRPr="00F529BC">
              <w:t>11.68183</w:t>
            </w:r>
          </w:p>
        </w:tc>
        <w:tc>
          <w:tcPr>
            <w:tcW w:w="960" w:type="dxa"/>
            <w:noWrap/>
            <w:hideMark/>
          </w:tcPr>
          <w:p w14:paraId="11F5E342" w14:textId="77777777" w:rsidR="00F529BC" w:rsidRPr="00F529BC" w:rsidRDefault="00F529BC" w:rsidP="00F529BC">
            <w:r w:rsidRPr="00F529BC">
              <w:t>13.1954</w:t>
            </w:r>
          </w:p>
        </w:tc>
        <w:tc>
          <w:tcPr>
            <w:tcW w:w="960" w:type="dxa"/>
            <w:noWrap/>
            <w:hideMark/>
          </w:tcPr>
          <w:p w14:paraId="211C25D5" w14:textId="77777777" w:rsidR="00F529BC" w:rsidRPr="00F529BC" w:rsidRDefault="00F529BC" w:rsidP="00F529BC">
            <w:r w:rsidRPr="00F529BC">
              <w:t>2.868865</w:t>
            </w:r>
          </w:p>
        </w:tc>
        <w:tc>
          <w:tcPr>
            <w:tcW w:w="960" w:type="dxa"/>
            <w:noWrap/>
            <w:hideMark/>
          </w:tcPr>
          <w:p w14:paraId="4FE42176" w14:textId="77777777" w:rsidR="00F529BC" w:rsidRPr="00F529BC" w:rsidRDefault="00F529BC" w:rsidP="00F529BC">
            <w:r w:rsidRPr="00F529BC">
              <w:t>7.313562</w:t>
            </w:r>
          </w:p>
        </w:tc>
        <w:tc>
          <w:tcPr>
            <w:tcW w:w="960" w:type="dxa"/>
            <w:noWrap/>
            <w:hideMark/>
          </w:tcPr>
          <w:p w14:paraId="7DE497D6" w14:textId="77777777" w:rsidR="00F529BC" w:rsidRPr="00F529BC" w:rsidRDefault="00F529BC" w:rsidP="00F529BC">
            <w:r w:rsidRPr="00F529BC">
              <w:t>7.77498</w:t>
            </w:r>
          </w:p>
        </w:tc>
        <w:tc>
          <w:tcPr>
            <w:tcW w:w="960" w:type="dxa"/>
            <w:noWrap/>
            <w:hideMark/>
          </w:tcPr>
          <w:p w14:paraId="45A1E321" w14:textId="77777777" w:rsidR="00F529BC" w:rsidRPr="00F529BC" w:rsidRDefault="00F529BC" w:rsidP="00F529BC">
            <w:r w:rsidRPr="00F529BC">
              <w:t>12.28506</w:t>
            </w:r>
          </w:p>
        </w:tc>
        <w:tc>
          <w:tcPr>
            <w:tcW w:w="960" w:type="dxa"/>
            <w:noWrap/>
            <w:hideMark/>
          </w:tcPr>
          <w:p w14:paraId="6E934286" w14:textId="77777777" w:rsidR="00F529BC" w:rsidRPr="00F529BC" w:rsidRDefault="00F529BC" w:rsidP="00F529BC">
            <w:r w:rsidRPr="00F529BC">
              <w:t>14.2038</w:t>
            </w:r>
          </w:p>
        </w:tc>
      </w:tr>
      <w:tr w:rsidR="00F529BC" w:rsidRPr="00F529BC" w14:paraId="5AFBBD20" w14:textId="77777777" w:rsidTr="00F529BC">
        <w:trPr>
          <w:trHeight w:val="300"/>
        </w:trPr>
        <w:tc>
          <w:tcPr>
            <w:tcW w:w="960" w:type="dxa"/>
            <w:noWrap/>
            <w:hideMark/>
          </w:tcPr>
          <w:p w14:paraId="26DCE1EB" w14:textId="77777777" w:rsidR="00F529BC" w:rsidRPr="00F529BC" w:rsidRDefault="00F529BC" w:rsidP="00F529BC">
            <w:r w:rsidRPr="00F529BC">
              <w:t>3.998785</w:t>
            </w:r>
          </w:p>
        </w:tc>
        <w:tc>
          <w:tcPr>
            <w:tcW w:w="960" w:type="dxa"/>
            <w:noWrap/>
            <w:hideMark/>
          </w:tcPr>
          <w:p w14:paraId="02D3A8AD" w14:textId="77777777" w:rsidR="00F529BC" w:rsidRPr="00F529BC" w:rsidRDefault="00F529BC" w:rsidP="00F529BC">
            <w:r w:rsidRPr="00F529BC">
              <w:t>6.439127</w:t>
            </w:r>
          </w:p>
        </w:tc>
        <w:tc>
          <w:tcPr>
            <w:tcW w:w="960" w:type="dxa"/>
            <w:noWrap/>
            <w:hideMark/>
          </w:tcPr>
          <w:p w14:paraId="0CFAA016" w14:textId="77777777" w:rsidR="00F529BC" w:rsidRPr="00F529BC" w:rsidRDefault="00F529BC" w:rsidP="00F529BC">
            <w:r w:rsidRPr="00F529BC">
              <w:t>7.263116</w:t>
            </w:r>
          </w:p>
        </w:tc>
        <w:tc>
          <w:tcPr>
            <w:tcW w:w="960" w:type="dxa"/>
            <w:noWrap/>
            <w:hideMark/>
          </w:tcPr>
          <w:p w14:paraId="05DC180E" w14:textId="77777777" w:rsidR="00F529BC" w:rsidRPr="00F529BC" w:rsidRDefault="00F529BC" w:rsidP="00F529BC">
            <w:r w:rsidRPr="00F529BC">
              <w:t>9.437486</w:t>
            </w:r>
          </w:p>
        </w:tc>
        <w:tc>
          <w:tcPr>
            <w:tcW w:w="960" w:type="dxa"/>
            <w:noWrap/>
            <w:hideMark/>
          </w:tcPr>
          <w:p w14:paraId="6793940F" w14:textId="77777777" w:rsidR="00F529BC" w:rsidRPr="00F529BC" w:rsidRDefault="00F529BC" w:rsidP="00F529BC">
            <w:r w:rsidRPr="00F529BC">
              <w:t>10.82379</w:t>
            </w:r>
          </w:p>
        </w:tc>
        <w:tc>
          <w:tcPr>
            <w:tcW w:w="960" w:type="dxa"/>
            <w:noWrap/>
            <w:hideMark/>
          </w:tcPr>
          <w:p w14:paraId="23A4033B" w14:textId="77777777" w:rsidR="00F529BC" w:rsidRPr="00F529BC" w:rsidRDefault="00F529BC" w:rsidP="00F529BC">
            <w:r w:rsidRPr="00F529BC">
              <w:t>2.88868</w:t>
            </w:r>
          </w:p>
        </w:tc>
        <w:tc>
          <w:tcPr>
            <w:tcW w:w="960" w:type="dxa"/>
            <w:noWrap/>
            <w:hideMark/>
          </w:tcPr>
          <w:p w14:paraId="661CC413" w14:textId="77777777" w:rsidR="00F529BC" w:rsidRPr="00F529BC" w:rsidRDefault="00F529BC" w:rsidP="00F529BC">
            <w:r w:rsidRPr="00F529BC">
              <w:t>5.837489</w:t>
            </w:r>
          </w:p>
        </w:tc>
        <w:tc>
          <w:tcPr>
            <w:tcW w:w="960" w:type="dxa"/>
            <w:noWrap/>
            <w:hideMark/>
          </w:tcPr>
          <w:p w14:paraId="789AFE57" w14:textId="77777777" w:rsidR="00F529BC" w:rsidRPr="00F529BC" w:rsidRDefault="00F529BC" w:rsidP="00F529BC">
            <w:r w:rsidRPr="00F529BC">
              <w:t>7.284289</w:t>
            </w:r>
          </w:p>
        </w:tc>
        <w:tc>
          <w:tcPr>
            <w:tcW w:w="960" w:type="dxa"/>
            <w:noWrap/>
            <w:hideMark/>
          </w:tcPr>
          <w:p w14:paraId="6D1C4FF5" w14:textId="77777777" w:rsidR="00F529BC" w:rsidRPr="00F529BC" w:rsidRDefault="00F529BC" w:rsidP="00F529BC">
            <w:r w:rsidRPr="00F529BC">
              <w:t>9.556719</w:t>
            </w:r>
          </w:p>
        </w:tc>
        <w:tc>
          <w:tcPr>
            <w:tcW w:w="960" w:type="dxa"/>
            <w:noWrap/>
            <w:hideMark/>
          </w:tcPr>
          <w:p w14:paraId="723449AF" w14:textId="77777777" w:rsidR="00F529BC" w:rsidRPr="00F529BC" w:rsidRDefault="00F529BC" w:rsidP="00F529BC">
            <w:r w:rsidRPr="00F529BC">
              <w:t>15.20939</w:t>
            </w:r>
          </w:p>
        </w:tc>
      </w:tr>
      <w:tr w:rsidR="00F529BC" w:rsidRPr="00F529BC" w14:paraId="46A6E1DC" w14:textId="77777777" w:rsidTr="00F529BC">
        <w:trPr>
          <w:trHeight w:val="300"/>
        </w:trPr>
        <w:tc>
          <w:tcPr>
            <w:tcW w:w="960" w:type="dxa"/>
            <w:noWrap/>
            <w:hideMark/>
          </w:tcPr>
          <w:p w14:paraId="06936CE4" w14:textId="77777777" w:rsidR="00F529BC" w:rsidRPr="00F529BC" w:rsidRDefault="00F529BC" w:rsidP="00F529BC">
            <w:r w:rsidRPr="00F529BC">
              <w:t>3.594735</w:t>
            </w:r>
          </w:p>
        </w:tc>
        <w:tc>
          <w:tcPr>
            <w:tcW w:w="960" w:type="dxa"/>
            <w:noWrap/>
            <w:hideMark/>
          </w:tcPr>
          <w:p w14:paraId="60C50865" w14:textId="77777777" w:rsidR="00F529BC" w:rsidRPr="00F529BC" w:rsidRDefault="00F529BC" w:rsidP="00F529BC">
            <w:r w:rsidRPr="00F529BC">
              <w:t>5.845317</w:t>
            </w:r>
          </w:p>
        </w:tc>
        <w:tc>
          <w:tcPr>
            <w:tcW w:w="960" w:type="dxa"/>
            <w:noWrap/>
            <w:hideMark/>
          </w:tcPr>
          <w:p w14:paraId="01DFF2EC" w14:textId="77777777" w:rsidR="00F529BC" w:rsidRPr="00F529BC" w:rsidRDefault="00F529BC" w:rsidP="00F529BC">
            <w:r w:rsidRPr="00F529BC">
              <w:t>7.49816</w:t>
            </w:r>
          </w:p>
        </w:tc>
        <w:tc>
          <w:tcPr>
            <w:tcW w:w="960" w:type="dxa"/>
            <w:noWrap/>
            <w:hideMark/>
          </w:tcPr>
          <w:p w14:paraId="0776EE40" w14:textId="77777777" w:rsidR="00F529BC" w:rsidRPr="00F529BC" w:rsidRDefault="00F529BC" w:rsidP="00F529BC">
            <w:r w:rsidRPr="00F529BC">
              <w:t>9.577481</w:t>
            </w:r>
          </w:p>
        </w:tc>
        <w:tc>
          <w:tcPr>
            <w:tcW w:w="960" w:type="dxa"/>
            <w:noWrap/>
            <w:hideMark/>
          </w:tcPr>
          <w:p w14:paraId="789ECEA9" w14:textId="77777777" w:rsidR="00F529BC" w:rsidRPr="00F529BC" w:rsidRDefault="00F529BC" w:rsidP="00F529BC">
            <w:r w:rsidRPr="00F529BC">
              <w:t>11.63989</w:t>
            </w:r>
          </w:p>
        </w:tc>
        <w:tc>
          <w:tcPr>
            <w:tcW w:w="960" w:type="dxa"/>
            <w:noWrap/>
            <w:hideMark/>
          </w:tcPr>
          <w:p w14:paraId="7F6B302D" w14:textId="77777777" w:rsidR="00F529BC" w:rsidRPr="00F529BC" w:rsidRDefault="00F529BC" w:rsidP="00F529BC">
            <w:r w:rsidRPr="00F529BC">
              <w:t>3.835076</w:t>
            </w:r>
          </w:p>
        </w:tc>
        <w:tc>
          <w:tcPr>
            <w:tcW w:w="960" w:type="dxa"/>
            <w:noWrap/>
            <w:hideMark/>
          </w:tcPr>
          <w:p w14:paraId="4E243CF0" w14:textId="77777777" w:rsidR="00F529BC" w:rsidRPr="00F529BC" w:rsidRDefault="00F529BC" w:rsidP="00F529BC">
            <w:r w:rsidRPr="00F529BC">
              <w:t>5.301915</w:t>
            </w:r>
          </w:p>
        </w:tc>
        <w:tc>
          <w:tcPr>
            <w:tcW w:w="960" w:type="dxa"/>
            <w:noWrap/>
            <w:hideMark/>
          </w:tcPr>
          <w:p w14:paraId="5F429023" w14:textId="77777777" w:rsidR="00F529BC" w:rsidRPr="00F529BC" w:rsidRDefault="00F529BC" w:rsidP="00F529BC">
            <w:r w:rsidRPr="00F529BC">
              <w:t>7.323442</w:t>
            </w:r>
          </w:p>
        </w:tc>
        <w:tc>
          <w:tcPr>
            <w:tcW w:w="960" w:type="dxa"/>
            <w:noWrap/>
            <w:hideMark/>
          </w:tcPr>
          <w:p w14:paraId="17A07D76" w14:textId="77777777" w:rsidR="00F529BC" w:rsidRPr="00F529BC" w:rsidRDefault="00F529BC" w:rsidP="00F529BC">
            <w:r w:rsidRPr="00F529BC">
              <w:t>16.52692</w:t>
            </w:r>
          </w:p>
        </w:tc>
        <w:tc>
          <w:tcPr>
            <w:tcW w:w="960" w:type="dxa"/>
            <w:noWrap/>
            <w:hideMark/>
          </w:tcPr>
          <w:p w14:paraId="02F9DD2E" w14:textId="77777777" w:rsidR="00F529BC" w:rsidRPr="00F529BC" w:rsidRDefault="00F529BC" w:rsidP="00F529BC">
            <w:r w:rsidRPr="00F529BC">
              <w:t>16.39059</w:t>
            </w:r>
          </w:p>
        </w:tc>
      </w:tr>
      <w:tr w:rsidR="00F529BC" w:rsidRPr="00F529BC" w14:paraId="21FD4119" w14:textId="77777777" w:rsidTr="00F529BC">
        <w:trPr>
          <w:trHeight w:val="300"/>
        </w:trPr>
        <w:tc>
          <w:tcPr>
            <w:tcW w:w="960" w:type="dxa"/>
            <w:noWrap/>
            <w:hideMark/>
          </w:tcPr>
          <w:p w14:paraId="0B339EF4" w14:textId="77777777" w:rsidR="00F529BC" w:rsidRPr="00F529BC" w:rsidRDefault="00F529BC" w:rsidP="00F529BC">
            <w:r w:rsidRPr="00F529BC">
              <w:t>4.192396</w:t>
            </w:r>
          </w:p>
        </w:tc>
        <w:tc>
          <w:tcPr>
            <w:tcW w:w="960" w:type="dxa"/>
            <w:noWrap/>
            <w:hideMark/>
          </w:tcPr>
          <w:p w14:paraId="56659B94" w14:textId="77777777" w:rsidR="00F529BC" w:rsidRPr="00F529BC" w:rsidRDefault="00F529BC" w:rsidP="00F529BC">
            <w:r w:rsidRPr="00F529BC">
              <w:t>6.483722</w:t>
            </w:r>
          </w:p>
        </w:tc>
        <w:tc>
          <w:tcPr>
            <w:tcW w:w="960" w:type="dxa"/>
            <w:noWrap/>
            <w:hideMark/>
          </w:tcPr>
          <w:p w14:paraId="130E6BAA" w14:textId="77777777" w:rsidR="00F529BC" w:rsidRPr="00F529BC" w:rsidRDefault="00F529BC" w:rsidP="00F529BC">
            <w:r w:rsidRPr="00F529BC">
              <w:t>9.714933</w:t>
            </w:r>
          </w:p>
        </w:tc>
        <w:tc>
          <w:tcPr>
            <w:tcW w:w="960" w:type="dxa"/>
            <w:noWrap/>
            <w:hideMark/>
          </w:tcPr>
          <w:p w14:paraId="2B4505A4" w14:textId="77777777" w:rsidR="00F529BC" w:rsidRPr="00F529BC" w:rsidRDefault="00F529BC" w:rsidP="00F529BC">
            <w:r w:rsidRPr="00F529BC">
              <w:t>12.57857</w:t>
            </w:r>
          </w:p>
        </w:tc>
        <w:tc>
          <w:tcPr>
            <w:tcW w:w="960" w:type="dxa"/>
            <w:noWrap/>
            <w:hideMark/>
          </w:tcPr>
          <w:p w14:paraId="11F636DA" w14:textId="77777777" w:rsidR="00F529BC" w:rsidRPr="00F529BC" w:rsidRDefault="00F529BC" w:rsidP="00F529BC">
            <w:r w:rsidRPr="00F529BC">
              <w:t>14.88714</w:t>
            </w:r>
          </w:p>
        </w:tc>
        <w:tc>
          <w:tcPr>
            <w:tcW w:w="960" w:type="dxa"/>
            <w:noWrap/>
            <w:hideMark/>
          </w:tcPr>
          <w:p w14:paraId="2DA30D9B" w14:textId="77777777" w:rsidR="00F529BC" w:rsidRPr="00F529BC" w:rsidRDefault="00F529BC" w:rsidP="00F529BC">
            <w:r w:rsidRPr="00F529BC">
              <w:t>4.311523</w:t>
            </w:r>
          </w:p>
        </w:tc>
        <w:tc>
          <w:tcPr>
            <w:tcW w:w="960" w:type="dxa"/>
            <w:noWrap/>
            <w:hideMark/>
          </w:tcPr>
          <w:p w14:paraId="634DC6ED" w14:textId="77777777" w:rsidR="00F529BC" w:rsidRPr="00F529BC" w:rsidRDefault="00F529BC" w:rsidP="00F529BC">
            <w:r w:rsidRPr="00F529BC">
              <w:t>6.251056</w:t>
            </w:r>
          </w:p>
        </w:tc>
        <w:tc>
          <w:tcPr>
            <w:tcW w:w="960" w:type="dxa"/>
            <w:noWrap/>
            <w:hideMark/>
          </w:tcPr>
          <w:p w14:paraId="39D56736" w14:textId="77777777" w:rsidR="00F529BC" w:rsidRPr="00F529BC" w:rsidRDefault="00F529BC" w:rsidP="00F529BC">
            <w:r w:rsidRPr="00F529BC">
              <w:t>9.572236</w:t>
            </w:r>
          </w:p>
        </w:tc>
        <w:tc>
          <w:tcPr>
            <w:tcW w:w="960" w:type="dxa"/>
            <w:noWrap/>
            <w:hideMark/>
          </w:tcPr>
          <w:p w14:paraId="4AE558C9" w14:textId="77777777" w:rsidR="00F529BC" w:rsidRPr="00F529BC" w:rsidRDefault="00F529BC" w:rsidP="00F529BC">
            <w:r w:rsidRPr="00F529BC">
              <w:t>9.38872</w:t>
            </w:r>
          </w:p>
        </w:tc>
        <w:tc>
          <w:tcPr>
            <w:tcW w:w="960" w:type="dxa"/>
            <w:noWrap/>
            <w:hideMark/>
          </w:tcPr>
          <w:p w14:paraId="5B8BEC83" w14:textId="77777777" w:rsidR="00F529BC" w:rsidRPr="00F529BC" w:rsidRDefault="00F529BC" w:rsidP="00F529BC">
            <w:r w:rsidRPr="00F529BC">
              <w:t>15.87379</w:t>
            </w:r>
          </w:p>
        </w:tc>
      </w:tr>
      <w:tr w:rsidR="00F529BC" w:rsidRPr="00F529BC" w14:paraId="0ADC5A2E" w14:textId="77777777" w:rsidTr="00F529BC">
        <w:trPr>
          <w:trHeight w:val="300"/>
        </w:trPr>
        <w:tc>
          <w:tcPr>
            <w:tcW w:w="960" w:type="dxa"/>
            <w:noWrap/>
            <w:hideMark/>
          </w:tcPr>
          <w:p w14:paraId="0BB717F4" w14:textId="77777777" w:rsidR="00F529BC" w:rsidRPr="00F529BC" w:rsidRDefault="00F529BC" w:rsidP="00F529BC">
            <w:pPr>
              <w:rPr>
                <w:b/>
                <w:bCs/>
              </w:rPr>
            </w:pPr>
            <w:r w:rsidRPr="00F529BC">
              <w:rPr>
                <w:b/>
                <w:bCs/>
              </w:rPr>
              <w:t>3.255343</w:t>
            </w:r>
          </w:p>
        </w:tc>
        <w:tc>
          <w:tcPr>
            <w:tcW w:w="960" w:type="dxa"/>
            <w:noWrap/>
            <w:hideMark/>
          </w:tcPr>
          <w:p w14:paraId="0A1EA424" w14:textId="77777777" w:rsidR="00F529BC" w:rsidRPr="00F529BC" w:rsidRDefault="00F529BC" w:rsidP="00F529BC">
            <w:pPr>
              <w:rPr>
                <w:b/>
                <w:bCs/>
              </w:rPr>
            </w:pPr>
            <w:r w:rsidRPr="00F529BC">
              <w:rPr>
                <w:b/>
                <w:bCs/>
              </w:rPr>
              <w:t>5.064508</w:t>
            </w:r>
          </w:p>
        </w:tc>
        <w:tc>
          <w:tcPr>
            <w:tcW w:w="960" w:type="dxa"/>
            <w:noWrap/>
            <w:hideMark/>
          </w:tcPr>
          <w:p w14:paraId="548BAAE8" w14:textId="77777777" w:rsidR="00F529BC" w:rsidRPr="00F529BC" w:rsidRDefault="00F529BC" w:rsidP="00F529BC">
            <w:pPr>
              <w:rPr>
                <w:b/>
                <w:bCs/>
              </w:rPr>
            </w:pPr>
            <w:r w:rsidRPr="00F529BC">
              <w:rPr>
                <w:b/>
                <w:bCs/>
              </w:rPr>
              <w:t>7.658452</w:t>
            </w:r>
          </w:p>
        </w:tc>
        <w:tc>
          <w:tcPr>
            <w:tcW w:w="960" w:type="dxa"/>
            <w:noWrap/>
            <w:hideMark/>
          </w:tcPr>
          <w:p w14:paraId="0D28581B" w14:textId="77777777" w:rsidR="00F529BC" w:rsidRPr="00F529BC" w:rsidRDefault="00F529BC" w:rsidP="00F529BC">
            <w:pPr>
              <w:rPr>
                <w:b/>
                <w:bCs/>
              </w:rPr>
            </w:pPr>
            <w:r w:rsidRPr="00F529BC">
              <w:rPr>
                <w:b/>
                <w:bCs/>
              </w:rPr>
              <w:t>9.970831</w:t>
            </w:r>
          </w:p>
        </w:tc>
        <w:tc>
          <w:tcPr>
            <w:tcW w:w="960" w:type="dxa"/>
            <w:noWrap/>
            <w:hideMark/>
          </w:tcPr>
          <w:p w14:paraId="5FC8C4C5" w14:textId="77777777" w:rsidR="00F529BC" w:rsidRPr="00F529BC" w:rsidRDefault="00F529BC" w:rsidP="00F529BC">
            <w:pPr>
              <w:rPr>
                <w:b/>
                <w:bCs/>
              </w:rPr>
            </w:pPr>
            <w:r w:rsidRPr="00F529BC">
              <w:rPr>
                <w:b/>
                <w:bCs/>
              </w:rPr>
              <w:t>12.37297</w:t>
            </w:r>
          </w:p>
        </w:tc>
        <w:tc>
          <w:tcPr>
            <w:tcW w:w="960" w:type="dxa"/>
            <w:noWrap/>
            <w:hideMark/>
          </w:tcPr>
          <w:p w14:paraId="3431A5EA" w14:textId="77777777" w:rsidR="00F529BC" w:rsidRPr="00F529BC" w:rsidRDefault="00F529BC" w:rsidP="00F529BC">
            <w:pPr>
              <w:rPr>
                <w:b/>
                <w:bCs/>
              </w:rPr>
            </w:pPr>
            <w:r w:rsidRPr="00F529BC">
              <w:rPr>
                <w:b/>
                <w:bCs/>
              </w:rPr>
              <w:t>3.03915</w:t>
            </w:r>
          </w:p>
        </w:tc>
        <w:tc>
          <w:tcPr>
            <w:tcW w:w="960" w:type="dxa"/>
            <w:noWrap/>
            <w:hideMark/>
          </w:tcPr>
          <w:p w14:paraId="6FB6CE82" w14:textId="77777777" w:rsidR="00F529BC" w:rsidRPr="00F529BC" w:rsidRDefault="00F529BC" w:rsidP="00F529BC">
            <w:pPr>
              <w:rPr>
                <w:b/>
                <w:bCs/>
              </w:rPr>
            </w:pPr>
            <w:r w:rsidRPr="00F529BC">
              <w:rPr>
                <w:b/>
                <w:bCs/>
              </w:rPr>
              <w:t>5.212595</w:t>
            </w:r>
          </w:p>
        </w:tc>
        <w:tc>
          <w:tcPr>
            <w:tcW w:w="960" w:type="dxa"/>
            <w:noWrap/>
            <w:hideMark/>
          </w:tcPr>
          <w:p w14:paraId="531D3C86" w14:textId="77777777" w:rsidR="00F529BC" w:rsidRPr="00F529BC" w:rsidRDefault="00F529BC" w:rsidP="00F529BC">
            <w:pPr>
              <w:rPr>
                <w:b/>
                <w:bCs/>
              </w:rPr>
            </w:pPr>
            <w:r w:rsidRPr="00F529BC">
              <w:rPr>
                <w:b/>
                <w:bCs/>
              </w:rPr>
              <w:t>7.138324</w:t>
            </w:r>
          </w:p>
        </w:tc>
        <w:tc>
          <w:tcPr>
            <w:tcW w:w="960" w:type="dxa"/>
            <w:noWrap/>
            <w:hideMark/>
          </w:tcPr>
          <w:p w14:paraId="23A7BEB7" w14:textId="77777777" w:rsidR="00F529BC" w:rsidRPr="00F529BC" w:rsidRDefault="00F529BC" w:rsidP="00F529BC">
            <w:pPr>
              <w:rPr>
                <w:b/>
                <w:bCs/>
              </w:rPr>
            </w:pPr>
            <w:r w:rsidRPr="00F529BC">
              <w:rPr>
                <w:b/>
                <w:bCs/>
              </w:rPr>
              <w:t>9.990887</w:t>
            </w:r>
          </w:p>
        </w:tc>
        <w:tc>
          <w:tcPr>
            <w:tcW w:w="960" w:type="dxa"/>
            <w:noWrap/>
            <w:hideMark/>
          </w:tcPr>
          <w:p w14:paraId="754C4ABE" w14:textId="77777777" w:rsidR="00F529BC" w:rsidRPr="00F529BC" w:rsidRDefault="00F529BC" w:rsidP="00F529BC">
            <w:pPr>
              <w:rPr>
                <w:b/>
                <w:bCs/>
              </w:rPr>
            </w:pPr>
            <w:r w:rsidRPr="00F529BC">
              <w:rPr>
                <w:b/>
                <w:bCs/>
              </w:rPr>
              <w:t>13.53665</w:t>
            </w:r>
          </w:p>
        </w:tc>
      </w:tr>
    </w:tbl>
    <w:p w14:paraId="7D8A4207" w14:textId="77777777" w:rsidR="00F529BC" w:rsidRDefault="00F529BC" w:rsidP="00DD05AD">
      <w:r>
        <w:lastRenderedPageBreak/>
        <w:t>6</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214B8B3D" w14:textId="77777777" w:rsidTr="00F529BC">
        <w:trPr>
          <w:trHeight w:val="300"/>
        </w:trPr>
        <w:tc>
          <w:tcPr>
            <w:tcW w:w="960" w:type="dxa"/>
            <w:noWrap/>
            <w:hideMark/>
          </w:tcPr>
          <w:p w14:paraId="3C13FBE2" w14:textId="77777777" w:rsidR="00F529BC" w:rsidRPr="00F529BC" w:rsidRDefault="00F529BC" w:rsidP="00F529BC">
            <w:r w:rsidRPr="00F529BC">
              <w:t>Tx01</w:t>
            </w:r>
          </w:p>
        </w:tc>
        <w:tc>
          <w:tcPr>
            <w:tcW w:w="960" w:type="dxa"/>
            <w:noWrap/>
            <w:hideMark/>
          </w:tcPr>
          <w:p w14:paraId="65B2D1F5" w14:textId="77777777" w:rsidR="00F529BC" w:rsidRPr="00F529BC" w:rsidRDefault="00F529BC" w:rsidP="00F529BC">
            <w:r w:rsidRPr="00F529BC">
              <w:t>Tx02</w:t>
            </w:r>
          </w:p>
        </w:tc>
        <w:tc>
          <w:tcPr>
            <w:tcW w:w="960" w:type="dxa"/>
            <w:noWrap/>
            <w:hideMark/>
          </w:tcPr>
          <w:p w14:paraId="182DA170" w14:textId="77777777" w:rsidR="00F529BC" w:rsidRPr="00F529BC" w:rsidRDefault="00F529BC" w:rsidP="00F529BC">
            <w:r w:rsidRPr="00F529BC">
              <w:t>Tx03</w:t>
            </w:r>
          </w:p>
        </w:tc>
        <w:tc>
          <w:tcPr>
            <w:tcW w:w="960" w:type="dxa"/>
            <w:noWrap/>
            <w:hideMark/>
          </w:tcPr>
          <w:p w14:paraId="2996FBB6" w14:textId="77777777" w:rsidR="00F529BC" w:rsidRPr="00F529BC" w:rsidRDefault="00F529BC" w:rsidP="00F529BC">
            <w:r w:rsidRPr="00F529BC">
              <w:t>Tx04</w:t>
            </w:r>
          </w:p>
        </w:tc>
        <w:tc>
          <w:tcPr>
            <w:tcW w:w="960" w:type="dxa"/>
            <w:noWrap/>
            <w:hideMark/>
          </w:tcPr>
          <w:p w14:paraId="20434D89" w14:textId="77777777" w:rsidR="00F529BC" w:rsidRPr="00F529BC" w:rsidRDefault="00F529BC" w:rsidP="00F529BC">
            <w:r w:rsidRPr="00F529BC">
              <w:t>Tx05</w:t>
            </w:r>
          </w:p>
        </w:tc>
        <w:tc>
          <w:tcPr>
            <w:tcW w:w="960" w:type="dxa"/>
            <w:noWrap/>
            <w:hideMark/>
          </w:tcPr>
          <w:p w14:paraId="51024122" w14:textId="77777777" w:rsidR="00F529BC" w:rsidRPr="00F529BC" w:rsidRDefault="00F529BC" w:rsidP="00F529BC">
            <w:r w:rsidRPr="00F529BC">
              <w:t>Tx06</w:t>
            </w:r>
          </w:p>
        </w:tc>
        <w:tc>
          <w:tcPr>
            <w:tcW w:w="960" w:type="dxa"/>
            <w:noWrap/>
            <w:hideMark/>
          </w:tcPr>
          <w:p w14:paraId="5E899050" w14:textId="77777777" w:rsidR="00F529BC" w:rsidRPr="00F529BC" w:rsidRDefault="00F529BC" w:rsidP="00F529BC">
            <w:r w:rsidRPr="00F529BC">
              <w:t>Tx07</w:t>
            </w:r>
          </w:p>
        </w:tc>
        <w:tc>
          <w:tcPr>
            <w:tcW w:w="960" w:type="dxa"/>
            <w:noWrap/>
            <w:hideMark/>
          </w:tcPr>
          <w:p w14:paraId="5E723A88" w14:textId="77777777" w:rsidR="00F529BC" w:rsidRPr="00F529BC" w:rsidRDefault="00F529BC" w:rsidP="00F529BC">
            <w:r w:rsidRPr="00F529BC">
              <w:t>Tx08</w:t>
            </w:r>
          </w:p>
        </w:tc>
        <w:tc>
          <w:tcPr>
            <w:tcW w:w="960" w:type="dxa"/>
            <w:noWrap/>
            <w:hideMark/>
          </w:tcPr>
          <w:p w14:paraId="5F3C5BB4" w14:textId="77777777" w:rsidR="00F529BC" w:rsidRPr="00F529BC" w:rsidRDefault="00F529BC" w:rsidP="00F529BC">
            <w:r w:rsidRPr="00F529BC">
              <w:t>Tx09</w:t>
            </w:r>
          </w:p>
        </w:tc>
        <w:tc>
          <w:tcPr>
            <w:tcW w:w="960" w:type="dxa"/>
            <w:noWrap/>
            <w:hideMark/>
          </w:tcPr>
          <w:p w14:paraId="2997029A" w14:textId="77777777" w:rsidR="00F529BC" w:rsidRPr="00F529BC" w:rsidRDefault="00F529BC" w:rsidP="00F529BC">
            <w:r w:rsidRPr="00F529BC">
              <w:t>Tx10</w:t>
            </w:r>
          </w:p>
        </w:tc>
      </w:tr>
      <w:tr w:rsidR="00F529BC" w:rsidRPr="00F529BC" w14:paraId="3C622886" w14:textId="77777777" w:rsidTr="00F529BC">
        <w:trPr>
          <w:trHeight w:val="300"/>
        </w:trPr>
        <w:tc>
          <w:tcPr>
            <w:tcW w:w="960" w:type="dxa"/>
            <w:noWrap/>
            <w:hideMark/>
          </w:tcPr>
          <w:p w14:paraId="6A296CF6" w14:textId="77777777" w:rsidR="00F529BC" w:rsidRPr="00F529BC" w:rsidRDefault="00F529BC" w:rsidP="00F529BC">
            <w:r w:rsidRPr="00F529BC">
              <w:t>3.366898</w:t>
            </w:r>
          </w:p>
        </w:tc>
        <w:tc>
          <w:tcPr>
            <w:tcW w:w="960" w:type="dxa"/>
            <w:noWrap/>
            <w:hideMark/>
          </w:tcPr>
          <w:p w14:paraId="52461659" w14:textId="77777777" w:rsidR="00F529BC" w:rsidRPr="00F529BC" w:rsidRDefault="00F529BC" w:rsidP="00F529BC">
            <w:r w:rsidRPr="00F529BC">
              <w:t>3.338335</w:t>
            </w:r>
          </w:p>
        </w:tc>
        <w:tc>
          <w:tcPr>
            <w:tcW w:w="960" w:type="dxa"/>
            <w:noWrap/>
            <w:hideMark/>
          </w:tcPr>
          <w:p w14:paraId="65D42D45" w14:textId="77777777" w:rsidR="00F529BC" w:rsidRPr="00F529BC" w:rsidRDefault="00F529BC" w:rsidP="00F529BC">
            <w:r w:rsidRPr="00F529BC">
              <w:t>6.468986</w:t>
            </w:r>
          </w:p>
        </w:tc>
        <w:tc>
          <w:tcPr>
            <w:tcW w:w="960" w:type="dxa"/>
            <w:noWrap/>
            <w:hideMark/>
          </w:tcPr>
          <w:p w14:paraId="17D9A136" w14:textId="77777777" w:rsidR="00F529BC" w:rsidRPr="00F529BC" w:rsidRDefault="00F529BC" w:rsidP="00F529BC">
            <w:r w:rsidRPr="00F529BC">
              <w:t>7.575463</w:t>
            </w:r>
          </w:p>
        </w:tc>
        <w:tc>
          <w:tcPr>
            <w:tcW w:w="960" w:type="dxa"/>
            <w:noWrap/>
            <w:hideMark/>
          </w:tcPr>
          <w:p w14:paraId="130A52BC" w14:textId="77777777" w:rsidR="00F529BC" w:rsidRPr="00F529BC" w:rsidRDefault="00F529BC" w:rsidP="00F529BC">
            <w:r w:rsidRPr="00F529BC">
              <w:t>10.82105</w:t>
            </w:r>
          </w:p>
        </w:tc>
        <w:tc>
          <w:tcPr>
            <w:tcW w:w="960" w:type="dxa"/>
            <w:noWrap/>
            <w:hideMark/>
          </w:tcPr>
          <w:p w14:paraId="0E14C008" w14:textId="77777777" w:rsidR="00F529BC" w:rsidRPr="00F529BC" w:rsidRDefault="00F529BC" w:rsidP="00F529BC">
            <w:r w:rsidRPr="00F529BC">
              <w:t>4.121355</w:t>
            </w:r>
          </w:p>
        </w:tc>
        <w:tc>
          <w:tcPr>
            <w:tcW w:w="960" w:type="dxa"/>
            <w:noWrap/>
            <w:hideMark/>
          </w:tcPr>
          <w:p w14:paraId="4D179C31" w14:textId="77777777" w:rsidR="00F529BC" w:rsidRPr="00F529BC" w:rsidRDefault="00F529BC" w:rsidP="00F529BC">
            <w:r w:rsidRPr="00F529BC">
              <w:t>4.285091</w:t>
            </w:r>
          </w:p>
        </w:tc>
        <w:tc>
          <w:tcPr>
            <w:tcW w:w="960" w:type="dxa"/>
            <w:noWrap/>
            <w:hideMark/>
          </w:tcPr>
          <w:p w14:paraId="1DCFE0DD" w14:textId="77777777" w:rsidR="00F529BC" w:rsidRPr="00F529BC" w:rsidRDefault="00F529BC" w:rsidP="00F529BC">
            <w:r w:rsidRPr="00F529BC">
              <w:t>6.214604</w:t>
            </w:r>
          </w:p>
        </w:tc>
        <w:tc>
          <w:tcPr>
            <w:tcW w:w="960" w:type="dxa"/>
            <w:noWrap/>
            <w:hideMark/>
          </w:tcPr>
          <w:p w14:paraId="4AF248B0" w14:textId="77777777" w:rsidR="00F529BC" w:rsidRPr="00F529BC" w:rsidRDefault="00F529BC" w:rsidP="00F529BC">
            <w:r w:rsidRPr="00F529BC">
              <w:t>8.102071</w:t>
            </w:r>
          </w:p>
        </w:tc>
        <w:tc>
          <w:tcPr>
            <w:tcW w:w="960" w:type="dxa"/>
            <w:noWrap/>
            <w:hideMark/>
          </w:tcPr>
          <w:p w14:paraId="4BDB6FF0" w14:textId="77777777" w:rsidR="00F529BC" w:rsidRPr="00F529BC" w:rsidRDefault="00F529BC" w:rsidP="00F529BC">
            <w:r w:rsidRPr="00F529BC">
              <w:t>11.34006</w:t>
            </w:r>
          </w:p>
        </w:tc>
      </w:tr>
      <w:tr w:rsidR="00F529BC" w:rsidRPr="00F529BC" w14:paraId="79433CD4" w14:textId="77777777" w:rsidTr="00F529BC">
        <w:trPr>
          <w:trHeight w:val="300"/>
        </w:trPr>
        <w:tc>
          <w:tcPr>
            <w:tcW w:w="960" w:type="dxa"/>
            <w:noWrap/>
            <w:hideMark/>
          </w:tcPr>
          <w:p w14:paraId="1CB96A75" w14:textId="77777777" w:rsidR="00F529BC" w:rsidRPr="00F529BC" w:rsidRDefault="00F529BC" w:rsidP="00F529BC">
            <w:r w:rsidRPr="00F529BC">
              <w:t>1.48831</w:t>
            </w:r>
          </w:p>
        </w:tc>
        <w:tc>
          <w:tcPr>
            <w:tcW w:w="960" w:type="dxa"/>
            <w:noWrap/>
            <w:hideMark/>
          </w:tcPr>
          <w:p w14:paraId="1035D2D0" w14:textId="77777777" w:rsidR="00F529BC" w:rsidRPr="00F529BC" w:rsidRDefault="00F529BC" w:rsidP="00F529BC">
            <w:r w:rsidRPr="00F529BC">
              <w:t>4.533101</w:t>
            </w:r>
          </w:p>
        </w:tc>
        <w:tc>
          <w:tcPr>
            <w:tcW w:w="960" w:type="dxa"/>
            <w:noWrap/>
            <w:hideMark/>
          </w:tcPr>
          <w:p w14:paraId="7BE533E6" w14:textId="77777777" w:rsidR="00F529BC" w:rsidRPr="00F529BC" w:rsidRDefault="00F529BC" w:rsidP="00F529BC">
            <w:r w:rsidRPr="00F529BC">
              <w:t>6.530484</w:t>
            </w:r>
          </w:p>
        </w:tc>
        <w:tc>
          <w:tcPr>
            <w:tcW w:w="960" w:type="dxa"/>
            <w:noWrap/>
            <w:hideMark/>
          </w:tcPr>
          <w:p w14:paraId="2305038E" w14:textId="77777777" w:rsidR="00F529BC" w:rsidRPr="00F529BC" w:rsidRDefault="00F529BC" w:rsidP="00F529BC">
            <w:r w:rsidRPr="00F529BC">
              <w:t>8.228496</w:t>
            </w:r>
          </w:p>
        </w:tc>
        <w:tc>
          <w:tcPr>
            <w:tcW w:w="960" w:type="dxa"/>
            <w:noWrap/>
            <w:hideMark/>
          </w:tcPr>
          <w:p w14:paraId="126621F3" w14:textId="77777777" w:rsidR="00F529BC" w:rsidRPr="00F529BC" w:rsidRDefault="00F529BC" w:rsidP="00F529BC">
            <w:r w:rsidRPr="00F529BC">
              <w:t>13.62999</w:t>
            </w:r>
          </w:p>
        </w:tc>
        <w:tc>
          <w:tcPr>
            <w:tcW w:w="960" w:type="dxa"/>
            <w:noWrap/>
            <w:hideMark/>
          </w:tcPr>
          <w:p w14:paraId="73312611" w14:textId="77777777" w:rsidR="00F529BC" w:rsidRPr="00F529BC" w:rsidRDefault="00F529BC" w:rsidP="00F529BC">
            <w:r w:rsidRPr="00F529BC">
              <w:t>1.663439</w:t>
            </w:r>
          </w:p>
        </w:tc>
        <w:tc>
          <w:tcPr>
            <w:tcW w:w="960" w:type="dxa"/>
            <w:noWrap/>
            <w:hideMark/>
          </w:tcPr>
          <w:p w14:paraId="3F8E3C42" w14:textId="77777777" w:rsidR="00F529BC" w:rsidRPr="00F529BC" w:rsidRDefault="00F529BC" w:rsidP="00F529BC">
            <w:r w:rsidRPr="00F529BC">
              <w:t>3.536769</w:t>
            </w:r>
          </w:p>
        </w:tc>
        <w:tc>
          <w:tcPr>
            <w:tcW w:w="960" w:type="dxa"/>
            <w:noWrap/>
            <w:hideMark/>
          </w:tcPr>
          <w:p w14:paraId="4EAA80F9" w14:textId="77777777" w:rsidR="00F529BC" w:rsidRPr="00F529BC" w:rsidRDefault="00F529BC" w:rsidP="00F529BC">
            <w:r w:rsidRPr="00F529BC">
              <w:t>5.81145</w:t>
            </w:r>
          </w:p>
        </w:tc>
        <w:tc>
          <w:tcPr>
            <w:tcW w:w="960" w:type="dxa"/>
            <w:noWrap/>
            <w:hideMark/>
          </w:tcPr>
          <w:p w14:paraId="7E22B7DB" w14:textId="77777777" w:rsidR="00F529BC" w:rsidRPr="00F529BC" w:rsidRDefault="00F529BC" w:rsidP="00F529BC">
            <w:r w:rsidRPr="00F529BC">
              <w:t>9.990537</w:t>
            </w:r>
          </w:p>
        </w:tc>
        <w:tc>
          <w:tcPr>
            <w:tcW w:w="960" w:type="dxa"/>
            <w:noWrap/>
            <w:hideMark/>
          </w:tcPr>
          <w:p w14:paraId="14F43FE0" w14:textId="77777777" w:rsidR="00F529BC" w:rsidRPr="00F529BC" w:rsidRDefault="00F529BC" w:rsidP="00F529BC">
            <w:r w:rsidRPr="00F529BC">
              <w:t>11.13727</w:t>
            </w:r>
          </w:p>
        </w:tc>
      </w:tr>
      <w:tr w:rsidR="00F529BC" w:rsidRPr="00F529BC" w14:paraId="3B49ADA5" w14:textId="77777777" w:rsidTr="00F529BC">
        <w:trPr>
          <w:trHeight w:val="300"/>
        </w:trPr>
        <w:tc>
          <w:tcPr>
            <w:tcW w:w="960" w:type="dxa"/>
            <w:noWrap/>
            <w:hideMark/>
          </w:tcPr>
          <w:p w14:paraId="238183A8" w14:textId="77777777" w:rsidR="00F529BC" w:rsidRPr="00F529BC" w:rsidRDefault="00F529BC" w:rsidP="00F529BC">
            <w:r w:rsidRPr="00F529BC">
              <w:t>2.598308</w:t>
            </w:r>
          </w:p>
        </w:tc>
        <w:tc>
          <w:tcPr>
            <w:tcW w:w="960" w:type="dxa"/>
            <w:noWrap/>
            <w:hideMark/>
          </w:tcPr>
          <w:p w14:paraId="3AA49A93" w14:textId="77777777" w:rsidR="00F529BC" w:rsidRPr="00F529BC" w:rsidRDefault="00F529BC" w:rsidP="00F529BC">
            <w:r w:rsidRPr="00F529BC">
              <w:t>3.852423</w:t>
            </w:r>
          </w:p>
        </w:tc>
        <w:tc>
          <w:tcPr>
            <w:tcW w:w="960" w:type="dxa"/>
            <w:noWrap/>
            <w:hideMark/>
          </w:tcPr>
          <w:p w14:paraId="57CACB5F" w14:textId="77777777" w:rsidR="00F529BC" w:rsidRPr="00F529BC" w:rsidRDefault="00F529BC" w:rsidP="00F529BC">
            <w:r w:rsidRPr="00F529BC">
              <w:t>7.982203</w:t>
            </w:r>
          </w:p>
        </w:tc>
        <w:tc>
          <w:tcPr>
            <w:tcW w:w="960" w:type="dxa"/>
            <w:noWrap/>
            <w:hideMark/>
          </w:tcPr>
          <w:p w14:paraId="19E8F0C7" w14:textId="77777777" w:rsidR="00F529BC" w:rsidRPr="00F529BC" w:rsidRDefault="00F529BC" w:rsidP="00F529BC">
            <w:r w:rsidRPr="00F529BC">
              <w:t>10.44305</w:t>
            </w:r>
          </w:p>
        </w:tc>
        <w:tc>
          <w:tcPr>
            <w:tcW w:w="960" w:type="dxa"/>
            <w:noWrap/>
            <w:hideMark/>
          </w:tcPr>
          <w:p w14:paraId="1869C009" w14:textId="77777777" w:rsidR="00F529BC" w:rsidRPr="00F529BC" w:rsidRDefault="00F529BC" w:rsidP="00F529BC">
            <w:r w:rsidRPr="00F529BC">
              <w:t>14.22747</w:t>
            </w:r>
          </w:p>
        </w:tc>
        <w:tc>
          <w:tcPr>
            <w:tcW w:w="960" w:type="dxa"/>
            <w:noWrap/>
            <w:hideMark/>
          </w:tcPr>
          <w:p w14:paraId="2BF8E686" w14:textId="77777777" w:rsidR="00F529BC" w:rsidRPr="00F529BC" w:rsidRDefault="00F529BC" w:rsidP="00F529BC">
            <w:r w:rsidRPr="00F529BC">
              <w:t>3.145089</w:t>
            </w:r>
          </w:p>
        </w:tc>
        <w:tc>
          <w:tcPr>
            <w:tcW w:w="960" w:type="dxa"/>
            <w:noWrap/>
            <w:hideMark/>
          </w:tcPr>
          <w:p w14:paraId="06B06093" w14:textId="77777777" w:rsidR="00F529BC" w:rsidRPr="00F529BC" w:rsidRDefault="00F529BC" w:rsidP="00F529BC">
            <w:r w:rsidRPr="00F529BC">
              <w:t>4.834649</w:t>
            </w:r>
          </w:p>
        </w:tc>
        <w:tc>
          <w:tcPr>
            <w:tcW w:w="960" w:type="dxa"/>
            <w:noWrap/>
            <w:hideMark/>
          </w:tcPr>
          <w:p w14:paraId="37759C3A" w14:textId="77777777" w:rsidR="00F529BC" w:rsidRPr="00F529BC" w:rsidRDefault="00F529BC" w:rsidP="00F529BC">
            <w:r w:rsidRPr="00F529BC">
              <w:t>5.98715</w:t>
            </w:r>
          </w:p>
        </w:tc>
        <w:tc>
          <w:tcPr>
            <w:tcW w:w="960" w:type="dxa"/>
            <w:noWrap/>
            <w:hideMark/>
          </w:tcPr>
          <w:p w14:paraId="35F73915" w14:textId="77777777" w:rsidR="00F529BC" w:rsidRPr="00F529BC" w:rsidRDefault="00F529BC" w:rsidP="00F529BC">
            <w:r w:rsidRPr="00F529BC">
              <w:t>8.49231</w:t>
            </w:r>
          </w:p>
        </w:tc>
        <w:tc>
          <w:tcPr>
            <w:tcW w:w="960" w:type="dxa"/>
            <w:noWrap/>
            <w:hideMark/>
          </w:tcPr>
          <w:p w14:paraId="6855B690" w14:textId="77777777" w:rsidR="00F529BC" w:rsidRPr="00F529BC" w:rsidRDefault="00F529BC" w:rsidP="00F529BC">
            <w:r w:rsidRPr="00F529BC">
              <w:t>15.12839</w:t>
            </w:r>
          </w:p>
        </w:tc>
      </w:tr>
      <w:tr w:rsidR="00F529BC" w:rsidRPr="00F529BC" w14:paraId="5A2589B6" w14:textId="77777777" w:rsidTr="00F529BC">
        <w:trPr>
          <w:trHeight w:val="300"/>
        </w:trPr>
        <w:tc>
          <w:tcPr>
            <w:tcW w:w="960" w:type="dxa"/>
            <w:noWrap/>
            <w:hideMark/>
          </w:tcPr>
          <w:p w14:paraId="14976C09" w14:textId="77777777" w:rsidR="00F529BC" w:rsidRPr="00F529BC" w:rsidRDefault="00F529BC" w:rsidP="00F529BC">
            <w:r w:rsidRPr="00F529BC">
              <w:t>2.841157</w:t>
            </w:r>
          </w:p>
        </w:tc>
        <w:tc>
          <w:tcPr>
            <w:tcW w:w="960" w:type="dxa"/>
            <w:noWrap/>
            <w:hideMark/>
          </w:tcPr>
          <w:p w14:paraId="101847A0" w14:textId="77777777" w:rsidR="00F529BC" w:rsidRPr="00F529BC" w:rsidRDefault="00F529BC" w:rsidP="00F529BC">
            <w:r w:rsidRPr="00F529BC">
              <w:t>4.912549</w:t>
            </w:r>
          </w:p>
        </w:tc>
        <w:tc>
          <w:tcPr>
            <w:tcW w:w="960" w:type="dxa"/>
            <w:noWrap/>
            <w:hideMark/>
          </w:tcPr>
          <w:p w14:paraId="0E807B00" w14:textId="77777777" w:rsidR="00F529BC" w:rsidRPr="00F529BC" w:rsidRDefault="00F529BC" w:rsidP="00F529BC">
            <w:r w:rsidRPr="00F529BC">
              <w:t>6.380767</w:t>
            </w:r>
          </w:p>
        </w:tc>
        <w:tc>
          <w:tcPr>
            <w:tcW w:w="960" w:type="dxa"/>
            <w:noWrap/>
            <w:hideMark/>
          </w:tcPr>
          <w:p w14:paraId="71FB797A" w14:textId="77777777" w:rsidR="00F529BC" w:rsidRPr="00F529BC" w:rsidRDefault="00F529BC" w:rsidP="00F529BC">
            <w:r w:rsidRPr="00F529BC">
              <w:t>9.560065</w:t>
            </w:r>
          </w:p>
        </w:tc>
        <w:tc>
          <w:tcPr>
            <w:tcW w:w="960" w:type="dxa"/>
            <w:noWrap/>
            <w:hideMark/>
          </w:tcPr>
          <w:p w14:paraId="57702C4A" w14:textId="77777777" w:rsidR="00F529BC" w:rsidRPr="00F529BC" w:rsidRDefault="00F529BC" w:rsidP="00F529BC">
            <w:r w:rsidRPr="00F529BC">
              <w:t>9.972159</w:t>
            </w:r>
          </w:p>
        </w:tc>
        <w:tc>
          <w:tcPr>
            <w:tcW w:w="960" w:type="dxa"/>
            <w:noWrap/>
            <w:hideMark/>
          </w:tcPr>
          <w:p w14:paraId="055FED2D" w14:textId="77777777" w:rsidR="00F529BC" w:rsidRPr="00F529BC" w:rsidRDefault="00F529BC" w:rsidP="00F529BC">
            <w:r w:rsidRPr="00F529BC">
              <w:t>2.309679</w:t>
            </w:r>
          </w:p>
        </w:tc>
        <w:tc>
          <w:tcPr>
            <w:tcW w:w="960" w:type="dxa"/>
            <w:noWrap/>
            <w:hideMark/>
          </w:tcPr>
          <w:p w14:paraId="4C1A861A" w14:textId="77777777" w:rsidR="00F529BC" w:rsidRPr="00F529BC" w:rsidRDefault="00F529BC" w:rsidP="00F529BC">
            <w:r w:rsidRPr="00F529BC">
              <w:t>5.410391</w:t>
            </w:r>
          </w:p>
        </w:tc>
        <w:tc>
          <w:tcPr>
            <w:tcW w:w="960" w:type="dxa"/>
            <w:noWrap/>
            <w:hideMark/>
          </w:tcPr>
          <w:p w14:paraId="30977A79" w14:textId="77777777" w:rsidR="00F529BC" w:rsidRPr="00F529BC" w:rsidRDefault="00F529BC" w:rsidP="00F529BC">
            <w:r w:rsidRPr="00F529BC">
              <w:t>7.912492</w:t>
            </w:r>
          </w:p>
        </w:tc>
        <w:tc>
          <w:tcPr>
            <w:tcW w:w="960" w:type="dxa"/>
            <w:noWrap/>
            <w:hideMark/>
          </w:tcPr>
          <w:p w14:paraId="3E42446E" w14:textId="77777777" w:rsidR="00F529BC" w:rsidRPr="00F529BC" w:rsidRDefault="00F529BC" w:rsidP="00F529BC">
            <w:r w:rsidRPr="00F529BC">
              <w:t>8.68228</w:t>
            </w:r>
          </w:p>
        </w:tc>
        <w:tc>
          <w:tcPr>
            <w:tcW w:w="960" w:type="dxa"/>
            <w:noWrap/>
            <w:hideMark/>
          </w:tcPr>
          <w:p w14:paraId="0F480CF3" w14:textId="77777777" w:rsidR="00F529BC" w:rsidRPr="00F529BC" w:rsidRDefault="00F529BC" w:rsidP="00F529BC">
            <w:r w:rsidRPr="00F529BC">
              <w:t>13.49894</w:t>
            </w:r>
          </w:p>
        </w:tc>
      </w:tr>
      <w:tr w:rsidR="00F529BC" w:rsidRPr="00F529BC" w14:paraId="35AFAEAA" w14:textId="77777777" w:rsidTr="00F529BC">
        <w:trPr>
          <w:trHeight w:val="300"/>
        </w:trPr>
        <w:tc>
          <w:tcPr>
            <w:tcW w:w="960" w:type="dxa"/>
            <w:noWrap/>
            <w:hideMark/>
          </w:tcPr>
          <w:p w14:paraId="6D20F73C" w14:textId="77777777" w:rsidR="00F529BC" w:rsidRPr="00F529BC" w:rsidRDefault="00F529BC" w:rsidP="00F529BC">
            <w:r w:rsidRPr="00F529BC">
              <w:t>3.561451</w:t>
            </w:r>
          </w:p>
        </w:tc>
        <w:tc>
          <w:tcPr>
            <w:tcW w:w="960" w:type="dxa"/>
            <w:noWrap/>
            <w:hideMark/>
          </w:tcPr>
          <w:p w14:paraId="24B9BD1F" w14:textId="77777777" w:rsidR="00F529BC" w:rsidRPr="00F529BC" w:rsidRDefault="00F529BC" w:rsidP="00F529BC">
            <w:r w:rsidRPr="00F529BC">
              <w:t>5.138074</w:t>
            </w:r>
          </w:p>
        </w:tc>
        <w:tc>
          <w:tcPr>
            <w:tcW w:w="960" w:type="dxa"/>
            <w:noWrap/>
            <w:hideMark/>
          </w:tcPr>
          <w:p w14:paraId="04991FB6" w14:textId="77777777" w:rsidR="00F529BC" w:rsidRPr="00F529BC" w:rsidRDefault="00F529BC" w:rsidP="00F529BC">
            <w:r w:rsidRPr="00F529BC">
              <w:t>9.323618</w:t>
            </w:r>
          </w:p>
        </w:tc>
        <w:tc>
          <w:tcPr>
            <w:tcW w:w="960" w:type="dxa"/>
            <w:noWrap/>
            <w:hideMark/>
          </w:tcPr>
          <w:p w14:paraId="01624D9B" w14:textId="77777777" w:rsidR="00F529BC" w:rsidRPr="00F529BC" w:rsidRDefault="00F529BC" w:rsidP="00F529BC">
            <w:r w:rsidRPr="00F529BC">
              <w:t>9.471068</w:t>
            </w:r>
          </w:p>
        </w:tc>
        <w:tc>
          <w:tcPr>
            <w:tcW w:w="960" w:type="dxa"/>
            <w:noWrap/>
            <w:hideMark/>
          </w:tcPr>
          <w:p w14:paraId="3347E789" w14:textId="77777777" w:rsidR="00F529BC" w:rsidRPr="00F529BC" w:rsidRDefault="00F529BC" w:rsidP="00F529BC">
            <w:r w:rsidRPr="00F529BC">
              <w:t>11.15345</w:t>
            </w:r>
          </w:p>
        </w:tc>
        <w:tc>
          <w:tcPr>
            <w:tcW w:w="960" w:type="dxa"/>
            <w:noWrap/>
            <w:hideMark/>
          </w:tcPr>
          <w:p w14:paraId="688A3D66" w14:textId="77777777" w:rsidR="00F529BC" w:rsidRPr="00F529BC" w:rsidRDefault="00F529BC" w:rsidP="00F529BC">
            <w:r w:rsidRPr="00F529BC">
              <w:t>2.6423</w:t>
            </w:r>
          </w:p>
        </w:tc>
        <w:tc>
          <w:tcPr>
            <w:tcW w:w="960" w:type="dxa"/>
            <w:noWrap/>
            <w:hideMark/>
          </w:tcPr>
          <w:p w14:paraId="1A62541A" w14:textId="77777777" w:rsidR="00F529BC" w:rsidRPr="00F529BC" w:rsidRDefault="00F529BC" w:rsidP="00F529BC">
            <w:r w:rsidRPr="00F529BC">
              <w:t>4.583289</w:t>
            </w:r>
          </w:p>
        </w:tc>
        <w:tc>
          <w:tcPr>
            <w:tcW w:w="960" w:type="dxa"/>
            <w:noWrap/>
            <w:hideMark/>
          </w:tcPr>
          <w:p w14:paraId="494123BD" w14:textId="77777777" w:rsidR="00F529BC" w:rsidRPr="00F529BC" w:rsidRDefault="00F529BC" w:rsidP="00F529BC">
            <w:r w:rsidRPr="00F529BC">
              <w:t>6.99789</w:t>
            </w:r>
          </w:p>
        </w:tc>
        <w:tc>
          <w:tcPr>
            <w:tcW w:w="960" w:type="dxa"/>
            <w:noWrap/>
            <w:hideMark/>
          </w:tcPr>
          <w:p w14:paraId="6304EFA3" w14:textId="77777777" w:rsidR="00F529BC" w:rsidRPr="00F529BC" w:rsidRDefault="00F529BC" w:rsidP="00F529BC">
            <w:r w:rsidRPr="00F529BC">
              <w:t>9.580672</w:t>
            </w:r>
          </w:p>
        </w:tc>
        <w:tc>
          <w:tcPr>
            <w:tcW w:w="960" w:type="dxa"/>
            <w:noWrap/>
            <w:hideMark/>
          </w:tcPr>
          <w:p w14:paraId="4F6A2238" w14:textId="77777777" w:rsidR="00F529BC" w:rsidRPr="00F529BC" w:rsidRDefault="00F529BC" w:rsidP="00F529BC">
            <w:r w:rsidRPr="00F529BC">
              <w:t>11.45552</w:t>
            </w:r>
          </w:p>
        </w:tc>
      </w:tr>
      <w:tr w:rsidR="00F529BC" w:rsidRPr="00F529BC" w14:paraId="2EF8B7F6" w14:textId="77777777" w:rsidTr="00F529BC">
        <w:trPr>
          <w:trHeight w:val="300"/>
        </w:trPr>
        <w:tc>
          <w:tcPr>
            <w:tcW w:w="960" w:type="dxa"/>
            <w:noWrap/>
            <w:hideMark/>
          </w:tcPr>
          <w:p w14:paraId="2FCC6DF3" w14:textId="77777777" w:rsidR="00F529BC" w:rsidRPr="00F529BC" w:rsidRDefault="00F529BC" w:rsidP="00F529BC">
            <w:r w:rsidRPr="00F529BC">
              <w:t>2.954024</w:t>
            </w:r>
          </w:p>
        </w:tc>
        <w:tc>
          <w:tcPr>
            <w:tcW w:w="960" w:type="dxa"/>
            <w:noWrap/>
            <w:hideMark/>
          </w:tcPr>
          <w:p w14:paraId="50A2D3F9" w14:textId="77777777" w:rsidR="00F529BC" w:rsidRPr="00F529BC" w:rsidRDefault="00F529BC" w:rsidP="00F529BC">
            <w:r w:rsidRPr="00F529BC">
              <w:t>5.709072</w:t>
            </w:r>
          </w:p>
        </w:tc>
        <w:tc>
          <w:tcPr>
            <w:tcW w:w="960" w:type="dxa"/>
            <w:noWrap/>
            <w:hideMark/>
          </w:tcPr>
          <w:p w14:paraId="11AAE95A" w14:textId="77777777" w:rsidR="00F529BC" w:rsidRPr="00F529BC" w:rsidRDefault="00F529BC" w:rsidP="00F529BC">
            <w:r w:rsidRPr="00F529BC">
              <w:t>7.207049</w:t>
            </w:r>
          </w:p>
        </w:tc>
        <w:tc>
          <w:tcPr>
            <w:tcW w:w="960" w:type="dxa"/>
            <w:noWrap/>
            <w:hideMark/>
          </w:tcPr>
          <w:p w14:paraId="64C6D8C4" w14:textId="77777777" w:rsidR="00F529BC" w:rsidRPr="00F529BC" w:rsidRDefault="00F529BC" w:rsidP="00F529BC">
            <w:r w:rsidRPr="00F529BC">
              <w:t>8.816399</w:t>
            </w:r>
          </w:p>
        </w:tc>
        <w:tc>
          <w:tcPr>
            <w:tcW w:w="960" w:type="dxa"/>
            <w:noWrap/>
            <w:hideMark/>
          </w:tcPr>
          <w:p w14:paraId="3B76C473" w14:textId="77777777" w:rsidR="00F529BC" w:rsidRPr="00F529BC" w:rsidRDefault="00F529BC" w:rsidP="00F529BC">
            <w:r w:rsidRPr="00F529BC">
              <w:t>15.26204</w:t>
            </w:r>
          </w:p>
        </w:tc>
        <w:tc>
          <w:tcPr>
            <w:tcW w:w="960" w:type="dxa"/>
            <w:noWrap/>
            <w:hideMark/>
          </w:tcPr>
          <w:p w14:paraId="565B432C" w14:textId="77777777" w:rsidR="00F529BC" w:rsidRPr="00F529BC" w:rsidRDefault="00F529BC" w:rsidP="00F529BC">
            <w:r w:rsidRPr="00F529BC">
              <w:t>2.830997</w:t>
            </w:r>
          </w:p>
        </w:tc>
        <w:tc>
          <w:tcPr>
            <w:tcW w:w="960" w:type="dxa"/>
            <w:noWrap/>
            <w:hideMark/>
          </w:tcPr>
          <w:p w14:paraId="062CCF32" w14:textId="77777777" w:rsidR="00F529BC" w:rsidRPr="00F529BC" w:rsidRDefault="00F529BC" w:rsidP="00F529BC">
            <w:r w:rsidRPr="00F529BC">
              <w:t>4.939336</w:t>
            </w:r>
          </w:p>
        </w:tc>
        <w:tc>
          <w:tcPr>
            <w:tcW w:w="960" w:type="dxa"/>
            <w:noWrap/>
            <w:hideMark/>
          </w:tcPr>
          <w:p w14:paraId="00156D56" w14:textId="77777777" w:rsidR="00F529BC" w:rsidRPr="00F529BC" w:rsidRDefault="00F529BC" w:rsidP="00F529BC">
            <w:r w:rsidRPr="00F529BC">
              <w:t>7.83258</w:t>
            </w:r>
          </w:p>
        </w:tc>
        <w:tc>
          <w:tcPr>
            <w:tcW w:w="960" w:type="dxa"/>
            <w:noWrap/>
            <w:hideMark/>
          </w:tcPr>
          <w:p w14:paraId="51102A3F" w14:textId="77777777" w:rsidR="00F529BC" w:rsidRPr="00F529BC" w:rsidRDefault="00F529BC" w:rsidP="00F529BC">
            <w:r w:rsidRPr="00F529BC">
              <w:t>11.21484</w:t>
            </w:r>
          </w:p>
        </w:tc>
        <w:tc>
          <w:tcPr>
            <w:tcW w:w="960" w:type="dxa"/>
            <w:noWrap/>
            <w:hideMark/>
          </w:tcPr>
          <w:p w14:paraId="7431A0F4" w14:textId="77777777" w:rsidR="00F529BC" w:rsidRPr="00F529BC" w:rsidRDefault="00F529BC" w:rsidP="00F529BC">
            <w:r w:rsidRPr="00F529BC">
              <w:t>11.50627</w:t>
            </w:r>
          </w:p>
        </w:tc>
      </w:tr>
      <w:tr w:rsidR="00F529BC" w:rsidRPr="00F529BC" w14:paraId="57919D84" w14:textId="77777777" w:rsidTr="00F529BC">
        <w:trPr>
          <w:trHeight w:val="300"/>
        </w:trPr>
        <w:tc>
          <w:tcPr>
            <w:tcW w:w="960" w:type="dxa"/>
            <w:noWrap/>
            <w:hideMark/>
          </w:tcPr>
          <w:p w14:paraId="16B63402" w14:textId="77777777" w:rsidR="00F529BC" w:rsidRPr="00F529BC" w:rsidRDefault="00F529BC" w:rsidP="00F529BC">
            <w:r w:rsidRPr="00F529BC">
              <w:t>2.447236</w:t>
            </w:r>
          </w:p>
        </w:tc>
        <w:tc>
          <w:tcPr>
            <w:tcW w:w="960" w:type="dxa"/>
            <w:noWrap/>
            <w:hideMark/>
          </w:tcPr>
          <w:p w14:paraId="66F5E9D2" w14:textId="77777777" w:rsidR="00F529BC" w:rsidRPr="00F529BC" w:rsidRDefault="00F529BC" w:rsidP="00F529BC">
            <w:r w:rsidRPr="00F529BC">
              <w:t>6.640358</w:t>
            </w:r>
          </w:p>
        </w:tc>
        <w:tc>
          <w:tcPr>
            <w:tcW w:w="960" w:type="dxa"/>
            <w:noWrap/>
            <w:hideMark/>
          </w:tcPr>
          <w:p w14:paraId="031806DE" w14:textId="77777777" w:rsidR="00F529BC" w:rsidRPr="00F529BC" w:rsidRDefault="00F529BC" w:rsidP="00F529BC">
            <w:r w:rsidRPr="00F529BC">
              <w:t>7.813543</w:t>
            </w:r>
          </w:p>
        </w:tc>
        <w:tc>
          <w:tcPr>
            <w:tcW w:w="960" w:type="dxa"/>
            <w:noWrap/>
            <w:hideMark/>
          </w:tcPr>
          <w:p w14:paraId="4BCC2380" w14:textId="77777777" w:rsidR="00F529BC" w:rsidRPr="00F529BC" w:rsidRDefault="00F529BC" w:rsidP="00F529BC">
            <w:r w:rsidRPr="00F529BC">
              <w:t>11.91001</w:t>
            </w:r>
          </w:p>
        </w:tc>
        <w:tc>
          <w:tcPr>
            <w:tcW w:w="960" w:type="dxa"/>
            <w:noWrap/>
            <w:hideMark/>
          </w:tcPr>
          <w:p w14:paraId="717ACFD3" w14:textId="77777777" w:rsidR="00F529BC" w:rsidRPr="00F529BC" w:rsidRDefault="00F529BC" w:rsidP="00F529BC">
            <w:r w:rsidRPr="00F529BC">
              <w:t>16.2475</w:t>
            </w:r>
          </w:p>
        </w:tc>
        <w:tc>
          <w:tcPr>
            <w:tcW w:w="960" w:type="dxa"/>
            <w:noWrap/>
            <w:hideMark/>
          </w:tcPr>
          <w:p w14:paraId="0F83B8D5" w14:textId="77777777" w:rsidR="00F529BC" w:rsidRPr="00F529BC" w:rsidRDefault="00F529BC" w:rsidP="00F529BC">
            <w:r w:rsidRPr="00F529BC">
              <w:t>3.564486</w:t>
            </w:r>
          </w:p>
        </w:tc>
        <w:tc>
          <w:tcPr>
            <w:tcW w:w="960" w:type="dxa"/>
            <w:noWrap/>
            <w:hideMark/>
          </w:tcPr>
          <w:p w14:paraId="4B567B80" w14:textId="77777777" w:rsidR="00F529BC" w:rsidRPr="00F529BC" w:rsidRDefault="00F529BC" w:rsidP="00F529BC">
            <w:r w:rsidRPr="00F529BC">
              <w:t>7.13023</w:t>
            </w:r>
          </w:p>
        </w:tc>
        <w:tc>
          <w:tcPr>
            <w:tcW w:w="960" w:type="dxa"/>
            <w:noWrap/>
            <w:hideMark/>
          </w:tcPr>
          <w:p w14:paraId="4FCCB936" w14:textId="77777777" w:rsidR="00F529BC" w:rsidRPr="00F529BC" w:rsidRDefault="00F529BC" w:rsidP="00F529BC">
            <w:r w:rsidRPr="00F529BC">
              <w:t>7.126235</w:t>
            </w:r>
          </w:p>
        </w:tc>
        <w:tc>
          <w:tcPr>
            <w:tcW w:w="960" w:type="dxa"/>
            <w:noWrap/>
            <w:hideMark/>
          </w:tcPr>
          <w:p w14:paraId="7BEA330A" w14:textId="77777777" w:rsidR="00F529BC" w:rsidRPr="00F529BC" w:rsidRDefault="00F529BC" w:rsidP="00F529BC">
            <w:r w:rsidRPr="00F529BC">
              <w:t>8.824264</w:t>
            </w:r>
          </w:p>
        </w:tc>
        <w:tc>
          <w:tcPr>
            <w:tcW w:w="960" w:type="dxa"/>
            <w:noWrap/>
            <w:hideMark/>
          </w:tcPr>
          <w:p w14:paraId="62B51272" w14:textId="77777777" w:rsidR="00F529BC" w:rsidRPr="00F529BC" w:rsidRDefault="00F529BC" w:rsidP="00F529BC">
            <w:r w:rsidRPr="00F529BC">
              <w:t>10.92206</w:t>
            </w:r>
          </w:p>
        </w:tc>
      </w:tr>
      <w:tr w:rsidR="00F529BC" w:rsidRPr="00F529BC" w14:paraId="1F1A9A76" w14:textId="77777777" w:rsidTr="00F529BC">
        <w:trPr>
          <w:trHeight w:val="300"/>
        </w:trPr>
        <w:tc>
          <w:tcPr>
            <w:tcW w:w="960" w:type="dxa"/>
            <w:noWrap/>
            <w:hideMark/>
          </w:tcPr>
          <w:p w14:paraId="0854C5B2" w14:textId="77777777" w:rsidR="00F529BC" w:rsidRPr="00F529BC" w:rsidRDefault="00F529BC" w:rsidP="00F529BC">
            <w:r w:rsidRPr="00F529BC">
              <w:t>3.23085</w:t>
            </w:r>
          </w:p>
        </w:tc>
        <w:tc>
          <w:tcPr>
            <w:tcW w:w="960" w:type="dxa"/>
            <w:noWrap/>
            <w:hideMark/>
          </w:tcPr>
          <w:p w14:paraId="3730F0FE" w14:textId="77777777" w:rsidR="00F529BC" w:rsidRPr="00F529BC" w:rsidRDefault="00F529BC" w:rsidP="00F529BC">
            <w:r w:rsidRPr="00F529BC">
              <w:t>6.134455</w:t>
            </w:r>
          </w:p>
        </w:tc>
        <w:tc>
          <w:tcPr>
            <w:tcW w:w="960" w:type="dxa"/>
            <w:noWrap/>
            <w:hideMark/>
          </w:tcPr>
          <w:p w14:paraId="6B9A0402" w14:textId="77777777" w:rsidR="00F529BC" w:rsidRPr="00F529BC" w:rsidRDefault="00F529BC" w:rsidP="00F529BC">
            <w:r w:rsidRPr="00F529BC">
              <w:t>9.673882</w:t>
            </w:r>
          </w:p>
        </w:tc>
        <w:tc>
          <w:tcPr>
            <w:tcW w:w="960" w:type="dxa"/>
            <w:noWrap/>
            <w:hideMark/>
          </w:tcPr>
          <w:p w14:paraId="0E98A25D" w14:textId="77777777" w:rsidR="00F529BC" w:rsidRPr="00F529BC" w:rsidRDefault="00F529BC" w:rsidP="00F529BC">
            <w:r w:rsidRPr="00F529BC">
              <w:t>9.778236</w:t>
            </w:r>
          </w:p>
        </w:tc>
        <w:tc>
          <w:tcPr>
            <w:tcW w:w="960" w:type="dxa"/>
            <w:noWrap/>
            <w:hideMark/>
          </w:tcPr>
          <w:p w14:paraId="109970FA" w14:textId="77777777" w:rsidR="00F529BC" w:rsidRPr="00F529BC" w:rsidRDefault="00F529BC" w:rsidP="00F529BC">
            <w:r w:rsidRPr="00F529BC">
              <w:t>11.99065</w:t>
            </w:r>
          </w:p>
        </w:tc>
        <w:tc>
          <w:tcPr>
            <w:tcW w:w="960" w:type="dxa"/>
            <w:noWrap/>
            <w:hideMark/>
          </w:tcPr>
          <w:p w14:paraId="698FDA38" w14:textId="77777777" w:rsidR="00F529BC" w:rsidRPr="00F529BC" w:rsidRDefault="00F529BC" w:rsidP="00F529BC">
            <w:r w:rsidRPr="00F529BC">
              <w:t>3.705403</w:t>
            </w:r>
          </w:p>
        </w:tc>
        <w:tc>
          <w:tcPr>
            <w:tcW w:w="960" w:type="dxa"/>
            <w:noWrap/>
            <w:hideMark/>
          </w:tcPr>
          <w:p w14:paraId="4EB38769" w14:textId="77777777" w:rsidR="00F529BC" w:rsidRPr="00F529BC" w:rsidRDefault="00F529BC" w:rsidP="00F529BC">
            <w:r w:rsidRPr="00F529BC">
              <w:t>6.173575</w:t>
            </w:r>
          </w:p>
        </w:tc>
        <w:tc>
          <w:tcPr>
            <w:tcW w:w="960" w:type="dxa"/>
            <w:noWrap/>
            <w:hideMark/>
          </w:tcPr>
          <w:p w14:paraId="585EA4A7" w14:textId="77777777" w:rsidR="00F529BC" w:rsidRPr="00F529BC" w:rsidRDefault="00F529BC" w:rsidP="00F529BC">
            <w:r w:rsidRPr="00F529BC">
              <w:t>6.936356</w:t>
            </w:r>
          </w:p>
        </w:tc>
        <w:tc>
          <w:tcPr>
            <w:tcW w:w="960" w:type="dxa"/>
            <w:noWrap/>
            <w:hideMark/>
          </w:tcPr>
          <w:p w14:paraId="41DF8EE2" w14:textId="77777777" w:rsidR="00F529BC" w:rsidRPr="00F529BC" w:rsidRDefault="00F529BC" w:rsidP="00F529BC">
            <w:r w:rsidRPr="00F529BC">
              <w:t>9.58469</w:t>
            </w:r>
          </w:p>
        </w:tc>
        <w:tc>
          <w:tcPr>
            <w:tcW w:w="960" w:type="dxa"/>
            <w:noWrap/>
            <w:hideMark/>
          </w:tcPr>
          <w:p w14:paraId="38794360" w14:textId="77777777" w:rsidR="00F529BC" w:rsidRPr="00F529BC" w:rsidRDefault="00F529BC" w:rsidP="00F529BC">
            <w:r w:rsidRPr="00F529BC">
              <w:t>16.64859</w:t>
            </w:r>
          </w:p>
        </w:tc>
      </w:tr>
      <w:tr w:rsidR="00F529BC" w:rsidRPr="00F529BC" w14:paraId="4F2917C9" w14:textId="77777777" w:rsidTr="00F529BC">
        <w:trPr>
          <w:trHeight w:val="300"/>
        </w:trPr>
        <w:tc>
          <w:tcPr>
            <w:tcW w:w="960" w:type="dxa"/>
            <w:noWrap/>
            <w:hideMark/>
          </w:tcPr>
          <w:p w14:paraId="5AA45983" w14:textId="77777777" w:rsidR="00F529BC" w:rsidRPr="00F529BC" w:rsidRDefault="00F529BC" w:rsidP="00F529BC">
            <w:r w:rsidRPr="00F529BC">
              <w:t>3.613226</w:t>
            </w:r>
          </w:p>
        </w:tc>
        <w:tc>
          <w:tcPr>
            <w:tcW w:w="960" w:type="dxa"/>
            <w:noWrap/>
            <w:hideMark/>
          </w:tcPr>
          <w:p w14:paraId="6E0ADCB7" w14:textId="77777777" w:rsidR="00F529BC" w:rsidRPr="00F529BC" w:rsidRDefault="00F529BC" w:rsidP="00F529BC">
            <w:r w:rsidRPr="00F529BC">
              <w:t>5.829411</w:t>
            </w:r>
          </w:p>
        </w:tc>
        <w:tc>
          <w:tcPr>
            <w:tcW w:w="960" w:type="dxa"/>
            <w:noWrap/>
            <w:hideMark/>
          </w:tcPr>
          <w:p w14:paraId="31C2486D" w14:textId="77777777" w:rsidR="00F529BC" w:rsidRPr="00F529BC" w:rsidRDefault="00F529BC" w:rsidP="00F529BC">
            <w:r w:rsidRPr="00F529BC">
              <w:t>7.948093</w:t>
            </w:r>
          </w:p>
        </w:tc>
        <w:tc>
          <w:tcPr>
            <w:tcW w:w="960" w:type="dxa"/>
            <w:noWrap/>
            <w:hideMark/>
          </w:tcPr>
          <w:p w14:paraId="05613F77" w14:textId="77777777" w:rsidR="00F529BC" w:rsidRPr="00F529BC" w:rsidRDefault="00F529BC" w:rsidP="00F529BC">
            <w:r w:rsidRPr="00F529BC">
              <w:t>9.853715</w:t>
            </w:r>
          </w:p>
        </w:tc>
        <w:tc>
          <w:tcPr>
            <w:tcW w:w="960" w:type="dxa"/>
            <w:noWrap/>
            <w:hideMark/>
          </w:tcPr>
          <w:p w14:paraId="7ECC5EBD" w14:textId="77777777" w:rsidR="00F529BC" w:rsidRPr="00F529BC" w:rsidRDefault="00F529BC" w:rsidP="00F529BC">
            <w:r w:rsidRPr="00F529BC">
              <w:t>11.66371</w:t>
            </w:r>
          </w:p>
        </w:tc>
        <w:tc>
          <w:tcPr>
            <w:tcW w:w="960" w:type="dxa"/>
            <w:noWrap/>
            <w:hideMark/>
          </w:tcPr>
          <w:p w14:paraId="015B86CE" w14:textId="77777777" w:rsidR="00F529BC" w:rsidRPr="00F529BC" w:rsidRDefault="00F529BC" w:rsidP="00F529BC">
            <w:r w:rsidRPr="00F529BC">
              <w:t>3.893919</w:t>
            </w:r>
          </w:p>
        </w:tc>
        <w:tc>
          <w:tcPr>
            <w:tcW w:w="960" w:type="dxa"/>
            <w:noWrap/>
            <w:hideMark/>
          </w:tcPr>
          <w:p w14:paraId="2F4F2FFB" w14:textId="77777777" w:rsidR="00F529BC" w:rsidRPr="00F529BC" w:rsidRDefault="00F529BC" w:rsidP="00F529BC">
            <w:r w:rsidRPr="00F529BC">
              <w:t>5.292338</w:t>
            </w:r>
          </w:p>
        </w:tc>
        <w:tc>
          <w:tcPr>
            <w:tcW w:w="960" w:type="dxa"/>
            <w:noWrap/>
            <w:hideMark/>
          </w:tcPr>
          <w:p w14:paraId="0BF06AEF" w14:textId="77777777" w:rsidR="00F529BC" w:rsidRPr="00F529BC" w:rsidRDefault="00F529BC" w:rsidP="00F529BC">
            <w:r w:rsidRPr="00F529BC">
              <w:t>8.905098</w:t>
            </w:r>
          </w:p>
        </w:tc>
        <w:tc>
          <w:tcPr>
            <w:tcW w:w="960" w:type="dxa"/>
            <w:noWrap/>
            <w:hideMark/>
          </w:tcPr>
          <w:p w14:paraId="2142FB07" w14:textId="77777777" w:rsidR="00F529BC" w:rsidRPr="00F529BC" w:rsidRDefault="00F529BC" w:rsidP="00F529BC">
            <w:r w:rsidRPr="00F529BC">
              <w:t>13.77711</w:t>
            </w:r>
          </w:p>
        </w:tc>
        <w:tc>
          <w:tcPr>
            <w:tcW w:w="960" w:type="dxa"/>
            <w:noWrap/>
            <w:hideMark/>
          </w:tcPr>
          <w:p w14:paraId="21A4ED1C" w14:textId="77777777" w:rsidR="00F529BC" w:rsidRPr="00F529BC" w:rsidRDefault="00F529BC" w:rsidP="00F529BC">
            <w:r w:rsidRPr="00F529BC">
              <w:t>15.82152</w:t>
            </w:r>
          </w:p>
        </w:tc>
      </w:tr>
      <w:tr w:rsidR="00F529BC" w:rsidRPr="00F529BC" w14:paraId="5B240E77" w14:textId="77777777" w:rsidTr="00F529BC">
        <w:trPr>
          <w:trHeight w:val="300"/>
        </w:trPr>
        <w:tc>
          <w:tcPr>
            <w:tcW w:w="960" w:type="dxa"/>
            <w:noWrap/>
            <w:hideMark/>
          </w:tcPr>
          <w:p w14:paraId="76825C96" w14:textId="77777777" w:rsidR="00F529BC" w:rsidRPr="00F529BC" w:rsidRDefault="00F529BC" w:rsidP="00F529BC">
            <w:r w:rsidRPr="00F529BC">
              <w:t>4.271778</w:t>
            </w:r>
          </w:p>
        </w:tc>
        <w:tc>
          <w:tcPr>
            <w:tcW w:w="960" w:type="dxa"/>
            <w:noWrap/>
            <w:hideMark/>
          </w:tcPr>
          <w:p w14:paraId="0226D17E" w14:textId="77777777" w:rsidR="00F529BC" w:rsidRPr="00F529BC" w:rsidRDefault="00F529BC" w:rsidP="00F529BC">
            <w:r w:rsidRPr="00F529BC">
              <w:t>6.459357</w:t>
            </w:r>
          </w:p>
        </w:tc>
        <w:tc>
          <w:tcPr>
            <w:tcW w:w="960" w:type="dxa"/>
            <w:noWrap/>
            <w:hideMark/>
          </w:tcPr>
          <w:p w14:paraId="263F90F0" w14:textId="77777777" w:rsidR="00F529BC" w:rsidRPr="00F529BC" w:rsidRDefault="00F529BC" w:rsidP="00F529BC">
            <w:r w:rsidRPr="00F529BC">
              <w:t>7.703361</w:t>
            </w:r>
          </w:p>
        </w:tc>
        <w:tc>
          <w:tcPr>
            <w:tcW w:w="960" w:type="dxa"/>
            <w:noWrap/>
            <w:hideMark/>
          </w:tcPr>
          <w:p w14:paraId="6FA80993" w14:textId="77777777" w:rsidR="00F529BC" w:rsidRPr="00F529BC" w:rsidRDefault="00F529BC" w:rsidP="00F529BC">
            <w:r w:rsidRPr="00F529BC">
              <w:t>9.141104</w:t>
            </w:r>
          </w:p>
        </w:tc>
        <w:tc>
          <w:tcPr>
            <w:tcW w:w="960" w:type="dxa"/>
            <w:noWrap/>
            <w:hideMark/>
          </w:tcPr>
          <w:p w14:paraId="1C843AB3" w14:textId="77777777" w:rsidR="00F529BC" w:rsidRPr="00F529BC" w:rsidRDefault="00F529BC" w:rsidP="00F529BC">
            <w:r w:rsidRPr="00F529BC">
              <w:t>16.39605</w:t>
            </w:r>
          </w:p>
        </w:tc>
        <w:tc>
          <w:tcPr>
            <w:tcW w:w="960" w:type="dxa"/>
            <w:noWrap/>
            <w:hideMark/>
          </w:tcPr>
          <w:p w14:paraId="17CCA6E4" w14:textId="77777777" w:rsidR="00F529BC" w:rsidRPr="00F529BC" w:rsidRDefault="00F529BC" w:rsidP="00F529BC">
            <w:r w:rsidRPr="00F529BC">
              <w:t>3.549236</w:t>
            </w:r>
          </w:p>
        </w:tc>
        <w:tc>
          <w:tcPr>
            <w:tcW w:w="960" w:type="dxa"/>
            <w:noWrap/>
            <w:hideMark/>
          </w:tcPr>
          <w:p w14:paraId="212B45B5" w14:textId="77777777" w:rsidR="00F529BC" w:rsidRPr="00F529BC" w:rsidRDefault="00F529BC" w:rsidP="00F529BC">
            <w:r w:rsidRPr="00F529BC">
              <w:t>6.998789</w:t>
            </w:r>
          </w:p>
        </w:tc>
        <w:tc>
          <w:tcPr>
            <w:tcW w:w="960" w:type="dxa"/>
            <w:noWrap/>
            <w:hideMark/>
          </w:tcPr>
          <w:p w14:paraId="141DF22B" w14:textId="77777777" w:rsidR="00F529BC" w:rsidRPr="00F529BC" w:rsidRDefault="00F529BC" w:rsidP="00F529BC">
            <w:r w:rsidRPr="00F529BC">
              <w:t>7.941331</w:t>
            </w:r>
          </w:p>
        </w:tc>
        <w:tc>
          <w:tcPr>
            <w:tcW w:w="960" w:type="dxa"/>
            <w:noWrap/>
            <w:hideMark/>
          </w:tcPr>
          <w:p w14:paraId="5BE0250D" w14:textId="77777777" w:rsidR="00F529BC" w:rsidRPr="00F529BC" w:rsidRDefault="00F529BC" w:rsidP="00F529BC">
            <w:r w:rsidRPr="00F529BC">
              <w:t>10.77116</w:t>
            </w:r>
          </w:p>
        </w:tc>
        <w:tc>
          <w:tcPr>
            <w:tcW w:w="960" w:type="dxa"/>
            <w:noWrap/>
            <w:hideMark/>
          </w:tcPr>
          <w:p w14:paraId="40FA3DDD" w14:textId="77777777" w:rsidR="00F529BC" w:rsidRPr="00F529BC" w:rsidRDefault="00F529BC" w:rsidP="00F529BC">
            <w:r w:rsidRPr="00F529BC">
              <w:t>15.78886</w:t>
            </w:r>
          </w:p>
        </w:tc>
      </w:tr>
      <w:tr w:rsidR="00F529BC" w:rsidRPr="00F529BC" w14:paraId="1391E3F8" w14:textId="77777777" w:rsidTr="00F529BC">
        <w:trPr>
          <w:trHeight w:val="300"/>
        </w:trPr>
        <w:tc>
          <w:tcPr>
            <w:tcW w:w="960" w:type="dxa"/>
            <w:noWrap/>
            <w:hideMark/>
          </w:tcPr>
          <w:p w14:paraId="114BDA81" w14:textId="77777777" w:rsidR="00F529BC" w:rsidRPr="00F529BC" w:rsidRDefault="00F529BC" w:rsidP="00F529BC">
            <w:pPr>
              <w:rPr>
                <w:b/>
                <w:bCs/>
              </w:rPr>
            </w:pPr>
            <w:r w:rsidRPr="00F529BC">
              <w:rPr>
                <w:b/>
                <w:bCs/>
              </w:rPr>
              <w:t>3.037324</w:t>
            </w:r>
          </w:p>
        </w:tc>
        <w:tc>
          <w:tcPr>
            <w:tcW w:w="960" w:type="dxa"/>
            <w:noWrap/>
            <w:hideMark/>
          </w:tcPr>
          <w:p w14:paraId="260A303A" w14:textId="77777777" w:rsidR="00F529BC" w:rsidRPr="00F529BC" w:rsidRDefault="00F529BC" w:rsidP="00F529BC">
            <w:pPr>
              <w:rPr>
                <w:b/>
                <w:bCs/>
              </w:rPr>
            </w:pPr>
            <w:r w:rsidRPr="00F529BC">
              <w:rPr>
                <w:b/>
                <w:bCs/>
              </w:rPr>
              <w:t>5.254713</w:t>
            </w:r>
          </w:p>
        </w:tc>
        <w:tc>
          <w:tcPr>
            <w:tcW w:w="960" w:type="dxa"/>
            <w:noWrap/>
            <w:hideMark/>
          </w:tcPr>
          <w:p w14:paraId="6FE8DEBC" w14:textId="77777777" w:rsidR="00F529BC" w:rsidRPr="00F529BC" w:rsidRDefault="00F529BC" w:rsidP="00F529BC">
            <w:pPr>
              <w:rPr>
                <w:b/>
                <w:bCs/>
              </w:rPr>
            </w:pPr>
            <w:r w:rsidRPr="00F529BC">
              <w:rPr>
                <w:b/>
                <w:bCs/>
              </w:rPr>
              <w:t>7.703199</w:t>
            </w:r>
          </w:p>
        </w:tc>
        <w:tc>
          <w:tcPr>
            <w:tcW w:w="960" w:type="dxa"/>
            <w:noWrap/>
            <w:hideMark/>
          </w:tcPr>
          <w:p w14:paraId="53B5BEF1" w14:textId="77777777" w:rsidR="00F529BC" w:rsidRPr="00F529BC" w:rsidRDefault="00F529BC" w:rsidP="00F529BC">
            <w:pPr>
              <w:rPr>
                <w:b/>
                <w:bCs/>
              </w:rPr>
            </w:pPr>
            <w:r w:rsidRPr="00F529BC">
              <w:rPr>
                <w:b/>
                <w:bCs/>
              </w:rPr>
              <w:t>9.477762</w:t>
            </w:r>
          </w:p>
        </w:tc>
        <w:tc>
          <w:tcPr>
            <w:tcW w:w="960" w:type="dxa"/>
            <w:noWrap/>
            <w:hideMark/>
          </w:tcPr>
          <w:p w14:paraId="7E6B0C12" w14:textId="77777777" w:rsidR="00F529BC" w:rsidRPr="00F529BC" w:rsidRDefault="00F529BC" w:rsidP="00F529BC">
            <w:pPr>
              <w:rPr>
                <w:b/>
                <w:bCs/>
              </w:rPr>
            </w:pPr>
            <w:r w:rsidRPr="00F529BC">
              <w:rPr>
                <w:b/>
                <w:bCs/>
              </w:rPr>
              <w:t>13.13641</w:t>
            </w:r>
          </w:p>
        </w:tc>
        <w:tc>
          <w:tcPr>
            <w:tcW w:w="960" w:type="dxa"/>
            <w:noWrap/>
            <w:hideMark/>
          </w:tcPr>
          <w:p w14:paraId="6BBB1DA6" w14:textId="77777777" w:rsidR="00F529BC" w:rsidRPr="00F529BC" w:rsidRDefault="00F529BC" w:rsidP="00F529BC">
            <w:pPr>
              <w:rPr>
                <w:b/>
                <w:bCs/>
              </w:rPr>
            </w:pPr>
            <w:r w:rsidRPr="00F529BC">
              <w:rPr>
                <w:b/>
                <w:bCs/>
              </w:rPr>
              <w:t>3.14259</w:t>
            </w:r>
          </w:p>
        </w:tc>
        <w:tc>
          <w:tcPr>
            <w:tcW w:w="960" w:type="dxa"/>
            <w:noWrap/>
            <w:hideMark/>
          </w:tcPr>
          <w:p w14:paraId="046D671D" w14:textId="77777777" w:rsidR="00F529BC" w:rsidRPr="00F529BC" w:rsidRDefault="00F529BC" w:rsidP="00F529BC">
            <w:pPr>
              <w:rPr>
                <w:b/>
                <w:bCs/>
              </w:rPr>
            </w:pPr>
            <w:r w:rsidRPr="00F529BC">
              <w:rPr>
                <w:b/>
                <w:bCs/>
              </w:rPr>
              <w:t>5.318446</w:t>
            </w:r>
          </w:p>
        </w:tc>
        <w:tc>
          <w:tcPr>
            <w:tcW w:w="960" w:type="dxa"/>
            <w:noWrap/>
            <w:hideMark/>
          </w:tcPr>
          <w:p w14:paraId="7419761C" w14:textId="77777777" w:rsidR="00F529BC" w:rsidRPr="00F529BC" w:rsidRDefault="00F529BC" w:rsidP="00F529BC">
            <w:pPr>
              <w:rPr>
                <w:b/>
                <w:bCs/>
              </w:rPr>
            </w:pPr>
            <w:r w:rsidRPr="00F529BC">
              <w:rPr>
                <w:b/>
                <w:bCs/>
              </w:rPr>
              <w:t>7.166518</w:t>
            </w:r>
          </w:p>
        </w:tc>
        <w:tc>
          <w:tcPr>
            <w:tcW w:w="960" w:type="dxa"/>
            <w:noWrap/>
            <w:hideMark/>
          </w:tcPr>
          <w:p w14:paraId="0FD50151" w14:textId="77777777" w:rsidR="00F529BC" w:rsidRPr="00F529BC" w:rsidRDefault="00F529BC" w:rsidP="00F529BC">
            <w:pPr>
              <w:rPr>
                <w:b/>
                <w:bCs/>
              </w:rPr>
            </w:pPr>
            <w:r w:rsidRPr="00F529BC">
              <w:rPr>
                <w:b/>
                <w:bCs/>
              </w:rPr>
              <w:t>9.901994</w:t>
            </w:r>
          </w:p>
        </w:tc>
        <w:tc>
          <w:tcPr>
            <w:tcW w:w="960" w:type="dxa"/>
            <w:noWrap/>
            <w:hideMark/>
          </w:tcPr>
          <w:p w14:paraId="79A03EB0" w14:textId="77777777" w:rsidR="00F529BC" w:rsidRPr="00F529BC" w:rsidRDefault="00F529BC" w:rsidP="00F529BC">
            <w:pPr>
              <w:rPr>
                <w:b/>
                <w:bCs/>
              </w:rPr>
            </w:pPr>
            <w:r w:rsidRPr="00F529BC">
              <w:rPr>
                <w:b/>
                <w:bCs/>
              </w:rPr>
              <w:t>13.32475</w:t>
            </w:r>
          </w:p>
        </w:tc>
      </w:tr>
    </w:tbl>
    <w:p w14:paraId="487F19C6" w14:textId="4103744F" w:rsidR="00F529BC" w:rsidRDefault="00F529BC" w:rsidP="00DD05AD"/>
    <w:p w14:paraId="3C91DEBB" w14:textId="1C6CD397" w:rsidR="00F529BC" w:rsidRDefault="00F529BC" w:rsidP="00DD05AD">
      <w:r>
        <w:t>7</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0C042145" w14:textId="77777777" w:rsidTr="00F529BC">
        <w:trPr>
          <w:trHeight w:val="300"/>
        </w:trPr>
        <w:tc>
          <w:tcPr>
            <w:tcW w:w="960" w:type="dxa"/>
            <w:noWrap/>
            <w:hideMark/>
          </w:tcPr>
          <w:p w14:paraId="38074191" w14:textId="77777777" w:rsidR="00F529BC" w:rsidRPr="00F529BC" w:rsidRDefault="00F529BC" w:rsidP="00F529BC">
            <w:r w:rsidRPr="00F529BC">
              <w:t>Tx01</w:t>
            </w:r>
          </w:p>
        </w:tc>
        <w:tc>
          <w:tcPr>
            <w:tcW w:w="960" w:type="dxa"/>
            <w:noWrap/>
            <w:hideMark/>
          </w:tcPr>
          <w:p w14:paraId="096B37AA" w14:textId="77777777" w:rsidR="00F529BC" w:rsidRPr="00F529BC" w:rsidRDefault="00F529BC" w:rsidP="00F529BC">
            <w:r w:rsidRPr="00F529BC">
              <w:t>Tx02</w:t>
            </w:r>
          </w:p>
        </w:tc>
        <w:tc>
          <w:tcPr>
            <w:tcW w:w="960" w:type="dxa"/>
            <w:noWrap/>
            <w:hideMark/>
          </w:tcPr>
          <w:p w14:paraId="71431C04" w14:textId="77777777" w:rsidR="00F529BC" w:rsidRPr="00F529BC" w:rsidRDefault="00F529BC" w:rsidP="00F529BC">
            <w:r w:rsidRPr="00F529BC">
              <w:t>Tx03</w:t>
            </w:r>
          </w:p>
        </w:tc>
        <w:tc>
          <w:tcPr>
            <w:tcW w:w="960" w:type="dxa"/>
            <w:noWrap/>
            <w:hideMark/>
          </w:tcPr>
          <w:p w14:paraId="3696CC8D" w14:textId="77777777" w:rsidR="00F529BC" w:rsidRPr="00F529BC" w:rsidRDefault="00F529BC" w:rsidP="00F529BC">
            <w:r w:rsidRPr="00F529BC">
              <w:t>Tx04</w:t>
            </w:r>
          </w:p>
        </w:tc>
        <w:tc>
          <w:tcPr>
            <w:tcW w:w="960" w:type="dxa"/>
            <w:noWrap/>
            <w:hideMark/>
          </w:tcPr>
          <w:p w14:paraId="523203E1" w14:textId="77777777" w:rsidR="00F529BC" w:rsidRPr="00F529BC" w:rsidRDefault="00F529BC" w:rsidP="00F529BC">
            <w:r w:rsidRPr="00F529BC">
              <w:t>Tx05</w:t>
            </w:r>
          </w:p>
        </w:tc>
        <w:tc>
          <w:tcPr>
            <w:tcW w:w="960" w:type="dxa"/>
            <w:noWrap/>
            <w:hideMark/>
          </w:tcPr>
          <w:p w14:paraId="63CBB397" w14:textId="77777777" w:rsidR="00F529BC" w:rsidRPr="00F529BC" w:rsidRDefault="00F529BC" w:rsidP="00F529BC">
            <w:r w:rsidRPr="00F529BC">
              <w:t>Tx06</w:t>
            </w:r>
          </w:p>
        </w:tc>
        <w:tc>
          <w:tcPr>
            <w:tcW w:w="960" w:type="dxa"/>
            <w:noWrap/>
            <w:hideMark/>
          </w:tcPr>
          <w:p w14:paraId="18B5946E" w14:textId="77777777" w:rsidR="00F529BC" w:rsidRPr="00F529BC" w:rsidRDefault="00F529BC" w:rsidP="00F529BC">
            <w:r w:rsidRPr="00F529BC">
              <w:t>Tx07</w:t>
            </w:r>
          </w:p>
        </w:tc>
        <w:tc>
          <w:tcPr>
            <w:tcW w:w="960" w:type="dxa"/>
            <w:noWrap/>
            <w:hideMark/>
          </w:tcPr>
          <w:p w14:paraId="090BFB02" w14:textId="77777777" w:rsidR="00F529BC" w:rsidRPr="00F529BC" w:rsidRDefault="00F529BC" w:rsidP="00F529BC">
            <w:r w:rsidRPr="00F529BC">
              <w:t>Tx08</w:t>
            </w:r>
          </w:p>
        </w:tc>
        <w:tc>
          <w:tcPr>
            <w:tcW w:w="960" w:type="dxa"/>
            <w:noWrap/>
            <w:hideMark/>
          </w:tcPr>
          <w:p w14:paraId="2BA9344D" w14:textId="77777777" w:rsidR="00F529BC" w:rsidRPr="00F529BC" w:rsidRDefault="00F529BC" w:rsidP="00F529BC">
            <w:r w:rsidRPr="00F529BC">
              <w:t>Tx09</w:t>
            </w:r>
          </w:p>
        </w:tc>
        <w:tc>
          <w:tcPr>
            <w:tcW w:w="960" w:type="dxa"/>
            <w:noWrap/>
            <w:hideMark/>
          </w:tcPr>
          <w:p w14:paraId="154826C5" w14:textId="77777777" w:rsidR="00F529BC" w:rsidRPr="00F529BC" w:rsidRDefault="00F529BC" w:rsidP="00F529BC">
            <w:r w:rsidRPr="00F529BC">
              <w:t>Tx10</w:t>
            </w:r>
          </w:p>
        </w:tc>
      </w:tr>
      <w:tr w:rsidR="00F529BC" w:rsidRPr="00F529BC" w14:paraId="14CD4A68" w14:textId="77777777" w:rsidTr="00F529BC">
        <w:trPr>
          <w:trHeight w:val="300"/>
        </w:trPr>
        <w:tc>
          <w:tcPr>
            <w:tcW w:w="960" w:type="dxa"/>
            <w:noWrap/>
            <w:hideMark/>
          </w:tcPr>
          <w:p w14:paraId="157D1568" w14:textId="77777777" w:rsidR="00F529BC" w:rsidRPr="00F529BC" w:rsidRDefault="00F529BC" w:rsidP="00F529BC">
            <w:r w:rsidRPr="00F529BC">
              <w:t>1.234128</w:t>
            </w:r>
          </w:p>
        </w:tc>
        <w:tc>
          <w:tcPr>
            <w:tcW w:w="960" w:type="dxa"/>
            <w:noWrap/>
            <w:hideMark/>
          </w:tcPr>
          <w:p w14:paraId="7AAAF93D" w14:textId="77777777" w:rsidR="00F529BC" w:rsidRPr="00F529BC" w:rsidRDefault="00F529BC" w:rsidP="00F529BC">
            <w:r w:rsidRPr="00F529BC">
              <w:t>3.454373</w:t>
            </w:r>
          </w:p>
        </w:tc>
        <w:tc>
          <w:tcPr>
            <w:tcW w:w="960" w:type="dxa"/>
            <w:noWrap/>
            <w:hideMark/>
          </w:tcPr>
          <w:p w14:paraId="0C289DC9" w14:textId="77777777" w:rsidR="00F529BC" w:rsidRPr="00F529BC" w:rsidRDefault="00F529BC" w:rsidP="00F529BC">
            <w:r w:rsidRPr="00F529BC">
              <w:t>6.251508</w:t>
            </w:r>
          </w:p>
        </w:tc>
        <w:tc>
          <w:tcPr>
            <w:tcW w:w="960" w:type="dxa"/>
            <w:noWrap/>
            <w:hideMark/>
          </w:tcPr>
          <w:p w14:paraId="0D39EEFB" w14:textId="77777777" w:rsidR="00F529BC" w:rsidRPr="00F529BC" w:rsidRDefault="00F529BC" w:rsidP="00F529BC">
            <w:r w:rsidRPr="00F529BC">
              <w:t>8.104641</w:t>
            </w:r>
          </w:p>
        </w:tc>
        <w:tc>
          <w:tcPr>
            <w:tcW w:w="960" w:type="dxa"/>
            <w:noWrap/>
            <w:hideMark/>
          </w:tcPr>
          <w:p w14:paraId="0291C730" w14:textId="77777777" w:rsidR="00F529BC" w:rsidRPr="00F529BC" w:rsidRDefault="00F529BC" w:rsidP="00F529BC">
            <w:r w:rsidRPr="00F529BC">
              <w:t>10.81605</w:t>
            </w:r>
          </w:p>
        </w:tc>
        <w:tc>
          <w:tcPr>
            <w:tcW w:w="960" w:type="dxa"/>
            <w:noWrap/>
            <w:hideMark/>
          </w:tcPr>
          <w:p w14:paraId="2D93322A" w14:textId="77777777" w:rsidR="00F529BC" w:rsidRPr="00F529BC" w:rsidRDefault="00F529BC" w:rsidP="00F529BC">
            <w:r w:rsidRPr="00F529BC">
              <w:t>1.400079</w:t>
            </w:r>
          </w:p>
        </w:tc>
        <w:tc>
          <w:tcPr>
            <w:tcW w:w="960" w:type="dxa"/>
            <w:noWrap/>
            <w:hideMark/>
          </w:tcPr>
          <w:p w14:paraId="02F831CE" w14:textId="77777777" w:rsidR="00F529BC" w:rsidRPr="00F529BC" w:rsidRDefault="00F529BC" w:rsidP="00F529BC">
            <w:r w:rsidRPr="00F529BC">
              <w:t>4.485064</w:t>
            </w:r>
          </w:p>
        </w:tc>
        <w:tc>
          <w:tcPr>
            <w:tcW w:w="960" w:type="dxa"/>
            <w:noWrap/>
            <w:hideMark/>
          </w:tcPr>
          <w:p w14:paraId="069B6D54" w14:textId="77777777" w:rsidR="00F529BC" w:rsidRPr="00F529BC" w:rsidRDefault="00F529BC" w:rsidP="00F529BC">
            <w:r w:rsidRPr="00F529BC">
              <w:t>6.256532</w:t>
            </w:r>
          </w:p>
        </w:tc>
        <w:tc>
          <w:tcPr>
            <w:tcW w:w="960" w:type="dxa"/>
            <w:noWrap/>
            <w:hideMark/>
          </w:tcPr>
          <w:p w14:paraId="13BDD98E" w14:textId="77777777" w:rsidR="00F529BC" w:rsidRPr="00F529BC" w:rsidRDefault="00F529BC" w:rsidP="00F529BC">
            <w:r w:rsidRPr="00F529BC">
              <w:t>7.746677</w:t>
            </w:r>
          </w:p>
        </w:tc>
        <w:tc>
          <w:tcPr>
            <w:tcW w:w="960" w:type="dxa"/>
            <w:noWrap/>
            <w:hideMark/>
          </w:tcPr>
          <w:p w14:paraId="754FE33B" w14:textId="77777777" w:rsidR="00F529BC" w:rsidRPr="00F529BC" w:rsidRDefault="00F529BC" w:rsidP="00F529BC">
            <w:r w:rsidRPr="00F529BC">
              <w:t>11.64679</w:t>
            </w:r>
          </w:p>
        </w:tc>
      </w:tr>
      <w:tr w:rsidR="00F529BC" w:rsidRPr="00F529BC" w14:paraId="4CB5CFE6" w14:textId="77777777" w:rsidTr="00F529BC">
        <w:trPr>
          <w:trHeight w:val="300"/>
        </w:trPr>
        <w:tc>
          <w:tcPr>
            <w:tcW w:w="960" w:type="dxa"/>
            <w:noWrap/>
            <w:hideMark/>
          </w:tcPr>
          <w:p w14:paraId="22AC2C4F" w14:textId="77777777" w:rsidR="00F529BC" w:rsidRPr="00F529BC" w:rsidRDefault="00F529BC" w:rsidP="00F529BC">
            <w:r w:rsidRPr="00F529BC">
              <w:t>1.250227</w:t>
            </w:r>
          </w:p>
        </w:tc>
        <w:tc>
          <w:tcPr>
            <w:tcW w:w="960" w:type="dxa"/>
            <w:noWrap/>
            <w:hideMark/>
          </w:tcPr>
          <w:p w14:paraId="422C92D7" w14:textId="77777777" w:rsidR="00F529BC" w:rsidRPr="00F529BC" w:rsidRDefault="00F529BC" w:rsidP="00F529BC">
            <w:r w:rsidRPr="00F529BC">
              <w:t>3.637082</w:t>
            </w:r>
          </w:p>
        </w:tc>
        <w:tc>
          <w:tcPr>
            <w:tcW w:w="960" w:type="dxa"/>
            <w:noWrap/>
            <w:hideMark/>
          </w:tcPr>
          <w:p w14:paraId="430A082A" w14:textId="77777777" w:rsidR="00F529BC" w:rsidRPr="00F529BC" w:rsidRDefault="00F529BC" w:rsidP="00F529BC">
            <w:r w:rsidRPr="00F529BC">
              <w:t>7.593896</w:t>
            </w:r>
          </w:p>
        </w:tc>
        <w:tc>
          <w:tcPr>
            <w:tcW w:w="960" w:type="dxa"/>
            <w:noWrap/>
            <w:hideMark/>
          </w:tcPr>
          <w:p w14:paraId="72E806BA" w14:textId="77777777" w:rsidR="00F529BC" w:rsidRPr="00F529BC" w:rsidRDefault="00F529BC" w:rsidP="00F529BC">
            <w:r w:rsidRPr="00F529BC">
              <w:t>7.791091</w:t>
            </w:r>
          </w:p>
        </w:tc>
        <w:tc>
          <w:tcPr>
            <w:tcW w:w="960" w:type="dxa"/>
            <w:noWrap/>
            <w:hideMark/>
          </w:tcPr>
          <w:p w14:paraId="4A56F4BF" w14:textId="77777777" w:rsidR="00F529BC" w:rsidRPr="00F529BC" w:rsidRDefault="00F529BC" w:rsidP="00F529BC">
            <w:r w:rsidRPr="00F529BC">
              <w:t>13.89235</w:t>
            </w:r>
          </w:p>
        </w:tc>
        <w:tc>
          <w:tcPr>
            <w:tcW w:w="960" w:type="dxa"/>
            <w:noWrap/>
            <w:hideMark/>
          </w:tcPr>
          <w:p w14:paraId="04F821E0" w14:textId="77777777" w:rsidR="00F529BC" w:rsidRPr="00F529BC" w:rsidRDefault="00F529BC" w:rsidP="00F529BC">
            <w:r w:rsidRPr="00F529BC">
              <w:t>1.203835</w:t>
            </w:r>
          </w:p>
        </w:tc>
        <w:tc>
          <w:tcPr>
            <w:tcW w:w="960" w:type="dxa"/>
            <w:noWrap/>
            <w:hideMark/>
          </w:tcPr>
          <w:p w14:paraId="3E3843B9" w14:textId="77777777" w:rsidR="00F529BC" w:rsidRPr="00F529BC" w:rsidRDefault="00F529BC" w:rsidP="00F529BC">
            <w:r w:rsidRPr="00F529BC">
              <w:t>3.971302</w:t>
            </w:r>
          </w:p>
        </w:tc>
        <w:tc>
          <w:tcPr>
            <w:tcW w:w="960" w:type="dxa"/>
            <w:noWrap/>
            <w:hideMark/>
          </w:tcPr>
          <w:p w14:paraId="0F8AF6A3" w14:textId="77777777" w:rsidR="00F529BC" w:rsidRPr="00F529BC" w:rsidRDefault="00F529BC" w:rsidP="00F529BC">
            <w:r w:rsidRPr="00F529BC">
              <w:t>6.138461</w:t>
            </w:r>
          </w:p>
        </w:tc>
        <w:tc>
          <w:tcPr>
            <w:tcW w:w="960" w:type="dxa"/>
            <w:noWrap/>
            <w:hideMark/>
          </w:tcPr>
          <w:p w14:paraId="61248A4E" w14:textId="77777777" w:rsidR="00F529BC" w:rsidRPr="00F529BC" w:rsidRDefault="00F529BC" w:rsidP="00F529BC">
            <w:r w:rsidRPr="00F529BC">
              <w:t>8.119476</w:t>
            </w:r>
          </w:p>
        </w:tc>
        <w:tc>
          <w:tcPr>
            <w:tcW w:w="960" w:type="dxa"/>
            <w:noWrap/>
            <w:hideMark/>
          </w:tcPr>
          <w:p w14:paraId="51DAA9ED" w14:textId="77777777" w:rsidR="00F529BC" w:rsidRPr="00F529BC" w:rsidRDefault="00F529BC" w:rsidP="00F529BC">
            <w:r w:rsidRPr="00F529BC">
              <w:t>10.82876</w:t>
            </w:r>
          </w:p>
        </w:tc>
      </w:tr>
      <w:tr w:rsidR="00F529BC" w:rsidRPr="00F529BC" w14:paraId="4A8A2FB3" w14:textId="77777777" w:rsidTr="00F529BC">
        <w:trPr>
          <w:trHeight w:val="300"/>
        </w:trPr>
        <w:tc>
          <w:tcPr>
            <w:tcW w:w="960" w:type="dxa"/>
            <w:noWrap/>
            <w:hideMark/>
          </w:tcPr>
          <w:p w14:paraId="75F58C7C" w14:textId="77777777" w:rsidR="00F529BC" w:rsidRPr="00F529BC" w:rsidRDefault="00F529BC" w:rsidP="00F529BC">
            <w:r w:rsidRPr="00F529BC">
              <w:t>2.614311</w:t>
            </w:r>
          </w:p>
        </w:tc>
        <w:tc>
          <w:tcPr>
            <w:tcW w:w="960" w:type="dxa"/>
            <w:noWrap/>
            <w:hideMark/>
          </w:tcPr>
          <w:p w14:paraId="681B5A65" w14:textId="77777777" w:rsidR="00F529BC" w:rsidRPr="00F529BC" w:rsidRDefault="00F529BC" w:rsidP="00F529BC">
            <w:r w:rsidRPr="00F529BC">
              <w:t>4.128309</w:t>
            </w:r>
          </w:p>
        </w:tc>
        <w:tc>
          <w:tcPr>
            <w:tcW w:w="960" w:type="dxa"/>
            <w:noWrap/>
            <w:hideMark/>
          </w:tcPr>
          <w:p w14:paraId="7C67BD83" w14:textId="77777777" w:rsidR="00F529BC" w:rsidRPr="00F529BC" w:rsidRDefault="00F529BC" w:rsidP="00F529BC">
            <w:r w:rsidRPr="00F529BC">
              <w:t>7.165908</w:t>
            </w:r>
          </w:p>
        </w:tc>
        <w:tc>
          <w:tcPr>
            <w:tcW w:w="960" w:type="dxa"/>
            <w:noWrap/>
            <w:hideMark/>
          </w:tcPr>
          <w:p w14:paraId="32DE4F37" w14:textId="77777777" w:rsidR="00F529BC" w:rsidRPr="00F529BC" w:rsidRDefault="00F529BC" w:rsidP="00F529BC">
            <w:r w:rsidRPr="00F529BC">
              <w:t>11.98715</w:t>
            </w:r>
          </w:p>
        </w:tc>
        <w:tc>
          <w:tcPr>
            <w:tcW w:w="960" w:type="dxa"/>
            <w:noWrap/>
            <w:hideMark/>
          </w:tcPr>
          <w:p w14:paraId="1591B7F1" w14:textId="77777777" w:rsidR="00F529BC" w:rsidRPr="00F529BC" w:rsidRDefault="00F529BC" w:rsidP="00F529BC">
            <w:r w:rsidRPr="00F529BC">
              <w:t>12.54709</w:t>
            </w:r>
          </w:p>
        </w:tc>
        <w:tc>
          <w:tcPr>
            <w:tcW w:w="960" w:type="dxa"/>
            <w:noWrap/>
            <w:hideMark/>
          </w:tcPr>
          <w:p w14:paraId="124A4C8E" w14:textId="77777777" w:rsidR="00F529BC" w:rsidRPr="00F529BC" w:rsidRDefault="00F529BC" w:rsidP="00F529BC">
            <w:r w:rsidRPr="00F529BC">
              <w:t>3.444802</w:t>
            </w:r>
          </w:p>
        </w:tc>
        <w:tc>
          <w:tcPr>
            <w:tcW w:w="960" w:type="dxa"/>
            <w:noWrap/>
            <w:hideMark/>
          </w:tcPr>
          <w:p w14:paraId="4767994F" w14:textId="77777777" w:rsidR="00F529BC" w:rsidRPr="00F529BC" w:rsidRDefault="00F529BC" w:rsidP="00F529BC">
            <w:r w:rsidRPr="00F529BC">
              <w:t>3.532556</w:t>
            </w:r>
          </w:p>
        </w:tc>
        <w:tc>
          <w:tcPr>
            <w:tcW w:w="960" w:type="dxa"/>
            <w:noWrap/>
            <w:hideMark/>
          </w:tcPr>
          <w:p w14:paraId="6C714E9A" w14:textId="77777777" w:rsidR="00F529BC" w:rsidRPr="00F529BC" w:rsidRDefault="00F529BC" w:rsidP="00F529BC">
            <w:r w:rsidRPr="00F529BC">
              <w:t>5.808246</w:t>
            </w:r>
          </w:p>
        </w:tc>
        <w:tc>
          <w:tcPr>
            <w:tcW w:w="960" w:type="dxa"/>
            <w:noWrap/>
            <w:hideMark/>
          </w:tcPr>
          <w:p w14:paraId="51E16128" w14:textId="77777777" w:rsidR="00F529BC" w:rsidRPr="00F529BC" w:rsidRDefault="00F529BC" w:rsidP="00F529BC">
            <w:r w:rsidRPr="00F529BC">
              <w:t>10.69651</w:t>
            </w:r>
          </w:p>
        </w:tc>
        <w:tc>
          <w:tcPr>
            <w:tcW w:w="960" w:type="dxa"/>
            <w:noWrap/>
            <w:hideMark/>
          </w:tcPr>
          <w:p w14:paraId="4E591512" w14:textId="77777777" w:rsidR="00F529BC" w:rsidRPr="00F529BC" w:rsidRDefault="00F529BC" w:rsidP="00F529BC">
            <w:r w:rsidRPr="00F529BC">
              <w:t>14.41989</w:t>
            </w:r>
          </w:p>
        </w:tc>
      </w:tr>
      <w:tr w:rsidR="00F529BC" w:rsidRPr="00F529BC" w14:paraId="0F983506" w14:textId="77777777" w:rsidTr="00F529BC">
        <w:trPr>
          <w:trHeight w:val="300"/>
        </w:trPr>
        <w:tc>
          <w:tcPr>
            <w:tcW w:w="960" w:type="dxa"/>
            <w:noWrap/>
            <w:hideMark/>
          </w:tcPr>
          <w:p w14:paraId="3254CFE7" w14:textId="77777777" w:rsidR="00F529BC" w:rsidRPr="00F529BC" w:rsidRDefault="00F529BC" w:rsidP="00F529BC">
            <w:r w:rsidRPr="00F529BC">
              <w:t>1.606974</w:t>
            </w:r>
          </w:p>
        </w:tc>
        <w:tc>
          <w:tcPr>
            <w:tcW w:w="960" w:type="dxa"/>
            <w:noWrap/>
            <w:hideMark/>
          </w:tcPr>
          <w:p w14:paraId="7AB89DA4" w14:textId="77777777" w:rsidR="00F529BC" w:rsidRPr="00F529BC" w:rsidRDefault="00F529BC" w:rsidP="00F529BC">
            <w:r w:rsidRPr="00F529BC">
              <w:t>4.940609</w:t>
            </w:r>
          </w:p>
        </w:tc>
        <w:tc>
          <w:tcPr>
            <w:tcW w:w="960" w:type="dxa"/>
            <w:noWrap/>
            <w:hideMark/>
          </w:tcPr>
          <w:p w14:paraId="17849CC9" w14:textId="77777777" w:rsidR="00F529BC" w:rsidRPr="00F529BC" w:rsidRDefault="00F529BC" w:rsidP="00F529BC">
            <w:r w:rsidRPr="00F529BC">
              <w:t>6.372999</w:t>
            </w:r>
          </w:p>
        </w:tc>
        <w:tc>
          <w:tcPr>
            <w:tcW w:w="960" w:type="dxa"/>
            <w:noWrap/>
            <w:hideMark/>
          </w:tcPr>
          <w:p w14:paraId="557F7667" w14:textId="77777777" w:rsidR="00F529BC" w:rsidRPr="00F529BC" w:rsidRDefault="00F529BC" w:rsidP="00F529BC">
            <w:r w:rsidRPr="00F529BC">
              <w:t>8.59141</w:t>
            </w:r>
          </w:p>
        </w:tc>
        <w:tc>
          <w:tcPr>
            <w:tcW w:w="960" w:type="dxa"/>
            <w:noWrap/>
            <w:hideMark/>
          </w:tcPr>
          <w:p w14:paraId="15EE2DC7" w14:textId="77777777" w:rsidR="00F529BC" w:rsidRPr="00F529BC" w:rsidRDefault="00F529BC" w:rsidP="00F529BC">
            <w:r w:rsidRPr="00F529BC">
              <w:t>10.56287</w:t>
            </w:r>
          </w:p>
        </w:tc>
        <w:tc>
          <w:tcPr>
            <w:tcW w:w="960" w:type="dxa"/>
            <w:noWrap/>
            <w:hideMark/>
          </w:tcPr>
          <w:p w14:paraId="6D5EF565" w14:textId="77777777" w:rsidR="00F529BC" w:rsidRPr="00F529BC" w:rsidRDefault="00F529BC" w:rsidP="00F529BC">
            <w:r w:rsidRPr="00F529BC">
              <w:t>3.458977</w:t>
            </w:r>
          </w:p>
        </w:tc>
        <w:tc>
          <w:tcPr>
            <w:tcW w:w="960" w:type="dxa"/>
            <w:noWrap/>
            <w:hideMark/>
          </w:tcPr>
          <w:p w14:paraId="6EF9162E" w14:textId="77777777" w:rsidR="00F529BC" w:rsidRPr="00F529BC" w:rsidRDefault="00F529BC" w:rsidP="00F529BC">
            <w:r w:rsidRPr="00F529BC">
              <w:t>5.391397</w:t>
            </w:r>
          </w:p>
        </w:tc>
        <w:tc>
          <w:tcPr>
            <w:tcW w:w="960" w:type="dxa"/>
            <w:noWrap/>
            <w:hideMark/>
          </w:tcPr>
          <w:p w14:paraId="64D4D187" w14:textId="77777777" w:rsidR="00F529BC" w:rsidRPr="00F529BC" w:rsidRDefault="00F529BC" w:rsidP="00F529BC">
            <w:r w:rsidRPr="00F529BC">
              <w:t>7.817841</w:t>
            </w:r>
          </w:p>
        </w:tc>
        <w:tc>
          <w:tcPr>
            <w:tcW w:w="960" w:type="dxa"/>
            <w:noWrap/>
            <w:hideMark/>
          </w:tcPr>
          <w:p w14:paraId="53771AC2" w14:textId="77777777" w:rsidR="00F529BC" w:rsidRPr="00F529BC" w:rsidRDefault="00F529BC" w:rsidP="00F529BC">
            <w:r w:rsidRPr="00F529BC">
              <w:t>8.696411</w:t>
            </w:r>
          </w:p>
        </w:tc>
        <w:tc>
          <w:tcPr>
            <w:tcW w:w="960" w:type="dxa"/>
            <w:noWrap/>
            <w:hideMark/>
          </w:tcPr>
          <w:p w14:paraId="1B4A61D7" w14:textId="77777777" w:rsidR="00F529BC" w:rsidRPr="00F529BC" w:rsidRDefault="00F529BC" w:rsidP="00F529BC">
            <w:r w:rsidRPr="00F529BC">
              <w:t>14.27507</w:t>
            </w:r>
          </w:p>
        </w:tc>
      </w:tr>
      <w:tr w:rsidR="00F529BC" w:rsidRPr="00F529BC" w14:paraId="5CD14AF5" w14:textId="77777777" w:rsidTr="00F529BC">
        <w:trPr>
          <w:trHeight w:val="300"/>
        </w:trPr>
        <w:tc>
          <w:tcPr>
            <w:tcW w:w="960" w:type="dxa"/>
            <w:noWrap/>
            <w:hideMark/>
          </w:tcPr>
          <w:p w14:paraId="5D36D855" w14:textId="77777777" w:rsidR="00F529BC" w:rsidRPr="00F529BC" w:rsidRDefault="00F529BC" w:rsidP="00F529BC">
            <w:r w:rsidRPr="00F529BC">
              <w:t>3.572466</w:t>
            </w:r>
          </w:p>
        </w:tc>
        <w:tc>
          <w:tcPr>
            <w:tcW w:w="960" w:type="dxa"/>
            <w:noWrap/>
            <w:hideMark/>
          </w:tcPr>
          <w:p w14:paraId="1C1614B7" w14:textId="77777777" w:rsidR="00F529BC" w:rsidRPr="00F529BC" w:rsidRDefault="00F529BC" w:rsidP="00F529BC">
            <w:r w:rsidRPr="00F529BC">
              <w:t>5.149023</w:t>
            </w:r>
          </w:p>
        </w:tc>
        <w:tc>
          <w:tcPr>
            <w:tcW w:w="960" w:type="dxa"/>
            <w:noWrap/>
            <w:hideMark/>
          </w:tcPr>
          <w:p w14:paraId="1625702C" w14:textId="77777777" w:rsidR="00F529BC" w:rsidRPr="00F529BC" w:rsidRDefault="00F529BC" w:rsidP="00F529BC">
            <w:r w:rsidRPr="00F529BC">
              <w:t>6.943703</w:t>
            </w:r>
          </w:p>
        </w:tc>
        <w:tc>
          <w:tcPr>
            <w:tcW w:w="960" w:type="dxa"/>
            <w:noWrap/>
            <w:hideMark/>
          </w:tcPr>
          <w:p w14:paraId="354D0A99" w14:textId="77777777" w:rsidR="00F529BC" w:rsidRPr="00F529BC" w:rsidRDefault="00F529BC" w:rsidP="00F529BC">
            <w:r w:rsidRPr="00F529BC">
              <w:t>9.115145</w:t>
            </w:r>
          </w:p>
        </w:tc>
        <w:tc>
          <w:tcPr>
            <w:tcW w:w="960" w:type="dxa"/>
            <w:noWrap/>
            <w:hideMark/>
          </w:tcPr>
          <w:p w14:paraId="679C556A" w14:textId="77777777" w:rsidR="00F529BC" w:rsidRPr="00F529BC" w:rsidRDefault="00F529BC" w:rsidP="00F529BC">
            <w:r w:rsidRPr="00F529BC">
              <w:t>10.79851</w:t>
            </w:r>
          </w:p>
        </w:tc>
        <w:tc>
          <w:tcPr>
            <w:tcW w:w="960" w:type="dxa"/>
            <w:noWrap/>
            <w:hideMark/>
          </w:tcPr>
          <w:p w14:paraId="7385A86F" w14:textId="77777777" w:rsidR="00F529BC" w:rsidRPr="00F529BC" w:rsidRDefault="00F529BC" w:rsidP="00F529BC">
            <w:r w:rsidRPr="00F529BC">
              <w:t>3.50085</w:t>
            </w:r>
          </w:p>
        </w:tc>
        <w:tc>
          <w:tcPr>
            <w:tcW w:w="960" w:type="dxa"/>
            <w:noWrap/>
            <w:hideMark/>
          </w:tcPr>
          <w:p w14:paraId="699B9DDD" w14:textId="77777777" w:rsidR="00F529BC" w:rsidRPr="00F529BC" w:rsidRDefault="00F529BC" w:rsidP="00F529BC">
            <w:r w:rsidRPr="00F529BC">
              <w:t>4.599141</w:t>
            </w:r>
          </w:p>
        </w:tc>
        <w:tc>
          <w:tcPr>
            <w:tcW w:w="960" w:type="dxa"/>
            <w:noWrap/>
            <w:hideMark/>
          </w:tcPr>
          <w:p w14:paraId="120404B9" w14:textId="77777777" w:rsidR="00F529BC" w:rsidRPr="00F529BC" w:rsidRDefault="00F529BC" w:rsidP="00F529BC">
            <w:r w:rsidRPr="00F529BC">
              <w:t>6.608929</w:t>
            </w:r>
          </w:p>
        </w:tc>
        <w:tc>
          <w:tcPr>
            <w:tcW w:w="960" w:type="dxa"/>
            <w:noWrap/>
            <w:hideMark/>
          </w:tcPr>
          <w:p w14:paraId="3F35F417" w14:textId="77777777" w:rsidR="00F529BC" w:rsidRPr="00F529BC" w:rsidRDefault="00F529BC" w:rsidP="00F529BC">
            <w:r w:rsidRPr="00F529BC">
              <w:t>8.113131</w:t>
            </w:r>
          </w:p>
        </w:tc>
        <w:tc>
          <w:tcPr>
            <w:tcW w:w="960" w:type="dxa"/>
            <w:noWrap/>
            <w:hideMark/>
          </w:tcPr>
          <w:p w14:paraId="13E1E9C1" w14:textId="77777777" w:rsidR="00F529BC" w:rsidRPr="00F529BC" w:rsidRDefault="00F529BC" w:rsidP="00F529BC">
            <w:r w:rsidRPr="00F529BC">
              <w:t>10.35671</w:t>
            </w:r>
          </w:p>
        </w:tc>
      </w:tr>
      <w:tr w:rsidR="00F529BC" w:rsidRPr="00F529BC" w14:paraId="3C541A37" w14:textId="77777777" w:rsidTr="00F529BC">
        <w:trPr>
          <w:trHeight w:val="300"/>
        </w:trPr>
        <w:tc>
          <w:tcPr>
            <w:tcW w:w="960" w:type="dxa"/>
            <w:noWrap/>
            <w:hideMark/>
          </w:tcPr>
          <w:p w14:paraId="64357B88" w14:textId="77777777" w:rsidR="00F529BC" w:rsidRPr="00F529BC" w:rsidRDefault="00F529BC" w:rsidP="00F529BC">
            <w:r w:rsidRPr="00F529BC">
              <w:t>2.925707</w:t>
            </w:r>
          </w:p>
        </w:tc>
        <w:tc>
          <w:tcPr>
            <w:tcW w:w="960" w:type="dxa"/>
            <w:noWrap/>
            <w:hideMark/>
          </w:tcPr>
          <w:p w14:paraId="72D10B23" w14:textId="77777777" w:rsidR="00F529BC" w:rsidRPr="00F529BC" w:rsidRDefault="00F529BC" w:rsidP="00F529BC">
            <w:r w:rsidRPr="00F529BC">
              <w:t>5.584754</w:t>
            </w:r>
          </w:p>
        </w:tc>
        <w:tc>
          <w:tcPr>
            <w:tcW w:w="960" w:type="dxa"/>
            <w:noWrap/>
            <w:hideMark/>
          </w:tcPr>
          <w:p w14:paraId="58A52BC9" w14:textId="77777777" w:rsidR="00F529BC" w:rsidRPr="00F529BC" w:rsidRDefault="00F529BC" w:rsidP="00F529BC">
            <w:r w:rsidRPr="00F529BC">
              <w:t>7.464215</w:t>
            </w:r>
          </w:p>
        </w:tc>
        <w:tc>
          <w:tcPr>
            <w:tcW w:w="960" w:type="dxa"/>
            <w:noWrap/>
            <w:hideMark/>
          </w:tcPr>
          <w:p w14:paraId="538D916A" w14:textId="77777777" w:rsidR="00F529BC" w:rsidRPr="00F529BC" w:rsidRDefault="00F529BC" w:rsidP="00F529BC">
            <w:r w:rsidRPr="00F529BC">
              <w:t>10.75982</w:t>
            </w:r>
          </w:p>
        </w:tc>
        <w:tc>
          <w:tcPr>
            <w:tcW w:w="960" w:type="dxa"/>
            <w:noWrap/>
            <w:hideMark/>
          </w:tcPr>
          <w:p w14:paraId="79106FB6" w14:textId="77777777" w:rsidR="00F529BC" w:rsidRPr="00F529BC" w:rsidRDefault="00F529BC" w:rsidP="00F529BC">
            <w:r w:rsidRPr="00F529BC">
              <w:t>15.1481</w:t>
            </w:r>
          </w:p>
        </w:tc>
        <w:tc>
          <w:tcPr>
            <w:tcW w:w="960" w:type="dxa"/>
            <w:noWrap/>
            <w:hideMark/>
          </w:tcPr>
          <w:p w14:paraId="069AA204" w14:textId="77777777" w:rsidR="00F529BC" w:rsidRPr="00F529BC" w:rsidRDefault="00F529BC" w:rsidP="00F529BC">
            <w:r w:rsidRPr="00F529BC">
              <w:t>2.934319</w:t>
            </w:r>
          </w:p>
        </w:tc>
        <w:tc>
          <w:tcPr>
            <w:tcW w:w="960" w:type="dxa"/>
            <w:noWrap/>
            <w:hideMark/>
          </w:tcPr>
          <w:p w14:paraId="75462188" w14:textId="77777777" w:rsidR="00F529BC" w:rsidRPr="00F529BC" w:rsidRDefault="00F529BC" w:rsidP="00F529BC">
            <w:r w:rsidRPr="00F529BC">
              <w:t>5.481148</w:t>
            </w:r>
          </w:p>
        </w:tc>
        <w:tc>
          <w:tcPr>
            <w:tcW w:w="960" w:type="dxa"/>
            <w:noWrap/>
            <w:hideMark/>
          </w:tcPr>
          <w:p w14:paraId="1E815372" w14:textId="77777777" w:rsidR="00F529BC" w:rsidRPr="00F529BC" w:rsidRDefault="00F529BC" w:rsidP="00F529BC">
            <w:r w:rsidRPr="00F529BC">
              <w:t>7.197411</w:t>
            </w:r>
          </w:p>
        </w:tc>
        <w:tc>
          <w:tcPr>
            <w:tcW w:w="960" w:type="dxa"/>
            <w:noWrap/>
            <w:hideMark/>
          </w:tcPr>
          <w:p w14:paraId="626B0BC3" w14:textId="77777777" w:rsidR="00F529BC" w:rsidRPr="00F529BC" w:rsidRDefault="00F529BC" w:rsidP="00F529BC">
            <w:r w:rsidRPr="00F529BC">
              <w:t>8.13338</w:t>
            </w:r>
          </w:p>
        </w:tc>
        <w:tc>
          <w:tcPr>
            <w:tcW w:w="960" w:type="dxa"/>
            <w:noWrap/>
            <w:hideMark/>
          </w:tcPr>
          <w:p w14:paraId="3FAF1F64" w14:textId="77777777" w:rsidR="00F529BC" w:rsidRPr="00F529BC" w:rsidRDefault="00F529BC" w:rsidP="00F529BC">
            <w:r w:rsidRPr="00F529BC">
              <w:t>10.54517</w:t>
            </w:r>
          </w:p>
        </w:tc>
      </w:tr>
      <w:tr w:rsidR="00F529BC" w:rsidRPr="00F529BC" w14:paraId="1800C789" w14:textId="77777777" w:rsidTr="00F529BC">
        <w:trPr>
          <w:trHeight w:val="300"/>
        </w:trPr>
        <w:tc>
          <w:tcPr>
            <w:tcW w:w="960" w:type="dxa"/>
            <w:noWrap/>
            <w:hideMark/>
          </w:tcPr>
          <w:p w14:paraId="017E967D" w14:textId="77777777" w:rsidR="00F529BC" w:rsidRPr="00F529BC" w:rsidRDefault="00F529BC" w:rsidP="00F529BC">
            <w:r w:rsidRPr="00F529BC">
              <w:t>3.605322</w:t>
            </w:r>
          </w:p>
        </w:tc>
        <w:tc>
          <w:tcPr>
            <w:tcW w:w="960" w:type="dxa"/>
            <w:noWrap/>
            <w:hideMark/>
          </w:tcPr>
          <w:p w14:paraId="705FD91A" w14:textId="77777777" w:rsidR="00F529BC" w:rsidRPr="00F529BC" w:rsidRDefault="00F529BC" w:rsidP="00F529BC">
            <w:r w:rsidRPr="00F529BC">
              <w:t>6.143197</w:t>
            </w:r>
          </w:p>
        </w:tc>
        <w:tc>
          <w:tcPr>
            <w:tcW w:w="960" w:type="dxa"/>
            <w:noWrap/>
            <w:hideMark/>
          </w:tcPr>
          <w:p w14:paraId="2818B448" w14:textId="77777777" w:rsidR="00F529BC" w:rsidRPr="00F529BC" w:rsidRDefault="00F529BC" w:rsidP="00F529BC">
            <w:r w:rsidRPr="00F529BC">
              <w:t>8.700585</w:t>
            </w:r>
          </w:p>
        </w:tc>
        <w:tc>
          <w:tcPr>
            <w:tcW w:w="960" w:type="dxa"/>
            <w:noWrap/>
            <w:hideMark/>
          </w:tcPr>
          <w:p w14:paraId="56C8FA82" w14:textId="77777777" w:rsidR="00F529BC" w:rsidRPr="00F529BC" w:rsidRDefault="00F529BC" w:rsidP="00F529BC">
            <w:r w:rsidRPr="00F529BC">
              <w:t>8.759052</w:t>
            </w:r>
          </w:p>
        </w:tc>
        <w:tc>
          <w:tcPr>
            <w:tcW w:w="960" w:type="dxa"/>
            <w:noWrap/>
            <w:hideMark/>
          </w:tcPr>
          <w:p w14:paraId="773F2A96" w14:textId="77777777" w:rsidR="00F529BC" w:rsidRPr="00F529BC" w:rsidRDefault="00F529BC" w:rsidP="00F529BC">
            <w:r w:rsidRPr="00F529BC">
              <w:t>16.27038</w:t>
            </w:r>
          </w:p>
        </w:tc>
        <w:tc>
          <w:tcPr>
            <w:tcW w:w="960" w:type="dxa"/>
            <w:noWrap/>
            <w:hideMark/>
          </w:tcPr>
          <w:p w14:paraId="4D51A2C5" w14:textId="77777777" w:rsidR="00F529BC" w:rsidRPr="00F529BC" w:rsidRDefault="00F529BC" w:rsidP="00F529BC">
            <w:r w:rsidRPr="00F529BC">
              <w:t>2.61313</w:t>
            </w:r>
          </w:p>
        </w:tc>
        <w:tc>
          <w:tcPr>
            <w:tcW w:w="960" w:type="dxa"/>
            <w:noWrap/>
            <w:hideMark/>
          </w:tcPr>
          <w:p w14:paraId="4FDE3728" w14:textId="77777777" w:rsidR="00F529BC" w:rsidRPr="00F529BC" w:rsidRDefault="00F529BC" w:rsidP="00F529BC">
            <w:r w:rsidRPr="00F529BC">
              <w:t>7.367732</w:t>
            </w:r>
          </w:p>
        </w:tc>
        <w:tc>
          <w:tcPr>
            <w:tcW w:w="960" w:type="dxa"/>
            <w:noWrap/>
            <w:hideMark/>
          </w:tcPr>
          <w:p w14:paraId="1AF6E056" w14:textId="77777777" w:rsidR="00F529BC" w:rsidRPr="00F529BC" w:rsidRDefault="00F529BC" w:rsidP="00F529BC">
            <w:r w:rsidRPr="00F529BC">
              <w:t>8.579743</w:t>
            </w:r>
          </w:p>
        </w:tc>
        <w:tc>
          <w:tcPr>
            <w:tcW w:w="960" w:type="dxa"/>
            <w:noWrap/>
            <w:hideMark/>
          </w:tcPr>
          <w:p w14:paraId="0C08FED0" w14:textId="77777777" w:rsidR="00F529BC" w:rsidRPr="00F529BC" w:rsidRDefault="00F529BC" w:rsidP="00F529BC">
            <w:r w:rsidRPr="00F529BC">
              <w:t>12.21646</w:t>
            </w:r>
          </w:p>
        </w:tc>
        <w:tc>
          <w:tcPr>
            <w:tcW w:w="960" w:type="dxa"/>
            <w:noWrap/>
            <w:hideMark/>
          </w:tcPr>
          <w:p w14:paraId="5024348C" w14:textId="77777777" w:rsidR="00F529BC" w:rsidRPr="00F529BC" w:rsidRDefault="00F529BC" w:rsidP="00F529BC">
            <w:r w:rsidRPr="00F529BC">
              <w:t>11.37313</w:t>
            </w:r>
          </w:p>
        </w:tc>
      </w:tr>
      <w:tr w:rsidR="00F529BC" w:rsidRPr="00F529BC" w14:paraId="23F0E8D7" w14:textId="77777777" w:rsidTr="00F529BC">
        <w:trPr>
          <w:trHeight w:val="300"/>
        </w:trPr>
        <w:tc>
          <w:tcPr>
            <w:tcW w:w="960" w:type="dxa"/>
            <w:noWrap/>
            <w:hideMark/>
          </w:tcPr>
          <w:p w14:paraId="70F3A317" w14:textId="77777777" w:rsidR="00F529BC" w:rsidRPr="00F529BC" w:rsidRDefault="00F529BC" w:rsidP="00F529BC">
            <w:r w:rsidRPr="00F529BC">
              <w:t>2.877236</w:t>
            </w:r>
          </w:p>
        </w:tc>
        <w:tc>
          <w:tcPr>
            <w:tcW w:w="960" w:type="dxa"/>
            <w:noWrap/>
            <w:hideMark/>
          </w:tcPr>
          <w:p w14:paraId="4DC49EC5" w14:textId="77777777" w:rsidR="00F529BC" w:rsidRPr="00F529BC" w:rsidRDefault="00F529BC" w:rsidP="00F529BC">
            <w:r w:rsidRPr="00F529BC">
              <w:t>5.550845</w:t>
            </w:r>
          </w:p>
        </w:tc>
        <w:tc>
          <w:tcPr>
            <w:tcW w:w="960" w:type="dxa"/>
            <w:noWrap/>
            <w:hideMark/>
          </w:tcPr>
          <w:p w14:paraId="0B0BB753" w14:textId="77777777" w:rsidR="00F529BC" w:rsidRPr="00F529BC" w:rsidRDefault="00F529BC" w:rsidP="00F529BC">
            <w:r w:rsidRPr="00F529BC">
              <w:t>6.716161</w:t>
            </w:r>
          </w:p>
        </w:tc>
        <w:tc>
          <w:tcPr>
            <w:tcW w:w="960" w:type="dxa"/>
            <w:noWrap/>
            <w:hideMark/>
          </w:tcPr>
          <w:p w14:paraId="5B8490C4" w14:textId="77777777" w:rsidR="00F529BC" w:rsidRPr="00F529BC" w:rsidRDefault="00F529BC" w:rsidP="00F529BC">
            <w:r w:rsidRPr="00F529BC">
              <w:t>9.819221</w:t>
            </w:r>
          </w:p>
        </w:tc>
        <w:tc>
          <w:tcPr>
            <w:tcW w:w="960" w:type="dxa"/>
            <w:noWrap/>
            <w:hideMark/>
          </w:tcPr>
          <w:p w14:paraId="07B29017" w14:textId="77777777" w:rsidR="00F529BC" w:rsidRPr="00F529BC" w:rsidRDefault="00F529BC" w:rsidP="00F529BC">
            <w:r w:rsidRPr="00F529BC">
              <w:t>11.11023</w:t>
            </w:r>
          </w:p>
        </w:tc>
        <w:tc>
          <w:tcPr>
            <w:tcW w:w="960" w:type="dxa"/>
            <w:noWrap/>
            <w:hideMark/>
          </w:tcPr>
          <w:p w14:paraId="684E7082" w14:textId="77777777" w:rsidR="00F529BC" w:rsidRPr="00F529BC" w:rsidRDefault="00F529BC" w:rsidP="00F529BC">
            <w:r w:rsidRPr="00F529BC">
              <w:t>3.103013</w:t>
            </w:r>
          </w:p>
        </w:tc>
        <w:tc>
          <w:tcPr>
            <w:tcW w:w="960" w:type="dxa"/>
            <w:noWrap/>
            <w:hideMark/>
          </w:tcPr>
          <w:p w14:paraId="243F273C" w14:textId="77777777" w:rsidR="00F529BC" w:rsidRPr="00F529BC" w:rsidRDefault="00F529BC" w:rsidP="00F529BC">
            <w:r w:rsidRPr="00F529BC">
              <w:t>6.270515</w:t>
            </w:r>
          </w:p>
        </w:tc>
        <w:tc>
          <w:tcPr>
            <w:tcW w:w="960" w:type="dxa"/>
            <w:noWrap/>
            <w:hideMark/>
          </w:tcPr>
          <w:p w14:paraId="25D0F3E0" w14:textId="77777777" w:rsidR="00F529BC" w:rsidRPr="00F529BC" w:rsidRDefault="00F529BC" w:rsidP="00F529BC">
            <w:r w:rsidRPr="00F529BC">
              <w:t>7.363265</w:t>
            </w:r>
          </w:p>
        </w:tc>
        <w:tc>
          <w:tcPr>
            <w:tcW w:w="960" w:type="dxa"/>
            <w:noWrap/>
            <w:hideMark/>
          </w:tcPr>
          <w:p w14:paraId="5C28B25D" w14:textId="77777777" w:rsidR="00F529BC" w:rsidRPr="00F529BC" w:rsidRDefault="00F529BC" w:rsidP="00F529BC">
            <w:r w:rsidRPr="00F529BC">
              <w:t>9.420631</w:t>
            </w:r>
          </w:p>
        </w:tc>
        <w:tc>
          <w:tcPr>
            <w:tcW w:w="960" w:type="dxa"/>
            <w:noWrap/>
            <w:hideMark/>
          </w:tcPr>
          <w:p w14:paraId="204F7965" w14:textId="77777777" w:rsidR="00F529BC" w:rsidRPr="00F529BC" w:rsidRDefault="00F529BC" w:rsidP="00F529BC">
            <w:r w:rsidRPr="00F529BC">
              <w:t>15.67024</w:t>
            </w:r>
          </w:p>
        </w:tc>
      </w:tr>
      <w:tr w:rsidR="00F529BC" w:rsidRPr="00F529BC" w14:paraId="28A97802" w14:textId="77777777" w:rsidTr="00F529BC">
        <w:trPr>
          <w:trHeight w:val="300"/>
        </w:trPr>
        <w:tc>
          <w:tcPr>
            <w:tcW w:w="960" w:type="dxa"/>
            <w:noWrap/>
            <w:hideMark/>
          </w:tcPr>
          <w:p w14:paraId="6C214F14" w14:textId="77777777" w:rsidR="00F529BC" w:rsidRPr="00F529BC" w:rsidRDefault="00F529BC" w:rsidP="00F529BC">
            <w:r w:rsidRPr="00F529BC">
              <w:t>3.626741</w:t>
            </w:r>
          </w:p>
        </w:tc>
        <w:tc>
          <w:tcPr>
            <w:tcW w:w="960" w:type="dxa"/>
            <w:noWrap/>
            <w:hideMark/>
          </w:tcPr>
          <w:p w14:paraId="54E39D56" w14:textId="77777777" w:rsidR="00F529BC" w:rsidRPr="00F529BC" w:rsidRDefault="00F529BC" w:rsidP="00F529BC">
            <w:r w:rsidRPr="00F529BC">
              <w:t>5.692745</w:t>
            </w:r>
          </w:p>
        </w:tc>
        <w:tc>
          <w:tcPr>
            <w:tcW w:w="960" w:type="dxa"/>
            <w:noWrap/>
            <w:hideMark/>
          </w:tcPr>
          <w:p w14:paraId="3B17DBD0" w14:textId="77777777" w:rsidR="00F529BC" w:rsidRPr="00F529BC" w:rsidRDefault="00F529BC" w:rsidP="00F529BC">
            <w:r w:rsidRPr="00F529BC">
              <w:t>7.98043</w:t>
            </w:r>
          </w:p>
        </w:tc>
        <w:tc>
          <w:tcPr>
            <w:tcW w:w="960" w:type="dxa"/>
            <w:noWrap/>
            <w:hideMark/>
          </w:tcPr>
          <w:p w14:paraId="1D587FCC" w14:textId="77777777" w:rsidR="00F529BC" w:rsidRPr="00F529BC" w:rsidRDefault="00F529BC" w:rsidP="00F529BC">
            <w:r w:rsidRPr="00F529BC">
              <w:t>9.796325</w:t>
            </w:r>
          </w:p>
        </w:tc>
        <w:tc>
          <w:tcPr>
            <w:tcW w:w="960" w:type="dxa"/>
            <w:noWrap/>
            <w:hideMark/>
          </w:tcPr>
          <w:p w14:paraId="672B88A7" w14:textId="77777777" w:rsidR="00F529BC" w:rsidRPr="00F529BC" w:rsidRDefault="00F529BC" w:rsidP="00F529BC">
            <w:r w:rsidRPr="00F529BC">
              <w:t>11.49004</w:t>
            </w:r>
          </w:p>
        </w:tc>
        <w:tc>
          <w:tcPr>
            <w:tcW w:w="960" w:type="dxa"/>
            <w:noWrap/>
            <w:hideMark/>
          </w:tcPr>
          <w:p w14:paraId="0C265CD1" w14:textId="77777777" w:rsidR="00F529BC" w:rsidRPr="00F529BC" w:rsidRDefault="00F529BC" w:rsidP="00F529BC">
            <w:r w:rsidRPr="00F529BC">
              <w:t>3.976463</w:t>
            </w:r>
          </w:p>
        </w:tc>
        <w:tc>
          <w:tcPr>
            <w:tcW w:w="960" w:type="dxa"/>
            <w:noWrap/>
            <w:hideMark/>
          </w:tcPr>
          <w:p w14:paraId="36C371DA" w14:textId="77777777" w:rsidR="00F529BC" w:rsidRPr="00F529BC" w:rsidRDefault="00F529BC" w:rsidP="00F529BC">
            <w:r w:rsidRPr="00F529BC">
              <w:t>5.323603</w:t>
            </w:r>
          </w:p>
        </w:tc>
        <w:tc>
          <w:tcPr>
            <w:tcW w:w="960" w:type="dxa"/>
            <w:noWrap/>
            <w:hideMark/>
          </w:tcPr>
          <w:p w14:paraId="02F38D51" w14:textId="77777777" w:rsidR="00F529BC" w:rsidRPr="00F529BC" w:rsidRDefault="00F529BC" w:rsidP="00F529BC">
            <w:r w:rsidRPr="00F529BC">
              <w:t>7.131202</w:t>
            </w:r>
          </w:p>
        </w:tc>
        <w:tc>
          <w:tcPr>
            <w:tcW w:w="960" w:type="dxa"/>
            <w:noWrap/>
            <w:hideMark/>
          </w:tcPr>
          <w:p w14:paraId="54811D17" w14:textId="77777777" w:rsidR="00F529BC" w:rsidRPr="00F529BC" w:rsidRDefault="00F529BC" w:rsidP="00F529BC">
            <w:r w:rsidRPr="00F529BC">
              <w:t>16.77193</w:t>
            </w:r>
          </w:p>
        </w:tc>
        <w:tc>
          <w:tcPr>
            <w:tcW w:w="960" w:type="dxa"/>
            <w:noWrap/>
            <w:hideMark/>
          </w:tcPr>
          <w:p w14:paraId="7845CBD4" w14:textId="77777777" w:rsidR="00F529BC" w:rsidRPr="00F529BC" w:rsidRDefault="00F529BC" w:rsidP="00F529BC">
            <w:r w:rsidRPr="00F529BC">
              <w:t>16.44208</w:t>
            </w:r>
          </w:p>
        </w:tc>
      </w:tr>
      <w:tr w:rsidR="00F529BC" w:rsidRPr="00F529BC" w14:paraId="4C149505" w14:textId="77777777" w:rsidTr="00F529BC">
        <w:trPr>
          <w:trHeight w:val="300"/>
        </w:trPr>
        <w:tc>
          <w:tcPr>
            <w:tcW w:w="960" w:type="dxa"/>
            <w:noWrap/>
            <w:hideMark/>
          </w:tcPr>
          <w:p w14:paraId="086D9F19" w14:textId="77777777" w:rsidR="00F529BC" w:rsidRPr="00F529BC" w:rsidRDefault="00F529BC" w:rsidP="00F529BC">
            <w:r w:rsidRPr="00F529BC">
              <w:t>4.119145</w:t>
            </w:r>
          </w:p>
        </w:tc>
        <w:tc>
          <w:tcPr>
            <w:tcW w:w="960" w:type="dxa"/>
            <w:noWrap/>
            <w:hideMark/>
          </w:tcPr>
          <w:p w14:paraId="707D48A9" w14:textId="77777777" w:rsidR="00F529BC" w:rsidRPr="00F529BC" w:rsidRDefault="00F529BC" w:rsidP="00F529BC">
            <w:r w:rsidRPr="00F529BC">
              <w:t>6.110166</w:t>
            </w:r>
          </w:p>
        </w:tc>
        <w:tc>
          <w:tcPr>
            <w:tcW w:w="960" w:type="dxa"/>
            <w:noWrap/>
            <w:hideMark/>
          </w:tcPr>
          <w:p w14:paraId="11597FA5" w14:textId="77777777" w:rsidR="00F529BC" w:rsidRPr="00F529BC" w:rsidRDefault="00F529BC" w:rsidP="00F529BC">
            <w:r w:rsidRPr="00F529BC">
              <w:t>9.616153</w:t>
            </w:r>
          </w:p>
        </w:tc>
        <w:tc>
          <w:tcPr>
            <w:tcW w:w="960" w:type="dxa"/>
            <w:noWrap/>
            <w:hideMark/>
          </w:tcPr>
          <w:p w14:paraId="3182A759" w14:textId="77777777" w:rsidR="00F529BC" w:rsidRPr="00F529BC" w:rsidRDefault="00F529BC" w:rsidP="00F529BC">
            <w:r w:rsidRPr="00F529BC">
              <w:t>12.63953</w:t>
            </w:r>
          </w:p>
        </w:tc>
        <w:tc>
          <w:tcPr>
            <w:tcW w:w="960" w:type="dxa"/>
            <w:noWrap/>
            <w:hideMark/>
          </w:tcPr>
          <w:p w14:paraId="7C5AC2F7" w14:textId="77777777" w:rsidR="00F529BC" w:rsidRPr="00F529BC" w:rsidRDefault="00F529BC" w:rsidP="00F529BC">
            <w:r w:rsidRPr="00F529BC">
              <w:t>11.30947</w:t>
            </w:r>
          </w:p>
        </w:tc>
        <w:tc>
          <w:tcPr>
            <w:tcW w:w="960" w:type="dxa"/>
            <w:noWrap/>
            <w:hideMark/>
          </w:tcPr>
          <w:p w14:paraId="40F6826E" w14:textId="77777777" w:rsidR="00F529BC" w:rsidRPr="00F529BC" w:rsidRDefault="00F529BC" w:rsidP="00F529BC">
            <w:r w:rsidRPr="00F529BC">
              <w:t>3.819016</w:t>
            </w:r>
          </w:p>
        </w:tc>
        <w:tc>
          <w:tcPr>
            <w:tcW w:w="960" w:type="dxa"/>
            <w:noWrap/>
            <w:hideMark/>
          </w:tcPr>
          <w:p w14:paraId="4BF683D0" w14:textId="77777777" w:rsidR="00F529BC" w:rsidRPr="00F529BC" w:rsidRDefault="00F529BC" w:rsidP="00F529BC">
            <w:r w:rsidRPr="00F529BC">
              <w:t>7.327951</w:t>
            </w:r>
          </w:p>
        </w:tc>
        <w:tc>
          <w:tcPr>
            <w:tcW w:w="960" w:type="dxa"/>
            <w:noWrap/>
            <w:hideMark/>
          </w:tcPr>
          <w:p w14:paraId="4B2B91D6" w14:textId="77777777" w:rsidR="00F529BC" w:rsidRPr="00F529BC" w:rsidRDefault="00F529BC" w:rsidP="00F529BC">
            <w:r w:rsidRPr="00F529BC">
              <w:t>9.516432</w:t>
            </w:r>
          </w:p>
        </w:tc>
        <w:tc>
          <w:tcPr>
            <w:tcW w:w="960" w:type="dxa"/>
            <w:noWrap/>
            <w:hideMark/>
          </w:tcPr>
          <w:p w14:paraId="61869F53" w14:textId="77777777" w:rsidR="00F529BC" w:rsidRPr="00F529BC" w:rsidRDefault="00F529BC" w:rsidP="00F529BC">
            <w:r w:rsidRPr="00F529BC">
              <w:t>9.969358</w:t>
            </w:r>
          </w:p>
        </w:tc>
        <w:tc>
          <w:tcPr>
            <w:tcW w:w="960" w:type="dxa"/>
            <w:noWrap/>
            <w:hideMark/>
          </w:tcPr>
          <w:p w14:paraId="049B122A" w14:textId="77777777" w:rsidR="00F529BC" w:rsidRPr="00F529BC" w:rsidRDefault="00F529BC" w:rsidP="00F529BC">
            <w:r w:rsidRPr="00F529BC">
              <w:t>11.47959</w:t>
            </w:r>
          </w:p>
        </w:tc>
      </w:tr>
      <w:tr w:rsidR="00F529BC" w:rsidRPr="00F529BC" w14:paraId="2E9F0B8B" w14:textId="77777777" w:rsidTr="00F529BC">
        <w:trPr>
          <w:trHeight w:val="300"/>
        </w:trPr>
        <w:tc>
          <w:tcPr>
            <w:tcW w:w="960" w:type="dxa"/>
            <w:noWrap/>
            <w:hideMark/>
          </w:tcPr>
          <w:p w14:paraId="4CA5D0C2" w14:textId="77777777" w:rsidR="00F529BC" w:rsidRPr="00F529BC" w:rsidRDefault="00F529BC" w:rsidP="00F529BC">
            <w:pPr>
              <w:rPr>
                <w:b/>
                <w:bCs/>
              </w:rPr>
            </w:pPr>
            <w:r w:rsidRPr="00F529BC">
              <w:rPr>
                <w:b/>
                <w:bCs/>
              </w:rPr>
              <w:t>2.743226</w:t>
            </w:r>
          </w:p>
        </w:tc>
        <w:tc>
          <w:tcPr>
            <w:tcW w:w="960" w:type="dxa"/>
            <w:noWrap/>
            <w:hideMark/>
          </w:tcPr>
          <w:p w14:paraId="10468A8E" w14:textId="77777777" w:rsidR="00F529BC" w:rsidRPr="00F529BC" w:rsidRDefault="00F529BC" w:rsidP="00F529BC">
            <w:pPr>
              <w:rPr>
                <w:b/>
                <w:bCs/>
              </w:rPr>
            </w:pPr>
            <w:r w:rsidRPr="00F529BC">
              <w:rPr>
                <w:b/>
                <w:bCs/>
              </w:rPr>
              <w:t>5.03911</w:t>
            </w:r>
          </w:p>
        </w:tc>
        <w:tc>
          <w:tcPr>
            <w:tcW w:w="960" w:type="dxa"/>
            <w:noWrap/>
            <w:hideMark/>
          </w:tcPr>
          <w:p w14:paraId="7D3E2886" w14:textId="77777777" w:rsidR="00F529BC" w:rsidRPr="00F529BC" w:rsidRDefault="00F529BC" w:rsidP="00F529BC">
            <w:pPr>
              <w:rPr>
                <w:b/>
                <w:bCs/>
              </w:rPr>
            </w:pPr>
            <w:r w:rsidRPr="00F529BC">
              <w:rPr>
                <w:b/>
                <w:bCs/>
              </w:rPr>
              <w:t>7.480556</w:t>
            </w:r>
          </w:p>
        </w:tc>
        <w:tc>
          <w:tcPr>
            <w:tcW w:w="960" w:type="dxa"/>
            <w:noWrap/>
            <w:hideMark/>
          </w:tcPr>
          <w:p w14:paraId="54A58CB2" w14:textId="77777777" w:rsidR="00F529BC" w:rsidRPr="00F529BC" w:rsidRDefault="00F529BC" w:rsidP="00F529BC">
            <w:pPr>
              <w:rPr>
                <w:b/>
                <w:bCs/>
              </w:rPr>
            </w:pPr>
            <w:r w:rsidRPr="00F529BC">
              <w:rPr>
                <w:b/>
                <w:bCs/>
              </w:rPr>
              <w:t>9.736339</w:t>
            </w:r>
          </w:p>
        </w:tc>
        <w:tc>
          <w:tcPr>
            <w:tcW w:w="960" w:type="dxa"/>
            <w:noWrap/>
            <w:hideMark/>
          </w:tcPr>
          <w:p w14:paraId="6E1377C8" w14:textId="77777777" w:rsidR="00F529BC" w:rsidRPr="00F529BC" w:rsidRDefault="00F529BC" w:rsidP="00F529BC">
            <w:pPr>
              <w:rPr>
                <w:b/>
                <w:bCs/>
              </w:rPr>
            </w:pPr>
            <w:r w:rsidRPr="00F529BC">
              <w:rPr>
                <w:b/>
                <w:bCs/>
              </w:rPr>
              <w:t>12.39451</w:t>
            </w:r>
          </w:p>
        </w:tc>
        <w:tc>
          <w:tcPr>
            <w:tcW w:w="960" w:type="dxa"/>
            <w:noWrap/>
            <w:hideMark/>
          </w:tcPr>
          <w:p w14:paraId="7BE71BCE" w14:textId="77777777" w:rsidR="00F529BC" w:rsidRPr="00F529BC" w:rsidRDefault="00F529BC" w:rsidP="00F529BC">
            <w:pPr>
              <w:rPr>
                <w:b/>
                <w:bCs/>
              </w:rPr>
            </w:pPr>
            <w:r w:rsidRPr="00F529BC">
              <w:rPr>
                <w:b/>
                <w:bCs/>
              </w:rPr>
              <w:t>2.945448</w:t>
            </w:r>
          </w:p>
        </w:tc>
        <w:tc>
          <w:tcPr>
            <w:tcW w:w="960" w:type="dxa"/>
            <w:noWrap/>
            <w:hideMark/>
          </w:tcPr>
          <w:p w14:paraId="6C229A41" w14:textId="77777777" w:rsidR="00F529BC" w:rsidRPr="00F529BC" w:rsidRDefault="00F529BC" w:rsidP="00F529BC">
            <w:pPr>
              <w:rPr>
                <w:b/>
                <w:bCs/>
              </w:rPr>
            </w:pPr>
            <w:r w:rsidRPr="00F529BC">
              <w:rPr>
                <w:b/>
                <w:bCs/>
              </w:rPr>
              <w:t>5.375041</w:t>
            </w:r>
          </w:p>
        </w:tc>
        <w:tc>
          <w:tcPr>
            <w:tcW w:w="960" w:type="dxa"/>
            <w:noWrap/>
            <w:hideMark/>
          </w:tcPr>
          <w:p w14:paraId="0684A987" w14:textId="77777777" w:rsidR="00F529BC" w:rsidRPr="00F529BC" w:rsidRDefault="00F529BC" w:rsidP="00F529BC">
            <w:pPr>
              <w:rPr>
                <w:b/>
                <w:bCs/>
              </w:rPr>
            </w:pPr>
            <w:r w:rsidRPr="00F529BC">
              <w:rPr>
                <w:b/>
                <w:bCs/>
              </w:rPr>
              <w:t>7.241806</w:t>
            </w:r>
          </w:p>
        </w:tc>
        <w:tc>
          <w:tcPr>
            <w:tcW w:w="960" w:type="dxa"/>
            <w:noWrap/>
            <w:hideMark/>
          </w:tcPr>
          <w:p w14:paraId="2A68418A" w14:textId="77777777" w:rsidR="00F529BC" w:rsidRPr="00F529BC" w:rsidRDefault="00F529BC" w:rsidP="00F529BC">
            <w:pPr>
              <w:rPr>
                <w:b/>
                <w:bCs/>
              </w:rPr>
            </w:pPr>
            <w:r w:rsidRPr="00F529BC">
              <w:rPr>
                <w:b/>
                <w:bCs/>
              </w:rPr>
              <w:t>9.988396</w:t>
            </w:r>
          </w:p>
        </w:tc>
        <w:tc>
          <w:tcPr>
            <w:tcW w:w="960" w:type="dxa"/>
            <w:noWrap/>
            <w:hideMark/>
          </w:tcPr>
          <w:p w14:paraId="7CA70606" w14:textId="77777777" w:rsidR="00F529BC" w:rsidRPr="00F529BC" w:rsidRDefault="00F529BC" w:rsidP="00F529BC">
            <w:pPr>
              <w:rPr>
                <w:b/>
                <w:bCs/>
              </w:rPr>
            </w:pPr>
            <w:r w:rsidRPr="00F529BC">
              <w:rPr>
                <w:b/>
                <w:bCs/>
              </w:rPr>
              <w:t>12.70374</w:t>
            </w:r>
          </w:p>
        </w:tc>
      </w:tr>
    </w:tbl>
    <w:p w14:paraId="579DBB9B" w14:textId="2A09AA4A" w:rsidR="00F529BC" w:rsidRDefault="00F529BC" w:rsidP="00F529BC">
      <w:r>
        <w:lastRenderedPageBreak/>
        <w:t>Raw data for Section 4.4.2.9 with all nodes performing Document Query (6 active nodes)</w:t>
      </w:r>
    </w:p>
    <w:p w14:paraId="2FA425EC" w14:textId="77777777" w:rsidR="0043555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30"/>
        <w:gridCol w:w="1130"/>
        <w:gridCol w:w="1130"/>
        <w:gridCol w:w="1130"/>
        <w:gridCol w:w="1130"/>
        <w:gridCol w:w="1130"/>
        <w:gridCol w:w="1130"/>
        <w:gridCol w:w="1130"/>
        <w:gridCol w:w="1130"/>
        <w:gridCol w:w="1130"/>
      </w:tblGrid>
      <w:tr w:rsidR="00435557" w:rsidRPr="00435557" w14:paraId="3D781FD7" w14:textId="77777777" w:rsidTr="00435557">
        <w:trPr>
          <w:trHeight w:val="261"/>
        </w:trPr>
        <w:tc>
          <w:tcPr>
            <w:tcW w:w="1130" w:type="dxa"/>
            <w:noWrap/>
            <w:hideMark/>
          </w:tcPr>
          <w:p w14:paraId="474F8A27" w14:textId="77777777" w:rsidR="00435557" w:rsidRPr="00435557" w:rsidRDefault="00435557" w:rsidP="00435557">
            <w:r w:rsidRPr="00435557">
              <w:t>Tx01</w:t>
            </w:r>
          </w:p>
        </w:tc>
        <w:tc>
          <w:tcPr>
            <w:tcW w:w="1130" w:type="dxa"/>
            <w:noWrap/>
            <w:hideMark/>
          </w:tcPr>
          <w:p w14:paraId="5173D594" w14:textId="77777777" w:rsidR="00435557" w:rsidRPr="00435557" w:rsidRDefault="00435557" w:rsidP="00435557">
            <w:r w:rsidRPr="00435557">
              <w:t>Tx02</w:t>
            </w:r>
          </w:p>
        </w:tc>
        <w:tc>
          <w:tcPr>
            <w:tcW w:w="1130" w:type="dxa"/>
            <w:noWrap/>
            <w:hideMark/>
          </w:tcPr>
          <w:p w14:paraId="63D57FAE" w14:textId="77777777" w:rsidR="00435557" w:rsidRPr="00435557" w:rsidRDefault="00435557" w:rsidP="00435557">
            <w:r w:rsidRPr="00435557">
              <w:t>Tx03</w:t>
            </w:r>
          </w:p>
        </w:tc>
        <w:tc>
          <w:tcPr>
            <w:tcW w:w="1130" w:type="dxa"/>
            <w:noWrap/>
            <w:hideMark/>
          </w:tcPr>
          <w:p w14:paraId="10902C27" w14:textId="77777777" w:rsidR="00435557" w:rsidRPr="00435557" w:rsidRDefault="00435557" w:rsidP="00435557">
            <w:r w:rsidRPr="00435557">
              <w:t>Tx04</w:t>
            </w:r>
          </w:p>
        </w:tc>
        <w:tc>
          <w:tcPr>
            <w:tcW w:w="1130" w:type="dxa"/>
            <w:noWrap/>
            <w:hideMark/>
          </w:tcPr>
          <w:p w14:paraId="05FA83E7" w14:textId="77777777" w:rsidR="00435557" w:rsidRPr="00435557" w:rsidRDefault="00435557" w:rsidP="00435557">
            <w:r w:rsidRPr="00435557">
              <w:t>Tx05</w:t>
            </w:r>
          </w:p>
        </w:tc>
        <w:tc>
          <w:tcPr>
            <w:tcW w:w="1130" w:type="dxa"/>
            <w:noWrap/>
            <w:hideMark/>
          </w:tcPr>
          <w:p w14:paraId="76A2DD14" w14:textId="77777777" w:rsidR="00435557" w:rsidRPr="00435557" w:rsidRDefault="00435557" w:rsidP="00435557">
            <w:r w:rsidRPr="00435557">
              <w:t>Tx06</w:t>
            </w:r>
          </w:p>
        </w:tc>
        <w:tc>
          <w:tcPr>
            <w:tcW w:w="1130" w:type="dxa"/>
            <w:noWrap/>
            <w:hideMark/>
          </w:tcPr>
          <w:p w14:paraId="61082FE4" w14:textId="77777777" w:rsidR="00435557" w:rsidRPr="00435557" w:rsidRDefault="00435557" w:rsidP="00435557">
            <w:r w:rsidRPr="00435557">
              <w:t>Tx07</w:t>
            </w:r>
          </w:p>
        </w:tc>
        <w:tc>
          <w:tcPr>
            <w:tcW w:w="1130" w:type="dxa"/>
            <w:noWrap/>
            <w:hideMark/>
          </w:tcPr>
          <w:p w14:paraId="12221FC3" w14:textId="77777777" w:rsidR="00435557" w:rsidRPr="00435557" w:rsidRDefault="00435557" w:rsidP="00435557">
            <w:r w:rsidRPr="00435557">
              <w:t>Tx08</w:t>
            </w:r>
          </w:p>
        </w:tc>
        <w:tc>
          <w:tcPr>
            <w:tcW w:w="1130" w:type="dxa"/>
            <w:noWrap/>
            <w:hideMark/>
          </w:tcPr>
          <w:p w14:paraId="42293ED3" w14:textId="77777777" w:rsidR="00435557" w:rsidRPr="00435557" w:rsidRDefault="00435557" w:rsidP="00435557">
            <w:r w:rsidRPr="00435557">
              <w:t>Tx09</w:t>
            </w:r>
          </w:p>
        </w:tc>
        <w:tc>
          <w:tcPr>
            <w:tcW w:w="1130" w:type="dxa"/>
            <w:noWrap/>
            <w:hideMark/>
          </w:tcPr>
          <w:p w14:paraId="435C0D54" w14:textId="77777777" w:rsidR="00435557" w:rsidRPr="00435557" w:rsidRDefault="00435557" w:rsidP="00435557">
            <w:r w:rsidRPr="00435557">
              <w:t>Tx10</w:t>
            </w:r>
          </w:p>
        </w:tc>
      </w:tr>
      <w:tr w:rsidR="00435557" w:rsidRPr="00435557" w14:paraId="3BAFC736" w14:textId="77777777" w:rsidTr="00435557">
        <w:trPr>
          <w:trHeight w:val="261"/>
        </w:trPr>
        <w:tc>
          <w:tcPr>
            <w:tcW w:w="1130" w:type="dxa"/>
            <w:noWrap/>
            <w:hideMark/>
          </w:tcPr>
          <w:p w14:paraId="446A4A28" w14:textId="77777777" w:rsidR="00435557" w:rsidRPr="00435557" w:rsidRDefault="00435557" w:rsidP="00435557">
            <w:r w:rsidRPr="00435557">
              <w:t>2.654888</w:t>
            </w:r>
          </w:p>
        </w:tc>
        <w:tc>
          <w:tcPr>
            <w:tcW w:w="1130" w:type="dxa"/>
            <w:noWrap/>
            <w:hideMark/>
          </w:tcPr>
          <w:p w14:paraId="3CABAC36" w14:textId="77777777" w:rsidR="00435557" w:rsidRPr="00435557" w:rsidRDefault="00435557" w:rsidP="00435557">
            <w:r w:rsidRPr="00435557">
              <w:t>3.35046</w:t>
            </w:r>
          </w:p>
        </w:tc>
        <w:tc>
          <w:tcPr>
            <w:tcW w:w="1130" w:type="dxa"/>
            <w:noWrap/>
            <w:hideMark/>
          </w:tcPr>
          <w:p w14:paraId="20FA58A1" w14:textId="77777777" w:rsidR="00435557" w:rsidRPr="00435557" w:rsidRDefault="00435557" w:rsidP="00435557">
            <w:r w:rsidRPr="00435557">
              <w:t>4.787399</w:t>
            </w:r>
          </w:p>
        </w:tc>
        <w:tc>
          <w:tcPr>
            <w:tcW w:w="1130" w:type="dxa"/>
            <w:noWrap/>
            <w:hideMark/>
          </w:tcPr>
          <w:p w14:paraId="3F26D721" w14:textId="77777777" w:rsidR="00435557" w:rsidRPr="00435557" w:rsidRDefault="00435557" w:rsidP="00435557">
            <w:r w:rsidRPr="00435557">
              <w:t>6.221234</w:t>
            </w:r>
          </w:p>
        </w:tc>
        <w:tc>
          <w:tcPr>
            <w:tcW w:w="1130" w:type="dxa"/>
            <w:noWrap/>
            <w:hideMark/>
          </w:tcPr>
          <w:p w14:paraId="5017E122" w14:textId="77777777" w:rsidR="00435557" w:rsidRPr="00435557" w:rsidRDefault="00435557" w:rsidP="00435557">
            <w:r w:rsidRPr="00435557">
              <w:t>7.131696</w:t>
            </w:r>
          </w:p>
        </w:tc>
        <w:tc>
          <w:tcPr>
            <w:tcW w:w="1130" w:type="dxa"/>
            <w:noWrap/>
            <w:hideMark/>
          </w:tcPr>
          <w:p w14:paraId="3F24AE84" w14:textId="77777777" w:rsidR="00435557" w:rsidRPr="00435557" w:rsidRDefault="00435557" w:rsidP="00435557">
            <w:r w:rsidRPr="00435557">
              <w:t>2.472153</w:t>
            </w:r>
          </w:p>
        </w:tc>
        <w:tc>
          <w:tcPr>
            <w:tcW w:w="1130" w:type="dxa"/>
            <w:noWrap/>
            <w:hideMark/>
          </w:tcPr>
          <w:p w14:paraId="7D47DDA2" w14:textId="77777777" w:rsidR="00435557" w:rsidRPr="00435557" w:rsidRDefault="00435557" w:rsidP="00435557">
            <w:r w:rsidRPr="00435557">
              <w:t>2.9215</w:t>
            </w:r>
          </w:p>
        </w:tc>
        <w:tc>
          <w:tcPr>
            <w:tcW w:w="1130" w:type="dxa"/>
            <w:noWrap/>
            <w:hideMark/>
          </w:tcPr>
          <w:p w14:paraId="490E8E55" w14:textId="77777777" w:rsidR="00435557" w:rsidRPr="00435557" w:rsidRDefault="00435557" w:rsidP="00435557">
            <w:r w:rsidRPr="00435557">
              <w:t>6.42194</w:t>
            </w:r>
          </w:p>
        </w:tc>
        <w:tc>
          <w:tcPr>
            <w:tcW w:w="1130" w:type="dxa"/>
            <w:noWrap/>
            <w:hideMark/>
          </w:tcPr>
          <w:p w14:paraId="4E771DBB" w14:textId="77777777" w:rsidR="00435557" w:rsidRPr="00435557" w:rsidRDefault="00435557" w:rsidP="00435557">
            <w:r w:rsidRPr="00435557">
              <w:t>5.870857</w:t>
            </w:r>
          </w:p>
        </w:tc>
        <w:tc>
          <w:tcPr>
            <w:tcW w:w="1130" w:type="dxa"/>
            <w:noWrap/>
            <w:hideMark/>
          </w:tcPr>
          <w:p w14:paraId="4ABC7A61" w14:textId="77777777" w:rsidR="00435557" w:rsidRPr="00435557" w:rsidRDefault="00435557" w:rsidP="00435557">
            <w:r w:rsidRPr="00435557">
              <w:t>8.197565</w:t>
            </w:r>
          </w:p>
        </w:tc>
      </w:tr>
      <w:tr w:rsidR="00435557" w:rsidRPr="00435557" w14:paraId="585A9A05" w14:textId="77777777" w:rsidTr="00435557">
        <w:trPr>
          <w:trHeight w:val="261"/>
        </w:trPr>
        <w:tc>
          <w:tcPr>
            <w:tcW w:w="1130" w:type="dxa"/>
            <w:noWrap/>
            <w:hideMark/>
          </w:tcPr>
          <w:p w14:paraId="617A32A4" w14:textId="77777777" w:rsidR="00435557" w:rsidRPr="00435557" w:rsidRDefault="00435557" w:rsidP="00435557">
            <w:r w:rsidRPr="00435557">
              <w:t>2.720944</w:t>
            </w:r>
          </w:p>
        </w:tc>
        <w:tc>
          <w:tcPr>
            <w:tcW w:w="1130" w:type="dxa"/>
            <w:noWrap/>
            <w:hideMark/>
          </w:tcPr>
          <w:p w14:paraId="27F5971F" w14:textId="77777777" w:rsidR="00435557" w:rsidRPr="00435557" w:rsidRDefault="00435557" w:rsidP="00435557">
            <w:r w:rsidRPr="00435557">
              <w:t>3.880945</w:t>
            </w:r>
          </w:p>
        </w:tc>
        <w:tc>
          <w:tcPr>
            <w:tcW w:w="1130" w:type="dxa"/>
            <w:noWrap/>
            <w:hideMark/>
          </w:tcPr>
          <w:p w14:paraId="13B33610" w14:textId="77777777" w:rsidR="00435557" w:rsidRPr="00435557" w:rsidRDefault="00435557" w:rsidP="00435557">
            <w:r w:rsidRPr="00435557">
              <w:t>5.955715</w:t>
            </w:r>
          </w:p>
        </w:tc>
        <w:tc>
          <w:tcPr>
            <w:tcW w:w="1130" w:type="dxa"/>
            <w:noWrap/>
            <w:hideMark/>
          </w:tcPr>
          <w:p w14:paraId="5D2DC752" w14:textId="77777777" w:rsidR="00435557" w:rsidRPr="00435557" w:rsidRDefault="00435557" w:rsidP="00435557">
            <w:r w:rsidRPr="00435557">
              <w:t>6.28506</w:t>
            </w:r>
          </w:p>
        </w:tc>
        <w:tc>
          <w:tcPr>
            <w:tcW w:w="1130" w:type="dxa"/>
            <w:noWrap/>
            <w:hideMark/>
          </w:tcPr>
          <w:p w14:paraId="404487E1" w14:textId="77777777" w:rsidR="00435557" w:rsidRPr="00435557" w:rsidRDefault="00435557" w:rsidP="00435557">
            <w:r w:rsidRPr="00435557">
              <w:t>9.31828</w:t>
            </w:r>
          </w:p>
        </w:tc>
        <w:tc>
          <w:tcPr>
            <w:tcW w:w="1130" w:type="dxa"/>
            <w:noWrap/>
            <w:hideMark/>
          </w:tcPr>
          <w:p w14:paraId="201D9C94" w14:textId="77777777" w:rsidR="00435557" w:rsidRPr="00435557" w:rsidRDefault="00435557" w:rsidP="00435557">
            <w:r w:rsidRPr="00435557">
              <w:t>1.80531</w:t>
            </w:r>
          </w:p>
        </w:tc>
        <w:tc>
          <w:tcPr>
            <w:tcW w:w="1130" w:type="dxa"/>
            <w:noWrap/>
            <w:hideMark/>
          </w:tcPr>
          <w:p w14:paraId="2B0CAB70" w14:textId="77777777" w:rsidR="00435557" w:rsidRPr="00435557" w:rsidRDefault="00435557" w:rsidP="00435557">
            <w:r w:rsidRPr="00435557">
              <w:t>2.266482</w:t>
            </w:r>
          </w:p>
        </w:tc>
        <w:tc>
          <w:tcPr>
            <w:tcW w:w="1130" w:type="dxa"/>
            <w:noWrap/>
            <w:hideMark/>
          </w:tcPr>
          <w:p w14:paraId="2019C114" w14:textId="77777777" w:rsidR="00435557" w:rsidRPr="00435557" w:rsidRDefault="00435557" w:rsidP="00435557">
            <w:r w:rsidRPr="00435557">
              <w:t>4.573992</w:t>
            </w:r>
          </w:p>
        </w:tc>
        <w:tc>
          <w:tcPr>
            <w:tcW w:w="1130" w:type="dxa"/>
            <w:noWrap/>
            <w:hideMark/>
          </w:tcPr>
          <w:p w14:paraId="1710EA7E" w14:textId="77777777" w:rsidR="00435557" w:rsidRPr="00435557" w:rsidRDefault="00435557" w:rsidP="00435557">
            <w:r w:rsidRPr="00435557">
              <w:t>5.840188</w:t>
            </w:r>
          </w:p>
        </w:tc>
        <w:tc>
          <w:tcPr>
            <w:tcW w:w="1130" w:type="dxa"/>
            <w:noWrap/>
            <w:hideMark/>
          </w:tcPr>
          <w:p w14:paraId="7F00AF86" w14:textId="77777777" w:rsidR="00435557" w:rsidRPr="00435557" w:rsidRDefault="00435557" w:rsidP="00435557">
            <w:r w:rsidRPr="00435557">
              <w:t>7.760105</w:t>
            </w:r>
          </w:p>
        </w:tc>
      </w:tr>
      <w:tr w:rsidR="00435557" w:rsidRPr="00435557" w14:paraId="37C7EDDA" w14:textId="77777777" w:rsidTr="00435557">
        <w:trPr>
          <w:trHeight w:val="261"/>
        </w:trPr>
        <w:tc>
          <w:tcPr>
            <w:tcW w:w="1130" w:type="dxa"/>
            <w:noWrap/>
            <w:hideMark/>
          </w:tcPr>
          <w:p w14:paraId="26D392DA" w14:textId="77777777" w:rsidR="00435557" w:rsidRPr="00435557" w:rsidRDefault="00435557" w:rsidP="00435557">
            <w:r w:rsidRPr="00435557">
              <w:t>2.482988</w:t>
            </w:r>
          </w:p>
        </w:tc>
        <w:tc>
          <w:tcPr>
            <w:tcW w:w="1130" w:type="dxa"/>
            <w:noWrap/>
            <w:hideMark/>
          </w:tcPr>
          <w:p w14:paraId="1DB5714A" w14:textId="77777777" w:rsidR="00435557" w:rsidRPr="00435557" w:rsidRDefault="00435557" w:rsidP="00435557">
            <w:r w:rsidRPr="00435557">
              <w:t>3.100774</w:t>
            </w:r>
          </w:p>
        </w:tc>
        <w:tc>
          <w:tcPr>
            <w:tcW w:w="1130" w:type="dxa"/>
            <w:noWrap/>
            <w:hideMark/>
          </w:tcPr>
          <w:p w14:paraId="54C7F148" w14:textId="77777777" w:rsidR="00435557" w:rsidRPr="00435557" w:rsidRDefault="00435557" w:rsidP="00435557">
            <w:r w:rsidRPr="00435557">
              <w:t>5.434404</w:t>
            </w:r>
          </w:p>
        </w:tc>
        <w:tc>
          <w:tcPr>
            <w:tcW w:w="1130" w:type="dxa"/>
            <w:noWrap/>
            <w:hideMark/>
          </w:tcPr>
          <w:p w14:paraId="1580495A" w14:textId="77777777" w:rsidR="00435557" w:rsidRPr="00435557" w:rsidRDefault="00435557" w:rsidP="00435557">
            <w:r w:rsidRPr="00435557">
              <w:t>7.532666</w:t>
            </w:r>
          </w:p>
        </w:tc>
        <w:tc>
          <w:tcPr>
            <w:tcW w:w="1130" w:type="dxa"/>
            <w:noWrap/>
            <w:hideMark/>
          </w:tcPr>
          <w:p w14:paraId="758AAE46" w14:textId="77777777" w:rsidR="00435557" w:rsidRPr="00435557" w:rsidRDefault="00435557" w:rsidP="00435557">
            <w:r w:rsidRPr="00435557">
              <w:t>8.987145</w:t>
            </w:r>
          </w:p>
        </w:tc>
        <w:tc>
          <w:tcPr>
            <w:tcW w:w="1130" w:type="dxa"/>
            <w:noWrap/>
            <w:hideMark/>
          </w:tcPr>
          <w:p w14:paraId="644CB68D" w14:textId="77777777" w:rsidR="00435557" w:rsidRPr="00435557" w:rsidRDefault="00435557" w:rsidP="00435557">
            <w:r w:rsidRPr="00435557">
              <w:t>2.142579</w:t>
            </w:r>
          </w:p>
        </w:tc>
        <w:tc>
          <w:tcPr>
            <w:tcW w:w="1130" w:type="dxa"/>
            <w:noWrap/>
            <w:hideMark/>
          </w:tcPr>
          <w:p w14:paraId="6E043AA1" w14:textId="77777777" w:rsidR="00435557" w:rsidRPr="00435557" w:rsidRDefault="00435557" w:rsidP="00435557">
            <w:r w:rsidRPr="00435557">
              <w:t>3.336317</w:t>
            </w:r>
          </w:p>
        </w:tc>
        <w:tc>
          <w:tcPr>
            <w:tcW w:w="1130" w:type="dxa"/>
            <w:noWrap/>
            <w:hideMark/>
          </w:tcPr>
          <w:p w14:paraId="334A128C" w14:textId="77777777" w:rsidR="00435557" w:rsidRPr="00435557" w:rsidRDefault="00435557" w:rsidP="00435557">
            <w:r w:rsidRPr="00435557">
              <w:t>5.342185</w:t>
            </w:r>
          </w:p>
        </w:tc>
        <w:tc>
          <w:tcPr>
            <w:tcW w:w="1130" w:type="dxa"/>
            <w:noWrap/>
            <w:hideMark/>
          </w:tcPr>
          <w:p w14:paraId="3BB6599B" w14:textId="77777777" w:rsidR="00435557" w:rsidRPr="00435557" w:rsidRDefault="00435557" w:rsidP="00435557">
            <w:r w:rsidRPr="00435557">
              <w:t>6.473656</w:t>
            </w:r>
          </w:p>
        </w:tc>
        <w:tc>
          <w:tcPr>
            <w:tcW w:w="1130" w:type="dxa"/>
            <w:noWrap/>
            <w:hideMark/>
          </w:tcPr>
          <w:p w14:paraId="5D98537E" w14:textId="77777777" w:rsidR="00435557" w:rsidRPr="00435557" w:rsidRDefault="00435557" w:rsidP="00435557">
            <w:r w:rsidRPr="00435557">
              <w:t>10.79971</w:t>
            </w:r>
          </w:p>
        </w:tc>
      </w:tr>
      <w:tr w:rsidR="00435557" w:rsidRPr="00435557" w14:paraId="0622EA7B" w14:textId="77777777" w:rsidTr="00435557">
        <w:trPr>
          <w:trHeight w:val="261"/>
        </w:trPr>
        <w:tc>
          <w:tcPr>
            <w:tcW w:w="1130" w:type="dxa"/>
            <w:noWrap/>
            <w:hideMark/>
          </w:tcPr>
          <w:p w14:paraId="0BFC9F50" w14:textId="77777777" w:rsidR="00435557" w:rsidRPr="00435557" w:rsidRDefault="00435557" w:rsidP="00435557">
            <w:r w:rsidRPr="00435557">
              <w:t>2.632306</w:t>
            </w:r>
          </w:p>
        </w:tc>
        <w:tc>
          <w:tcPr>
            <w:tcW w:w="1130" w:type="dxa"/>
            <w:noWrap/>
            <w:hideMark/>
          </w:tcPr>
          <w:p w14:paraId="75786EBD" w14:textId="77777777" w:rsidR="00435557" w:rsidRPr="00435557" w:rsidRDefault="00435557" w:rsidP="00435557">
            <w:r w:rsidRPr="00435557">
              <w:t>2.941063</w:t>
            </w:r>
          </w:p>
        </w:tc>
        <w:tc>
          <w:tcPr>
            <w:tcW w:w="1130" w:type="dxa"/>
            <w:noWrap/>
            <w:hideMark/>
          </w:tcPr>
          <w:p w14:paraId="283D4F15" w14:textId="77777777" w:rsidR="00435557" w:rsidRPr="00435557" w:rsidRDefault="00435557" w:rsidP="00435557">
            <w:r w:rsidRPr="00435557">
              <w:t>5.829377</w:t>
            </w:r>
          </w:p>
        </w:tc>
        <w:tc>
          <w:tcPr>
            <w:tcW w:w="1130" w:type="dxa"/>
            <w:noWrap/>
            <w:hideMark/>
          </w:tcPr>
          <w:p w14:paraId="530FAD5F" w14:textId="77777777" w:rsidR="00435557" w:rsidRPr="00435557" w:rsidRDefault="00435557" w:rsidP="00435557">
            <w:r w:rsidRPr="00435557">
              <w:t>6.833587</w:t>
            </w:r>
          </w:p>
        </w:tc>
        <w:tc>
          <w:tcPr>
            <w:tcW w:w="1130" w:type="dxa"/>
            <w:noWrap/>
            <w:hideMark/>
          </w:tcPr>
          <w:p w14:paraId="1B7B0010" w14:textId="77777777" w:rsidR="00435557" w:rsidRPr="00435557" w:rsidRDefault="00435557" w:rsidP="00435557">
            <w:r w:rsidRPr="00435557">
              <w:t>7.46124</w:t>
            </w:r>
          </w:p>
        </w:tc>
        <w:tc>
          <w:tcPr>
            <w:tcW w:w="1130" w:type="dxa"/>
            <w:noWrap/>
            <w:hideMark/>
          </w:tcPr>
          <w:p w14:paraId="58BE2487" w14:textId="77777777" w:rsidR="00435557" w:rsidRPr="00435557" w:rsidRDefault="00435557" w:rsidP="00435557">
            <w:r w:rsidRPr="00435557">
              <w:t>2.272002</w:t>
            </w:r>
          </w:p>
        </w:tc>
        <w:tc>
          <w:tcPr>
            <w:tcW w:w="1130" w:type="dxa"/>
            <w:noWrap/>
            <w:hideMark/>
          </w:tcPr>
          <w:p w14:paraId="118C2A29" w14:textId="77777777" w:rsidR="00435557" w:rsidRPr="00435557" w:rsidRDefault="00435557" w:rsidP="00435557">
            <w:r w:rsidRPr="00435557">
              <w:t>3.722424</w:t>
            </w:r>
          </w:p>
        </w:tc>
        <w:tc>
          <w:tcPr>
            <w:tcW w:w="1130" w:type="dxa"/>
            <w:noWrap/>
            <w:hideMark/>
          </w:tcPr>
          <w:p w14:paraId="493A1593" w14:textId="77777777" w:rsidR="00435557" w:rsidRPr="00435557" w:rsidRDefault="00435557" w:rsidP="00435557">
            <w:r w:rsidRPr="00435557">
              <w:t>4.694125</w:t>
            </w:r>
          </w:p>
        </w:tc>
        <w:tc>
          <w:tcPr>
            <w:tcW w:w="1130" w:type="dxa"/>
            <w:noWrap/>
            <w:hideMark/>
          </w:tcPr>
          <w:p w14:paraId="545A8876" w14:textId="77777777" w:rsidR="00435557" w:rsidRPr="00435557" w:rsidRDefault="00435557" w:rsidP="00435557">
            <w:r w:rsidRPr="00435557">
              <w:t>6.669032</w:t>
            </w:r>
          </w:p>
        </w:tc>
        <w:tc>
          <w:tcPr>
            <w:tcW w:w="1130" w:type="dxa"/>
            <w:noWrap/>
            <w:hideMark/>
          </w:tcPr>
          <w:p w14:paraId="3031EB76" w14:textId="77777777" w:rsidR="00435557" w:rsidRPr="00435557" w:rsidRDefault="00435557" w:rsidP="00435557">
            <w:r w:rsidRPr="00435557">
              <w:t>8.492552</w:t>
            </w:r>
          </w:p>
        </w:tc>
      </w:tr>
      <w:tr w:rsidR="00435557" w:rsidRPr="00435557" w14:paraId="3983B328" w14:textId="77777777" w:rsidTr="00435557">
        <w:trPr>
          <w:trHeight w:val="261"/>
        </w:trPr>
        <w:tc>
          <w:tcPr>
            <w:tcW w:w="1130" w:type="dxa"/>
            <w:noWrap/>
            <w:hideMark/>
          </w:tcPr>
          <w:p w14:paraId="048A37A5" w14:textId="77777777" w:rsidR="00435557" w:rsidRPr="00435557" w:rsidRDefault="00435557" w:rsidP="00435557">
            <w:r w:rsidRPr="00435557">
              <w:t>2.696839</w:t>
            </w:r>
          </w:p>
        </w:tc>
        <w:tc>
          <w:tcPr>
            <w:tcW w:w="1130" w:type="dxa"/>
            <w:noWrap/>
            <w:hideMark/>
          </w:tcPr>
          <w:p w14:paraId="458568F1" w14:textId="77777777" w:rsidR="00435557" w:rsidRPr="00435557" w:rsidRDefault="00435557" w:rsidP="00435557">
            <w:r w:rsidRPr="00435557">
              <w:t>3.246174</w:t>
            </w:r>
          </w:p>
        </w:tc>
        <w:tc>
          <w:tcPr>
            <w:tcW w:w="1130" w:type="dxa"/>
            <w:noWrap/>
            <w:hideMark/>
          </w:tcPr>
          <w:p w14:paraId="2A17C1A4" w14:textId="77777777" w:rsidR="00435557" w:rsidRPr="00435557" w:rsidRDefault="00435557" w:rsidP="00435557">
            <w:r w:rsidRPr="00435557">
              <w:t>5.365901</w:t>
            </w:r>
          </w:p>
        </w:tc>
        <w:tc>
          <w:tcPr>
            <w:tcW w:w="1130" w:type="dxa"/>
            <w:noWrap/>
            <w:hideMark/>
          </w:tcPr>
          <w:p w14:paraId="6C6C6D1E" w14:textId="77777777" w:rsidR="00435557" w:rsidRPr="00435557" w:rsidRDefault="00435557" w:rsidP="00435557">
            <w:r w:rsidRPr="00435557">
              <w:t>8.233309</w:t>
            </w:r>
          </w:p>
        </w:tc>
        <w:tc>
          <w:tcPr>
            <w:tcW w:w="1130" w:type="dxa"/>
            <w:noWrap/>
            <w:hideMark/>
          </w:tcPr>
          <w:p w14:paraId="16A30F1D" w14:textId="77777777" w:rsidR="00435557" w:rsidRPr="00435557" w:rsidRDefault="00435557" w:rsidP="00435557">
            <w:r w:rsidRPr="00435557">
              <w:t>11.26844</w:t>
            </w:r>
          </w:p>
        </w:tc>
        <w:tc>
          <w:tcPr>
            <w:tcW w:w="1130" w:type="dxa"/>
            <w:noWrap/>
            <w:hideMark/>
          </w:tcPr>
          <w:p w14:paraId="08877EB7" w14:textId="77777777" w:rsidR="00435557" w:rsidRPr="00435557" w:rsidRDefault="00435557" w:rsidP="00435557">
            <w:r w:rsidRPr="00435557">
              <w:t>1.830104</w:t>
            </w:r>
          </w:p>
        </w:tc>
        <w:tc>
          <w:tcPr>
            <w:tcW w:w="1130" w:type="dxa"/>
            <w:noWrap/>
            <w:hideMark/>
          </w:tcPr>
          <w:p w14:paraId="5114E847" w14:textId="77777777" w:rsidR="00435557" w:rsidRPr="00435557" w:rsidRDefault="00435557" w:rsidP="00435557">
            <w:r w:rsidRPr="00435557">
              <w:t>4.420528</w:t>
            </w:r>
          </w:p>
        </w:tc>
        <w:tc>
          <w:tcPr>
            <w:tcW w:w="1130" w:type="dxa"/>
            <w:noWrap/>
            <w:hideMark/>
          </w:tcPr>
          <w:p w14:paraId="2A1FD5AB" w14:textId="77777777" w:rsidR="00435557" w:rsidRPr="00435557" w:rsidRDefault="00435557" w:rsidP="00435557">
            <w:r w:rsidRPr="00435557">
              <w:t>6.290065</w:t>
            </w:r>
          </w:p>
        </w:tc>
        <w:tc>
          <w:tcPr>
            <w:tcW w:w="1130" w:type="dxa"/>
            <w:noWrap/>
            <w:hideMark/>
          </w:tcPr>
          <w:p w14:paraId="2254CDDA" w14:textId="77777777" w:rsidR="00435557" w:rsidRPr="00435557" w:rsidRDefault="00435557" w:rsidP="00435557">
            <w:r w:rsidRPr="00435557">
              <w:t>8.613781</w:t>
            </w:r>
          </w:p>
        </w:tc>
        <w:tc>
          <w:tcPr>
            <w:tcW w:w="1130" w:type="dxa"/>
            <w:noWrap/>
            <w:hideMark/>
          </w:tcPr>
          <w:p w14:paraId="2A69D7AC" w14:textId="77777777" w:rsidR="00435557" w:rsidRPr="00435557" w:rsidRDefault="00435557" w:rsidP="00435557">
            <w:r w:rsidRPr="00435557">
              <w:t>8.611536</w:t>
            </w:r>
          </w:p>
        </w:tc>
      </w:tr>
      <w:tr w:rsidR="00435557" w:rsidRPr="00435557" w14:paraId="2215FFC4" w14:textId="77777777" w:rsidTr="00435557">
        <w:trPr>
          <w:trHeight w:val="261"/>
        </w:trPr>
        <w:tc>
          <w:tcPr>
            <w:tcW w:w="1130" w:type="dxa"/>
            <w:noWrap/>
            <w:hideMark/>
          </w:tcPr>
          <w:p w14:paraId="0C7CDEED" w14:textId="77777777" w:rsidR="00435557" w:rsidRPr="00435557" w:rsidRDefault="00435557" w:rsidP="00435557">
            <w:r w:rsidRPr="00435557">
              <w:t>2.374205</w:t>
            </w:r>
          </w:p>
        </w:tc>
        <w:tc>
          <w:tcPr>
            <w:tcW w:w="1130" w:type="dxa"/>
            <w:noWrap/>
            <w:hideMark/>
          </w:tcPr>
          <w:p w14:paraId="2D80D1F6" w14:textId="77777777" w:rsidR="00435557" w:rsidRPr="00435557" w:rsidRDefault="00435557" w:rsidP="00435557">
            <w:r w:rsidRPr="00435557">
              <w:t>3.963169</w:t>
            </w:r>
          </w:p>
        </w:tc>
        <w:tc>
          <w:tcPr>
            <w:tcW w:w="1130" w:type="dxa"/>
            <w:noWrap/>
            <w:hideMark/>
          </w:tcPr>
          <w:p w14:paraId="4203961F" w14:textId="77777777" w:rsidR="00435557" w:rsidRPr="00435557" w:rsidRDefault="00435557" w:rsidP="00435557">
            <w:r w:rsidRPr="00435557">
              <w:t>5.759996</w:t>
            </w:r>
          </w:p>
        </w:tc>
        <w:tc>
          <w:tcPr>
            <w:tcW w:w="1130" w:type="dxa"/>
            <w:noWrap/>
            <w:hideMark/>
          </w:tcPr>
          <w:p w14:paraId="1EA2EF3E" w14:textId="77777777" w:rsidR="00435557" w:rsidRPr="00435557" w:rsidRDefault="00435557" w:rsidP="00435557">
            <w:r w:rsidRPr="00435557">
              <w:t>6.463462</w:t>
            </w:r>
          </w:p>
        </w:tc>
        <w:tc>
          <w:tcPr>
            <w:tcW w:w="1130" w:type="dxa"/>
            <w:noWrap/>
            <w:hideMark/>
          </w:tcPr>
          <w:p w14:paraId="6BC0D80A" w14:textId="77777777" w:rsidR="00435557" w:rsidRPr="00435557" w:rsidRDefault="00435557" w:rsidP="00435557">
            <w:r w:rsidRPr="00435557">
              <w:t>9.767065</w:t>
            </w:r>
          </w:p>
        </w:tc>
        <w:tc>
          <w:tcPr>
            <w:tcW w:w="1130" w:type="dxa"/>
            <w:noWrap/>
            <w:hideMark/>
          </w:tcPr>
          <w:p w14:paraId="602CF283" w14:textId="77777777" w:rsidR="00435557" w:rsidRPr="00435557" w:rsidRDefault="00435557" w:rsidP="00435557">
            <w:r w:rsidRPr="00435557">
              <w:t>2.70991</w:t>
            </w:r>
          </w:p>
        </w:tc>
        <w:tc>
          <w:tcPr>
            <w:tcW w:w="1130" w:type="dxa"/>
            <w:noWrap/>
            <w:hideMark/>
          </w:tcPr>
          <w:p w14:paraId="37608799" w14:textId="77777777" w:rsidR="00435557" w:rsidRPr="00435557" w:rsidRDefault="00435557" w:rsidP="00435557">
            <w:r w:rsidRPr="00435557">
              <w:t>4.161261</w:t>
            </w:r>
          </w:p>
        </w:tc>
        <w:tc>
          <w:tcPr>
            <w:tcW w:w="1130" w:type="dxa"/>
            <w:noWrap/>
            <w:hideMark/>
          </w:tcPr>
          <w:p w14:paraId="0D3EC3AA" w14:textId="77777777" w:rsidR="00435557" w:rsidRPr="00435557" w:rsidRDefault="00435557" w:rsidP="00435557">
            <w:r w:rsidRPr="00435557">
              <w:t>5.425868</w:t>
            </w:r>
          </w:p>
        </w:tc>
        <w:tc>
          <w:tcPr>
            <w:tcW w:w="1130" w:type="dxa"/>
            <w:noWrap/>
            <w:hideMark/>
          </w:tcPr>
          <w:p w14:paraId="3BE50462" w14:textId="77777777" w:rsidR="00435557" w:rsidRPr="00435557" w:rsidRDefault="00435557" w:rsidP="00435557">
            <w:r w:rsidRPr="00435557">
              <w:t>6.550149</w:t>
            </w:r>
          </w:p>
        </w:tc>
        <w:tc>
          <w:tcPr>
            <w:tcW w:w="1130" w:type="dxa"/>
            <w:noWrap/>
            <w:hideMark/>
          </w:tcPr>
          <w:p w14:paraId="5BE60335" w14:textId="77777777" w:rsidR="00435557" w:rsidRPr="00435557" w:rsidRDefault="00435557" w:rsidP="00435557">
            <w:r w:rsidRPr="00435557">
              <w:t>9.248049</w:t>
            </w:r>
          </w:p>
        </w:tc>
      </w:tr>
      <w:tr w:rsidR="00435557" w:rsidRPr="00435557" w14:paraId="19B79276" w14:textId="77777777" w:rsidTr="00435557">
        <w:trPr>
          <w:trHeight w:val="261"/>
        </w:trPr>
        <w:tc>
          <w:tcPr>
            <w:tcW w:w="1130" w:type="dxa"/>
            <w:noWrap/>
            <w:hideMark/>
          </w:tcPr>
          <w:p w14:paraId="4101D12E" w14:textId="77777777" w:rsidR="00435557" w:rsidRPr="00435557" w:rsidRDefault="00435557" w:rsidP="00435557">
            <w:r w:rsidRPr="00435557">
              <w:t>2.36213</w:t>
            </w:r>
          </w:p>
        </w:tc>
        <w:tc>
          <w:tcPr>
            <w:tcW w:w="1130" w:type="dxa"/>
            <w:noWrap/>
            <w:hideMark/>
          </w:tcPr>
          <w:p w14:paraId="7DC2966B" w14:textId="77777777" w:rsidR="00435557" w:rsidRPr="00435557" w:rsidRDefault="00435557" w:rsidP="00435557">
            <w:r w:rsidRPr="00435557">
              <w:t>3.755479</w:t>
            </w:r>
          </w:p>
        </w:tc>
        <w:tc>
          <w:tcPr>
            <w:tcW w:w="1130" w:type="dxa"/>
            <w:noWrap/>
            <w:hideMark/>
          </w:tcPr>
          <w:p w14:paraId="2D11765E" w14:textId="77777777" w:rsidR="00435557" w:rsidRPr="00435557" w:rsidRDefault="00435557" w:rsidP="00435557">
            <w:r w:rsidRPr="00435557">
              <w:t>5.447565</w:t>
            </w:r>
          </w:p>
        </w:tc>
        <w:tc>
          <w:tcPr>
            <w:tcW w:w="1130" w:type="dxa"/>
            <w:noWrap/>
            <w:hideMark/>
          </w:tcPr>
          <w:p w14:paraId="11F6B26B" w14:textId="77777777" w:rsidR="00435557" w:rsidRPr="00435557" w:rsidRDefault="00435557" w:rsidP="00435557">
            <w:r w:rsidRPr="00435557">
              <w:t>8.183898</w:t>
            </w:r>
          </w:p>
        </w:tc>
        <w:tc>
          <w:tcPr>
            <w:tcW w:w="1130" w:type="dxa"/>
            <w:noWrap/>
            <w:hideMark/>
          </w:tcPr>
          <w:p w14:paraId="4027642D" w14:textId="77777777" w:rsidR="00435557" w:rsidRPr="00435557" w:rsidRDefault="00435557" w:rsidP="00435557">
            <w:r w:rsidRPr="00435557">
              <w:t>8.844637</w:t>
            </w:r>
          </w:p>
        </w:tc>
        <w:tc>
          <w:tcPr>
            <w:tcW w:w="1130" w:type="dxa"/>
            <w:noWrap/>
            <w:hideMark/>
          </w:tcPr>
          <w:p w14:paraId="423AD9C1" w14:textId="77777777" w:rsidR="00435557" w:rsidRPr="00435557" w:rsidRDefault="00435557" w:rsidP="00435557">
            <w:r w:rsidRPr="00435557">
              <w:t>2.342689</w:t>
            </w:r>
          </w:p>
        </w:tc>
        <w:tc>
          <w:tcPr>
            <w:tcW w:w="1130" w:type="dxa"/>
            <w:noWrap/>
            <w:hideMark/>
          </w:tcPr>
          <w:p w14:paraId="66C09EEC" w14:textId="77777777" w:rsidR="00435557" w:rsidRPr="00435557" w:rsidRDefault="00435557" w:rsidP="00435557">
            <w:r w:rsidRPr="00435557">
              <w:t>3.854664</w:t>
            </w:r>
          </w:p>
        </w:tc>
        <w:tc>
          <w:tcPr>
            <w:tcW w:w="1130" w:type="dxa"/>
            <w:noWrap/>
            <w:hideMark/>
          </w:tcPr>
          <w:p w14:paraId="069DAD76" w14:textId="77777777" w:rsidR="00435557" w:rsidRPr="00435557" w:rsidRDefault="00435557" w:rsidP="00435557">
            <w:r w:rsidRPr="00435557">
              <w:t>5.425425</w:t>
            </w:r>
          </w:p>
        </w:tc>
        <w:tc>
          <w:tcPr>
            <w:tcW w:w="1130" w:type="dxa"/>
            <w:noWrap/>
            <w:hideMark/>
          </w:tcPr>
          <w:p w14:paraId="6A1446A8" w14:textId="77777777" w:rsidR="00435557" w:rsidRPr="00435557" w:rsidRDefault="00435557" w:rsidP="00435557">
            <w:r w:rsidRPr="00435557">
              <w:t>6.797555</w:t>
            </w:r>
          </w:p>
        </w:tc>
        <w:tc>
          <w:tcPr>
            <w:tcW w:w="1130" w:type="dxa"/>
            <w:noWrap/>
            <w:hideMark/>
          </w:tcPr>
          <w:p w14:paraId="26E77D1D" w14:textId="77777777" w:rsidR="00435557" w:rsidRPr="00435557" w:rsidRDefault="00435557" w:rsidP="00435557">
            <w:r w:rsidRPr="00435557">
              <w:t>11.11352</w:t>
            </w:r>
          </w:p>
        </w:tc>
      </w:tr>
      <w:tr w:rsidR="00435557" w:rsidRPr="00435557" w14:paraId="7B97DB78" w14:textId="77777777" w:rsidTr="00435557">
        <w:trPr>
          <w:trHeight w:val="261"/>
        </w:trPr>
        <w:tc>
          <w:tcPr>
            <w:tcW w:w="1130" w:type="dxa"/>
            <w:noWrap/>
            <w:hideMark/>
          </w:tcPr>
          <w:p w14:paraId="327A72F0" w14:textId="77777777" w:rsidR="00435557" w:rsidRPr="00435557" w:rsidRDefault="00435557" w:rsidP="00435557">
            <w:r w:rsidRPr="00435557">
              <w:t>2.402177</w:t>
            </w:r>
          </w:p>
        </w:tc>
        <w:tc>
          <w:tcPr>
            <w:tcW w:w="1130" w:type="dxa"/>
            <w:noWrap/>
            <w:hideMark/>
          </w:tcPr>
          <w:p w14:paraId="1E983243" w14:textId="77777777" w:rsidR="00435557" w:rsidRPr="00435557" w:rsidRDefault="00435557" w:rsidP="00435557">
            <w:r w:rsidRPr="00435557">
              <w:t>4.586823</w:t>
            </w:r>
          </w:p>
        </w:tc>
        <w:tc>
          <w:tcPr>
            <w:tcW w:w="1130" w:type="dxa"/>
            <w:noWrap/>
            <w:hideMark/>
          </w:tcPr>
          <w:p w14:paraId="4FCCFC58" w14:textId="77777777" w:rsidR="00435557" w:rsidRPr="00435557" w:rsidRDefault="00435557" w:rsidP="00435557">
            <w:r w:rsidRPr="00435557">
              <w:t>6.708735</w:t>
            </w:r>
          </w:p>
        </w:tc>
        <w:tc>
          <w:tcPr>
            <w:tcW w:w="1130" w:type="dxa"/>
            <w:noWrap/>
            <w:hideMark/>
          </w:tcPr>
          <w:p w14:paraId="05F9AB2B" w14:textId="77777777" w:rsidR="00435557" w:rsidRPr="00435557" w:rsidRDefault="00435557" w:rsidP="00435557">
            <w:r w:rsidRPr="00435557">
              <w:t>7.661688</w:t>
            </w:r>
          </w:p>
        </w:tc>
        <w:tc>
          <w:tcPr>
            <w:tcW w:w="1130" w:type="dxa"/>
            <w:noWrap/>
            <w:hideMark/>
          </w:tcPr>
          <w:p w14:paraId="56283303" w14:textId="77777777" w:rsidR="00435557" w:rsidRPr="00435557" w:rsidRDefault="00435557" w:rsidP="00435557">
            <w:r w:rsidRPr="00435557">
              <w:t>12.47168</w:t>
            </w:r>
          </w:p>
        </w:tc>
        <w:tc>
          <w:tcPr>
            <w:tcW w:w="1130" w:type="dxa"/>
            <w:noWrap/>
            <w:hideMark/>
          </w:tcPr>
          <w:p w14:paraId="5F39E23D" w14:textId="77777777" w:rsidR="00435557" w:rsidRPr="00435557" w:rsidRDefault="00435557" w:rsidP="00435557">
            <w:r w:rsidRPr="00435557">
              <w:t>2.208642</w:t>
            </w:r>
          </w:p>
        </w:tc>
        <w:tc>
          <w:tcPr>
            <w:tcW w:w="1130" w:type="dxa"/>
            <w:noWrap/>
            <w:hideMark/>
          </w:tcPr>
          <w:p w14:paraId="4AA92A6E" w14:textId="77777777" w:rsidR="00435557" w:rsidRPr="00435557" w:rsidRDefault="00435557" w:rsidP="00435557">
            <w:r w:rsidRPr="00435557">
              <w:t>4.457714</w:t>
            </w:r>
          </w:p>
        </w:tc>
        <w:tc>
          <w:tcPr>
            <w:tcW w:w="1130" w:type="dxa"/>
            <w:noWrap/>
            <w:hideMark/>
          </w:tcPr>
          <w:p w14:paraId="56CDA9DB" w14:textId="77777777" w:rsidR="00435557" w:rsidRPr="00435557" w:rsidRDefault="00435557" w:rsidP="00435557">
            <w:r w:rsidRPr="00435557">
              <w:t>5.763975</w:t>
            </w:r>
          </w:p>
        </w:tc>
        <w:tc>
          <w:tcPr>
            <w:tcW w:w="1130" w:type="dxa"/>
            <w:noWrap/>
            <w:hideMark/>
          </w:tcPr>
          <w:p w14:paraId="2AFA25FB" w14:textId="77777777" w:rsidR="00435557" w:rsidRPr="00435557" w:rsidRDefault="00435557" w:rsidP="00435557">
            <w:r w:rsidRPr="00435557">
              <w:t>8.674059</w:t>
            </w:r>
          </w:p>
        </w:tc>
        <w:tc>
          <w:tcPr>
            <w:tcW w:w="1130" w:type="dxa"/>
            <w:noWrap/>
            <w:hideMark/>
          </w:tcPr>
          <w:p w14:paraId="598FC57B" w14:textId="77777777" w:rsidR="00435557" w:rsidRPr="00435557" w:rsidRDefault="00435557" w:rsidP="00435557">
            <w:r w:rsidRPr="00435557">
              <w:t>8.174775</w:t>
            </w:r>
          </w:p>
        </w:tc>
      </w:tr>
      <w:tr w:rsidR="00435557" w:rsidRPr="00435557" w14:paraId="35A697F8" w14:textId="77777777" w:rsidTr="00435557">
        <w:trPr>
          <w:trHeight w:val="261"/>
        </w:trPr>
        <w:tc>
          <w:tcPr>
            <w:tcW w:w="1130" w:type="dxa"/>
            <w:noWrap/>
            <w:hideMark/>
          </w:tcPr>
          <w:p w14:paraId="0BCB77FE" w14:textId="77777777" w:rsidR="00435557" w:rsidRPr="00435557" w:rsidRDefault="00435557" w:rsidP="00435557">
            <w:r w:rsidRPr="00435557">
              <w:t>2.573116</w:t>
            </w:r>
          </w:p>
        </w:tc>
        <w:tc>
          <w:tcPr>
            <w:tcW w:w="1130" w:type="dxa"/>
            <w:noWrap/>
            <w:hideMark/>
          </w:tcPr>
          <w:p w14:paraId="17C7063F" w14:textId="77777777" w:rsidR="00435557" w:rsidRPr="00435557" w:rsidRDefault="00435557" w:rsidP="00435557">
            <w:r w:rsidRPr="00435557">
              <w:t>3.279424</w:t>
            </w:r>
          </w:p>
        </w:tc>
        <w:tc>
          <w:tcPr>
            <w:tcW w:w="1130" w:type="dxa"/>
            <w:noWrap/>
            <w:hideMark/>
          </w:tcPr>
          <w:p w14:paraId="4947507D" w14:textId="77777777" w:rsidR="00435557" w:rsidRPr="00435557" w:rsidRDefault="00435557" w:rsidP="00435557">
            <w:r w:rsidRPr="00435557">
              <w:t>5.827675</w:t>
            </w:r>
          </w:p>
        </w:tc>
        <w:tc>
          <w:tcPr>
            <w:tcW w:w="1130" w:type="dxa"/>
            <w:noWrap/>
            <w:hideMark/>
          </w:tcPr>
          <w:p w14:paraId="4FE7AEB1" w14:textId="77777777" w:rsidR="00435557" w:rsidRPr="00435557" w:rsidRDefault="00435557" w:rsidP="00435557">
            <w:r w:rsidRPr="00435557">
              <w:t>8.460572</w:t>
            </w:r>
          </w:p>
        </w:tc>
        <w:tc>
          <w:tcPr>
            <w:tcW w:w="1130" w:type="dxa"/>
            <w:noWrap/>
            <w:hideMark/>
          </w:tcPr>
          <w:p w14:paraId="062589A1" w14:textId="77777777" w:rsidR="00435557" w:rsidRPr="00435557" w:rsidRDefault="00435557" w:rsidP="00435557">
            <w:r w:rsidRPr="00435557">
              <w:t>11.80591</w:t>
            </w:r>
          </w:p>
        </w:tc>
        <w:tc>
          <w:tcPr>
            <w:tcW w:w="1130" w:type="dxa"/>
            <w:noWrap/>
            <w:hideMark/>
          </w:tcPr>
          <w:p w14:paraId="691DAA58" w14:textId="77777777" w:rsidR="00435557" w:rsidRPr="00435557" w:rsidRDefault="00435557" w:rsidP="00435557">
            <w:r w:rsidRPr="00435557">
              <w:t>2.275373</w:t>
            </w:r>
          </w:p>
        </w:tc>
        <w:tc>
          <w:tcPr>
            <w:tcW w:w="1130" w:type="dxa"/>
            <w:noWrap/>
            <w:hideMark/>
          </w:tcPr>
          <w:p w14:paraId="321CEF66" w14:textId="77777777" w:rsidR="00435557" w:rsidRPr="00435557" w:rsidRDefault="00435557" w:rsidP="00435557">
            <w:r w:rsidRPr="00435557">
              <w:t>5.297846</w:t>
            </w:r>
          </w:p>
        </w:tc>
        <w:tc>
          <w:tcPr>
            <w:tcW w:w="1130" w:type="dxa"/>
            <w:noWrap/>
            <w:hideMark/>
          </w:tcPr>
          <w:p w14:paraId="1B18F872" w14:textId="77777777" w:rsidR="00435557" w:rsidRPr="00435557" w:rsidRDefault="00435557" w:rsidP="00435557">
            <w:r w:rsidRPr="00435557">
              <w:t>5.833766</w:t>
            </w:r>
          </w:p>
        </w:tc>
        <w:tc>
          <w:tcPr>
            <w:tcW w:w="1130" w:type="dxa"/>
            <w:noWrap/>
            <w:hideMark/>
          </w:tcPr>
          <w:p w14:paraId="27FFDF78" w14:textId="77777777" w:rsidR="00435557" w:rsidRPr="00435557" w:rsidRDefault="00435557" w:rsidP="00435557">
            <w:r w:rsidRPr="00435557">
              <w:t>7.263633</w:t>
            </w:r>
          </w:p>
        </w:tc>
        <w:tc>
          <w:tcPr>
            <w:tcW w:w="1130" w:type="dxa"/>
            <w:noWrap/>
            <w:hideMark/>
          </w:tcPr>
          <w:p w14:paraId="1E2CBEF6" w14:textId="77777777" w:rsidR="00435557" w:rsidRPr="00435557" w:rsidRDefault="00435557" w:rsidP="00435557">
            <w:r w:rsidRPr="00435557">
              <w:t>9.12552</w:t>
            </w:r>
          </w:p>
        </w:tc>
      </w:tr>
      <w:tr w:rsidR="00435557" w:rsidRPr="00435557" w14:paraId="1ACAFC89" w14:textId="77777777" w:rsidTr="00435557">
        <w:trPr>
          <w:trHeight w:val="261"/>
        </w:trPr>
        <w:tc>
          <w:tcPr>
            <w:tcW w:w="1130" w:type="dxa"/>
            <w:noWrap/>
            <w:hideMark/>
          </w:tcPr>
          <w:p w14:paraId="5320CC33" w14:textId="77777777" w:rsidR="00435557" w:rsidRPr="00435557" w:rsidRDefault="00435557" w:rsidP="00435557">
            <w:r w:rsidRPr="00435557">
              <w:t>3.560727</w:t>
            </w:r>
          </w:p>
        </w:tc>
        <w:tc>
          <w:tcPr>
            <w:tcW w:w="1130" w:type="dxa"/>
            <w:noWrap/>
            <w:hideMark/>
          </w:tcPr>
          <w:p w14:paraId="2C46A8D4" w14:textId="77777777" w:rsidR="00435557" w:rsidRPr="00435557" w:rsidRDefault="00435557" w:rsidP="00435557">
            <w:r w:rsidRPr="00435557">
              <w:t>4.414525</w:t>
            </w:r>
          </w:p>
        </w:tc>
        <w:tc>
          <w:tcPr>
            <w:tcW w:w="1130" w:type="dxa"/>
            <w:noWrap/>
            <w:hideMark/>
          </w:tcPr>
          <w:p w14:paraId="2DC7A0DD" w14:textId="77777777" w:rsidR="00435557" w:rsidRPr="00435557" w:rsidRDefault="00435557" w:rsidP="00435557">
            <w:r w:rsidRPr="00435557">
              <w:t>6.223531</w:t>
            </w:r>
          </w:p>
        </w:tc>
        <w:tc>
          <w:tcPr>
            <w:tcW w:w="1130" w:type="dxa"/>
            <w:noWrap/>
            <w:hideMark/>
          </w:tcPr>
          <w:p w14:paraId="5E72FB93" w14:textId="77777777" w:rsidR="00435557" w:rsidRPr="00435557" w:rsidRDefault="00435557" w:rsidP="00435557">
            <w:r w:rsidRPr="00435557">
              <w:t>7.121953</w:t>
            </w:r>
          </w:p>
        </w:tc>
        <w:tc>
          <w:tcPr>
            <w:tcW w:w="1130" w:type="dxa"/>
            <w:noWrap/>
            <w:hideMark/>
          </w:tcPr>
          <w:p w14:paraId="7C2A2691" w14:textId="77777777" w:rsidR="00435557" w:rsidRPr="00435557" w:rsidRDefault="00435557" w:rsidP="00435557">
            <w:r w:rsidRPr="00435557">
              <w:t>9.295292</w:t>
            </w:r>
          </w:p>
        </w:tc>
        <w:tc>
          <w:tcPr>
            <w:tcW w:w="1130" w:type="dxa"/>
            <w:noWrap/>
            <w:hideMark/>
          </w:tcPr>
          <w:p w14:paraId="781685A7" w14:textId="77777777" w:rsidR="00435557" w:rsidRPr="00435557" w:rsidRDefault="00435557" w:rsidP="00435557">
            <w:r w:rsidRPr="00435557">
              <w:t>2.290133</w:t>
            </w:r>
          </w:p>
        </w:tc>
        <w:tc>
          <w:tcPr>
            <w:tcW w:w="1130" w:type="dxa"/>
            <w:noWrap/>
            <w:hideMark/>
          </w:tcPr>
          <w:p w14:paraId="131256F9" w14:textId="77777777" w:rsidR="00435557" w:rsidRPr="00435557" w:rsidRDefault="00435557" w:rsidP="00435557">
            <w:r w:rsidRPr="00435557">
              <w:t>4.59401</w:t>
            </w:r>
          </w:p>
        </w:tc>
        <w:tc>
          <w:tcPr>
            <w:tcW w:w="1130" w:type="dxa"/>
            <w:noWrap/>
            <w:hideMark/>
          </w:tcPr>
          <w:p w14:paraId="419F5950" w14:textId="77777777" w:rsidR="00435557" w:rsidRPr="00435557" w:rsidRDefault="00435557" w:rsidP="00435557">
            <w:r w:rsidRPr="00435557">
              <w:t>6.835055</w:t>
            </w:r>
          </w:p>
        </w:tc>
        <w:tc>
          <w:tcPr>
            <w:tcW w:w="1130" w:type="dxa"/>
            <w:noWrap/>
            <w:hideMark/>
          </w:tcPr>
          <w:p w14:paraId="19321726" w14:textId="77777777" w:rsidR="00435557" w:rsidRPr="00435557" w:rsidRDefault="00435557" w:rsidP="00435557">
            <w:r w:rsidRPr="00435557">
              <w:t>9.720446</w:t>
            </w:r>
          </w:p>
        </w:tc>
        <w:tc>
          <w:tcPr>
            <w:tcW w:w="1130" w:type="dxa"/>
            <w:noWrap/>
            <w:hideMark/>
          </w:tcPr>
          <w:p w14:paraId="31AED26A" w14:textId="77777777" w:rsidR="00435557" w:rsidRPr="00435557" w:rsidRDefault="00435557" w:rsidP="00435557">
            <w:r w:rsidRPr="00435557">
              <w:t>8.657645</w:t>
            </w:r>
          </w:p>
        </w:tc>
      </w:tr>
      <w:tr w:rsidR="00435557" w:rsidRPr="00435557" w14:paraId="099134AF" w14:textId="77777777" w:rsidTr="00435557">
        <w:trPr>
          <w:trHeight w:val="261"/>
        </w:trPr>
        <w:tc>
          <w:tcPr>
            <w:tcW w:w="1130" w:type="dxa"/>
            <w:noWrap/>
            <w:hideMark/>
          </w:tcPr>
          <w:p w14:paraId="7846C6F1" w14:textId="77777777" w:rsidR="00435557" w:rsidRPr="00435557" w:rsidRDefault="00435557" w:rsidP="00435557">
            <w:pPr>
              <w:rPr>
                <w:b/>
                <w:bCs/>
              </w:rPr>
            </w:pPr>
            <w:r w:rsidRPr="00435557">
              <w:rPr>
                <w:b/>
                <w:bCs/>
              </w:rPr>
              <w:t>2.646032</w:t>
            </w:r>
          </w:p>
        </w:tc>
        <w:tc>
          <w:tcPr>
            <w:tcW w:w="1130" w:type="dxa"/>
            <w:noWrap/>
            <w:hideMark/>
          </w:tcPr>
          <w:p w14:paraId="4E4B0E13" w14:textId="77777777" w:rsidR="00435557" w:rsidRPr="00435557" w:rsidRDefault="00435557" w:rsidP="00435557">
            <w:pPr>
              <w:rPr>
                <w:b/>
                <w:bCs/>
              </w:rPr>
            </w:pPr>
            <w:r w:rsidRPr="00435557">
              <w:rPr>
                <w:b/>
                <w:bCs/>
              </w:rPr>
              <w:t>3.651884</w:t>
            </w:r>
          </w:p>
        </w:tc>
        <w:tc>
          <w:tcPr>
            <w:tcW w:w="1130" w:type="dxa"/>
            <w:noWrap/>
            <w:hideMark/>
          </w:tcPr>
          <w:p w14:paraId="3067D8ED" w14:textId="77777777" w:rsidR="00435557" w:rsidRPr="00435557" w:rsidRDefault="00435557" w:rsidP="00435557">
            <w:pPr>
              <w:rPr>
                <w:b/>
                <w:bCs/>
              </w:rPr>
            </w:pPr>
            <w:r w:rsidRPr="00435557">
              <w:rPr>
                <w:b/>
                <w:bCs/>
              </w:rPr>
              <w:t>5.73403</w:t>
            </w:r>
          </w:p>
        </w:tc>
        <w:tc>
          <w:tcPr>
            <w:tcW w:w="1130" w:type="dxa"/>
            <w:noWrap/>
            <w:hideMark/>
          </w:tcPr>
          <w:p w14:paraId="1AF9D6C3" w14:textId="77777777" w:rsidR="00435557" w:rsidRPr="00435557" w:rsidRDefault="00435557" w:rsidP="00435557">
            <w:pPr>
              <w:rPr>
                <w:b/>
                <w:bCs/>
              </w:rPr>
            </w:pPr>
            <w:r w:rsidRPr="00435557">
              <w:rPr>
                <w:b/>
                <w:bCs/>
              </w:rPr>
              <w:t>7.299743</w:t>
            </w:r>
          </w:p>
        </w:tc>
        <w:tc>
          <w:tcPr>
            <w:tcW w:w="1130" w:type="dxa"/>
            <w:noWrap/>
            <w:hideMark/>
          </w:tcPr>
          <w:p w14:paraId="7DB0C86F" w14:textId="77777777" w:rsidR="00435557" w:rsidRPr="00435557" w:rsidRDefault="00435557" w:rsidP="00435557">
            <w:pPr>
              <w:rPr>
                <w:b/>
                <w:bCs/>
              </w:rPr>
            </w:pPr>
            <w:r w:rsidRPr="00435557">
              <w:rPr>
                <w:b/>
                <w:bCs/>
              </w:rPr>
              <w:t>9.635138</w:t>
            </w:r>
          </w:p>
        </w:tc>
        <w:tc>
          <w:tcPr>
            <w:tcW w:w="1130" w:type="dxa"/>
            <w:noWrap/>
            <w:hideMark/>
          </w:tcPr>
          <w:p w14:paraId="0206431D" w14:textId="77777777" w:rsidR="00435557" w:rsidRPr="00435557" w:rsidRDefault="00435557" w:rsidP="00435557">
            <w:pPr>
              <w:rPr>
                <w:b/>
                <w:bCs/>
              </w:rPr>
            </w:pPr>
            <w:r w:rsidRPr="00435557">
              <w:rPr>
                <w:b/>
                <w:bCs/>
              </w:rPr>
              <w:t>2.23489</w:t>
            </w:r>
          </w:p>
        </w:tc>
        <w:tc>
          <w:tcPr>
            <w:tcW w:w="1130" w:type="dxa"/>
            <w:noWrap/>
            <w:hideMark/>
          </w:tcPr>
          <w:p w14:paraId="45495B85" w14:textId="77777777" w:rsidR="00435557" w:rsidRPr="00435557" w:rsidRDefault="00435557" w:rsidP="00435557">
            <w:pPr>
              <w:rPr>
                <w:b/>
                <w:bCs/>
              </w:rPr>
            </w:pPr>
            <w:r w:rsidRPr="00435557">
              <w:rPr>
                <w:b/>
                <w:bCs/>
              </w:rPr>
              <w:t>3.903275</w:t>
            </w:r>
          </w:p>
        </w:tc>
        <w:tc>
          <w:tcPr>
            <w:tcW w:w="1130" w:type="dxa"/>
            <w:noWrap/>
            <w:hideMark/>
          </w:tcPr>
          <w:p w14:paraId="2A48C8B3" w14:textId="77777777" w:rsidR="00435557" w:rsidRPr="00435557" w:rsidRDefault="00435557" w:rsidP="00435557">
            <w:pPr>
              <w:rPr>
                <w:b/>
                <w:bCs/>
              </w:rPr>
            </w:pPr>
            <w:r w:rsidRPr="00435557">
              <w:rPr>
                <w:b/>
                <w:bCs/>
              </w:rPr>
              <w:t>5.66064</w:t>
            </w:r>
          </w:p>
        </w:tc>
        <w:tc>
          <w:tcPr>
            <w:tcW w:w="1130" w:type="dxa"/>
            <w:noWrap/>
            <w:hideMark/>
          </w:tcPr>
          <w:p w14:paraId="45483B2A" w14:textId="77777777" w:rsidR="00435557" w:rsidRPr="00435557" w:rsidRDefault="00435557" w:rsidP="00435557">
            <w:pPr>
              <w:rPr>
                <w:b/>
                <w:bCs/>
              </w:rPr>
            </w:pPr>
            <w:r w:rsidRPr="00435557">
              <w:rPr>
                <w:b/>
                <w:bCs/>
              </w:rPr>
              <w:t>7.247336</w:t>
            </w:r>
          </w:p>
        </w:tc>
        <w:tc>
          <w:tcPr>
            <w:tcW w:w="1130" w:type="dxa"/>
            <w:noWrap/>
            <w:hideMark/>
          </w:tcPr>
          <w:p w14:paraId="7F12A6AD" w14:textId="77777777" w:rsidR="00435557" w:rsidRPr="00435557" w:rsidRDefault="00435557" w:rsidP="00435557">
            <w:pPr>
              <w:rPr>
                <w:b/>
                <w:bCs/>
              </w:rPr>
            </w:pPr>
            <w:r w:rsidRPr="00435557">
              <w:rPr>
                <w:b/>
                <w:bCs/>
              </w:rPr>
              <w:t>9.018098</w:t>
            </w:r>
          </w:p>
        </w:tc>
      </w:tr>
    </w:tbl>
    <w:p w14:paraId="7CB67354" w14:textId="77777777" w:rsidR="00435557" w:rsidRDefault="00435557" w:rsidP="00F529BC"/>
    <w:p w14:paraId="2542C146" w14:textId="77777777" w:rsidR="0043555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35557" w:rsidRPr="00435557" w14:paraId="6E75F7B2" w14:textId="77777777" w:rsidTr="00435557">
        <w:trPr>
          <w:trHeight w:val="261"/>
        </w:trPr>
        <w:tc>
          <w:tcPr>
            <w:tcW w:w="1132" w:type="dxa"/>
            <w:noWrap/>
            <w:hideMark/>
          </w:tcPr>
          <w:p w14:paraId="0CFD63A3" w14:textId="77777777" w:rsidR="00435557" w:rsidRPr="00435557" w:rsidRDefault="00435557" w:rsidP="00435557">
            <w:r w:rsidRPr="00435557">
              <w:t>Tx01</w:t>
            </w:r>
          </w:p>
        </w:tc>
        <w:tc>
          <w:tcPr>
            <w:tcW w:w="1132" w:type="dxa"/>
            <w:noWrap/>
            <w:hideMark/>
          </w:tcPr>
          <w:p w14:paraId="6FE42972" w14:textId="77777777" w:rsidR="00435557" w:rsidRPr="00435557" w:rsidRDefault="00435557" w:rsidP="00435557">
            <w:r w:rsidRPr="00435557">
              <w:t>Tx02</w:t>
            </w:r>
          </w:p>
        </w:tc>
        <w:tc>
          <w:tcPr>
            <w:tcW w:w="1132" w:type="dxa"/>
            <w:noWrap/>
            <w:hideMark/>
          </w:tcPr>
          <w:p w14:paraId="1F16F453" w14:textId="77777777" w:rsidR="00435557" w:rsidRPr="00435557" w:rsidRDefault="00435557" w:rsidP="00435557">
            <w:r w:rsidRPr="00435557">
              <w:t>Tx03</w:t>
            </w:r>
          </w:p>
        </w:tc>
        <w:tc>
          <w:tcPr>
            <w:tcW w:w="1132" w:type="dxa"/>
            <w:noWrap/>
            <w:hideMark/>
          </w:tcPr>
          <w:p w14:paraId="4EA7DC02" w14:textId="77777777" w:rsidR="00435557" w:rsidRPr="00435557" w:rsidRDefault="00435557" w:rsidP="00435557">
            <w:r w:rsidRPr="00435557">
              <w:t>Tx04</w:t>
            </w:r>
          </w:p>
        </w:tc>
        <w:tc>
          <w:tcPr>
            <w:tcW w:w="1132" w:type="dxa"/>
            <w:noWrap/>
            <w:hideMark/>
          </w:tcPr>
          <w:p w14:paraId="18B019FC" w14:textId="77777777" w:rsidR="00435557" w:rsidRPr="00435557" w:rsidRDefault="00435557" w:rsidP="00435557">
            <w:r w:rsidRPr="00435557">
              <w:t>Tx05</w:t>
            </w:r>
          </w:p>
        </w:tc>
        <w:tc>
          <w:tcPr>
            <w:tcW w:w="1132" w:type="dxa"/>
            <w:noWrap/>
            <w:hideMark/>
          </w:tcPr>
          <w:p w14:paraId="36E1A98C" w14:textId="77777777" w:rsidR="00435557" w:rsidRPr="00435557" w:rsidRDefault="00435557" w:rsidP="00435557">
            <w:r w:rsidRPr="00435557">
              <w:t>Tx06</w:t>
            </w:r>
          </w:p>
        </w:tc>
        <w:tc>
          <w:tcPr>
            <w:tcW w:w="1132" w:type="dxa"/>
            <w:noWrap/>
            <w:hideMark/>
          </w:tcPr>
          <w:p w14:paraId="0A3220E7" w14:textId="77777777" w:rsidR="00435557" w:rsidRPr="00435557" w:rsidRDefault="00435557" w:rsidP="00435557">
            <w:r w:rsidRPr="00435557">
              <w:t>Tx07</w:t>
            </w:r>
          </w:p>
        </w:tc>
        <w:tc>
          <w:tcPr>
            <w:tcW w:w="1132" w:type="dxa"/>
            <w:noWrap/>
            <w:hideMark/>
          </w:tcPr>
          <w:p w14:paraId="4024E482" w14:textId="77777777" w:rsidR="00435557" w:rsidRPr="00435557" w:rsidRDefault="00435557" w:rsidP="00435557">
            <w:r w:rsidRPr="00435557">
              <w:t>Tx08</w:t>
            </w:r>
          </w:p>
        </w:tc>
        <w:tc>
          <w:tcPr>
            <w:tcW w:w="1132" w:type="dxa"/>
            <w:noWrap/>
            <w:hideMark/>
          </w:tcPr>
          <w:p w14:paraId="625F179B" w14:textId="77777777" w:rsidR="00435557" w:rsidRPr="00435557" w:rsidRDefault="00435557" w:rsidP="00435557">
            <w:r w:rsidRPr="00435557">
              <w:t>Tx09</w:t>
            </w:r>
          </w:p>
        </w:tc>
        <w:tc>
          <w:tcPr>
            <w:tcW w:w="1132" w:type="dxa"/>
            <w:noWrap/>
            <w:hideMark/>
          </w:tcPr>
          <w:p w14:paraId="751980FA" w14:textId="77777777" w:rsidR="00435557" w:rsidRPr="00435557" w:rsidRDefault="00435557" w:rsidP="00435557">
            <w:r w:rsidRPr="00435557">
              <w:t>Tx10</w:t>
            </w:r>
          </w:p>
        </w:tc>
      </w:tr>
      <w:tr w:rsidR="00435557" w:rsidRPr="00435557" w14:paraId="7C639B35" w14:textId="77777777" w:rsidTr="00435557">
        <w:trPr>
          <w:trHeight w:val="261"/>
        </w:trPr>
        <w:tc>
          <w:tcPr>
            <w:tcW w:w="1132" w:type="dxa"/>
            <w:noWrap/>
            <w:hideMark/>
          </w:tcPr>
          <w:p w14:paraId="3EAC51B0" w14:textId="77777777" w:rsidR="00435557" w:rsidRPr="00435557" w:rsidRDefault="00435557" w:rsidP="00435557">
            <w:r w:rsidRPr="00435557">
              <w:t>3.74377</w:t>
            </w:r>
          </w:p>
        </w:tc>
        <w:tc>
          <w:tcPr>
            <w:tcW w:w="1132" w:type="dxa"/>
            <w:noWrap/>
            <w:hideMark/>
          </w:tcPr>
          <w:p w14:paraId="73C6A7AC" w14:textId="77777777" w:rsidR="00435557" w:rsidRPr="00435557" w:rsidRDefault="00435557" w:rsidP="00435557">
            <w:r w:rsidRPr="00435557">
              <w:t>3.516155</w:t>
            </w:r>
          </w:p>
        </w:tc>
        <w:tc>
          <w:tcPr>
            <w:tcW w:w="1132" w:type="dxa"/>
            <w:noWrap/>
            <w:hideMark/>
          </w:tcPr>
          <w:p w14:paraId="271B706A" w14:textId="77777777" w:rsidR="00435557" w:rsidRPr="00435557" w:rsidRDefault="00435557" w:rsidP="00435557">
            <w:r w:rsidRPr="00435557">
              <w:t>4.637018</w:t>
            </w:r>
          </w:p>
        </w:tc>
        <w:tc>
          <w:tcPr>
            <w:tcW w:w="1132" w:type="dxa"/>
            <w:noWrap/>
            <w:hideMark/>
          </w:tcPr>
          <w:p w14:paraId="62B460F5" w14:textId="77777777" w:rsidR="00435557" w:rsidRPr="00435557" w:rsidRDefault="00435557" w:rsidP="00435557">
            <w:r w:rsidRPr="00435557">
              <w:t>6.1337</w:t>
            </w:r>
          </w:p>
        </w:tc>
        <w:tc>
          <w:tcPr>
            <w:tcW w:w="1132" w:type="dxa"/>
            <w:noWrap/>
            <w:hideMark/>
          </w:tcPr>
          <w:p w14:paraId="3CF877A9" w14:textId="77777777" w:rsidR="00435557" w:rsidRPr="00435557" w:rsidRDefault="00435557" w:rsidP="00435557">
            <w:r w:rsidRPr="00435557">
              <w:t>8.067416</w:t>
            </w:r>
          </w:p>
        </w:tc>
        <w:tc>
          <w:tcPr>
            <w:tcW w:w="1132" w:type="dxa"/>
            <w:noWrap/>
            <w:hideMark/>
          </w:tcPr>
          <w:p w14:paraId="23137460" w14:textId="77777777" w:rsidR="00435557" w:rsidRPr="00435557" w:rsidRDefault="00435557" w:rsidP="00435557">
            <w:r w:rsidRPr="00435557">
              <w:t>2.921235</w:t>
            </w:r>
          </w:p>
        </w:tc>
        <w:tc>
          <w:tcPr>
            <w:tcW w:w="1132" w:type="dxa"/>
            <w:noWrap/>
            <w:hideMark/>
          </w:tcPr>
          <w:p w14:paraId="3C644285" w14:textId="77777777" w:rsidR="00435557" w:rsidRPr="00435557" w:rsidRDefault="00435557" w:rsidP="00435557">
            <w:r w:rsidRPr="00435557">
              <w:t>2.174467</w:t>
            </w:r>
          </w:p>
        </w:tc>
        <w:tc>
          <w:tcPr>
            <w:tcW w:w="1132" w:type="dxa"/>
            <w:noWrap/>
            <w:hideMark/>
          </w:tcPr>
          <w:p w14:paraId="6D58B245" w14:textId="77777777" w:rsidR="00435557" w:rsidRPr="00435557" w:rsidRDefault="00435557" w:rsidP="00435557">
            <w:r w:rsidRPr="00435557">
              <w:t>6.153936</w:t>
            </w:r>
          </w:p>
        </w:tc>
        <w:tc>
          <w:tcPr>
            <w:tcW w:w="1132" w:type="dxa"/>
            <w:noWrap/>
            <w:hideMark/>
          </w:tcPr>
          <w:p w14:paraId="7EBBE59E" w14:textId="77777777" w:rsidR="00435557" w:rsidRPr="00435557" w:rsidRDefault="00435557" w:rsidP="00435557">
            <w:r w:rsidRPr="00435557">
              <w:t>6.164877</w:t>
            </w:r>
          </w:p>
        </w:tc>
        <w:tc>
          <w:tcPr>
            <w:tcW w:w="1132" w:type="dxa"/>
            <w:noWrap/>
            <w:hideMark/>
          </w:tcPr>
          <w:p w14:paraId="0964D59D" w14:textId="77777777" w:rsidR="00435557" w:rsidRPr="00435557" w:rsidRDefault="00435557" w:rsidP="00435557">
            <w:r w:rsidRPr="00435557">
              <w:t>8.127032</w:t>
            </w:r>
          </w:p>
        </w:tc>
      </w:tr>
      <w:tr w:rsidR="00435557" w:rsidRPr="00435557" w14:paraId="3A5093DB" w14:textId="77777777" w:rsidTr="00435557">
        <w:trPr>
          <w:trHeight w:val="261"/>
        </w:trPr>
        <w:tc>
          <w:tcPr>
            <w:tcW w:w="1132" w:type="dxa"/>
            <w:noWrap/>
            <w:hideMark/>
          </w:tcPr>
          <w:p w14:paraId="144642C8" w14:textId="77777777" w:rsidR="00435557" w:rsidRPr="00435557" w:rsidRDefault="00435557" w:rsidP="00435557">
            <w:r w:rsidRPr="00435557">
              <w:t>2.178489</w:t>
            </w:r>
          </w:p>
        </w:tc>
        <w:tc>
          <w:tcPr>
            <w:tcW w:w="1132" w:type="dxa"/>
            <w:noWrap/>
            <w:hideMark/>
          </w:tcPr>
          <w:p w14:paraId="667CB651" w14:textId="77777777" w:rsidR="00435557" w:rsidRPr="00435557" w:rsidRDefault="00435557" w:rsidP="00435557">
            <w:r w:rsidRPr="00435557">
              <w:t>4.12105</w:t>
            </w:r>
          </w:p>
        </w:tc>
        <w:tc>
          <w:tcPr>
            <w:tcW w:w="1132" w:type="dxa"/>
            <w:noWrap/>
            <w:hideMark/>
          </w:tcPr>
          <w:p w14:paraId="596B1C16" w14:textId="77777777" w:rsidR="00435557" w:rsidRPr="00435557" w:rsidRDefault="00435557" w:rsidP="00435557">
            <w:r w:rsidRPr="00435557">
              <w:t>5.288586</w:t>
            </w:r>
          </w:p>
        </w:tc>
        <w:tc>
          <w:tcPr>
            <w:tcW w:w="1132" w:type="dxa"/>
            <w:noWrap/>
            <w:hideMark/>
          </w:tcPr>
          <w:p w14:paraId="7D216FF3" w14:textId="77777777" w:rsidR="00435557" w:rsidRPr="00435557" w:rsidRDefault="00435557" w:rsidP="00435557">
            <w:r w:rsidRPr="00435557">
              <w:t>6.853726</w:t>
            </w:r>
          </w:p>
        </w:tc>
        <w:tc>
          <w:tcPr>
            <w:tcW w:w="1132" w:type="dxa"/>
            <w:noWrap/>
            <w:hideMark/>
          </w:tcPr>
          <w:p w14:paraId="06D0B611" w14:textId="77777777" w:rsidR="00435557" w:rsidRPr="00435557" w:rsidRDefault="00435557" w:rsidP="00435557">
            <w:r w:rsidRPr="00435557">
              <w:t>9.523446</w:t>
            </w:r>
          </w:p>
        </w:tc>
        <w:tc>
          <w:tcPr>
            <w:tcW w:w="1132" w:type="dxa"/>
            <w:noWrap/>
            <w:hideMark/>
          </w:tcPr>
          <w:p w14:paraId="0FE55629" w14:textId="77777777" w:rsidR="00435557" w:rsidRPr="00435557" w:rsidRDefault="00435557" w:rsidP="00435557">
            <w:r w:rsidRPr="00435557">
              <w:t>2.209338</w:t>
            </w:r>
          </w:p>
        </w:tc>
        <w:tc>
          <w:tcPr>
            <w:tcW w:w="1132" w:type="dxa"/>
            <w:noWrap/>
            <w:hideMark/>
          </w:tcPr>
          <w:p w14:paraId="6C272E45" w14:textId="77777777" w:rsidR="00435557" w:rsidRPr="00435557" w:rsidRDefault="00435557" w:rsidP="00435557">
            <w:r w:rsidRPr="00435557">
              <w:t>2.94473</w:t>
            </w:r>
          </w:p>
        </w:tc>
        <w:tc>
          <w:tcPr>
            <w:tcW w:w="1132" w:type="dxa"/>
            <w:noWrap/>
            <w:hideMark/>
          </w:tcPr>
          <w:p w14:paraId="362702EE" w14:textId="77777777" w:rsidR="00435557" w:rsidRPr="00435557" w:rsidRDefault="00435557" w:rsidP="00435557">
            <w:r w:rsidRPr="00435557">
              <w:t>4.892378</w:t>
            </w:r>
          </w:p>
        </w:tc>
        <w:tc>
          <w:tcPr>
            <w:tcW w:w="1132" w:type="dxa"/>
            <w:noWrap/>
            <w:hideMark/>
          </w:tcPr>
          <w:p w14:paraId="11A833AA" w14:textId="77777777" w:rsidR="00435557" w:rsidRPr="00435557" w:rsidRDefault="00435557" w:rsidP="00435557">
            <w:r w:rsidRPr="00435557">
              <w:t>5.993837</w:t>
            </w:r>
          </w:p>
        </w:tc>
        <w:tc>
          <w:tcPr>
            <w:tcW w:w="1132" w:type="dxa"/>
            <w:noWrap/>
            <w:hideMark/>
          </w:tcPr>
          <w:p w14:paraId="7CD2B401" w14:textId="77777777" w:rsidR="00435557" w:rsidRPr="00435557" w:rsidRDefault="00435557" w:rsidP="00435557">
            <w:r w:rsidRPr="00435557">
              <w:t>8.707047</w:t>
            </w:r>
          </w:p>
        </w:tc>
      </w:tr>
      <w:tr w:rsidR="00435557" w:rsidRPr="00435557" w14:paraId="201649A8" w14:textId="77777777" w:rsidTr="00435557">
        <w:trPr>
          <w:trHeight w:val="261"/>
        </w:trPr>
        <w:tc>
          <w:tcPr>
            <w:tcW w:w="1132" w:type="dxa"/>
            <w:noWrap/>
            <w:hideMark/>
          </w:tcPr>
          <w:p w14:paraId="40451E63" w14:textId="77777777" w:rsidR="00435557" w:rsidRPr="00435557" w:rsidRDefault="00435557" w:rsidP="00435557">
            <w:r w:rsidRPr="00435557">
              <w:t>2.441053</w:t>
            </w:r>
          </w:p>
        </w:tc>
        <w:tc>
          <w:tcPr>
            <w:tcW w:w="1132" w:type="dxa"/>
            <w:noWrap/>
            <w:hideMark/>
          </w:tcPr>
          <w:p w14:paraId="36AB9009" w14:textId="77777777" w:rsidR="00435557" w:rsidRPr="00435557" w:rsidRDefault="00435557" w:rsidP="00435557">
            <w:r w:rsidRPr="00435557">
              <w:t>2.415542</w:t>
            </w:r>
          </w:p>
        </w:tc>
        <w:tc>
          <w:tcPr>
            <w:tcW w:w="1132" w:type="dxa"/>
            <w:noWrap/>
            <w:hideMark/>
          </w:tcPr>
          <w:p w14:paraId="6EC17B77" w14:textId="77777777" w:rsidR="00435557" w:rsidRPr="00435557" w:rsidRDefault="00435557" w:rsidP="00435557">
            <w:r w:rsidRPr="00435557">
              <w:t>5.821756</w:t>
            </w:r>
          </w:p>
        </w:tc>
        <w:tc>
          <w:tcPr>
            <w:tcW w:w="1132" w:type="dxa"/>
            <w:noWrap/>
            <w:hideMark/>
          </w:tcPr>
          <w:p w14:paraId="0FAA680A" w14:textId="77777777" w:rsidR="00435557" w:rsidRPr="00435557" w:rsidRDefault="00435557" w:rsidP="00435557">
            <w:r w:rsidRPr="00435557">
              <w:t>6.814526</w:t>
            </w:r>
          </w:p>
        </w:tc>
        <w:tc>
          <w:tcPr>
            <w:tcW w:w="1132" w:type="dxa"/>
            <w:noWrap/>
            <w:hideMark/>
          </w:tcPr>
          <w:p w14:paraId="1765F903" w14:textId="77777777" w:rsidR="00435557" w:rsidRPr="00435557" w:rsidRDefault="00435557" w:rsidP="00435557">
            <w:r w:rsidRPr="00435557">
              <w:t>8.326438</w:t>
            </w:r>
          </w:p>
        </w:tc>
        <w:tc>
          <w:tcPr>
            <w:tcW w:w="1132" w:type="dxa"/>
            <w:noWrap/>
            <w:hideMark/>
          </w:tcPr>
          <w:p w14:paraId="3E0EB677" w14:textId="77777777" w:rsidR="00435557" w:rsidRPr="00435557" w:rsidRDefault="00435557" w:rsidP="00435557">
            <w:r w:rsidRPr="00435557">
              <w:t>2.318654</w:t>
            </w:r>
          </w:p>
        </w:tc>
        <w:tc>
          <w:tcPr>
            <w:tcW w:w="1132" w:type="dxa"/>
            <w:noWrap/>
            <w:hideMark/>
          </w:tcPr>
          <w:p w14:paraId="557ACCEB" w14:textId="77777777" w:rsidR="00435557" w:rsidRPr="00435557" w:rsidRDefault="00435557" w:rsidP="00435557">
            <w:r w:rsidRPr="00435557">
              <w:t>3.102307</w:t>
            </w:r>
          </w:p>
        </w:tc>
        <w:tc>
          <w:tcPr>
            <w:tcW w:w="1132" w:type="dxa"/>
            <w:noWrap/>
            <w:hideMark/>
          </w:tcPr>
          <w:p w14:paraId="63143D78" w14:textId="77777777" w:rsidR="00435557" w:rsidRPr="00435557" w:rsidRDefault="00435557" w:rsidP="00435557">
            <w:r w:rsidRPr="00435557">
              <w:t>5.516218</w:t>
            </w:r>
          </w:p>
        </w:tc>
        <w:tc>
          <w:tcPr>
            <w:tcW w:w="1132" w:type="dxa"/>
            <w:noWrap/>
            <w:hideMark/>
          </w:tcPr>
          <w:p w14:paraId="1A87063A" w14:textId="77777777" w:rsidR="00435557" w:rsidRPr="00435557" w:rsidRDefault="00435557" w:rsidP="00435557">
            <w:r w:rsidRPr="00435557">
              <w:t>6.326094</w:t>
            </w:r>
          </w:p>
        </w:tc>
        <w:tc>
          <w:tcPr>
            <w:tcW w:w="1132" w:type="dxa"/>
            <w:noWrap/>
            <w:hideMark/>
          </w:tcPr>
          <w:p w14:paraId="4906AC8C" w14:textId="77777777" w:rsidR="00435557" w:rsidRPr="00435557" w:rsidRDefault="00435557" w:rsidP="00435557">
            <w:r w:rsidRPr="00435557">
              <w:t>7.936595</w:t>
            </w:r>
          </w:p>
        </w:tc>
      </w:tr>
      <w:tr w:rsidR="00435557" w:rsidRPr="00435557" w14:paraId="3AC13A66" w14:textId="77777777" w:rsidTr="00435557">
        <w:trPr>
          <w:trHeight w:val="261"/>
        </w:trPr>
        <w:tc>
          <w:tcPr>
            <w:tcW w:w="1132" w:type="dxa"/>
            <w:noWrap/>
            <w:hideMark/>
          </w:tcPr>
          <w:p w14:paraId="121480DC" w14:textId="77777777" w:rsidR="00435557" w:rsidRPr="00435557" w:rsidRDefault="00435557" w:rsidP="00435557">
            <w:r w:rsidRPr="00435557">
              <w:t>2.511588</w:t>
            </w:r>
          </w:p>
        </w:tc>
        <w:tc>
          <w:tcPr>
            <w:tcW w:w="1132" w:type="dxa"/>
            <w:noWrap/>
            <w:hideMark/>
          </w:tcPr>
          <w:p w14:paraId="37A02EB2" w14:textId="77777777" w:rsidR="00435557" w:rsidRPr="00435557" w:rsidRDefault="00435557" w:rsidP="00435557">
            <w:r w:rsidRPr="00435557">
              <w:t>2.660859</w:t>
            </w:r>
          </w:p>
        </w:tc>
        <w:tc>
          <w:tcPr>
            <w:tcW w:w="1132" w:type="dxa"/>
            <w:noWrap/>
            <w:hideMark/>
          </w:tcPr>
          <w:p w14:paraId="172C340A" w14:textId="77777777" w:rsidR="00435557" w:rsidRPr="00435557" w:rsidRDefault="00435557" w:rsidP="00435557">
            <w:r w:rsidRPr="00435557">
              <w:t>5.277185</w:t>
            </w:r>
          </w:p>
        </w:tc>
        <w:tc>
          <w:tcPr>
            <w:tcW w:w="1132" w:type="dxa"/>
            <w:noWrap/>
            <w:hideMark/>
          </w:tcPr>
          <w:p w14:paraId="15D52127" w14:textId="77777777" w:rsidR="00435557" w:rsidRPr="00435557" w:rsidRDefault="00435557" w:rsidP="00435557">
            <w:r w:rsidRPr="00435557">
              <w:t>7.833717</w:t>
            </w:r>
          </w:p>
        </w:tc>
        <w:tc>
          <w:tcPr>
            <w:tcW w:w="1132" w:type="dxa"/>
            <w:noWrap/>
            <w:hideMark/>
          </w:tcPr>
          <w:p w14:paraId="2C658D84" w14:textId="77777777" w:rsidR="00435557" w:rsidRPr="00435557" w:rsidRDefault="00435557" w:rsidP="00435557">
            <w:r w:rsidRPr="00435557">
              <w:t>7.935173</w:t>
            </w:r>
          </w:p>
        </w:tc>
        <w:tc>
          <w:tcPr>
            <w:tcW w:w="1132" w:type="dxa"/>
            <w:noWrap/>
            <w:hideMark/>
          </w:tcPr>
          <w:p w14:paraId="4EF2CB35" w14:textId="77777777" w:rsidR="00435557" w:rsidRPr="00435557" w:rsidRDefault="00435557" w:rsidP="00435557">
            <w:r w:rsidRPr="00435557">
              <w:t>2.152355</w:t>
            </w:r>
          </w:p>
        </w:tc>
        <w:tc>
          <w:tcPr>
            <w:tcW w:w="1132" w:type="dxa"/>
            <w:noWrap/>
            <w:hideMark/>
          </w:tcPr>
          <w:p w14:paraId="536A8A51" w14:textId="77777777" w:rsidR="00435557" w:rsidRPr="00435557" w:rsidRDefault="00435557" w:rsidP="00435557">
            <w:r w:rsidRPr="00435557">
              <w:t>2.928506</w:t>
            </w:r>
          </w:p>
        </w:tc>
        <w:tc>
          <w:tcPr>
            <w:tcW w:w="1132" w:type="dxa"/>
            <w:noWrap/>
            <w:hideMark/>
          </w:tcPr>
          <w:p w14:paraId="39492C01" w14:textId="77777777" w:rsidR="00435557" w:rsidRPr="00435557" w:rsidRDefault="00435557" w:rsidP="00435557">
            <w:r w:rsidRPr="00435557">
              <w:t>5.304117</w:t>
            </w:r>
          </w:p>
        </w:tc>
        <w:tc>
          <w:tcPr>
            <w:tcW w:w="1132" w:type="dxa"/>
            <w:noWrap/>
            <w:hideMark/>
          </w:tcPr>
          <w:p w14:paraId="4729EF64" w14:textId="77777777" w:rsidR="00435557" w:rsidRPr="00435557" w:rsidRDefault="00435557" w:rsidP="00435557">
            <w:r w:rsidRPr="00435557">
              <w:t>6.840341</w:t>
            </w:r>
          </w:p>
        </w:tc>
        <w:tc>
          <w:tcPr>
            <w:tcW w:w="1132" w:type="dxa"/>
            <w:noWrap/>
            <w:hideMark/>
          </w:tcPr>
          <w:p w14:paraId="2ED19EAE" w14:textId="77777777" w:rsidR="00435557" w:rsidRPr="00435557" w:rsidRDefault="00435557" w:rsidP="00435557">
            <w:r w:rsidRPr="00435557">
              <w:t>8.722488</w:t>
            </w:r>
          </w:p>
        </w:tc>
      </w:tr>
      <w:tr w:rsidR="00435557" w:rsidRPr="00435557" w14:paraId="24B65420" w14:textId="77777777" w:rsidTr="00435557">
        <w:trPr>
          <w:trHeight w:val="261"/>
        </w:trPr>
        <w:tc>
          <w:tcPr>
            <w:tcW w:w="1132" w:type="dxa"/>
            <w:noWrap/>
            <w:hideMark/>
          </w:tcPr>
          <w:p w14:paraId="21EA35F2" w14:textId="77777777" w:rsidR="00435557" w:rsidRPr="00435557" w:rsidRDefault="00435557" w:rsidP="00435557">
            <w:r w:rsidRPr="00435557">
              <w:t>2.6202</w:t>
            </w:r>
          </w:p>
        </w:tc>
        <w:tc>
          <w:tcPr>
            <w:tcW w:w="1132" w:type="dxa"/>
            <w:noWrap/>
            <w:hideMark/>
          </w:tcPr>
          <w:p w14:paraId="3124450E" w14:textId="77777777" w:rsidR="00435557" w:rsidRPr="00435557" w:rsidRDefault="00435557" w:rsidP="00435557">
            <w:r w:rsidRPr="00435557">
              <w:t>2.588483</w:t>
            </w:r>
          </w:p>
        </w:tc>
        <w:tc>
          <w:tcPr>
            <w:tcW w:w="1132" w:type="dxa"/>
            <w:noWrap/>
            <w:hideMark/>
          </w:tcPr>
          <w:p w14:paraId="5779F025" w14:textId="77777777" w:rsidR="00435557" w:rsidRPr="00435557" w:rsidRDefault="00435557" w:rsidP="00435557">
            <w:r w:rsidRPr="00435557">
              <w:t>4.943312</w:t>
            </w:r>
          </w:p>
        </w:tc>
        <w:tc>
          <w:tcPr>
            <w:tcW w:w="1132" w:type="dxa"/>
            <w:noWrap/>
            <w:hideMark/>
          </w:tcPr>
          <w:p w14:paraId="7BFE8EE8" w14:textId="77777777" w:rsidR="00435557" w:rsidRPr="00435557" w:rsidRDefault="00435557" w:rsidP="00435557">
            <w:r w:rsidRPr="00435557">
              <w:t>6.990334</w:t>
            </w:r>
          </w:p>
        </w:tc>
        <w:tc>
          <w:tcPr>
            <w:tcW w:w="1132" w:type="dxa"/>
            <w:noWrap/>
            <w:hideMark/>
          </w:tcPr>
          <w:p w14:paraId="6FBD67D1" w14:textId="77777777" w:rsidR="00435557" w:rsidRPr="00435557" w:rsidRDefault="00435557" w:rsidP="00435557">
            <w:r w:rsidRPr="00435557">
              <w:t>11.10026</w:t>
            </w:r>
          </w:p>
        </w:tc>
        <w:tc>
          <w:tcPr>
            <w:tcW w:w="1132" w:type="dxa"/>
            <w:noWrap/>
            <w:hideMark/>
          </w:tcPr>
          <w:p w14:paraId="5044C1C6" w14:textId="77777777" w:rsidR="00435557" w:rsidRPr="00435557" w:rsidRDefault="00435557" w:rsidP="00435557">
            <w:r w:rsidRPr="00435557">
              <w:t>2.576412</w:t>
            </w:r>
          </w:p>
        </w:tc>
        <w:tc>
          <w:tcPr>
            <w:tcW w:w="1132" w:type="dxa"/>
            <w:noWrap/>
            <w:hideMark/>
          </w:tcPr>
          <w:p w14:paraId="78CAA4B7" w14:textId="77777777" w:rsidR="00435557" w:rsidRPr="00435557" w:rsidRDefault="00435557" w:rsidP="00435557">
            <w:r w:rsidRPr="00435557">
              <w:t>3.845356</w:t>
            </w:r>
          </w:p>
        </w:tc>
        <w:tc>
          <w:tcPr>
            <w:tcW w:w="1132" w:type="dxa"/>
            <w:noWrap/>
            <w:hideMark/>
          </w:tcPr>
          <w:p w14:paraId="111DEDE1" w14:textId="77777777" w:rsidR="00435557" w:rsidRPr="00435557" w:rsidRDefault="00435557" w:rsidP="00435557">
            <w:r w:rsidRPr="00435557">
              <w:t>6.381744</w:t>
            </w:r>
          </w:p>
        </w:tc>
        <w:tc>
          <w:tcPr>
            <w:tcW w:w="1132" w:type="dxa"/>
            <w:noWrap/>
            <w:hideMark/>
          </w:tcPr>
          <w:p w14:paraId="443B8BB5" w14:textId="77777777" w:rsidR="00435557" w:rsidRPr="00435557" w:rsidRDefault="00435557" w:rsidP="00435557">
            <w:r w:rsidRPr="00435557">
              <w:t>8.632075</w:t>
            </w:r>
          </w:p>
        </w:tc>
        <w:tc>
          <w:tcPr>
            <w:tcW w:w="1132" w:type="dxa"/>
            <w:noWrap/>
            <w:hideMark/>
          </w:tcPr>
          <w:p w14:paraId="3B6B76B8" w14:textId="77777777" w:rsidR="00435557" w:rsidRPr="00435557" w:rsidRDefault="00435557" w:rsidP="00435557">
            <w:r w:rsidRPr="00435557">
              <w:t>9.462806</w:t>
            </w:r>
          </w:p>
        </w:tc>
      </w:tr>
      <w:tr w:rsidR="00435557" w:rsidRPr="00435557" w14:paraId="5487E137" w14:textId="77777777" w:rsidTr="00435557">
        <w:trPr>
          <w:trHeight w:val="261"/>
        </w:trPr>
        <w:tc>
          <w:tcPr>
            <w:tcW w:w="1132" w:type="dxa"/>
            <w:noWrap/>
            <w:hideMark/>
          </w:tcPr>
          <w:p w14:paraId="01C61CF5" w14:textId="77777777" w:rsidR="00435557" w:rsidRPr="00435557" w:rsidRDefault="00435557" w:rsidP="00435557">
            <w:r w:rsidRPr="00435557">
              <w:t>2.457643</w:t>
            </w:r>
          </w:p>
        </w:tc>
        <w:tc>
          <w:tcPr>
            <w:tcW w:w="1132" w:type="dxa"/>
            <w:noWrap/>
            <w:hideMark/>
          </w:tcPr>
          <w:p w14:paraId="28518180" w14:textId="77777777" w:rsidR="00435557" w:rsidRPr="00435557" w:rsidRDefault="00435557" w:rsidP="00435557">
            <w:r w:rsidRPr="00435557">
              <w:t>4.440317</w:t>
            </w:r>
          </w:p>
        </w:tc>
        <w:tc>
          <w:tcPr>
            <w:tcW w:w="1132" w:type="dxa"/>
            <w:noWrap/>
            <w:hideMark/>
          </w:tcPr>
          <w:p w14:paraId="59E1E291" w14:textId="77777777" w:rsidR="00435557" w:rsidRPr="00435557" w:rsidRDefault="00435557" w:rsidP="00435557">
            <w:r w:rsidRPr="00435557">
              <w:t>5.454504</w:t>
            </w:r>
          </w:p>
        </w:tc>
        <w:tc>
          <w:tcPr>
            <w:tcW w:w="1132" w:type="dxa"/>
            <w:noWrap/>
            <w:hideMark/>
          </w:tcPr>
          <w:p w14:paraId="49BDC811" w14:textId="77777777" w:rsidR="00435557" w:rsidRPr="00435557" w:rsidRDefault="00435557" w:rsidP="00435557">
            <w:r w:rsidRPr="00435557">
              <w:t>7.119246</w:t>
            </w:r>
          </w:p>
        </w:tc>
        <w:tc>
          <w:tcPr>
            <w:tcW w:w="1132" w:type="dxa"/>
            <w:noWrap/>
            <w:hideMark/>
          </w:tcPr>
          <w:p w14:paraId="10B10387" w14:textId="77777777" w:rsidR="00435557" w:rsidRPr="00435557" w:rsidRDefault="00435557" w:rsidP="00435557">
            <w:r w:rsidRPr="00435557">
              <w:t>9.406876</w:t>
            </w:r>
          </w:p>
        </w:tc>
        <w:tc>
          <w:tcPr>
            <w:tcW w:w="1132" w:type="dxa"/>
            <w:noWrap/>
            <w:hideMark/>
          </w:tcPr>
          <w:p w14:paraId="71E1133A" w14:textId="77777777" w:rsidR="00435557" w:rsidRPr="00435557" w:rsidRDefault="00435557" w:rsidP="00435557">
            <w:r w:rsidRPr="00435557">
              <w:t>2.56802</w:t>
            </w:r>
          </w:p>
        </w:tc>
        <w:tc>
          <w:tcPr>
            <w:tcW w:w="1132" w:type="dxa"/>
            <w:noWrap/>
            <w:hideMark/>
          </w:tcPr>
          <w:p w14:paraId="62AB9952" w14:textId="77777777" w:rsidR="00435557" w:rsidRPr="00435557" w:rsidRDefault="00435557" w:rsidP="00435557">
            <w:r w:rsidRPr="00435557">
              <w:t>4.153095</w:t>
            </w:r>
          </w:p>
        </w:tc>
        <w:tc>
          <w:tcPr>
            <w:tcW w:w="1132" w:type="dxa"/>
            <w:noWrap/>
            <w:hideMark/>
          </w:tcPr>
          <w:p w14:paraId="6C25C55D" w14:textId="77777777" w:rsidR="00435557" w:rsidRPr="00435557" w:rsidRDefault="00435557" w:rsidP="00435557">
            <w:r w:rsidRPr="00435557">
              <w:t>5.481119</w:t>
            </w:r>
          </w:p>
        </w:tc>
        <w:tc>
          <w:tcPr>
            <w:tcW w:w="1132" w:type="dxa"/>
            <w:noWrap/>
            <w:hideMark/>
          </w:tcPr>
          <w:p w14:paraId="0011742E" w14:textId="77777777" w:rsidR="00435557" w:rsidRPr="00435557" w:rsidRDefault="00435557" w:rsidP="00435557">
            <w:r w:rsidRPr="00435557">
              <w:t>6.439485</w:t>
            </w:r>
          </w:p>
        </w:tc>
        <w:tc>
          <w:tcPr>
            <w:tcW w:w="1132" w:type="dxa"/>
            <w:noWrap/>
            <w:hideMark/>
          </w:tcPr>
          <w:p w14:paraId="38A2B1B3" w14:textId="77777777" w:rsidR="00435557" w:rsidRPr="00435557" w:rsidRDefault="00435557" w:rsidP="00435557">
            <w:r w:rsidRPr="00435557">
              <w:t>10.57743</w:t>
            </w:r>
          </w:p>
        </w:tc>
      </w:tr>
      <w:tr w:rsidR="00435557" w:rsidRPr="00435557" w14:paraId="39332C0C" w14:textId="77777777" w:rsidTr="00435557">
        <w:trPr>
          <w:trHeight w:val="261"/>
        </w:trPr>
        <w:tc>
          <w:tcPr>
            <w:tcW w:w="1132" w:type="dxa"/>
            <w:noWrap/>
            <w:hideMark/>
          </w:tcPr>
          <w:p w14:paraId="7BD7E381" w14:textId="77777777" w:rsidR="00435557" w:rsidRPr="00435557" w:rsidRDefault="00435557" w:rsidP="00435557">
            <w:r w:rsidRPr="00435557">
              <w:t>2.751243</w:t>
            </w:r>
          </w:p>
        </w:tc>
        <w:tc>
          <w:tcPr>
            <w:tcW w:w="1132" w:type="dxa"/>
            <w:noWrap/>
            <w:hideMark/>
          </w:tcPr>
          <w:p w14:paraId="243FB49D" w14:textId="77777777" w:rsidR="00435557" w:rsidRPr="00435557" w:rsidRDefault="00435557" w:rsidP="00435557">
            <w:r w:rsidRPr="00435557">
              <w:t>3.492632</w:t>
            </w:r>
          </w:p>
        </w:tc>
        <w:tc>
          <w:tcPr>
            <w:tcW w:w="1132" w:type="dxa"/>
            <w:noWrap/>
            <w:hideMark/>
          </w:tcPr>
          <w:p w14:paraId="3B00C27A" w14:textId="77777777" w:rsidR="00435557" w:rsidRPr="00435557" w:rsidRDefault="00435557" w:rsidP="00435557">
            <w:r w:rsidRPr="00435557">
              <w:t>5.672891</w:t>
            </w:r>
          </w:p>
        </w:tc>
        <w:tc>
          <w:tcPr>
            <w:tcW w:w="1132" w:type="dxa"/>
            <w:noWrap/>
            <w:hideMark/>
          </w:tcPr>
          <w:p w14:paraId="27319B30" w14:textId="77777777" w:rsidR="00435557" w:rsidRPr="00435557" w:rsidRDefault="00435557" w:rsidP="00435557">
            <w:r w:rsidRPr="00435557">
              <w:t>9.236356</w:t>
            </w:r>
          </w:p>
        </w:tc>
        <w:tc>
          <w:tcPr>
            <w:tcW w:w="1132" w:type="dxa"/>
            <w:noWrap/>
            <w:hideMark/>
          </w:tcPr>
          <w:p w14:paraId="351B4440" w14:textId="77777777" w:rsidR="00435557" w:rsidRPr="00435557" w:rsidRDefault="00435557" w:rsidP="00435557">
            <w:r w:rsidRPr="00435557">
              <w:t>8.551239</w:t>
            </w:r>
          </w:p>
        </w:tc>
        <w:tc>
          <w:tcPr>
            <w:tcW w:w="1132" w:type="dxa"/>
            <w:noWrap/>
            <w:hideMark/>
          </w:tcPr>
          <w:p w14:paraId="72160D7C" w14:textId="77777777" w:rsidR="00435557" w:rsidRPr="00435557" w:rsidRDefault="00435557" w:rsidP="00435557">
            <w:r w:rsidRPr="00435557">
              <w:t>1.88402</w:t>
            </w:r>
          </w:p>
        </w:tc>
        <w:tc>
          <w:tcPr>
            <w:tcW w:w="1132" w:type="dxa"/>
            <w:noWrap/>
            <w:hideMark/>
          </w:tcPr>
          <w:p w14:paraId="53103DC4" w14:textId="77777777" w:rsidR="00435557" w:rsidRPr="00435557" w:rsidRDefault="00435557" w:rsidP="00435557">
            <w:r w:rsidRPr="00435557">
              <w:t>4.15583</w:t>
            </w:r>
          </w:p>
        </w:tc>
        <w:tc>
          <w:tcPr>
            <w:tcW w:w="1132" w:type="dxa"/>
            <w:noWrap/>
            <w:hideMark/>
          </w:tcPr>
          <w:p w14:paraId="311E5B73" w14:textId="77777777" w:rsidR="00435557" w:rsidRPr="00435557" w:rsidRDefault="00435557" w:rsidP="00435557">
            <w:r w:rsidRPr="00435557">
              <w:t>5.264592</w:t>
            </w:r>
          </w:p>
        </w:tc>
        <w:tc>
          <w:tcPr>
            <w:tcW w:w="1132" w:type="dxa"/>
            <w:noWrap/>
            <w:hideMark/>
          </w:tcPr>
          <w:p w14:paraId="74A71D0C" w14:textId="77777777" w:rsidR="00435557" w:rsidRPr="00435557" w:rsidRDefault="00435557" w:rsidP="00435557">
            <w:r w:rsidRPr="00435557">
              <w:t>7.437628</w:t>
            </w:r>
          </w:p>
        </w:tc>
        <w:tc>
          <w:tcPr>
            <w:tcW w:w="1132" w:type="dxa"/>
            <w:noWrap/>
            <w:hideMark/>
          </w:tcPr>
          <w:p w14:paraId="4A124022" w14:textId="77777777" w:rsidR="00435557" w:rsidRPr="00435557" w:rsidRDefault="00435557" w:rsidP="00435557">
            <w:r w:rsidRPr="00435557">
              <w:t>8.647685</w:t>
            </w:r>
          </w:p>
        </w:tc>
      </w:tr>
      <w:tr w:rsidR="00435557" w:rsidRPr="00435557" w14:paraId="22F0E116" w14:textId="77777777" w:rsidTr="00435557">
        <w:trPr>
          <w:trHeight w:val="261"/>
        </w:trPr>
        <w:tc>
          <w:tcPr>
            <w:tcW w:w="1132" w:type="dxa"/>
            <w:noWrap/>
            <w:hideMark/>
          </w:tcPr>
          <w:p w14:paraId="7B2D9E13" w14:textId="77777777" w:rsidR="00435557" w:rsidRPr="00435557" w:rsidRDefault="00435557" w:rsidP="00435557">
            <w:r w:rsidRPr="00435557">
              <w:t>2.105207</w:t>
            </w:r>
          </w:p>
        </w:tc>
        <w:tc>
          <w:tcPr>
            <w:tcW w:w="1132" w:type="dxa"/>
            <w:noWrap/>
            <w:hideMark/>
          </w:tcPr>
          <w:p w14:paraId="20163750" w14:textId="77777777" w:rsidR="00435557" w:rsidRPr="00435557" w:rsidRDefault="00435557" w:rsidP="00435557">
            <w:r w:rsidRPr="00435557">
              <w:t>3.64091</w:t>
            </w:r>
          </w:p>
        </w:tc>
        <w:tc>
          <w:tcPr>
            <w:tcW w:w="1132" w:type="dxa"/>
            <w:noWrap/>
            <w:hideMark/>
          </w:tcPr>
          <w:p w14:paraId="0F54CE02" w14:textId="77777777" w:rsidR="00435557" w:rsidRPr="00435557" w:rsidRDefault="00435557" w:rsidP="00435557">
            <w:r w:rsidRPr="00435557">
              <w:t>6.115801</w:t>
            </w:r>
          </w:p>
        </w:tc>
        <w:tc>
          <w:tcPr>
            <w:tcW w:w="1132" w:type="dxa"/>
            <w:noWrap/>
            <w:hideMark/>
          </w:tcPr>
          <w:p w14:paraId="436FE351" w14:textId="77777777" w:rsidR="00435557" w:rsidRPr="00435557" w:rsidRDefault="00435557" w:rsidP="00435557">
            <w:r w:rsidRPr="00435557">
              <w:t>7.970943</w:t>
            </w:r>
          </w:p>
        </w:tc>
        <w:tc>
          <w:tcPr>
            <w:tcW w:w="1132" w:type="dxa"/>
            <w:noWrap/>
            <w:hideMark/>
          </w:tcPr>
          <w:p w14:paraId="367063EE" w14:textId="77777777" w:rsidR="00435557" w:rsidRPr="00435557" w:rsidRDefault="00435557" w:rsidP="00435557">
            <w:r w:rsidRPr="00435557">
              <w:t>11.97213</w:t>
            </w:r>
          </w:p>
        </w:tc>
        <w:tc>
          <w:tcPr>
            <w:tcW w:w="1132" w:type="dxa"/>
            <w:noWrap/>
            <w:hideMark/>
          </w:tcPr>
          <w:p w14:paraId="10B68292" w14:textId="77777777" w:rsidR="00435557" w:rsidRPr="00435557" w:rsidRDefault="00435557" w:rsidP="00435557">
            <w:r w:rsidRPr="00435557">
              <w:t>2.795521</w:t>
            </w:r>
          </w:p>
        </w:tc>
        <w:tc>
          <w:tcPr>
            <w:tcW w:w="1132" w:type="dxa"/>
            <w:noWrap/>
            <w:hideMark/>
          </w:tcPr>
          <w:p w14:paraId="44BBDE1A" w14:textId="77777777" w:rsidR="00435557" w:rsidRPr="00435557" w:rsidRDefault="00435557" w:rsidP="00435557">
            <w:r w:rsidRPr="00435557">
              <w:t>4.324014</w:t>
            </w:r>
          </w:p>
        </w:tc>
        <w:tc>
          <w:tcPr>
            <w:tcW w:w="1132" w:type="dxa"/>
            <w:noWrap/>
            <w:hideMark/>
          </w:tcPr>
          <w:p w14:paraId="764454B9" w14:textId="77777777" w:rsidR="00435557" w:rsidRPr="00435557" w:rsidRDefault="00435557" w:rsidP="00435557">
            <w:r w:rsidRPr="00435557">
              <w:t>5.314157</w:t>
            </w:r>
          </w:p>
        </w:tc>
        <w:tc>
          <w:tcPr>
            <w:tcW w:w="1132" w:type="dxa"/>
            <w:noWrap/>
            <w:hideMark/>
          </w:tcPr>
          <w:p w14:paraId="36732FC6" w14:textId="77777777" w:rsidR="00435557" w:rsidRPr="00435557" w:rsidRDefault="00435557" w:rsidP="00435557">
            <w:r w:rsidRPr="00435557">
              <w:t>8.606731</w:t>
            </w:r>
          </w:p>
        </w:tc>
        <w:tc>
          <w:tcPr>
            <w:tcW w:w="1132" w:type="dxa"/>
            <w:noWrap/>
            <w:hideMark/>
          </w:tcPr>
          <w:p w14:paraId="7BFC8E6D" w14:textId="77777777" w:rsidR="00435557" w:rsidRPr="00435557" w:rsidRDefault="00435557" w:rsidP="00435557">
            <w:r w:rsidRPr="00435557">
              <w:t>9.269559</w:t>
            </w:r>
          </w:p>
        </w:tc>
      </w:tr>
      <w:tr w:rsidR="00435557" w:rsidRPr="00435557" w14:paraId="6CE5CF88" w14:textId="77777777" w:rsidTr="00435557">
        <w:trPr>
          <w:trHeight w:val="261"/>
        </w:trPr>
        <w:tc>
          <w:tcPr>
            <w:tcW w:w="1132" w:type="dxa"/>
            <w:noWrap/>
            <w:hideMark/>
          </w:tcPr>
          <w:p w14:paraId="0DF7DBA4" w14:textId="77777777" w:rsidR="00435557" w:rsidRPr="00435557" w:rsidRDefault="00435557" w:rsidP="00435557">
            <w:r w:rsidRPr="00435557">
              <w:t>2.314038</w:t>
            </w:r>
          </w:p>
        </w:tc>
        <w:tc>
          <w:tcPr>
            <w:tcW w:w="1132" w:type="dxa"/>
            <w:noWrap/>
            <w:hideMark/>
          </w:tcPr>
          <w:p w14:paraId="78B1E377" w14:textId="77777777" w:rsidR="00435557" w:rsidRPr="00435557" w:rsidRDefault="00435557" w:rsidP="00435557">
            <w:r w:rsidRPr="00435557">
              <w:t>4.158904</w:t>
            </w:r>
          </w:p>
        </w:tc>
        <w:tc>
          <w:tcPr>
            <w:tcW w:w="1132" w:type="dxa"/>
            <w:noWrap/>
            <w:hideMark/>
          </w:tcPr>
          <w:p w14:paraId="5B70319B" w14:textId="77777777" w:rsidR="00435557" w:rsidRPr="00435557" w:rsidRDefault="00435557" w:rsidP="00435557">
            <w:r w:rsidRPr="00435557">
              <w:t>5.595444</w:t>
            </w:r>
          </w:p>
        </w:tc>
        <w:tc>
          <w:tcPr>
            <w:tcW w:w="1132" w:type="dxa"/>
            <w:noWrap/>
            <w:hideMark/>
          </w:tcPr>
          <w:p w14:paraId="7A2BFE5E" w14:textId="77777777" w:rsidR="00435557" w:rsidRPr="00435557" w:rsidRDefault="00435557" w:rsidP="00435557">
            <w:r w:rsidRPr="00435557">
              <w:t>7.471145</w:t>
            </w:r>
          </w:p>
        </w:tc>
        <w:tc>
          <w:tcPr>
            <w:tcW w:w="1132" w:type="dxa"/>
            <w:noWrap/>
            <w:hideMark/>
          </w:tcPr>
          <w:p w14:paraId="04CA4E0B" w14:textId="77777777" w:rsidR="00435557" w:rsidRPr="00435557" w:rsidRDefault="00435557" w:rsidP="00435557">
            <w:r w:rsidRPr="00435557">
              <w:t>11.95985</w:t>
            </w:r>
          </w:p>
        </w:tc>
        <w:tc>
          <w:tcPr>
            <w:tcW w:w="1132" w:type="dxa"/>
            <w:noWrap/>
            <w:hideMark/>
          </w:tcPr>
          <w:p w14:paraId="6020B311" w14:textId="77777777" w:rsidR="00435557" w:rsidRPr="00435557" w:rsidRDefault="00435557" w:rsidP="00435557">
            <w:r w:rsidRPr="00435557">
              <w:t>2.513821</w:t>
            </w:r>
          </w:p>
        </w:tc>
        <w:tc>
          <w:tcPr>
            <w:tcW w:w="1132" w:type="dxa"/>
            <w:noWrap/>
            <w:hideMark/>
          </w:tcPr>
          <w:p w14:paraId="6182806B" w14:textId="77777777" w:rsidR="00435557" w:rsidRPr="00435557" w:rsidRDefault="00435557" w:rsidP="00435557">
            <w:r w:rsidRPr="00435557">
              <w:t>5.318544</w:t>
            </w:r>
          </w:p>
        </w:tc>
        <w:tc>
          <w:tcPr>
            <w:tcW w:w="1132" w:type="dxa"/>
            <w:noWrap/>
            <w:hideMark/>
          </w:tcPr>
          <w:p w14:paraId="668582A1" w14:textId="77777777" w:rsidR="00435557" w:rsidRPr="00435557" w:rsidRDefault="00435557" w:rsidP="00435557">
            <w:r w:rsidRPr="00435557">
              <w:t>5.573926</w:t>
            </w:r>
          </w:p>
        </w:tc>
        <w:tc>
          <w:tcPr>
            <w:tcW w:w="1132" w:type="dxa"/>
            <w:noWrap/>
            <w:hideMark/>
          </w:tcPr>
          <w:p w14:paraId="2AF13AB3" w14:textId="77777777" w:rsidR="00435557" w:rsidRPr="00435557" w:rsidRDefault="00435557" w:rsidP="00435557">
            <w:r w:rsidRPr="00435557">
              <w:t>7.418479</w:t>
            </w:r>
          </w:p>
        </w:tc>
        <w:tc>
          <w:tcPr>
            <w:tcW w:w="1132" w:type="dxa"/>
            <w:noWrap/>
            <w:hideMark/>
          </w:tcPr>
          <w:p w14:paraId="0365A133" w14:textId="77777777" w:rsidR="00435557" w:rsidRPr="00435557" w:rsidRDefault="00435557" w:rsidP="00435557">
            <w:r w:rsidRPr="00435557">
              <w:t>10.68582</w:t>
            </w:r>
          </w:p>
        </w:tc>
      </w:tr>
      <w:tr w:rsidR="00435557" w:rsidRPr="00435557" w14:paraId="23090545" w14:textId="77777777" w:rsidTr="00435557">
        <w:trPr>
          <w:trHeight w:val="261"/>
        </w:trPr>
        <w:tc>
          <w:tcPr>
            <w:tcW w:w="1132" w:type="dxa"/>
            <w:noWrap/>
            <w:hideMark/>
          </w:tcPr>
          <w:p w14:paraId="4757827A" w14:textId="77777777" w:rsidR="00435557" w:rsidRPr="00435557" w:rsidRDefault="00435557" w:rsidP="00435557">
            <w:r w:rsidRPr="00435557">
              <w:t>3.41056</w:t>
            </w:r>
          </w:p>
        </w:tc>
        <w:tc>
          <w:tcPr>
            <w:tcW w:w="1132" w:type="dxa"/>
            <w:noWrap/>
            <w:hideMark/>
          </w:tcPr>
          <w:p w14:paraId="033555B8" w14:textId="77777777" w:rsidR="00435557" w:rsidRPr="00435557" w:rsidRDefault="00435557" w:rsidP="00435557">
            <w:r w:rsidRPr="00435557">
              <w:t>3.46445</w:t>
            </w:r>
          </w:p>
        </w:tc>
        <w:tc>
          <w:tcPr>
            <w:tcW w:w="1132" w:type="dxa"/>
            <w:noWrap/>
            <w:hideMark/>
          </w:tcPr>
          <w:p w14:paraId="30262DB1" w14:textId="77777777" w:rsidR="00435557" w:rsidRPr="00435557" w:rsidRDefault="00435557" w:rsidP="00435557">
            <w:r w:rsidRPr="00435557">
              <w:t>6.137172</w:t>
            </w:r>
          </w:p>
        </w:tc>
        <w:tc>
          <w:tcPr>
            <w:tcW w:w="1132" w:type="dxa"/>
            <w:noWrap/>
            <w:hideMark/>
          </w:tcPr>
          <w:p w14:paraId="43B39B78" w14:textId="77777777" w:rsidR="00435557" w:rsidRPr="00435557" w:rsidRDefault="00435557" w:rsidP="00435557">
            <w:r w:rsidRPr="00435557">
              <w:t>7.617896</w:t>
            </w:r>
          </w:p>
        </w:tc>
        <w:tc>
          <w:tcPr>
            <w:tcW w:w="1132" w:type="dxa"/>
            <w:noWrap/>
            <w:hideMark/>
          </w:tcPr>
          <w:p w14:paraId="5C6035F7" w14:textId="77777777" w:rsidR="00435557" w:rsidRPr="00435557" w:rsidRDefault="00435557" w:rsidP="00435557">
            <w:r w:rsidRPr="00435557">
              <w:t>9.743869</w:t>
            </w:r>
          </w:p>
        </w:tc>
        <w:tc>
          <w:tcPr>
            <w:tcW w:w="1132" w:type="dxa"/>
            <w:noWrap/>
            <w:hideMark/>
          </w:tcPr>
          <w:p w14:paraId="720329BB" w14:textId="77777777" w:rsidR="00435557" w:rsidRPr="00435557" w:rsidRDefault="00435557" w:rsidP="00435557">
            <w:r w:rsidRPr="00435557">
              <w:t>3.225369</w:t>
            </w:r>
          </w:p>
        </w:tc>
        <w:tc>
          <w:tcPr>
            <w:tcW w:w="1132" w:type="dxa"/>
            <w:noWrap/>
            <w:hideMark/>
          </w:tcPr>
          <w:p w14:paraId="7E64E570" w14:textId="77777777" w:rsidR="00435557" w:rsidRPr="00435557" w:rsidRDefault="00435557" w:rsidP="00435557">
            <w:r w:rsidRPr="00435557">
              <w:t>4.370522</w:t>
            </w:r>
          </w:p>
        </w:tc>
        <w:tc>
          <w:tcPr>
            <w:tcW w:w="1132" w:type="dxa"/>
            <w:noWrap/>
            <w:hideMark/>
          </w:tcPr>
          <w:p w14:paraId="7FC2F949" w14:textId="77777777" w:rsidR="00435557" w:rsidRPr="00435557" w:rsidRDefault="00435557" w:rsidP="00435557">
            <w:r w:rsidRPr="00435557">
              <w:t>6.648808</w:t>
            </w:r>
          </w:p>
        </w:tc>
        <w:tc>
          <w:tcPr>
            <w:tcW w:w="1132" w:type="dxa"/>
            <w:noWrap/>
            <w:hideMark/>
          </w:tcPr>
          <w:p w14:paraId="75E2729B" w14:textId="77777777" w:rsidR="00435557" w:rsidRPr="00435557" w:rsidRDefault="00435557" w:rsidP="00435557">
            <w:r w:rsidRPr="00435557">
              <w:t>7.976052</w:t>
            </w:r>
          </w:p>
        </w:tc>
        <w:tc>
          <w:tcPr>
            <w:tcW w:w="1132" w:type="dxa"/>
            <w:noWrap/>
            <w:hideMark/>
          </w:tcPr>
          <w:p w14:paraId="0B53A5B7" w14:textId="77777777" w:rsidR="00435557" w:rsidRPr="00435557" w:rsidRDefault="00435557" w:rsidP="00435557">
            <w:r w:rsidRPr="00435557">
              <w:t>12.20641</w:t>
            </w:r>
          </w:p>
        </w:tc>
      </w:tr>
      <w:tr w:rsidR="00435557" w:rsidRPr="00435557" w14:paraId="1F686D2B" w14:textId="77777777" w:rsidTr="00435557">
        <w:trPr>
          <w:trHeight w:val="261"/>
        </w:trPr>
        <w:tc>
          <w:tcPr>
            <w:tcW w:w="1132" w:type="dxa"/>
            <w:noWrap/>
            <w:hideMark/>
          </w:tcPr>
          <w:p w14:paraId="2C1BECDA" w14:textId="77777777" w:rsidR="00435557" w:rsidRPr="00435557" w:rsidRDefault="00435557" w:rsidP="00435557">
            <w:pPr>
              <w:rPr>
                <w:b/>
                <w:bCs/>
              </w:rPr>
            </w:pPr>
            <w:r w:rsidRPr="00435557">
              <w:rPr>
                <w:b/>
                <w:bCs/>
              </w:rPr>
              <w:t>2.653379</w:t>
            </w:r>
          </w:p>
        </w:tc>
        <w:tc>
          <w:tcPr>
            <w:tcW w:w="1132" w:type="dxa"/>
            <w:noWrap/>
            <w:hideMark/>
          </w:tcPr>
          <w:p w14:paraId="465A374B" w14:textId="77777777" w:rsidR="00435557" w:rsidRPr="00435557" w:rsidRDefault="00435557" w:rsidP="00435557">
            <w:pPr>
              <w:rPr>
                <w:b/>
                <w:bCs/>
              </w:rPr>
            </w:pPr>
            <w:r w:rsidRPr="00435557">
              <w:rPr>
                <w:b/>
                <w:bCs/>
              </w:rPr>
              <w:t>3.44993</w:t>
            </w:r>
          </w:p>
        </w:tc>
        <w:tc>
          <w:tcPr>
            <w:tcW w:w="1132" w:type="dxa"/>
            <w:noWrap/>
            <w:hideMark/>
          </w:tcPr>
          <w:p w14:paraId="0E0818C2" w14:textId="77777777" w:rsidR="00435557" w:rsidRPr="00435557" w:rsidRDefault="00435557" w:rsidP="00435557">
            <w:pPr>
              <w:rPr>
                <w:b/>
                <w:bCs/>
              </w:rPr>
            </w:pPr>
            <w:r w:rsidRPr="00435557">
              <w:rPr>
                <w:b/>
                <w:bCs/>
              </w:rPr>
              <w:t>5.494367</w:t>
            </w:r>
          </w:p>
        </w:tc>
        <w:tc>
          <w:tcPr>
            <w:tcW w:w="1132" w:type="dxa"/>
            <w:noWrap/>
            <w:hideMark/>
          </w:tcPr>
          <w:p w14:paraId="67AA7C27" w14:textId="77777777" w:rsidR="00435557" w:rsidRPr="00435557" w:rsidRDefault="00435557" w:rsidP="00435557">
            <w:pPr>
              <w:rPr>
                <w:b/>
                <w:bCs/>
              </w:rPr>
            </w:pPr>
            <w:r w:rsidRPr="00435557">
              <w:rPr>
                <w:b/>
                <w:bCs/>
              </w:rPr>
              <w:t>7.404159</w:t>
            </w:r>
          </w:p>
        </w:tc>
        <w:tc>
          <w:tcPr>
            <w:tcW w:w="1132" w:type="dxa"/>
            <w:noWrap/>
            <w:hideMark/>
          </w:tcPr>
          <w:p w14:paraId="1269CE6B" w14:textId="77777777" w:rsidR="00435557" w:rsidRPr="00435557" w:rsidRDefault="00435557" w:rsidP="00435557">
            <w:pPr>
              <w:rPr>
                <w:b/>
                <w:bCs/>
              </w:rPr>
            </w:pPr>
            <w:r w:rsidRPr="00435557">
              <w:rPr>
                <w:b/>
                <w:bCs/>
              </w:rPr>
              <w:t>9.658669</w:t>
            </w:r>
          </w:p>
        </w:tc>
        <w:tc>
          <w:tcPr>
            <w:tcW w:w="1132" w:type="dxa"/>
            <w:noWrap/>
            <w:hideMark/>
          </w:tcPr>
          <w:p w14:paraId="0020A815" w14:textId="77777777" w:rsidR="00435557" w:rsidRPr="00435557" w:rsidRDefault="00435557" w:rsidP="00435557">
            <w:pPr>
              <w:rPr>
                <w:b/>
                <w:bCs/>
              </w:rPr>
            </w:pPr>
            <w:r w:rsidRPr="00435557">
              <w:rPr>
                <w:b/>
                <w:bCs/>
              </w:rPr>
              <w:t>2.516475</w:t>
            </w:r>
          </w:p>
        </w:tc>
        <w:tc>
          <w:tcPr>
            <w:tcW w:w="1132" w:type="dxa"/>
            <w:noWrap/>
            <w:hideMark/>
          </w:tcPr>
          <w:p w14:paraId="7FDCCC7F" w14:textId="77777777" w:rsidR="00435557" w:rsidRPr="00435557" w:rsidRDefault="00435557" w:rsidP="00435557">
            <w:pPr>
              <w:rPr>
                <w:b/>
                <w:bCs/>
              </w:rPr>
            </w:pPr>
            <w:r w:rsidRPr="00435557">
              <w:rPr>
                <w:b/>
                <w:bCs/>
              </w:rPr>
              <w:t>3.731737</w:t>
            </w:r>
          </w:p>
        </w:tc>
        <w:tc>
          <w:tcPr>
            <w:tcW w:w="1132" w:type="dxa"/>
            <w:noWrap/>
            <w:hideMark/>
          </w:tcPr>
          <w:p w14:paraId="549E1E0C" w14:textId="77777777" w:rsidR="00435557" w:rsidRPr="00435557" w:rsidRDefault="00435557" w:rsidP="00435557">
            <w:pPr>
              <w:rPr>
                <w:b/>
                <w:bCs/>
              </w:rPr>
            </w:pPr>
            <w:r w:rsidRPr="00435557">
              <w:rPr>
                <w:b/>
                <w:bCs/>
              </w:rPr>
              <w:t>5.6531</w:t>
            </w:r>
          </w:p>
        </w:tc>
        <w:tc>
          <w:tcPr>
            <w:tcW w:w="1132" w:type="dxa"/>
            <w:noWrap/>
            <w:hideMark/>
          </w:tcPr>
          <w:p w14:paraId="50F3889A" w14:textId="77777777" w:rsidR="00435557" w:rsidRPr="00435557" w:rsidRDefault="00435557" w:rsidP="00435557">
            <w:pPr>
              <w:rPr>
                <w:b/>
                <w:bCs/>
              </w:rPr>
            </w:pPr>
            <w:r w:rsidRPr="00435557">
              <w:rPr>
                <w:b/>
                <w:bCs/>
              </w:rPr>
              <w:t>7.18356</w:t>
            </w:r>
          </w:p>
        </w:tc>
        <w:tc>
          <w:tcPr>
            <w:tcW w:w="1132" w:type="dxa"/>
            <w:noWrap/>
            <w:hideMark/>
          </w:tcPr>
          <w:p w14:paraId="29CC5869" w14:textId="77777777" w:rsidR="00435557" w:rsidRPr="00435557" w:rsidRDefault="00435557" w:rsidP="00435557">
            <w:pPr>
              <w:rPr>
                <w:b/>
                <w:bCs/>
              </w:rPr>
            </w:pPr>
            <w:r w:rsidRPr="00435557">
              <w:rPr>
                <w:b/>
                <w:bCs/>
              </w:rPr>
              <w:t>9.434287</w:t>
            </w:r>
          </w:p>
        </w:tc>
      </w:tr>
    </w:tbl>
    <w:p w14:paraId="2BED616F" w14:textId="2E6CF6BF" w:rsidR="00435557" w:rsidRDefault="00435557" w:rsidP="00F529BC"/>
    <w:p w14:paraId="3E0F9AA5" w14:textId="77777777" w:rsidR="0043555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FEEEC16" w14:textId="77777777" w:rsidTr="00435557">
        <w:trPr>
          <w:trHeight w:val="300"/>
        </w:trPr>
        <w:tc>
          <w:tcPr>
            <w:tcW w:w="960" w:type="dxa"/>
            <w:noWrap/>
            <w:hideMark/>
          </w:tcPr>
          <w:p w14:paraId="77AC74FE" w14:textId="77777777" w:rsidR="00435557" w:rsidRPr="00435557" w:rsidRDefault="00435557" w:rsidP="00435557">
            <w:r w:rsidRPr="00435557">
              <w:t>Tx01</w:t>
            </w:r>
          </w:p>
        </w:tc>
        <w:tc>
          <w:tcPr>
            <w:tcW w:w="960" w:type="dxa"/>
            <w:noWrap/>
            <w:hideMark/>
          </w:tcPr>
          <w:p w14:paraId="2E11384C" w14:textId="77777777" w:rsidR="00435557" w:rsidRPr="00435557" w:rsidRDefault="00435557" w:rsidP="00435557">
            <w:r w:rsidRPr="00435557">
              <w:t>Tx02</w:t>
            </w:r>
          </w:p>
        </w:tc>
        <w:tc>
          <w:tcPr>
            <w:tcW w:w="960" w:type="dxa"/>
            <w:noWrap/>
            <w:hideMark/>
          </w:tcPr>
          <w:p w14:paraId="65A9978B" w14:textId="77777777" w:rsidR="00435557" w:rsidRPr="00435557" w:rsidRDefault="00435557" w:rsidP="00435557">
            <w:r w:rsidRPr="00435557">
              <w:t>Tx03</w:t>
            </w:r>
          </w:p>
        </w:tc>
        <w:tc>
          <w:tcPr>
            <w:tcW w:w="960" w:type="dxa"/>
            <w:noWrap/>
            <w:hideMark/>
          </w:tcPr>
          <w:p w14:paraId="3627AAD4" w14:textId="77777777" w:rsidR="00435557" w:rsidRPr="00435557" w:rsidRDefault="00435557" w:rsidP="00435557">
            <w:r w:rsidRPr="00435557">
              <w:t>Tx04</w:t>
            </w:r>
          </w:p>
        </w:tc>
        <w:tc>
          <w:tcPr>
            <w:tcW w:w="960" w:type="dxa"/>
            <w:noWrap/>
            <w:hideMark/>
          </w:tcPr>
          <w:p w14:paraId="2AD1601B" w14:textId="77777777" w:rsidR="00435557" w:rsidRPr="00435557" w:rsidRDefault="00435557" w:rsidP="00435557">
            <w:r w:rsidRPr="00435557">
              <w:t>Tx05</w:t>
            </w:r>
          </w:p>
        </w:tc>
        <w:tc>
          <w:tcPr>
            <w:tcW w:w="960" w:type="dxa"/>
            <w:noWrap/>
            <w:hideMark/>
          </w:tcPr>
          <w:p w14:paraId="3D60C486" w14:textId="77777777" w:rsidR="00435557" w:rsidRPr="00435557" w:rsidRDefault="00435557" w:rsidP="00435557">
            <w:r w:rsidRPr="00435557">
              <w:t>Tx06</w:t>
            </w:r>
          </w:p>
        </w:tc>
        <w:tc>
          <w:tcPr>
            <w:tcW w:w="960" w:type="dxa"/>
            <w:noWrap/>
            <w:hideMark/>
          </w:tcPr>
          <w:p w14:paraId="446024EB" w14:textId="77777777" w:rsidR="00435557" w:rsidRPr="00435557" w:rsidRDefault="00435557" w:rsidP="00435557">
            <w:r w:rsidRPr="00435557">
              <w:t>Tx07</w:t>
            </w:r>
          </w:p>
        </w:tc>
        <w:tc>
          <w:tcPr>
            <w:tcW w:w="960" w:type="dxa"/>
            <w:noWrap/>
            <w:hideMark/>
          </w:tcPr>
          <w:p w14:paraId="377515DA" w14:textId="77777777" w:rsidR="00435557" w:rsidRPr="00435557" w:rsidRDefault="00435557" w:rsidP="00435557">
            <w:r w:rsidRPr="00435557">
              <w:t>Tx08</w:t>
            </w:r>
          </w:p>
        </w:tc>
        <w:tc>
          <w:tcPr>
            <w:tcW w:w="960" w:type="dxa"/>
            <w:noWrap/>
            <w:hideMark/>
          </w:tcPr>
          <w:p w14:paraId="21D414CE" w14:textId="77777777" w:rsidR="00435557" w:rsidRPr="00435557" w:rsidRDefault="00435557" w:rsidP="00435557">
            <w:r w:rsidRPr="00435557">
              <w:t>Tx09</w:t>
            </w:r>
          </w:p>
        </w:tc>
        <w:tc>
          <w:tcPr>
            <w:tcW w:w="960" w:type="dxa"/>
            <w:noWrap/>
            <w:hideMark/>
          </w:tcPr>
          <w:p w14:paraId="602ED6AF" w14:textId="77777777" w:rsidR="00435557" w:rsidRPr="00435557" w:rsidRDefault="00435557" w:rsidP="00435557">
            <w:r w:rsidRPr="00435557">
              <w:t>Tx10</w:t>
            </w:r>
          </w:p>
        </w:tc>
      </w:tr>
      <w:tr w:rsidR="00435557" w:rsidRPr="00435557" w14:paraId="0CFD0393" w14:textId="77777777" w:rsidTr="00435557">
        <w:trPr>
          <w:trHeight w:val="300"/>
        </w:trPr>
        <w:tc>
          <w:tcPr>
            <w:tcW w:w="960" w:type="dxa"/>
            <w:noWrap/>
            <w:hideMark/>
          </w:tcPr>
          <w:p w14:paraId="0BE3F325" w14:textId="77777777" w:rsidR="00435557" w:rsidRPr="00435557" w:rsidRDefault="00435557" w:rsidP="00435557">
            <w:r w:rsidRPr="00435557">
              <w:t>2.96794</w:t>
            </w:r>
          </w:p>
        </w:tc>
        <w:tc>
          <w:tcPr>
            <w:tcW w:w="960" w:type="dxa"/>
            <w:noWrap/>
            <w:hideMark/>
          </w:tcPr>
          <w:p w14:paraId="42F37C54" w14:textId="77777777" w:rsidR="00435557" w:rsidRPr="00435557" w:rsidRDefault="00435557" w:rsidP="00435557">
            <w:r w:rsidRPr="00435557">
              <w:t>3.794937</w:t>
            </w:r>
          </w:p>
        </w:tc>
        <w:tc>
          <w:tcPr>
            <w:tcW w:w="960" w:type="dxa"/>
            <w:noWrap/>
            <w:hideMark/>
          </w:tcPr>
          <w:p w14:paraId="11F56A9A" w14:textId="77777777" w:rsidR="00435557" w:rsidRPr="00435557" w:rsidRDefault="00435557" w:rsidP="00435557">
            <w:r w:rsidRPr="00435557">
              <w:t>4.764752</w:t>
            </w:r>
          </w:p>
        </w:tc>
        <w:tc>
          <w:tcPr>
            <w:tcW w:w="960" w:type="dxa"/>
            <w:noWrap/>
            <w:hideMark/>
          </w:tcPr>
          <w:p w14:paraId="0F073F62" w14:textId="77777777" w:rsidR="00435557" w:rsidRPr="00435557" w:rsidRDefault="00435557" w:rsidP="00435557">
            <w:r w:rsidRPr="00435557">
              <w:t>6.756437</w:t>
            </w:r>
          </w:p>
        </w:tc>
        <w:tc>
          <w:tcPr>
            <w:tcW w:w="960" w:type="dxa"/>
            <w:noWrap/>
            <w:hideMark/>
          </w:tcPr>
          <w:p w14:paraId="2417573D" w14:textId="77777777" w:rsidR="00435557" w:rsidRPr="00435557" w:rsidRDefault="00435557" w:rsidP="00435557">
            <w:r w:rsidRPr="00435557">
              <w:t>8.916519</w:t>
            </w:r>
          </w:p>
        </w:tc>
        <w:tc>
          <w:tcPr>
            <w:tcW w:w="960" w:type="dxa"/>
            <w:noWrap/>
            <w:hideMark/>
          </w:tcPr>
          <w:p w14:paraId="2E7A8153" w14:textId="77777777" w:rsidR="00435557" w:rsidRPr="00435557" w:rsidRDefault="00435557" w:rsidP="00435557">
            <w:r w:rsidRPr="00435557">
              <w:t>2.946127</w:t>
            </w:r>
          </w:p>
        </w:tc>
        <w:tc>
          <w:tcPr>
            <w:tcW w:w="960" w:type="dxa"/>
            <w:noWrap/>
            <w:hideMark/>
          </w:tcPr>
          <w:p w14:paraId="2CC00F8A" w14:textId="77777777" w:rsidR="00435557" w:rsidRPr="00435557" w:rsidRDefault="00435557" w:rsidP="00435557">
            <w:r w:rsidRPr="00435557">
              <w:t>2.409014</w:t>
            </w:r>
          </w:p>
        </w:tc>
        <w:tc>
          <w:tcPr>
            <w:tcW w:w="960" w:type="dxa"/>
            <w:noWrap/>
            <w:hideMark/>
          </w:tcPr>
          <w:p w14:paraId="5F20F86C" w14:textId="77777777" w:rsidR="00435557" w:rsidRPr="00435557" w:rsidRDefault="00435557" w:rsidP="00435557">
            <w:r w:rsidRPr="00435557">
              <w:t>6.484606</w:t>
            </w:r>
          </w:p>
        </w:tc>
        <w:tc>
          <w:tcPr>
            <w:tcW w:w="960" w:type="dxa"/>
            <w:noWrap/>
            <w:hideMark/>
          </w:tcPr>
          <w:p w14:paraId="0EE73887" w14:textId="77777777" w:rsidR="00435557" w:rsidRPr="00435557" w:rsidRDefault="00435557" w:rsidP="00435557">
            <w:r w:rsidRPr="00435557">
              <w:t>5.817787</w:t>
            </w:r>
          </w:p>
        </w:tc>
        <w:tc>
          <w:tcPr>
            <w:tcW w:w="960" w:type="dxa"/>
            <w:noWrap/>
            <w:hideMark/>
          </w:tcPr>
          <w:p w14:paraId="57705F18" w14:textId="77777777" w:rsidR="00435557" w:rsidRPr="00435557" w:rsidRDefault="00435557" w:rsidP="00435557">
            <w:r w:rsidRPr="00435557">
              <w:t>7.852801</w:t>
            </w:r>
          </w:p>
        </w:tc>
      </w:tr>
      <w:tr w:rsidR="00435557" w:rsidRPr="00435557" w14:paraId="40BEF848" w14:textId="77777777" w:rsidTr="00435557">
        <w:trPr>
          <w:trHeight w:val="300"/>
        </w:trPr>
        <w:tc>
          <w:tcPr>
            <w:tcW w:w="960" w:type="dxa"/>
            <w:noWrap/>
            <w:hideMark/>
          </w:tcPr>
          <w:p w14:paraId="617EC86F" w14:textId="77777777" w:rsidR="00435557" w:rsidRPr="00435557" w:rsidRDefault="00435557" w:rsidP="00435557">
            <w:r w:rsidRPr="00435557">
              <w:t>1.8175</w:t>
            </w:r>
          </w:p>
        </w:tc>
        <w:tc>
          <w:tcPr>
            <w:tcW w:w="960" w:type="dxa"/>
            <w:noWrap/>
            <w:hideMark/>
          </w:tcPr>
          <w:p w14:paraId="57DC46B4" w14:textId="77777777" w:rsidR="00435557" w:rsidRPr="00435557" w:rsidRDefault="00435557" w:rsidP="00435557">
            <w:r w:rsidRPr="00435557">
              <w:t>4.129976</w:t>
            </w:r>
          </w:p>
        </w:tc>
        <w:tc>
          <w:tcPr>
            <w:tcW w:w="960" w:type="dxa"/>
            <w:noWrap/>
            <w:hideMark/>
          </w:tcPr>
          <w:p w14:paraId="38915550" w14:textId="77777777" w:rsidR="00435557" w:rsidRPr="00435557" w:rsidRDefault="00435557" w:rsidP="00435557">
            <w:r w:rsidRPr="00435557">
              <w:t>4.688292</w:t>
            </w:r>
          </w:p>
        </w:tc>
        <w:tc>
          <w:tcPr>
            <w:tcW w:w="960" w:type="dxa"/>
            <w:noWrap/>
            <w:hideMark/>
          </w:tcPr>
          <w:p w14:paraId="3A82A372" w14:textId="77777777" w:rsidR="00435557" w:rsidRPr="00435557" w:rsidRDefault="00435557" w:rsidP="00435557">
            <w:r w:rsidRPr="00435557">
              <w:t>7.187556</w:t>
            </w:r>
          </w:p>
        </w:tc>
        <w:tc>
          <w:tcPr>
            <w:tcW w:w="960" w:type="dxa"/>
            <w:noWrap/>
            <w:hideMark/>
          </w:tcPr>
          <w:p w14:paraId="40C52DE5" w14:textId="77777777" w:rsidR="00435557" w:rsidRPr="00435557" w:rsidRDefault="00435557" w:rsidP="00435557">
            <w:r w:rsidRPr="00435557">
              <w:t>7.658367</w:t>
            </w:r>
          </w:p>
        </w:tc>
        <w:tc>
          <w:tcPr>
            <w:tcW w:w="960" w:type="dxa"/>
            <w:noWrap/>
            <w:hideMark/>
          </w:tcPr>
          <w:p w14:paraId="677E9018" w14:textId="77777777" w:rsidR="00435557" w:rsidRPr="00435557" w:rsidRDefault="00435557" w:rsidP="00435557">
            <w:r w:rsidRPr="00435557">
              <w:t>2.193869</w:t>
            </w:r>
          </w:p>
        </w:tc>
        <w:tc>
          <w:tcPr>
            <w:tcW w:w="960" w:type="dxa"/>
            <w:noWrap/>
            <w:hideMark/>
          </w:tcPr>
          <w:p w14:paraId="7D6AC3C1" w14:textId="77777777" w:rsidR="00435557" w:rsidRPr="00435557" w:rsidRDefault="00435557" w:rsidP="00435557">
            <w:r w:rsidRPr="00435557">
              <w:t>2.689833</w:t>
            </w:r>
          </w:p>
        </w:tc>
        <w:tc>
          <w:tcPr>
            <w:tcW w:w="960" w:type="dxa"/>
            <w:noWrap/>
            <w:hideMark/>
          </w:tcPr>
          <w:p w14:paraId="03E4B78E" w14:textId="77777777" w:rsidR="00435557" w:rsidRPr="00435557" w:rsidRDefault="00435557" w:rsidP="00435557">
            <w:r w:rsidRPr="00435557">
              <w:t>4.898349</w:t>
            </w:r>
          </w:p>
        </w:tc>
        <w:tc>
          <w:tcPr>
            <w:tcW w:w="960" w:type="dxa"/>
            <w:noWrap/>
            <w:hideMark/>
          </w:tcPr>
          <w:p w14:paraId="7862808C" w14:textId="77777777" w:rsidR="00435557" w:rsidRPr="00435557" w:rsidRDefault="00435557" w:rsidP="00435557">
            <w:r w:rsidRPr="00435557">
              <w:t>5.890904</w:t>
            </w:r>
          </w:p>
        </w:tc>
        <w:tc>
          <w:tcPr>
            <w:tcW w:w="960" w:type="dxa"/>
            <w:noWrap/>
            <w:hideMark/>
          </w:tcPr>
          <w:p w14:paraId="75EA8360" w14:textId="77777777" w:rsidR="00435557" w:rsidRPr="00435557" w:rsidRDefault="00435557" w:rsidP="00435557">
            <w:r w:rsidRPr="00435557">
              <w:t>7.959613</w:t>
            </w:r>
          </w:p>
        </w:tc>
      </w:tr>
      <w:tr w:rsidR="00435557" w:rsidRPr="00435557" w14:paraId="0B3C398B" w14:textId="77777777" w:rsidTr="00435557">
        <w:trPr>
          <w:trHeight w:val="300"/>
        </w:trPr>
        <w:tc>
          <w:tcPr>
            <w:tcW w:w="960" w:type="dxa"/>
            <w:noWrap/>
            <w:hideMark/>
          </w:tcPr>
          <w:p w14:paraId="7947A61D" w14:textId="77777777" w:rsidR="00435557" w:rsidRPr="00435557" w:rsidRDefault="00435557" w:rsidP="00435557">
            <w:r w:rsidRPr="00435557">
              <w:t>2.503867</w:t>
            </w:r>
          </w:p>
        </w:tc>
        <w:tc>
          <w:tcPr>
            <w:tcW w:w="960" w:type="dxa"/>
            <w:noWrap/>
            <w:hideMark/>
          </w:tcPr>
          <w:p w14:paraId="4CBC9D12" w14:textId="77777777" w:rsidR="00435557" w:rsidRPr="00435557" w:rsidRDefault="00435557" w:rsidP="00435557">
            <w:r w:rsidRPr="00435557">
              <w:t>2.669413</w:t>
            </w:r>
          </w:p>
        </w:tc>
        <w:tc>
          <w:tcPr>
            <w:tcW w:w="960" w:type="dxa"/>
            <w:noWrap/>
            <w:hideMark/>
          </w:tcPr>
          <w:p w14:paraId="7AE2A329" w14:textId="77777777" w:rsidR="00435557" w:rsidRPr="00435557" w:rsidRDefault="00435557" w:rsidP="00435557">
            <w:r w:rsidRPr="00435557">
              <w:t>5.246091</w:t>
            </w:r>
          </w:p>
        </w:tc>
        <w:tc>
          <w:tcPr>
            <w:tcW w:w="960" w:type="dxa"/>
            <w:noWrap/>
            <w:hideMark/>
          </w:tcPr>
          <w:p w14:paraId="639A641D" w14:textId="77777777" w:rsidR="00435557" w:rsidRPr="00435557" w:rsidRDefault="00435557" w:rsidP="00435557">
            <w:r w:rsidRPr="00435557">
              <w:t>6.639964</w:t>
            </w:r>
          </w:p>
        </w:tc>
        <w:tc>
          <w:tcPr>
            <w:tcW w:w="960" w:type="dxa"/>
            <w:noWrap/>
            <w:hideMark/>
          </w:tcPr>
          <w:p w14:paraId="34FF8F11" w14:textId="77777777" w:rsidR="00435557" w:rsidRPr="00435557" w:rsidRDefault="00435557" w:rsidP="00435557">
            <w:r w:rsidRPr="00435557">
              <w:t>8.351608</w:t>
            </w:r>
          </w:p>
        </w:tc>
        <w:tc>
          <w:tcPr>
            <w:tcW w:w="960" w:type="dxa"/>
            <w:noWrap/>
            <w:hideMark/>
          </w:tcPr>
          <w:p w14:paraId="4B20538B" w14:textId="77777777" w:rsidR="00435557" w:rsidRPr="00435557" w:rsidRDefault="00435557" w:rsidP="00435557">
            <w:r w:rsidRPr="00435557">
              <w:t>2.457676</w:t>
            </w:r>
          </w:p>
        </w:tc>
        <w:tc>
          <w:tcPr>
            <w:tcW w:w="960" w:type="dxa"/>
            <w:noWrap/>
            <w:hideMark/>
          </w:tcPr>
          <w:p w14:paraId="3231E991" w14:textId="77777777" w:rsidR="00435557" w:rsidRPr="00435557" w:rsidRDefault="00435557" w:rsidP="00435557">
            <w:r w:rsidRPr="00435557">
              <w:t>2.552205</w:t>
            </w:r>
          </w:p>
        </w:tc>
        <w:tc>
          <w:tcPr>
            <w:tcW w:w="960" w:type="dxa"/>
            <w:noWrap/>
            <w:hideMark/>
          </w:tcPr>
          <w:p w14:paraId="3FDA32FF" w14:textId="77777777" w:rsidR="00435557" w:rsidRPr="00435557" w:rsidRDefault="00435557" w:rsidP="00435557">
            <w:r w:rsidRPr="00435557">
              <w:t>5.798195</w:t>
            </w:r>
          </w:p>
        </w:tc>
        <w:tc>
          <w:tcPr>
            <w:tcW w:w="960" w:type="dxa"/>
            <w:noWrap/>
            <w:hideMark/>
          </w:tcPr>
          <w:p w14:paraId="30E339E1" w14:textId="77777777" w:rsidR="00435557" w:rsidRPr="00435557" w:rsidRDefault="00435557" w:rsidP="00435557">
            <w:r w:rsidRPr="00435557">
              <w:t>6.176519</w:t>
            </w:r>
          </w:p>
        </w:tc>
        <w:tc>
          <w:tcPr>
            <w:tcW w:w="960" w:type="dxa"/>
            <w:noWrap/>
            <w:hideMark/>
          </w:tcPr>
          <w:p w14:paraId="18302D08" w14:textId="77777777" w:rsidR="00435557" w:rsidRPr="00435557" w:rsidRDefault="00435557" w:rsidP="00435557">
            <w:r w:rsidRPr="00435557">
              <w:t>10.72323</w:t>
            </w:r>
          </w:p>
        </w:tc>
      </w:tr>
      <w:tr w:rsidR="00435557" w:rsidRPr="00435557" w14:paraId="21A49BED" w14:textId="77777777" w:rsidTr="00435557">
        <w:trPr>
          <w:trHeight w:val="300"/>
        </w:trPr>
        <w:tc>
          <w:tcPr>
            <w:tcW w:w="960" w:type="dxa"/>
            <w:noWrap/>
            <w:hideMark/>
          </w:tcPr>
          <w:p w14:paraId="20782E5D" w14:textId="77777777" w:rsidR="00435557" w:rsidRPr="00435557" w:rsidRDefault="00435557" w:rsidP="00435557">
            <w:r w:rsidRPr="00435557">
              <w:t>2.646914</w:t>
            </w:r>
          </w:p>
        </w:tc>
        <w:tc>
          <w:tcPr>
            <w:tcW w:w="960" w:type="dxa"/>
            <w:noWrap/>
            <w:hideMark/>
          </w:tcPr>
          <w:p w14:paraId="3D976759" w14:textId="77777777" w:rsidR="00435557" w:rsidRPr="00435557" w:rsidRDefault="00435557" w:rsidP="00435557">
            <w:r w:rsidRPr="00435557">
              <w:t>3.337814</w:t>
            </w:r>
          </w:p>
        </w:tc>
        <w:tc>
          <w:tcPr>
            <w:tcW w:w="960" w:type="dxa"/>
            <w:noWrap/>
            <w:hideMark/>
          </w:tcPr>
          <w:p w14:paraId="746498B2" w14:textId="77777777" w:rsidR="00435557" w:rsidRPr="00435557" w:rsidRDefault="00435557" w:rsidP="00435557">
            <w:r w:rsidRPr="00435557">
              <w:t>4.924992</w:t>
            </w:r>
          </w:p>
        </w:tc>
        <w:tc>
          <w:tcPr>
            <w:tcW w:w="960" w:type="dxa"/>
            <w:noWrap/>
            <w:hideMark/>
          </w:tcPr>
          <w:p w14:paraId="5242DCEC" w14:textId="77777777" w:rsidR="00435557" w:rsidRPr="00435557" w:rsidRDefault="00435557" w:rsidP="00435557">
            <w:r w:rsidRPr="00435557">
              <w:t>8.150302</w:t>
            </w:r>
          </w:p>
        </w:tc>
        <w:tc>
          <w:tcPr>
            <w:tcW w:w="960" w:type="dxa"/>
            <w:noWrap/>
            <w:hideMark/>
          </w:tcPr>
          <w:p w14:paraId="6A22381A" w14:textId="77777777" w:rsidR="00435557" w:rsidRPr="00435557" w:rsidRDefault="00435557" w:rsidP="00435557">
            <w:r w:rsidRPr="00435557">
              <w:t>8.923149</w:t>
            </w:r>
          </w:p>
        </w:tc>
        <w:tc>
          <w:tcPr>
            <w:tcW w:w="960" w:type="dxa"/>
            <w:noWrap/>
            <w:hideMark/>
          </w:tcPr>
          <w:p w14:paraId="3DCF2CA4" w14:textId="77777777" w:rsidR="00435557" w:rsidRPr="00435557" w:rsidRDefault="00435557" w:rsidP="00435557">
            <w:r w:rsidRPr="00435557">
              <w:t>1.370654</w:t>
            </w:r>
          </w:p>
        </w:tc>
        <w:tc>
          <w:tcPr>
            <w:tcW w:w="960" w:type="dxa"/>
            <w:noWrap/>
            <w:hideMark/>
          </w:tcPr>
          <w:p w14:paraId="4FF05855" w14:textId="77777777" w:rsidR="00435557" w:rsidRPr="00435557" w:rsidRDefault="00435557" w:rsidP="00435557">
            <w:r w:rsidRPr="00435557">
              <w:t>3.175727</w:t>
            </w:r>
          </w:p>
        </w:tc>
        <w:tc>
          <w:tcPr>
            <w:tcW w:w="960" w:type="dxa"/>
            <w:noWrap/>
            <w:hideMark/>
          </w:tcPr>
          <w:p w14:paraId="52799D07" w14:textId="77777777" w:rsidR="00435557" w:rsidRPr="00435557" w:rsidRDefault="00435557" w:rsidP="00435557">
            <w:r w:rsidRPr="00435557">
              <w:t>4.803033</w:t>
            </w:r>
          </w:p>
        </w:tc>
        <w:tc>
          <w:tcPr>
            <w:tcW w:w="960" w:type="dxa"/>
            <w:noWrap/>
            <w:hideMark/>
          </w:tcPr>
          <w:p w14:paraId="1E8A01D1" w14:textId="77777777" w:rsidR="00435557" w:rsidRPr="00435557" w:rsidRDefault="00435557" w:rsidP="00435557">
            <w:r w:rsidRPr="00435557">
              <w:t>6.42334</w:t>
            </w:r>
          </w:p>
        </w:tc>
        <w:tc>
          <w:tcPr>
            <w:tcW w:w="960" w:type="dxa"/>
            <w:noWrap/>
            <w:hideMark/>
          </w:tcPr>
          <w:p w14:paraId="2F747476" w14:textId="77777777" w:rsidR="00435557" w:rsidRPr="00435557" w:rsidRDefault="00435557" w:rsidP="00435557">
            <w:r w:rsidRPr="00435557">
              <w:t>8.313684</w:t>
            </w:r>
          </w:p>
        </w:tc>
      </w:tr>
      <w:tr w:rsidR="00435557" w:rsidRPr="00435557" w14:paraId="53B61EA0" w14:textId="77777777" w:rsidTr="00435557">
        <w:trPr>
          <w:trHeight w:val="300"/>
        </w:trPr>
        <w:tc>
          <w:tcPr>
            <w:tcW w:w="960" w:type="dxa"/>
            <w:noWrap/>
            <w:hideMark/>
          </w:tcPr>
          <w:p w14:paraId="42FE8A65" w14:textId="77777777" w:rsidR="00435557" w:rsidRPr="00435557" w:rsidRDefault="00435557" w:rsidP="00435557">
            <w:r w:rsidRPr="00435557">
              <w:t>2.460327</w:t>
            </w:r>
          </w:p>
        </w:tc>
        <w:tc>
          <w:tcPr>
            <w:tcW w:w="960" w:type="dxa"/>
            <w:noWrap/>
            <w:hideMark/>
          </w:tcPr>
          <w:p w14:paraId="3A10207B" w14:textId="77777777" w:rsidR="00435557" w:rsidRPr="00435557" w:rsidRDefault="00435557" w:rsidP="00435557">
            <w:r w:rsidRPr="00435557">
              <w:t>3.234211</w:t>
            </w:r>
          </w:p>
        </w:tc>
        <w:tc>
          <w:tcPr>
            <w:tcW w:w="960" w:type="dxa"/>
            <w:noWrap/>
            <w:hideMark/>
          </w:tcPr>
          <w:p w14:paraId="17BAD5B8" w14:textId="77777777" w:rsidR="00435557" w:rsidRPr="00435557" w:rsidRDefault="00435557" w:rsidP="00435557">
            <w:r w:rsidRPr="00435557">
              <w:t>5.257442</w:t>
            </w:r>
          </w:p>
        </w:tc>
        <w:tc>
          <w:tcPr>
            <w:tcW w:w="960" w:type="dxa"/>
            <w:noWrap/>
            <w:hideMark/>
          </w:tcPr>
          <w:p w14:paraId="75A5AECF" w14:textId="77777777" w:rsidR="00435557" w:rsidRPr="00435557" w:rsidRDefault="00435557" w:rsidP="00435557">
            <w:r w:rsidRPr="00435557">
              <w:t>7.43783</w:t>
            </w:r>
          </w:p>
        </w:tc>
        <w:tc>
          <w:tcPr>
            <w:tcW w:w="960" w:type="dxa"/>
            <w:noWrap/>
            <w:hideMark/>
          </w:tcPr>
          <w:p w14:paraId="70303987" w14:textId="77777777" w:rsidR="00435557" w:rsidRPr="00435557" w:rsidRDefault="00435557" w:rsidP="00435557">
            <w:r w:rsidRPr="00435557">
              <w:t>7.990517</w:t>
            </w:r>
          </w:p>
        </w:tc>
        <w:tc>
          <w:tcPr>
            <w:tcW w:w="960" w:type="dxa"/>
            <w:noWrap/>
            <w:hideMark/>
          </w:tcPr>
          <w:p w14:paraId="051BD37A" w14:textId="77777777" w:rsidR="00435557" w:rsidRPr="00435557" w:rsidRDefault="00435557" w:rsidP="00435557">
            <w:r w:rsidRPr="00435557">
              <w:t>1.612254</w:t>
            </w:r>
          </w:p>
        </w:tc>
        <w:tc>
          <w:tcPr>
            <w:tcW w:w="960" w:type="dxa"/>
            <w:noWrap/>
            <w:hideMark/>
          </w:tcPr>
          <w:p w14:paraId="178CA44C" w14:textId="77777777" w:rsidR="00435557" w:rsidRPr="00435557" w:rsidRDefault="00435557" w:rsidP="00435557">
            <w:r w:rsidRPr="00435557">
              <w:t>4.841341</w:t>
            </w:r>
          </w:p>
        </w:tc>
        <w:tc>
          <w:tcPr>
            <w:tcW w:w="960" w:type="dxa"/>
            <w:noWrap/>
            <w:hideMark/>
          </w:tcPr>
          <w:p w14:paraId="0987BB33" w14:textId="77777777" w:rsidR="00435557" w:rsidRPr="00435557" w:rsidRDefault="00435557" w:rsidP="00435557">
            <w:r w:rsidRPr="00435557">
              <w:t>6.950426</w:t>
            </w:r>
          </w:p>
        </w:tc>
        <w:tc>
          <w:tcPr>
            <w:tcW w:w="960" w:type="dxa"/>
            <w:noWrap/>
            <w:hideMark/>
          </w:tcPr>
          <w:p w14:paraId="372540DC" w14:textId="77777777" w:rsidR="00435557" w:rsidRPr="00435557" w:rsidRDefault="00435557" w:rsidP="00435557">
            <w:r w:rsidRPr="00435557">
              <w:t>8.602224</w:t>
            </w:r>
          </w:p>
        </w:tc>
        <w:tc>
          <w:tcPr>
            <w:tcW w:w="960" w:type="dxa"/>
            <w:noWrap/>
            <w:hideMark/>
          </w:tcPr>
          <w:p w14:paraId="2B360DA4" w14:textId="77777777" w:rsidR="00435557" w:rsidRPr="00435557" w:rsidRDefault="00435557" w:rsidP="00435557">
            <w:r w:rsidRPr="00435557">
              <w:t>8.122559</w:t>
            </w:r>
          </w:p>
        </w:tc>
      </w:tr>
      <w:tr w:rsidR="00435557" w:rsidRPr="00435557" w14:paraId="60457030" w14:textId="77777777" w:rsidTr="00435557">
        <w:trPr>
          <w:trHeight w:val="300"/>
        </w:trPr>
        <w:tc>
          <w:tcPr>
            <w:tcW w:w="960" w:type="dxa"/>
            <w:noWrap/>
            <w:hideMark/>
          </w:tcPr>
          <w:p w14:paraId="0CC1B5FF" w14:textId="77777777" w:rsidR="00435557" w:rsidRPr="00435557" w:rsidRDefault="00435557" w:rsidP="00435557">
            <w:r w:rsidRPr="00435557">
              <w:t>2.504233</w:t>
            </w:r>
          </w:p>
        </w:tc>
        <w:tc>
          <w:tcPr>
            <w:tcW w:w="960" w:type="dxa"/>
            <w:noWrap/>
            <w:hideMark/>
          </w:tcPr>
          <w:p w14:paraId="7E6FB141" w14:textId="77777777" w:rsidR="00435557" w:rsidRPr="00435557" w:rsidRDefault="00435557" w:rsidP="00435557">
            <w:r w:rsidRPr="00435557">
              <w:t>3.21259</w:t>
            </w:r>
          </w:p>
        </w:tc>
        <w:tc>
          <w:tcPr>
            <w:tcW w:w="960" w:type="dxa"/>
            <w:noWrap/>
            <w:hideMark/>
          </w:tcPr>
          <w:p w14:paraId="1DEFFE9B" w14:textId="77777777" w:rsidR="00435557" w:rsidRPr="00435557" w:rsidRDefault="00435557" w:rsidP="00435557">
            <w:r w:rsidRPr="00435557">
              <w:t>5.606116</w:t>
            </w:r>
          </w:p>
        </w:tc>
        <w:tc>
          <w:tcPr>
            <w:tcW w:w="960" w:type="dxa"/>
            <w:noWrap/>
            <w:hideMark/>
          </w:tcPr>
          <w:p w14:paraId="1B073AAE" w14:textId="77777777" w:rsidR="00435557" w:rsidRPr="00435557" w:rsidRDefault="00435557" w:rsidP="00435557">
            <w:r w:rsidRPr="00435557">
              <w:t>7.428723</w:t>
            </w:r>
          </w:p>
        </w:tc>
        <w:tc>
          <w:tcPr>
            <w:tcW w:w="960" w:type="dxa"/>
            <w:noWrap/>
            <w:hideMark/>
          </w:tcPr>
          <w:p w14:paraId="7F62EBCA" w14:textId="77777777" w:rsidR="00435557" w:rsidRPr="00435557" w:rsidRDefault="00435557" w:rsidP="00435557">
            <w:r w:rsidRPr="00435557">
              <w:t>8.718095</w:t>
            </w:r>
          </w:p>
        </w:tc>
        <w:tc>
          <w:tcPr>
            <w:tcW w:w="960" w:type="dxa"/>
            <w:noWrap/>
            <w:hideMark/>
          </w:tcPr>
          <w:p w14:paraId="10FCA8A2" w14:textId="77777777" w:rsidR="00435557" w:rsidRPr="00435557" w:rsidRDefault="00435557" w:rsidP="00435557">
            <w:r w:rsidRPr="00435557">
              <w:t>2.700624</w:t>
            </w:r>
          </w:p>
        </w:tc>
        <w:tc>
          <w:tcPr>
            <w:tcW w:w="960" w:type="dxa"/>
            <w:noWrap/>
            <w:hideMark/>
          </w:tcPr>
          <w:p w14:paraId="47DE1941" w14:textId="77777777" w:rsidR="00435557" w:rsidRPr="00435557" w:rsidRDefault="00435557" w:rsidP="00435557">
            <w:r w:rsidRPr="00435557">
              <w:t>4.170764</w:t>
            </w:r>
          </w:p>
        </w:tc>
        <w:tc>
          <w:tcPr>
            <w:tcW w:w="960" w:type="dxa"/>
            <w:noWrap/>
            <w:hideMark/>
          </w:tcPr>
          <w:p w14:paraId="2E7BBA9D" w14:textId="77777777" w:rsidR="00435557" w:rsidRPr="00435557" w:rsidRDefault="00435557" w:rsidP="00435557">
            <w:r w:rsidRPr="00435557">
              <w:t>5.239947</w:t>
            </w:r>
          </w:p>
        </w:tc>
        <w:tc>
          <w:tcPr>
            <w:tcW w:w="960" w:type="dxa"/>
            <w:noWrap/>
            <w:hideMark/>
          </w:tcPr>
          <w:p w14:paraId="5BB2F75E" w14:textId="77777777" w:rsidR="00435557" w:rsidRPr="00435557" w:rsidRDefault="00435557" w:rsidP="00435557">
            <w:r w:rsidRPr="00435557">
              <w:t>6.244072</w:t>
            </w:r>
          </w:p>
        </w:tc>
        <w:tc>
          <w:tcPr>
            <w:tcW w:w="960" w:type="dxa"/>
            <w:noWrap/>
            <w:hideMark/>
          </w:tcPr>
          <w:p w14:paraId="7BC8C549" w14:textId="77777777" w:rsidR="00435557" w:rsidRPr="00435557" w:rsidRDefault="00435557" w:rsidP="00435557">
            <w:r w:rsidRPr="00435557">
              <w:t>9.491968</w:t>
            </w:r>
          </w:p>
        </w:tc>
      </w:tr>
      <w:tr w:rsidR="00435557" w:rsidRPr="00435557" w14:paraId="675A42DA" w14:textId="77777777" w:rsidTr="00435557">
        <w:trPr>
          <w:trHeight w:val="300"/>
        </w:trPr>
        <w:tc>
          <w:tcPr>
            <w:tcW w:w="960" w:type="dxa"/>
            <w:noWrap/>
            <w:hideMark/>
          </w:tcPr>
          <w:p w14:paraId="62EDC637" w14:textId="77777777" w:rsidR="00435557" w:rsidRPr="00435557" w:rsidRDefault="00435557" w:rsidP="00435557">
            <w:r w:rsidRPr="00435557">
              <w:t>2.868498</w:t>
            </w:r>
          </w:p>
        </w:tc>
        <w:tc>
          <w:tcPr>
            <w:tcW w:w="960" w:type="dxa"/>
            <w:noWrap/>
            <w:hideMark/>
          </w:tcPr>
          <w:p w14:paraId="56DA1195" w14:textId="77777777" w:rsidR="00435557" w:rsidRPr="00435557" w:rsidRDefault="00435557" w:rsidP="00435557">
            <w:r w:rsidRPr="00435557">
              <w:t>4.572363</w:t>
            </w:r>
          </w:p>
        </w:tc>
        <w:tc>
          <w:tcPr>
            <w:tcW w:w="960" w:type="dxa"/>
            <w:noWrap/>
            <w:hideMark/>
          </w:tcPr>
          <w:p w14:paraId="06E166A9" w14:textId="77777777" w:rsidR="00435557" w:rsidRPr="00435557" w:rsidRDefault="00435557" w:rsidP="00435557">
            <w:r w:rsidRPr="00435557">
              <w:t>5.662741</w:t>
            </w:r>
          </w:p>
        </w:tc>
        <w:tc>
          <w:tcPr>
            <w:tcW w:w="960" w:type="dxa"/>
            <w:noWrap/>
            <w:hideMark/>
          </w:tcPr>
          <w:p w14:paraId="102C1998" w14:textId="77777777" w:rsidR="00435557" w:rsidRPr="00435557" w:rsidRDefault="00435557" w:rsidP="00435557">
            <w:r w:rsidRPr="00435557">
              <w:t>9.373926</w:t>
            </w:r>
          </w:p>
        </w:tc>
        <w:tc>
          <w:tcPr>
            <w:tcW w:w="960" w:type="dxa"/>
            <w:noWrap/>
            <w:hideMark/>
          </w:tcPr>
          <w:p w14:paraId="06DE988A" w14:textId="77777777" w:rsidR="00435557" w:rsidRPr="00435557" w:rsidRDefault="00435557" w:rsidP="00435557">
            <w:r w:rsidRPr="00435557">
              <w:t>10.31007</w:t>
            </w:r>
          </w:p>
        </w:tc>
        <w:tc>
          <w:tcPr>
            <w:tcW w:w="960" w:type="dxa"/>
            <w:noWrap/>
            <w:hideMark/>
          </w:tcPr>
          <w:p w14:paraId="248EA214" w14:textId="77777777" w:rsidR="00435557" w:rsidRPr="00435557" w:rsidRDefault="00435557" w:rsidP="00435557">
            <w:r w:rsidRPr="00435557">
              <w:t>2.794533</w:t>
            </w:r>
          </w:p>
        </w:tc>
        <w:tc>
          <w:tcPr>
            <w:tcW w:w="960" w:type="dxa"/>
            <w:noWrap/>
            <w:hideMark/>
          </w:tcPr>
          <w:p w14:paraId="0EEC98BC" w14:textId="77777777" w:rsidR="00435557" w:rsidRPr="00435557" w:rsidRDefault="00435557" w:rsidP="00435557">
            <w:r w:rsidRPr="00435557">
              <w:t>4.165754</w:t>
            </w:r>
          </w:p>
        </w:tc>
        <w:tc>
          <w:tcPr>
            <w:tcW w:w="960" w:type="dxa"/>
            <w:noWrap/>
            <w:hideMark/>
          </w:tcPr>
          <w:p w14:paraId="25AC1201" w14:textId="77777777" w:rsidR="00435557" w:rsidRPr="00435557" w:rsidRDefault="00435557" w:rsidP="00435557">
            <w:r w:rsidRPr="00435557">
              <w:t>5.761283</w:t>
            </w:r>
          </w:p>
        </w:tc>
        <w:tc>
          <w:tcPr>
            <w:tcW w:w="960" w:type="dxa"/>
            <w:noWrap/>
            <w:hideMark/>
          </w:tcPr>
          <w:p w14:paraId="553B828F" w14:textId="77777777" w:rsidR="00435557" w:rsidRPr="00435557" w:rsidRDefault="00435557" w:rsidP="00435557">
            <w:r w:rsidRPr="00435557">
              <w:t>7.145551</w:t>
            </w:r>
          </w:p>
        </w:tc>
        <w:tc>
          <w:tcPr>
            <w:tcW w:w="960" w:type="dxa"/>
            <w:noWrap/>
            <w:hideMark/>
          </w:tcPr>
          <w:p w14:paraId="670C8BC0" w14:textId="77777777" w:rsidR="00435557" w:rsidRPr="00435557" w:rsidRDefault="00435557" w:rsidP="00435557">
            <w:r w:rsidRPr="00435557">
              <w:t>10.91725</w:t>
            </w:r>
          </w:p>
        </w:tc>
      </w:tr>
      <w:tr w:rsidR="00435557" w:rsidRPr="00435557" w14:paraId="7FC78178" w14:textId="77777777" w:rsidTr="00435557">
        <w:trPr>
          <w:trHeight w:val="300"/>
        </w:trPr>
        <w:tc>
          <w:tcPr>
            <w:tcW w:w="960" w:type="dxa"/>
            <w:noWrap/>
            <w:hideMark/>
          </w:tcPr>
          <w:p w14:paraId="0CC399F0" w14:textId="77777777" w:rsidR="00435557" w:rsidRPr="00435557" w:rsidRDefault="00435557" w:rsidP="00435557">
            <w:r w:rsidRPr="00435557">
              <w:t>2.993521</w:t>
            </w:r>
          </w:p>
        </w:tc>
        <w:tc>
          <w:tcPr>
            <w:tcW w:w="960" w:type="dxa"/>
            <w:noWrap/>
            <w:hideMark/>
          </w:tcPr>
          <w:p w14:paraId="46F53F83" w14:textId="77777777" w:rsidR="00435557" w:rsidRPr="00435557" w:rsidRDefault="00435557" w:rsidP="00435557">
            <w:r w:rsidRPr="00435557">
              <w:t>4.581874</w:t>
            </w:r>
          </w:p>
        </w:tc>
        <w:tc>
          <w:tcPr>
            <w:tcW w:w="960" w:type="dxa"/>
            <w:noWrap/>
            <w:hideMark/>
          </w:tcPr>
          <w:p w14:paraId="49926EB0" w14:textId="77777777" w:rsidR="00435557" w:rsidRPr="00435557" w:rsidRDefault="00435557" w:rsidP="00435557">
            <w:r w:rsidRPr="00435557">
              <w:t>5.529264</w:t>
            </w:r>
          </w:p>
        </w:tc>
        <w:tc>
          <w:tcPr>
            <w:tcW w:w="960" w:type="dxa"/>
            <w:noWrap/>
            <w:hideMark/>
          </w:tcPr>
          <w:p w14:paraId="11AD3792" w14:textId="77777777" w:rsidR="00435557" w:rsidRPr="00435557" w:rsidRDefault="00435557" w:rsidP="00435557">
            <w:r w:rsidRPr="00435557">
              <w:t>7.225124</w:t>
            </w:r>
          </w:p>
        </w:tc>
        <w:tc>
          <w:tcPr>
            <w:tcW w:w="960" w:type="dxa"/>
            <w:noWrap/>
            <w:hideMark/>
          </w:tcPr>
          <w:p w14:paraId="3D39A984" w14:textId="77777777" w:rsidR="00435557" w:rsidRPr="00435557" w:rsidRDefault="00435557" w:rsidP="00435557">
            <w:r w:rsidRPr="00435557">
              <w:t>8.355435</w:t>
            </w:r>
          </w:p>
        </w:tc>
        <w:tc>
          <w:tcPr>
            <w:tcW w:w="960" w:type="dxa"/>
            <w:noWrap/>
            <w:hideMark/>
          </w:tcPr>
          <w:p w14:paraId="6828FFBF" w14:textId="77777777" w:rsidR="00435557" w:rsidRPr="00435557" w:rsidRDefault="00435557" w:rsidP="00435557">
            <w:r w:rsidRPr="00435557">
              <w:t>1.970324</w:t>
            </w:r>
          </w:p>
        </w:tc>
        <w:tc>
          <w:tcPr>
            <w:tcW w:w="960" w:type="dxa"/>
            <w:noWrap/>
            <w:hideMark/>
          </w:tcPr>
          <w:p w14:paraId="07E83794" w14:textId="77777777" w:rsidR="00435557" w:rsidRPr="00435557" w:rsidRDefault="00435557" w:rsidP="00435557">
            <w:r w:rsidRPr="00435557">
              <w:t>4.576209</w:t>
            </w:r>
          </w:p>
        </w:tc>
        <w:tc>
          <w:tcPr>
            <w:tcW w:w="960" w:type="dxa"/>
            <w:noWrap/>
            <w:hideMark/>
          </w:tcPr>
          <w:p w14:paraId="72A8DF89" w14:textId="77777777" w:rsidR="00435557" w:rsidRPr="00435557" w:rsidRDefault="00435557" w:rsidP="00435557">
            <w:r w:rsidRPr="00435557">
              <w:t>5.537786</w:t>
            </w:r>
          </w:p>
        </w:tc>
        <w:tc>
          <w:tcPr>
            <w:tcW w:w="960" w:type="dxa"/>
            <w:noWrap/>
            <w:hideMark/>
          </w:tcPr>
          <w:p w14:paraId="53948281" w14:textId="77777777" w:rsidR="00435557" w:rsidRPr="00435557" w:rsidRDefault="00435557" w:rsidP="00435557">
            <w:r w:rsidRPr="00435557">
              <w:t>8.383414</w:t>
            </w:r>
          </w:p>
        </w:tc>
        <w:tc>
          <w:tcPr>
            <w:tcW w:w="960" w:type="dxa"/>
            <w:noWrap/>
            <w:hideMark/>
          </w:tcPr>
          <w:p w14:paraId="035F72E6" w14:textId="77777777" w:rsidR="00435557" w:rsidRPr="00435557" w:rsidRDefault="00435557" w:rsidP="00435557">
            <w:r w:rsidRPr="00435557">
              <w:t>8.899636</w:t>
            </w:r>
          </w:p>
        </w:tc>
      </w:tr>
      <w:tr w:rsidR="00435557" w:rsidRPr="00435557" w14:paraId="01DF8412" w14:textId="77777777" w:rsidTr="00435557">
        <w:trPr>
          <w:trHeight w:val="300"/>
        </w:trPr>
        <w:tc>
          <w:tcPr>
            <w:tcW w:w="960" w:type="dxa"/>
            <w:noWrap/>
            <w:hideMark/>
          </w:tcPr>
          <w:p w14:paraId="23BEE756" w14:textId="77777777" w:rsidR="00435557" w:rsidRPr="00435557" w:rsidRDefault="00435557" w:rsidP="00435557">
            <w:r w:rsidRPr="00435557">
              <w:t>3.909527</w:t>
            </w:r>
          </w:p>
        </w:tc>
        <w:tc>
          <w:tcPr>
            <w:tcW w:w="960" w:type="dxa"/>
            <w:noWrap/>
            <w:hideMark/>
          </w:tcPr>
          <w:p w14:paraId="6DBD82C4" w14:textId="77777777" w:rsidR="00435557" w:rsidRPr="00435557" w:rsidRDefault="00435557" w:rsidP="00435557">
            <w:r w:rsidRPr="00435557">
              <w:t>4.388141</w:t>
            </w:r>
          </w:p>
        </w:tc>
        <w:tc>
          <w:tcPr>
            <w:tcW w:w="960" w:type="dxa"/>
            <w:noWrap/>
            <w:hideMark/>
          </w:tcPr>
          <w:p w14:paraId="1A4E7FB5" w14:textId="77777777" w:rsidR="00435557" w:rsidRPr="00435557" w:rsidRDefault="00435557" w:rsidP="00435557">
            <w:r w:rsidRPr="00435557">
              <w:t>5.821011</w:t>
            </w:r>
          </w:p>
        </w:tc>
        <w:tc>
          <w:tcPr>
            <w:tcW w:w="960" w:type="dxa"/>
            <w:noWrap/>
            <w:hideMark/>
          </w:tcPr>
          <w:p w14:paraId="508608D0" w14:textId="77777777" w:rsidR="00435557" w:rsidRPr="00435557" w:rsidRDefault="00435557" w:rsidP="00435557">
            <w:r w:rsidRPr="00435557">
              <w:t>7.999355</w:t>
            </w:r>
          </w:p>
        </w:tc>
        <w:tc>
          <w:tcPr>
            <w:tcW w:w="960" w:type="dxa"/>
            <w:noWrap/>
            <w:hideMark/>
          </w:tcPr>
          <w:p w14:paraId="410CE708" w14:textId="77777777" w:rsidR="00435557" w:rsidRPr="00435557" w:rsidRDefault="00435557" w:rsidP="00435557">
            <w:r w:rsidRPr="00435557">
              <w:t>8.571044</w:t>
            </w:r>
          </w:p>
        </w:tc>
        <w:tc>
          <w:tcPr>
            <w:tcW w:w="960" w:type="dxa"/>
            <w:noWrap/>
            <w:hideMark/>
          </w:tcPr>
          <w:p w14:paraId="27080516" w14:textId="77777777" w:rsidR="00435557" w:rsidRPr="00435557" w:rsidRDefault="00435557" w:rsidP="00435557">
            <w:r w:rsidRPr="00435557">
              <w:t>2.978393</w:t>
            </w:r>
          </w:p>
        </w:tc>
        <w:tc>
          <w:tcPr>
            <w:tcW w:w="960" w:type="dxa"/>
            <w:noWrap/>
            <w:hideMark/>
          </w:tcPr>
          <w:p w14:paraId="79B7D509" w14:textId="77777777" w:rsidR="00435557" w:rsidRPr="00435557" w:rsidRDefault="00435557" w:rsidP="00435557">
            <w:r w:rsidRPr="00435557">
              <w:t>5.350397</w:t>
            </w:r>
          </w:p>
        </w:tc>
        <w:tc>
          <w:tcPr>
            <w:tcW w:w="960" w:type="dxa"/>
            <w:noWrap/>
            <w:hideMark/>
          </w:tcPr>
          <w:p w14:paraId="1C74B561" w14:textId="77777777" w:rsidR="00435557" w:rsidRPr="00435557" w:rsidRDefault="00435557" w:rsidP="00435557">
            <w:r w:rsidRPr="00435557">
              <w:t>5.850165</w:t>
            </w:r>
          </w:p>
        </w:tc>
        <w:tc>
          <w:tcPr>
            <w:tcW w:w="960" w:type="dxa"/>
            <w:noWrap/>
            <w:hideMark/>
          </w:tcPr>
          <w:p w14:paraId="445F0E7F" w14:textId="77777777" w:rsidR="00435557" w:rsidRPr="00435557" w:rsidRDefault="00435557" w:rsidP="00435557">
            <w:r w:rsidRPr="00435557">
              <w:t>7.606286</w:t>
            </w:r>
          </w:p>
        </w:tc>
        <w:tc>
          <w:tcPr>
            <w:tcW w:w="960" w:type="dxa"/>
            <w:noWrap/>
            <w:hideMark/>
          </w:tcPr>
          <w:p w14:paraId="0DBC0A30" w14:textId="77777777" w:rsidR="00435557" w:rsidRPr="00435557" w:rsidRDefault="00435557" w:rsidP="00435557">
            <w:r w:rsidRPr="00435557">
              <w:t>8.872258</w:t>
            </w:r>
          </w:p>
        </w:tc>
      </w:tr>
      <w:tr w:rsidR="00435557" w:rsidRPr="00435557" w14:paraId="5C96130C" w14:textId="77777777" w:rsidTr="00435557">
        <w:trPr>
          <w:trHeight w:val="300"/>
        </w:trPr>
        <w:tc>
          <w:tcPr>
            <w:tcW w:w="960" w:type="dxa"/>
            <w:noWrap/>
            <w:hideMark/>
          </w:tcPr>
          <w:p w14:paraId="76DA5597" w14:textId="77777777" w:rsidR="00435557" w:rsidRPr="00435557" w:rsidRDefault="00435557" w:rsidP="00435557">
            <w:r w:rsidRPr="00435557">
              <w:t>3.545287</w:t>
            </w:r>
          </w:p>
        </w:tc>
        <w:tc>
          <w:tcPr>
            <w:tcW w:w="960" w:type="dxa"/>
            <w:noWrap/>
            <w:hideMark/>
          </w:tcPr>
          <w:p w14:paraId="311284C2" w14:textId="77777777" w:rsidR="00435557" w:rsidRPr="00435557" w:rsidRDefault="00435557" w:rsidP="00435557">
            <w:r w:rsidRPr="00435557">
              <w:t>4.438926</w:t>
            </w:r>
          </w:p>
        </w:tc>
        <w:tc>
          <w:tcPr>
            <w:tcW w:w="960" w:type="dxa"/>
            <w:noWrap/>
            <w:hideMark/>
          </w:tcPr>
          <w:p w14:paraId="2E7BDD78" w14:textId="77777777" w:rsidR="00435557" w:rsidRPr="00435557" w:rsidRDefault="00435557" w:rsidP="00435557">
            <w:r w:rsidRPr="00435557">
              <w:t>6.837929</w:t>
            </w:r>
          </w:p>
        </w:tc>
        <w:tc>
          <w:tcPr>
            <w:tcW w:w="960" w:type="dxa"/>
            <w:noWrap/>
            <w:hideMark/>
          </w:tcPr>
          <w:p w14:paraId="60EC1A03" w14:textId="77777777" w:rsidR="00435557" w:rsidRPr="00435557" w:rsidRDefault="00435557" w:rsidP="00435557">
            <w:r w:rsidRPr="00435557">
              <w:t>8.774814</w:t>
            </w:r>
          </w:p>
        </w:tc>
        <w:tc>
          <w:tcPr>
            <w:tcW w:w="960" w:type="dxa"/>
            <w:noWrap/>
            <w:hideMark/>
          </w:tcPr>
          <w:p w14:paraId="5CAEC1A0" w14:textId="77777777" w:rsidR="00435557" w:rsidRPr="00435557" w:rsidRDefault="00435557" w:rsidP="00435557">
            <w:r w:rsidRPr="00435557">
              <w:t>9.705411</w:t>
            </w:r>
          </w:p>
        </w:tc>
        <w:tc>
          <w:tcPr>
            <w:tcW w:w="960" w:type="dxa"/>
            <w:noWrap/>
            <w:hideMark/>
          </w:tcPr>
          <w:p w14:paraId="3746FD7A" w14:textId="77777777" w:rsidR="00435557" w:rsidRPr="00435557" w:rsidRDefault="00435557" w:rsidP="00435557">
            <w:r w:rsidRPr="00435557">
              <w:t>2.572899</w:t>
            </w:r>
          </w:p>
        </w:tc>
        <w:tc>
          <w:tcPr>
            <w:tcW w:w="960" w:type="dxa"/>
            <w:noWrap/>
            <w:hideMark/>
          </w:tcPr>
          <w:p w14:paraId="39770FCE" w14:textId="77777777" w:rsidR="00435557" w:rsidRPr="00435557" w:rsidRDefault="00435557" w:rsidP="00435557">
            <w:r w:rsidRPr="00435557">
              <w:t>3.68796</w:t>
            </w:r>
          </w:p>
        </w:tc>
        <w:tc>
          <w:tcPr>
            <w:tcW w:w="960" w:type="dxa"/>
            <w:noWrap/>
            <w:hideMark/>
          </w:tcPr>
          <w:p w14:paraId="27A62D8D" w14:textId="77777777" w:rsidR="00435557" w:rsidRPr="00435557" w:rsidRDefault="00435557" w:rsidP="00435557">
            <w:r w:rsidRPr="00435557">
              <w:t>6.401785</w:t>
            </w:r>
          </w:p>
        </w:tc>
        <w:tc>
          <w:tcPr>
            <w:tcW w:w="960" w:type="dxa"/>
            <w:noWrap/>
            <w:hideMark/>
          </w:tcPr>
          <w:p w14:paraId="2D2E3A4A" w14:textId="77777777" w:rsidR="00435557" w:rsidRPr="00435557" w:rsidRDefault="00435557" w:rsidP="00435557">
            <w:r w:rsidRPr="00435557">
              <w:t>9.693964</w:t>
            </w:r>
          </w:p>
        </w:tc>
        <w:tc>
          <w:tcPr>
            <w:tcW w:w="960" w:type="dxa"/>
            <w:noWrap/>
            <w:hideMark/>
          </w:tcPr>
          <w:p w14:paraId="617EE7F9" w14:textId="77777777" w:rsidR="00435557" w:rsidRPr="00435557" w:rsidRDefault="00435557" w:rsidP="00435557">
            <w:r w:rsidRPr="00435557">
              <w:t>12.13747</w:t>
            </w:r>
          </w:p>
        </w:tc>
      </w:tr>
      <w:tr w:rsidR="00435557" w:rsidRPr="00435557" w14:paraId="584CC3D1" w14:textId="77777777" w:rsidTr="00435557">
        <w:trPr>
          <w:trHeight w:val="300"/>
        </w:trPr>
        <w:tc>
          <w:tcPr>
            <w:tcW w:w="960" w:type="dxa"/>
            <w:noWrap/>
            <w:hideMark/>
          </w:tcPr>
          <w:p w14:paraId="04659A2A" w14:textId="77777777" w:rsidR="00435557" w:rsidRPr="00435557" w:rsidRDefault="00435557" w:rsidP="00435557">
            <w:pPr>
              <w:rPr>
                <w:b/>
                <w:bCs/>
              </w:rPr>
            </w:pPr>
            <w:r w:rsidRPr="00435557">
              <w:rPr>
                <w:b/>
                <w:bCs/>
              </w:rPr>
              <w:t>2.821761</w:t>
            </w:r>
          </w:p>
        </w:tc>
        <w:tc>
          <w:tcPr>
            <w:tcW w:w="960" w:type="dxa"/>
            <w:noWrap/>
            <w:hideMark/>
          </w:tcPr>
          <w:p w14:paraId="48D7F8D3" w14:textId="77777777" w:rsidR="00435557" w:rsidRPr="00435557" w:rsidRDefault="00435557" w:rsidP="00435557">
            <w:pPr>
              <w:rPr>
                <w:b/>
                <w:bCs/>
              </w:rPr>
            </w:pPr>
            <w:r w:rsidRPr="00435557">
              <w:rPr>
                <w:b/>
                <w:bCs/>
              </w:rPr>
              <w:t>3.836025</w:t>
            </w:r>
          </w:p>
        </w:tc>
        <w:tc>
          <w:tcPr>
            <w:tcW w:w="960" w:type="dxa"/>
            <w:noWrap/>
            <w:hideMark/>
          </w:tcPr>
          <w:p w14:paraId="2071A001" w14:textId="77777777" w:rsidR="00435557" w:rsidRPr="00435557" w:rsidRDefault="00435557" w:rsidP="00435557">
            <w:pPr>
              <w:rPr>
                <w:b/>
                <w:bCs/>
              </w:rPr>
            </w:pPr>
            <w:r w:rsidRPr="00435557">
              <w:rPr>
                <w:b/>
                <w:bCs/>
              </w:rPr>
              <w:t>5.433863</w:t>
            </w:r>
          </w:p>
        </w:tc>
        <w:tc>
          <w:tcPr>
            <w:tcW w:w="960" w:type="dxa"/>
            <w:noWrap/>
            <w:hideMark/>
          </w:tcPr>
          <w:p w14:paraId="421408AD" w14:textId="77777777" w:rsidR="00435557" w:rsidRPr="00435557" w:rsidRDefault="00435557" w:rsidP="00435557">
            <w:pPr>
              <w:rPr>
                <w:b/>
                <w:bCs/>
              </w:rPr>
            </w:pPr>
            <w:r w:rsidRPr="00435557">
              <w:rPr>
                <w:b/>
                <w:bCs/>
              </w:rPr>
              <w:t>7.697403</w:t>
            </w:r>
          </w:p>
        </w:tc>
        <w:tc>
          <w:tcPr>
            <w:tcW w:w="960" w:type="dxa"/>
            <w:noWrap/>
            <w:hideMark/>
          </w:tcPr>
          <w:p w14:paraId="159DA52C" w14:textId="77777777" w:rsidR="00435557" w:rsidRPr="00435557" w:rsidRDefault="00435557" w:rsidP="00435557">
            <w:pPr>
              <w:rPr>
                <w:b/>
                <w:bCs/>
              </w:rPr>
            </w:pPr>
            <w:r w:rsidRPr="00435557">
              <w:rPr>
                <w:b/>
                <w:bCs/>
              </w:rPr>
              <w:t>8.750022</w:t>
            </w:r>
          </w:p>
        </w:tc>
        <w:tc>
          <w:tcPr>
            <w:tcW w:w="960" w:type="dxa"/>
            <w:noWrap/>
            <w:hideMark/>
          </w:tcPr>
          <w:p w14:paraId="5BD65808" w14:textId="77777777" w:rsidR="00435557" w:rsidRPr="00435557" w:rsidRDefault="00435557" w:rsidP="00435557">
            <w:pPr>
              <w:rPr>
                <w:b/>
                <w:bCs/>
              </w:rPr>
            </w:pPr>
            <w:r w:rsidRPr="00435557">
              <w:rPr>
                <w:b/>
                <w:bCs/>
              </w:rPr>
              <w:t>2.359735</w:t>
            </w:r>
          </w:p>
        </w:tc>
        <w:tc>
          <w:tcPr>
            <w:tcW w:w="960" w:type="dxa"/>
            <w:noWrap/>
            <w:hideMark/>
          </w:tcPr>
          <w:p w14:paraId="48FC1CF2" w14:textId="77777777" w:rsidR="00435557" w:rsidRPr="00435557" w:rsidRDefault="00435557" w:rsidP="00435557">
            <w:pPr>
              <w:rPr>
                <w:b/>
                <w:bCs/>
              </w:rPr>
            </w:pPr>
            <w:r w:rsidRPr="00435557">
              <w:rPr>
                <w:b/>
                <w:bCs/>
              </w:rPr>
              <w:t>3.76192</w:t>
            </w:r>
          </w:p>
        </w:tc>
        <w:tc>
          <w:tcPr>
            <w:tcW w:w="960" w:type="dxa"/>
            <w:noWrap/>
            <w:hideMark/>
          </w:tcPr>
          <w:p w14:paraId="0AEF5B4A" w14:textId="77777777" w:rsidR="00435557" w:rsidRPr="00435557" w:rsidRDefault="00435557" w:rsidP="00435557">
            <w:pPr>
              <w:rPr>
                <w:b/>
                <w:bCs/>
              </w:rPr>
            </w:pPr>
            <w:r w:rsidRPr="00435557">
              <w:rPr>
                <w:b/>
                <w:bCs/>
              </w:rPr>
              <w:t>5.772558</w:t>
            </w:r>
          </w:p>
        </w:tc>
        <w:tc>
          <w:tcPr>
            <w:tcW w:w="960" w:type="dxa"/>
            <w:noWrap/>
            <w:hideMark/>
          </w:tcPr>
          <w:p w14:paraId="1B8DE487" w14:textId="77777777" w:rsidR="00435557" w:rsidRPr="00435557" w:rsidRDefault="00435557" w:rsidP="00435557">
            <w:pPr>
              <w:rPr>
                <w:b/>
                <w:bCs/>
              </w:rPr>
            </w:pPr>
            <w:r w:rsidRPr="00435557">
              <w:rPr>
                <w:b/>
                <w:bCs/>
              </w:rPr>
              <w:t>7.198406</w:t>
            </w:r>
          </w:p>
        </w:tc>
        <w:tc>
          <w:tcPr>
            <w:tcW w:w="960" w:type="dxa"/>
            <w:noWrap/>
            <w:hideMark/>
          </w:tcPr>
          <w:p w14:paraId="2D84BCD3" w14:textId="77777777" w:rsidR="00435557" w:rsidRPr="00435557" w:rsidRDefault="00435557" w:rsidP="00435557">
            <w:pPr>
              <w:rPr>
                <w:b/>
                <w:bCs/>
              </w:rPr>
            </w:pPr>
            <w:r w:rsidRPr="00435557">
              <w:rPr>
                <w:b/>
                <w:bCs/>
              </w:rPr>
              <w:t>9.329047</w:t>
            </w:r>
          </w:p>
        </w:tc>
      </w:tr>
    </w:tbl>
    <w:p w14:paraId="729C8D03" w14:textId="554B1FCB" w:rsidR="00435557" w:rsidRDefault="00435557" w:rsidP="00F529BC"/>
    <w:p w14:paraId="72792914" w14:textId="77777777" w:rsidR="0043555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04D00AA" w14:textId="77777777" w:rsidTr="00435557">
        <w:trPr>
          <w:trHeight w:val="300"/>
        </w:trPr>
        <w:tc>
          <w:tcPr>
            <w:tcW w:w="960" w:type="dxa"/>
            <w:noWrap/>
            <w:hideMark/>
          </w:tcPr>
          <w:p w14:paraId="2D29DFC0" w14:textId="77777777" w:rsidR="00435557" w:rsidRPr="00435557" w:rsidRDefault="00435557" w:rsidP="00435557">
            <w:r w:rsidRPr="00435557">
              <w:t>Tx01</w:t>
            </w:r>
          </w:p>
        </w:tc>
        <w:tc>
          <w:tcPr>
            <w:tcW w:w="960" w:type="dxa"/>
            <w:noWrap/>
            <w:hideMark/>
          </w:tcPr>
          <w:p w14:paraId="3A79896A" w14:textId="77777777" w:rsidR="00435557" w:rsidRPr="00435557" w:rsidRDefault="00435557" w:rsidP="00435557">
            <w:r w:rsidRPr="00435557">
              <w:t>Tx02</w:t>
            </w:r>
          </w:p>
        </w:tc>
        <w:tc>
          <w:tcPr>
            <w:tcW w:w="960" w:type="dxa"/>
            <w:noWrap/>
            <w:hideMark/>
          </w:tcPr>
          <w:p w14:paraId="639977FB" w14:textId="77777777" w:rsidR="00435557" w:rsidRPr="00435557" w:rsidRDefault="00435557" w:rsidP="00435557">
            <w:r w:rsidRPr="00435557">
              <w:t>Tx03</w:t>
            </w:r>
          </w:p>
        </w:tc>
        <w:tc>
          <w:tcPr>
            <w:tcW w:w="960" w:type="dxa"/>
            <w:noWrap/>
            <w:hideMark/>
          </w:tcPr>
          <w:p w14:paraId="119CB52C" w14:textId="77777777" w:rsidR="00435557" w:rsidRPr="00435557" w:rsidRDefault="00435557" w:rsidP="00435557">
            <w:r w:rsidRPr="00435557">
              <w:t>Tx04</w:t>
            </w:r>
          </w:p>
        </w:tc>
        <w:tc>
          <w:tcPr>
            <w:tcW w:w="960" w:type="dxa"/>
            <w:noWrap/>
            <w:hideMark/>
          </w:tcPr>
          <w:p w14:paraId="43DF1C6C" w14:textId="77777777" w:rsidR="00435557" w:rsidRPr="00435557" w:rsidRDefault="00435557" w:rsidP="00435557">
            <w:r w:rsidRPr="00435557">
              <w:t>Tx05</w:t>
            </w:r>
          </w:p>
        </w:tc>
        <w:tc>
          <w:tcPr>
            <w:tcW w:w="960" w:type="dxa"/>
            <w:noWrap/>
            <w:hideMark/>
          </w:tcPr>
          <w:p w14:paraId="615220FE" w14:textId="77777777" w:rsidR="00435557" w:rsidRPr="00435557" w:rsidRDefault="00435557" w:rsidP="00435557">
            <w:r w:rsidRPr="00435557">
              <w:t>Tx06</w:t>
            </w:r>
          </w:p>
        </w:tc>
        <w:tc>
          <w:tcPr>
            <w:tcW w:w="960" w:type="dxa"/>
            <w:noWrap/>
            <w:hideMark/>
          </w:tcPr>
          <w:p w14:paraId="26C88E3C" w14:textId="77777777" w:rsidR="00435557" w:rsidRPr="00435557" w:rsidRDefault="00435557" w:rsidP="00435557">
            <w:r w:rsidRPr="00435557">
              <w:t>Tx07</w:t>
            </w:r>
          </w:p>
        </w:tc>
        <w:tc>
          <w:tcPr>
            <w:tcW w:w="960" w:type="dxa"/>
            <w:noWrap/>
            <w:hideMark/>
          </w:tcPr>
          <w:p w14:paraId="77056517" w14:textId="77777777" w:rsidR="00435557" w:rsidRPr="00435557" w:rsidRDefault="00435557" w:rsidP="00435557">
            <w:r w:rsidRPr="00435557">
              <w:t>Tx08</w:t>
            </w:r>
          </w:p>
        </w:tc>
        <w:tc>
          <w:tcPr>
            <w:tcW w:w="960" w:type="dxa"/>
            <w:noWrap/>
            <w:hideMark/>
          </w:tcPr>
          <w:p w14:paraId="250426A2" w14:textId="77777777" w:rsidR="00435557" w:rsidRPr="00435557" w:rsidRDefault="00435557" w:rsidP="00435557">
            <w:r w:rsidRPr="00435557">
              <w:t>Tx09</w:t>
            </w:r>
          </w:p>
        </w:tc>
        <w:tc>
          <w:tcPr>
            <w:tcW w:w="960" w:type="dxa"/>
            <w:noWrap/>
            <w:hideMark/>
          </w:tcPr>
          <w:p w14:paraId="2B4AD152" w14:textId="77777777" w:rsidR="00435557" w:rsidRPr="00435557" w:rsidRDefault="00435557" w:rsidP="00435557">
            <w:r w:rsidRPr="00435557">
              <w:t>Tx10</w:t>
            </w:r>
          </w:p>
        </w:tc>
      </w:tr>
      <w:tr w:rsidR="00435557" w:rsidRPr="00435557" w14:paraId="37440185" w14:textId="77777777" w:rsidTr="00435557">
        <w:trPr>
          <w:trHeight w:val="300"/>
        </w:trPr>
        <w:tc>
          <w:tcPr>
            <w:tcW w:w="960" w:type="dxa"/>
            <w:noWrap/>
            <w:hideMark/>
          </w:tcPr>
          <w:p w14:paraId="551F7DB5" w14:textId="77777777" w:rsidR="00435557" w:rsidRPr="00435557" w:rsidRDefault="00435557" w:rsidP="00435557">
            <w:r w:rsidRPr="00435557">
              <w:t>3.871839</w:t>
            </w:r>
          </w:p>
        </w:tc>
        <w:tc>
          <w:tcPr>
            <w:tcW w:w="960" w:type="dxa"/>
            <w:noWrap/>
            <w:hideMark/>
          </w:tcPr>
          <w:p w14:paraId="34265DA6" w14:textId="77777777" w:rsidR="00435557" w:rsidRPr="00435557" w:rsidRDefault="00435557" w:rsidP="00435557">
            <w:r w:rsidRPr="00435557">
              <w:t>2.243291</w:t>
            </w:r>
          </w:p>
        </w:tc>
        <w:tc>
          <w:tcPr>
            <w:tcW w:w="960" w:type="dxa"/>
            <w:noWrap/>
            <w:hideMark/>
          </w:tcPr>
          <w:p w14:paraId="3EE37B6D" w14:textId="77777777" w:rsidR="00435557" w:rsidRPr="00435557" w:rsidRDefault="00435557" w:rsidP="00435557">
            <w:r w:rsidRPr="00435557">
              <w:t>4.747602</w:t>
            </w:r>
          </w:p>
        </w:tc>
        <w:tc>
          <w:tcPr>
            <w:tcW w:w="960" w:type="dxa"/>
            <w:noWrap/>
            <w:hideMark/>
          </w:tcPr>
          <w:p w14:paraId="3802E16F" w14:textId="77777777" w:rsidR="00435557" w:rsidRPr="00435557" w:rsidRDefault="00435557" w:rsidP="00435557">
            <w:r w:rsidRPr="00435557">
              <w:t>6.213694</w:t>
            </w:r>
          </w:p>
        </w:tc>
        <w:tc>
          <w:tcPr>
            <w:tcW w:w="960" w:type="dxa"/>
            <w:noWrap/>
            <w:hideMark/>
          </w:tcPr>
          <w:p w14:paraId="618F3B2F" w14:textId="77777777" w:rsidR="00435557" w:rsidRPr="00435557" w:rsidRDefault="00435557" w:rsidP="00435557">
            <w:r w:rsidRPr="00435557">
              <w:t>7.470563</w:t>
            </w:r>
          </w:p>
        </w:tc>
        <w:tc>
          <w:tcPr>
            <w:tcW w:w="960" w:type="dxa"/>
            <w:noWrap/>
            <w:hideMark/>
          </w:tcPr>
          <w:p w14:paraId="4EDE6E70" w14:textId="77777777" w:rsidR="00435557" w:rsidRPr="00435557" w:rsidRDefault="00435557" w:rsidP="00435557">
            <w:r w:rsidRPr="00435557">
              <w:t>2.930227</w:t>
            </w:r>
          </w:p>
        </w:tc>
        <w:tc>
          <w:tcPr>
            <w:tcW w:w="960" w:type="dxa"/>
            <w:noWrap/>
            <w:hideMark/>
          </w:tcPr>
          <w:p w14:paraId="463F9BE6" w14:textId="77777777" w:rsidR="00435557" w:rsidRPr="00435557" w:rsidRDefault="00435557" w:rsidP="00435557">
            <w:r w:rsidRPr="00435557">
              <w:t>2.942821</w:t>
            </w:r>
          </w:p>
        </w:tc>
        <w:tc>
          <w:tcPr>
            <w:tcW w:w="960" w:type="dxa"/>
            <w:noWrap/>
            <w:hideMark/>
          </w:tcPr>
          <w:p w14:paraId="114C9EE6" w14:textId="77777777" w:rsidR="00435557" w:rsidRPr="00435557" w:rsidRDefault="00435557" w:rsidP="00435557">
            <w:r w:rsidRPr="00435557">
              <w:t>5.875751</w:t>
            </w:r>
          </w:p>
        </w:tc>
        <w:tc>
          <w:tcPr>
            <w:tcW w:w="960" w:type="dxa"/>
            <w:noWrap/>
            <w:hideMark/>
          </w:tcPr>
          <w:p w14:paraId="437896F3" w14:textId="77777777" w:rsidR="00435557" w:rsidRPr="00435557" w:rsidRDefault="00435557" w:rsidP="00435557">
            <w:r w:rsidRPr="00435557">
              <w:t>6.679185</w:t>
            </w:r>
          </w:p>
        </w:tc>
        <w:tc>
          <w:tcPr>
            <w:tcW w:w="960" w:type="dxa"/>
            <w:noWrap/>
            <w:hideMark/>
          </w:tcPr>
          <w:p w14:paraId="0443C75E" w14:textId="77777777" w:rsidR="00435557" w:rsidRPr="00435557" w:rsidRDefault="00435557" w:rsidP="00435557">
            <w:r w:rsidRPr="00435557">
              <w:t>8.316717</w:t>
            </w:r>
          </w:p>
        </w:tc>
      </w:tr>
      <w:tr w:rsidR="00435557" w:rsidRPr="00435557" w14:paraId="2E1AD1E3" w14:textId="77777777" w:rsidTr="00435557">
        <w:trPr>
          <w:trHeight w:val="300"/>
        </w:trPr>
        <w:tc>
          <w:tcPr>
            <w:tcW w:w="960" w:type="dxa"/>
            <w:noWrap/>
            <w:hideMark/>
          </w:tcPr>
          <w:p w14:paraId="46FB10C6" w14:textId="77777777" w:rsidR="00435557" w:rsidRPr="00435557" w:rsidRDefault="00435557" w:rsidP="00435557">
            <w:r w:rsidRPr="00435557">
              <w:t>2.165065</w:t>
            </w:r>
          </w:p>
        </w:tc>
        <w:tc>
          <w:tcPr>
            <w:tcW w:w="960" w:type="dxa"/>
            <w:noWrap/>
            <w:hideMark/>
          </w:tcPr>
          <w:p w14:paraId="28BF6462" w14:textId="77777777" w:rsidR="00435557" w:rsidRPr="00435557" w:rsidRDefault="00435557" w:rsidP="00435557">
            <w:r w:rsidRPr="00435557">
              <w:t>4.135975</w:t>
            </w:r>
          </w:p>
        </w:tc>
        <w:tc>
          <w:tcPr>
            <w:tcW w:w="960" w:type="dxa"/>
            <w:noWrap/>
            <w:hideMark/>
          </w:tcPr>
          <w:p w14:paraId="517ABF05" w14:textId="77777777" w:rsidR="00435557" w:rsidRPr="00435557" w:rsidRDefault="00435557" w:rsidP="00435557">
            <w:r w:rsidRPr="00435557">
              <w:t>4.84513</w:t>
            </w:r>
          </w:p>
        </w:tc>
        <w:tc>
          <w:tcPr>
            <w:tcW w:w="960" w:type="dxa"/>
            <w:noWrap/>
            <w:hideMark/>
          </w:tcPr>
          <w:p w14:paraId="6CFEFE3A" w14:textId="77777777" w:rsidR="00435557" w:rsidRPr="00435557" w:rsidRDefault="00435557" w:rsidP="00435557">
            <w:r w:rsidRPr="00435557">
              <w:t>6.685728</w:t>
            </w:r>
          </w:p>
        </w:tc>
        <w:tc>
          <w:tcPr>
            <w:tcW w:w="960" w:type="dxa"/>
            <w:noWrap/>
            <w:hideMark/>
          </w:tcPr>
          <w:p w14:paraId="0D6BE7FE" w14:textId="77777777" w:rsidR="00435557" w:rsidRPr="00435557" w:rsidRDefault="00435557" w:rsidP="00435557">
            <w:r w:rsidRPr="00435557">
              <w:t>7.389282</w:t>
            </w:r>
          </w:p>
        </w:tc>
        <w:tc>
          <w:tcPr>
            <w:tcW w:w="960" w:type="dxa"/>
            <w:noWrap/>
            <w:hideMark/>
          </w:tcPr>
          <w:p w14:paraId="7FAFA48E" w14:textId="77777777" w:rsidR="00435557" w:rsidRPr="00435557" w:rsidRDefault="00435557" w:rsidP="00435557">
            <w:r w:rsidRPr="00435557">
              <w:t>1.965973</w:t>
            </w:r>
          </w:p>
        </w:tc>
        <w:tc>
          <w:tcPr>
            <w:tcW w:w="960" w:type="dxa"/>
            <w:noWrap/>
            <w:hideMark/>
          </w:tcPr>
          <w:p w14:paraId="1048DF03" w14:textId="77777777" w:rsidR="00435557" w:rsidRPr="00435557" w:rsidRDefault="00435557" w:rsidP="00435557">
            <w:r w:rsidRPr="00435557">
              <w:t>2.521743</w:t>
            </w:r>
          </w:p>
        </w:tc>
        <w:tc>
          <w:tcPr>
            <w:tcW w:w="960" w:type="dxa"/>
            <w:noWrap/>
            <w:hideMark/>
          </w:tcPr>
          <w:p w14:paraId="56A040A4" w14:textId="77777777" w:rsidR="00435557" w:rsidRPr="00435557" w:rsidRDefault="00435557" w:rsidP="00435557">
            <w:r w:rsidRPr="00435557">
              <w:t>4.779706</w:t>
            </w:r>
          </w:p>
        </w:tc>
        <w:tc>
          <w:tcPr>
            <w:tcW w:w="960" w:type="dxa"/>
            <w:noWrap/>
            <w:hideMark/>
          </w:tcPr>
          <w:p w14:paraId="5CDCC984" w14:textId="77777777" w:rsidR="00435557" w:rsidRPr="00435557" w:rsidRDefault="00435557" w:rsidP="00435557">
            <w:r w:rsidRPr="00435557">
              <w:t>5.696682</w:t>
            </w:r>
          </w:p>
        </w:tc>
        <w:tc>
          <w:tcPr>
            <w:tcW w:w="960" w:type="dxa"/>
            <w:noWrap/>
            <w:hideMark/>
          </w:tcPr>
          <w:p w14:paraId="1D2BA30C" w14:textId="77777777" w:rsidR="00435557" w:rsidRPr="00435557" w:rsidRDefault="00435557" w:rsidP="00435557">
            <w:r w:rsidRPr="00435557">
              <w:t>8.22004</w:t>
            </w:r>
          </w:p>
        </w:tc>
      </w:tr>
      <w:tr w:rsidR="00435557" w:rsidRPr="00435557" w14:paraId="5605FE04" w14:textId="77777777" w:rsidTr="00435557">
        <w:trPr>
          <w:trHeight w:val="300"/>
        </w:trPr>
        <w:tc>
          <w:tcPr>
            <w:tcW w:w="960" w:type="dxa"/>
            <w:noWrap/>
            <w:hideMark/>
          </w:tcPr>
          <w:p w14:paraId="55F2B2BA" w14:textId="77777777" w:rsidR="00435557" w:rsidRPr="00435557" w:rsidRDefault="00435557" w:rsidP="00435557">
            <w:r w:rsidRPr="00435557">
              <w:t>2.167458</w:t>
            </w:r>
          </w:p>
        </w:tc>
        <w:tc>
          <w:tcPr>
            <w:tcW w:w="960" w:type="dxa"/>
            <w:noWrap/>
            <w:hideMark/>
          </w:tcPr>
          <w:p w14:paraId="5ABF6B6D" w14:textId="77777777" w:rsidR="00435557" w:rsidRPr="00435557" w:rsidRDefault="00435557" w:rsidP="00435557">
            <w:r w:rsidRPr="00435557">
              <w:t>3.173469</w:t>
            </w:r>
          </w:p>
        </w:tc>
        <w:tc>
          <w:tcPr>
            <w:tcW w:w="960" w:type="dxa"/>
            <w:noWrap/>
            <w:hideMark/>
          </w:tcPr>
          <w:p w14:paraId="7C8916FA" w14:textId="77777777" w:rsidR="00435557" w:rsidRPr="00435557" w:rsidRDefault="00435557" w:rsidP="00435557">
            <w:r w:rsidRPr="00435557">
              <w:t>5.454578</w:t>
            </w:r>
          </w:p>
        </w:tc>
        <w:tc>
          <w:tcPr>
            <w:tcW w:w="960" w:type="dxa"/>
            <w:noWrap/>
            <w:hideMark/>
          </w:tcPr>
          <w:p w14:paraId="3243619E" w14:textId="77777777" w:rsidR="00435557" w:rsidRPr="00435557" w:rsidRDefault="00435557" w:rsidP="00435557">
            <w:r w:rsidRPr="00435557">
              <w:t>7.478633</w:t>
            </w:r>
          </w:p>
        </w:tc>
        <w:tc>
          <w:tcPr>
            <w:tcW w:w="960" w:type="dxa"/>
            <w:noWrap/>
            <w:hideMark/>
          </w:tcPr>
          <w:p w14:paraId="5E04BA58" w14:textId="77777777" w:rsidR="00435557" w:rsidRPr="00435557" w:rsidRDefault="00435557" w:rsidP="00435557">
            <w:r w:rsidRPr="00435557">
              <w:t>9.837212</w:t>
            </w:r>
          </w:p>
        </w:tc>
        <w:tc>
          <w:tcPr>
            <w:tcW w:w="960" w:type="dxa"/>
            <w:noWrap/>
            <w:hideMark/>
          </w:tcPr>
          <w:p w14:paraId="766DBAE6" w14:textId="77777777" w:rsidR="00435557" w:rsidRPr="00435557" w:rsidRDefault="00435557" w:rsidP="00435557">
            <w:r w:rsidRPr="00435557">
              <w:t>2.46191</w:t>
            </w:r>
          </w:p>
        </w:tc>
        <w:tc>
          <w:tcPr>
            <w:tcW w:w="960" w:type="dxa"/>
            <w:noWrap/>
            <w:hideMark/>
          </w:tcPr>
          <w:p w14:paraId="6AA81033" w14:textId="77777777" w:rsidR="00435557" w:rsidRPr="00435557" w:rsidRDefault="00435557" w:rsidP="00435557">
            <w:r w:rsidRPr="00435557">
              <w:t>3.120291</w:t>
            </w:r>
          </w:p>
        </w:tc>
        <w:tc>
          <w:tcPr>
            <w:tcW w:w="960" w:type="dxa"/>
            <w:noWrap/>
            <w:hideMark/>
          </w:tcPr>
          <w:p w14:paraId="4C825E1A" w14:textId="77777777" w:rsidR="00435557" w:rsidRPr="00435557" w:rsidRDefault="00435557" w:rsidP="00435557">
            <w:r w:rsidRPr="00435557">
              <w:t>5.787877</w:t>
            </w:r>
          </w:p>
        </w:tc>
        <w:tc>
          <w:tcPr>
            <w:tcW w:w="960" w:type="dxa"/>
            <w:noWrap/>
            <w:hideMark/>
          </w:tcPr>
          <w:p w14:paraId="4060E2AA" w14:textId="77777777" w:rsidR="00435557" w:rsidRPr="00435557" w:rsidRDefault="00435557" w:rsidP="00435557">
            <w:r w:rsidRPr="00435557">
              <w:t>6.463969</w:t>
            </w:r>
          </w:p>
        </w:tc>
        <w:tc>
          <w:tcPr>
            <w:tcW w:w="960" w:type="dxa"/>
            <w:noWrap/>
            <w:hideMark/>
          </w:tcPr>
          <w:p w14:paraId="5FE457B7" w14:textId="77777777" w:rsidR="00435557" w:rsidRPr="00435557" w:rsidRDefault="00435557" w:rsidP="00435557">
            <w:r w:rsidRPr="00435557">
              <w:t>10.67991</w:t>
            </w:r>
          </w:p>
        </w:tc>
      </w:tr>
      <w:tr w:rsidR="00435557" w:rsidRPr="00435557" w14:paraId="4678C2B7" w14:textId="77777777" w:rsidTr="00435557">
        <w:trPr>
          <w:trHeight w:val="300"/>
        </w:trPr>
        <w:tc>
          <w:tcPr>
            <w:tcW w:w="960" w:type="dxa"/>
            <w:noWrap/>
            <w:hideMark/>
          </w:tcPr>
          <w:p w14:paraId="3EEEC6EE" w14:textId="77777777" w:rsidR="00435557" w:rsidRPr="00435557" w:rsidRDefault="00435557" w:rsidP="00435557">
            <w:r w:rsidRPr="00435557">
              <w:t>2.63595</w:t>
            </w:r>
          </w:p>
        </w:tc>
        <w:tc>
          <w:tcPr>
            <w:tcW w:w="960" w:type="dxa"/>
            <w:noWrap/>
            <w:hideMark/>
          </w:tcPr>
          <w:p w14:paraId="69526C61" w14:textId="77777777" w:rsidR="00435557" w:rsidRPr="00435557" w:rsidRDefault="00435557" w:rsidP="00435557">
            <w:r w:rsidRPr="00435557">
              <w:t>3.440564</w:t>
            </w:r>
          </w:p>
        </w:tc>
        <w:tc>
          <w:tcPr>
            <w:tcW w:w="960" w:type="dxa"/>
            <w:noWrap/>
            <w:hideMark/>
          </w:tcPr>
          <w:p w14:paraId="1A14AFDD" w14:textId="77777777" w:rsidR="00435557" w:rsidRPr="00435557" w:rsidRDefault="00435557" w:rsidP="00435557">
            <w:r w:rsidRPr="00435557">
              <w:t>5.269326</w:t>
            </w:r>
          </w:p>
        </w:tc>
        <w:tc>
          <w:tcPr>
            <w:tcW w:w="960" w:type="dxa"/>
            <w:noWrap/>
            <w:hideMark/>
          </w:tcPr>
          <w:p w14:paraId="26AB76F8" w14:textId="77777777" w:rsidR="00435557" w:rsidRPr="00435557" w:rsidRDefault="00435557" w:rsidP="00435557">
            <w:r w:rsidRPr="00435557">
              <w:t>6.720815</w:t>
            </w:r>
          </w:p>
        </w:tc>
        <w:tc>
          <w:tcPr>
            <w:tcW w:w="960" w:type="dxa"/>
            <w:noWrap/>
            <w:hideMark/>
          </w:tcPr>
          <w:p w14:paraId="1AFFDF17" w14:textId="77777777" w:rsidR="00435557" w:rsidRPr="00435557" w:rsidRDefault="00435557" w:rsidP="00435557">
            <w:r w:rsidRPr="00435557">
              <w:t>7.732376</w:t>
            </w:r>
          </w:p>
        </w:tc>
        <w:tc>
          <w:tcPr>
            <w:tcW w:w="960" w:type="dxa"/>
            <w:noWrap/>
            <w:hideMark/>
          </w:tcPr>
          <w:p w14:paraId="651E2469" w14:textId="77777777" w:rsidR="00435557" w:rsidRPr="00435557" w:rsidRDefault="00435557" w:rsidP="00435557">
            <w:r w:rsidRPr="00435557">
              <w:t>2.259234</w:t>
            </w:r>
          </w:p>
        </w:tc>
        <w:tc>
          <w:tcPr>
            <w:tcW w:w="960" w:type="dxa"/>
            <w:noWrap/>
            <w:hideMark/>
          </w:tcPr>
          <w:p w14:paraId="5067ACAE" w14:textId="77777777" w:rsidR="00435557" w:rsidRPr="00435557" w:rsidRDefault="00435557" w:rsidP="00435557">
            <w:r w:rsidRPr="00435557">
              <w:t>4.620199</w:t>
            </w:r>
          </w:p>
        </w:tc>
        <w:tc>
          <w:tcPr>
            <w:tcW w:w="960" w:type="dxa"/>
            <w:noWrap/>
            <w:hideMark/>
          </w:tcPr>
          <w:p w14:paraId="34587590" w14:textId="77777777" w:rsidR="00435557" w:rsidRPr="00435557" w:rsidRDefault="00435557" w:rsidP="00435557">
            <w:r w:rsidRPr="00435557">
              <w:t>4.881823</w:t>
            </w:r>
          </w:p>
        </w:tc>
        <w:tc>
          <w:tcPr>
            <w:tcW w:w="960" w:type="dxa"/>
            <w:noWrap/>
            <w:hideMark/>
          </w:tcPr>
          <w:p w14:paraId="40A2F3CC" w14:textId="77777777" w:rsidR="00435557" w:rsidRPr="00435557" w:rsidRDefault="00435557" w:rsidP="00435557">
            <w:r w:rsidRPr="00435557">
              <w:t>6.998318</w:t>
            </w:r>
          </w:p>
        </w:tc>
        <w:tc>
          <w:tcPr>
            <w:tcW w:w="960" w:type="dxa"/>
            <w:noWrap/>
            <w:hideMark/>
          </w:tcPr>
          <w:p w14:paraId="466FB4D2" w14:textId="77777777" w:rsidR="00435557" w:rsidRPr="00435557" w:rsidRDefault="00435557" w:rsidP="00435557">
            <w:r w:rsidRPr="00435557">
              <w:t>8.688903</w:t>
            </w:r>
          </w:p>
        </w:tc>
      </w:tr>
      <w:tr w:rsidR="00435557" w:rsidRPr="00435557" w14:paraId="52AB44A3" w14:textId="77777777" w:rsidTr="00435557">
        <w:trPr>
          <w:trHeight w:val="300"/>
        </w:trPr>
        <w:tc>
          <w:tcPr>
            <w:tcW w:w="960" w:type="dxa"/>
            <w:noWrap/>
            <w:hideMark/>
          </w:tcPr>
          <w:p w14:paraId="21D2CBEF" w14:textId="77777777" w:rsidR="00435557" w:rsidRPr="00435557" w:rsidRDefault="00435557" w:rsidP="00435557">
            <w:r w:rsidRPr="00435557">
              <w:t>2.572416</w:t>
            </w:r>
          </w:p>
        </w:tc>
        <w:tc>
          <w:tcPr>
            <w:tcW w:w="960" w:type="dxa"/>
            <w:noWrap/>
            <w:hideMark/>
          </w:tcPr>
          <w:p w14:paraId="2EE6676B" w14:textId="77777777" w:rsidR="00435557" w:rsidRPr="00435557" w:rsidRDefault="00435557" w:rsidP="00435557">
            <w:r w:rsidRPr="00435557">
              <w:t>2.852253</w:t>
            </w:r>
          </w:p>
        </w:tc>
        <w:tc>
          <w:tcPr>
            <w:tcW w:w="960" w:type="dxa"/>
            <w:noWrap/>
            <w:hideMark/>
          </w:tcPr>
          <w:p w14:paraId="581A344F" w14:textId="77777777" w:rsidR="00435557" w:rsidRPr="00435557" w:rsidRDefault="00435557" w:rsidP="00435557">
            <w:r w:rsidRPr="00435557">
              <w:t>5.158379</w:t>
            </w:r>
          </w:p>
        </w:tc>
        <w:tc>
          <w:tcPr>
            <w:tcW w:w="960" w:type="dxa"/>
            <w:noWrap/>
            <w:hideMark/>
          </w:tcPr>
          <w:p w14:paraId="00559CA2" w14:textId="77777777" w:rsidR="00435557" w:rsidRPr="00435557" w:rsidRDefault="00435557" w:rsidP="00435557">
            <w:r w:rsidRPr="00435557">
              <w:t>6.776588</w:t>
            </w:r>
          </w:p>
        </w:tc>
        <w:tc>
          <w:tcPr>
            <w:tcW w:w="960" w:type="dxa"/>
            <w:noWrap/>
            <w:hideMark/>
          </w:tcPr>
          <w:p w14:paraId="6F66B5D6" w14:textId="77777777" w:rsidR="00435557" w:rsidRPr="00435557" w:rsidRDefault="00435557" w:rsidP="00435557">
            <w:r w:rsidRPr="00435557">
              <w:t>7.720128</w:t>
            </w:r>
          </w:p>
        </w:tc>
        <w:tc>
          <w:tcPr>
            <w:tcW w:w="960" w:type="dxa"/>
            <w:noWrap/>
            <w:hideMark/>
          </w:tcPr>
          <w:p w14:paraId="525ABB6B" w14:textId="77777777" w:rsidR="00435557" w:rsidRPr="00435557" w:rsidRDefault="00435557" w:rsidP="00435557">
            <w:r w:rsidRPr="00435557">
              <w:t>2.589045</w:t>
            </w:r>
          </w:p>
        </w:tc>
        <w:tc>
          <w:tcPr>
            <w:tcW w:w="960" w:type="dxa"/>
            <w:noWrap/>
            <w:hideMark/>
          </w:tcPr>
          <w:p w14:paraId="7DD4D6A7" w14:textId="77777777" w:rsidR="00435557" w:rsidRPr="00435557" w:rsidRDefault="00435557" w:rsidP="00435557">
            <w:r w:rsidRPr="00435557">
              <w:t>4.450955</w:t>
            </w:r>
          </w:p>
        </w:tc>
        <w:tc>
          <w:tcPr>
            <w:tcW w:w="960" w:type="dxa"/>
            <w:noWrap/>
            <w:hideMark/>
          </w:tcPr>
          <w:p w14:paraId="693BBC40" w14:textId="77777777" w:rsidR="00435557" w:rsidRPr="00435557" w:rsidRDefault="00435557" w:rsidP="00435557">
            <w:r w:rsidRPr="00435557">
              <w:t>7.341753</w:t>
            </w:r>
          </w:p>
        </w:tc>
        <w:tc>
          <w:tcPr>
            <w:tcW w:w="960" w:type="dxa"/>
            <w:noWrap/>
            <w:hideMark/>
          </w:tcPr>
          <w:p w14:paraId="33B1DF8F" w14:textId="77777777" w:rsidR="00435557" w:rsidRPr="00435557" w:rsidRDefault="00435557" w:rsidP="00435557">
            <w:r w:rsidRPr="00435557">
              <w:t>8.617242</w:t>
            </w:r>
          </w:p>
        </w:tc>
        <w:tc>
          <w:tcPr>
            <w:tcW w:w="960" w:type="dxa"/>
            <w:noWrap/>
            <w:hideMark/>
          </w:tcPr>
          <w:p w14:paraId="49DA318A" w14:textId="77777777" w:rsidR="00435557" w:rsidRPr="00435557" w:rsidRDefault="00435557" w:rsidP="00435557">
            <w:r w:rsidRPr="00435557">
              <w:t>8.9168</w:t>
            </w:r>
          </w:p>
        </w:tc>
      </w:tr>
      <w:tr w:rsidR="00435557" w:rsidRPr="00435557" w14:paraId="18FA90F0" w14:textId="77777777" w:rsidTr="00435557">
        <w:trPr>
          <w:trHeight w:val="300"/>
        </w:trPr>
        <w:tc>
          <w:tcPr>
            <w:tcW w:w="960" w:type="dxa"/>
            <w:noWrap/>
            <w:hideMark/>
          </w:tcPr>
          <w:p w14:paraId="0F750253" w14:textId="77777777" w:rsidR="00435557" w:rsidRPr="00435557" w:rsidRDefault="00435557" w:rsidP="00435557">
            <w:r w:rsidRPr="00435557">
              <w:t>2.600241</w:t>
            </w:r>
          </w:p>
        </w:tc>
        <w:tc>
          <w:tcPr>
            <w:tcW w:w="960" w:type="dxa"/>
            <w:noWrap/>
            <w:hideMark/>
          </w:tcPr>
          <w:p w14:paraId="16E6ED37" w14:textId="77777777" w:rsidR="00435557" w:rsidRPr="00435557" w:rsidRDefault="00435557" w:rsidP="00435557">
            <w:r w:rsidRPr="00435557">
              <w:t>3.917985</w:t>
            </w:r>
          </w:p>
        </w:tc>
        <w:tc>
          <w:tcPr>
            <w:tcW w:w="960" w:type="dxa"/>
            <w:noWrap/>
            <w:hideMark/>
          </w:tcPr>
          <w:p w14:paraId="34272043" w14:textId="77777777" w:rsidR="00435557" w:rsidRPr="00435557" w:rsidRDefault="00435557" w:rsidP="00435557">
            <w:r w:rsidRPr="00435557">
              <w:t>5.241738</w:t>
            </w:r>
          </w:p>
        </w:tc>
        <w:tc>
          <w:tcPr>
            <w:tcW w:w="960" w:type="dxa"/>
            <w:noWrap/>
            <w:hideMark/>
          </w:tcPr>
          <w:p w14:paraId="5C0D768A" w14:textId="77777777" w:rsidR="00435557" w:rsidRPr="00435557" w:rsidRDefault="00435557" w:rsidP="00435557">
            <w:r w:rsidRPr="00435557">
              <w:t>8.256701</w:t>
            </w:r>
          </w:p>
        </w:tc>
        <w:tc>
          <w:tcPr>
            <w:tcW w:w="960" w:type="dxa"/>
            <w:noWrap/>
            <w:hideMark/>
          </w:tcPr>
          <w:p w14:paraId="0B8981EC" w14:textId="77777777" w:rsidR="00435557" w:rsidRPr="00435557" w:rsidRDefault="00435557" w:rsidP="00435557">
            <w:r w:rsidRPr="00435557">
              <w:t>10.6005</w:t>
            </w:r>
          </w:p>
        </w:tc>
        <w:tc>
          <w:tcPr>
            <w:tcW w:w="960" w:type="dxa"/>
            <w:noWrap/>
            <w:hideMark/>
          </w:tcPr>
          <w:p w14:paraId="354A02E4" w14:textId="77777777" w:rsidR="00435557" w:rsidRPr="00435557" w:rsidRDefault="00435557" w:rsidP="00435557">
            <w:r w:rsidRPr="00435557">
              <w:t>2.718542</w:t>
            </w:r>
          </w:p>
        </w:tc>
        <w:tc>
          <w:tcPr>
            <w:tcW w:w="960" w:type="dxa"/>
            <w:noWrap/>
            <w:hideMark/>
          </w:tcPr>
          <w:p w14:paraId="735DBB98" w14:textId="77777777" w:rsidR="00435557" w:rsidRPr="00435557" w:rsidRDefault="00435557" w:rsidP="00435557">
            <w:r w:rsidRPr="00435557">
              <w:t>3.965882</w:t>
            </w:r>
          </w:p>
        </w:tc>
        <w:tc>
          <w:tcPr>
            <w:tcW w:w="960" w:type="dxa"/>
            <w:noWrap/>
            <w:hideMark/>
          </w:tcPr>
          <w:p w14:paraId="6DF29D18" w14:textId="77777777" w:rsidR="00435557" w:rsidRPr="00435557" w:rsidRDefault="00435557" w:rsidP="00435557">
            <w:r w:rsidRPr="00435557">
              <w:t>5.315794</w:t>
            </w:r>
          </w:p>
        </w:tc>
        <w:tc>
          <w:tcPr>
            <w:tcW w:w="960" w:type="dxa"/>
            <w:noWrap/>
            <w:hideMark/>
          </w:tcPr>
          <w:p w14:paraId="0F818AB2" w14:textId="77777777" w:rsidR="00435557" w:rsidRPr="00435557" w:rsidRDefault="00435557" w:rsidP="00435557">
            <w:r w:rsidRPr="00435557">
              <w:t>6.563813</w:t>
            </w:r>
          </w:p>
        </w:tc>
        <w:tc>
          <w:tcPr>
            <w:tcW w:w="960" w:type="dxa"/>
            <w:noWrap/>
            <w:hideMark/>
          </w:tcPr>
          <w:p w14:paraId="77B29492" w14:textId="77777777" w:rsidR="00435557" w:rsidRPr="00435557" w:rsidRDefault="00435557" w:rsidP="00435557">
            <w:r w:rsidRPr="00435557">
              <w:t>10.82655</w:t>
            </w:r>
          </w:p>
        </w:tc>
      </w:tr>
      <w:tr w:rsidR="00435557" w:rsidRPr="00435557" w14:paraId="253AB49C" w14:textId="77777777" w:rsidTr="00435557">
        <w:trPr>
          <w:trHeight w:val="300"/>
        </w:trPr>
        <w:tc>
          <w:tcPr>
            <w:tcW w:w="960" w:type="dxa"/>
            <w:noWrap/>
            <w:hideMark/>
          </w:tcPr>
          <w:p w14:paraId="5F97103E" w14:textId="77777777" w:rsidR="00435557" w:rsidRPr="00435557" w:rsidRDefault="00435557" w:rsidP="00435557">
            <w:r w:rsidRPr="00435557">
              <w:t>2.768552</w:t>
            </w:r>
          </w:p>
        </w:tc>
        <w:tc>
          <w:tcPr>
            <w:tcW w:w="960" w:type="dxa"/>
            <w:noWrap/>
            <w:hideMark/>
          </w:tcPr>
          <w:p w14:paraId="4156F82F" w14:textId="77777777" w:rsidR="00435557" w:rsidRPr="00435557" w:rsidRDefault="00435557" w:rsidP="00435557">
            <w:r w:rsidRPr="00435557">
              <w:t>4.482064</w:t>
            </w:r>
          </w:p>
        </w:tc>
        <w:tc>
          <w:tcPr>
            <w:tcW w:w="960" w:type="dxa"/>
            <w:noWrap/>
            <w:hideMark/>
          </w:tcPr>
          <w:p w14:paraId="407BFEDD" w14:textId="77777777" w:rsidR="00435557" w:rsidRPr="00435557" w:rsidRDefault="00435557" w:rsidP="00435557">
            <w:r w:rsidRPr="00435557">
              <w:t>5.244386</w:t>
            </w:r>
          </w:p>
        </w:tc>
        <w:tc>
          <w:tcPr>
            <w:tcW w:w="960" w:type="dxa"/>
            <w:noWrap/>
            <w:hideMark/>
          </w:tcPr>
          <w:p w14:paraId="6FED2B51" w14:textId="77777777" w:rsidR="00435557" w:rsidRPr="00435557" w:rsidRDefault="00435557" w:rsidP="00435557">
            <w:r w:rsidRPr="00435557">
              <w:t>8.773088</w:t>
            </w:r>
          </w:p>
        </w:tc>
        <w:tc>
          <w:tcPr>
            <w:tcW w:w="960" w:type="dxa"/>
            <w:noWrap/>
            <w:hideMark/>
          </w:tcPr>
          <w:p w14:paraId="78A3A3C1" w14:textId="77777777" w:rsidR="00435557" w:rsidRPr="00435557" w:rsidRDefault="00435557" w:rsidP="00435557">
            <w:r w:rsidRPr="00435557">
              <w:t>8.159103</w:t>
            </w:r>
          </w:p>
        </w:tc>
        <w:tc>
          <w:tcPr>
            <w:tcW w:w="960" w:type="dxa"/>
            <w:noWrap/>
            <w:hideMark/>
          </w:tcPr>
          <w:p w14:paraId="38CE2185" w14:textId="77777777" w:rsidR="00435557" w:rsidRPr="00435557" w:rsidRDefault="00435557" w:rsidP="00435557">
            <w:r w:rsidRPr="00435557">
              <w:t>2.125147</w:t>
            </w:r>
          </w:p>
        </w:tc>
        <w:tc>
          <w:tcPr>
            <w:tcW w:w="960" w:type="dxa"/>
            <w:noWrap/>
            <w:hideMark/>
          </w:tcPr>
          <w:p w14:paraId="56E8AF46" w14:textId="77777777" w:rsidR="00435557" w:rsidRPr="00435557" w:rsidRDefault="00435557" w:rsidP="00435557">
            <w:r w:rsidRPr="00435557">
              <w:t>4.134446</w:t>
            </w:r>
          </w:p>
        </w:tc>
        <w:tc>
          <w:tcPr>
            <w:tcW w:w="960" w:type="dxa"/>
            <w:noWrap/>
            <w:hideMark/>
          </w:tcPr>
          <w:p w14:paraId="379906F8" w14:textId="77777777" w:rsidR="00435557" w:rsidRPr="00435557" w:rsidRDefault="00435557" w:rsidP="00435557">
            <w:r w:rsidRPr="00435557">
              <w:t>5.918719</w:t>
            </w:r>
          </w:p>
        </w:tc>
        <w:tc>
          <w:tcPr>
            <w:tcW w:w="960" w:type="dxa"/>
            <w:noWrap/>
            <w:hideMark/>
          </w:tcPr>
          <w:p w14:paraId="04AD1936" w14:textId="77777777" w:rsidR="00435557" w:rsidRPr="00435557" w:rsidRDefault="00435557" w:rsidP="00435557">
            <w:r w:rsidRPr="00435557">
              <w:t>7.765231</w:t>
            </w:r>
          </w:p>
        </w:tc>
        <w:tc>
          <w:tcPr>
            <w:tcW w:w="960" w:type="dxa"/>
            <w:noWrap/>
            <w:hideMark/>
          </w:tcPr>
          <w:p w14:paraId="7FACDA2C" w14:textId="77777777" w:rsidR="00435557" w:rsidRPr="00435557" w:rsidRDefault="00435557" w:rsidP="00435557">
            <w:r w:rsidRPr="00435557">
              <w:t>8.999809</w:t>
            </w:r>
          </w:p>
        </w:tc>
      </w:tr>
      <w:tr w:rsidR="00435557" w:rsidRPr="00435557" w14:paraId="74AB59CA" w14:textId="77777777" w:rsidTr="00435557">
        <w:trPr>
          <w:trHeight w:val="300"/>
        </w:trPr>
        <w:tc>
          <w:tcPr>
            <w:tcW w:w="960" w:type="dxa"/>
            <w:noWrap/>
            <w:hideMark/>
          </w:tcPr>
          <w:p w14:paraId="582F8A6E" w14:textId="77777777" w:rsidR="00435557" w:rsidRPr="00435557" w:rsidRDefault="00435557" w:rsidP="00435557">
            <w:r w:rsidRPr="00435557">
              <w:t>3.282246</w:t>
            </w:r>
          </w:p>
        </w:tc>
        <w:tc>
          <w:tcPr>
            <w:tcW w:w="960" w:type="dxa"/>
            <w:noWrap/>
            <w:hideMark/>
          </w:tcPr>
          <w:p w14:paraId="32DE7BEC" w14:textId="77777777" w:rsidR="00435557" w:rsidRPr="00435557" w:rsidRDefault="00435557" w:rsidP="00435557">
            <w:r w:rsidRPr="00435557">
              <w:t>4.564166</w:t>
            </w:r>
          </w:p>
        </w:tc>
        <w:tc>
          <w:tcPr>
            <w:tcW w:w="960" w:type="dxa"/>
            <w:noWrap/>
            <w:hideMark/>
          </w:tcPr>
          <w:p w14:paraId="1C44DE09" w14:textId="77777777" w:rsidR="00435557" w:rsidRPr="00435557" w:rsidRDefault="00435557" w:rsidP="00435557">
            <w:r w:rsidRPr="00435557">
              <w:t>6.993277</w:t>
            </w:r>
          </w:p>
        </w:tc>
        <w:tc>
          <w:tcPr>
            <w:tcW w:w="960" w:type="dxa"/>
            <w:noWrap/>
            <w:hideMark/>
          </w:tcPr>
          <w:p w14:paraId="1906B5D2" w14:textId="77777777" w:rsidR="00435557" w:rsidRPr="00435557" w:rsidRDefault="00435557" w:rsidP="00435557">
            <w:r w:rsidRPr="00435557">
              <w:t>8.317283</w:t>
            </w:r>
          </w:p>
        </w:tc>
        <w:tc>
          <w:tcPr>
            <w:tcW w:w="960" w:type="dxa"/>
            <w:noWrap/>
            <w:hideMark/>
          </w:tcPr>
          <w:p w14:paraId="3179F5C2" w14:textId="77777777" w:rsidR="00435557" w:rsidRPr="00435557" w:rsidRDefault="00435557" w:rsidP="00435557">
            <w:r w:rsidRPr="00435557">
              <w:t>8.872983</w:t>
            </w:r>
          </w:p>
        </w:tc>
        <w:tc>
          <w:tcPr>
            <w:tcW w:w="960" w:type="dxa"/>
            <w:noWrap/>
            <w:hideMark/>
          </w:tcPr>
          <w:p w14:paraId="2ED5DD5B" w14:textId="77777777" w:rsidR="00435557" w:rsidRPr="00435557" w:rsidRDefault="00435557" w:rsidP="00435557">
            <w:r w:rsidRPr="00435557">
              <w:t>2.92841</w:t>
            </w:r>
          </w:p>
        </w:tc>
        <w:tc>
          <w:tcPr>
            <w:tcW w:w="960" w:type="dxa"/>
            <w:noWrap/>
            <w:hideMark/>
          </w:tcPr>
          <w:p w14:paraId="5D99C9A4" w14:textId="77777777" w:rsidR="00435557" w:rsidRPr="00435557" w:rsidRDefault="00435557" w:rsidP="00435557">
            <w:r w:rsidRPr="00435557">
              <w:t>4.56729</w:t>
            </w:r>
          </w:p>
        </w:tc>
        <w:tc>
          <w:tcPr>
            <w:tcW w:w="960" w:type="dxa"/>
            <w:noWrap/>
            <w:hideMark/>
          </w:tcPr>
          <w:p w14:paraId="6FD993C2" w14:textId="77777777" w:rsidR="00435557" w:rsidRPr="00435557" w:rsidRDefault="00435557" w:rsidP="00435557">
            <w:r w:rsidRPr="00435557">
              <w:t>5.82663</w:t>
            </w:r>
          </w:p>
        </w:tc>
        <w:tc>
          <w:tcPr>
            <w:tcW w:w="960" w:type="dxa"/>
            <w:noWrap/>
            <w:hideMark/>
          </w:tcPr>
          <w:p w14:paraId="09066AFF" w14:textId="77777777" w:rsidR="00435557" w:rsidRPr="00435557" w:rsidRDefault="00435557" w:rsidP="00435557">
            <w:r w:rsidRPr="00435557">
              <w:t>8.183942</w:t>
            </w:r>
          </w:p>
        </w:tc>
        <w:tc>
          <w:tcPr>
            <w:tcW w:w="960" w:type="dxa"/>
            <w:noWrap/>
            <w:hideMark/>
          </w:tcPr>
          <w:p w14:paraId="5643734E" w14:textId="77777777" w:rsidR="00435557" w:rsidRPr="00435557" w:rsidRDefault="00435557" w:rsidP="00435557">
            <w:r w:rsidRPr="00435557">
              <w:t>9.325475</w:t>
            </w:r>
          </w:p>
        </w:tc>
      </w:tr>
      <w:tr w:rsidR="00435557" w:rsidRPr="00435557" w14:paraId="313C0F9D" w14:textId="77777777" w:rsidTr="00435557">
        <w:trPr>
          <w:trHeight w:val="300"/>
        </w:trPr>
        <w:tc>
          <w:tcPr>
            <w:tcW w:w="960" w:type="dxa"/>
            <w:noWrap/>
            <w:hideMark/>
          </w:tcPr>
          <w:p w14:paraId="6CA08E25" w14:textId="77777777" w:rsidR="00435557" w:rsidRPr="00435557" w:rsidRDefault="00435557" w:rsidP="00435557">
            <w:r w:rsidRPr="00435557">
              <w:t>2.719742</w:t>
            </w:r>
          </w:p>
        </w:tc>
        <w:tc>
          <w:tcPr>
            <w:tcW w:w="960" w:type="dxa"/>
            <w:noWrap/>
            <w:hideMark/>
          </w:tcPr>
          <w:p w14:paraId="667A13B4" w14:textId="77777777" w:rsidR="00435557" w:rsidRPr="00435557" w:rsidRDefault="00435557" w:rsidP="00435557">
            <w:r w:rsidRPr="00435557">
              <w:t>4.409962</w:t>
            </w:r>
          </w:p>
        </w:tc>
        <w:tc>
          <w:tcPr>
            <w:tcW w:w="960" w:type="dxa"/>
            <w:noWrap/>
            <w:hideMark/>
          </w:tcPr>
          <w:p w14:paraId="7452E0BD" w14:textId="77777777" w:rsidR="00435557" w:rsidRPr="00435557" w:rsidRDefault="00435557" w:rsidP="00435557">
            <w:r w:rsidRPr="00435557">
              <w:t>5.782154</w:t>
            </w:r>
          </w:p>
        </w:tc>
        <w:tc>
          <w:tcPr>
            <w:tcW w:w="960" w:type="dxa"/>
            <w:noWrap/>
            <w:hideMark/>
          </w:tcPr>
          <w:p w14:paraId="2A84B8A2" w14:textId="77777777" w:rsidR="00435557" w:rsidRPr="00435557" w:rsidRDefault="00435557" w:rsidP="00435557">
            <w:r w:rsidRPr="00435557">
              <w:t>8.689787</w:t>
            </w:r>
          </w:p>
        </w:tc>
        <w:tc>
          <w:tcPr>
            <w:tcW w:w="960" w:type="dxa"/>
            <w:noWrap/>
            <w:hideMark/>
          </w:tcPr>
          <w:p w14:paraId="40ABF000" w14:textId="77777777" w:rsidR="00435557" w:rsidRPr="00435557" w:rsidRDefault="00435557" w:rsidP="00435557">
            <w:r w:rsidRPr="00435557">
              <w:t>11.87964</w:t>
            </w:r>
          </w:p>
        </w:tc>
        <w:tc>
          <w:tcPr>
            <w:tcW w:w="960" w:type="dxa"/>
            <w:noWrap/>
            <w:hideMark/>
          </w:tcPr>
          <w:p w14:paraId="1F22FEFA" w14:textId="77777777" w:rsidR="00435557" w:rsidRPr="00435557" w:rsidRDefault="00435557" w:rsidP="00435557">
            <w:r w:rsidRPr="00435557">
              <w:t>2.707205</w:t>
            </w:r>
          </w:p>
        </w:tc>
        <w:tc>
          <w:tcPr>
            <w:tcW w:w="960" w:type="dxa"/>
            <w:noWrap/>
            <w:hideMark/>
          </w:tcPr>
          <w:p w14:paraId="1C9C8188" w14:textId="77777777" w:rsidR="00435557" w:rsidRPr="00435557" w:rsidRDefault="00435557" w:rsidP="00435557">
            <w:r w:rsidRPr="00435557">
              <w:t>5.168496</w:t>
            </w:r>
          </w:p>
        </w:tc>
        <w:tc>
          <w:tcPr>
            <w:tcW w:w="960" w:type="dxa"/>
            <w:noWrap/>
            <w:hideMark/>
          </w:tcPr>
          <w:p w14:paraId="3B220789" w14:textId="77777777" w:rsidR="00435557" w:rsidRPr="00435557" w:rsidRDefault="00435557" w:rsidP="00435557">
            <w:r w:rsidRPr="00435557">
              <w:t>5.435053</w:t>
            </w:r>
          </w:p>
        </w:tc>
        <w:tc>
          <w:tcPr>
            <w:tcW w:w="960" w:type="dxa"/>
            <w:noWrap/>
            <w:hideMark/>
          </w:tcPr>
          <w:p w14:paraId="2387F766" w14:textId="77777777" w:rsidR="00435557" w:rsidRPr="00435557" w:rsidRDefault="00435557" w:rsidP="00435557">
            <w:r w:rsidRPr="00435557">
              <w:t>7.132023</w:t>
            </w:r>
          </w:p>
        </w:tc>
        <w:tc>
          <w:tcPr>
            <w:tcW w:w="960" w:type="dxa"/>
            <w:noWrap/>
            <w:hideMark/>
          </w:tcPr>
          <w:p w14:paraId="322ADBB9" w14:textId="77777777" w:rsidR="00435557" w:rsidRPr="00435557" w:rsidRDefault="00435557" w:rsidP="00435557">
            <w:r w:rsidRPr="00435557">
              <w:t>9.191088</w:t>
            </w:r>
          </w:p>
        </w:tc>
      </w:tr>
      <w:tr w:rsidR="00435557" w:rsidRPr="00435557" w14:paraId="0900560B" w14:textId="77777777" w:rsidTr="00435557">
        <w:trPr>
          <w:trHeight w:val="300"/>
        </w:trPr>
        <w:tc>
          <w:tcPr>
            <w:tcW w:w="960" w:type="dxa"/>
            <w:noWrap/>
            <w:hideMark/>
          </w:tcPr>
          <w:p w14:paraId="682FD7D8" w14:textId="77777777" w:rsidR="00435557" w:rsidRPr="00435557" w:rsidRDefault="00435557" w:rsidP="00435557">
            <w:r w:rsidRPr="00435557">
              <w:t>3.31657</w:t>
            </w:r>
          </w:p>
        </w:tc>
        <w:tc>
          <w:tcPr>
            <w:tcW w:w="960" w:type="dxa"/>
            <w:noWrap/>
            <w:hideMark/>
          </w:tcPr>
          <w:p w14:paraId="0E786332" w14:textId="77777777" w:rsidR="00435557" w:rsidRPr="00435557" w:rsidRDefault="00435557" w:rsidP="00435557">
            <w:r w:rsidRPr="00435557">
              <w:t>4.50745</w:t>
            </w:r>
          </w:p>
        </w:tc>
        <w:tc>
          <w:tcPr>
            <w:tcW w:w="960" w:type="dxa"/>
            <w:noWrap/>
            <w:hideMark/>
          </w:tcPr>
          <w:p w14:paraId="3B8233F4" w14:textId="77777777" w:rsidR="00435557" w:rsidRPr="00435557" w:rsidRDefault="00435557" w:rsidP="00435557">
            <w:r w:rsidRPr="00435557">
              <w:t>6.23989</w:t>
            </w:r>
          </w:p>
        </w:tc>
        <w:tc>
          <w:tcPr>
            <w:tcW w:w="960" w:type="dxa"/>
            <w:noWrap/>
            <w:hideMark/>
          </w:tcPr>
          <w:p w14:paraId="0D0FF9BA" w14:textId="77777777" w:rsidR="00435557" w:rsidRPr="00435557" w:rsidRDefault="00435557" w:rsidP="00435557">
            <w:r w:rsidRPr="00435557">
              <w:t>7.409005</w:t>
            </w:r>
          </w:p>
        </w:tc>
        <w:tc>
          <w:tcPr>
            <w:tcW w:w="960" w:type="dxa"/>
            <w:noWrap/>
            <w:hideMark/>
          </w:tcPr>
          <w:p w14:paraId="38EBFF21" w14:textId="77777777" w:rsidR="00435557" w:rsidRPr="00435557" w:rsidRDefault="00435557" w:rsidP="00435557">
            <w:r w:rsidRPr="00435557">
              <w:t>9.488853</w:t>
            </w:r>
          </w:p>
        </w:tc>
        <w:tc>
          <w:tcPr>
            <w:tcW w:w="960" w:type="dxa"/>
            <w:noWrap/>
            <w:hideMark/>
          </w:tcPr>
          <w:p w14:paraId="50A7756C" w14:textId="77777777" w:rsidR="00435557" w:rsidRPr="00435557" w:rsidRDefault="00435557" w:rsidP="00435557">
            <w:r w:rsidRPr="00435557">
              <w:t>2.979357</w:t>
            </w:r>
          </w:p>
        </w:tc>
        <w:tc>
          <w:tcPr>
            <w:tcW w:w="960" w:type="dxa"/>
            <w:noWrap/>
            <w:hideMark/>
          </w:tcPr>
          <w:p w14:paraId="4350814F" w14:textId="77777777" w:rsidR="00435557" w:rsidRPr="00435557" w:rsidRDefault="00435557" w:rsidP="00435557">
            <w:r w:rsidRPr="00435557">
              <w:t>4.60317</w:t>
            </w:r>
          </w:p>
        </w:tc>
        <w:tc>
          <w:tcPr>
            <w:tcW w:w="960" w:type="dxa"/>
            <w:noWrap/>
            <w:hideMark/>
          </w:tcPr>
          <w:p w14:paraId="027D7BB6" w14:textId="77777777" w:rsidR="00435557" w:rsidRPr="00435557" w:rsidRDefault="00435557" w:rsidP="00435557">
            <w:r w:rsidRPr="00435557">
              <w:t>6.528303</w:t>
            </w:r>
          </w:p>
        </w:tc>
        <w:tc>
          <w:tcPr>
            <w:tcW w:w="960" w:type="dxa"/>
            <w:noWrap/>
            <w:hideMark/>
          </w:tcPr>
          <w:p w14:paraId="22FF9796" w14:textId="77777777" w:rsidR="00435557" w:rsidRPr="00435557" w:rsidRDefault="00435557" w:rsidP="00435557">
            <w:r w:rsidRPr="00435557">
              <w:t>9.534991</w:t>
            </w:r>
          </w:p>
        </w:tc>
        <w:tc>
          <w:tcPr>
            <w:tcW w:w="960" w:type="dxa"/>
            <w:noWrap/>
            <w:hideMark/>
          </w:tcPr>
          <w:p w14:paraId="42671E40" w14:textId="77777777" w:rsidR="00435557" w:rsidRPr="00435557" w:rsidRDefault="00435557" w:rsidP="00435557">
            <w:r w:rsidRPr="00435557">
              <w:t>12.11392</w:t>
            </w:r>
          </w:p>
        </w:tc>
      </w:tr>
      <w:tr w:rsidR="00435557" w:rsidRPr="00435557" w14:paraId="0D34D115" w14:textId="77777777" w:rsidTr="00435557">
        <w:trPr>
          <w:trHeight w:val="300"/>
        </w:trPr>
        <w:tc>
          <w:tcPr>
            <w:tcW w:w="960" w:type="dxa"/>
            <w:noWrap/>
            <w:hideMark/>
          </w:tcPr>
          <w:p w14:paraId="6CF1A0D6" w14:textId="77777777" w:rsidR="00435557" w:rsidRPr="00435557" w:rsidRDefault="00435557" w:rsidP="00435557">
            <w:pPr>
              <w:rPr>
                <w:b/>
                <w:bCs/>
              </w:rPr>
            </w:pPr>
            <w:r w:rsidRPr="00435557">
              <w:rPr>
                <w:b/>
                <w:bCs/>
              </w:rPr>
              <w:t>2.810008</w:t>
            </w:r>
          </w:p>
        </w:tc>
        <w:tc>
          <w:tcPr>
            <w:tcW w:w="960" w:type="dxa"/>
            <w:noWrap/>
            <w:hideMark/>
          </w:tcPr>
          <w:p w14:paraId="0CB41E77" w14:textId="77777777" w:rsidR="00435557" w:rsidRPr="00435557" w:rsidRDefault="00435557" w:rsidP="00435557">
            <w:pPr>
              <w:rPr>
                <w:b/>
                <w:bCs/>
              </w:rPr>
            </w:pPr>
            <w:r w:rsidRPr="00435557">
              <w:rPr>
                <w:b/>
                <w:bCs/>
              </w:rPr>
              <w:t>3.772718</w:t>
            </w:r>
          </w:p>
        </w:tc>
        <w:tc>
          <w:tcPr>
            <w:tcW w:w="960" w:type="dxa"/>
            <w:noWrap/>
            <w:hideMark/>
          </w:tcPr>
          <w:p w14:paraId="75018448" w14:textId="77777777" w:rsidR="00435557" w:rsidRPr="00435557" w:rsidRDefault="00435557" w:rsidP="00435557">
            <w:pPr>
              <w:rPr>
                <w:b/>
                <w:bCs/>
              </w:rPr>
            </w:pPr>
            <w:r w:rsidRPr="00435557">
              <w:rPr>
                <w:b/>
                <w:bCs/>
              </w:rPr>
              <w:t>5.497646</w:t>
            </w:r>
          </w:p>
        </w:tc>
        <w:tc>
          <w:tcPr>
            <w:tcW w:w="960" w:type="dxa"/>
            <w:noWrap/>
            <w:hideMark/>
          </w:tcPr>
          <w:p w14:paraId="563CC22E" w14:textId="77777777" w:rsidR="00435557" w:rsidRPr="00435557" w:rsidRDefault="00435557" w:rsidP="00435557">
            <w:pPr>
              <w:rPr>
                <w:b/>
                <w:bCs/>
              </w:rPr>
            </w:pPr>
            <w:r w:rsidRPr="00435557">
              <w:rPr>
                <w:b/>
                <w:bCs/>
              </w:rPr>
              <w:t>7.532132</w:t>
            </w:r>
          </w:p>
        </w:tc>
        <w:tc>
          <w:tcPr>
            <w:tcW w:w="960" w:type="dxa"/>
            <w:noWrap/>
            <w:hideMark/>
          </w:tcPr>
          <w:p w14:paraId="73F23AA5" w14:textId="77777777" w:rsidR="00435557" w:rsidRPr="00435557" w:rsidRDefault="00435557" w:rsidP="00435557">
            <w:pPr>
              <w:rPr>
                <w:b/>
                <w:bCs/>
              </w:rPr>
            </w:pPr>
            <w:r w:rsidRPr="00435557">
              <w:rPr>
                <w:b/>
                <w:bCs/>
              </w:rPr>
              <w:t>8.915063</w:t>
            </w:r>
          </w:p>
        </w:tc>
        <w:tc>
          <w:tcPr>
            <w:tcW w:w="960" w:type="dxa"/>
            <w:noWrap/>
            <w:hideMark/>
          </w:tcPr>
          <w:p w14:paraId="2EC0C746" w14:textId="77777777" w:rsidR="00435557" w:rsidRPr="00435557" w:rsidRDefault="00435557" w:rsidP="00435557">
            <w:pPr>
              <w:rPr>
                <w:b/>
                <w:bCs/>
              </w:rPr>
            </w:pPr>
            <w:r w:rsidRPr="00435557">
              <w:rPr>
                <w:b/>
                <w:bCs/>
              </w:rPr>
              <w:t>2.566505</w:t>
            </w:r>
          </w:p>
        </w:tc>
        <w:tc>
          <w:tcPr>
            <w:tcW w:w="960" w:type="dxa"/>
            <w:noWrap/>
            <w:hideMark/>
          </w:tcPr>
          <w:p w14:paraId="34A9A1AC" w14:textId="77777777" w:rsidR="00435557" w:rsidRPr="00435557" w:rsidRDefault="00435557" w:rsidP="00435557">
            <w:pPr>
              <w:rPr>
                <w:b/>
                <w:bCs/>
              </w:rPr>
            </w:pPr>
            <w:r w:rsidRPr="00435557">
              <w:rPr>
                <w:b/>
                <w:bCs/>
              </w:rPr>
              <w:t>4.009529</w:t>
            </w:r>
          </w:p>
        </w:tc>
        <w:tc>
          <w:tcPr>
            <w:tcW w:w="960" w:type="dxa"/>
            <w:noWrap/>
            <w:hideMark/>
          </w:tcPr>
          <w:p w14:paraId="6AAC03C5" w14:textId="77777777" w:rsidR="00435557" w:rsidRPr="00435557" w:rsidRDefault="00435557" w:rsidP="00435557">
            <w:pPr>
              <w:rPr>
                <w:b/>
                <w:bCs/>
              </w:rPr>
            </w:pPr>
            <w:r w:rsidRPr="00435557">
              <w:rPr>
                <w:b/>
                <w:bCs/>
              </w:rPr>
              <w:t>5.769141</w:t>
            </w:r>
          </w:p>
        </w:tc>
        <w:tc>
          <w:tcPr>
            <w:tcW w:w="960" w:type="dxa"/>
            <w:noWrap/>
            <w:hideMark/>
          </w:tcPr>
          <w:p w14:paraId="641996EC" w14:textId="77777777" w:rsidR="00435557" w:rsidRPr="00435557" w:rsidRDefault="00435557" w:rsidP="00435557">
            <w:pPr>
              <w:rPr>
                <w:b/>
                <w:bCs/>
              </w:rPr>
            </w:pPr>
            <w:r w:rsidRPr="00435557">
              <w:rPr>
                <w:b/>
                <w:bCs/>
              </w:rPr>
              <w:t>7.36354</w:t>
            </w:r>
          </w:p>
        </w:tc>
        <w:tc>
          <w:tcPr>
            <w:tcW w:w="960" w:type="dxa"/>
            <w:noWrap/>
            <w:hideMark/>
          </w:tcPr>
          <w:p w14:paraId="44BFCD53" w14:textId="77777777" w:rsidR="00435557" w:rsidRPr="00435557" w:rsidRDefault="00435557" w:rsidP="00435557">
            <w:pPr>
              <w:rPr>
                <w:b/>
                <w:bCs/>
              </w:rPr>
            </w:pPr>
            <w:r w:rsidRPr="00435557">
              <w:rPr>
                <w:b/>
                <w:bCs/>
              </w:rPr>
              <w:t>9.527922</w:t>
            </w:r>
          </w:p>
        </w:tc>
      </w:tr>
    </w:tbl>
    <w:p w14:paraId="33E2FF36" w14:textId="77777777" w:rsidR="0043555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50D59524" w14:textId="77777777" w:rsidTr="00435557">
        <w:trPr>
          <w:trHeight w:val="300"/>
        </w:trPr>
        <w:tc>
          <w:tcPr>
            <w:tcW w:w="960" w:type="dxa"/>
            <w:noWrap/>
            <w:hideMark/>
          </w:tcPr>
          <w:p w14:paraId="266589E5" w14:textId="77777777" w:rsidR="00435557" w:rsidRPr="00435557" w:rsidRDefault="00435557" w:rsidP="00435557">
            <w:r w:rsidRPr="00435557">
              <w:t>Tx01</w:t>
            </w:r>
          </w:p>
        </w:tc>
        <w:tc>
          <w:tcPr>
            <w:tcW w:w="960" w:type="dxa"/>
            <w:noWrap/>
            <w:hideMark/>
          </w:tcPr>
          <w:p w14:paraId="2067D06A" w14:textId="77777777" w:rsidR="00435557" w:rsidRPr="00435557" w:rsidRDefault="00435557" w:rsidP="00435557">
            <w:r w:rsidRPr="00435557">
              <w:t>Tx02</w:t>
            </w:r>
          </w:p>
        </w:tc>
        <w:tc>
          <w:tcPr>
            <w:tcW w:w="960" w:type="dxa"/>
            <w:noWrap/>
            <w:hideMark/>
          </w:tcPr>
          <w:p w14:paraId="49B32B27" w14:textId="77777777" w:rsidR="00435557" w:rsidRPr="00435557" w:rsidRDefault="00435557" w:rsidP="00435557">
            <w:r w:rsidRPr="00435557">
              <w:t>Tx03</w:t>
            </w:r>
          </w:p>
        </w:tc>
        <w:tc>
          <w:tcPr>
            <w:tcW w:w="960" w:type="dxa"/>
            <w:noWrap/>
            <w:hideMark/>
          </w:tcPr>
          <w:p w14:paraId="798B5D4B" w14:textId="77777777" w:rsidR="00435557" w:rsidRPr="00435557" w:rsidRDefault="00435557" w:rsidP="00435557">
            <w:r w:rsidRPr="00435557">
              <w:t>Tx04</w:t>
            </w:r>
          </w:p>
        </w:tc>
        <w:tc>
          <w:tcPr>
            <w:tcW w:w="960" w:type="dxa"/>
            <w:noWrap/>
            <w:hideMark/>
          </w:tcPr>
          <w:p w14:paraId="7286F630" w14:textId="77777777" w:rsidR="00435557" w:rsidRPr="00435557" w:rsidRDefault="00435557" w:rsidP="00435557">
            <w:r w:rsidRPr="00435557">
              <w:t>Tx05</w:t>
            </w:r>
          </w:p>
        </w:tc>
        <w:tc>
          <w:tcPr>
            <w:tcW w:w="960" w:type="dxa"/>
            <w:noWrap/>
            <w:hideMark/>
          </w:tcPr>
          <w:p w14:paraId="3E9F77AA" w14:textId="77777777" w:rsidR="00435557" w:rsidRPr="00435557" w:rsidRDefault="00435557" w:rsidP="00435557">
            <w:r w:rsidRPr="00435557">
              <w:t>Tx06</w:t>
            </w:r>
          </w:p>
        </w:tc>
        <w:tc>
          <w:tcPr>
            <w:tcW w:w="960" w:type="dxa"/>
            <w:noWrap/>
            <w:hideMark/>
          </w:tcPr>
          <w:p w14:paraId="06BE81B7" w14:textId="77777777" w:rsidR="00435557" w:rsidRPr="00435557" w:rsidRDefault="00435557" w:rsidP="00435557">
            <w:r w:rsidRPr="00435557">
              <w:t>Tx07</w:t>
            </w:r>
          </w:p>
        </w:tc>
        <w:tc>
          <w:tcPr>
            <w:tcW w:w="960" w:type="dxa"/>
            <w:noWrap/>
            <w:hideMark/>
          </w:tcPr>
          <w:p w14:paraId="5582EB7F" w14:textId="77777777" w:rsidR="00435557" w:rsidRPr="00435557" w:rsidRDefault="00435557" w:rsidP="00435557">
            <w:r w:rsidRPr="00435557">
              <w:t>Tx08</w:t>
            </w:r>
          </w:p>
        </w:tc>
        <w:tc>
          <w:tcPr>
            <w:tcW w:w="960" w:type="dxa"/>
            <w:noWrap/>
            <w:hideMark/>
          </w:tcPr>
          <w:p w14:paraId="1A9152D0" w14:textId="77777777" w:rsidR="00435557" w:rsidRPr="00435557" w:rsidRDefault="00435557" w:rsidP="00435557">
            <w:r w:rsidRPr="00435557">
              <w:t>Tx09</w:t>
            </w:r>
          </w:p>
        </w:tc>
        <w:tc>
          <w:tcPr>
            <w:tcW w:w="960" w:type="dxa"/>
            <w:noWrap/>
            <w:hideMark/>
          </w:tcPr>
          <w:p w14:paraId="5422A9B6" w14:textId="77777777" w:rsidR="00435557" w:rsidRPr="00435557" w:rsidRDefault="00435557" w:rsidP="00435557">
            <w:r w:rsidRPr="00435557">
              <w:t>Tx10</w:t>
            </w:r>
          </w:p>
        </w:tc>
      </w:tr>
      <w:tr w:rsidR="00435557" w:rsidRPr="00435557" w14:paraId="0878F02F" w14:textId="77777777" w:rsidTr="00435557">
        <w:trPr>
          <w:trHeight w:val="300"/>
        </w:trPr>
        <w:tc>
          <w:tcPr>
            <w:tcW w:w="960" w:type="dxa"/>
            <w:noWrap/>
            <w:hideMark/>
          </w:tcPr>
          <w:p w14:paraId="2CC760BE" w14:textId="77777777" w:rsidR="00435557" w:rsidRPr="00435557" w:rsidRDefault="00435557" w:rsidP="00435557">
            <w:r w:rsidRPr="00435557">
              <w:t>3.117554</w:t>
            </w:r>
          </w:p>
        </w:tc>
        <w:tc>
          <w:tcPr>
            <w:tcW w:w="960" w:type="dxa"/>
            <w:noWrap/>
            <w:hideMark/>
          </w:tcPr>
          <w:p w14:paraId="77D72A9E" w14:textId="77777777" w:rsidR="00435557" w:rsidRPr="00435557" w:rsidRDefault="00435557" w:rsidP="00435557">
            <w:r w:rsidRPr="00435557">
              <w:t>3.583557</w:t>
            </w:r>
          </w:p>
        </w:tc>
        <w:tc>
          <w:tcPr>
            <w:tcW w:w="960" w:type="dxa"/>
            <w:noWrap/>
            <w:hideMark/>
          </w:tcPr>
          <w:p w14:paraId="148AE830" w14:textId="77777777" w:rsidR="00435557" w:rsidRPr="00435557" w:rsidRDefault="00435557" w:rsidP="00435557">
            <w:r w:rsidRPr="00435557">
              <w:t>4.468895</w:t>
            </w:r>
          </w:p>
        </w:tc>
        <w:tc>
          <w:tcPr>
            <w:tcW w:w="960" w:type="dxa"/>
            <w:noWrap/>
            <w:hideMark/>
          </w:tcPr>
          <w:p w14:paraId="2FFA256C" w14:textId="77777777" w:rsidR="00435557" w:rsidRPr="00435557" w:rsidRDefault="00435557" w:rsidP="00435557">
            <w:r w:rsidRPr="00435557">
              <w:t>5.846742</w:t>
            </w:r>
          </w:p>
        </w:tc>
        <w:tc>
          <w:tcPr>
            <w:tcW w:w="960" w:type="dxa"/>
            <w:noWrap/>
            <w:hideMark/>
          </w:tcPr>
          <w:p w14:paraId="2A7A6B9D" w14:textId="77777777" w:rsidR="00435557" w:rsidRPr="00435557" w:rsidRDefault="00435557" w:rsidP="00435557">
            <w:r w:rsidRPr="00435557">
              <w:t>8.503834</w:t>
            </w:r>
          </w:p>
        </w:tc>
        <w:tc>
          <w:tcPr>
            <w:tcW w:w="960" w:type="dxa"/>
            <w:noWrap/>
            <w:hideMark/>
          </w:tcPr>
          <w:p w14:paraId="357F3589" w14:textId="77777777" w:rsidR="00435557" w:rsidRPr="00435557" w:rsidRDefault="00435557" w:rsidP="00435557">
            <w:r w:rsidRPr="00435557">
              <w:t>2.952451</w:t>
            </w:r>
          </w:p>
        </w:tc>
        <w:tc>
          <w:tcPr>
            <w:tcW w:w="960" w:type="dxa"/>
            <w:noWrap/>
            <w:hideMark/>
          </w:tcPr>
          <w:p w14:paraId="6C3597E4" w14:textId="77777777" w:rsidR="00435557" w:rsidRPr="00435557" w:rsidRDefault="00435557" w:rsidP="00435557">
            <w:r w:rsidRPr="00435557">
              <w:t>3.124609</w:t>
            </w:r>
          </w:p>
        </w:tc>
        <w:tc>
          <w:tcPr>
            <w:tcW w:w="960" w:type="dxa"/>
            <w:noWrap/>
            <w:hideMark/>
          </w:tcPr>
          <w:p w14:paraId="5F10FED6" w14:textId="77777777" w:rsidR="00435557" w:rsidRPr="00435557" w:rsidRDefault="00435557" w:rsidP="00435557">
            <w:r w:rsidRPr="00435557">
              <w:t>6.434816</w:t>
            </w:r>
          </w:p>
        </w:tc>
        <w:tc>
          <w:tcPr>
            <w:tcW w:w="960" w:type="dxa"/>
            <w:noWrap/>
            <w:hideMark/>
          </w:tcPr>
          <w:p w14:paraId="2A0D3F12" w14:textId="77777777" w:rsidR="00435557" w:rsidRPr="00435557" w:rsidRDefault="00435557" w:rsidP="00435557">
            <w:r w:rsidRPr="00435557">
              <w:t>5.954665</w:t>
            </w:r>
          </w:p>
        </w:tc>
        <w:tc>
          <w:tcPr>
            <w:tcW w:w="960" w:type="dxa"/>
            <w:noWrap/>
            <w:hideMark/>
          </w:tcPr>
          <w:p w14:paraId="59395B85" w14:textId="77777777" w:rsidR="00435557" w:rsidRPr="00435557" w:rsidRDefault="00435557" w:rsidP="00435557">
            <w:r w:rsidRPr="00435557">
              <w:t>8.335547</w:t>
            </w:r>
          </w:p>
        </w:tc>
      </w:tr>
      <w:tr w:rsidR="00435557" w:rsidRPr="00435557" w14:paraId="54BC0C75" w14:textId="77777777" w:rsidTr="00435557">
        <w:trPr>
          <w:trHeight w:val="300"/>
        </w:trPr>
        <w:tc>
          <w:tcPr>
            <w:tcW w:w="960" w:type="dxa"/>
            <w:noWrap/>
            <w:hideMark/>
          </w:tcPr>
          <w:p w14:paraId="22A30003" w14:textId="77777777" w:rsidR="00435557" w:rsidRPr="00435557" w:rsidRDefault="00435557" w:rsidP="00435557">
            <w:r w:rsidRPr="00435557">
              <w:t>2.152531</w:t>
            </w:r>
          </w:p>
        </w:tc>
        <w:tc>
          <w:tcPr>
            <w:tcW w:w="960" w:type="dxa"/>
            <w:noWrap/>
            <w:hideMark/>
          </w:tcPr>
          <w:p w14:paraId="62442AC3" w14:textId="77777777" w:rsidR="00435557" w:rsidRPr="00435557" w:rsidRDefault="00435557" w:rsidP="00435557">
            <w:r w:rsidRPr="00435557">
              <w:t>3.29337</w:t>
            </w:r>
          </w:p>
        </w:tc>
        <w:tc>
          <w:tcPr>
            <w:tcW w:w="960" w:type="dxa"/>
            <w:noWrap/>
            <w:hideMark/>
          </w:tcPr>
          <w:p w14:paraId="6C29531A" w14:textId="77777777" w:rsidR="00435557" w:rsidRPr="00435557" w:rsidRDefault="00435557" w:rsidP="00435557">
            <w:r w:rsidRPr="00435557">
              <w:t>5.211695</w:t>
            </w:r>
          </w:p>
        </w:tc>
        <w:tc>
          <w:tcPr>
            <w:tcW w:w="960" w:type="dxa"/>
            <w:noWrap/>
            <w:hideMark/>
          </w:tcPr>
          <w:p w14:paraId="08660B9A" w14:textId="77777777" w:rsidR="00435557" w:rsidRPr="00435557" w:rsidRDefault="00435557" w:rsidP="00435557">
            <w:r w:rsidRPr="00435557">
              <w:t>6.540257</w:t>
            </w:r>
          </w:p>
        </w:tc>
        <w:tc>
          <w:tcPr>
            <w:tcW w:w="960" w:type="dxa"/>
            <w:noWrap/>
            <w:hideMark/>
          </w:tcPr>
          <w:p w14:paraId="4DD7CFDD" w14:textId="77777777" w:rsidR="00435557" w:rsidRPr="00435557" w:rsidRDefault="00435557" w:rsidP="00435557">
            <w:r w:rsidRPr="00435557">
              <w:t>9.870639</w:t>
            </w:r>
          </w:p>
        </w:tc>
        <w:tc>
          <w:tcPr>
            <w:tcW w:w="960" w:type="dxa"/>
            <w:noWrap/>
            <w:hideMark/>
          </w:tcPr>
          <w:p w14:paraId="6B4E1E9C" w14:textId="77777777" w:rsidR="00435557" w:rsidRPr="00435557" w:rsidRDefault="00435557" w:rsidP="00435557">
            <w:r w:rsidRPr="00435557">
              <w:t>2.682732</w:t>
            </w:r>
          </w:p>
        </w:tc>
        <w:tc>
          <w:tcPr>
            <w:tcW w:w="960" w:type="dxa"/>
            <w:noWrap/>
            <w:hideMark/>
          </w:tcPr>
          <w:p w14:paraId="2EF931E5" w14:textId="77777777" w:rsidR="00435557" w:rsidRPr="00435557" w:rsidRDefault="00435557" w:rsidP="00435557">
            <w:r w:rsidRPr="00435557">
              <w:t>3.237832</w:t>
            </w:r>
          </w:p>
        </w:tc>
        <w:tc>
          <w:tcPr>
            <w:tcW w:w="960" w:type="dxa"/>
            <w:noWrap/>
            <w:hideMark/>
          </w:tcPr>
          <w:p w14:paraId="28FBF556" w14:textId="77777777" w:rsidR="00435557" w:rsidRPr="00435557" w:rsidRDefault="00435557" w:rsidP="00435557">
            <w:r w:rsidRPr="00435557">
              <w:t>4.923346</w:t>
            </w:r>
          </w:p>
        </w:tc>
        <w:tc>
          <w:tcPr>
            <w:tcW w:w="960" w:type="dxa"/>
            <w:noWrap/>
            <w:hideMark/>
          </w:tcPr>
          <w:p w14:paraId="64FFA13B" w14:textId="77777777" w:rsidR="00435557" w:rsidRPr="00435557" w:rsidRDefault="00435557" w:rsidP="00435557">
            <w:r w:rsidRPr="00435557">
              <w:t>6.500344</w:t>
            </w:r>
          </w:p>
        </w:tc>
        <w:tc>
          <w:tcPr>
            <w:tcW w:w="960" w:type="dxa"/>
            <w:noWrap/>
            <w:hideMark/>
          </w:tcPr>
          <w:p w14:paraId="3DD94F17" w14:textId="77777777" w:rsidR="00435557" w:rsidRPr="00435557" w:rsidRDefault="00435557" w:rsidP="00435557">
            <w:r w:rsidRPr="00435557">
              <w:t>8.205045</w:t>
            </w:r>
          </w:p>
        </w:tc>
      </w:tr>
      <w:tr w:rsidR="00435557" w:rsidRPr="00435557" w14:paraId="049CA4AF" w14:textId="77777777" w:rsidTr="00435557">
        <w:trPr>
          <w:trHeight w:val="300"/>
        </w:trPr>
        <w:tc>
          <w:tcPr>
            <w:tcW w:w="960" w:type="dxa"/>
            <w:noWrap/>
            <w:hideMark/>
          </w:tcPr>
          <w:p w14:paraId="4D36BBF2" w14:textId="77777777" w:rsidR="00435557" w:rsidRPr="00435557" w:rsidRDefault="00435557" w:rsidP="00435557">
            <w:r w:rsidRPr="00435557">
              <w:t>1.959563</w:t>
            </w:r>
          </w:p>
        </w:tc>
        <w:tc>
          <w:tcPr>
            <w:tcW w:w="960" w:type="dxa"/>
            <w:noWrap/>
            <w:hideMark/>
          </w:tcPr>
          <w:p w14:paraId="47D50BC7" w14:textId="77777777" w:rsidR="00435557" w:rsidRPr="00435557" w:rsidRDefault="00435557" w:rsidP="00435557">
            <w:r w:rsidRPr="00435557">
              <w:t>2.843004</w:t>
            </w:r>
          </w:p>
        </w:tc>
        <w:tc>
          <w:tcPr>
            <w:tcW w:w="960" w:type="dxa"/>
            <w:noWrap/>
            <w:hideMark/>
          </w:tcPr>
          <w:p w14:paraId="5331BB77" w14:textId="77777777" w:rsidR="00435557" w:rsidRPr="00435557" w:rsidRDefault="00435557" w:rsidP="00435557">
            <w:r w:rsidRPr="00435557">
              <w:t>5.315704</w:t>
            </w:r>
          </w:p>
        </w:tc>
        <w:tc>
          <w:tcPr>
            <w:tcW w:w="960" w:type="dxa"/>
            <w:noWrap/>
            <w:hideMark/>
          </w:tcPr>
          <w:p w14:paraId="35F1ACD5" w14:textId="77777777" w:rsidR="00435557" w:rsidRPr="00435557" w:rsidRDefault="00435557" w:rsidP="00435557">
            <w:r w:rsidRPr="00435557">
              <w:t>7.385005</w:t>
            </w:r>
          </w:p>
        </w:tc>
        <w:tc>
          <w:tcPr>
            <w:tcW w:w="960" w:type="dxa"/>
            <w:noWrap/>
            <w:hideMark/>
          </w:tcPr>
          <w:p w14:paraId="138030BD" w14:textId="77777777" w:rsidR="00435557" w:rsidRPr="00435557" w:rsidRDefault="00435557" w:rsidP="00435557">
            <w:r w:rsidRPr="00435557">
              <w:t>7.477705</w:t>
            </w:r>
          </w:p>
        </w:tc>
        <w:tc>
          <w:tcPr>
            <w:tcW w:w="960" w:type="dxa"/>
            <w:noWrap/>
            <w:hideMark/>
          </w:tcPr>
          <w:p w14:paraId="37DA6F78" w14:textId="77777777" w:rsidR="00435557" w:rsidRPr="00435557" w:rsidRDefault="00435557" w:rsidP="00435557">
            <w:r w:rsidRPr="00435557">
              <w:t>2.379589</w:t>
            </w:r>
          </w:p>
        </w:tc>
        <w:tc>
          <w:tcPr>
            <w:tcW w:w="960" w:type="dxa"/>
            <w:noWrap/>
            <w:hideMark/>
          </w:tcPr>
          <w:p w14:paraId="51F319E5" w14:textId="77777777" w:rsidR="00435557" w:rsidRPr="00435557" w:rsidRDefault="00435557" w:rsidP="00435557">
            <w:r w:rsidRPr="00435557">
              <w:t>2.831963</w:t>
            </w:r>
          </w:p>
        </w:tc>
        <w:tc>
          <w:tcPr>
            <w:tcW w:w="960" w:type="dxa"/>
            <w:noWrap/>
            <w:hideMark/>
          </w:tcPr>
          <w:p w14:paraId="76355515" w14:textId="77777777" w:rsidR="00435557" w:rsidRPr="00435557" w:rsidRDefault="00435557" w:rsidP="00435557">
            <w:r w:rsidRPr="00435557">
              <w:t>5.629957</w:t>
            </w:r>
          </w:p>
        </w:tc>
        <w:tc>
          <w:tcPr>
            <w:tcW w:w="960" w:type="dxa"/>
            <w:noWrap/>
            <w:hideMark/>
          </w:tcPr>
          <w:p w14:paraId="770E003C" w14:textId="77777777" w:rsidR="00435557" w:rsidRPr="00435557" w:rsidRDefault="00435557" w:rsidP="00435557">
            <w:r w:rsidRPr="00435557">
              <w:t>6.388186</w:t>
            </w:r>
          </w:p>
        </w:tc>
        <w:tc>
          <w:tcPr>
            <w:tcW w:w="960" w:type="dxa"/>
            <w:noWrap/>
            <w:hideMark/>
          </w:tcPr>
          <w:p w14:paraId="6F2BF681" w14:textId="77777777" w:rsidR="00435557" w:rsidRPr="00435557" w:rsidRDefault="00435557" w:rsidP="00435557">
            <w:r w:rsidRPr="00435557">
              <w:t>10.33019</w:t>
            </w:r>
          </w:p>
        </w:tc>
      </w:tr>
      <w:tr w:rsidR="00435557" w:rsidRPr="00435557" w14:paraId="1B65AE61" w14:textId="77777777" w:rsidTr="00435557">
        <w:trPr>
          <w:trHeight w:val="300"/>
        </w:trPr>
        <w:tc>
          <w:tcPr>
            <w:tcW w:w="960" w:type="dxa"/>
            <w:noWrap/>
            <w:hideMark/>
          </w:tcPr>
          <w:p w14:paraId="08667DC2" w14:textId="77777777" w:rsidR="00435557" w:rsidRPr="00435557" w:rsidRDefault="00435557" w:rsidP="00435557">
            <w:r w:rsidRPr="00435557">
              <w:t>2.409419</w:t>
            </w:r>
          </w:p>
        </w:tc>
        <w:tc>
          <w:tcPr>
            <w:tcW w:w="960" w:type="dxa"/>
            <w:noWrap/>
            <w:hideMark/>
          </w:tcPr>
          <w:p w14:paraId="5EF32715" w14:textId="77777777" w:rsidR="00435557" w:rsidRPr="00435557" w:rsidRDefault="00435557" w:rsidP="00435557">
            <w:r w:rsidRPr="00435557">
              <w:t>3.119321</w:t>
            </w:r>
          </w:p>
        </w:tc>
        <w:tc>
          <w:tcPr>
            <w:tcW w:w="960" w:type="dxa"/>
            <w:noWrap/>
            <w:hideMark/>
          </w:tcPr>
          <w:p w14:paraId="312F45E5" w14:textId="77777777" w:rsidR="00435557" w:rsidRPr="00435557" w:rsidRDefault="00435557" w:rsidP="00435557">
            <w:r w:rsidRPr="00435557">
              <w:t>5.299152</w:t>
            </w:r>
          </w:p>
        </w:tc>
        <w:tc>
          <w:tcPr>
            <w:tcW w:w="960" w:type="dxa"/>
            <w:noWrap/>
            <w:hideMark/>
          </w:tcPr>
          <w:p w14:paraId="7D991FEE" w14:textId="77777777" w:rsidR="00435557" w:rsidRPr="00435557" w:rsidRDefault="00435557" w:rsidP="00435557">
            <w:r w:rsidRPr="00435557">
              <w:t>6.461871</w:t>
            </w:r>
          </w:p>
        </w:tc>
        <w:tc>
          <w:tcPr>
            <w:tcW w:w="960" w:type="dxa"/>
            <w:noWrap/>
            <w:hideMark/>
          </w:tcPr>
          <w:p w14:paraId="766AE113" w14:textId="77777777" w:rsidR="00435557" w:rsidRPr="00435557" w:rsidRDefault="00435557" w:rsidP="00435557">
            <w:r w:rsidRPr="00435557">
              <w:t>8.230518</w:t>
            </w:r>
          </w:p>
        </w:tc>
        <w:tc>
          <w:tcPr>
            <w:tcW w:w="960" w:type="dxa"/>
            <w:noWrap/>
            <w:hideMark/>
          </w:tcPr>
          <w:p w14:paraId="7D497A3A" w14:textId="77777777" w:rsidR="00435557" w:rsidRPr="00435557" w:rsidRDefault="00435557" w:rsidP="00435557">
            <w:r w:rsidRPr="00435557">
              <w:t>2.278809</w:t>
            </w:r>
          </w:p>
        </w:tc>
        <w:tc>
          <w:tcPr>
            <w:tcW w:w="960" w:type="dxa"/>
            <w:noWrap/>
            <w:hideMark/>
          </w:tcPr>
          <w:p w14:paraId="06E30BAB" w14:textId="77777777" w:rsidR="00435557" w:rsidRPr="00435557" w:rsidRDefault="00435557" w:rsidP="00435557">
            <w:r w:rsidRPr="00435557">
              <w:t>3.362848</w:t>
            </w:r>
          </w:p>
        </w:tc>
        <w:tc>
          <w:tcPr>
            <w:tcW w:w="960" w:type="dxa"/>
            <w:noWrap/>
            <w:hideMark/>
          </w:tcPr>
          <w:p w14:paraId="4F4357B1" w14:textId="77777777" w:rsidR="00435557" w:rsidRPr="00435557" w:rsidRDefault="00435557" w:rsidP="00435557">
            <w:r w:rsidRPr="00435557">
              <w:t>5.452601</w:t>
            </w:r>
          </w:p>
        </w:tc>
        <w:tc>
          <w:tcPr>
            <w:tcW w:w="960" w:type="dxa"/>
            <w:noWrap/>
            <w:hideMark/>
          </w:tcPr>
          <w:p w14:paraId="65880075" w14:textId="77777777" w:rsidR="00435557" w:rsidRPr="00435557" w:rsidRDefault="00435557" w:rsidP="00435557">
            <w:r w:rsidRPr="00435557">
              <w:t>7.328987</w:t>
            </w:r>
          </w:p>
        </w:tc>
        <w:tc>
          <w:tcPr>
            <w:tcW w:w="960" w:type="dxa"/>
            <w:noWrap/>
            <w:hideMark/>
          </w:tcPr>
          <w:p w14:paraId="2D867C92" w14:textId="77777777" w:rsidR="00435557" w:rsidRPr="00435557" w:rsidRDefault="00435557" w:rsidP="00435557">
            <w:r w:rsidRPr="00435557">
              <w:t>8.707958</w:t>
            </w:r>
          </w:p>
        </w:tc>
      </w:tr>
      <w:tr w:rsidR="00435557" w:rsidRPr="00435557" w14:paraId="793EE666" w14:textId="77777777" w:rsidTr="00435557">
        <w:trPr>
          <w:trHeight w:val="300"/>
        </w:trPr>
        <w:tc>
          <w:tcPr>
            <w:tcW w:w="960" w:type="dxa"/>
            <w:noWrap/>
            <w:hideMark/>
          </w:tcPr>
          <w:p w14:paraId="26DF81B4" w14:textId="77777777" w:rsidR="00435557" w:rsidRPr="00435557" w:rsidRDefault="00435557" w:rsidP="00435557">
            <w:r w:rsidRPr="00435557">
              <w:t>2.714674</w:t>
            </w:r>
          </w:p>
        </w:tc>
        <w:tc>
          <w:tcPr>
            <w:tcW w:w="960" w:type="dxa"/>
            <w:noWrap/>
            <w:hideMark/>
          </w:tcPr>
          <w:p w14:paraId="677F8E49" w14:textId="77777777" w:rsidR="00435557" w:rsidRPr="00435557" w:rsidRDefault="00435557" w:rsidP="00435557">
            <w:r w:rsidRPr="00435557">
              <w:t>3.693872</w:t>
            </w:r>
          </w:p>
        </w:tc>
        <w:tc>
          <w:tcPr>
            <w:tcW w:w="960" w:type="dxa"/>
            <w:noWrap/>
            <w:hideMark/>
          </w:tcPr>
          <w:p w14:paraId="238273B1" w14:textId="77777777" w:rsidR="00435557" w:rsidRPr="00435557" w:rsidRDefault="00435557" w:rsidP="00435557">
            <w:r w:rsidRPr="00435557">
              <w:t>5.38877</w:t>
            </w:r>
          </w:p>
        </w:tc>
        <w:tc>
          <w:tcPr>
            <w:tcW w:w="960" w:type="dxa"/>
            <w:noWrap/>
            <w:hideMark/>
          </w:tcPr>
          <w:p w14:paraId="5E9D19BA" w14:textId="77777777" w:rsidR="00435557" w:rsidRPr="00435557" w:rsidRDefault="00435557" w:rsidP="00435557">
            <w:r w:rsidRPr="00435557">
              <w:t>8.644757</w:t>
            </w:r>
          </w:p>
        </w:tc>
        <w:tc>
          <w:tcPr>
            <w:tcW w:w="960" w:type="dxa"/>
            <w:noWrap/>
            <w:hideMark/>
          </w:tcPr>
          <w:p w14:paraId="4BF0D8E6" w14:textId="77777777" w:rsidR="00435557" w:rsidRPr="00435557" w:rsidRDefault="00435557" w:rsidP="00435557">
            <w:r w:rsidRPr="00435557">
              <w:t>11.28604</w:t>
            </w:r>
          </w:p>
        </w:tc>
        <w:tc>
          <w:tcPr>
            <w:tcW w:w="960" w:type="dxa"/>
            <w:noWrap/>
            <w:hideMark/>
          </w:tcPr>
          <w:p w14:paraId="71BDD1B5" w14:textId="77777777" w:rsidR="00435557" w:rsidRPr="00435557" w:rsidRDefault="00435557" w:rsidP="00435557">
            <w:r w:rsidRPr="00435557">
              <w:t>2.566883</w:t>
            </w:r>
          </w:p>
        </w:tc>
        <w:tc>
          <w:tcPr>
            <w:tcW w:w="960" w:type="dxa"/>
            <w:noWrap/>
            <w:hideMark/>
          </w:tcPr>
          <w:p w14:paraId="1A230B03" w14:textId="77777777" w:rsidR="00435557" w:rsidRPr="00435557" w:rsidRDefault="00435557" w:rsidP="00435557">
            <w:r w:rsidRPr="00435557">
              <w:t>3.390446</w:t>
            </w:r>
          </w:p>
        </w:tc>
        <w:tc>
          <w:tcPr>
            <w:tcW w:w="960" w:type="dxa"/>
            <w:noWrap/>
            <w:hideMark/>
          </w:tcPr>
          <w:p w14:paraId="4D6A281D" w14:textId="77777777" w:rsidR="00435557" w:rsidRPr="00435557" w:rsidRDefault="00435557" w:rsidP="00435557">
            <w:r w:rsidRPr="00435557">
              <w:t>5.791338</w:t>
            </w:r>
          </w:p>
        </w:tc>
        <w:tc>
          <w:tcPr>
            <w:tcW w:w="960" w:type="dxa"/>
            <w:noWrap/>
            <w:hideMark/>
          </w:tcPr>
          <w:p w14:paraId="7C91B8F2" w14:textId="77777777" w:rsidR="00435557" w:rsidRPr="00435557" w:rsidRDefault="00435557" w:rsidP="00435557">
            <w:r w:rsidRPr="00435557">
              <w:t>6.608687</w:t>
            </w:r>
          </w:p>
        </w:tc>
        <w:tc>
          <w:tcPr>
            <w:tcW w:w="960" w:type="dxa"/>
            <w:noWrap/>
            <w:hideMark/>
          </w:tcPr>
          <w:p w14:paraId="7D712900" w14:textId="77777777" w:rsidR="00435557" w:rsidRPr="00435557" w:rsidRDefault="00435557" w:rsidP="00435557">
            <w:r w:rsidRPr="00435557">
              <w:t>8.927107</w:t>
            </w:r>
          </w:p>
        </w:tc>
      </w:tr>
      <w:tr w:rsidR="00435557" w:rsidRPr="00435557" w14:paraId="09AEB03A" w14:textId="77777777" w:rsidTr="00435557">
        <w:trPr>
          <w:trHeight w:val="300"/>
        </w:trPr>
        <w:tc>
          <w:tcPr>
            <w:tcW w:w="960" w:type="dxa"/>
            <w:noWrap/>
            <w:hideMark/>
          </w:tcPr>
          <w:p w14:paraId="7D19CB91" w14:textId="77777777" w:rsidR="00435557" w:rsidRPr="00435557" w:rsidRDefault="00435557" w:rsidP="00435557">
            <w:r w:rsidRPr="00435557">
              <w:t>2.608021</w:t>
            </w:r>
          </w:p>
        </w:tc>
        <w:tc>
          <w:tcPr>
            <w:tcW w:w="960" w:type="dxa"/>
            <w:noWrap/>
            <w:hideMark/>
          </w:tcPr>
          <w:p w14:paraId="61A364E5" w14:textId="77777777" w:rsidR="00435557" w:rsidRPr="00435557" w:rsidRDefault="00435557" w:rsidP="00435557">
            <w:r w:rsidRPr="00435557">
              <w:t>3.47452</w:t>
            </w:r>
          </w:p>
        </w:tc>
        <w:tc>
          <w:tcPr>
            <w:tcW w:w="960" w:type="dxa"/>
            <w:noWrap/>
            <w:hideMark/>
          </w:tcPr>
          <w:p w14:paraId="5462A2B2" w14:textId="77777777" w:rsidR="00435557" w:rsidRPr="00435557" w:rsidRDefault="00435557" w:rsidP="00435557">
            <w:r w:rsidRPr="00435557">
              <w:t>5.858082</w:t>
            </w:r>
          </w:p>
        </w:tc>
        <w:tc>
          <w:tcPr>
            <w:tcW w:w="960" w:type="dxa"/>
            <w:noWrap/>
            <w:hideMark/>
          </w:tcPr>
          <w:p w14:paraId="67086A04" w14:textId="77777777" w:rsidR="00435557" w:rsidRPr="00435557" w:rsidRDefault="00435557" w:rsidP="00435557">
            <w:r w:rsidRPr="00435557">
              <w:t>6.801536</w:t>
            </w:r>
          </w:p>
        </w:tc>
        <w:tc>
          <w:tcPr>
            <w:tcW w:w="960" w:type="dxa"/>
            <w:noWrap/>
            <w:hideMark/>
          </w:tcPr>
          <w:p w14:paraId="48D8161C" w14:textId="77777777" w:rsidR="00435557" w:rsidRPr="00435557" w:rsidRDefault="00435557" w:rsidP="00435557">
            <w:r w:rsidRPr="00435557">
              <w:t>9.161168</w:t>
            </w:r>
          </w:p>
        </w:tc>
        <w:tc>
          <w:tcPr>
            <w:tcW w:w="960" w:type="dxa"/>
            <w:noWrap/>
            <w:hideMark/>
          </w:tcPr>
          <w:p w14:paraId="24D51746" w14:textId="77777777" w:rsidR="00435557" w:rsidRPr="00435557" w:rsidRDefault="00435557" w:rsidP="00435557">
            <w:r w:rsidRPr="00435557">
              <w:t>1.805045</w:t>
            </w:r>
          </w:p>
        </w:tc>
        <w:tc>
          <w:tcPr>
            <w:tcW w:w="960" w:type="dxa"/>
            <w:noWrap/>
            <w:hideMark/>
          </w:tcPr>
          <w:p w14:paraId="1DEAAFE0" w14:textId="77777777" w:rsidR="00435557" w:rsidRPr="00435557" w:rsidRDefault="00435557" w:rsidP="00435557">
            <w:r w:rsidRPr="00435557">
              <w:t>4.621294</w:t>
            </w:r>
          </w:p>
        </w:tc>
        <w:tc>
          <w:tcPr>
            <w:tcW w:w="960" w:type="dxa"/>
            <w:noWrap/>
            <w:hideMark/>
          </w:tcPr>
          <w:p w14:paraId="4F69D6E0" w14:textId="77777777" w:rsidR="00435557" w:rsidRPr="00435557" w:rsidRDefault="00435557" w:rsidP="00435557">
            <w:r w:rsidRPr="00435557">
              <w:t>5.525496</w:t>
            </w:r>
          </w:p>
        </w:tc>
        <w:tc>
          <w:tcPr>
            <w:tcW w:w="960" w:type="dxa"/>
            <w:noWrap/>
            <w:hideMark/>
          </w:tcPr>
          <w:p w14:paraId="2A65398D" w14:textId="77777777" w:rsidR="00435557" w:rsidRPr="00435557" w:rsidRDefault="00435557" w:rsidP="00435557">
            <w:r w:rsidRPr="00435557">
              <w:t>6.536367</w:t>
            </w:r>
          </w:p>
        </w:tc>
        <w:tc>
          <w:tcPr>
            <w:tcW w:w="960" w:type="dxa"/>
            <w:noWrap/>
            <w:hideMark/>
          </w:tcPr>
          <w:p w14:paraId="085D9877" w14:textId="77777777" w:rsidR="00435557" w:rsidRPr="00435557" w:rsidRDefault="00435557" w:rsidP="00435557">
            <w:r w:rsidRPr="00435557">
              <w:t>8.77927</w:t>
            </w:r>
          </w:p>
        </w:tc>
      </w:tr>
      <w:tr w:rsidR="00435557" w:rsidRPr="00435557" w14:paraId="3F75AA87" w14:textId="77777777" w:rsidTr="00435557">
        <w:trPr>
          <w:trHeight w:val="300"/>
        </w:trPr>
        <w:tc>
          <w:tcPr>
            <w:tcW w:w="960" w:type="dxa"/>
            <w:noWrap/>
            <w:hideMark/>
          </w:tcPr>
          <w:p w14:paraId="0DAB4DE1" w14:textId="77777777" w:rsidR="00435557" w:rsidRPr="00435557" w:rsidRDefault="00435557" w:rsidP="00435557">
            <w:r w:rsidRPr="00435557">
              <w:t>2.543954</w:t>
            </w:r>
          </w:p>
        </w:tc>
        <w:tc>
          <w:tcPr>
            <w:tcW w:w="960" w:type="dxa"/>
            <w:noWrap/>
            <w:hideMark/>
          </w:tcPr>
          <w:p w14:paraId="7FD77C0A" w14:textId="77777777" w:rsidR="00435557" w:rsidRPr="00435557" w:rsidRDefault="00435557" w:rsidP="00435557">
            <w:r w:rsidRPr="00435557">
              <w:t>4.242221</w:t>
            </w:r>
          </w:p>
        </w:tc>
        <w:tc>
          <w:tcPr>
            <w:tcW w:w="960" w:type="dxa"/>
            <w:noWrap/>
            <w:hideMark/>
          </w:tcPr>
          <w:p w14:paraId="08BE7A88" w14:textId="77777777" w:rsidR="00435557" w:rsidRPr="00435557" w:rsidRDefault="00435557" w:rsidP="00435557">
            <w:r w:rsidRPr="00435557">
              <w:t>5.554173</w:t>
            </w:r>
          </w:p>
        </w:tc>
        <w:tc>
          <w:tcPr>
            <w:tcW w:w="960" w:type="dxa"/>
            <w:noWrap/>
            <w:hideMark/>
          </w:tcPr>
          <w:p w14:paraId="0E6F604B" w14:textId="77777777" w:rsidR="00435557" w:rsidRPr="00435557" w:rsidRDefault="00435557" w:rsidP="00435557">
            <w:r w:rsidRPr="00435557">
              <w:t>8.589682</w:t>
            </w:r>
          </w:p>
        </w:tc>
        <w:tc>
          <w:tcPr>
            <w:tcW w:w="960" w:type="dxa"/>
            <w:noWrap/>
            <w:hideMark/>
          </w:tcPr>
          <w:p w14:paraId="61CDC927" w14:textId="77777777" w:rsidR="00435557" w:rsidRPr="00435557" w:rsidRDefault="00435557" w:rsidP="00435557">
            <w:r w:rsidRPr="00435557">
              <w:t>8.437376</w:t>
            </w:r>
          </w:p>
        </w:tc>
        <w:tc>
          <w:tcPr>
            <w:tcW w:w="960" w:type="dxa"/>
            <w:noWrap/>
            <w:hideMark/>
          </w:tcPr>
          <w:p w14:paraId="2EAAC7F1" w14:textId="77777777" w:rsidR="00435557" w:rsidRPr="00435557" w:rsidRDefault="00435557" w:rsidP="00435557">
            <w:r w:rsidRPr="00435557">
              <w:t>2.612119</w:t>
            </w:r>
          </w:p>
        </w:tc>
        <w:tc>
          <w:tcPr>
            <w:tcW w:w="960" w:type="dxa"/>
            <w:noWrap/>
            <w:hideMark/>
          </w:tcPr>
          <w:p w14:paraId="68C53C2B" w14:textId="77777777" w:rsidR="00435557" w:rsidRPr="00435557" w:rsidRDefault="00435557" w:rsidP="00435557">
            <w:r w:rsidRPr="00435557">
              <w:t>3.974529</w:t>
            </w:r>
          </w:p>
        </w:tc>
        <w:tc>
          <w:tcPr>
            <w:tcW w:w="960" w:type="dxa"/>
            <w:noWrap/>
            <w:hideMark/>
          </w:tcPr>
          <w:p w14:paraId="71A232BB" w14:textId="77777777" w:rsidR="00435557" w:rsidRPr="00435557" w:rsidRDefault="00435557" w:rsidP="00435557">
            <w:r w:rsidRPr="00435557">
              <w:t>5.517556</w:t>
            </w:r>
          </w:p>
        </w:tc>
        <w:tc>
          <w:tcPr>
            <w:tcW w:w="960" w:type="dxa"/>
            <w:noWrap/>
            <w:hideMark/>
          </w:tcPr>
          <w:p w14:paraId="76812C76" w14:textId="77777777" w:rsidR="00435557" w:rsidRPr="00435557" w:rsidRDefault="00435557" w:rsidP="00435557">
            <w:r w:rsidRPr="00435557">
              <w:t>6.638727</w:t>
            </w:r>
          </w:p>
        </w:tc>
        <w:tc>
          <w:tcPr>
            <w:tcW w:w="960" w:type="dxa"/>
            <w:noWrap/>
            <w:hideMark/>
          </w:tcPr>
          <w:p w14:paraId="5493A6DF" w14:textId="77777777" w:rsidR="00435557" w:rsidRPr="00435557" w:rsidRDefault="00435557" w:rsidP="00435557">
            <w:r w:rsidRPr="00435557">
              <w:t>11.13999</w:t>
            </w:r>
          </w:p>
        </w:tc>
      </w:tr>
      <w:tr w:rsidR="00435557" w:rsidRPr="00435557" w14:paraId="2BE5D27C" w14:textId="77777777" w:rsidTr="00435557">
        <w:trPr>
          <w:trHeight w:val="300"/>
        </w:trPr>
        <w:tc>
          <w:tcPr>
            <w:tcW w:w="960" w:type="dxa"/>
            <w:noWrap/>
            <w:hideMark/>
          </w:tcPr>
          <w:p w14:paraId="201BDE01" w14:textId="77777777" w:rsidR="00435557" w:rsidRPr="00435557" w:rsidRDefault="00435557" w:rsidP="00435557">
            <w:r w:rsidRPr="00435557">
              <w:t>2.608986</w:t>
            </w:r>
          </w:p>
        </w:tc>
        <w:tc>
          <w:tcPr>
            <w:tcW w:w="960" w:type="dxa"/>
            <w:noWrap/>
            <w:hideMark/>
          </w:tcPr>
          <w:p w14:paraId="6820817C" w14:textId="77777777" w:rsidR="00435557" w:rsidRPr="00435557" w:rsidRDefault="00435557" w:rsidP="00435557">
            <w:r w:rsidRPr="00435557">
              <w:t>4.609737</w:t>
            </w:r>
          </w:p>
        </w:tc>
        <w:tc>
          <w:tcPr>
            <w:tcW w:w="960" w:type="dxa"/>
            <w:noWrap/>
            <w:hideMark/>
          </w:tcPr>
          <w:p w14:paraId="421469EF" w14:textId="77777777" w:rsidR="00435557" w:rsidRPr="00435557" w:rsidRDefault="00435557" w:rsidP="00435557">
            <w:r w:rsidRPr="00435557">
              <w:t>5.733696</w:t>
            </w:r>
          </w:p>
        </w:tc>
        <w:tc>
          <w:tcPr>
            <w:tcW w:w="960" w:type="dxa"/>
            <w:noWrap/>
            <w:hideMark/>
          </w:tcPr>
          <w:p w14:paraId="2430C147" w14:textId="77777777" w:rsidR="00435557" w:rsidRPr="00435557" w:rsidRDefault="00435557" w:rsidP="00435557">
            <w:r w:rsidRPr="00435557">
              <w:t>9.472274</w:t>
            </w:r>
          </w:p>
        </w:tc>
        <w:tc>
          <w:tcPr>
            <w:tcW w:w="960" w:type="dxa"/>
            <w:noWrap/>
            <w:hideMark/>
          </w:tcPr>
          <w:p w14:paraId="7D739742" w14:textId="77777777" w:rsidR="00435557" w:rsidRPr="00435557" w:rsidRDefault="00435557" w:rsidP="00435557">
            <w:r w:rsidRPr="00435557">
              <w:t>11.79427</w:t>
            </w:r>
          </w:p>
        </w:tc>
        <w:tc>
          <w:tcPr>
            <w:tcW w:w="960" w:type="dxa"/>
            <w:noWrap/>
            <w:hideMark/>
          </w:tcPr>
          <w:p w14:paraId="567EB058" w14:textId="77777777" w:rsidR="00435557" w:rsidRPr="00435557" w:rsidRDefault="00435557" w:rsidP="00435557">
            <w:r w:rsidRPr="00435557">
              <w:t>2.92001</w:t>
            </w:r>
          </w:p>
        </w:tc>
        <w:tc>
          <w:tcPr>
            <w:tcW w:w="960" w:type="dxa"/>
            <w:noWrap/>
            <w:hideMark/>
          </w:tcPr>
          <w:p w14:paraId="553FF310" w14:textId="77777777" w:rsidR="00435557" w:rsidRPr="00435557" w:rsidRDefault="00435557" w:rsidP="00435557">
            <w:r w:rsidRPr="00435557">
              <w:t>4.597986</w:t>
            </w:r>
          </w:p>
        </w:tc>
        <w:tc>
          <w:tcPr>
            <w:tcW w:w="960" w:type="dxa"/>
            <w:noWrap/>
            <w:hideMark/>
          </w:tcPr>
          <w:p w14:paraId="115C9783" w14:textId="77777777" w:rsidR="00435557" w:rsidRPr="00435557" w:rsidRDefault="00435557" w:rsidP="00435557">
            <w:r w:rsidRPr="00435557">
              <w:t>5.951131</w:t>
            </w:r>
          </w:p>
        </w:tc>
        <w:tc>
          <w:tcPr>
            <w:tcW w:w="960" w:type="dxa"/>
            <w:noWrap/>
            <w:hideMark/>
          </w:tcPr>
          <w:p w14:paraId="282D493E" w14:textId="77777777" w:rsidR="00435557" w:rsidRPr="00435557" w:rsidRDefault="00435557" w:rsidP="00435557">
            <w:r w:rsidRPr="00435557">
              <w:t>8.694739</w:t>
            </w:r>
          </w:p>
        </w:tc>
        <w:tc>
          <w:tcPr>
            <w:tcW w:w="960" w:type="dxa"/>
            <w:noWrap/>
            <w:hideMark/>
          </w:tcPr>
          <w:p w14:paraId="6C5FA264" w14:textId="77777777" w:rsidR="00435557" w:rsidRPr="00435557" w:rsidRDefault="00435557" w:rsidP="00435557">
            <w:r w:rsidRPr="00435557">
              <w:t>8.680861</w:t>
            </w:r>
          </w:p>
        </w:tc>
      </w:tr>
      <w:tr w:rsidR="00435557" w:rsidRPr="00435557" w14:paraId="3F4CCBCE" w14:textId="77777777" w:rsidTr="00435557">
        <w:trPr>
          <w:trHeight w:val="300"/>
        </w:trPr>
        <w:tc>
          <w:tcPr>
            <w:tcW w:w="960" w:type="dxa"/>
            <w:noWrap/>
            <w:hideMark/>
          </w:tcPr>
          <w:p w14:paraId="2AC8B823" w14:textId="77777777" w:rsidR="00435557" w:rsidRPr="00435557" w:rsidRDefault="00435557" w:rsidP="00435557">
            <w:r w:rsidRPr="00435557">
              <w:t>3.212858</w:t>
            </w:r>
          </w:p>
        </w:tc>
        <w:tc>
          <w:tcPr>
            <w:tcW w:w="960" w:type="dxa"/>
            <w:noWrap/>
            <w:hideMark/>
          </w:tcPr>
          <w:p w14:paraId="714CEF6D" w14:textId="77777777" w:rsidR="00435557" w:rsidRPr="00435557" w:rsidRDefault="00435557" w:rsidP="00435557">
            <w:r w:rsidRPr="00435557">
              <w:t>4.400367</w:t>
            </w:r>
          </w:p>
        </w:tc>
        <w:tc>
          <w:tcPr>
            <w:tcW w:w="960" w:type="dxa"/>
            <w:noWrap/>
            <w:hideMark/>
          </w:tcPr>
          <w:p w14:paraId="2F8A2B33" w14:textId="77777777" w:rsidR="00435557" w:rsidRPr="00435557" w:rsidRDefault="00435557" w:rsidP="00435557">
            <w:r w:rsidRPr="00435557">
              <w:t>4.727901</w:t>
            </w:r>
          </w:p>
        </w:tc>
        <w:tc>
          <w:tcPr>
            <w:tcW w:w="960" w:type="dxa"/>
            <w:noWrap/>
            <w:hideMark/>
          </w:tcPr>
          <w:p w14:paraId="62A80E14" w14:textId="77777777" w:rsidR="00435557" w:rsidRPr="00435557" w:rsidRDefault="00435557" w:rsidP="00435557">
            <w:r w:rsidRPr="00435557">
              <w:t>8.392364</w:t>
            </w:r>
          </w:p>
        </w:tc>
        <w:tc>
          <w:tcPr>
            <w:tcW w:w="960" w:type="dxa"/>
            <w:noWrap/>
            <w:hideMark/>
          </w:tcPr>
          <w:p w14:paraId="64310B33" w14:textId="77777777" w:rsidR="00435557" w:rsidRPr="00435557" w:rsidRDefault="00435557" w:rsidP="00435557">
            <w:r w:rsidRPr="00435557">
              <w:t>11.59223</w:t>
            </w:r>
          </w:p>
        </w:tc>
        <w:tc>
          <w:tcPr>
            <w:tcW w:w="960" w:type="dxa"/>
            <w:noWrap/>
            <w:hideMark/>
          </w:tcPr>
          <w:p w14:paraId="48879FFC" w14:textId="77777777" w:rsidR="00435557" w:rsidRPr="00435557" w:rsidRDefault="00435557" w:rsidP="00435557">
            <w:r w:rsidRPr="00435557">
              <w:t>3.484813</w:t>
            </w:r>
          </w:p>
        </w:tc>
        <w:tc>
          <w:tcPr>
            <w:tcW w:w="960" w:type="dxa"/>
            <w:noWrap/>
            <w:hideMark/>
          </w:tcPr>
          <w:p w14:paraId="16115513" w14:textId="77777777" w:rsidR="00435557" w:rsidRPr="00435557" w:rsidRDefault="00435557" w:rsidP="00435557">
            <w:r w:rsidRPr="00435557">
              <w:t>4.275487</w:t>
            </w:r>
          </w:p>
        </w:tc>
        <w:tc>
          <w:tcPr>
            <w:tcW w:w="960" w:type="dxa"/>
            <w:noWrap/>
            <w:hideMark/>
          </w:tcPr>
          <w:p w14:paraId="31F97B2B" w14:textId="77777777" w:rsidR="00435557" w:rsidRPr="00435557" w:rsidRDefault="00435557" w:rsidP="00435557">
            <w:r w:rsidRPr="00435557">
              <w:t>5.635232</w:t>
            </w:r>
          </w:p>
        </w:tc>
        <w:tc>
          <w:tcPr>
            <w:tcW w:w="960" w:type="dxa"/>
            <w:noWrap/>
            <w:hideMark/>
          </w:tcPr>
          <w:p w14:paraId="4AF6DC1D" w14:textId="77777777" w:rsidR="00435557" w:rsidRPr="00435557" w:rsidRDefault="00435557" w:rsidP="00435557">
            <w:r w:rsidRPr="00435557">
              <w:t>8.169994</w:t>
            </w:r>
          </w:p>
        </w:tc>
        <w:tc>
          <w:tcPr>
            <w:tcW w:w="960" w:type="dxa"/>
            <w:noWrap/>
            <w:hideMark/>
          </w:tcPr>
          <w:p w14:paraId="7B6726EA" w14:textId="77777777" w:rsidR="00435557" w:rsidRPr="00435557" w:rsidRDefault="00435557" w:rsidP="00435557">
            <w:r w:rsidRPr="00435557">
              <w:t>9.176504</w:t>
            </w:r>
          </w:p>
        </w:tc>
      </w:tr>
      <w:tr w:rsidR="00435557" w:rsidRPr="00435557" w14:paraId="1EA4B46D" w14:textId="77777777" w:rsidTr="00435557">
        <w:trPr>
          <w:trHeight w:val="300"/>
        </w:trPr>
        <w:tc>
          <w:tcPr>
            <w:tcW w:w="960" w:type="dxa"/>
            <w:noWrap/>
            <w:hideMark/>
          </w:tcPr>
          <w:p w14:paraId="00336DCA" w14:textId="77777777" w:rsidR="00435557" w:rsidRPr="00435557" w:rsidRDefault="00435557" w:rsidP="00435557">
            <w:r w:rsidRPr="00435557">
              <w:t>3.570473</w:t>
            </w:r>
          </w:p>
        </w:tc>
        <w:tc>
          <w:tcPr>
            <w:tcW w:w="960" w:type="dxa"/>
            <w:noWrap/>
            <w:hideMark/>
          </w:tcPr>
          <w:p w14:paraId="50078A97" w14:textId="77777777" w:rsidR="00435557" w:rsidRPr="00435557" w:rsidRDefault="00435557" w:rsidP="00435557">
            <w:r w:rsidRPr="00435557">
              <w:t>4.43513</w:t>
            </w:r>
          </w:p>
        </w:tc>
        <w:tc>
          <w:tcPr>
            <w:tcW w:w="960" w:type="dxa"/>
            <w:noWrap/>
            <w:hideMark/>
          </w:tcPr>
          <w:p w14:paraId="4C5CA324" w14:textId="77777777" w:rsidR="00435557" w:rsidRPr="00435557" w:rsidRDefault="00435557" w:rsidP="00435557">
            <w:r w:rsidRPr="00435557">
              <w:t>5.972933</w:t>
            </w:r>
          </w:p>
        </w:tc>
        <w:tc>
          <w:tcPr>
            <w:tcW w:w="960" w:type="dxa"/>
            <w:noWrap/>
            <w:hideMark/>
          </w:tcPr>
          <w:p w14:paraId="18EB6D9A" w14:textId="77777777" w:rsidR="00435557" w:rsidRPr="00435557" w:rsidRDefault="00435557" w:rsidP="00435557">
            <w:r w:rsidRPr="00435557">
              <w:t>7.910937</w:t>
            </w:r>
          </w:p>
        </w:tc>
        <w:tc>
          <w:tcPr>
            <w:tcW w:w="960" w:type="dxa"/>
            <w:noWrap/>
            <w:hideMark/>
          </w:tcPr>
          <w:p w14:paraId="1AD87867" w14:textId="77777777" w:rsidR="00435557" w:rsidRPr="00435557" w:rsidRDefault="00435557" w:rsidP="00435557">
            <w:r w:rsidRPr="00435557">
              <w:t>9.720165</w:t>
            </w:r>
          </w:p>
        </w:tc>
        <w:tc>
          <w:tcPr>
            <w:tcW w:w="960" w:type="dxa"/>
            <w:noWrap/>
            <w:hideMark/>
          </w:tcPr>
          <w:p w14:paraId="7D8FB785" w14:textId="77777777" w:rsidR="00435557" w:rsidRPr="00435557" w:rsidRDefault="00435557" w:rsidP="00435557">
            <w:r w:rsidRPr="00435557">
              <w:t>3.557694</w:t>
            </w:r>
          </w:p>
        </w:tc>
        <w:tc>
          <w:tcPr>
            <w:tcW w:w="960" w:type="dxa"/>
            <w:noWrap/>
            <w:hideMark/>
          </w:tcPr>
          <w:p w14:paraId="0D805AB0" w14:textId="77777777" w:rsidR="00435557" w:rsidRPr="00435557" w:rsidRDefault="00435557" w:rsidP="00435557">
            <w:r w:rsidRPr="00435557">
              <w:t>4.64627</w:t>
            </w:r>
          </w:p>
        </w:tc>
        <w:tc>
          <w:tcPr>
            <w:tcW w:w="960" w:type="dxa"/>
            <w:noWrap/>
            <w:hideMark/>
          </w:tcPr>
          <w:p w14:paraId="1023BEAC" w14:textId="77777777" w:rsidR="00435557" w:rsidRPr="00435557" w:rsidRDefault="00435557" w:rsidP="00435557">
            <w:r w:rsidRPr="00435557">
              <w:t>6.663831</w:t>
            </w:r>
          </w:p>
        </w:tc>
        <w:tc>
          <w:tcPr>
            <w:tcW w:w="960" w:type="dxa"/>
            <w:noWrap/>
            <w:hideMark/>
          </w:tcPr>
          <w:p w14:paraId="465690D2" w14:textId="77777777" w:rsidR="00435557" w:rsidRPr="00435557" w:rsidRDefault="00435557" w:rsidP="00435557">
            <w:r w:rsidRPr="00435557">
              <w:t>7.589741</w:t>
            </w:r>
          </w:p>
        </w:tc>
        <w:tc>
          <w:tcPr>
            <w:tcW w:w="960" w:type="dxa"/>
            <w:noWrap/>
            <w:hideMark/>
          </w:tcPr>
          <w:p w14:paraId="01FE94F2" w14:textId="77777777" w:rsidR="00435557" w:rsidRPr="00435557" w:rsidRDefault="00435557" w:rsidP="00435557">
            <w:r w:rsidRPr="00435557">
              <w:t>11.7739</w:t>
            </w:r>
          </w:p>
        </w:tc>
      </w:tr>
      <w:tr w:rsidR="00435557" w:rsidRPr="00435557" w14:paraId="3162EA24" w14:textId="77777777" w:rsidTr="00435557">
        <w:trPr>
          <w:trHeight w:val="300"/>
        </w:trPr>
        <w:tc>
          <w:tcPr>
            <w:tcW w:w="960" w:type="dxa"/>
            <w:noWrap/>
            <w:hideMark/>
          </w:tcPr>
          <w:p w14:paraId="2FAA6908" w14:textId="77777777" w:rsidR="00435557" w:rsidRPr="00435557" w:rsidRDefault="00435557" w:rsidP="00435557">
            <w:pPr>
              <w:rPr>
                <w:b/>
                <w:bCs/>
              </w:rPr>
            </w:pPr>
            <w:r w:rsidRPr="00435557">
              <w:rPr>
                <w:b/>
                <w:bCs/>
              </w:rPr>
              <w:t>2.689803</w:t>
            </w:r>
          </w:p>
        </w:tc>
        <w:tc>
          <w:tcPr>
            <w:tcW w:w="960" w:type="dxa"/>
            <w:noWrap/>
            <w:hideMark/>
          </w:tcPr>
          <w:p w14:paraId="378C2190" w14:textId="77777777" w:rsidR="00435557" w:rsidRPr="00435557" w:rsidRDefault="00435557" w:rsidP="00435557">
            <w:pPr>
              <w:rPr>
                <w:b/>
                <w:bCs/>
              </w:rPr>
            </w:pPr>
            <w:r w:rsidRPr="00435557">
              <w:rPr>
                <w:b/>
                <w:bCs/>
              </w:rPr>
              <w:t>3.76951</w:t>
            </w:r>
          </w:p>
        </w:tc>
        <w:tc>
          <w:tcPr>
            <w:tcW w:w="960" w:type="dxa"/>
            <w:noWrap/>
            <w:hideMark/>
          </w:tcPr>
          <w:p w14:paraId="15F059FF" w14:textId="77777777" w:rsidR="00435557" w:rsidRPr="00435557" w:rsidRDefault="00435557" w:rsidP="00435557">
            <w:pPr>
              <w:rPr>
                <w:b/>
                <w:bCs/>
              </w:rPr>
            </w:pPr>
            <w:r w:rsidRPr="00435557">
              <w:rPr>
                <w:b/>
                <w:bCs/>
              </w:rPr>
              <w:t>5.3531</w:t>
            </w:r>
          </w:p>
        </w:tc>
        <w:tc>
          <w:tcPr>
            <w:tcW w:w="960" w:type="dxa"/>
            <w:noWrap/>
            <w:hideMark/>
          </w:tcPr>
          <w:p w14:paraId="40B94675" w14:textId="77777777" w:rsidR="00435557" w:rsidRPr="00435557" w:rsidRDefault="00435557" w:rsidP="00435557">
            <w:pPr>
              <w:rPr>
                <w:b/>
                <w:bCs/>
              </w:rPr>
            </w:pPr>
            <w:r w:rsidRPr="00435557">
              <w:rPr>
                <w:b/>
                <w:bCs/>
              </w:rPr>
              <w:t>7.604542</w:t>
            </w:r>
          </w:p>
        </w:tc>
        <w:tc>
          <w:tcPr>
            <w:tcW w:w="960" w:type="dxa"/>
            <w:noWrap/>
            <w:hideMark/>
          </w:tcPr>
          <w:p w14:paraId="1ED0C089" w14:textId="77777777" w:rsidR="00435557" w:rsidRPr="00435557" w:rsidRDefault="00435557" w:rsidP="00435557">
            <w:pPr>
              <w:rPr>
                <w:b/>
                <w:bCs/>
              </w:rPr>
            </w:pPr>
            <w:r w:rsidRPr="00435557">
              <w:rPr>
                <w:b/>
                <w:bCs/>
              </w:rPr>
              <w:t>9.607394</w:t>
            </w:r>
          </w:p>
        </w:tc>
        <w:tc>
          <w:tcPr>
            <w:tcW w:w="960" w:type="dxa"/>
            <w:noWrap/>
            <w:hideMark/>
          </w:tcPr>
          <w:p w14:paraId="49770CEE" w14:textId="77777777" w:rsidR="00435557" w:rsidRPr="00435557" w:rsidRDefault="00435557" w:rsidP="00435557">
            <w:pPr>
              <w:rPr>
                <w:b/>
                <w:bCs/>
              </w:rPr>
            </w:pPr>
            <w:r w:rsidRPr="00435557">
              <w:rPr>
                <w:b/>
                <w:bCs/>
              </w:rPr>
              <w:t>2.724015</w:t>
            </w:r>
          </w:p>
        </w:tc>
        <w:tc>
          <w:tcPr>
            <w:tcW w:w="960" w:type="dxa"/>
            <w:noWrap/>
            <w:hideMark/>
          </w:tcPr>
          <w:p w14:paraId="7737D309" w14:textId="77777777" w:rsidR="00435557" w:rsidRPr="00435557" w:rsidRDefault="00435557" w:rsidP="00435557">
            <w:pPr>
              <w:rPr>
                <w:b/>
                <w:bCs/>
              </w:rPr>
            </w:pPr>
            <w:r w:rsidRPr="00435557">
              <w:rPr>
                <w:b/>
                <w:bCs/>
              </w:rPr>
              <w:t>3.806326</w:t>
            </w:r>
          </w:p>
        </w:tc>
        <w:tc>
          <w:tcPr>
            <w:tcW w:w="960" w:type="dxa"/>
            <w:noWrap/>
            <w:hideMark/>
          </w:tcPr>
          <w:p w14:paraId="33A7F289" w14:textId="77777777" w:rsidR="00435557" w:rsidRPr="00435557" w:rsidRDefault="00435557" w:rsidP="00435557">
            <w:pPr>
              <w:rPr>
                <w:b/>
                <w:bCs/>
              </w:rPr>
            </w:pPr>
            <w:r w:rsidRPr="00435557">
              <w:rPr>
                <w:b/>
                <w:bCs/>
              </w:rPr>
              <w:t>5.75253</w:t>
            </w:r>
          </w:p>
        </w:tc>
        <w:tc>
          <w:tcPr>
            <w:tcW w:w="960" w:type="dxa"/>
            <w:noWrap/>
            <w:hideMark/>
          </w:tcPr>
          <w:p w14:paraId="4D104BC2" w14:textId="77777777" w:rsidR="00435557" w:rsidRPr="00435557" w:rsidRDefault="00435557" w:rsidP="00435557">
            <w:pPr>
              <w:rPr>
                <w:b/>
                <w:bCs/>
              </w:rPr>
            </w:pPr>
            <w:r w:rsidRPr="00435557">
              <w:rPr>
                <w:b/>
                <w:bCs/>
              </w:rPr>
              <w:t>7.041044</w:t>
            </w:r>
          </w:p>
        </w:tc>
        <w:tc>
          <w:tcPr>
            <w:tcW w:w="960" w:type="dxa"/>
            <w:noWrap/>
            <w:hideMark/>
          </w:tcPr>
          <w:p w14:paraId="05373117" w14:textId="77777777" w:rsidR="00435557" w:rsidRPr="00435557" w:rsidRDefault="00435557" w:rsidP="00435557">
            <w:pPr>
              <w:rPr>
                <w:b/>
                <w:bCs/>
              </w:rPr>
            </w:pPr>
            <w:r w:rsidRPr="00435557">
              <w:rPr>
                <w:b/>
                <w:bCs/>
              </w:rPr>
              <w:t>9.405638</w:t>
            </w:r>
          </w:p>
        </w:tc>
      </w:tr>
    </w:tbl>
    <w:p w14:paraId="68D87117" w14:textId="6375A90B" w:rsidR="00435557" w:rsidRDefault="00435557" w:rsidP="00F529BC"/>
    <w:p w14:paraId="7D54101A" w14:textId="77777777" w:rsidR="00435557" w:rsidRDefault="00435557" w:rsidP="00F529BC">
      <w:r>
        <w:t>6</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357FD254" w14:textId="77777777" w:rsidTr="00435557">
        <w:trPr>
          <w:trHeight w:val="300"/>
        </w:trPr>
        <w:tc>
          <w:tcPr>
            <w:tcW w:w="960" w:type="dxa"/>
            <w:noWrap/>
            <w:hideMark/>
          </w:tcPr>
          <w:p w14:paraId="1CFAB3DA" w14:textId="77777777" w:rsidR="00435557" w:rsidRPr="00435557" w:rsidRDefault="00435557" w:rsidP="00435557">
            <w:r w:rsidRPr="00435557">
              <w:t>Tx01</w:t>
            </w:r>
          </w:p>
        </w:tc>
        <w:tc>
          <w:tcPr>
            <w:tcW w:w="960" w:type="dxa"/>
            <w:noWrap/>
            <w:hideMark/>
          </w:tcPr>
          <w:p w14:paraId="58D27627" w14:textId="77777777" w:rsidR="00435557" w:rsidRPr="00435557" w:rsidRDefault="00435557" w:rsidP="00435557">
            <w:r w:rsidRPr="00435557">
              <w:t>Tx02</w:t>
            </w:r>
          </w:p>
        </w:tc>
        <w:tc>
          <w:tcPr>
            <w:tcW w:w="960" w:type="dxa"/>
            <w:noWrap/>
            <w:hideMark/>
          </w:tcPr>
          <w:p w14:paraId="1D0BACB5" w14:textId="77777777" w:rsidR="00435557" w:rsidRPr="00435557" w:rsidRDefault="00435557" w:rsidP="00435557">
            <w:r w:rsidRPr="00435557">
              <w:t>Tx03</w:t>
            </w:r>
          </w:p>
        </w:tc>
        <w:tc>
          <w:tcPr>
            <w:tcW w:w="960" w:type="dxa"/>
            <w:noWrap/>
            <w:hideMark/>
          </w:tcPr>
          <w:p w14:paraId="63ED5CDD" w14:textId="77777777" w:rsidR="00435557" w:rsidRPr="00435557" w:rsidRDefault="00435557" w:rsidP="00435557">
            <w:r w:rsidRPr="00435557">
              <w:t>Tx04</w:t>
            </w:r>
          </w:p>
        </w:tc>
        <w:tc>
          <w:tcPr>
            <w:tcW w:w="960" w:type="dxa"/>
            <w:noWrap/>
            <w:hideMark/>
          </w:tcPr>
          <w:p w14:paraId="24108492" w14:textId="77777777" w:rsidR="00435557" w:rsidRPr="00435557" w:rsidRDefault="00435557" w:rsidP="00435557">
            <w:r w:rsidRPr="00435557">
              <w:t>Tx05</w:t>
            </w:r>
          </w:p>
        </w:tc>
        <w:tc>
          <w:tcPr>
            <w:tcW w:w="960" w:type="dxa"/>
            <w:noWrap/>
            <w:hideMark/>
          </w:tcPr>
          <w:p w14:paraId="28BA994D" w14:textId="77777777" w:rsidR="00435557" w:rsidRPr="00435557" w:rsidRDefault="00435557" w:rsidP="00435557">
            <w:r w:rsidRPr="00435557">
              <w:t>Tx06</w:t>
            </w:r>
          </w:p>
        </w:tc>
        <w:tc>
          <w:tcPr>
            <w:tcW w:w="960" w:type="dxa"/>
            <w:noWrap/>
            <w:hideMark/>
          </w:tcPr>
          <w:p w14:paraId="1997E4A9" w14:textId="77777777" w:rsidR="00435557" w:rsidRPr="00435557" w:rsidRDefault="00435557" w:rsidP="00435557">
            <w:r w:rsidRPr="00435557">
              <w:t>Tx07</w:t>
            </w:r>
          </w:p>
        </w:tc>
        <w:tc>
          <w:tcPr>
            <w:tcW w:w="960" w:type="dxa"/>
            <w:noWrap/>
            <w:hideMark/>
          </w:tcPr>
          <w:p w14:paraId="732BD805" w14:textId="77777777" w:rsidR="00435557" w:rsidRPr="00435557" w:rsidRDefault="00435557" w:rsidP="00435557">
            <w:r w:rsidRPr="00435557">
              <w:t>Tx08</w:t>
            </w:r>
          </w:p>
        </w:tc>
        <w:tc>
          <w:tcPr>
            <w:tcW w:w="960" w:type="dxa"/>
            <w:noWrap/>
            <w:hideMark/>
          </w:tcPr>
          <w:p w14:paraId="740B3398" w14:textId="77777777" w:rsidR="00435557" w:rsidRPr="00435557" w:rsidRDefault="00435557" w:rsidP="00435557">
            <w:r w:rsidRPr="00435557">
              <w:t>Tx09</w:t>
            </w:r>
          </w:p>
        </w:tc>
        <w:tc>
          <w:tcPr>
            <w:tcW w:w="960" w:type="dxa"/>
            <w:noWrap/>
            <w:hideMark/>
          </w:tcPr>
          <w:p w14:paraId="6CC7511E" w14:textId="77777777" w:rsidR="00435557" w:rsidRPr="00435557" w:rsidRDefault="00435557" w:rsidP="00435557">
            <w:r w:rsidRPr="00435557">
              <w:t>Tx10</w:t>
            </w:r>
          </w:p>
        </w:tc>
      </w:tr>
      <w:tr w:rsidR="00435557" w:rsidRPr="00435557" w14:paraId="1E4854FA" w14:textId="77777777" w:rsidTr="00435557">
        <w:trPr>
          <w:trHeight w:val="300"/>
        </w:trPr>
        <w:tc>
          <w:tcPr>
            <w:tcW w:w="960" w:type="dxa"/>
            <w:noWrap/>
            <w:hideMark/>
          </w:tcPr>
          <w:p w14:paraId="03B49FAF" w14:textId="77777777" w:rsidR="00435557" w:rsidRPr="00435557" w:rsidRDefault="00435557" w:rsidP="00435557">
            <w:r w:rsidRPr="00435557">
              <w:t>3.106263</w:t>
            </w:r>
          </w:p>
        </w:tc>
        <w:tc>
          <w:tcPr>
            <w:tcW w:w="960" w:type="dxa"/>
            <w:noWrap/>
            <w:hideMark/>
          </w:tcPr>
          <w:p w14:paraId="435EB4C5" w14:textId="77777777" w:rsidR="00435557" w:rsidRPr="00435557" w:rsidRDefault="00435557" w:rsidP="00435557">
            <w:r w:rsidRPr="00435557">
              <w:t>2.51256</w:t>
            </w:r>
          </w:p>
        </w:tc>
        <w:tc>
          <w:tcPr>
            <w:tcW w:w="960" w:type="dxa"/>
            <w:noWrap/>
            <w:hideMark/>
          </w:tcPr>
          <w:p w14:paraId="2349CC40" w14:textId="77777777" w:rsidR="00435557" w:rsidRPr="00435557" w:rsidRDefault="00435557" w:rsidP="00435557">
            <w:r w:rsidRPr="00435557">
              <w:t>4.759258</w:t>
            </w:r>
          </w:p>
        </w:tc>
        <w:tc>
          <w:tcPr>
            <w:tcW w:w="960" w:type="dxa"/>
            <w:noWrap/>
            <w:hideMark/>
          </w:tcPr>
          <w:p w14:paraId="612D6F31" w14:textId="77777777" w:rsidR="00435557" w:rsidRPr="00435557" w:rsidRDefault="00435557" w:rsidP="00435557">
            <w:r w:rsidRPr="00435557">
              <w:t>6.153825</w:t>
            </w:r>
          </w:p>
        </w:tc>
        <w:tc>
          <w:tcPr>
            <w:tcW w:w="960" w:type="dxa"/>
            <w:noWrap/>
            <w:hideMark/>
          </w:tcPr>
          <w:p w14:paraId="270F90A1" w14:textId="77777777" w:rsidR="00435557" w:rsidRPr="00435557" w:rsidRDefault="00435557" w:rsidP="00435557">
            <w:r w:rsidRPr="00435557">
              <w:t>7.688512</w:t>
            </w:r>
          </w:p>
        </w:tc>
        <w:tc>
          <w:tcPr>
            <w:tcW w:w="960" w:type="dxa"/>
            <w:noWrap/>
            <w:hideMark/>
          </w:tcPr>
          <w:p w14:paraId="1B2C448F" w14:textId="77777777" w:rsidR="00435557" w:rsidRPr="00435557" w:rsidRDefault="00435557" w:rsidP="00435557">
            <w:r w:rsidRPr="00435557">
              <w:t>2.818019</w:t>
            </w:r>
          </w:p>
        </w:tc>
        <w:tc>
          <w:tcPr>
            <w:tcW w:w="960" w:type="dxa"/>
            <w:noWrap/>
            <w:hideMark/>
          </w:tcPr>
          <w:p w14:paraId="0C4EF426" w14:textId="77777777" w:rsidR="00435557" w:rsidRPr="00435557" w:rsidRDefault="00435557" w:rsidP="00435557">
            <w:r w:rsidRPr="00435557">
              <w:t>2.557947</w:t>
            </w:r>
          </w:p>
        </w:tc>
        <w:tc>
          <w:tcPr>
            <w:tcW w:w="960" w:type="dxa"/>
            <w:noWrap/>
            <w:hideMark/>
          </w:tcPr>
          <w:p w14:paraId="4BF9133F" w14:textId="77777777" w:rsidR="00435557" w:rsidRPr="00435557" w:rsidRDefault="00435557" w:rsidP="00435557">
            <w:r w:rsidRPr="00435557">
              <w:t>6.452047</w:t>
            </w:r>
          </w:p>
        </w:tc>
        <w:tc>
          <w:tcPr>
            <w:tcW w:w="960" w:type="dxa"/>
            <w:noWrap/>
            <w:hideMark/>
          </w:tcPr>
          <w:p w14:paraId="2D642FA1" w14:textId="77777777" w:rsidR="00435557" w:rsidRPr="00435557" w:rsidRDefault="00435557" w:rsidP="00435557">
            <w:r w:rsidRPr="00435557">
              <w:t>5.686955</w:t>
            </w:r>
          </w:p>
        </w:tc>
        <w:tc>
          <w:tcPr>
            <w:tcW w:w="960" w:type="dxa"/>
            <w:noWrap/>
            <w:hideMark/>
          </w:tcPr>
          <w:p w14:paraId="778401DC" w14:textId="77777777" w:rsidR="00435557" w:rsidRPr="00435557" w:rsidRDefault="00435557" w:rsidP="00435557">
            <w:r w:rsidRPr="00435557">
              <w:t>8.308422</w:t>
            </w:r>
          </w:p>
        </w:tc>
      </w:tr>
      <w:tr w:rsidR="00435557" w:rsidRPr="00435557" w14:paraId="06949161" w14:textId="77777777" w:rsidTr="00435557">
        <w:trPr>
          <w:trHeight w:val="300"/>
        </w:trPr>
        <w:tc>
          <w:tcPr>
            <w:tcW w:w="960" w:type="dxa"/>
            <w:noWrap/>
            <w:hideMark/>
          </w:tcPr>
          <w:p w14:paraId="57F0BEA1" w14:textId="77777777" w:rsidR="00435557" w:rsidRPr="00435557" w:rsidRDefault="00435557" w:rsidP="00435557">
            <w:r w:rsidRPr="00435557">
              <w:t>1.968455</w:t>
            </w:r>
          </w:p>
        </w:tc>
        <w:tc>
          <w:tcPr>
            <w:tcW w:w="960" w:type="dxa"/>
            <w:noWrap/>
            <w:hideMark/>
          </w:tcPr>
          <w:p w14:paraId="49CE0F17" w14:textId="77777777" w:rsidR="00435557" w:rsidRPr="00435557" w:rsidRDefault="00435557" w:rsidP="00435557">
            <w:r w:rsidRPr="00435557">
              <w:t>3.177638</w:t>
            </w:r>
          </w:p>
        </w:tc>
        <w:tc>
          <w:tcPr>
            <w:tcW w:w="960" w:type="dxa"/>
            <w:noWrap/>
            <w:hideMark/>
          </w:tcPr>
          <w:p w14:paraId="0125AEB7" w14:textId="77777777" w:rsidR="00435557" w:rsidRPr="00435557" w:rsidRDefault="00435557" w:rsidP="00435557">
            <w:r w:rsidRPr="00435557">
              <w:t>4.913354</w:t>
            </w:r>
          </w:p>
        </w:tc>
        <w:tc>
          <w:tcPr>
            <w:tcW w:w="960" w:type="dxa"/>
            <w:noWrap/>
            <w:hideMark/>
          </w:tcPr>
          <w:p w14:paraId="1DAC4F4A" w14:textId="77777777" w:rsidR="00435557" w:rsidRPr="00435557" w:rsidRDefault="00435557" w:rsidP="00435557">
            <w:r w:rsidRPr="00435557">
              <w:t>7.647393</w:t>
            </w:r>
          </w:p>
        </w:tc>
        <w:tc>
          <w:tcPr>
            <w:tcW w:w="960" w:type="dxa"/>
            <w:noWrap/>
            <w:hideMark/>
          </w:tcPr>
          <w:p w14:paraId="766A952F" w14:textId="77777777" w:rsidR="00435557" w:rsidRPr="00435557" w:rsidRDefault="00435557" w:rsidP="00435557">
            <w:r w:rsidRPr="00435557">
              <w:t>9.502538</w:t>
            </w:r>
          </w:p>
        </w:tc>
        <w:tc>
          <w:tcPr>
            <w:tcW w:w="960" w:type="dxa"/>
            <w:noWrap/>
            <w:hideMark/>
          </w:tcPr>
          <w:p w14:paraId="71EA2678" w14:textId="77777777" w:rsidR="00435557" w:rsidRPr="00435557" w:rsidRDefault="00435557" w:rsidP="00435557">
            <w:r w:rsidRPr="00435557">
              <w:t>2.23513</w:t>
            </w:r>
          </w:p>
        </w:tc>
        <w:tc>
          <w:tcPr>
            <w:tcW w:w="960" w:type="dxa"/>
            <w:noWrap/>
            <w:hideMark/>
          </w:tcPr>
          <w:p w14:paraId="3ED2AB87" w14:textId="77777777" w:rsidR="00435557" w:rsidRPr="00435557" w:rsidRDefault="00435557" w:rsidP="00435557">
            <w:r w:rsidRPr="00435557">
              <w:t>2.988714</w:t>
            </w:r>
          </w:p>
        </w:tc>
        <w:tc>
          <w:tcPr>
            <w:tcW w:w="960" w:type="dxa"/>
            <w:noWrap/>
            <w:hideMark/>
          </w:tcPr>
          <w:p w14:paraId="330B1D1B" w14:textId="77777777" w:rsidR="00435557" w:rsidRPr="00435557" w:rsidRDefault="00435557" w:rsidP="00435557">
            <w:r w:rsidRPr="00435557">
              <w:t>4.708409</w:t>
            </w:r>
          </w:p>
        </w:tc>
        <w:tc>
          <w:tcPr>
            <w:tcW w:w="960" w:type="dxa"/>
            <w:noWrap/>
            <w:hideMark/>
          </w:tcPr>
          <w:p w14:paraId="4C685E17" w14:textId="77777777" w:rsidR="00435557" w:rsidRPr="00435557" w:rsidRDefault="00435557" w:rsidP="00435557">
            <w:r w:rsidRPr="00435557">
              <w:t>5.977592</w:t>
            </w:r>
          </w:p>
        </w:tc>
        <w:tc>
          <w:tcPr>
            <w:tcW w:w="960" w:type="dxa"/>
            <w:noWrap/>
            <w:hideMark/>
          </w:tcPr>
          <w:p w14:paraId="5AEE648E" w14:textId="77777777" w:rsidR="00435557" w:rsidRPr="00435557" w:rsidRDefault="00435557" w:rsidP="00435557">
            <w:r w:rsidRPr="00435557">
              <w:t>8.693973</w:t>
            </w:r>
          </w:p>
        </w:tc>
      </w:tr>
      <w:tr w:rsidR="00435557" w:rsidRPr="00435557" w14:paraId="61F5E8B8" w14:textId="77777777" w:rsidTr="00435557">
        <w:trPr>
          <w:trHeight w:val="300"/>
        </w:trPr>
        <w:tc>
          <w:tcPr>
            <w:tcW w:w="960" w:type="dxa"/>
            <w:noWrap/>
            <w:hideMark/>
          </w:tcPr>
          <w:p w14:paraId="0C99D809" w14:textId="77777777" w:rsidR="00435557" w:rsidRPr="00435557" w:rsidRDefault="00435557" w:rsidP="00435557">
            <w:r w:rsidRPr="00435557">
              <w:t>2.51288</w:t>
            </w:r>
          </w:p>
        </w:tc>
        <w:tc>
          <w:tcPr>
            <w:tcW w:w="960" w:type="dxa"/>
            <w:noWrap/>
            <w:hideMark/>
          </w:tcPr>
          <w:p w14:paraId="050181AD" w14:textId="77777777" w:rsidR="00435557" w:rsidRPr="00435557" w:rsidRDefault="00435557" w:rsidP="00435557">
            <w:r w:rsidRPr="00435557">
              <w:t>3.36691</w:t>
            </w:r>
          </w:p>
        </w:tc>
        <w:tc>
          <w:tcPr>
            <w:tcW w:w="960" w:type="dxa"/>
            <w:noWrap/>
            <w:hideMark/>
          </w:tcPr>
          <w:p w14:paraId="25D88A5D" w14:textId="77777777" w:rsidR="00435557" w:rsidRPr="00435557" w:rsidRDefault="00435557" w:rsidP="00435557">
            <w:r w:rsidRPr="00435557">
              <w:t>5.424452</w:t>
            </w:r>
          </w:p>
        </w:tc>
        <w:tc>
          <w:tcPr>
            <w:tcW w:w="960" w:type="dxa"/>
            <w:noWrap/>
            <w:hideMark/>
          </w:tcPr>
          <w:p w14:paraId="7F40D451" w14:textId="77777777" w:rsidR="00435557" w:rsidRPr="00435557" w:rsidRDefault="00435557" w:rsidP="00435557">
            <w:r w:rsidRPr="00435557">
              <w:t>6.984432</w:t>
            </w:r>
          </w:p>
        </w:tc>
        <w:tc>
          <w:tcPr>
            <w:tcW w:w="960" w:type="dxa"/>
            <w:noWrap/>
            <w:hideMark/>
          </w:tcPr>
          <w:p w14:paraId="751E3304" w14:textId="77777777" w:rsidR="00435557" w:rsidRPr="00435557" w:rsidRDefault="00435557" w:rsidP="00435557">
            <w:r w:rsidRPr="00435557">
              <w:t>7.882576</w:t>
            </w:r>
          </w:p>
        </w:tc>
        <w:tc>
          <w:tcPr>
            <w:tcW w:w="960" w:type="dxa"/>
            <w:noWrap/>
            <w:hideMark/>
          </w:tcPr>
          <w:p w14:paraId="22980994" w14:textId="77777777" w:rsidR="00435557" w:rsidRPr="00435557" w:rsidRDefault="00435557" w:rsidP="00435557">
            <w:r w:rsidRPr="00435557">
              <w:t>2.483188</w:t>
            </w:r>
          </w:p>
        </w:tc>
        <w:tc>
          <w:tcPr>
            <w:tcW w:w="960" w:type="dxa"/>
            <w:noWrap/>
            <w:hideMark/>
          </w:tcPr>
          <w:p w14:paraId="3DB4469C" w14:textId="77777777" w:rsidR="00435557" w:rsidRPr="00435557" w:rsidRDefault="00435557" w:rsidP="00435557">
            <w:r w:rsidRPr="00435557">
              <w:t>3.149307</w:t>
            </w:r>
          </w:p>
        </w:tc>
        <w:tc>
          <w:tcPr>
            <w:tcW w:w="960" w:type="dxa"/>
            <w:noWrap/>
            <w:hideMark/>
          </w:tcPr>
          <w:p w14:paraId="4805B254" w14:textId="77777777" w:rsidR="00435557" w:rsidRPr="00435557" w:rsidRDefault="00435557" w:rsidP="00435557">
            <w:r w:rsidRPr="00435557">
              <w:t>5.783981</w:t>
            </w:r>
          </w:p>
        </w:tc>
        <w:tc>
          <w:tcPr>
            <w:tcW w:w="960" w:type="dxa"/>
            <w:noWrap/>
            <w:hideMark/>
          </w:tcPr>
          <w:p w14:paraId="1D970A53" w14:textId="77777777" w:rsidR="00435557" w:rsidRPr="00435557" w:rsidRDefault="00435557" w:rsidP="00435557">
            <w:r w:rsidRPr="00435557">
              <w:t>6.481728</w:t>
            </w:r>
          </w:p>
        </w:tc>
        <w:tc>
          <w:tcPr>
            <w:tcW w:w="960" w:type="dxa"/>
            <w:noWrap/>
            <w:hideMark/>
          </w:tcPr>
          <w:p w14:paraId="4673C268" w14:textId="77777777" w:rsidR="00435557" w:rsidRPr="00435557" w:rsidRDefault="00435557" w:rsidP="00435557">
            <w:r w:rsidRPr="00435557">
              <w:t>10.89984</w:t>
            </w:r>
          </w:p>
        </w:tc>
      </w:tr>
      <w:tr w:rsidR="00435557" w:rsidRPr="00435557" w14:paraId="79EDA498" w14:textId="77777777" w:rsidTr="00435557">
        <w:trPr>
          <w:trHeight w:val="300"/>
        </w:trPr>
        <w:tc>
          <w:tcPr>
            <w:tcW w:w="960" w:type="dxa"/>
            <w:noWrap/>
            <w:hideMark/>
          </w:tcPr>
          <w:p w14:paraId="31EDCBFD" w14:textId="77777777" w:rsidR="00435557" w:rsidRPr="00435557" w:rsidRDefault="00435557" w:rsidP="00435557">
            <w:r w:rsidRPr="00435557">
              <w:t>2.559699</w:t>
            </w:r>
          </w:p>
        </w:tc>
        <w:tc>
          <w:tcPr>
            <w:tcW w:w="960" w:type="dxa"/>
            <w:noWrap/>
            <w:hideMark/>
          </w:tcPr>
          <w:p w14:paraId="0AB76707" w14:textId="77777777" w:rsidR="00435557" w:rsidRPr="00435557" w:rsidRDefault="00435557" w:rsidP="00435557">
            <w:r w:rsidRPr="00435557">
              <w:t>3.741782</w:t>
            </w:r>
          </w:p>
        </w:tc>
        <w:tc>
          <w:tcPr>
            <w:tcW w:w="960" w:type="dxa"/>
            <w:noWrap/>
            <w:hideMark/>
          </w:tcPr>
          <w:p w14:paraId="38F84146" w14:textId="77777777" w:rsidR="00435557" w:rsidRPr="00435557" w:rsidRDefault="00435557" w:rsidP="00435557">
            <w:r w:rsidRPr="00435557">
              <w:t>5.149498</w:t>
            </w:r>
          </w:p>
        </w:tc>
        <w:tc>
          <w:tcPr>
            <w:tcW w:w="960" w:type="dxa"/>
            <w:noWrap/>
            <w:hideMark/>
          </w:tcPr>
          <w:p w14:paraId="26ECEA15" w14:textId="77777777" w:rsidR="00435557" w:rsidRPr="00435557" w:rsidRDefault="00435557" w:rsidP="00435557">
            <w:r w:rsidRPr="00435557">
              <w:t>7.499644</w:t>
            </w:r>
          </w:p>
        </w:tc>
        <w:tc>
          <w:tcPr>
            <w:tcW w:w="960" w:type="dxa"/>
            <w:noWrap/>
            <w:hideMark/>
          </w:tcPr>
          <w:p w14:paraId="69DCDE53" w14:textId="77777777" w:rsidR="00435557" w:rsidRPr="00435557" w:rsidRDefault="00435557" w:rsidP="00435557">
            <w:r w:rsidRPr="00435557">
              <w:t>8.340473</w:t>
            </w:r>
          </w:p>
        </w:tc>
        <w:tc>
          <w:tcPr>
            <w:tcW w:w="960" w:type="dxa"/>
            <w:noWrap/>
            <w:hideMark/>
          </w:tcPr>
          <w:p w14:paraId="594A06EB" w14:textId="77777777" w:rsidR="00435557" w:rsidRPr="00435557" w:rsidRDefault="00435557" w:rsidP="00435557">
            <w:r w:rsidRPr="00435557">
              <w:t>2.290182</w:t>
            </w:r>
          </w:p>
        </w:tc>
        <w:tc>
          <w:tcPr>
            <w:tcW w:w="960" w:type="dxa"/>
            <w:noWrap/>
            <w:hideMark/>
          </w:tcPr>
          <w:p w14:paraId="07F84D60" w14:textId="77777777" w:rsidR="00435557" w:rsidRPr="00435557" w:rsidRDefault="00435557" w:rsidP="00435557">
            <w:r w:rsidRPr="00435557">
              <w:t>3.884917</w:t>
            </w:r>
          </w:p>
        </w:tc>
        <w:tc>
          <w:tcPr>
            <w:tcW w:w="960" w:type="dxa"/>
            <w:noWrap/>
            <w:hideMark/>
          </w:tcPr>
          <w:p w14:paraId="5BBD13D8" w14:textId="77777777" w:rsidR="00435557" w:rsidRPr="00435557" w:rsidRDefault="00435557" w:rsidP="00435557">
            <w:r w:rsidRPr="00435557">
              <w:t>5.8113</w:t>
            </w:r>
          </w:p>
        </w:tc>
        <w:tc>
          <w:tcPr>
            <w:tcW w:w="960" w:type="dxa"/>
            <w:noWrap/>
            <w:hideMark/>
          </w:tcPr>
          <w:p w14:paraId="7FAF399B" w14:textId="77777777" w:rsidR="00435557" w:rsidRPr="00435557" w:rsidRDefault="00435557" w:rsidP="00435557">
            <w:r w:rsidRPr="00435557">
              <w:t>6.986323</w:t>
            </w:r>
          </w:p>
        </w:tc>
        <w:tc>
          <w:tcPr>
            <w:tcW w:w="960" w:type="dxa"/>
            <w:noWrap/>
            <w:hideMark/>
          </w:tcPr>
          <w:p w14:paraId="0041DDFB" w14:textId="77777777" w:rsidR="00435557" w:rsidRPr="00435557" w:rsidRDefault="00435557" w:rsidP="00435557">
            <w:r w:rsidRPr="00435557">
              <w:t>7.930358</w:t>
            </w:r>
          </w:p>
        </w:tc>
      </w:tr>
      <w:tr w:rsidR="00435557" w:rsidRPr="00435557" w14:paraId="70573F60" w14:textId="77777777" w:rsidTr="00435557">
        <w:trPr>
          <w:trHeight w:val="300"/>
        </w:trPr>
        <w:tc>
          <w:tcPr>
            <w:tcW w:w="960" w:type="dxa"/>
            <w:noWrap/>
            <w:hideMark/>
          </w:tcPr>
          <w:p w14:paraId="2CD06730" w14:textId="77777777" w:rsidR="00435557" w:rsidRPr="00435557" w:rsidRDefault="00435557" w:rsidP="00435557">
            <w:r w:rsidRPr="00435557">
              <w:t>2.725351</w:t>
            </w:r>
          </w:p>
        </w:tc>
        <w:tc>
          <w:tcPr>
            <w:tcW w:w="960" w:type="dxa"/>
            <w:noWrap/>
            <w:hideMark/>
          </w:tcPr>
          <w:p w14:paraId="521369FD" w14:textId="77777777" w:rsidR="00435557" w:rsidRPr="00435557" w:rsidRDefault="00435557" w:rsidP="00435557">
            <w:r w:rsidRPr="00435557">
              <w:t>3.453532</w:t>
            </w:r>
          </w:p>
        </w:tc>
        <w:tc>
          <w:tcPr>
            <w:tcW w:w="960" w:type="dxa"/>
            <w:noWrap/>
            <w:hideMark/>
          </w:tcPr>
          <w:p w14:paraId="4DD5E8AC" w14:textId="77777777" w:rsidR="00435557" w:rsidRPr="00435557" w:rsidRDefault="00435557" w:rsidP="00435557">
            <w:r w:rsidRPr="00435557">
              <w:t>5.397313</w:t>
            </w:r>
          </w:p>
        </w:tc>
        <w:tc>
          <w:tcPr>
            <w:tcW w:w="960" w:type="dxa"/>
            <w:noWrap/>
            <w:hideMark/>
          </w:tcPr>
          <w:p w14:paraId="224BFF8E" w14:textId="77777777" w:rsidR="00435557" w:rsidRPr="00435557" w:rsidRDefault="00435557" w:rsidP="00435557">
            <w:r w:rsidRPr="00435557">
              <w:t>7.780157</w:t>
            </w:r>
          </w:p>
        </w:tc>
        <w:tc>
          <w:tcPr>
            <w:tcW w:w="960" w:type="dxa"/>
            <w:noWrap/>
            <w:hideMark/>
          </w:tcPr>
          <w:p w14:paraId="5897A1BB" w14:textId="77777777" w:rsidR="00435557" w:rsidRPr="00435557" w:rsidRDefault="00435557" w:rsidP="00435557">
            <w:r w:rsidRPr="00435557">
              <w:t>11.30255</w:t>
            </w:r>
          </w:p>
        </w:tc>
        <w:tc>
          <w:tcPr>
            <w:tcW w:w="960" w:type="dxa"/>
            <w:noWrap/>
            <w:hideMark/>
          </w:tcPr>
          <w:p w14:paraId="4C247726" w14:textId="77777777" w:rsidR="00435557" w:rsidRPr="00435557" w:rsidRDefault="00435557" w:rsidP="00435557">
            <w:r w:rsidRPr="00435557">
              <w:t>2.416846</w:t>
            </w:r>
          </w:p>
        </w:tc>
        <w:tc>
          <w:tcPr>
            <w:tcW w:w="960" w:type="dxa"/>
            <w:noWrap/>
            <w:hideMark/>
          </w:tcPr>
          <w:p w14:paraId="2DFBBC15" w14:textId="77777777" w:rsidR="00435557" w:rsidRPr="00435557" w:rsidRDefault="00435557" w:rsidP="00435557">
            <w:r w:rsidRPr="00435557">
              <w:t>4.531158</w:t>
            </w:r>
          </w:p>
        </w:tc>
        <w:tc>
          <w:tcPr>
            <w:tcW w:w="960" w:type="dxa"/>
            <w:noWrap/>
            <w:hideMark/>
          </w:tcPr>
          <w:p w14:paraId="2D6B2BDA" w14:textId="77777777" w:rsidR="00435557" w:rsidRPr="00435557" w:rsidRDefault="00435557" w:rsidP="00435557">
            <w:r w:rsidRPr="00435557">
              <w:t>7.733115</w:t>
            </w:r>
          </w:p>
        </w:tc>
        <w:tc>
          <w:tcPr>
            <w:tcW w:w="960" w:type="dxa"/>
            <w:noWrap/>
            <w:hideMark/>
          </w:tcPr>
          <w:p w14:paraId="037E02D8" w14:textId="77777777" w:rsidR="00435557" w:rsidRPr="00435557" w:rsidRDefault="00435557" w:rsidP="00435557">
            <w:r w:rsidRPr="00435557">
              <w:t>8.493189</w:t>
            </w:r>
          </w:p>
        </w:tc>
        <w:tc>
          <w:tcPr>
            <w:tcW w:w="960" w:type="dxa"/>
            <w:noWrap/>
            <w:hideMark/>
          </w:tcPr>
          <w:p w14:paraId="143FD83C" w14:textId="77777777" w:rsidR="00435557" w:rsidRPr="00435557" w:rsidRDefault="00435557" w:rsidP="00435557">
            <w:r w:rsidRPr="00435557">
              <w:t>8.746801</w:t>
            </w:r>
          </w:p>
        </w:tc>
      </w:tr>
      <w:tr w:rsidR="00435557" w:rsidRPr="00435557" w14:paraId="7F69E8FF" w14:textId="77777777" w:rsidTr="00435557">
        <w:trPr>
          <w:trHeight w:val="300"/>
        </w:trPr>
        <w:tc>
          <w:tcPr>
            <w:tcW w:w="960" w:type="dxa"/>
            <w:noWrap/>
            <w:hideMark/>
          </w:tcPr>
          <w:p w14:paraId="5E272DF3" w14:textId="77777777" w:rsidR="00435557" w:rsidRPr="00435557" w:rsidRDefault="00435557" w:rsidP="00435557">
            <w:r w:rsidRPr="00435557">
              <w:t>2.58242</w:t>
            </w:r>
          </w:p>
        </w:tc>
        <w:tc>
          <w:tcPr>
            <w:tcW w:w="960" w:type="dxa"/>
            <w:noWrap/>
            <w:hideMark/>
          </w:tcPr>
          <w:p w14:paraId="201AA8A8" w14:textId="77777777" w:rsidR="00435557" w:rsidRPr="00435557" w:rsidRDefault="00435557" w:rsidP="00435557">
            <w:r w:rsidRPr="00435557">
              <w:t>4.508323</w:t>
            </w:r>
          </w:p>
        </w:tc>
        <w:tc>
          <w:tcPr>
            <w:tcW w:w="960" w:type="dxa"/>
            <w:noWrap/>
            <w:hideMark/>
          </w:tcPr>
          <w:p w14:paraId="39C505A8" w14:textId="77777777" w:rsidR="00435557" w:rsidRPr="00435557" w:rsidRDefault="00435557" w:rsidP="00435557">
            <w:r w:rsidRPr="00435557">
              <w:t>5.74969</w:t>
            </w:r>
          </w:p>
        </w:tc>
        <w:tc>
          <w:tcPr>
            <w:tcW w:w="960" w:type="dxa"/>
            <w:noWrap/>
            <w:hideMark/>
          </w:tcPr>
          <w:p w14:paraId="5676C297" w14:textId="77777777" w:rsidR="00435557" w:rsidRPr="00435557" w:rsidRDefault="00435557" w:rsidP="00435557">
            <w:r w:rsidRPr="00435557">
              <w:t>6.692441</w:t>
            </w:r>
          </w:p>
        </w:tc>
        <w:tc>
          <w:tcPr>
            <w:tcW w:w="960" w:type="dxa"/>
            <w:noWrap/>
            <w:hideMark/>
          </w:tcPr>
          <w:p w14:paraId="2513FC6A" w14:textId="77777777" w:rsidR="00435557" w:rsidRPr="00435557" w:rsidRDefault="00435557" w:rsidP="00435557">
            <w:r w:rsidRPr="00435557">
              <w:t>10.16446</w:t>
            </w:r>
          </w:p>
        </w:tc>
        <w:tc>
          <w:tcPr>
            <w:tcW w:w="960" w:type="dxa"/>
            <w:noWrap/>
            <w:hideMark/>
          </w:tcPr>
          <w:p w14:paraId="0AC73505" w14:textId="77777777" w:rsidR="00435557" w:rsidRPr="00435557" w:rsidRDefault="00435557" w:rsidP="00435557">
            <w:r w:rsidRPr="00435557">
              <w:t>2.690991</w:t>
            </w:r>
          </w:p>
        </w:tc>
        <w:tc>
          <w:tcPr>
            <w:tcW w:w="960" w:type="dxa"/>
            <w:noWrap/>
            <w:hideMark/>
          </w:tcPr>
          <w:p w14:paraId="1749B15F" w14:textId="77777777" w:rsidR="00435557" w:rsidRPr="00435557" w:rsidRDefault="00435557" w:rsidP="00435557">
            <w:r w:rsidRPr="00435557">
              <w:t>3.816529</w:t>
            </w:r>
          </w:p>
        </w:tc>
        <w:tc>
          <w:tcPr>
            <w:tcW w:w="960" w:type="dxa"/>
            <w:noWrap/>
            <w:hideMark/>
          </w:tcPr>
          <w:p w14:paraId="012657F7" w14:textId="77777777" w:rsidR="00435557" w:rsidRPr="00435557" w:rsidRDefault="00435557" w:rsidP="00435557">
            <w:r w:rsidRPr="00435557">
              <w:t>5.431687</w:t>
            </w:r>
          </w:p>
        </w:tc>
        <w:tc>
          <w:tcPr>
            <w:tcW w:w="960" w:type="dxa"/>
            <w:noWrap/>
            <w:hideMark/>
          </w:tcPr>
          <w:p w14:paraId="37095907" w14:textId="77777777" w:rsidR="00435557" w:rsidRPr="00435557" w:rsidRDefault="00435557" w:rsidP="00435557">
            <w:r w:rsidRPr="00435557">
              <w:t>6.588761</w:t>
            </w:r>
          </w:p>
        </w:tc>
        <w:tc>
          <w:tcPr>
            <w:tcW w:w="960" w:type="dxa"/>
            <w:noWrap/>
            <w:hideMark/>
          </w:tcPr>
          <w:p w14:paraId="7CA92128" w14:textId="77777777" w:rsidR="00435557" w:rsidRPr="00435557" w:rsidRDefault="00435557" w:rsidP="00435557">
            <w:r w:rsidRPr="00435557">
              <w:t>10.66086</w:t>
            </w:r>
          </w:p>
        </w:tc>
      </w:tr>
      <w:tr w:rsidR="00435557" w:rsidRPr="00435557" w14:paraId="216D0F94" w14:textId="77777777" w:rsidTr="00435557">
        <w:trPr>
          <w:trHeight w:val="300"/>
        </w:trPr>
        <w:tc>
          <w:tcPr>
            <w:tcW w:w="960" w:type="dxa"/>
            <w:noWrap/>
            <w:hideMark/>
          </w:tcPr>
          <w:p w14:paraId="1D1C8D61" w14:textId="77777777" w:rsidR="00435557" w:rsidRPr="00435557" w:rsidRDefault="00435557" w:rsidP="00435557">
            <w:r w:rsidRPr="00435557">
              <w:t>2.821155</w:t>
            </w:r>
          </w:p>
        </w:tc>
        <w:tc>
          <w:tcPr>
            <w:tcW w:w="960" w:type="dxa"/>
            <w:noWrap/>
            <w:hideMark/>
          </w:tcPr>
          <w:p w14:paraId="6B6876C3" w14:textId="77777777" w:rsidR="00435557" w:rsidRPr="00435557" w:rsidRDefault="00435557" w:rsidP="00435557">
            <w:r w:rsidRPr="00435557">
              <w:t>4.500024</w:t>
            </w:r>
          </w:p>
        </w:tc>
        <w:tc>
          <w:tcPr>
            <w:tcW w:w="960" w:type="dxa"/>
            <w:noWrap/>
            <w:hideMark/>
          </w:tcPr>
          <w:p w14:paraId="21A0FD58" w14:textId="77777777" w:rsidR="00435557" w:rsidRPr="00435557" w:rsidRDefault="00435557" w:rsidP="00435557">
            <w:r w:rsidRPr="00435557">
              <w:t>5.684037</w:t>
            </w:r>
          </w:p>
        </w:tc>
        <w:tc>
          <w:tcPr>
            <w:tcW w:w="960" w:type="dxa"/>
            <w:noWrap/>
            <w:hideMark/>
          </w:tcPr>
          <w:p w14:paraId="3823DF07" w14:textId="77777777" w:rsidR="00435557" w:rsidRPr="00435557" w:rsidRDefault="00435557" w:rsidP="00435557">
            <w:r w:rsidRPr="00435557">
              <w:t>9.409232</w:t>
            </w:r>
          </w:p>
        </w:tc>
        <w:tc>
          <w:tcPr>
            <w:tcW w:w="960" w:type="dxa"/>
            <w:noWrap/>
            <w:hideMark/>
          </w:tcPr>
          <w:p w14:paraId="532FE303" w14:textId="77777777" w:rsidR="00435557" w:rsidRPr="00435557" w:rsidRDefault="00435557" w:rsidP="00435557">
            <w:r w:rsidRPr="00435557">
              <w:t>8.877528</w:t>
            </w:r>
          </w:p>
        </w:tc>
        <w:tc>
          <w:tcPr>
            <w:tcW w:w="960" w:type="dxa"/>
            <w:noWrap/>
            <w:hideMark/>
          </w:tcPr>
          <w:p w14:paraId="6F24D143" w14:textId="77777777" w:rsidR="00435557" w:rsidRPr="00435557" w:rsidRDefault="00435557" w:rsidP="00435557">
            <w:r w:rsidRPr="00435557">
              <w:t>2.666715</w:t>
            </w:r>
          </w:p>
        </w:tc>
        <w:tc>
          <w:tcPr>
            <w:tcW w:w="960" w:type="dxa"/>
            <w:noWrap/>
            <w:hideMark/>
          </w:tcPr>
          <w:p w14:paraId="727CFC1C" w14:textId="77777777" w:rsidR="00435557" w:rsidRPr="00435557" w:rsidRDefault="00435557" w:rsidP="00435557">
            <w:r w:rsidRPr="00435557">
              <w:t>4.550787</w:t>
            </w:r>
          </w:p>
        </w:tc>
        <w:tc>
          <w:tcPr>
            <w:tcW w:w="960" w:type="dxa"/>
            <w:noWrap/>
            <w:hideMark/>
          </w:tcPr>
          <w:p w14:paraId="3FE0B948" w14:textId="77777777" w:rsidR="00435557" w:rsidRPr="00435557" w:rsidRDefault="00435557" w:rsidP="00435557">
            <w:r w:rsidRPr="00435557">
              <w:t>5.678544</w:t>
            </w:r>
          </w:p>
        </w:tc>
        <w:tc>
          <w:tcPr>
            <w:tcW w:w="960" w:type="dxa"/>
            <w:noWrap/>
            <w:hideMark/>
          </w:tcPr>
          <w:p w14:paraId="2B30C36B" w14:textId="77777777" w:rsidR="00435557" w:rsidRPr="00435557" w:rsidRDefault="00435557" w:rsidP="00435557">
            <w:r w:rsidRPr="00435557">
              <w:t>6.900858</w:t>
            </w:r>
          </w:p>
        </w:tc>
        <w:tc>
          <w:tcPr>
            <w:tcW w:w="960" w:type="dxa"/>
            <w:noWrap/>
            <w:hideMark/>
          </w:tcPr>
          <w:p w14:paraId="08C5A58F" w14:textId="77777777" w:rsidR="00435557" w:rsidRPr="00435557" w:rsidRDefault="00435557" w:rsidP="00435557">
            <w:r w:rsidRPr="00435557">
              <w:t>11.12469</w:t>
            </w:r>
          </w:p>
        </w:tc>
      </w:tr>
      <w:tr w:rsidR="00435557" w:rsidRPr="00435557" w14:paraId="2FD23B00" w14:textId="77777777" w:rsidTr="00435557">
        <w:trPr>
          <w:trHeight w:val="300"/>
        </w:trPr>
        <w:tc>
          <w:tcPr>
            <w:tcW w:w="960" w:type="dxa"/>
            <w:noWrap/>
            <w:hideMark/>
          </w:tcPr>
          <w:p w14:paraId="6FFB762E" w14:textId="77777777" w:rsidR="00435557" w:rsidRPr="00435557" w:rsidRDefault="00435557" w:rsidP="00435557">
            <w:r w:rsidRPr="00435557">
              <w:t>3.403331</w:t>
            </w:r>
          </w:p>
        </w:tc>
        <w:tc>
          <w:tcPr>
            <w:tcW w:w="960" w:type="dxa"/>
            <w:noWrap/>
            <w:hideMark/>
          </w:tcPr>
          <w:p w14:paraId="1CF1C59D" w14:textId="77777777" w:rsidR="00435557" w:rsidRPr="00435557" w:rsidRDefault="00435557" w:rsidP="00435557">
            <w:r w:rsidRPr="00435557">
              <w:t>4.386612</w:t>
            </w:r>
          </w:p>
        </w:tc>
        <w:tc>
          <w:tcPr>
            <w:tcW w:w="960" w:type="dxa"/>
            <w:noWrap/>
            <w:hideMark/>
          </w:tcPr>
          <w:p w14:paraId="0236D81A" w14:textId="77777777" w:rsidR="00435557" w:rsidRPr="00435557" w:rsidRDefault="00435557" w:rsidP="00435557">
            <w:r w:rsidRPr="00435557">
              <w:t>5.866268</w:t>
            </w:r>
          </w:p>
        </w:tc>
        <w:tc>
          <w:tcPr>
            <w:tcW w:w="960" w:type="dxa"/>
            <w:noWrap/>
            <w:hideMark/>
          </w:tcPr>
          <w:p w14:paraId="0D0D1C8A" w14:textId="77777777" w:rsidR="00435557" w:rsidRPr="00435557" w:rsidRDefault="00435557" w:rsidP="00435557">
            <w:r w:rsidRPr="00435557">
              <w:t>8.673178</w:t>
            </w:r>
          </w:p>
        </w:tc>
        <w:tc>
          <w:tcPr>
            <w:tcW w:w="960" w:type="dxa"/>
            <w:noWrap/>
            <w:hideMark/>
          </w:tcPr>
          <w:p w14:paraId="4B0C8B5D" w14:textId="77777777" w:rsidR="00435557" w:rsidRPr="00435557" w:rsidRDefault="00435557" w:rsidP="00435557">
            <w:r w:rsidRPr="00435557">
              <w:t>12.28924</w:t>
            </w:r>
          </w:p>
        </w:tc>
        <w:tc>
          <w:tcPr>
            <w:tcW w:w="960" w:type="dxa"/>
            <w:noWrap/>
            <w:hideMark/>
          </w:tcPr>
          <w:p w14:paraId="3B4B4638" w14:textId="77777777" w:rsidR="00435557" w:rsidRPr="00435557" w:rsidRDefault="00435557" w:rsidP="00435557">
            <w:r w:rsidRPr="00435557">
              <w:t>2.905933</w:t>
            </w:r>
          </w:p>
        </w:tc>
        <w:tc>
          <w:tcPr>
            <w:tcW w:w="960" w:type="dxa"/>
            <w:noWrap/>
            <w:hideMark/>
          </w:tcPr>
          <w:p w14:paraId="51D19BEC" w14:textId="77777777" w:rsidR="00435557" w:rsidRPr="00435557" w:rsidRDefault="00435557" w:rsidP="00435557">
            <w:r w:rsidRPr="00435557">
              <w:t>4.441269</w:t>
            </w:r>
          </w:p>
        </w:tc>
        <w:tc>
          <w:tcPr>
            <w:tcW w:w="960" w:type="dxa"/>
            <w:noWrap/>
            <w:hideMark/>
          </w:tcPr>
          <w:p w14:paraId="715794CF" w14:textId="77777777" w:rsidR="00435557" w:rsidRPr="00435557" w:rsidRDefault="00435557" w:rsidP="00435557">
            <w:r w:rsidRPr="00435557">
              <w:t>5.651849</w:t>
            </w:r>
          </w:p>
        </w:tc>
        <w:tc>
          <w:tcPr>
            <w:tcW w:w="960" w:type="dxa"/>
            <w:noWrap/>
            <w:hideMark/>
          </w:tcPr>
          <w:p w14:paraId="47F4AE81" w14:textId="77777777" w:rsidR="00435557" w:rsidRPr="00435557" w:rsidRDefault="00435557" w:rsidP="00435557">
            <w:r w:rsidRPr="00435557">
              <w:t>7.730214</w:t>
            </w:r>
          </w:p>
        </w:tc>
        <w:tc>
          <w:tcPr>
            <w:tcW w:w="960" w:type="dxa"/>
            <w:noWrap/>
            <w:hideMark/>
          </w:tcPr>
          <w:p w14:paraId="10D75485" w14:textId="77777777" w:rsidR="00435557" w:rsidRPr="00435557" w:rsidRDefault="00435557" w:rsidP="00435557">
            <w:r w:rsidRPr="00435557">
              <w:t>9.306115</w:t>
            </w:r>
          </w:p>
        </w:tc>
      </w:tr>
      <w:tr w:rsidR="00435557" w:rsidRPr="00435557" w14:paraId="34D3C7C7" w14:textId="77777777" w:rsidTr="00435557">
        <w:trPr>
          <w:trHeight w:val="300"/>
        </w:trPr>
        <w:tc>
          <w:tcPr>
            <w:tcW w:w="960" w:type="dxa"/>
            <w:noWrap/>
            <w:hideMark/>
          </w:tcPr>
          <w:p w14:paraId="2F2E29D2" w14:textId="77777777" w:rsidR="00435557" w:rsidRPr="00435557" w:rsidRDefault="00435557" w:rsidP="00435557">
            <w:r w:rsidRPr="00435557">
              <w:t>2.943643</w:t>
            </w:r>
          </w:p>
        </w:tc>
        <w:tc>
          <w:tcPr>
            <w:tcW w:w="960" w:type="dxa"/>
            <w:noWrap/>
            <w:hideMark/>
          </w:tcPr>
          <w:p w14:paraId="19072752" w14:textId="77777777" w:rsidR="00435557" w:rsidRPr="00435557" w:rsidRDefault="00435557" w:rsidP="00435557">
            <w:r w:rsidRPr="00435557">
              <w:t>4.380949</w:t>
            </w:r>
          </w:p>
        </w:tc>
        <w:tc>
          <w:tcPr>
            <w:tcW w:w="960" w:type="dxa"/>
            <w:noWrap/>
            <w:hideMark/>
          </w:tcPr>
          <w:p w14:paraId="427C39F3" w14:textId="77777777" w:rsidR="00435557" w:rsidRPr="00435557" w:rsidRDefault="00435557" w:rsidP="00435557">
            <w:r w:rsidRPr="00435557">
              <w:t>5.793261</w:t>
            </w:r>
          </w:p>
        </w:tc>
        <w:tc>
          <w:tcPr>
            <w:tcW w:w="960" w:type="dxa"/>
            <w:noWrap/>
            <w:hideMark/>
          </w:tcPr>
          <w:p w14:paraId="32C7EBDB" w14:textId="77777777" w:rsidR="00435557" w:rsidRPr="00435557" w:rsidRDefault="00435557" w:rsidP="00435557">
            <w:r w:rsidRPr="00435557">
              <w:t>7.313822</w:t>
            </w:r>
          </w:p>
        </w:tc>
        <w:tc>
          <w:tcPr>
            <w:tcW w:w="960" w:type="dxa"/>
            <w:noWrap/>
            <w:hideMark/>
          </w:tcPr>
          <w:p w14:paraId="3AAFFC76" w14:textId="77777777" w:rsidR="00435557" w:rsidRPr="00435557" w:rsidRDefault="00435557" w:rsidP="00435557">
            <w:r w:rsidRPr="00435557">
              <w:t>11.79647</w:t>
            </w:r>
          </w:p>
        </w:tc>
        <w:tc>
          <w:tcPr>
            <w:tcW w:w="960" w:type="dxa"/>
            <w:noWrap/>
            <w:hideMark/>
          </w:tcPr>
          <w:p w14:paraId="0C7514C9" w14:textId="77777777" w:rsidR="00435557" w:rsidRPr="00435557" w:rsidRDefault="00435557" w:rsidP="00435557">
            <w:r w:rsidRPr="00435557">
              <w:t>2.935816</w:t>
            </w:r>
          </w:p>
        </w:tc>
        <w:tc>
          <w:tcPr>
            <w:tcW w:w="960" w:type="dxa"/>
            <w:noWrap/>
            <w:hideMark/>
          </w:tcPr>
          <w:p w14:paraId="02AB154D" w14:textId="77777777" w:rsidR="00435557" w:rsidRPr="00435557" w:rsidRDefault="00435557" w:rsidP="00435557">
            <w:r w:rsidRPr="00435557">
              <w:t>5.365434</w:t>
            </w:r>
          </w:p>
        </w:tc>
        <w:tc>
          <w:tcPr>
            <w:tcW w:w="960" w:type="dxa"/>
            <w:noWrap/>
            <w:hideMark/>
          </w:tcPr>
          <w:p w14:paraId="785CD9E0" w14:textId="77777777" w:rsidR="00435557" w:rsidRPr="00435557" w:rsidRDefault="00435557" w:rsidP="00435557">
            <w:r w:rsidRPr="00435557">
              <w:t>5.767328</w:t>
            </w:r>
          </w:p>
        </w:tc>
        <w:tc>
          <w:tcPr>
            <w:tcW w:w="960" w:type="dxa"/>
            <w:noWrap/>
            <w:hideMark/>
          </w:tcPr>
          <w:p w14:paraId="1D1F5B58" w14:textId="77777777" w:rsidR="00435557" w:rsidRPr="00435557" w:rsidRDefault="00435557" w:rsidP="00435557">
            <w:r w:rsidRPr="00435557">
              <w:t>7.583556</w:t>
            </w:r>
          </w:p>
        </w:tc>
        <w:tc>
          <w:tcPr>
            <w:tcW w:w="960" w:type="dxa"/>
            <w:noWrap/>
            <w:hideMark/>
          </w:tcPr>
          <w:p w14:paraId="56FFF7D7" w14:textId="77777777" w:rsidR="00435557" w:rsidRPr="00435557" w:rsidRDefault="00435557" w:rsidP="00435557">
            <w:r w:rsidRPr="00435557">
              <w:t>8.399577</w:t>
            </w:r>
          </w:p>
        </w:tc>
      </w:tr>
      <w:tr w:rsidR="00435557" w:rsidRPr="00435557" w14:paraId="4A70606B" w14:textId="77777777" w:rsidTr="00435557">
        <w:trPr>
          <w:trHeight w:val="300"/>
        </w:trPr>
        <w:tc>
          <w:tcPr>
            <w:tcW w:w="960" w:type="dxa"/>
            <w:noWrap/>
            <w:hideMark/>
          </w:tcPr>
          <w:p w14:paraId="3BA3DA83" w14:textId="77777777" w:rsidR="00435557" w:rsidRPr="00435557" w:rsidRDefault="00435557" w:rsidP="00435557">
            <w:r w:rsidRPr="00435557">
              <w:t>3.447974</w:t>
            </w:r>
          </w:p>
        </w:tc>
        <w:tc>
          <w:tcPr>
            <w:tcW w:w="960" w:type="dxa"/>
            <w:noWrap/>
            <w:hideMark/>
          </w:tcPr>
          <w:p w14:paraId="1802966E" w14:textId="77777777" w:rsidR="00435557" w:rsidRPr="00435557" w:rsidRDefault="00435557" w:rsidP="00435557">
            <w:r w:rsidRPr="00435557">
              <w:t>4.262802</w:t>
            </w:r>
          </w:p>
        </w:tc>
        <w:tc>
          <w:tcPr>
            <w:tcW w:w="960" w:type="dxa"/>
            <w:noWrap/>
            <w:hideMark/>
          </w:tcPr>
          <w:p w14:paraId="3651AE56" w14:textId="77777777" w:rsidR="00435557" w:rsidRPr="00435557" w:rsidRDefault="00435557" w:rsidP="00435557">
            <w:r w:rsidRPr="00435557">
              <w:t>6.214532</w:t>
            </w:r>
          </w:p>
        </w:tc>
        <w:tc>
          <w:tcPr>
            <w:tcW w:w="960" w:type="dxa"/>
            <w:noWrap/>
            <w:hideMark/>
          </w:tcPr>
          <w:p w14:paraId="7699F1CE" w14:textId="77777777" w:rsidR="00435557" w:rsidRPr="00435557" w:rsidRDefault="00435557" w:rsidP="00435557">
            <w:r w:rsidRPr="00435557">
              <w:t>7.843816</w:t>
            </w:r>
          </w:p>
        </w:tc>
        <w:tc>
          <w:tcPr>
            <w:tcW w:w="960" w:type="dxa"/>
            <w:noWrap/>
            <w:hideMark/>
          </w:tcPr>
          <w:p w14:paraId="0ADE6081" w14:textId="77777777" w:rsidR="00435557" w:rsidRPr="00435557" w:rsidRDefault="00435557" w:rsidP="00435557">
            <w:r w:rsidRPr="00435557">
              <w:t>9.586402</w:t>
            </w:r>
          </w:p>
        </w:tc>
        <w:tc>
          <w:tcPr>
            <w:tcW w:w="960" w:type="dxa"/>
            <w:noWrap/>
            <w:hideMark/>
          </w:tcPr>
          <w:p w14:paraId="1028E14D" w14:textId="77777777" w:rsidR="00435557" w:rsidRPr="00435557" w:rsidRDefault="00435557" w:rsidP="00435557">
            <w:r w:rsidRPr="00435557">
              <w:t>2.765924</w:t>
            </w:r>
          </w:p>
        </w:tc>
        <w:tc>
          <w:tcPr>
            <w:tcW w:w="960" w:type="dxa"/>
            <w:noWrap/>
            <w:hideMark/>
          </w:tcPr>
          <w:p w14:paraId="0B57EF70" w14:textId="77777777" w:rsidR="00435557" w:rsidRPr="00435557" w:rsidRDefault="00435557" w:rsidP="00435557">
            <w:r w:rsidRPr="00435557">
              <w:t>4.615204</w:t>
            </w:r>
          </w:p>
        </w:tc>
        <w:tc>
          <w:tcPr>
            <w:tcW w:w="960" w:type="dxa"/>
            <w:noWrap/>
            <w:hideMark/>
          </w:tcPr>
          <w:p w14:paraId="47895276" w14:textId="77777777" w:rsidR="00435557" w:rsidRPr="00435557" w:rsidRDefault="00435557" w:rsidP="00435557">
            <w:r w:rsidRPr="00435557">
              <w:t>6.177025</w:t>
            </w:r>
          </w:p>
        </w:tc>
        <w:tc>
          <w:tcPr>
            <w:tcW w:w="960" w:type="dxa"/>
            <w:noWrap/>
            <w:hideMark/>
          </w:tcPr>
          <w:p w14:paraId="7A2D4A3C" w14:textId="77777777" w:rsidR="00435557" w:rsidRPr="00435557" w:rsidRDefault="00435557" w:rsidP="00435557">
            <w:r w:rsidRPr="00435557">
              <w:t>9.787181</w:t>
            </w:r>
          </w:p>
        </w:tc>
        <w:tc>
          <w:tcPr>
            <w:tcW w:w="960" w:type="dxa"/>
            <w:noWrap/>
            <w:hideMark/>
          </w:tcPr>
          <w:p w14:paraId="3685EA0A" w14:textId="77777777" w:rsidR="00435557" w:rsidRPr="00435557" w:rsidRDefault="00435557" w:rsidP="00435557">
            <w:r w:rsidRPr="00435557">
              <w:t>12.89086</w:t>
            </w:r>
          </w:p>
        </w:tc>
      </w:tr>
      <w:tr w:rsidR="00435557" w:rsidRPr="00435557" w14:paraId="4F20ADEF" w14:textId="77777777" w:rsidTr="00435557">
        <w:trPr>
          <w:trHeight w:val="300"/>
        </w:trPr>
        <w:tc>
          <w:tcPr>
            <w:tcW w:w="960" w:type="dxa"/>
            <w:noWrap/>
            <w:hideMark/>
          </w:tcPr>
          <w:p w14:paraId="542FBA18" w14:textId="77777777" w:rsidR="00435557" w:rsidRPr="00435557" w:rsidRDefault="00435557" w:rsidP="00435557">
            <w:pPr>
              <w:rPr>
                <w:b/>
                <w:bCs/>
              </w:rPr>
            </w:pPr>
            <w:r w:rsidRPr="00435557">
              <w:rPr>
                <w:b/>
                <w:bCs/>
              </w:rPr>
              <w:t>2.807117</w:t>
            </w:r>
          </w:p>
        </w:tc>
        <w:tc>
          <w:tcPr>
            <w:tcW w:w="960" w:type="dxa"/>
            <w:noWrap/>
            <w:hideMark/>
          </w:tcPr>
          <w:p w14:paraId="460300A9" w14:textId="77777777" w:rsidR="00435557" w:rsidRPr="00435557" w:rsidRDefault="00435557" w:rsidP="00435557">
            <w:pPr>
              <w:rPr>
                <w:b/>
                <w:bCs/>
              </w:rPr>
            </w:pPr>
            <w:r w:rsidRPr="00435557">
              <w:rPr>
                <w:b/>
                <w:bCs/>
              </w:rPr>
              <w:t>3.829113</w:t>
            </w:r>
          </w:p>
        </w:tc>
        <w:tc>
          <w:tcPr>
            <w:tcW w:w="960" w:type="dxa"/>
            <w:noWrap/>
            <w:hideMark/>
          </w:tcPr>
          <w:p w14:paraId="7C3D3A58" w14:textId="77777777" w:rsidR="00435557" w:rsidRPr="00435557" w:rsidRDefault="00435557" w:rsidP="00435557">
            <w:pPr>
              <w:rPr>
                <w:b/>
                <w:bCs/>
              </w:rPr>
            </w:pPr>
            <w:r w:rsidRPr="00435557">
              <w:rPr>
                <w:b/>
                <w:bCs/>
              </w:rPr>
              <w:t>5.495166</w:t>
            </w:r>
          </w:p>
        </w:tc>
        <w:tc>
          <w:tcPr>
            <w:tcW w:w="960" w:type="dxa"/>
            <w:noWrap/>
            <w:hideMark/>
          </w:tcPr>
          <w:p w14:paraId="53F431D6" w14:textId="77777777" w:rsidR="00435557" w:rsidRPr="00435557" w:rsidRDefault="00435557" w:rsidP="00435557">
            <w:pPr>
              <w:rPr>
                <w:b/>
                <w:bCs/>
              </w:rPr>
            </w:pPr>
            <w:r w:rsidRPr="00435557">
              <w:rPr>
                <w:b/>
                <w:bCs/>
              </w:rPr>
              <w:t>7.599794</w:t>
            </w:r>
          </w:p>
        </w:tc>
        <w:tc>
          <w:tcPr>
            <w:tcW w:w="960" w:type="dxa"/>
            <w:noWrap/>
            <w:hideMark/>
          </w:tcPr>
          <w:p w14:paraId="5A28BFEC" w14:textId="77777777" w:rsidR="00435557" w:rsidRPr="00435557" w:rsidRDefault="00435557" w:rsidP="00435557">
            <w:pPr>
              <w:rPr>
                <w:b/>
                <w:bCs/>
              </w:rPr>
            </w:pPr>
            <w:r w:rsidRPr="00435557">
              <w:rPr>
                <w:b/>
                <w:bCs/>
              </w:rPr>
              <w:t>9.743075</w:t>
            </w:r>
          </w:p>
        </w:tc>
        <w:tc>
          <w:tcPr>
            <w:tcW w:w="960" w:type="dxa"/>
            <w:noWrap/>
            <w:hideMark/>
          </w:tcPr>
          <w:p w14:paraId="6857B120" w14:textId="77777777" w:rsidR="00435557" w:rsidRPr="00435557" w:rsidRDefault="00435557" w:rsidP="00435557">
            <w:pPr>
              <w:rPr>
                <w:b/>
                <w:bCs/>
              </w:rPr>
            </w:pPr>
            <w:r w:rsidRPr="00435557">
              <w:rPr>
                <w:b/>
                <w:bCs/>
              </w:rPr>
              <w:t>2.620874</w:t>
            </w:r>
          </w:p>
        </w:tc>
        <w:tc>
          <w:tcPr>
            <w:tcW w:w="960" w:type="dxa"/>
            <w:noWrap/>
            <w:hideMark/>
          </w:tcPr>
          <w:p w14:paraId="07330427" w14:textId="77777777" w:rsidR="00435557" w:rsidRPr="00435557" w:rsidRDefault="00435557" w:rsidP="00435557">
            <w:pPr>
              <w:rPr>
                <w:b/>
                <w:bCs/>
              </w:rPr>
            </w:pPr>
            <w:r w:rsidRPr="00435557">
              <w:rPr>
                <w:b/>
                <w:bCs/>
              </w:rPr>
              <w:t>3.990127</w:t>
            </w:r>
          </w:p>
        </w:tc>
        <w:tc>
          <w:tcPr>
            <w:tcW w:w="960" w:type="dxa"/>
            <w:noWrap/>
            <w:hideMark/>
          </w:tcPr>
          <w:p w14:paraId="4B32F262" w14:textId="77777777" w:rsidR="00435557" w:rsidRPr="00435557" w:rsidRDefault="00435557" w:rsidP="00435557">
            <w:pPr>
              <w:rPr>
                <w:b/>
                <w:bCs/>
              </w:rPr>
            </w:pPr>
            <w:r w:rsidRPr="00435557">
              <w:rPr>
                <w:b/>
                <w:bCs/>
              </w:rPr>
              <w:t>5.919528</w:t>
            </w:r>
          </w:p>
        </w:tc>
        <w:tc>
          <w:tcPr>
            <w:tcW w:w="960" w:type="dxa"/>
            <w:noWrap/>
            <w:hideMark/>
          </w:tcPr>
          <w:p w14:paraId="7C896580" w14:textId="77777777" w:rsidR="00435557" w:rsidRPr="00435557" w:rsidRDefault="00435557" w:rsidP="00435557">
            <w:pPr>
              <w:rPr>
                <w:b/>
                <w:bCs/>
              </w:rPr>
            </w:pPr>
            <w:r w:rsidRPr="00435557">
              <w:rPr>
                <w:b/>
                <w:bCs/>
              </w:rPr>
              <w:t>7.221636</w:t>
            </w:r>
          </w:p>
        </w:tc>
        <w:tc>
          <w:tcPr>
            <w:tcW w:w="960" w:type="dxa"/>
            <w:noWrap/>
            <w:hideMark/>
          </w:tcPr>
          <w:p w14:paraId="3E07DFC7" w14:textId="77777777" w:rsidR="00435557" w:rsidRPr="00435557" w:rsidRDefault="00435557" w:rsidP="00435557">
            <w:pPr>
              <w:rPr>
                <w:b/>
                <w:bCs/>
              </w:rPr>
            </w:pPr>
            <w:r w:rsidRPr="00435557">
              <w:rPr>
                <w:b/>
                <w:bCs/>
              </w:rPr>
              <w:t>9.696149</w:t>
            </w:r>
          </w:p>
        </w:tc>
      </w:tr>
    </w:tbl>
    <w:p w14:paraId="74421D05" w14:textId="0FB79F56" w:rsidR="00F529BC" w:rsidRDefault="00F529BC" w:rsidP="00F529BC">
      <w:r>
        <w:lastRenderedPageBreak/>
        <w:t>Raw data for Section 4.4.2.9 with all nodes performing Document Query (5 active nodes)</w:t>
      </w:r>
    </w:p>
    <w:p w14:paraId="609BE907" w14:textId="77777777" w:rsidR="00A13D1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47"/>
        <w:gridCol w:w="1147"/>
        <w:gridCol w:w="1147"/>
        <w:gridCol w:w="1147"/>
        <w:gridCol w:w="1147"/>
        <w:gridCol w:w="1147"/>
        <w:gridCol w:w="1147"/>
        <w:gridCol w:w="1147"/>
        <w:gridCol w:w="1147"/>
        <w:gridCol w:w="1147"/>
      </w:tblGrid>
      <w:tr w:rsidR="00A13D17" w:rsidRPr="00A13D17" w14:paraId="6910407C" w14:textId="77777777" w:rsidTr="00A13D17">
        <w:trPr>
          <w:trHeight w:val="261"/>
        </w:trPr>
        <w:tc>
          <w:tcPr>
            <w:tcW w:w="1147" w:type="dxa"/>
            <w:noWrap/>
            <w:hideMark/>
          </w:tcPr>
          <w:p w14:paraId="58479964" w14:textId="77777777" w:rsidR="00A13D17" w:rsidRPr="00A13D17" w:rsidRDefault="00A13D17" w:rsidP="00A13D17">
            <w:r w:rsidRPr="00A13D17">
              <w:t>Tx01</w:t>
            </w:r>
          </w:p>
        </w:tc>
        <w:tc>
          <w:tcPr>
            <w:tcW w:w="1147" w:type="dxa"/>
            <w:noWrap/>
            <w:hideMark/>
          </w:tcPr>
          <w:p w14:paraId="4DD48817" w14:textId="77777777" w:rsidR="00A13D17" w:rsidRPr="00A13D17" w:rsidRDefault="00A13D17" w:rsidP="00A13D17">
            <w:r w:rsidRPr="00A13D17">
              <w:t>Tx02</w:t>
            </w:r>
          </w:p>
        </w:tc>
        <w:tc>
          <w:tcPr>
            <w:tcW w:w="1147" w:type="dxa"/>
            <w:noWrap/>
            <w:hideMark/>
          </w:tcPr>
          <w:p w14:paraId="6D75B05F" w14:textId="77777777" w:rsidR="00A13D17" w:rsidRPr="00A13D17" w:rsidRDefault="00A13D17" w:rsidP="00A13D17">
            <w:r w:rsidRPr="00A13D17">
              <w:t>Tx03</w:t>
            </w:r>
          </w:p>
        </w:tc>
        <w:tc>
          <w:tcPr>
            <w:tcW w:w="1147" w:type="dxa"/>
            <w:noWrap/>
            <w:hideMark/>
          </w:tcPr>
          <w:p w14:paraId="56FC1A6E" w14:textId="77777777" w:rsidR="00A13D17" w:rsidRPr="00A13D17" w:rsidRDefault="00A13D17" w:rsidP="00A13D17">
            <w:r w:rsidRPr="00A13D17">
              <w:t>Tx04</w:t>
            </w:r>
          </w:p>
        </w:tc>
        <w:tc>
          <w:tcPr>
            <w:tcW w:w="1147" w:type="dxa"/>
            <w:noWrap/>
            <w:hideMark/>
          </w:tcPr>
          <w:p w14:paraId="208ED9C9" w14:textId="77777777" w:rsidR="00A13D17" w:rsidRPr="00A13D17" w:rsidRDefault="00A13D17" w:rsidP="00A13D17">
            <w:r w:rsidRPr="00A13D17">
              <w:t>Tx05</w:t>
            </w:r>
          </w:p>
        </w:tc>
        <w:tc>
          <w:tcPr>
            <w:tcW w:w="1147" w:type="dxa"/>
            <w:noWrap/>
            <w:hideMark/>
          </w:tcPr>
          <w:p w14:paraId="2345B61C" w14:textId="77777777" w:rsidR="00A13D17" w:rsidRPr="00A13D17" w:rsidRDefault="00A13D17" w:rsidP="00A13D17">
            <w:r w:rsidRPr="00A13D17">
              <w:t>Tx06</w:t>
            </w:r>
          </w:p>
        </w:tc>
        <w:tc>
          <w:tcPr>
            <w:tcW w:w="1147" w:type="dxa"/>
            <w:noWrap/>
            <w:hideMark/>
          </w:tcPr>
          <w:p w14:paraId="44680B97" w14:textId="77777777" w:rsidR="00A13D17" w:rsidRPr="00A13D17" w:rsidRDefault="00A13D17" w:rsidP="00A13D17">
            <w:r w:rsidRPr="00A13D17">
              <w:t>Tx07</w:t>
            </w:r>
          </w:p>
        </w:tc>
        <w:tc>
          <w:tcPr>
            <w:tcW w:w="1147" w:type="dxa"/>
            <w:noWrap/>
            <w:hideMark/>
          </w:tcPr>
          <w:p w14:paraId="66917B44" w14:textId="77777777" w:rsidR="00A13D17" w:rsidRPr="00A13D17" w:rsidRDefault="00A13D17" w:rsidP="00A13D17">
            <w:r w:rsidRPr="00A13D17">
              <w:t>Tx08</w:t>
            </w:r>
          </w:p>
        </w:tc>
        <w:tc>
          <w:tcPr>
            <w:tcW w:w="1147" w:type="dxa"/>
            <w:noWrap/>
            <w:hideMark/>
          </w:tcPr>
          <w:p w14:paraId="7632D09E" w14:textId="77777777" w:rsidR="00A13D17" w:rsidRPr="00A13D17" w:rsidRDefault="00A13D17" w:rsidP="00A13D17">
            <w:r w:rsidRPr="00A13D17">
              <w:t>Tx09</w:t>
            </w:r>
          </w:p>
        </w:tc>
        <w:tc>
          <w:tcPr>
            <w:tcW w:w="1147" w:type="dxa"/>
            <w:noWrap/>
            <w:hideMark/>
          </w:tcPr>
          <w:p w14:paraId="167A3357" w14:textId="77777777" w:rsidR="00A13D17" w:rsidRPr="00A13D17" w:rsidRDefault="00A13D17" w:rsidP="00A13D17">
            <w:r w:rsidRPr="00A13D17">
              <w:t>Tx10</w:t>
            </w:r>
          </w:p>
        </w:tc>
      </w:tr>
      <w:tr w:rsidR="00A13D17" w:rsidRPr="00A13D17" w14:paraId="2AAFAA29" w14:textId="77777777" w:rsidTr="00A13D17">
        <w:trPr>
          <w:trHeight w:val="261"/>
        </w:trPr>
        <w:tc>
          <w:tcPr>
            <w:tcW w:w="1147" w:type="dxa"/>
            <w:noWrap/>
            <w:hideMark/>
          </w:tcPr>
          <w:p w14:paraId="2F86B182" w14:textId="77777777" w:rsidR="00A13D17" w:rsidRPr="00A13D17" w:rsidRDefault="00A13D17" w:rsidP="00A13D17">
            <w:r w:rsidRPr="00A13D17">
              <w:t>1.524183</w:t>
            </w:r>
          </w:p>
        </w:tc>
        <w:tc>
          <w:tcPr>
            <w:tcW w:w="1147" w:type="dxa"/>
            <w:noWrap/>
            <w:hideMark/>
          </w:tcPr>
          <w:p w14:paraId="5D54A79C" w14:textId="77777777" w:rsidR="00A13D17" w:rsidRPr="00A13D17" w:rsidRDefault="00A13D17" w:rsidP="00A13D17">
            <w:r w:rsidRPr="00A13D17">
              <w:t>2.403166</w:t>
            </w:r>
          </w:p>
        </w:tc>
        <w:tc>
          <w:tcPr>
            <w:tcW w:w="1147" w:type="dxa"/>
            <w:noWrap/>
            <w:hideMark/>
          </w:tcPr>
          <w:p w14:paraId="13AEEE48" w14:textId="77777777" w:rsidR="00A13D17" w:rsidRPr="00A13D17" w:rsidRDefault="00A13D17" w:rsidP="00A13D17">
            <w:r w:rsidRPr="00A13D17">
              <w:t>4.504402</w:t>
            </w:r>
          </w:p>
        </w:tc>
        <w:tc>
          <w:tcPr>
            <w:tcW w:w="1147" w:type="dxa"/>
            <w:noWrap/>
            <w:hideMark/>
          </w:tcPr>
          <w:p w14:paraId="38F7F522" w14:textId="77777777" w:rsidR="00A13D17" w:rsidRPr="00A13D17" w:rsidRDefault="00A13D17" w:rsidP="00A13D17">
            <w:r w:rsidRPr="00A13D17">
              <w:t>4.970039</w:t>
            </w:r>
          </w:p>
        </w:tc>
        <w:tc>
          <w:tcPr>
            <w:tcW w:w="1147" w:type="dxa"/>
            <w:noWrap/>
            <w:hideMark/>
          </w:tcPr>
          <w:p w14:paraId="1B83DCF0" w14:textId="77777777" w:rsidR="00A13D17" w:rsidRPr="00A13D17" w:rsidRDefault="00A13D17" w:rsidP="00A13D17">
            <w:r w:rsidRPr="00A13D17">
              <w:t>5.876511</w:t>
            </w:r>
          </w:p>
        </w:tc>
        <w:tc>
          <w:tcPr>
            <w:tcW w:w="1147" w:type="dxa"/>
            <w:noWrap/>
            <w:hideMark/>
          </w:tcPr>
          <w:p w14:paraId="2CBFB6E2" w14:textId="77777777" w:rsidR="00A13D17" w:rsidRPr="00A13D17" w:rsidRDefault="00A13D17" w:rsidP="00A13D17">
            <w:r w:rsidRPr="00A13D17">
              <w:t>2.120256</w:t>
            </w:r>
          </w:p>
        </w:tc>
        <w:tc>
          <w:tcPr>
            <w:tcW w:w="1147" w:type="dxa"/>
            <w:noWrap/>
            <w:hideMark/>
          </w:tcPr>
          <w:p w14:paraId="51D7D1D2" w14:textId="77777777" w:rsidR="00A13D17" w:rsidRPr="00A13D17" w:rsidRDefault="00A13D17" w:rsidP="00A13D17">
            <w:r w:rsidRPr="00A13D17">
              <w:t>1.732865</w:t>
            </w:r>
          </w:p>
        </w:tc>
        <w:tc>
          <w:tcPr>
            <w:tcW w:w="1147" w:type="dxa"/>
            <w:noWrap/>
            <w:hideMark/>
          </w:tcPr>
          <w:p w14:paraId="5F993755" w14:textId="77777777" w:rsidR="00A13D17" w:rsidRPr="00A13D17" w:rsidRDefault="00A13D17" w:rsidP="00A13D17">
            <w:r w:rsidRPr="00A13D17">
              <w:t>2.627339</w:t>
            </w:r>
          </w:p>
        </w:tc>
        <w:tc>
          <w:tcPr>
            <w:tcW w:w="1147" w:type="dxa"/>
            <w:noWrap/>
            <w:hideMark/>
          </w:tcPr>
          <w:p w14:paraId="13ECB41D" w14:textId="77777777" w:rsidR="00A13D17" w:rsidRPr="00A13D17" w:rsidRDefault="00A13D17" w:rsidP="00A13D17">
            <w:r w:rsidRPr="00A13D17">
              <w:t>4.246456</w:t>
            </w:r>
          </w:p>
        </w:tc>
        <w:tc>
          <w:tcPr>
            <w:tcW w:w="1147" w:type="dxa"/>
            <w:noWrap/>
            <w:hideMark/>
          </w:tcPr>
          <w:p w14:paraId="7AC67627" w14:textId="77777777" w:rsidR="00A13D17" w:rsidRPr="00A13D17" w:rsidRDefault="00A13D17" w:rsidP="00A13D17">
            <w:r w:rsidRPr="00A13D17">
              <w:t>5.225678</w:t>
            </w:r>
          </w:p>
        </w:tc>
      </w:tr>
      <w:tr w:rsidR="00A13D17" w:rsidRPr="00A13D17" w14:paraId="4100A53D" w14:textId="77777777" w:rsidTr="00A13D17">
        <w:trPr>
          <w:trHeight w:val="261"/>
        </w:trPr>
        <w:tc>
          <w:tcPr>
            <w:tcW w:w="1147" w:type="dxa"/>
            <w:noWrap/>
            <w:hideMark/>
          </w:tcPr>
          <w:p w14:paraId="301FA144" w14:textId="77777777" w:rsidR="00A13D17" w:rsidRPr="00A13D17" w:rsidRDefault="00A13D17" w:rsidP="00A13D17">
            <w:r w:rsidRPr="00A13D17">
              <w:t>1.91293</w:t>
            </w:r>
          </w:p>
        </w:tc>
        <w:tc>
          <w:tcPr>
            <w:tcW w:w="1147" w:type="dxa"/>
            <w:noWrap/>
            <w:hideMark/>
          </w:tcPr>
          <w:p w14:paraId="487A7449" w14:textId="77777777" w:rsidR="00A13D17" w:rsidRPr="00A13D17" w:rsidRDefault="00A13D17" w:rsidP="00A13D17">
            <w:r w:rsidRPr="00A13D17">
              <w:t>2.498573</w:t>
            </w:r>
          </w:p>
        </w:tc>
        <w:tc>
          <w:tcPr>
            <w:tcW w:w="1147" w:type="dxa"/>
            <w:noWrap/>
            <w:hideMark/>
          </w:tcPr>
          <w:p w14:paraId="1CCBF268" w14:textId="77777777" w:rsidR="00A13D17" w:rsidRPr="00A13D17" w:rsidRDefault="00A13D17" w:rsidP="00A13D17">
            <w:r w:rsidRPr="00A13D17">
              <w:t>3.882456</w:t>
            </w:r>
          </w:p>
        </w:tc>
        <w:tc>
          <w:tcPr>
            <w:tcW w:w="1147" w:type="dxa"/>
            <w:noWrap/>
            <w:hideMark/>
          </w:tcPr>
          <w:p w14:paraId="571F4A1C" w14:textId="77777777" w:rsidR="00A13D17" w:rsidRPr="00A13D17" w:rsidRDefault="00A13D17" w:rsidP="00A13D17">
            <w:r w:rsidRPr="00A13D17">
              <w:t>5.786951</w:t>
            </w:r>
          </w:p>
        </w:tc>
        <w:tc>
          <w:tcPr>
            <w:tcW w:w="1147" w:type="dxa"/>
            <w:noWrap/>
            <w:hideMark/>
          </w:tcPr>
          <w:p w14:paraId="666AF534" w14:textId="77777777" w:rsidR="00A13D17" w:rsidRPr="00A13D17" w:rsidRDefault="00A13D17" w:rsidP="00A13D17">
            <w:r w:rsidRPr="00A13D17">
              <w:t>5.351035</w:t>
            </w:r>
          </w:p>
        </w:tc>
        <w:tc>
          <w:tcPr>
            <w:tcW w:w="1147" w:type="dxa"/>
            <w:noWrap/>
            <w:hideMark/>
          </w:tcPr>
          <w:p w14:paraId="304DAE59" w14:textId="77777777" w:rsidR="00A13D17" w:rsidRPr="00A13D17" w:rsidRDefault="00A13D17" w:rsidP="00A13D17">
            <w:r w:rsidRPr="00A13D17">
              <w:t>2.573556</w:t>
            </w:r>
          </w:p>
        </w:tc>
        <w:tc>
          <w:tcPr>
            <w:tcW w:w="1147" w:type="dxa"/>
            <w:noWrap/>
            <w:hideMark/>
          </w:tcPr>
          <w:p w14:paraId="2F2659BC" w14:textId="77777777" w:rsidR="00A13D17" w:rsidRPr="00A13D17" w:rsidRDefault="00A13D17" w:rsidP="00A13D17">
            <w:r w:rsidRPr="00A13D17">
              <w:t>1.682977</w:t>
            </w:r>
          </w:p>
        </w:tc>
        <w:tc>
          <w:tcPr>
            <w:tcW w:w="1147" w:type="dxa"/>
            <w:noWrap/>
            <w:hideMark/>
          </w:tcPr>
          <w:p w14:paraId="6D4D4D1F" w14:textId="77777777" w:rsidR="00A13D17" w:rsidRPr="00A13D17" w:rsidRDefault="00A13D17" w:rsidP="00A13D17">
            <w:r w:rsidRPr="00A13D17">
              <w:t>3.908525</w:t>
            </w:r>
          </w:p>
        </w:tc>
        <w:tc>
          <w:tcPr>
            <w:tcW w:w="1147" w:type="dxa"/>
            <w:noWrap/>
            <w:hideMark/>
          </w:tcPr>
          <w:p w14:paraId="49949792" w14:textId="77777777" w:rsidR="00A13D17" w:rsidRPr="00A13D17" w:rsidRDefault="00A13D17" w:rsidP="00A13D17">
            <w:r w:rsidRPr="00A13D17">
              <w:t>5.707306</w:t>
            </w:r>
          </w:p>
        </w:tc>
        <w:tc>
          <w:tcPr>
            <w:tcW w:w="1147" w:type="dxa"/>
            <w:noWrap/>
            <w:hideMark/>
          </w:tcPr>
          <w:p w14:paraId="648798E0" w14:textId="77777777" w:rsidR="00A13D17" w:rsidRPr="00A13D17" w:rsidRDefault="00A13D17" w:rsidP="00A13D17">
            <w:r w:rsidRPr="00A13D17">
              <w:t>5.508714</w:t>
            </w:r>
          </w:p>
        </w:tc>
      </w:tr>
      <w:tr w:rsidR="00A13D17" w:rsidRPr="00A13D17" w14:paraId="181862DE" w14:textId="77777777" w:rsidTr="00A13D17">
        <w:trPr>
          <w:trHeight w:val="261"/>
        </w:trPr>
        <w:tc>
          <w:tcPr>
            <w:tcW w:w="1147" w:type="dxa"/>
            <w:noWrap/>
            <w:hideMark/>
          </w:tcPr>
          <w:p w14:paraId="50CFE329" w14:textId="77777777" w:rsidR="00A13D17" w:rsidRPr="00A13D17" w:rsidRDefault="00A13D17" w:rsidP="00A13D17">
            <w:r w:rsidRPr="00A13D17">
              <w:t>1.933187</w:t>
            </w:r>
          </w:p>
        </w:tc>
        <w:tc>
          <w:tcPr>
            <w:tcW w:w="1147" w:type="dxa"/>
            <w:noWrap/>
            <w:hideMark/>
          </w:tcPr>
          <w:p w14:paraId="524A791B" w14:textId="77777777" w:rsidR="00A13D17" w:rsidRPr="00A13D17" w:rsidRDefault="00A13D17" w:rsidP="00A13D17">
            <w:r w:rsidRPr="00A13D17">
              <w:t>2.288704</w:t>
            </w:r>
          </w:p>
        </w:tc>
        <w:tc>
          <w:tcPr>
            <w:tcW w:w="1147" w:type="dxa"/>
            <w:noWrap/>
            <w:hideMark/>
          </w:tcPr>
          <w:p w14:paraId="0E14D927" w14:textId="77777777" w:rsidR="00A13D17" w:rsidRPr="00A13D17" w:rsidRDefault="00A13D17" w:rsidP="00A13D17">
            <w:r w:rsidRPr="00A13D17">
              <w:t>3.639104</w:t>
            </w:r>
          </w:p>
        </w:tc>
        <w:tc>
          <w:tcPr>
            <w:tcW w:w="1147" w:type="dxa"/>
            <w:noWrap/>
            <w:hideMark/>
          </w:tcPr>
          <w:p w14:paraId="50DB6690" w14:textId="77777777" w:rsidR="00A13D17" w:rsidRPr="00A13D17" w:rsidRDefault="00A13D17" w:rsidP="00A13D17">
            <w:r w:rsidRPr="00A13D17">
              <w:t>4.493895</w:t>
            </w:r>
          </w:p>
        </w:tc>
        <w:tc>
          <w:tcPr>
            <w:tcW w:w="1147" w:type="dxa"/>
            <w:noWrap/>
            <w:hideMark/>
          </w:tcPr>
          <w:p w14:paraId="0BFA8166" w14:textId="77777777" w:rsidR="00A13D17" w:rsidRPr="00A13D17" w:rsidRDefault="00A13D17" w:rsidP="00A13D17">
            <w:r w:rsidRPr="00A13D17">
              <w:t>5.753101</w:t>
            </w:r>
          </w:p>
        </w:tc>
        <w:tc>
          <w:tcPr>
            <w:tcW w:w="1147" w:type="dxa"/>
            <w:noWrap/>
            <w:hideMark/>
          </w:tcPr>
          <w:p w14:paraId="2442ECCA" w14:textId="77777777" w:rsidR="00A13D17" w:rsidRPr="00A13D17" w:rsidRDefault="00A13D17" w:rsidP="00A13D17">
            <w:r w:rsidRPr="00A13D17">
              <w:t>1.754635</w:t>
            </w:r>
          </w:p>
        </w:tc>
        <w:tc>
          <w:tcPr>
            <w:tcW w:w="1147" w:type="dxa"/>
            <w:noWrap/>
            <w:hideMark/>
          </w:tcPr>
          <w:p w14:paraId="3682C6D8" w14:textId="77777777" w:rsidR="00A13D17" w:rsidRPr="00A13D17" w:rsidRDefault="00A13D17" w:rsidP="00A13D17">
            <w:r w:rsidRPr="00A13D17">
              <w:t>2.654766</w:t>
            </w:r>
          </w:p>
        </w:tc>
        <w:tc>
          <w:tcPr>
            <w:tcW w:w="1147" w:type="dxa"/>
            <w:noWrap/>
            <w:hideMark/>
          </w:tcPr>
          <w:p w14:paraId="52130E8E" w14:textId="77777777" w:rsidR="00A13D17" w:rsidRPr="00A13D17" w:rsidRDefault="00A13D17" w:rsidP="00A13D17">
            <w:r w:rsidRPr="00A13D17">
              <w:t>3.583957</w:t>
            </w:r>
          </w:p>
        </w:tc>
        <w:tc>
          <w:tcPr>
            <w:tcW w:w="1147" w:type="dxa"/>
            <w:noWrap/>
            <w:hideMark/>
          </w:tcPr>
          <w:p w14:paraId="40223F5E" w14:textId="77777777" w:rsidR="00A13D17" w:rsidRPr="00A13D17" w:rsidRDefault="00A13D17" w:rsidP="00A13D17">
            <w:r w:rsidRPr="00A13D17">
              <w:t>5.459522</w:t>
            </w:r>
          </w:p>
        </w:tc>
        <w:tc>
          <w:tcPr>
            <w:tcW w:w="1147" w:type="dxa"/>
            <w:noWrap/>
            <w:hideMark/>
          </w:tcPr>
          <w:p w14:paraId="7CE5D48F" w14:textId="77777777" w:rsidR="00A13D17" w:rsidRPr="00A13D17" w:rsidRDefault="00A13D17" w:rsidP="00A13D17">
            <w:r w:rsidRPr="00A13D17">
              <w:t>5.181516</w:t>
            </w:r>
          </w:p>
        </w:tc>
      </w:tr>
      <w:tr w:rsidR="00A13D17" w:rsidRPr="00A13D17" w14:paraId="08217013" w14:textId="77777777" w:rsidTr="00A13D17">
        <w:trPr>
          <w:trHeight w:val="261"/>
        </w:trPr>
        <w:tc>
          <w:tcPr>
            <w:tcW w:w="1147" w:type="dxa"/>
            <w:noWrap/>
            <w:hideMark/>
          </w:tcPr>
          <w:p w14:paraId="7A95AE4B" w14:textId="77777777" w:rsidR="00A13D17" w:rsidRPr="00A13D17" w:rsidRDefault="00A13D17" w:rsidP="00A13D17">
            <w:r w:rsidRPr="00A13D17">
              <w:t>2.355647</w:t>
            </w:r>
          </w:p>
        </w:tc>
        <w:tc>
          <w:tcPr>
            <w:tcW w:w="1147" w:type="dxa"/>
            <w:noWrap/>
            <w:hideMark/>
          </w:tcPr>
          <w:p w14:paraId="5B4C76AB" w14:textId="77777777" w:rsidR="00A13D17" w:rsidRPr="00A13D17" w:rsidRDefault="00A13D17" w:rsidP="00A13D17">
            <w:r w:rsidRPr="00A13D17">
              <w:t>2.742955</w:t>
            </w:r>
          </w:p>
        </w:tc>
        <w:tc>
          <w:tcPr>
            <w:tcW w:w="1147" w:type="dxa"/>
            <w:noWrap/>
            <w:hideMark/>
          </w:tcPr>
          <w:p w14:paraId="1F716F0A" w14:textId="77777777" w:rsidR="00A13D17" w:rsidRPr="00A13D17" w:rsidRDefault="00A13D17" w:rsidP="00A13D17">
            <w:r w:rsidRPr="00A13D17">
              <w:t>4.232347</w:t>
            </w:r>
          </w:p>
        </w:tc>
        <w:tc>
          <w:tcPr>
            <w:tcW w:w="1147" w:type="dxa"/>
            <w:noWrap/>
            <w:hideMark/>
          </w:tcPr>
          <w:p w14:paraId="5DBDA235" w14:textId="77777777" w:rsidR="00A13D17" w:rsidRPr="00A13D17" w:rsidRDefault="00A13D17" w:rsidP="00A13D17">
            <w:r w:rsidRPr="00A13D17">
              <w:t>5.868593</w:t>
            </w:r>
          </w:p>
        </w:tc>
        <w:tc>
          <w:tcPr>
            <w:tcW w:w="1147" w:type="dxa"/>
            <w:noWrap/>
            <w:hideMark/>
          </w:tcPr>
          <w:p w14:paraId="4F04A159" w14:textId="77777777" w:rsidR="00A13D17" w:rsidRPr="00A13D17" w:rsidRDefault="00A13D17" w:rsidP="00A13D17">
            <w:r w:rsidRPr="00A13D17">
              <w:t>6.902569</w:t>
            </w:r>
          </w:p>
        </w:tc>
        <w:tc>
          <w:tcPr>
            <w:tcW w:w="1147" w:type="dxa"/>
            <w:noWrap/>
            <w:hideMark/>
          </w:tcPr>
          <w:p w14:paraId="7FAEA1DA" w14:textId="77777777" w:rsidR="00A13D17" w:rsidRPr="00A13D17" w:rsidRDefault="00A13D17" w:rsidP="00A13D17">
            <w:r w:rsidRPr="00A13D17">
              <w:t>2.80506</w:t>
            </w:r>
          </w:p>
        </w:tc>
        <w:tc>
          <w:tcPr>
            <w:tcW w:w="1147" w:type="dxa"/>
            <w:noWrap/>
            <w:hideMark/>
          </w:tcPr>
          <w:p w14:paraId="6984362F" w14:textId="77777777" w:rsidR="00A13D17" w:rsidRPr="00A13D17" w:rsidRDefault="00A13D17" w:rsidP="00A13D17">
            <w:r w:rsidRPr="00A13D17">
              <w:t>2.974443</w:t>
            </w:r>
          </w:p>
        </w:tc>
        <w:tc>
          <w:tcPr>
            <w:tcW w:w="1147" w:type="dxa"/>
            <w:noWrap/>
            <w:hideMark/>
          </w:tcPr>
          <w:p w14:paraId="101F8B02" w14:textId="77777777" w:rsidR="00A13D17" w:rsidRPr="00A13D17" w:rsidRDefault="00A13D17" w:rsidP="00A13D17">
            <w:r w:rsidRPr="00A13D17">
              <w:t>4.277824</w:t>
            </w:r>
          </w:p>
        </w:tc>
        <w:tc>
          <w:tcPr>
            <w:tcW w:w="1147" w:type="dxa"/>
            <w:noWrap/>
            <w:hideMark/>
          </w:tcPr>
          <w:p w14:paraId="25248EB7" w14:textId="77777777" w:rsidR="00A13D17" w:rsidRPr="00A13D17" w:rsidRDefault="00A13D17" w:rsidP="00A13D17">
            <w:r w:rsidRPr="00A13D17">
              <w:t>4.188638</w:t>
            </w:r>
          </w:p>
        </w:tc>
        <w:tc>
          <w:tcPr>
            <w:tcW w:w="1147" w:type="dxa"/>
            <w:noWrap/>
            <w:hideMark/>
          </w:tcPr>
          <w:p w14:paraId="0683C4CC" w14:textId="77777777" w:rsidR="00A13D17" w:rsidRPr="00A13D17" w:rsidRDefault="00A13D17" w:rsidP="00A13D17">
            <w:r w:rsidRPr="00A13D17">
              <w:t>5.399628</w:t>
            </w:r>
          </w:p>
        </w:tc>
      </w:tr>
      <w:tr w:rsidR="00A13D17" w:rsidRPr="00A13D17" w14:paraId="03CBBD8A" w14:textId="77777777" w:rsidTr="00A13D17">
        <w:trPr>
          <w:trHeight w:val="261"/>
        </w:trPr>
        <w:tc>
          <w:tcPr>
            <w:tcW w:w="1147" w:type="dxa"/>
            <w:noWrap/>
            <w:hideMark/>
          </w:tcPr>
          <w:p w14:paraId="05D53198" w14:textId="77777777" w:rsidR="00A13D17" w:rsidRPr="00A13D17" w:rsidRDefault="00A13D17" w:rsidP="00A13D17">
            <w:r w:rsidRPr="00A13D17">
              <w:t>2.408008</w:t>
            </w:r>
          </w:p>
        </w:tc>
        <w:tc>
          <w:tcPr>
            <w:tcW w:w="1147" w:type="dxa"/>
            <w:noWrap/>
            <w:hideMark/>
          </w:tcPr>
          <w:p w14:paraId="5EDC3988" w14:textId="77777777" w:rsidR="00A13D17" w:rsidRPr="00A13D17" w:rsidRDefault="00A13D17" w:rsidP="00A13D17">
            <w:r w:rsidRPr="00A13D17">
              <w:t>2.336764</w:t>
            </w:r>
          </w:p>
        </w:tc>
        <w:tc>
          <w:tcPr>
            <w:tcW w:w="1147" w:type="dxa"/>
            <w:noWrap/>
            <w:hideMark/>
          </w:tcPr>
          <w:p w14:paraId="419801C7" w14:textId="77777777" w:rsidR="00A13D17" w:rsidRPr="00A13D17" w:rsidRDefault="00A13D17" w:rsidP="00A13D17">
            <w:r w:rsidRPr="00A13D17">
              <w:t>3.739222</w:t>
            </w:r>
          </w:p>
        </w:tc>
        <w:tc>
          <w:tcPr>
            <w:tcW w:w="1147" w:type="dxa"/>
            <w:noWrap/>
            <w:hideMark/>
          </w:tcPr>
          <w:p w14:paraId="7F89144B" w14:textId="77777777" w:rsidR="00A13D17" w:rsidRPr="00A13D17" w:rsidRDefault="00A13D17" w:rsidP="00A13D17">
            <w:r w:rsidRPr="00A13D17">
              <w:t>5.770746</w:t>
            </w:r>
          </w:p>
        </w:tc>
        <w:tc>
          <w:tcPr>
            <w:tcW w:w="1147" w:type="dxa"/>
            <w:noWrap/>
            <w:hideMark/>
          </w:tcPr>
          <w:p w14:paraId="48DC7BC1" w14:textId="77777777" w:rsidR="00A13D17" w:rsidRPr="00A13D17" w:rsidRDefault="00A13D17" w:rsidP="00A13D17">
            <w:r w:rsidRPr="00A13D17">
              <w:t>6.764383</w:t>
            </w:r>
          </w:p>
        </w:tc>
        <w:tc>
          <w:tcPr>
            <w:tcW w:w="1147" w:type="dxa"/>
            <w:noWrap/>
            <w:hideMark/>
          </w:tcPr>
          <w:p w14:paraId="4D84745A" w14:textId="77777777" w:rsidR="00A13D17" w:rsidRPr="00A13D17" w:rsidRDefault="00A13D17" w:rsidP="00A13D17">
            <w:r w:rsidRPr="00A13D17">
              <w:t>1.967892</w:t>
            </w:r>
          </w:p>
        </w:tc>
        <w:tc>
          <w:tcPr>
            <w:tcW w:w="1147" w:type="dxa"/>
            <w:noWrap/>
            <w:hideMark/>
          </w:tcPr>
          <w:p w14:paraId="6D708758" w14:textId="77777777" w:rsidR="00A13D17" w:rsidRPr="00A13D17" w:rsidRDefault="00A13D17" w:rsidP="00A13D17">
            <w:r w:rsidRPr="00A13D17">
              <w:t>2.435545</w:t>
            </w:r>
          </w:p>
        </w:tc>
        <w:tc>
          <w:tcPr>
            <w:tcW w:w="1147" w:type="dxa"/>
            <w:noWrap/>
            <w:hideMark/>
          </w:tcPr>
          <w:p w14:paraId="11053554" w14:textId="77777777" w:rsidR="00A13D17" w:rsidRPr="00A13D17" w:rsidRDefault="00A13D17" w:rsidP="00A13D17">
            <w:r w:rsidRPr="00A13D17">
              <w:t>4.276457</w:t>
            </w:r>
          </w:p>
        </w:tc>
        <w:tc>
          <w:tcPr>
            <w:tcW w:w="1147" w:type="dxa"/>
            <w:noWrap/>
            <w:hideMark/>
          </w:tcPr>
          <w:p w14:paraId="0FDBA2D2" w14:textId="77777777" w:rsidR="00A13D17" w:rsidRPr="00A13D17" w:rsidRDefault="00A13D17" w:rsidP="00A13D17">
            <w:r w:rsidRPr="00A13D17">
              <w:t>4.849627</w:t>
            </w:r>
          </w:p>
        </w:tc>
        <w:tc>
          <w:tcPr>
            <w:tcW w:w="1147" w:type="dxa"/>
            <w:noWrap/>
            <w:hideMark/>
          </w:tcPr>
          <w:p w14:paraId="78021AD1" w14:textId="77777777" w:rsidR="00A13D17" w:rsidRPr="00A13D17" w:rsidRDefault="00A13D17" w:rsidP="00A13D17">
            <w:r w:rsidRPr="00A13D17">
              <w:t>6.337028</w:t>
            </w:r>
          </w:p>
        </w:tc>
      </w:tr>
      <w:tr w:rsidR="00A13D17" w:rsidRPr="00A13D17" w14:paraId="2F35F435" w14:textId="77777777" w:rsidTr="00A13D17">
        <w:trPr>
          <w:trHeight w:val="261"/>
        </w:trPr>
        <w:tc>
          <w:tcPr>
            <w:tcW w:w="1147" w:type="dxa"/>
            <w:noWrap/>
            <w:hideMark/>
          </w:tcPr>
          <w:p w14:paraId="3A33031E" w14:textId="77777777" w:rsidR="00A13D17" w:rsidRPr="00A13D17" w:rsidRDefault="00A13D17" w:rsidP="00A13D17">
            <w:r w:rsidRPr="00A13D17">
              <w:t>2.261176</w:t>
            </w:r>
          </w:p>
        </w:tc>
        <w:tc>
          <w:tcPr>
            <w:tcW w:w="1147" w:type="dxa"/>
            <w:noWrap/>
            <w:hideMark/>
          </w:tcPr>
          <w:p w14:paraId="520B6147" w14:textId="77777777" w:rsidR="00A13D17" w:rsidRPr="00A13D17" w:rsidRDefault="00A13D17" w:rsidP="00A13D17">
            <w:r w:rsidRPr="00A13D17">
              <w:t>3.703564</w:t>
            </w:r>
          </w:p>
        </w:tc>
        <w:tc>
          <w:tcPr>
            <w:tcW w:w="1147" w:type="dxa"/>
            <w:noWrap/>
            <w:hideMark/>
          </w:tcPr>
          <w:p w14:paraId="199FB04B" w14:textId="77777777" w:rsidR="00A13D17" w:rsidRPr="00A13D17" w:rsidRDefault="00A13D17" w:rsidP="00A13D17">
            <w:r w:rsidRPr="00A13D17">
              <w:t>4.218324</w:t>
            </w:r>
          </w:p>
        </w:tc>
        <w:tc>
          <w:tcPr>
            <w:tcW w:w="1147" w:type="dxa"/>
            <w:noWrap/>
            <w:hideMark/>
          </w:tcPr>
          <w:p w14:paraId="1E3AFC5F" w14:textId="77777777" w:rsidR="00A13D17" w:rsidRPr="00A13D17" w:rsidRDefault="00A13D17" w:rsidP="00A13D17">
            <w:r w:rsidRPr="00A13D17">
              <w:t>5.120975</w:t>
            </w:r>
          </w:p>
        </w:tc>
        <w:tc>
          <w:tcPr>
            <w:tcW w:w="1147" w:type="dxa"/>
            <w:noWrap/>
            <w:hideMark/>
          </w:tcPr>
          <w:p w14:paraId="57F09B28" w14:textId="77777777" w:rsidR="00A13D17" w:rsidRPr="00A13D17" w:rsidRDefault="00A13D17" w:rsidP="00A13D17">
            <w:r w:rsidRPr="00A13D17">
              <w:t>5.862353</w:t>
            </w:r>
          </w:p>
        </w:tc>
        <w:tc>
          <w:tcPr>
            <w:tcW w:w="1147" w:type="dxa"/>
            <w:noWrap/>
            <w:hideMark/>
          </w:tcPr>
          <w:p w14:paraId="447D34C8" w14:textId="77777777" w:rsidR="00A13D17" w:rsidRPr="00A13D17" w:rsidRDefault="00A13D17" w:rsidP="00A13D17">
            <w:r w:rsidRPr="00A13D17">
              <w:t>1.55723</w:t>
            </w:r>
          </w:p>
        </w:tc>
        <w:tc>
          <w:tcPr>
            <w:tcW w:w="1147" w:type="dxa"/>
            <w:noWrap/>
            <w:hideMark/>
          </w:tcPr>
          <w:p w14:paraId="125EC20A" w14:textId="77777777" w:rsidR="00A13D17" w:rsidRPr="00A13D17" w:rsidRDefault="00A13D17" w:rsidP="00A13D17">
            <w:r w:rsidRPr="00A13D17">
              <w:t>2.570496</w:t>
            </w:r>
          </w:p>
        </w:tc>
        <w:tc>
          <w:tcPr>
            <w:tcW w:w="1147" w:type="dxa"/>
            <w:noWrap/>
            <w:hideMark/>
          </w:tcPr>
          <w:p w14:paraId="5846A3E4" w14:textId="77777777" w:rsidR="00A13D17" w:rsidRPr="00A13D17" w:rsidRDefault="00A13D17" w:rsidP="00A13D17">
            <w:r w:rsidRPr="00A13D17">
              <w:t>3.981837</w:t>
            </w:r>
          </w:p>
        </w:tc>
        <w:tc>
          <w:tcPr>
            <w:tcW w:w="1147" w:type="dxa"/>
            <w:noWrap/>
            <w:hideMark/>
          </w:tcPr>
          <w:p w14:paraId="290A4CC1" w14:textId="77777777" w:rsidR="00A13D17" w:rsidRPr="00A13D17" w:rsidRDefault="00A13D17" w:rsidP="00A13D17">
            <w:r w:rsidRPr="00A13D17">
              <w:t>5.151319</w:t>
            </w:r>
          </w:p>
        </w:tc>
        <w:tc>
          <w:tcPr>
            <w:tcW w:w="1147" w:type="dxa"/>
            <w:noWrap/>
            <w:hideMark/>
          </w:tcPr>
          <w:p w14:paraId="0B2F434F" w14:textId="77777777" w:rsidR="00A13D17" w:rsidRPr="00A13D17" w:rsidRDefault="00A13D17" w:rsidP="00A13D17">
            <w:r w:rsidRPr="00A13D17">
              <w:t>6.395634</w:t>
            </w:r>
          </w:p>
        </w:tc>
      </w:tr>
      <w:tr w:rsidR="00A13D17" w:rsidRPr="00A13D17" w14:paraId="33C845A8" w14:textId="77777777" w:rsidTr="00A13D17">
        <w:trPr>
          <w:trHeight w:val="261"/>
        </w:trPr>
        <w:tc>
          <w:tcPr>
            <w:tcW w:w="1147" w:type="dxa"/>
            <w:noWrap/>
            <w:hideMark/>
          </w:tcPr>
          <w:p w14:paraId="43E66C2C" w14:textId="77777777" w:rsidR="00A13D17" w:rsidRPr="00A13D17" w:rsidRDefault="00A13D17" w:rsidP="00A13D17">
            <w:r w:rsidRPr="00A13D17">
              <w:t>1.844571</w:t>
            </w:r>
          </w:p>
        </w:tc>
        <w:tc>
          <w:tcPr>
            <w:tcW w:w="1147" w:type="dxa"/>
            <w:noWrap/>
            <w:hideMark/>
          </w:tcPr>
          <w:p w14:paraId="79D0A26E" w14:textId="77777777" w:rsidR="00A13D17" w:rsidRPr="00A13D17" w:rsidRDefault="00A13D17" w:rsidP="00A13D17">
            <w:r w:rsidRPr="00A13D17">
              <w:t>3.118514</w:t>
            </w:r>
          </w:p>
        </w:tc>
        <w:tc>
          <w:tcPr>
            <w:tcW w:w="1147" w:type="dxa"/>
            <w:noWrap/>
            <w:hideMark/>
          </w:tcPr>
          <w:p w14:paraId="53F45CFB" w14:textId="77777777" w:rsidR="00A13D17" w:rsidRPr="00A13D17" w:rsidRDefault="00A13D17" w:rsidP="00A13D17">
            <w:r w:rsidRPr="00A13D17">
              <w:t>4.76122</w:t>
            </w:r>
          </w:p>
        </w:tc>
        <w:tc>
          <w:tcPr>
            <w:tcW w:w="1147" w:type="dxa"/>
            <w:noWrap/>
            <w:hideMark/>
          </w:tcPr>
          <w:p w14:paraId="609FEF4F" w14:textId="77777777" w:rsidR="00A13D17" w:rsidRPr="00A13D17" w:rsidRDefault="00A13D17" w:rsidP="00A13D17">
            <w:r w:rsidRPr="00A13D17">
              <w:t>4.812683</w:t>
            </w:r>
          </w:p>
        </w:tc>
        <w:tc>
          <w:tcPr>
            <w:tcW w:w="1147" w:type="dxa"/>
            <w:noWrap/>
            <w:hideMark/>
          </w:tcPr>
          <w:p w14:paraId="72AC99A4" w14:textId="77777777" w:rsidR="00A13D17" w:rsidRPr="00A13D17" w:rsidRDefault="00A13D17" w:rsidP="00A13D17">
            <w:r w:rsidRPr="00A13D17">
              <w:t>6.926422</w:t>
            </w:r>
          </w:p>
        </w:tc>
        <w:tc>
          <w:tcPr>
            <w:tcW w:w="1147" w:type="dxa"/>
            <w:noWrap/>
            <w:hideMark/>
          </w:tcPr>
          <w:p w14:paraId="628F10A7" w14:textId="77777777" w:rsidR="00A13D17" w:rsidRPr="00A13D17" w:rsidRDefault="00A13D17" w:rsidP="00A13D17">
            <w:r w:rsidRPr="00A13D17">
              <w:t>2.127272</w:t>
            </w:r>
          </w:p>
        </w:tc>
        <w:tc>
          <w:tcPr>
            <w:tcW w:w="1147" w:type="dxa"/>
            <w:noWrap/>
            <w:hideMark/>
          </w:tcPr>
          <w:p w14:paraId="257EBC0C" w14:textId="77777777" w:rsidR="00A13D17" w:rsidRPr="00A13D17" w:rsidRDefault="00A13D17" w:rsidP="00A13D17">
            <w:r w:rsidRPr="00A13D17">
              <w:t>3.459156</w:t>
            </w:r>
          </w:p>
        </w:tc>
        <w:tc>
          <w:tcPr>
            <w:tcW w:w="1147" w:type="dxa"/>
            <w:noWrap/>
            <w:hideMark/>
          </w:tcPr>
          <w:p w14:paraId="0A00E8FC" w14:textId="77777777" w:rsidR="00A13D17" w:rsidRPr="00A13D17" w:rsidRDefault="00A13D17" w:rsidP="00A13D17">
            <w:r w:rsidRPr="00A13D17">
              <w:t>3.992836</w:t>
            </w:r>
          </w:p>
        </w:tc>
        <w:tc>
          <w:tcPr>
            <w:tcW w:w="1147" w:type="dxa"/>
            <w:noWrap/>
            <w:hideMark/>
          </w:tcPr>
          <w:p w14:paraId="5FF6D01B" w14:textId="77777777" w:rsidR="00A13D17" w:rsidRPr="00A13D17" w:rsidRDefault="00A13D17" w:rsidP="00A13D17">
            <w:r w:rsidRPr="00A13D17">
              <w:t>4.677056</w:t>
            </w:r>
          </w:p>
        </w:tc>
        <w:tc>
          <w:tcPr>
            <w:tcW w:w="1147" w:type="dxa"/>
            <w:noWrap/>
            <w:hideMark/>
          </w:tcPr>
          <w:p w14:paraId="1A9A7D5E" w14:textId="77777777" w:rsidR="00A13D17" w:rsidRPr="00A13D17" w:rsidRDefault="00A13D17" w:rsidP="00A13D17">
            <w:r w:rsidRPr="00A13D17">
              <w:t>5.573132</w:t>
            </w:r>
          </w:p>
        </w:tc>
      </w:tr>
      <w:tr w:rsidR="00A13D17" w:rsidRPr="00A13D17" w14:paraId="6B18330F" w14:textId="77777777" w:rsidTr="00A13D17">
        <w:trPr>
          <w:trHeight w:val="261"/>
        </w:trPr>
        <w:tc>
          <w:tcPr>
            <w:tcW w:w="1147" w:type="dxa"/>
            <w:noWrap/>
            <w:hideMark/>
          </w:tcPr>
          <w:p w14:paraId="252514F3" w14:textId="77777777" w:rsidR="00A13D17" w:rsidRPr="00A13D17" w:rsidRDefault="00A13D17" w:rsidP="00A13D17">
            <w:r w:rsidRPr="00A13D17">
              <w:t>2.231398</w:t>
            </w:r>
          </w:p>
        </w:tc>
        <w:tc>
          <w:tcPr>
            <w:tcW w:w="1147" w:type="dxa"/>
            <w:noWrap/>
            <w:hideMark/>
          </w:tcPr>
          <w:p w14:paraId="1AA17CBB" w14:textId="77777777" w:rsidR="00A13D17" w:rsidRPr="00A13D17" w:rsidRDefault="00A13D17" w:rsidP="00A13D17">
            <w:r w:rsidRPr="00A13D17">
              <w:t>2.464123</w:t>
            </w:r>
          </w:p>
        </w:tc>
        <w:tc>
          <w:tcPr>
            <w:tcW w:w="1147" w:type="dxa"/>
            <w:noWrap/>
            <w:hideMark/>
          </w:tcPr>
          <w:p w14:paraId="403ACC3A" w14:textId="77777777" w:rsidR="00A13D17" w:rsidRPr="00A13D17" w:rsidRDefault="00A13D17" w:rsidP="00A13D17">
            <w:r w:rsidRPr="00A13D17">
              <w:t>4.744039</w:t>
            </w:r>
          </w:p>
        </w:tc>
        <w:tc>
          <w:tcPr>
            <w:tcW w:w="1147" w:type="dxa"/>
            <w:noWrap/>
            <w:hideMark/>
          </w:tcPr>
          <w:p w14:paraId="2AB9B30D" w14:textId="77777777" w:rsidR="00A13D17" w:rsidRPr="00A13D17" w:rsidRDefault="00A13D17" w:rsidP="00A13D17">
            <w:r w:rsidRPr="00A13D17">
              <w:t>5.74341</w:t>
            </w:r>
          </w:p>
        </w:tc>
        <w:tc>
          <w:tcPr>
            <w:tcW w:w="1147" w:type="dxa"/>
            <w:noWrap/>
            <w:hideMark/>
          </w:tcPr>
          <w:p w14:paraId="3116B55E" w14:textId="77777777" w:rsidR="00A13D17" w:rsidRPr="00A13D17" w:rsidRDefault="00A13D17" w:rsidP="00A13D17">
            <w:r w:rsidRPr="00A13D17">
              <w:t>6.380425</w:t>
            </w:r>
          </w:p>
        </w:tc>
        <w:tc>
          <w:tcPr>
            <w:tcW w:w="1147" w:type="dxa"/>
            <w:noWrap/>
            <w:hideMark/>
          </w:tcPr>
          <w:p w14:paraId="4F38A11A" w14:textId="77777777" w:rsidR="00A13D17" w:rsidRPr="00A13D17" w:rsidRDefault="00A13D17" w:rsidP="00A13D17">
            <w:r w:rsidRPr="00A13D17">
              <w:t>1.449465</w:t>
            </w:r>
          </w:p>
        </w:tc>
        <w:tc>
          <w:tcPr>
            <w:tcW w:w="1147" w:type="dxa"/>
            <w:noWrap/>
            <w:hideMark/>
          </w:tcPr>
          <w:p w14:paraId="4A894700" w14:textId="77777777" w:rsidR="00A13D17" w:rsidRPr="00A13D17" w:rsidRDefault="00A13D17" w:rsidP="00A13D17">
            <w:r w:rsidRPr="00A13D17">
              <w:t>2.656385</w:t>
            </w:r>
          </w:p>
        </w:tc>
        <w:tc>
          <w:tcPr>
            <w:tcW w:w="1147" w:type="dxa"/>
            <w:noWrap/>
            <w:hideMark/>
          </w:tcPr>
          <w:p w14:paraId="0F759BB3" w14:textId="77777777" w:rsidR="00A13D17" w:rsidRPr="00A13D17" w:rsidRDefault="00A13D17" w:rsidP="00A13D17">
            <w:r w:rsidRPr="00A13D17">
              <w:t>3.813241</w:t>
            </w:r>
          </w:p>
        </w:tc>
        <w:tc>
          <w:tcPr>
            <w:tcW w:w="1147" w:type="dxa"/>
            <w:noWrap/>
            <w:hideMark/>
          </w:tcPr>
          <w:p w14:paraId="2DE2ED8E" w14:textId="77777777" w:rsidR="00A13D17" w:rsidRPr="00A13D17" w:rsidRDefault="00A13D17" w:rsidP="00A13D17">
            <w:r w:rsidRPr="00A13D17">
              <w:t>5.378192</w:t>
            </w:r>
          </w:p>
        </w:tc>
        <w:tc>
          <w:tcPr>
            <w:tcW w:w="1147" w:type="dxa"/>
            <w:noWrap/>
            <w:hideMark/>
          </w:tcPr>
          <w:p w14:paraId="75C03E05" w14:textId="77777777" w:rsidR="00A13D17" w:rsidRPr="00A13D17" w:rsidRDefault="00A13D17" w:rsidP="00A13D17">
            <w:r w:rsidRPr="00A13D17">
              <w:t>5.577316</w:t>
            </w:r>
          </w:p>
        </w:tc>
      </w:tr>
      <w:tr w:rsidR="00A13D17" w:rsidRPr="00A13D17" w14:paraId="4D544F3E" w14:textId="77777777" w:rsidTr="00A13D17">
        <w:trPr>
          <w:trHeight w:val="261"/>
        </w:trPr>
        <w:tc>
          <w:tcPr>
            <w:tcW w:w="1147" w:type="dxa"/>
            <w:noWrap/>
            <w:hideMark/>
          </w:tcPr>
          <w:p w14:paraId="1A6BC05C" w14:textId="77777777" w:rsidR="00A13D17" w:rsidRPr="00A13D17" w:rsidRDefault="00A13D17" w:rsidP="00A13D17">
            <w:r w:rsidRPr="00A13D17">
              <w:t>1.653158</w:t>
            </w:r>
          </w:p>
        </w:tc>
        <w:tc>
          <w:tcPr>
            <w:tcW w:w="1147" w:type="dxa"/>
            <w:noWrap/>
            <w:hideMark/>
          </w:tcPr>
          <w:p w14:paraId="32BF5147" w14:textId="77777777" w:rsidR="00A13D17" w:rsidRPr="00A13D17" w:rsidRDefault="00A13D17" w:rsidP="00A13D17">
            <w:r w:rsidRPr="00A13D17">
              <w:t>3.428921</w:t>
            </w:r>
          </w:p>
        </w:tc>
        <w:tc>
          <w:tcPr>
            <w:tcW w:w="1147" w:type="dxa"/>
            <w:noWrap/>
            <w:hideMark/>
          </w:tcPr>
          <w:p w14:paraId="709DF20C" w14:textId="77777777" w:rsidR="00A13D17" w:rsidRPr="00A13D17" w:rsidRDefault="00A13D17" w:rsidP="00A13D17">
            <w:r w:rsidRPr="00A13D17">
              <w:t>4.418735</w:t>
            </w:r>
          </w:p>
        </w:tc>
        <w:tc>
          <w:tcPr>
            <w:tcW w:w="1147" w:type="dxa"/>
            <w:noWrap/>
            <w:hideMark/>
          </w:tcPr>
          <w:p w14:paraId="765BADB8" w14:textId="77777777" w:rsidR="00A13D17" w:rsidRPr="00A13D17" w:rsidRDefault="00A13D17" w:rsidP="00A13D17">
            <w:r w:rsidRPr="00A13D17">
              <w:t>5.863688</w:t>
            </w:r>
          </w:p>
        </w:tc>
        <w:tc>
          <w:tcPr>
            <w:tcW w:w="1147" w:type="dxa"/>
            <w:noWrap/>
            <w:hideMark/>
          </w:tcPr>
          <w:p w14:paraId="36245352" w14:textId="77777777" w:rsidR="00A13D17" w:rsidRPr="00A13D17" w:rsidRDefault="00A13D17" w:rsidP="00A13D17">
            <w:r w:rsidRPr="00A13D17">
              <w:t>8.881429</w:t>
            </w:r>
          </w:p>
        </w:tc>
        <w:tc>
          <w:tcPr>
            <w:tcW w:w="1147" w:type="dxa"/>
            <w:noWrap/>
            <w:hideMark/>
          </w:tcPr>
          <w:p w14:paraId="2A9D44C9" w14:textId="77777777" w:rsidR="00A13D17" w:rsidRPr="00A13D17" w:rsidRDefault="00A13D17" w:rsidP="00A13D17">
            <w:r w:rsidRPr="00A13D17">
              <w:t>1.562995</w:t>
            </w:r>
          </w:p>
        </w:tc>
        <w:tc>
          <w:tcPr>
            <w:tcW w:w="1147" w:type="dxa"/>
            <w:noWrap/>
            <w:hideMark/>
          </w:tcPr>
          <w:p w14:paraId="6E649E3F" w14:textId="77777777" w:rsidR="00A13D17" w:rsidRPr="00A13D17" w:rsidRDefault="00A13D17" w:rsidP="00A13D17">
            <w:r w:rsidRPr="00A13D17">
              <w:t>3.30259</w:t>
            </w:r>
          </w:p>
        </w:tc>
        <w:tc>
          <w:tcPr>
            <w:tcW w:w="1147" w:type="dxa"/>
            <w:noWrap/>
            <w:hideMark/>
          </w:tcPr>
          <w:p w14:paraId="2517BED0" w14:textId="77777777" w:rsidR="00A13D17" w:rsidRPr="00A13D17" w:rsidRDefault="00A13D17" w:rsidP="00A13D17">
            <w:r w:rsidRPr="00A13D17">
              <w:t>4.45691</w:t>
            </w:r>
          </w:p>
        </w:tc>
        <w:tc>
          <w:tcPr>
            <w:tcW w:w="1147" w:type="dxa"/>
            <w:noWrap/>
            <w:hideMark/>
          </w:tcPr>
          <w:p w14:paraId="1B000902" w14:textId="77777777" w:rsidR="00A13D17" w:rsidRPr="00A13D17" w:rsidRDefault="00A13D17" w:rsidP="00A13D17">
            <w:r w:rsidRPr="00A13D17">
              <w:t>4.952795</w:t>
            </w:r>
          </w:p>
        </w:tc>
        <w:tc>
          <w:tcPr>
            <w:tcW w:w="1147" w:type="dxa"/>
            <w:noWrap/>
            <w:hideMark/>
          </w:tcPr>
          <w:p w14:paraId="6B66443A" w14:textId="77777777" w:rsidR="00A13D17" w:rsidRPr="00A13D17" w:rsidRDefault="00A13D17" w:rsidP="00A13D17">
            <w:r w:rsidRPr="00A13D17">
              <w:t>6.502261</w:t>
            </w:r>
          </w:p>
        </w:tc>
      </w:tr>
      <w:tr w:rsidR="00A13D17" w:rsidRPr="00A13D17" w14:paraId="484ED879" w14:textId="77777777" w:rsidTr="00A13D17">
        <w:trPr>
          <w:trHeight w:val="261"/>
        </w:trPr>
        <w:tc>
          <w:tcPr>
            <w:tcW w:w="1147" w:type="dxa"/>
            <w:noWrap/>
            <w:hideMark/>
          </w:tcPr>
          <w:p w14:paraId="3670E633" w14:textId="77777777" w:rsidR="00A13D17" w:rsidRPr="00A13D17" w:rsidRDefault="00A13D17" w:rsidP="00A13D17">
            <w:r w:rsidRPr="00A13D17">
              <w:t>2.514627</w:t>
            </w:r>
          </w:p>
        </w:tc>
        <w:tc>
          <w:tcPr>
            <w:tcW w:w="1147" w:type="dxa"/>
            <w:noWrap/>
            <w:hideMark/>
          </w:tcPr>
          <w:p w14:paraId="243C02DA" w14:textId="77777777" w:rsidR="00A13D17" w:rsidRPr="00A13D17" w:rsidRDefault="00A13D17" w:rsidP="00A13D17">
            <w:r w:rsidRPr="00A13D17">
              <w:t>2.863563</w:t>
            </w:r>
          </w:p>
        </w:tc>
        <w:tc>
          <w:tcPr>
            <w:tcW w:w="1147" w:type="dxa"/>
            <w:noWrap/>
            <w:hideMark/>
          </w:tcPr>
          <w:p w14:paraId="2D46343F" w14:textId="77777777" w:rsidR="00A13D17" w:rsidRPr="00A13D17" w:rsidRDefault="00A13D17" w:rsidP="00A13D17">
            <w:r w:rsidRPr="00A13D17">
              <w:t>5.700335</w:t>
            </w:r>
          </w:p>
        </w:tc>
        <w:tc>
          <w:tcPr>
            <w:tcW w:w="1147" w:type="dxa"/>
            <w:noWrap/>
            <w:hideMark/>
          </w:tcPr>
          <w:p w14:paraId="794F2090" w14:textId="77777777" w:rsidR="00A13D17" w:rsidRPr="00A13D17" w:rsidRDefault="00A13D17" w:rsidP="00A13D17">
            <w:r w:rsidRPr="00A13D17">
              <w:t>4.981216</w:t>
            </w:r>
          </w:p>
        </w:tc>
        <w:tc>
          <w:tcPr>
            <w:tcW w:w="1147" w:type="dxa"/>
            <w:noWrap/>
            <w:hideMark/>
          </w:tcPr>
          <w:p w14:paraId="6BA11FAF" w14:textId="77777777" w:rsidR="00A13D17" w:rsidRPr="00A13D17" w:rsidRDefault="00A13D17" w:rsidP="00A13D17">
            <w:r w:rsidRPr="00A13D17">
              <w:t>6.151939</w:t>
            </w:r>
          </w:p>
        </w:tc>
        <w:tc>
          <w:tcPr>
            <w:tcW w:w="1147" w:type="dxa"/>
            <w:noWrap/>
            <w:hideMark/>
          </w:tcPr>
          <w:p w14:paraId="1F4961A8" w14:textId="77777777" w:rsidR="00A13D17" w:rsidRPr="00A13D17" w:rsidRDefault="00A13D17" w:rsidP="00A13D17">
            <w:r w:rsidRPr="00A13D17">
              <w:t>1.589787</w:t>
            </w:r>
          </w:p>
        </w:tc>
        <w:tc>
          <w:tcPr>
            <w:tcW w:w="1147" w:type="dxa"/>
            <w:noWrap/>
            <w:hideMark/>
          </w:tcPr>
          <w:p w14:paraId="5D341EDB" w14:textId="77777777" w:rsidR="00A13D17" w:rsidRPr="00A13D17" w:rsidRDefault="00A13D17" w:rsidP="00A13D17">
            <w:r w:rsidRPr="00A13D17">
              <w:t>3.590348</w:t>
            </w:r>
          </w:p>
        </w:tc>
        <w:tc>
          <w:tcPr>
            <w:tcW w:w="1147" w:type="dxa"/>
            <w:noWrap/>
            <w:hideMark/>
          </w:tcPr>
          <w:p w14:paraId="33909392" w14:textId="77777777" w:rsidR="00A13D17" w:rsidRPr="00A13D17" w:rsidRDefault="00A13D17" w:rsidP="00A13D17">
            <w:r w:rsidRPr="00A13D17">
              <w:t>4.149036</w:t>
            </w:r>
          </w:p>
        </w:tc>
        <w:tc>
          <w:tcPr>
            <w:tcW w:w="1147" w:type="dxa"/>
            <w:noWrap/>
            <w:hideMark/>
          </w:tcPr>
          <w:p w14:paraId="4C7A23FA" w14:textId="77777777" w:rsidR="00A13D17" w:rsidRPr="00A13D17" w:rsidRDefault="00A13D17" w:rsidP="00A13D17">
            <w:r w:rsidRPr="00A13D17">
              <w:t>6.250473</w:t>
            </w:r>
          </w:p>
        </w:tc>
        <w:tc>
          <w:tcPr>
            <w:tcW w:w="1147" w:type="dxa"/>
            <w:noWrap/>
            <w:hideMark/>
          </w:tcPr>
          <w:p w14:paraId="04C302CB" w14:textId="77777777" w:rsidR="00A13D17" w:rsidRPr="00A13D17" w:rsidRDefault="00A13D17" w:rsidP="00A13D17">
            <w:r w:rsidRPr="00A13D17">
              <w:t>7.778255</w:t>
            </w:r>
          </w:p>
        </w:tc>
      </w:tr>
      <w:tr w:rsidR="00A13D17" w:rsidRPr="00A13D17" w14:paraId="797AF691" w14:textId="77777777" w:rsidTr="00A13D17">
        <w:trPr>
          <w:trHeight w:val="261"/>
        </w:trPr>
        <w:tc>
          <w:tcPr>
            <w:tcW w:w="1147" w:type="dxa"/>
            <w:noWrap/>
            <w:hideMark/>
          </w:tcPr>
          <w:p w14:paraId="13D372AD" w14:textId="77777777" w:rsidR="00A13D17" w:rsidRPr="00A13D17" w:rsidRDefault="00A13D17" w:rsidP="00A13D17">
            <w:pPr>
              <w:rPr>
                <w:b/>
                <w:bCs/>
              </w:rPr>
            </w:pPr>
            <w:r w:rsidRPr="00A13D17">
              <w:rPr>
                <w:b/>
                <w:bCs/>
              </w:rPr>
              <w:t>2.063888</w:t>
            </w:r>
          </w:p>
        </w:tc>
        <w:tc>
          <w:tcPr>
            <w:tcW w:w="1147" w:type="dxa"/>
            <w:noWrap/>
            <w:hideMark/>
          </w:tcPr>
          <w:p w14:paraId="31E30CB9" w14:textId="77777777" w:rsidR="00A13D17" w:rsidRPr="00A13D17" w:rsidRDefault="00A13D17" w:rsidP="00A13D17">
            <w:pPr>
              <w:rPr>
                <w:b/>
                <w:bCs/>
              </w:rPr>
            </w:pPr>
            <w:r w:rsidRPr="00A13D17">
              <w:rPr>
                <w:b/>
                <w:bCs/>
              </w:rPr>
              <w:t>2.784885</w:t>
            </w:r>
          </w:p>
        </w:tc>
        <w:tc>
          <w:tcPr>
            <w:tcW w:w="1147" w:type="dxa"/>
            <w:noWrap/>
            <w:hideMark/>
          </w:tcPr>
          <w:p w14:paraId="6E6BDFAF" w14:textId="77777777" w:rsidR="00A13D17" w:rsidRPr="00A13D17" w:rsidRDefault="00A13D17" w:rsidP="00A13D17">
            <w:pPr>
              <w:rPr>
                <w:b/>
                <w:bCs/>
              </w:rPr>
            </w:pPr>
            <w:r w:rsidRPr="00A13D17">
              <w:rPr>
                <w:b/>
                <w:bCs/>
              </w:rPr>
              <w:t>4.384018</w:t>
            </w:r>
          </w:p>
        </w:tc>
        <w:tc>
          <w:tcPr>
            <w:tcW w:w="1147" w:type="dxa"/>
            <w:noWrap/>
            <w:hideMark/>
          </w:tcPr>
          <w:p w14:paraId="3B712B8B" w14:textId="77777777" w:rsidR="00A13D17" w:rsidRPr="00A13D17" w:rsidRDefault="00A13D17" w:rsidP="00A13D17">
            <w:pPr>
              <w:rPr>
                <w:b/>
                <w:bCs/>
              </w:rPr>
            </w:pPr>
            <w:r w:rsidRPr="00A13D17">
              <w:rPr>
                <w:b/>
                <w:bCs/>
              </w:rPr>
              <w:t>5.34122</w:t>
            </w:r>
          </w:p>
        </w:tc>
        <w:tc>
          <w:tcPr>
            <w:tcW w:w="1147" w:type="dxa"/>
            <w:noWrap/>
            <w:hideMark/>
          </w:tcPr>
          <w:p w14:paraId="7FA04DC8" w14:textId="77777777" w:rsidR="00A13D17" w:rsidRPr="00A13D17" w:rsidRDefault="00A13D17" w:rsidP="00A13D17">
            <w:pPr>
              <w:rPr>
                <w:b/>
                <w:bCs/>
              </w:rPr>
            </w:pPr>
            <w:r w:rsidRPr="00A13D17">
              <w:rPr>
                <w:b/>
                <w:bCs/>
              </w:rPr>
              <w:t>6.485017</w:t>
            </w:r>
          </w:p>
        </w:tc>
        <w:tc>
          <w:tcPr>
            <w:tcW w:w="1147" w:type="dxa"/>
            <w:noWrap/>
            <w:hideMark/>
          </w:tcPr>
          <w:p w14:paraId="43D4ED23" w14:textId="77777777" w:rsidR="00A13D17" w:rsidRPr="00A13D17" w:rsidRDefault="00A13D17" w:rsidP="00A13D17">
            <w:pPr>
              <w:rPr>
                <w:b/>
                <w:bCs/>
              </w:rPr>
            </w:pPr>
            <w:r w:rsidRPr="00A13D17">
              <w:rPr>
                <w:b/>
                <w:bCs/>
              </w:rPr>
              <w:t>1.950815</w:t>
            </w:r>
          </w:p>
        </w:tc>
        <w:tc>
          <w:tcPr>
            <w:tcW w:w="1147" w:type="dxa"/>
            <w:noWrap/>
            <w:hideMark/>
          </w:tcPr>
          <w:p w14:paraId="5A9A3EBD" w14:textId="77777777" w:rsidR="00A13D17" w:rsidRPr="00A13D17" w:rsidRDefault="00A13D17" w:rsidP="00A13D17">
            <w:pPr>
              <w:rPr>
                <w:b/>
                <w:bCs/>
              </w:rPr>
            </w:pPr>
            <w:r w:rsidRPr="00A13D17">
              <w:rPr>
                <w:b/>
                <w:bCs/>
              </w:rPr>
              <w:t>2.705957</w:t>
            </w:r>
          </w:p>
        </w:tc>
        <w:tc>
          <w:tcPr>
            <w:tcW w:w="1147" w:type="dxa"/>
            <w:noWrap/>
            <w:hideMark/>
          </w:tcPr>
          <w:p w14:paraId="6A65CF7F" w14:textId="77777777" w:rsidR="00A13D17" w:rsidRPr="00A13D17" w:rsidRDefault="00A13D17" w:rsidP="00A13D17">
            <w:pPr>
              <w:rPr>
                <w:b/>
                <w:bCs/>
              </w:rPr>
            </w:pPr>
            <w:r w:rsidRPr="00A13D17">
              <w:rPr>
                <w:b/>
                <w:bCs/>
              </w:rPr>
              <w:t>3.906796</w:t>
            </w:r>
          </w:p>
        </w:tc>
        <w:tc>
          <w:tcPr>
            <w:tcW w:w="1147" w:type="dxa"/>
            <w:noWrap/>
            <w:hideMark/>
          </w:tcPr>
          <w:p w14:paraId="5ED6181F" w14:textId="77777777" w:rsidR="00A13D17" w:rsidRPr="00A13D17" w:rsidRDefault="00A13D17" w:rsidP="00A13D17">
            <w:pPr>
              <w:rPr>
                <w:b/>
                <w:bCs/>
              </w:rPr>
            </w:pPr>
            <w:r w:rsidRPr="00A13D17">
              <w:rPr>
                <w:b/>
                <w:bCs/>
              </w:rPr>
              <w:t>5.086138</w:t>
            </w:r>
          </w:p>
        </w:tc>
        <w:tc>
          <w:tcPr>
            <w:tcW w:w="1147" w:type="dxa"/>
            <w:noWrap/>
            <w:hideMark/>
          </w:tcPr>
          <w:p w14:paraId="5668470F" w14:textId="77777777" w:rsidR="00A13D17" w:rsidRPr="00A13D17" w:rsidRDefault="00A13D17" w:rsidP="00A13D17">
            <w:pPr>
              <w:rPr>
                <w:b/>
                <w:bCs/>
              </w:rPr>
            </w:pPr>
            <w:r w:rsidRPr="00A13D17">
              <w:rPr>
                <w:b/>
                <w:bCs/>
              </w:rPr>
              <w:t>5.947916</w:t>
            </w:r>
          </w:p>
        </w:tc>
      </w:tr>
    </w:tbl>
    <w:p w14:paraId="12685959" w14:textId="23B48D42" w:rsidR="00435557" w:rsidRDefault="00435557" w:rsidP="00F529BC"/>
    <w:p w14:paraId="33B845B9" w14:textId="77777777" w:rsidR="00A13D1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50"/>
        <w:gridCol w:w="1150"/>
        <w:gridCol w:w="1150"/>
        <w:gridCol w:w="1150"/>
        <w:gridCol w:w="1150"/>
        <w:gridCol w:w="1150"/>
        <w:gridCol w:w="1150"/>
        <w:gridCol w:w="1150"/>
        <w:gridCol w:w="1150"/>
        <w:gridCol w:w="1150"/>
      </w:tblGrid>
      <w:tr w:rsidR="00A13D17" w:rsidRPr="00A13D17" w14:paraId="5AA92D22" w14:textId="77777777" w:rsidTr="00A13D17">
        <w:trPr>
          <w:trHeight w:val="261"/>
        </w:trPr>
        <w:tc>
          <w:tcPr>
            <w:tcW w:w="1150" w:type="dxa"/>
            <w:noWrap/>
            <w:hideMark/>
          </w:tcPr>
          <w:p w14:paraId="3F57A89E" w14:textId="77777777" w:rsidR="00A13D17" w:rsidRPr="00A13D17" w:rsidRDefault="00A13D17" w:rsidP="00A13D17">
            <w:r w:rsidRPr="00A13D17">
              <w:t>Tx01</w:t>
            </w:r>
          </w:p>
        </w:tc>
        <w:tc>
          <w:tcPr>
            <w:tcW w:w="1150" w:type="dxa"/>
            <w:noWrap/>
            <w:hideMark/>
          </w:tcPr>
          <w:p w14:paraId="20EC8A25" w14:textId="77777777" w:rsidR="00A13D17" w:rsidRPr="00A13D17" w:rsidRDefault="00A13D17" w:rsidP="00A13D17">
            <w:r w:rsidRPr="00A13D17">
              <w:t>Tx02</w:t>
            </w:r>
          </w:p>
        </w:tc>
        <w:tc>
          <w:tcPr>
            <w:tcW w:w="1150" w:type="dxa"/>
            <w:noWrap/>
            <w:hideMark/>
          </w:tcPr>
          <w:p w14:paraId="2D7C71A1" w14:textId="77777777" w:rsidR="00A13D17" w:rsidRPr="00A13D17" w:rsidRDefault="00A13D17" w:rsidP="00A13D17">
            <w:r w:rsidRPr="00A13D17">
              <w:t>Tx03</w:t>
            </w:r>
          </w:p>
        </w:tc>
        <w:tc>
          <w:tcPr>
            <w:tcW w:w="1150" w:type="dxa"/>
            <w:noWrap/>
            <w:hideMark/>
          </w:tcPr>
          <w:p w14:paraId="1A1FEC35" w14:textId="77777777" w:rsidR="00A13D17" w:rsidRPr="00A13D17" w:rsidRDefault="00A13D17" w:rsidP="00A13D17">
            <w:r w:rsidRPr="00A13D17">
              <w:t>Tx04</w:t>
            </w:r>
          </w:p>
        </w:tc>
        <w:tc>
          <w:tcPr>
            <w:tcW w:w="1150" w:type="dxa"/>
            <w:noWrap/>
            <w:hideMark/>
          </w:tcPr>
          <w:p w14:paraId="55B56201" w14:textId="77777777" w:rsidR="00A13D17" w:rsidRPr="00A13D17" w:rsidRDefault="00A13D17" w:rsidP="00A13D17">
            <w:r w:rsidRPr="00A13D17">
              <w:t>Tx05</w:t>
            </w:r>
          </w:p>
        </w:tc>
        <w:tc>
          <w:tcPr>
            <w:tcW w:w="1150" w:type="dxa"/>
            <w:noWrap/>
            <w:hideMark/>
          </w:tcPr>
          <w:p w14:paraId="2A7D9569" w14:textId="77777777" w:rsidR="00A13D17" w:rsidRPr="00A13D17" w:rsidRDefault="00A13D17" w:rsidP="00A13D17">
            <w:r w:rsidRPr="00A13D17">
              <w:t>Tx06</w:t>
            </w:r>
          </w:p>
        </w:tc>
        <w:tc>
          <w:tcPr>
            <w:tcW w:w="1150" w:type="dxa"/>
            <w:noWrap/>
            <w:hideMark/>
          </w:tcPr>
          <w:p w14:paraId="2ED996D7" w14:textId="77777777" w:rsidR="00A13D17" w:rsidRPr="00A13D17" w:rsidRDefault="00A13D17" w:rsidP="00A13D17">
            <w:r w:rsidRPr="00A13D17">
              <w:t>Tx07</w:t>
            </w:r>
          </w:p>
        </w:tc>
        <w:tc>
          <w:tcPr>
            <w:tcW w:w="1150" w:type="dxa"/>
            <w:noWrap/>
            <w:hideMark/>
          </w:tcPr>
          <w:p w14:paraId="6C7C8AB2" w14:textId="77777777" w:rsidR="00A13D17" w:rsidRPr="00A13D17" w:rsidRDefault="00A13D17" w:rsidP="00A13D17">
            <w:r w:rsidRPr="00A13D17">
              <w:t>Tx08</w:t>
            </w:r>
          </w:p>
        </w:tc>
        <w:tc>
          <w:tcPr>
            <w:tcW w:w="1150" w:type="dxa"/>
            <w:noWrap/>
            <w:hideMark/>
          </w:tcPr>
          <w:p w14:paraId="00E1D1A5" w14:textId="77777777" w:rsidR="00A13D17" w:rsidRPr="00A13D17" w:rsidRDefault="00A13D17" w:rsidP="00A13D17">
            <w:r w:rsidRPr="00A13D17">
              <w:t>Tx09</w:t>
            </w:r>
          </w:p>
        </w:tc>
        <w:tc>
          <w:tcPr>
            <w:tcW w:w="1150" w:type="dxa"/>
            <w:noWrap/>
            <w:hideMark/>
          </w:tcPr>
          <w:p w14:paraId="72344788" w14:textId="77777777" w:rsidR="00A13D17" w:rsidRPr="00A13D17" w:rsidRDefault="00A13D17" w:rsidP="00A13D17">
            <w:r w:rsidRPr="00A13D17">
              <w:t>Tx10</w:t>
            </w:r>
          </w:p>
        </w:tc>
      </w:tr>
      <w:tr w:rsidR="00A13D17" w:rsidRPr="00A13D17" w14:paraId="6E204CCD" w14:textId="77777777" w:rsidTr="00A13D17">
        <w:trPr>
          <w:trHeight w:val="261"/>
        </w:trPr>
        <w:tc>
          <w:tcPr>
            <w:tcW w:w="1150" w:type="dxa"/>
            <w:noWrap/>
            <w:hideMark/>
          </w:tcPr>
          <w:p w14:paraId="273558FB" w14:textId="77777777" w:rsidR="00A13D17" w:rsidRPr="00A13D17" w:rsidRDefault="00A13D17" w:rsidP="00A13D17">
            <w:r w:rsidRPr="00A13D17">
              <w:t>1.959161</w:t>
            </w:r>
          </w:p>
        </w:tc>
        <w:tc>
          <w:tcPr>
            <w:tcW w:w="1150" w:type="dxa"/>
            <w:noWrap/>
            <w:hideMark/>
          </w:tcPr>
          <w:p w14:paraId="44A350AD" w14:textId="77777777" w:rsidR="00A13D17" w:rsidRPr="00A13D17" w:rsidRDefault="00A13D17" w:rsidP="00A13D17">
            <w:r w:rsidRPr="00A13D17">
              <w:t>2.986955</w:t>
            </w:r>
          </w:p>
        </w:tc>
        <w:tc>
          <w:tcPr>
            <w:tcW w:w="1150" w:type="dxa"/>
            <w:noWrap/>
            <w:hideMark/>
          </w:tcPr>
          <w:p w14:paraId="485ADF3A" w14:textId="77777777" w:rsidR="00A13D17" w:rsidRPr="00A13D17" w:rsidRDefault="00A13D17" w:rsidP="00A13D17">
            <w:r w:rsidRPr="00A13D17">
              <w:t>4.344513</w:t>
            </w:r>
          </w:p>
        </w:tc>
        <w:tc>
          <w:tcPr>
            <w:tcW w:w="1150" w:type="dxa"/>
            <w:noWrap/>
            <w:hideMark/>
          </w:tcPr>
          <w:p w14:paraId="6132A0DD" w14:textId="77777777" w:rsidR="00A13D17" w:rsidRPr="00A13D17" w:rsidRDefault="00A13D17" w:rsidP="00A13D17">
            <w:r w:rsidRPr="00A13D17">
              <w:t>5.782628</w:t>
            </w:r>
          </w:p>
        </w:tc>
        <w:tc>
          <w:tcPr>
            <w:tcW w:w="1150" w:type="dxa"/>
            <w:noWrap/>
            <w:hideMark/>
          </w:tcPr>
          <w:p w14:paraId="6E523498" w14:textId="77777777" w:rsidR="00A13D17" w:rsidRPr="00A13D17" w:rsidRDefault="00A13D17" w:rsidP="00A13D17">
            <w:r w:rsidRPr="00A13D17">
              <w:t>5.894591</w:t>
            </w:r>
          </w:p>
        </w:tc>
        <w:tc>
          <w:tcPr>
            <w:tcW w:w="1150" w:type="dxa"/>
            <w:noWrap/>
            <w:hideMark/>
          </w:tcPr>
          <w:p w14:paraId="62B8A427" w14:textId="77777777" w:rsidR="00A13D17" w:rsidRPr="00A13D17" w:rsidRDefault="00A13D17" w:rsidP="00A13D17">
            <w:r w:rsidRPr="00A13D17">
              <w:t>2.637136</w:t>
            </w:r>
          </w:p>
        </w:tc>
        <w:tc>
          <w:tcPr>
            <w:tcW w:w="1150" w:type="dxa"/>
            <w:noWrap/>
            <w:hideMark/>
          </w:tcPr>
          <w:p w14:paraId="607E4C99" w14:textId="77777777" w:rsidR="00A13D17" w:rsidRPr="00A13D17" w:rsidRDefault="00A13D17" w:rsidP="00A13D17">
            <w:r w:rsidRPr="00A13D17">
              <w:t>2.387756</w:t>
            </w:r>
          </w:p>
        </w:tc>
        <w:tc>
          <w:tcPr>
            <w:tcW w:w="1150" w:type="dxa"/>
            <w:noWrap/>
            <w:hideMark/>
          </w:tcPr>
          <w:p w14:paraId="684D8104" w14:textId="77777777" w:rsidR="00A13D17" w:rsidRPr="00A13D17" w:rsidRDefault="00A13D17" w:rsidP="00A13D17">
            <w:r w:rsidRPr="00A13D17">
              <w:t>3.544513</w:t>
            </w:r>
          </w:p>
        </w:tc>
        <w:tc>
          <w:tcPr>
            <w:tcW w:w="1150" w:type="dxa"/>
            <w:noWrap/>
            <w:hideMark/>
          </w:tcPr>
          <w:p w14:paraId="005B64D4" w14:textId="77777777" w:rsidR="00A13D17" w:rsidRPr="00A13D17" w:rsidRDefault="00A13D17" w:rsidP="00A13D17">
            <w:r w:rsidRPr="00A13D17">
              <w:t>4.901047</w:t>
            </w:r>
          </w:p>
        </w:tc>
        <w:tc>
          <w:tcPr>
            <w:tcW w:w="1150" w:type="dxa"/>
            <w:noWrap/>
            <w:hideMark/>
          </w:tcPr>
          <w:p w14:paraId="4D37BB7B" w14:textId="77777777" w:rsidR="00A13D17" w:rsidRPr="00A13D17" w:rsidRDefault="00A13D17" w:rsidP="00A13D17">
            <w:r w:rsidRPr="00A13D17">
              <w:t>5.875025</w:t>
            </w:r>
          </w:p>
        </w:tc>
      </w:tr>
      <w:tr w:rsidR="00A13D17" w:rsidRPr="00A13D17" w14:paraId="2B817C05" w14:textId="77777777" w:rsidTr="00A13D17">
        <w:trPr>
          <w:trHeight w:val="261"/>
        </w:trPr>
        <w:tc>
          <w:tcPr>
            <w:tcW w:w="1150" w:type="dxa"/>
            <w:noWrap/>
            <w:hideMark/>
          </w:tcPr>
          <w:p w14:paraId="682F4B02" w14:textId="77777777" w:rsidR="00A13D17" w:rsidRPr="00A13D17" w:rsidRDefault="00A13D17" w:rsidP="00A13D17">
            <w:r w:rsidRPr="00A13D17">
              <w:t>1.79923</w:t>
            </w:r>
          </w:p>
        </w:tc>
        <w:tc>
          <w:tcPr>
            <w:tcW w:w="1150" w:type="dxa"/>
            <w:noWrap/>
            <w:hideMark/>
          </w:tcPr>
          <w:p w14:paraId="795D7359" w14:textId="77777777" w:rsidR="00A13D17" w:rsidRPr="00A13D17" w:rsidRDefault="00A13D17" w:rsidP="00A13D17">
            <w:r w:rsidRPr="00A13D17">
              <w:t>1.888101</w:t>
            </w:r>
          </w:p>
        </w:tc>
        <w:tc>
          <w:tcPr>
            <w:tcW w:w="1150" w:type="dxa"/>
            <w:noWrap/>
            <w:hideMark/>
          </w:tcPr>
          <w:p w14:paraId="111F258E" w14:textId="77777777" w:rsidR="00A13D17" w:rsidRPr="00A13D17" w:rsidRDefault="00A13D17" w:rsidP="00A13D17">
            <w:r w:rsidRPr="00A13D17">
              <w:t>3.89578</w:t>
            </w:r>
          </w:p>
        </w:tc>
        <w:tc>
          <w:tcPr>
            <w:tcW w:w="1150" w:type="dxa"/>
            <w:noWrap/>
            <w:hideMark/>
          </w:tcPr>
          <w:p w14:paraId="72F074C0" w14:textId="77777777" w:rsidR="00A13D17" w:rsidRPr="00A13D17" w:rsidRDefault="00A13D17" w:rsidP="00A13D17">
            <w:r w:rsidRPr="00A13D17">
              <w:t>5.6425</w:t>
            </w:r>
          </w:p>
        </w:tc>
        <w:tc>
          <w:tcPr>
            <w:tcW w:w="1150" w:type="dxa"/>
            <w:noWrap/>
            <w:hideMark/>
          </w:tcPr>
          <w:p w14:paraId="0DBBE47C" w14:textId="77777777" w:rsidR="00A13D17" w:rsidRPr="00A13D17" w:rsidRDefault="00A13D17" w:rsidP="00A13D17">
            <w:r w:rsidRPr="00A13D17">
              <w:t>5.483851</w:t>
            </w:r>
          </w:p>
        </w:tc>
        <w:tc>
          <w:tcPr>
            <w:tcW w:w="1150" w:type="dxa"/>
            <w:noWrap/>
            <w:hideMark/>
          </w:tcPr>
          <w:p w14:paraId="7C3930E6" w14:textId="77777777" w:rsidR="00A13D17" w:rsidRPr="00A13D17" w:rsidRDefault="00A13D17" w:rsidP="00A13D17">
            <w:r w:rsidRPr="00A13D17">
              <w:t>2.607203</w:t>
            </w:r>
          </w:p>
        </w:tc>
        <w:tc>
          <w:tcPr>
            <w:tcW w:w="1150" w:type="dxa"/>
            <w:noWrap/>
            <w:hideMark/>
          </w:tcPr>
          <w:p w14:paraId="3915EF2D" w14:textId="77777777" w:rsidR="00A13D17" w:rsidRPr="00A13D17" w:rsidRDefault="00A13D17" w:rsidP="00A13D17">
            <w:r w:rsidRPr="00A13D17">
              <w:t>2.393586</w:t>
            </w:r>
          </w:p>
        </w:tc>
        <w:tc>
          <w:tcPr>
            <w:tcW w:w="1150" w:type="dxa"/>
            <w:noWrap/>
            <w:hideMark/>
          </w:tcPr>
          <w:p w14:paraId="1985627F" w14:textId="77777777" w:rsidR="00A13D17" w:rsidRPr="00A13D17" w:rsidRDefault="00A13D17" w:rsidP="00A13D17">
            <w:r w:rsidRPr="00A13D17">
              <w:t>3.74539</w:t>
            </w:r>
          </w:p>
        </w:tc>
        <w:tc>
          <w:tcPr>
            <w:tcW w:w="1150" w:type="dxa"/>
            <w:noWrap/>
            <w:hideMark/>
          </w:tcPr>
          <w:p w14:paraId="2D20711D" w14:textId="77777777" w:rsidR="00A13D17" w:rsidRPr="00A13D17" w:rsidRDefault="00A13D17" w:rsidP="00A13D17">
            <w:r w:rsidRPr="00A13D17">
              <w:t>5.250366</w:t>
            </w:r>
          </w:p>
        </w:tc>
        <w:tc>
          <w:tcPr>
            <w:tcW w:w="1150" w:type="dxa"/>
            <w:noWrap/>
            <w:hideMark/>
          </w:tcPr>
          <w:p w14:paraId="50A02A3E" w14:textId="77777777" w:rsidR="00A13D17" w:rsidRPr="00A13D17" w:rsidRDefault="00A13D17" w:rsidP="00A13D17">
            <w:r w:rsidRPr="00A13D17">
              <w:t>7.317592</w:t>
            </w:r>
          </w:p>
        </w:tc>
      </w:tr>
      <w:tr w:rsidR="00A13D17" w:rsidRPr="00A13D17" w14:paraId="5E2CC27B" w14:textId="77777777" w:rsidTr="00A13D17">
        <w:trPr>
          <w:trHeight w:val="261"/>
        </w:trPr>
        <w:tc>
          <w:tcPr>
            <w:tcW w:w="1150" w:type="dxa"/>
            <w:noWrap/>
            <w:hideMark/>
          </w:tcPr>
          <w:p w14:paraId="217F8A16" w14:textId="77777777" w:rsidR="00A13D17" w:rsidRPr="00A13D17" w:rsidRDefault="00A13D17" w:rsidP="00A13D17">
            <w:r w:rsidRPr="00A13D17">
              <w:t>2.659432</w:t>
            </w:r>
          </w:p>
        </w:tc>
        <w:tc>
          <w:tcPr>
            <w:tcW w:w="1150" w:type="dxa"/>
            <w:noWrap/>
            <w:hideMark/>
          </w:tcPr>
          <w:p w14:paraId="34E11F4C" w14:textId="77777777" w:rsidR="00A13D17" w:rsidRPr="00A13D17" w:rsidRDefault="00A13D17" w:rsidP="00A13D17">
            <w:r w:rsidRPr="00A13D17">
              <w:t>2.973867</w:t>
            </w:r>
          </w:p>
        </w:tc>
        <w:tc>
          <w:tcPr>
            <w:tcW w:w="1150" w:type="dxa"/>
            <w:noWrap/>
            <w:hideMark/>
          </w:tcPr>
          <w:p w14:paraId="3B7A6E04" w14:textId="77777777" w:rsidR="00A13D17" w:rsidRPr="00A13D17" w:rsidRDefault="00A13D17" w:rsidP="00A13D17">
            <w:r w:rsidRPr="00A13D17">
              <w:t>3.77359</w:t>
            </w:r>
          </w:p>
        </w:tc>
        <w:tc>
          <w:tcPr>
            <w:tcW w:w="1150" w:type="dxa"/>
            <w:noWrap/>
            <w:hideMark/>
          </w:tcPr>
          <w:p w14:paraId="62DB6D43" w14:textId="77777777" w:rsidR="00A13D17" w:rsidRPr="00A13D17" w:rsidRDefault="00A13D17" w:rsidP="00A13D17">
            <w:r w:rsidRPr="00A13D17">
              <w:t>4.615575</w:t>
            </w:r>
          </w:p>
        </w:tc>
        <w:tc>
          <w:tcPr>
            <w:tcW w:w="1150" w:type="dxa"/>
            <w:noWrap/>
            <w:hideMark/>
          </w:tcPr>
          <w:p w14:paraId="16FB8D11" w14:textId="77777777" w:rsidR="00A13D17" w:rsidRPr="00A13D17" w:rsidRDefault="00A13D17" w:rsidP="00A13D17">
            <w:r w:rsidRPr="00A13D17">
              <w:t>6.736215</w:t>
            </w:r>
          </w:p>
        </w:tc>
        <w:tc>
          <w:tcPr>
            <w:tcW w:w="1150" w:type="dxa"/>
            <w:noWrap/>
            <w:hideMark/>
          </w:tcPr>
          <w:p w14:paraId="4B5F83F7" w14:textId="77777777" w:rsidR="00A13D17" w:rsidRPr="00A13D17" w:rsidRDefault="00A13D17" w:rsidP="00A13D17">
            <w:r w:rsidRPr="00A13D17">
              <w:t>1.651981</w:t>
            </w:r>
          </w:p>
        </w:tc>
        <w:tc>
          <w:tcPr>
            <w:tcW w:w="1150" w:type="dxa"/>
            <w:noWrap/>
            <w:hideMark/>
          </w:tcPr>
          <w:p w14:paraId="2A567CD0" w14:textId="77777777" w:rsidR="00A13D17" w:rsidRPr="00A13D17" w:rsidRDefault="00A13D17" w:rsidP="00A13D17">
            <w:r w:rsidRPr="00A13D17">
              <w:t>1.844528</w:t>
            </w:r>
          </w:p>
        </w:tc>
        <w:tc>
          <w:tcPr>
            <w:tcW w:w="1150" w:type="dxa"/>
            <w:noWrap/>
            <w:hideMark/>
          </w:tcPr>
          <w:p w14:paraId="52FF087C" w14:textId="77777777" w:rsidR="00A13D17" w:rsidRPr="00A13D17" w:rsidRDefault="00A13D17" w:rsidP="00A13D17">
            <w:r w:rsidRPr="00A13D17">
              <w:t>2.881114</w:t>
            </w:r>
          </w:p>
        </w:tc>
        <w:tc>
          <w:tcPr>
            <w:tcW w:w="1150" w:type="dxa"/>
            <w:noWrap/>
            <w:hideMark/>
          </w:tcPr>
          <w:p w14:paraId="1CF55D7B" w14:textId="77777777" w:rsidR="00A13D17" w:rsidRPr="00A13D17" w:rsidRDefault="00A13D17" w:rsidP="00A13D17">
            <w:r w:rsidRPr="00A13D17">
              <w:t>5.930545</w:t>
            </w:r>
          </w:p>
        </w:tc>
        <w:tc>
          <w:tcPr>
            <w:tcW w:w="1150" w:type="dxa"/>
            <w:noWrap/>
            <w:hideMark/>
          </w:tcPr>
          <w:p w14:paraId="0C1008C2" w14:textId="77777777" w:rsidR="00A13D17" w:rsidRPr="00A13D17" w:rsidRDefault="00A13D17" w:rsidP="00A13D17">
            <w:r w:rsidRPr="00A13D17">
              <w:t>6.168054</w:t>
            </w:r>
          </w:p>
        </w:tc>
      </w:tr>
      <w:tr w:rsidR="00A13D17" w:rsidRPr="00A13D17" w14:paraId="4E8F7164" w14:textId="77777777" w:rsidTr="00A13D17">
        <w:trPr>
          <w:trHeight w:val="261"/>
        </w:trPr>
        <w:tc>
          <w:tcPr>
            <w:tcW w:w="1150" w:type="dxa"/>
            <w:noWrap/>
            <w:hideMark/>
          </w:tcPr>
          <w:p w14:paraId="762DD7E0" w14:textId="77777777" w:rsidR="00A13D17" w:rsidRPr="00A13D17" w:rsidRDefault="00A13D17" w:rsidP="00A13D17">
            <w:r w:rsidRPr="00A13D17">
              <w:t>2.314375</w:t>
            </w:r>
          </w:p>
        </w:tc>
        <w:tc>
          <w:tcPr>
            <w:tcW w:w="1150" w:type="dxa"/>
            <w:noWrap/>
            <w:hideMark/>
          </w:tcPr>
          <w:p w14:paraId="57BF9B7E" w14:textId="77777777" w:rsidR="00A13D17" w:rsidRPr="00A13D17" w:rsidRDefault="00A13D17" w:rsidP="00A13D17">
            <w:r w:rsidRPr="00A13D17">
              <w:t>2.162584</w:t>
            </w:r>
          </w:p>
        </w:tc>
        <w:tc>
          <w:tcPr>
            <w:tcW w:w="1150" w:type="dxa"/>
            <w:noWrap/>
            <w:hideMark/>
          </w:tcPr>
          <w:p w14:paraId="6CBD18FF" w14:textId="77777777" w:rsidR="00A13D17" w:rsidRPr="00A13D17" w:rsidRDefault="00A13D17" w:rsidP="00A13D17">
            <w:r w:rsidRPr="00A13D17">
              <w:t>3.893644</w:t>
            </w:r>
          </w:p>
        </w:tc>
        <w:tc>
          <w:tcPr>
            <w:tcW w:w="1150" w:type="dxa"/>
            <w:noWrap/>
            <w:hideMark/>
          </w:tcPr>
          <w:p w14:paraId="2D74E1E1" w14:textId="77777777" w:rsidR="00A13D17" w:rsidRPr="00A13D17" w:rsidRDefault="00A13D17" w:rsidP="00A13D17">
            <w:r w:rsidRPr="00A13D17">
              <w:t>5.465496</w:t>
            </w:r>
          </w:p>
        </w:tc>
        <w:tc>
          <w:tcPr>
            <w:tcW w:w="1150" w:type="dxa"/>
            <w:noWrap/>
            <w:hideMark/>
          </w:tcPr>
          <w:p w14:paraId="780A364C" w14:textId="77777777" w:rsidR="00A13D17" w:rsidRPr="00A13D17" w:rsidRDefault="00A13D17" w:rsidP="00A13D17">
            <w:r w:rsidRPr="00A13D17">
              <w:t>6.231234</w:t>
            </w:r>
          </w:p>
        </w:tc>
        <w:tc>
          <w:tcPr>
            <w:tcW w:w="1150" w:type="dxa"/>
            <w:noWrap/>
            <w:hideMark/>
          </w:tcPr>
          <w:p w14:paraId="3AD1FF57" w14:textId="77777777" w:rsidR="00A13D17" w:rsidRPr="00A13D17" w:rsidRDefault="00A13D17" w:rsidP="00A13D17">
            <w:r w:rsidRPr="00A13D17">
              <w:t>2.131936</w:t>
            </w:r>
          </w:p>
        </w:tc>
        <w:tc>
          <w:tcPr>
            <w:tcW w:w="1150" w:type="dxa"/>
            <w:noWrap/>
            <w:hideMark/>
          </w:tcPr>
          <w:p w14:paraId="253D7EA7" w14:textId="77777777" w:rsidR="00A13D17" w:rsidRPr="00A13D17" w:rsidRDefault="00A13D17" w:rsidP="00A13D17">
            <w:r w:rsidRPr="00A13D17">
              <w:t>2.802566</w:t>
            </w:r>
          </w:p>
        </w:tc>
        <w:tc>
          <w:tcPr>
            <w:tcW w:w="1150" w:type="dxa"/>
            <w:noWrap/>
            <w:hideMark/>
          </w:tcPr>
          <w:p w14:paraId="4330A289" w14:textId="77777777" w:rsidR="00A13D17" w:rsidRPr="00A13D17" w:rsidRDefault="00A13D17" w:rsidP="00A13D17">
            <w:r w:rsidRPr="00A13D17">
              <w:t>3.918911</w:t>
            </w:r>
          </w:p>
        </w:tc>
        <w:tc>
          <w:tcPr>
            <w:tcW w:w="1150" w:type="dxa"/>
            <w:noWrap/>
            <w:hideMark/>
          </w:tcPr>
          <w:p w14:paraId="3BD841C1" w14:textId="77777777" w:rsidR="00A13D17" w:rsidRPr="00A13D17" w:rsidRDefault="00A13D17" w:rsidP="00A13D17">
            <w:r w:rsidRPr="00A13D17">
              <w:t>4.564461</w:t>
            </w:r>
          </w:p>
        </w:tc>
        <w:tc>
          <w:tcPr>
            <w:tcW w:w="1150" w:type="dxa"/>
            <w:noWrap/>
            <w:hideMark/>
          </w:tcPr>
          <w:p w14:paraId="725F56BC" w14:textId="77777777" w:rsidR="00A13D17" w:rsidRPr="00A13D17" w:rsidRDefault="00A13D17" w:rsidP="00A13D17">
            <w:r w:rsidRPr="00A13D17">
              <w:t>5.585637</w:t>
            </w:r>
          </w:p>
        </w:tc>
      </w:tr>
      <w:tr w:rsidR="00A13D17" w:rsidRPr="00A13D17" w14:paraId="28DE4861" w14:textId="77777777" w:rsidTr="00A13D17">
        <w:trPr>
          <w:trHeight w:val="261"/>
        </w:trPr>
        <w:tc>
          <w:tcPr>
            <w:tcW w:w="1150" w:type="dxa"/>
            <w:noWrap/>
            <w:hideMark/>
          </w:tcPr>
          <w:p w14:paraId="6FFDF659" w14:textId="77777777" w:rsidR="00A13D17" w:rsidRPr="00A13D17" w:rsidRDefault="00A13D17" w:rsidP="00A13D17">
            <w:r w:rsidRPr="00A13D17">
              <w:t>2.17261</w:t>
            </w:r>
          </w:p>
        </w:tc>
        <w:tc>
          <w:tcPr>
            <w:tcW w:w="1150" w:type="dxa"/>
            <w:noWrap/>
            <w:hideMark/>
          </w:tcPr>
          <w:p w14:paraId="7CE0992F" w14:textId="77777777" w:rsidR="00A13D17" w:rsidRPr="00A13D17" w:rsidRDefault="00A13D17" w:rsidP="00A13D17">
            <w:r w:rsidRPr="00A13D17">
              <w:t>2.271978</w:t>
            </w:r>
          </w:p>
        </w:tc>
        <w:tc>
          <w:tcPr>
            <w:tcW w:w="1150" w:type="dxa"/>
            <w:noWrap/>
            <w:hideMark/>
          </w:tcPr>
          <w:p w14:paraId="4F618CCB" w14:textId="77777777" w:rsidR="00A13D17" w:rsidRPr="00A13D17" w:rsidRDefault="00A13D17" w:rsidP="00A13D17">
            <w:r w:rsidRPr="00A13D17">
              <w:t>3.8418</w:t>
            </w:r>
          </w:p>
        </w:tc>
        <w:tc>
          <w:tcPr>
            <w:tcW w:w="1150" w:type="dxa"/>
            <w:noWrap/>
            <w:hideMark/>
          </w:tcPr>
          <w:p w14:paraId="6C633729" w14:textId="77777777" w:rsidR="00A13D17" w:rsidRPr="00A13D17" w:rsidRDefault="00A13D17" w:rsidP="00A13D17">
            <w:r w:rsidRPr="00A13D17">
              <w:t>5.951358</w:t>
            </w:r>
          </w:p>
        </w:tc>
        <w:tc>
          <w:tcPr>
            <w:tcW w:w="1150" w:type="dxa"/>
            <w:noWrap/>
            <w:hideMark/>
          </w:tcPr>
          <w:p w14:paraId="354823EB" w14:textId="77777777" w:rsidR="00A13D17" w:rsidRPr="00A13D17" w:rsidRDefault="00A13D17" w:rsidP="00A13D17">
            <w:r w:rsidRPr="00A13D17">
              <w:t>8.277172</w:t>
            </w:r>
          </w:p>
        </w:tc>
        <w:tc>
          <w:tcPr>
            <w:tcW w:w="1150" w:type="dxa"/>
            <w:noWrap/>
            <w:hideMark/>
          </w:tcPr>
          <w:p w14:paraId="2B96CA4F" w14:textId="77777777" w:rsidR="00A13D17" w:rsidRPr="00A13D17" w:rsidRDefault="00A13D17" w:rsidP="00A13D17">
            <w:r w:rsidRPr="00A13D17">
              <w:t>2.127562</w:t>
            </w:r>
          </w:p>
        </w:tc>
        <w:tc>
          <w:tcPr>
            <w:tcW w:w="1150" w:type="dxa"/>
            <w:noWrap/>
            <w:hideMark/>
          </w:tcPr>
          <w:p w14:paraId="52DC0DAB" w14:textId="77777777" w:rsidR="00A13D17" w:rsidRPr="00A13D17" w:rsidRDefault="00A13D17" w:rsidP="00A13D17">
            <w:r w:rsidRPr="00A13D17">
              <w:t>2.889096</w:t>
            </w:r>
          </w:p>
        </w:tc>
        <w:tc>
          <w:tcPr>
            <w:tcW w:w="1150" w:type="dxa"/>
            <w:noWrap/>
            <w:hideMark/>
          </w:tcPr>
          <w:p w14:paraId="5F053236" w14:textId="77777777" w:rsidR="00A13D17" w:rsidRPr="00A13D17" w:rsidRDefault="00A13D17" w:rsidP="00A13D17">
            <w:r w:rsidRPr="00A13D17">
              <w:t>4.193926</w:t>
            </w:r>
          </w:p>
        </w:tc>
        <w:tc>
          <w:tcPr>
            <w:tcW w:w="1150" w:type="dxa"/>
            <w:noWrap/>
            <w:hideMark/>
          </w:tcPr>
          <w:p w14:paraId="65641A55" w14:textId="77777777" w:rsidR="00A13D17" w:rsidRPr="00A13D17" w:rsidRDefault="00A13D17" w:rsidP="00A13D17">
            <w:r w:rsidRPr="00A13D17">
              <w:t>4.968222</w:t>
            </w:r>
          </w:p>
        </w:tc>
        <w:tc>
          <w:tcPr>
            <w:tcW w:w="1150" w:type="dxa"/>
            <w:noWrap/>
            <w:hideMark/>
          </w:tcPr>
          <w:p w14:paraId="4C530B1D" w14:textId="77777777" w:rsidR="00A13D17" w:rsidRPr="00A13D17" w:rsidRDefault="00A13D17" w:rsidP="00A13D17">
            <w:r w:rsidRPr="00A13D17">
              <w:t>5.714692</w:t>
            </w:r>
          </w:p>
        </w:tc>
      </w:tr>
      <w:tr w:rsidR="00A13D17" w:rsidRPr="00A13D17" w14:paraId="3FB1078D" w14:textId="77777777" w:rsidTr="00A13D17">
        <w:trPr>
          <w:trHeight w:val="261"/>
        </w:trPr>
        <w:tc>
          <w:tcPr>
            <w:tcW w:w="1150" w:type="dxa"/>
            <w:noWrap/>
            <w:hideMark/>
          </w:tcPr>
          <w:p w14:paraId="728B79D7" w14:textId="77777777" w:rsidR="00A13D17" w:rsidRPr="00A13D17" w:rsidRDefault="00A13D17" w:rsidP="00A13D17">
            <w:r w:rsidRPr="00A13D17">
              <w:t>2.398316</w:t>
            </w:r>
          </w:p>
        </w:tc>
        <w:tc>
          <w:tcPr>
            <w:tcW w:w="1150" w:type="dxa"/>
            <w:noWrap/>
            <w:hideMark/>
          </w:tcPr>
          <w:p w14:paraId="6BCE2DAE" w14:textId="77777777" w:rsidR="00A13D17" w:rsidRPr="00A13D17" w:rsidRDefault="00A13D17" w:rsidP="00A13D17">
            <w:r w:rsidRPr="00A13D17">
              <w:t>3.423077</w:t>
            </w:r>
          </w:p>
        </w:tc>
        <w:tc>
          <w:tcPr>
            <w:tcW w:w="1150" w:type="dxa"/>
            <w:noWrap/>
            <w:hideMark/>
          </w:tcPr>
          <w:p w14:paraId="5FBB60B9" w14:textId="77777777" w:rsidR="00A13D17" w:rsidRPr="00A13D17" w:rsidRDefault="00A13D17" w:rsidP="00A13D17">
            <w:r w:rsidRPr="00A13D17">
              <w:t>4.914054</w:t>
            </w:r>
          </w:p>
        </w:tc>
        <w:tc>
          <w:tcPr>
            <w:tcW w:w="1150" w:type="dxa"/>
            <w:noWrap/>
            <w:hideMark/>
          </w:tcPr>
          <w:p w14:paraId="327A846E" w14:textId="77777777" w:rsidR="00A13D17" w:rsidRPr="00A13D17" w:rsidRDefault="00A13D17" w:rsidP="00A13D17">
            <w:r w:rsidRPr="00A13D17">
              <w:t>6.926447</w:t>
            </w:r>
          </w:p>
        </w:tc>
        <w:tc>
          <w:tcPr>
            <w:tcW w:w="1150" w:type="dxa"/>
            <w:noWrap/>
            <w:hideMark/>
          </w:tcPr>
          <w:p w14:paraId="21374708" w14:textId="77777777" w:rsidR="00A13D17" w:rsidRPr="00A13D17" w:rsidRDefault="00A13D17" w:rsidP="00A13D17">
            <w:r w:rsidRPr="00A13D17">
              <w:t>5.969525</w:t>
            </w:r>
          </w:p>
        </w:tc>
        <w:tc>
          <w:tcPr>
            <w:tcW w:w="1150" w:type="dxa"/>
            <w:noWrap/>
            <w:hideMark/>
          </w:tcPr>
          <w:p w14:paraId="60ACB3EE" w14:textId="77777777" w:rsidR="00A13D17" w:rsidRPr="00A13D17" w:rsidRDefault="00A13D17" w:rsidP="00A13D17">
            <w:r w:rsidRPr="00A13D17">
              <w:t>2.231812</w:t>
            </w:r>
          </w:p>
        </w:tc>
        <w:tc>
          <w:tcPr>
            <w:tcW w:w="1150" w:type="dxa"/>
            <w:noWrap/>
            <w:hideMark/>
          </w:tcPr>
          <w:p w14:paraId="5C7F89E0" w14:textId="77777777" w:rsidR="00A13D17" w:rsidRPr="00A13D17" w:rsidRDefault="00A13D17" w:rsidP="00A13D17">
            <w:r w:rsidRPr="00A13D17">
              <w:t>2.638855</w:t>
            </w:r>
          </w:p>
        </w:tc>
        <w:tc>
          <w:tcPr>
            <w:tcW w:w="1150" w:type="dxa"/>
            <w:noWrap/>
            <w:hideMark/>
          </w:tcPr>
          <w:p w14:paraId="23D93D1B" w14:textId="77777777" w:rsidR="00A13D17" w:rsidRPr="00A13D17" w:rsidRDefault="00A13D17" w:rsidP="00A13D17">
            <w:r w:rsidRPr="00A13D17">
              <w:t>3.819922</w:t>
            </w:r>
          </w:p>
        </w:tc>
        <w:tc>
          <w:tcPr>
            <w:tcW w:w="1150" w:type="dxa"/>
            <w:noWrap/>
            <w:hideMark/>
          </w:tcPr>
          <w:p w14:paraId="6009E968" w14:textId="77777777" w:rsidR="00A13D17" w:rsidRPr="00A13D17" w:rsidRDefault="00A13D17" w:rsidP="00A13D17">
            <w:r w:rsidRPr="00A13D17">
              <w:t>4.948251</w:t>
            </w:r>
          </w:p>
        </w:tc>
        <w:tc>
          <w:tcPr>
            <w:tcW w:w="1150" w:type="dxa"/>
            <w:noWrap/>
            <w:hideMark/>
          </w:tcPr>
          <w:p w14:paraId="774C2840" w14:textId="77777777" w:rsidR="00A13D17" w:rsidRPr="00A13D17" w:rsidRDefault="00A13D17" w:rsidP="00A13D17">
            <w:r w:rsidRPr="00A13D17">
              <w:t>5.821366</w:t>
            </w:r>
          </w:p>
        </w:tc>
      </w:tr>
      <w:tr w:rsidR="00A13D17" w:rsidRPr="00A13D17" w14:paraId="711253D4" w14:textId="77777777" w:rsidTr="00A13D17">
        <w:trPr>
          <w:trHeight w:val="261"/>
        </w:trPr>
        <w:tc>
          <w:tcPr>
            <w:tcW w:w="1150" w:type="dxa"/>
            <w:noWrap/>
            <w:hideMark/>
          </w:tcPr>
          <w:p w14:paraId="057B8012" w14:textId="77777777" w:rsidR="00A13D17" w:rsidRPr="00A13D17" w:rsidRDefault="00A13D17" w:rsidP="00A13D17">
            <w:r w:rsidRPr="00A13D17">
              <w:t>1.70078</w:t>
            </w:r>
          </w:p>
        </w:tc>
        <w:tc>
          <w:tcPr>
            <w:tcW w:w="1150" w:type="dxa"/>
            <w:noWrap/>
            <w:hideMark/>
          </w:tcPr>
          <w:p w14:paraId="6DECEFD4" w14:textId="77777777" w:rsidR="00A13D17" w:rsidRPr="00A13D17" w:rsidRDefault="00A13D17" w:rsidP="00A13D17">
            <w:r w:rsidRPr="00A13D17">
              <w:t>2.64929</w:t>
            </w:r>
          </w:p>
        </w:tc>
        <w:tc>
          <w:tcPr>
            <w:tcW w:w="1150" w:type="dxa"/>
            <w:noWrap/>
            <w:hideMark/>
          </w:tcPr>
          <w:p w14:paraId="35B9882F" w14:textId="77777777" w:rsidR="00A13D17" w:rsidRPr="00A13D17" w:rsidRDefault="00A13D17" w:rsidP="00A13D17">
            <w:r w:rsidRPr="00A13D17">
              <w:t>3.920048</w:t>
            </w:r>
          </w:p>
        </w:tc>
        <w:tc>
          <w:tcPr>
            <w:tcW w:w="1150" w:type="dxa"/>
            <w:noWrap/>
            <w:hideMark/>
          </w:tcPr>
          <w:p w14:paraId="29AA49C5" w14:textId="77777777" w:rsidR="00A13D17" w:rsidRPr="00A13D17" w:rsidRDefault="00A13D17" w:rsidP="00A13D17">
            <w:r w:rsidRPr="00A13D17">
              <w:t>5.924012</w:t>
            </w:r>
          </w:p>
        </w:tc>
        <w:tc>
          <w:tcPr>
            <w:tcW w:w="1150" w:type="dxa"/>
            <w:noWrap/>
            <w:hideMark/>
          </w:tcPr>
          <w:p w14:paraId="04DCC41E" w14:textId="77777777" w:rsidR="00A13D17" w:rsidRPr="00A13D17" w:rsidRDefault="00A13D17" w:rsidP="00A13D17">
            <w:r w:rsidRPr="00A13D17">
              <w:t>5.662368</w:t>
            </w:r>
          </w:p>
        </w:tc>
        <w:tc>
          <w:tcPr>
            <w:tcW w:w="1150" w:type="dxa"/>
            <w:noWrap/>
            <w:hideMark/>
          </w:tcPr>
          <w:p w14:paraId="245C5332" w14:textId="77777777" w:rsidR="00A13D17" w:rsidRPr="00A13D17" w:rsidRDefault="00A13D17" w:rsidP="00A13D17">
            <w:r w:rsidRPr="00A13D17">
              <w:t>2.252289</w:t>
            </w:r>
          </w:p>
        </w:tc>
        <w:tc>
          <w:tcPr>
            <w:tcW w:w="1150" w:type="dxa"/>
            <w:noWrap/>
            <w:hideMark/>
          </w:tcPr>
          <w:p w14:paraId="04F063A8" w14:textId="77777777" w:rsidR="00A13D17" w:rsidRPr="00A13D17" w:rsidRDefault="00A13D17" w:rsidP="00A13D17">
            <w:r w:rsidRPr="00A13D17">
              <w:t>3.773189</w:t>
            </w:r>
          </w:p>
        </w:tc>
        <w:tc>
          <w:tcPr>
            <w:tcW w:w="1150" w:type="dxa"/>
            <w:noWrap/>
            <w:hideMark/>
          </w:tcPr>
          <w:p w14:paraId="152BEA3E" w14:textId="77777777" w:rsidR="00A13D17" w:rsidRPr="00A13D17" w:rsidRDefault="00A13D17" w:rsidP="00A13D17">
            <w:r w:rsidRPr="00A13D17">
              <w:t>4.153627</w:t>
            </w:r>
          </w:p>
        </w:tc>
        <w:tc>
          <w:tcPr>
            <w:tcW w:w="1150" w:type="dxa"/>
            <w:noWrap/>
            <w:hideMark/>
          </w:tcPr>
          <w:p w14:paraId="50C60791" w14:textId="77777777" w:rsidR="00A13D17" w:rsidRPr="00A13D17" w:rsidRDefault="00A13D17" w:rsidP="00A13D17">
            <w:r w:rsidRPr="00A13D17">
              <w:t>4.881534</w:t>
            </w:r>
          </w:p>
        </w:tc>
        <w:tc>
          <w:tcPr>
            <w:tcW w:w="1150" w:type="dxa"/>
            <w:noWrap/>
            <w:hideMark/>
          </w:tcPr>
          <w:p w14:paraId="581D249C" w14:textId="77777777" w:rsidR="00A13D17" w:rsidRPr="00A13D17" w:rsidRDefault="00A13D17" w:rsidP="00A13D17">
            <w:r w:rsidRPr="00A13D17">
              <w:t>8.49926</w:t>
            </w:r>
          </w:p>
        </w:tc>
      </w:tr>
      <w:tr w:rsidR="00A13D17" w:rsidRPr="00A13D17" w14:paraId="53D5F594" w14:textId="77777777" w:rsidTr="00A13D17">
        <w:trPr>
          <w:trHeight w:val="261"/>
        </w:trPr>
        <w:tc>
          <w:tcPr>
            <w:tcW w:w="1150" w:type="dxa"/>
            <w:noWrap/>
            <w:hideMark/>
          </w:tcPr>
          <w:p w14:paraId="6726E014" w14:textId="77777777" w:rsidR="00A13D17" w:rsidRPr="00A13D17" w:rsidRDefault="00A13D17" w:rsidP="00A13D17">
            <w:r w:rsidRPr="00A13D17">
              <w:t>2.412446</w:t>
            </w:r>
          </w:p>
        </w:tc>
        <w:tc>
          <w:tcPr>
            <w:tcW w:w="1150" w:type="dxa"/>
            <w:noWrap/>
            <w:hideMark/>
          </w:tcPr>
          <w:p w14:paraId="596F470A" w14:textId="77777777" w:rsidR="00A13D17" w:rsidRPr="00A13D17" w:rsidRDefault="00A13D17" w:rsidP="00A13D17">
            <w:r w:rsidRPr="00A13D17">
              <w:t>2.851928</w:t>
            </w:r>
          </w:p>
        </w:tc>
        <w:tc>
          <w:tcPr>
            <w:tcW w:w="1150" w:type="dxa"/>
            <w:noWrap/>
            <w:hideMark/>
          </w:tcPr>
          <w:p w14:paraId="1D053A6E" w14:textId="77777777" w:rsidR="00A13D17" w:rsidRPr="00A13D17" w:rsidRDefault="00A13D17" w:rsidP="00A13D17">
            <w:r w:rsidRPr="00A13D17">
              <w:t>5.73043</w:t>
            </w:r>
          </w:p>
        </w:tc>
        <w:tc>
          <w:tcPr>
            <w:tcW w:w="1150" w:type="dxa"/>
            <w:noWrap/>
            <w:hideMark/>
          </w:tcPr>
          <w:p w14:paraId="6C9F41BC" w14:textId="77777777" w:rsidR="00A13D17" w:rsidRPr="00A13D17" w:rsidRDefault="00A13D17" w:rsidP="00A13D17">
            <w:r w:rsidRPr="00A13D17">
              <w:t>6.726139</w:t>
            </w:r>
          </w:p>
        </w:tc>
        <w:tc>
          <w:tcPr>
            <w:tcW w:w="1150" w:type="dxa"/>
            <w:noWrap/>
            <w:hideMark/>
          </w:tcPr>
          <w:p w14:paraId="34A9B6D8" w14:textId="77777777" w:rsidR="00A13D17" w:rsidRPr="00A13D17" w:rsidRDefault="00A13D17" w:rsidP="00A13D17">
            <w:r w:rsidRPr="00A13D17">
              <w:t>7.684445</w:t>
            </w:r>
          </w:p>
        </w:tc>
        <w:tc>
          <w:tcPr>
            <w:tcW w:w="1150" w:type="dxa"/>
            <w:noWrap/>
            <w:hideMark/>
          </w:tcPr>
          <w:p w14:paraId="6DD84585" w14:textId="77777777" w:rsidR="00A13D17" w:rsidRPr="00A13D17" w:rsidRDefault="00A13D17" w:rsidP="00A13D17">
            <w:r w:rsidRPr="00A13D17">
              <w:t>1.657147</w:t>
            </w:r>
          </w:p>
        </w:tc>
        <w:tc>
          <w:tcPr>
            <w:tcW w:w="1150" w:type="dxa"/>
            <w:noWrap/>
            <w:hideMark/>
          </w:tcPr>
          <w:p w14:paraId="1CF00358" w14:textId="77777777" w:rsidR="00A13D17" w:rsidRPr="00A13D17" w:rsidRDefault="00A13D17" w:rsidP="00A13D17">
            <w:r w:rsidRPr="00A13D17">
              <w:t>3.734893</w:t>
            </w:r>
          </w:p>
        </w:tc>
        <w:tc>
          <w:tcPr>
            <w:tcW w:w="1150" w:type="dxa"/>
            <w:noWrap/>
            <w:hideMark/>
          </w:tcPr>
          <w:p w14:paraId="3EBCFC8B" w14:textId="77777777" w:rsidR="00A13D17" w:rsidRPr="00A13D17" w:rsidRDefault="00A13D17" w:rsidP="00A13D17">
            <w:r w:rsidRPr="00A13D17">
              <w:t>3.99707</w:t>
            </w:r>
          </w:p>
        </w:tc>
        <w:tc>
          <w:tcPr>
            <w:tcW w:w="1150" w:type="dxa"/>
            <w:noWrap/>
            <w:hideMark/>
          </w:tcPr>
          <w:p w14:paraId="73313576" w14:textId="77777777" w:rsidR="00A13D17" w:rsidRPr="00A13D17" w:rsidRDefault="00A13D17" w:rsidP="00A13D17">
            <w:r w:rsidRPr="00A13D17">
              <w:t>4.786513</w:t>
            </w:r>
          </w:p>
        </w:tc>
        <w:tc>
          <w:tcPr>
            <w:tcW w:w="1150" w:type="dxa"/>
            <w:noWrap/>
            <w:hideMark/>
          </w:tcPr>
          <w:p w14:paraId="41DCEF52" w14:textId="77777777" w:rsidR="00A13D17" w:rsidRPr="00A13D17" w:rsidRDefault="00A13D17" w:rsidP="00A13D17">
            <w:r w:rsidRPr="00A13D17">
              <w:t>5.740267</w:t>
            </w:r>
          </w:p>
        </w:tc>
      </w:tr>
      <w:tr w:rsidR="00A13D17" w:rsidRPr="00A13D17" w14:paraId="2D1F692E" w14:textId="77777777" w:rsidTr="00A13D17">
        <w:trPr>
          <w:trHeight w:val="261"/>
        </w:trPr>
        <w:tc>
          <w:tcPr>
            <w:tcW w:w="1150" w:type="dxa"/>
            <w:noWrap/>
            <w:hideMark/>
          </w:tcPr>
          <w:p w14:paraId="523B11F8" w14:textId="77777777" w:rsidR="00A13D17" w:rsidRPr="00A13D17" w:rsidRDefault="00A13D17" w:rsidP="00A13D17">
            <w:r w:rsidRPr="00A13D17">
              <w:t>1.883484</w:t>
            </w:r>
          </w:p>
        </w:tc>
        <w:tc>
          <w:tcPr>
            <w:tcW w:w="1150" w:type="dxa"/>
            <w:noWrap/>
            <w:hideMark/>
          </w:tcPr>
          <w:p w14:paraId="3F2D43D1" w14:textId="77777777" w:rsidR="00A13D17" w:rsidRPr="00A13D17" w:rsidRDefault="00A13D17" w:rsidP="00A13D17">
            <w:r w:rsidRPr="00A13D17">
              <w:t>3.586536</w:t>
            </w:r>
          </w:p>
        </w:tc>
        <w:tc>
          <w:tcPr>
            <w:tcW w:w="1150" w:type="dxa"/>
            <w:noWrap/>
            <w:hideMark/>
          </w:tcPr>
          <w:p w14:paraId="468F71E8" w14:textId="77777777" w:rsidR="00A13D17" w:rsidRPr="00A13D17" w:rsidRDefault="00A13D17" w:rsidP="00A13D17">
            <w:r w:rsidRPr="00A13D17">
              <w:t>4.550099</w:t>
            </w:r>
          </w:p>
        </w:tc>
        <w:tc>
          <w:tcPr>
            <w:tcW w:w="1150" w:type="dxa"/>
            <w:noWrap/>
            <w:hideMark/>
          </w:tcPr>
          <w:p w14:paraId="0811A7FA" w14:textId="77777777" w:rsidR="00A13D17" w:rsidRPr="00A13D17" w:rsidRDefault="00A13D17" w:rsidP="00A13D17">
            <w:r w:rsidRPr="00A13D17">
              <w:t>5.275945</w:t>
            </w:r>
          </w:p>
        </w:tc>
        <w:tc>
          <w:tcPr>
            <w:tcW w:w="1150" w:type="dxa"/>
            <w:noWrap/>
            <w:hideMark/>
          </w:tcPr>
          <w:p w14:paraId="2865DB5E" w14:textId="77777777" w:rsidR="00A13D17" w:rsidRPr="00A13D17" w:rsidRDefault="00A13D17" w:rsidP="00A13D17">
            <w:r w:rsidRPr="00A13D17">
              <w:t>5.990053</w:t>
            </w:r>
          </w:p>
        </w:tc>
        <w:tc>
          <w:tcPr>
            <w:tcW w:w="1150" w:type="dxa"/>
            <w:noWrap/>
            <w:hideMark/>
          </w:tcPr>
          <w:p w14:paraId="669D6BCE" w14:textId="77777777" w:rsidR="00A13D17" w:rsidRPr="00A13D17" w:rsidRDefault="00A13D17" w:rsidP="00A13D17">
            <w:r w:rsidRPr="00A13D17">
              <w:t>2.310034</w:t>
            </w:r>
          </w:p>
        </w:tc>
        <w:tc>
          <w:tcPr>
            <w:tcW w:w="1150" w:type="dxa"/>
            <w:noWrap/>
            <w:hideMark/>
          </w:tcPr>
          <w:p w14:paraId="403DA2B1" w14:textId="77777777" w:rsidR="00A13D17" w:rsidRPr="00A13D17" w:rsidRDefault="00A13D17" w:rsidP="00A13D17">
            <w:r w:rsidRPr="00A13D17">
              <w:t>3.420355</w:t>
            </w:r>
          </w:p>
        </w:tc>
        <w:tc>
          <w:tcPr>
            <w:tcW w:w="1150" w:type="dxa"/>
            <w:noWrap/>
            <w:hideMark/>
          </w:tcPr>
          <w:p w14:paraId="17972683" w14:textId="77777777" w:rsidR="00A13D17" w:rsidRPr="00A13D17" w:rsidRDefault="00A13D17" w:rsidP="00A13D17">
            <w:r w:rsidRPr="00A13D17">
              <w:t>4.834205</w:t>
            </w:r>
          </w:p>
        </w:tc>
        <w:tc>
          <w:tcPr>
            <w:tcW w:w="1150" w:type="dxa"/>
            <w:noWrap/>
            <w:hideMark/>
          </w:tcPr>
          <w:p w14:paraId="1CAD2AA3" w14:textId="77777777" w:rsidR="00A13D17" w:rsidRPr="00A13D17" w:rsidRDefault="00A13D17" w:rsidP="00A13D17">
            <w:r w:rsidRPr="00A13D17">
              <w:t>5.328898</w:t>
            </w:r>
          </w:p>
        </w:tc>
        <w:tc>
          <w:tcPr>
            <w:tcW w:w="1150" w:type="dxa"/>
            <w:noWrap/>
            <w:hideMark/>
          </w:tcPr>
          <w:p w14:paraId="3A4967C9" w14:textId="77777777" w:rsidR="00A13D17" w:rsidRPr="00A13D17" w:rsidRDefault="00A13D17" w:rsidP="00A13D17">
            <w:r w:rsidRPr="00A13D17">
              <w:t>5.946989</w:t>
            </w:r>
          </w:p>
        </w:tc>
      </w:tr>
      <w:tr w:rsidR="00A13D17" w:rsidRPr="00A13D17" w14:paraId="7C9D55C0" w14:textId="77777777" w:rsidTr="00A13D17">
        <w:trPr>
          <w:trHeight w:val="261"/>
        </w:trPr>
        <w:tc>
          <w:tcPr>
            <w:tcW w:w="1150" w:type="dxa"/>
            <w:noWrap/>
            <w:hideMark/>
          </w:tcPr>
          <w:p w14:paraId="2912D76A" w14:textId="77777777" w:rsidR="00A13D17" w:rsidRPr="00A13D17" w:rsidRDefault="00A13D17" w:rsidP="00A13D17">
            <w:r w:rsidRPr="00A13D17">
              <w:t>1.602504</w:t>
            </w:r>
          </w:p>
        </w:tc>
        <w:tc>
          <w:tcPr>
            <w:tcW w:w="1150" w:type="dxa"/>
            <w:noWrap/>
            <w:hideMark/>
          </w:tcPr>
          <w:p w14:paraId="52DEBED8" w14:textId="77777777" w:rsidR="00A13D17" w:rsidRPr="00A13D17" w:rsidRDefault="00A13D17" w:rsidP="00A13D17">
            <w:r w:rsidRPr="00A13D17">
              <w:t>2.652544</w:t>
            </w:r>
          </w:p>
        </w:tc>
        <w:tc>
          <w:tcPr>
            <w:tcW w:w="1150" w:type="dxa"/>
            <w:noWrap/>
            <w:hideMark/>
          </w:tcPr>
          <w:p w14:paraId="464C4D4B" w14:textId="77777777" w:rsidR="00A13D17" w:rsidRPr="00A13D17" w:rsidRDefault="00A13D17" w:rsidP="00A13D17">
            <w:r w:rsidRPr="00A13D17">
              <w:t>5.556497</w:t>
            </w:r>
          </w:p>
        </w:tc>
        <w:tc>
          <w:tcPr>
            <w:tcW w:w="1150" w:type="dxa"/>
            <w:noWrap/>
            <w:hideMark/>
          </w:tcPr>
          <w:p w14:paraId="783E1481" w14:textId="77777777" w:rsidR="00A13D17" w:rsidRPr="00A13D17" w:rsidRDefault="00A13D17" w:rsidP="00A13D17">
            <w:r w:rsidRPr="00A13D17">
              <w:t>6.859561</w:t>
            </w:r>
          </w:p>
        </w:tc>
        <w:tc>
          <w:tcPr>
            <w:tcW w:w="1150" w:type="dxa"/>
            <w:noWrap/>
            <w:hideMark/>
          </w:tcPr>
          <w:p w14:paraId="00A5860A" w14:textId="77777777" w:rsidR="00A13D17" w:rsidRPr="00A13D17" w:rsidRDefault="00A13D17" w:rsidP="00A13D17">
            <w:r w:rsidRPr="00A13D17">
              <w:t>8.726477</w:t>
            </w:r>
          </w:p>
        </w:tc>
        <w:tc>
          <w:tcPr>
            <w:tcW w:w="1150" w:type="dxa"/>
            <w:noWrap/>
            <w:hideMark/>
          </w:tcPr>
          <w:p w14:paraId="6913D3C5" w14:textId="77777777" w:rsidR="00A13D17" w:rsidRPr="00A13D17" w:rsidRDefault="00A13D17" w:rsidP="00A13D17">
            <w:r w:rsidRPr="00A13D17">
              <w:t>2.432183</w:t>
            </w:r>
          </w:p>
        </w:tc>
        <w:tc>
          <w:tcPr>
            <w:tcW w:w="1150" w:type="dxa"/>
            <w:noWrap/>
            <w:hideMark/>
          </w:tcPr>
          <w:p w14:paraId="38B017DE" w14:textId="77777777" w:rsidR="00A13D17" w:rsidRPr="00A13D17" w:rsidRDefault="00A13D17" w:rsidP="00A13D17">
            <w:r w:rsidRPr="00A13D17">
              <w:t>3.900428</w:t>
            </w:r>
          </w:p>
        </w:tc>
        <w:tc>
          <w:tcPr>
            <w:tcW w:w="1150" w:type="dxa"/>
            <w:noWrap/>
            <w:hideMark/>
          </w:tcPr>
          <w:p w14:paraId="569062C8" w14:textId="77777777" w:rsidR="00A13D17" w:rsidRPr="00A13D17" w:rsidRDefault="00A13D17" w:rsidP="00A13D17">
            <w:r w:rsidRPr="00A13D17">
              <w:t>4.15528</w:t>
            </w:r>
          </w:p>
        </w:tc>
        <w:tc>
          <w:tcPr>
            <w:tcW w:w="1150" w:type="dxa"/>
            <w:noWrap/>
            <w:hideMark/>
          </w:tcPr>
          <w:p w14:paraId="7C2A8944" w14:textId="77777777" w:rsidR="00A13D17" w:rsidRPr="00A13D17" w:rsidRDefault="00A13D17" w:rsidP="00A13D17">
            <w:r w:rsidRPr="00A13D17">
              <w:t>5.426678</w:t>
            </w:r>
          </w:p>
        </w:tc>
        <w:tc>
          <w:tcPr>
            <w:tcW w:w="1150" w:type="dxa"/>
            <w:noWrap/>
            <w:hideMark/>
          </w:tcPr>
          <w:p w14:paraId="06E0E427" w14:textId="77777777" w:rsidR="00A13D17" w:rsidRPr="00A13D17" w:rsidRDefault="00A13D17" w:rsidP="00A13D17">
            <w:r w:rsidRPr="00A13D17">
              <w:t>7.580193</w:t>
            </w:r>
          </w:p>
        </w:tc>
      </w:tr>
      <w:tr w:rsidR="00A13D17" w:rsidRPr="00A13D17" w14:paraId="0523E0AE" w14:textId="77777777" w:rsidTr="00A13D17">
        <w:trPr>
          <w:trHeight w:val="261"/>
        </w:trPr>
        <w:tc>
          <w:tcPr>
            <w:tcW w:w="1150" w:type="dxa"/>
            <w:noWrap/>
            <w:hideMark/>
          </w:tcPr>
          <w:p w14:paraId="3AEF9FAF" w14:textId="77777777" w:rsidR="00A13D17" w:rsidRPr="00A13D17" w:rsidRDefault="00A13D17" w:rsidP="00A13D17">
            <w:pPr>
              <w:rPr>
                <w:b/>
                <w:bCs/>
              </w:rPr>
            </w:pPr>
            <w:r w:rsidRPr="00A13D17">
              <w:rPr>
                <w:b/>
                <w:bCs/>
              </w:rPr>
              <w:t>2.090234</w:t>
            </w:r>
          </w:p>
        </w:tc>
        <w:tc>
          <w:tcPr>
            <w:tcW w:w="1150" w:type="dxa"/>
            <w:noWrap/>
            <w:hideMark/>
          </w:tcPr>
          <w:p w14:paraId="15CDDD03" w14:textId="77777777" w:rsidR="00A13D17" w:rsidRPr="00A13D17" w:rsidRDefault="00A13D17" w:rsidP="00A13D17">
            <w:pPr>
              <w:rPr>
                <w:b/>
                <w:bCs/>
              </w:rPr>
            </w:pPr>
            <w:r w:rsidRPr="00A13D17">
              <w:rPr>
                <w:b/>
                <w:bCs/>
              </w:rPr>
              <w:t>2.744686</w:t>
            </w:r>
          </w:p>
        </w:tc>
        <w:tc>
          <w:tcPr>
            <w:tcW w:w="1150" w:type="dxa"/>
            <w:noWrap/>
            <w:hideMark/>
          </w:tcPr>
          <w:p w14:paraId="15A466CD" w14:textId="77777777" w:rsidR="00A13D17" w:rsidRPr="00A13D17" w:rsidRDefault="00A13D17" w:rsidP="00A13D17">
            <w:pPr>
              <w:rPr>
                <w:b/>
                <w:bCs/>
              </w:rPr>
            </w:pPr>
            <w:r w:rsidRPr="00A13D17">
              <w:rPr>
                <w:b/>
                <w:bCs/>
              </w:rPr>
              <w:t>4.442045</w:t>
            </w:r>
          </w:p>
        </w:tc>
        <w:tc>
          <w:tcPr>
            <w:tcW w:w="1150" w:type="dxa"/>
            <w:noWrap/>
            <w:hideMark/>
          </w:tcPr>
          <w:p w14:paraId="5F088E7A" w14:textId="77777777" w:rsidR="00A13D17" w:rsidRPr="00A13D17" w:rsidRDefault="00A13D17" w:rsidP="00A13D17">
            <w:pPr>
              <w:rPr>
                <w:b/>
                <w:bCs/>
              </w:rPr>
            </w:pPr>
            <w:r w:rsidRPr="00A13D17">
              <w:rPr>
                <w:b/>
                <w:bCs/>
              </w:rPr>
              <w:t>5.916966</w:t>
            </w:r>
          </w:p>
        </w:tc>
        <w:tc>
          <w:tcPr>
            <w:tcW w:w="1150" w:type="dxa"/>
            <w:noWrap/>
            <w:hideMark/>
          </w:tcPr>
          <w:p w14:paraId="664ECD83" w14:textId="77777777" w:rsidR="00A13D17" w:rsidRPr="00A13D17" w:rsidRDefault="00A13D17" w:rsidP="00A13D17">
            <w:pPr>
              <w:rPr>
                <w:b/>
                <w:bCs/>
              </w:rPr>
            </w:pPr>
            <w:r w:rsidRPr="00A13D17">
              <w:rPr>
                <w:b/>
                <w:bCs/>
              </w:rPr>
              <w:t>6.665593</w:t>
            </w:r>
          </w:p>
        </w:tc>
        <w:tc>
          <w:tcPr>
            <w:tcW w:w="1150" w:type="dxa"/>
            <w:noWrap/>
            <w:hideMark/>
          </w:tcPr>
          <w:p w14:paraId="782F09B5" w14:textId="77777777" w:rsidR="00A13D17" w:rsidRPr="00A13D17" w:rsidRDefault="00A13D17" w:rsidP="00A13D17">
            <w:pPr>
              <w:rPr>
                <w:b/>
                <w:bCs/>
              </w:rPr>
            </w:pPr>
            <w:r w:rsidRPr="00A13D17">
              <w:rPr>
                <w:b/>
                <w:bCs/>
              </w:rPr>
              <w:t>2.203928</w:t>
            </w:r>
          </w:p>
        </w:tc>
        <w:tc>
          <w:tcPr>
            <w:tcW w:w="1150" w:type="dxa"/>
            <w:noWrap/>
            <w:hideMark/>
          </w:tcPr>
          <w:p w14:paraId="3F944CE8" w14:textId="77777777" w:rsidR="00A13D17" w:rsidRPr="00A13D17" w:rsidRDefault="00A13D17" w:rsidP="00A13D17">
            <w:pPr>
              <w:rPr>
                <w:b/>
                <w:bCs/>
              </w:rPr>
            </w:pPr>
            <w:r w:rsidRPr="00A13D17">
              <w:rPr>
                <w:b/>
                <w:bCs/>
              </w:rPr>
              <w:t>2.978525</w:t>
            </w:r>
          </w:p>
        </w:tc>
        <w:tc>
          <w:tcPr>
            <w:tcW w:w="1150" w:type="dxa"/>
            <w:noWrap/>
            <w:hideMark/>
          </w:tcPr>
          <w:p w14:paraId="37572657" w14:textId="77777777" w:rsidR="00A13D17" w:rsidRPr="00A13D17" w:rsidRDefault="00A13D17" w:rsidP="00A13D17">
            <w:pPr>
              <w:rPr>
                <w:b/>
                <w:bCs/>
              </w:rPr>
            </w:pPr>
            <w:r w:rsidRPr="00A13D17">
              <w:rPr>
                <w:b/>
                <w:bCs/>
              </w:rPr>
              <w:t>3.924396</w:t>
            </w:r>
          </w:p>
        </w:tc>
        <w:tc>
          <w:tcPr>
            <w:tcW w:w="1150" w:type="dxa"/>
            <w:noWrap/>
            <w:hideMark/>
          </w:tcPr>
          <w:p w14:paraId="2566AB14" w14:textId="77777777" w:rsidR="00A13D17" w:rsidRPr="00A13D17" w:rsidRDefault="00A13D17" w:rsidP="00A13D17">
            <w:pPr>
              <w:rPr>
                <w:b/>
                <w:bCs/>
              </w:rPr>
            </w:pPr>
            <w:r w:rsidRPr="00A13D17">
              <w:rPr>
                <w:b/>
                <w:bCs/>
              </w:rPr>
              <w:t>5.098651</w:t>
            </w:r>
          </w:p>
        </w:tc>
        <w:tc>
          <w:tcPr>
            <w:tcW w:w="1150" w:type="dxa"/>
            <w:noWrap/>
            <w:hideMark/>
          </w:tcPr>
          <w:p w14:paraId="6EBDDF13" w14:textId="77777777" w:rsidR="00A13D17" w:rsidRPr="00A13D17" w:rsidRDefault="00A13D17" w:rsidP="00A13D17">
            <w:pPr>
              <w:rPr>
                <w:b/>
                <w:bCs/>
              </w:rPr>
            </w:pPr>
            <w:r w:rsidRPr="00A13D17">
              <w:rPr>
                <w:b/>
                <w:bCs/>
              </w:rPr>
              <w:t>6.424908</w:t>
            </w:r>
          </w:p>
        </w:tc>
      </w:tr>
    </w:tbl>
    <w:p w14:paraId="7FDEC203" w14:textId="09AC57FD" w:rsidR="00435557" w:rsidRDefault="00435557" w:rsidP="00F529BC"/>
    <w:p w14:paraId="4FCC5369" w14:textId="77777777" w:rsidR="00A13D1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0A7C7FAE" w14:textId="77777777" w:rsidTr="00A13D17">
        <w:trPr>
          <w:trHeight w:val="300"/>
        </w:trPr>
        <w:tc>
          <w:tcPr>
            <w:tcW w:w="960" w:type="dxa"/>
            <w:noWrap/>
            <w:hideMark/>
          </w:tcPr>
          <w:p w14:paraId="6CA8C54C" w14:textId="77777777" w:rsidR="00A13D17" w:rsidRPr="00A13D17" w:rsidRDefault="00A13D17" w:rsidP="00A13D17">
            <w:r w:rsidRPr="00A13D17">
              <w:t>Tx01</w:t>
            </w:r>
          </w:p>
        </w:tc>
        <w:tc>
          <w:tcPr>
            <w:tcW w:w="960" w:type="dxa"/>
            <w:noWrap/>
            <w:hideMark/>
          </w:tcPr>
          <w:p w14:paraId="21A5F2DE" w14:textId="77777777" w:rsidR="00A13D17" w:rsidRPr="00A13D17" w:rsidRDefault="00A13D17" w:rsidP="00A13D17">
            <w:r w:rsidRPr="00A13D17">
              <w:t>Tx02</w:t>
            </w:r>
          </w:p>
        </w:tc>
        <w:tc>
          <w:tcPr>
            <w:tcW w:w="960" w:type="dxa"/>
            <w:noWrap/>
            <w:hideMark/>
          </w:tcPr>
          <w:p w14:paraId="7662E4AB" w14:textId="77777777" w:rsidR="00A13D17" w:rsidRPr="00A13D17" w:rsidRDefault="00A13D17" w:rsidP="00A13D17">
            <w:r w:rsidRPr="00A13D17">
              <w:t>Tx03</w:t>
            </w:r>
          </w:p>
        </w:tc>
        <w:tc>
          <w:tcPr>
            <w:tcW w:w="960" w:type="dxa"/>
            <w:noWrap/>
            <w:hideMark/>
          </w:tcPr>
          <w:p w14:paraId="4AEB72E6" w14:textId="77777777" w:rsidR="00A13D17" w:rsidRPr="00A13D17" w:rsidRDefault="00A13D17" w:rsidP="00A13D17">
            <w:r w:rsidRPr="00A13D17">
              <w:t>Tx04</w:t>
            </w:r>
          </w:p>
        </w:tc>
        <w:tc>
          <w:tcPr>
            <w:tcW w:w="960" w:type="dxa"/>
            <w:noWrap/>
            <w:hideMark/>
          </w:tcPr>
          <w:p w14:paraId="45A3C848" w14:textId="77777777" w:rsidR="00A13D17" w:rsidRPr="00A13D17" w:rsidRDefault="00A13D17" w:rsidP="00A13D17">
            <w:r w:rsidRPr="00A13D17">
              <w:t>Tx05</w:t>
            </w:r>
          </w:p>
        </w:tc>
        <w:tc>
          <w:tcPr>
            <w:tcW w:w="960" w:type="dxa"/>
            <w:noWrap/>
            <w:hideMark/>
          </w:tcPr>
          <w:p w14:paraId="37474D1F" w14:textId="77777777" w:rsidR="00A13D17" w:rsidRPr="00A13D17" w:rsidRDefault="00A13D17" w:rsidP="00A13D17">
            <w:r w:rsidRPr="00A13D17">
              <w:t>Tx06</w:t>
            </w:r>
          </w:p>
        </w:tc>
        <w:tc>
          <w:tcPr>
            <w:tcW w:w="960" w:type="dxa"/>
            <w:noWrap/>
            <w:hideMark/>
          </w:tcPr>
          <w:p w14:paraId="4566655E" w14:textId="77777777" w:rsidR="00A13D17" w:rsidRPr="00A13D17" w:rsidRDefault="00A13D17" w:rsidP="00A13D17">
            <w:r w:rsidRPr="00A13D17">
              <w:t>Tx07</w:t>
            </w:r>
          </w:p>
        </w:tc>
        <w:tc>
          <w:tcPr>
            <w:tcW w:w="960" w:type="dxa"/>
            <w:noWrap/>
            <w:hideMark/>
          </w:tcPr>
          <w:p w14:paraId="044BAF74" w14:textId="77777777" w:rsidR="00A13D17" w:rsidRPr="00A13D17" w:rsidRDefault="00A13D17" w:rsidP="00A13D17">
            <w:r w:rsidRPr="00A13D17">
              <w:t>Tx08</w:t>
            </w:r>
          </w:p>
        </w:tc>
        <w:tc>
          <w:tcPr>
            <w:tcW w:w="960" w:type="dxa"/>
            <w:noWrap/>
            <w:hideMark/>
          </w:tcPr>
          <w:p w14:paraId="6696A29F" w14:textId="77777777" w:rsidR="00A13D17" w:rsidRPr="00A13D17" w:rsidRDefault="00A13D17" w:rsidP="00A13D17">
            <w:r w:rsidRPr="00A13D17">
              <w:t>Tx09</w:t>
            </w:r>
          </w:p>
        </w:tc>
        <w:tc>
          <w:tcPr>
            <w:tcW w:w="960" w:type="dxa"/>
            <w:noWrap/>
            <w:hideMark/>
          </w:tcPr>
          <w:p w14:paraId="3BE9916B" w14:textId="77777777" w:rsidR="00A13D17" w:rsidRPr="00A13D17" w:rsidRDefault="00A13D17" w:rsidP="00A13D17">
            <w:r w:rsidRPr="00A13D17">
              <w:t>Tx10</w:t>
            </w:r>
          </w:p>
        </w:tc>
      </w:tr>
      <w:tr w:rsidR="00A13D17" w:rsidRPr="00A13D17" w14:paraId="487F40C2" w14:textId="77777777" w:rsidTr="00A13D17">
        <w:trPr>
          <w:trHeight w:val="300"/>
        </w:trPr>
        <w:tc>
          <w:tcPr>
            <w:tcW w:w="960" w:type="dxa"/>
            <w:noWrap/>
            <w:hideMark/>
          </w:tcPr>
          <w:p w14:paraId="653AE676" w14:textId="77777777" w:rsidR="00A13D17" w:rsidRPr="00A13D17" w:rsidRDefault="00A13D17" w:rsidP="00A13D17">
            <w:r w:rsidRPr="00A13D17">
              <w:t>1.616605</w:t>
            </w:r>
          </w:p>
        </w:tc>
        <w:tc>
          <w:tcPr>
            <w:tcW w:w="960" w:type="dxa"/>
            <w:noWrap/>
            <w:hideMark/>
          </w:tcPr>
          <w:p w14:paraId="1FA83C2C" w14:textId="77777777" w:rsidR="00A13D17" w:rsidRPr="00A13D17" w:rsidRDefault="00A13D17" w:rsidP="00A13D17">
            <w:r w:rsidRPr="00A13D17">
              <w:t>1.720336</w:t>
            </w:r>
          </w:p>
        </w:tc>
        <w:tc>
          <w:tcPr>
            <w:tcW w:w="960" w:type="dxa"/>
            <w:noWrap/>
            <w:hideMark/>
          </w:tcPr>
          <w:p w14:paraId="14192EC4" w14:textId="77777777" w:rsidR="00A13D17" w:rsidRPr="00A13D17" w:rsidRDefault="00A13D17" w:rsidP="00A13D17">
            <w:r w:rsidRPr="00A13D17">
              <w:t>4.539449</w:t>
            </w:r>
          </w:p>
        </w:tc>
        <w:tc>
          <w:tcPr>
            <w:tcW w:w="960" w:type="dxa"/>
            <w:noWrap/>
            <w:hideMark/>
          </w:tcPr>
          <w:p w14:paraId="2523D352" w14:textId="77777777" w:rsidR="00A13D17" w:rsidRPr="00A13D17" w:rsidRDefault="00A13D17" w:rsidP="00A13D17">
            <w:r w:rsidRPr="00A13D17">
              <w:t>4.887758</w:t>
            </w:r>
          </w:p>
        </w:tc>
        <w:tc>
          <w:tcPr>
            <w:tcW w:w="960" w:type="dxa"/>
            <w:noWrap/>
            <w:hideMark/>
          </w:tcPr>
          <w:p w14:paraId="6A6EBA84" w14:textId="77777777" w:rsidR="00A13D17" w:rsidRPr="00A13D17" w:rsidRDefault="00A13D17" w:rsidP="00A13D17">
            <w:r w:rsidRPr="00A13D17">
              <w:t>5.384397</w:t>
            </w:r>
          </w:p>
        </w:tc>
        <w:tc>
          <w:tcPr>
            <w:tcW w:w="960" w:type="dxa"/>
            <w:noWrap/>
            <w:hideMark/>
          </w:tcPr>
          <w:p w14:paraId="34F64FF7" w14:textId="77777777" w:rsidR="00A13D17" w:rsidRPr="00A13D17" w:rsidRDefault="00A13D17" w:rsidP="00A13D17">
            <w:r w:rsidRPr="00A13D17">
              <w:t>2.794232</w:t>
            </w:r>
          </w:p>
        </w:tc>
        <w:tc>
          <w:tcPr>
            <w:tcW w:w="960" w:type="dxa"/>
            <w:noWrap/>
            <w:hideMark/>
          </w:tcPr>
          <w:p w14:paraId="686693CA" w14:textId="77777777" w:rsidR="00A13D17" w:rsidRPr="00A13D17" w:rsidRDefault="00A13D17" w:rsidP="00A13D17">
            <w:r w:rsidRPr="00A13D17">
              <w:t>2.746169</w:t>
            </w:r>
          </w:p>
        </w:tc>
        <w:tc>
          <w:tcPr>
            <w:tcW w:w="960" w:type="dxa"/>
            <w:noWrap/>
            <w:hideMark/>
          </w:tcPr>
          <w:p w14:paraId="42409D26" w14:textId="77777777" w:rsidR="00A13D17" w:rsidRPr="00A13D17" w:rsidRDefault="00A13D17" w:rsidP="00A13D17">
            <w:r w:rsidRPr="00A13D17">
              <w:t>3.52597</w:t>
            </w:r>
          </w:p>
        </w:tc>
        <w:tc>
          <w:tcPr>
            <w:tcW w:w="960" w:type="dxa"/>
            <w:noWrap/>
            <w:hideMark/>
          </w:tcPr>
          <w:p w14:paraId="43D9A2CE" w14:textId="77777777" w:rsidR="00A13D17" w:rsidRPr="00A13D17" w:rsidRDefault="00A13D17" w:rsidP="00A13D17">
            <w:r w:rsidRPr="00A13D17">
              <w:t>4.414216</w:t>
            </w:r>
          </w:p>
        </w:tc>
        <w:tc>
          <w:tcPr>
            <w:tcW w:w="960" w:type="dxa"/>
            <w:noWrap/>
            <w:hideMark/>
          </w:tcPr>
          <w:p w14:paraId="0F47972D" w14:textId="77777777" w:rsidR="00A13D17" w:rsidRPr="00A13D17" w:rsidRDefault="00A13D17" w:rsidP="00A13D17">
            <w:r w:rsidRPr="00A13D17">
              <w:t>5.501197</w:t>
            </w:r>
          </w:p>
        </w:tc>
      </w:tr>
      <w:tr w:rsidR="00A13D17" w:rsidRPr="00A13D17" w14:paraId="0D2502C6" w14:textId="77777777" w:rsidTr="00A13D17">
        <w:trPr>
          <w:trHeight w:val="300"/>
        </w:trPr>
        <w:tc>
          <w:tcPr>
            <w:tcW w:w="960" w:type="dxa"/>
            <w:noWrap/>
            <w:hideMark/>
          </w:tcPr>
          <w:p w14:paraId="54E44125" w14:textId="77777777" w:rsidR="00A13D17" w:rsidRPr="00A13D17" w:rsidRDefault="00A13D17" w:rsidP="00A13D17">
            <w:r w:rsidRPr="00A13D17">
              <w:t>1.930042</w:t>
            </w:r>
          </w:p>
        </w:tc>
        <w:tc>
          <w:tcPr>
            <w:tcW w:w="960" w:type="dxa"/>
            <w:noWrap/>
            <w:hideMark/>
          </w:tcPr>
          <w:p w14:paraId="53A40D25" w14:textId="77777777" w:rsidR="00A13D17" w:rsidRPr="00A13D17" w:rsidRDefault="00A13D17" w:rsidP="00A13D17">
            <w:r w:rsidRPr="00A13D17">
              <w:t>2.154988</w:t>
            </w:r>
          </w:p>
        </w:tc>
        <w:tc>
          <w:tcPr>
            <w:tcW w:w="960" w:type="dxa"/>
            <w:noWrap/>
            <w:hideMark/>
          </w:tcPr>
          <w:p w14:paraId="57992313" w14:textId="77777777" w:rsidR="00A13D17" w:rsidRPr="00A13D17" w:rsidRDefault="00A13D17" w:rsidP="00A13D17">
            <w:r w:rsidRPr="00A13D17">
              <w:t>3.719634</w:t>
            </w:r>
          </w:p>
        </w:tc>
        <w:tc>
          <w:tcPr>
            <w:tcW w:w="960" w:type="dxa"/>
            <w:noWrap/>
            <w:hideMark/>
          </w:tcPr>
          <w:p w14:paraId="28E3798E" w14:textId="77777777" w:rsidR="00A13D17" w:rsidRPr="00A13D17" w:rsidRDefault="00A13D17" w:rsidP="00A13D17">
            <w:r w:rsidRPr="00A13D17">
              <w:t>5.415006</w:t>
            </w:r>
          </w:p>
        </w:tc>
        <w:tc>
          <w:tcPr>
            <w:tcW w:w="960" w:type="dxa"/>
            <w:noWrap/>
            <w:hideMark/>
          </w:tcPr>
          <w:p w14:paraId="39BAF469" w14:textId="77777777" w:rsidR="00A13D17" w:rsidRPr="00A13D17" w:rsidRDefault="00A13D17" w:rsidP="00A13D17">
            <w:r w:rsidRPr="00A13D17">
              <w:t>5.22429</w:t>
            </w:r>
          </w:p>
        </w:tc>
        <w:tc>
          <w:tcPr>
            <w:tcW w:w="960" w:type="dxa"/>
            <w:noWrap/>
            <w:hideMark/>
          </w:tcPr>
          <w:p w14:paraId="543F1FFC" w14:textId="77777777" w:rsidR="00A13D17" w:rsidRPr="00A13D17" w:rsidRDefault="00A13D17" w:rsidP="00A13D17">
            <w:r w:rsidRPr="00A13D17">
              <w:t>1.973925</w:t>
            </w:r>
          </w:p>
        </w:tc>
        <w:tc>
          <w:tcPr>
            <w:tcW w:w="960" w:type="dxa"/>
            <w:noWrap/>
            <w:hideMark/>
          </w:tcPr>
          <w:p w14:paraId="14BAD719" w14:textId="77777777" w:rsidR="00A13D17" w:rsidRPr="00A13D17" w:rsidRDefault="00A13D17" w:rsidP="00A13D17">
            <w:r w:rsidRPr="00A13D17">
              <w:t>1.903165</w:t>
            </w:r>
          </w:p>
        </w:tc>
        <w:tc>
          <w:tcPr>
            <w:tcW w:w="960" w:type="dxa"/>
            <w:noWrap/>
            <w:hideMark/>
          </w:tcPr>
          <w:p w14:paraId="5EDA97AC" w14:textId="77777777" w:rsidR="00A13D17" w:rsidRPr="00A13D17" w:rsidRDefault="00A13D17" w:rsidP="00A13D17">
            <w:r w:rsidRPr="00A13D17">
              <w:t>3.893078</w:t>
            </w:r>
          </w:p>
        </w:tc>
        <w:tc>
          <w:tcPr>
            <w:tcW w:w="960" w:type="dxa"/>
            <w:noWrap/>
            <w:hideMark/>
          </w:tcPr>
          <w:p w14:paraId="02F9872B" w14:textId="77777777" w:rsidR="00A13D17" w:rsidRPr="00A13D17" w:rsidRDefault="00A13D17" w:rsidP="00A13D17">
            <w:r w:rsidRPr="00A13D17">
              <w:t>5.448152</w:t>
            </w:r>
          </w:p>
        </w:tc>
        <w:tc>
          <w:tcPr>
            <w:tcW w:w="960" w:type="dxa"/>
            <w:noWrap/>
            <w:hideMark/>
          </w:tcPr>
          <w:p w14:paraId="39C31C64" w14:textId="77777777" w:rsidR="00A13D17" w:rsidRPr="00A13D17" w:rsidRDefault="00A13D17" w:rsidP="00A13D17">
            <w:r w:rsidRPr="00A13D17">
              <w:t>6.936841</w:t>
            </w:r>
          </w:p>
        </w:tc>
      </w:tr>
      <w:tr w:rsidR="00A13D17" w:rsidRPr="00A13D17" w14:paraId="6240EBFD" w14:textId="77777777" w:rsidTr="00A13D17">
        <w:trPr>
          <w:trHeight w:val="300"/>
        </w:trPr>
        <w:tc>
          <w:tcPr>
            <w:tcW w:w="960" w:type="dxa"/>
            <w:noWrap/>
            <w:hideMark/>
          </w:tcPr>
          <w:p w14:paraId="5FE81342" w14:textId="77777777" w:rsidR="00A13D17" w:rsidRPr="00A13D17" w:rsidRDefault="00A13D17" w:rsidP="00A13D17">
            <w:r w:rsidRPr="00A13D17">
              <w:t>1.984711</w:t>
            </w:r>
          </w:p>
        </w:tc>
        <w:tc>
          <w:tcPr>
            <w:tcW w:w="960" w:type="dxa"/>
            <w:noWrap/>
            <w:hideMark/>
          </w:tcPr>
          <w:p w14:paraId="6537C70E" w14:textId="77777777" w:rsidR="00A13D17" w:rsidRPr="00A13D17" w:rsidRDefault="00A13D17" w:rsidP="00A13D17">
            <w:r w:rsidRPr="00A13D17">
              <w:t>2.812232</w:t>
            </w:r>
          </w:p>
        </w:tc>
        <w:tc>
          <w:tcPr>
            <w:tcW w:w="960" w:type="dxa"/>
            <w:noWrap/>
            <w:hideMark/>
          </w:tcPr>
          <w:p w14:paraId="27DC5C7F" w14:textId="77777777" w:rsidR="00A13D17" w:rsidRPr="00A13D17" w:rsidRDefault="00A13D17" w:rsidP="00A13D17">
            <w:r w:rsidRPr="00A13D17">
              <w:t>3.764154</w:t>
            </w:r>
          </w:p>
        </w:tc>
        <w:tc>
          <w:tcPr>
            <w:tcW w:w="960" w:type="dxa"/>
            <w:noWrap/>
            <w:hideMark/>
          </w:tcPr>
          <w:p w14:paraId="4BD54A01" w14:textId="77777777" w:rsidR="00A13D17" w:rsidRPr="00A13D17" w:rsidRDefault="00A13D17" w:rsidP="00A13D17">
            <w:r w:rsidRPr="00A13D17">
              <w:t>4.723741</w:t>
            </w:r>
          </w:p>
        </w:tc>
        <w:tc>
          <w:tcPr>
            <w:tcW w:w="960" w:type="dxa"/>
            <w:noWrap/>
            <w:hideMark/>
          </w:tcPr>
          <w:p w14:paraId="5084E859" w14:textId="77777777" w:rsidR="00A13D17" w:rsidRPr="00A13D17" w:rsidRDefault="00A13D17" w:rsidP="00A13D17">
            <w:r w:rsidRPr="00A13D17">
              <w:t>6.260625</w:t>
            </w:r>
          </w:p>
        </w:tc>
        <w:tc>
          <w:tcPr>
            <w:tcW w:w="960" w:type="dxa"/>
            <w:noWrap/>
            <w:hideMark/>
          </w:tcPr>
          <w:p w14:paraId="15D26BF6" w14:textId="77777777" w:rsidR="00A13D17" w:rsidRPr="00A13D17" w:rsidRDefault="00A13D17" w:rsidP="00A13D17">
            <w:r w:rsidRPr="00A13D17">
              <w:t>1.831975</w:t>
            </w:r>
          </w:p>
        </w:tc>
        <w:tc>
          <w:tcPr>
            <w:tcW w:w="960" w:type="dxa"/>
            <w:noWrap/>
            <w:hideMark/>
          </w:tcPr>
          <w:p w14:paraId="448476BD" w14:textId="77777777" w:rsidR="00A13D17" w:rsidRPr="00A13D17" w:rsidRDefault="00A13D17" w:rsidP="00A13D17">
            <w:r w:rsidRPr="00A13D17">
              <w:t>2.558443</w:t>
            </w:r>
          </w:p>
        </w:tc>
        <w:tc>
          <w:tcPr>
            <w:tcW w:w="960" w:type="dxa"/>
            <w:noWrap/>
            <w:hideMark/>
          </w:tcPr>
          <w:p w14:paraId="28CBF73F" w14:textId="77777777" w:rsidR="00A13D17" w:rsidRPr="00A13D17" w:rsidRDefault="00A13D17" w:rsidP="00A13D17">
            <w:r w:rsidRPr="00A13D17">
              <w:t>3.414394</w:t>
            </w:r>
          </w:p>
        </w:tc>
        <w:tc>
          <w:tcPr>
            <w:tcW w:w="960" w:type="dxa"/>
            <w:noWrap/>
            <w:hideMark/>
          </w:tcPr>
          <w:p w14:paraId="33D8E369" w14:textId="77777777" w:rsidR="00A13D17" w:rsidRPr="00A13D17" w:rsidRDefault="00A13D17" w:rsidP="00A13D17">
            <w:r w:rsidRPr="00A13D17">
              <w:t>4.985068</w:t>
            </w:r>
          </w:p>
        </w:tc>
        <w:tc>
          <w:tcPr>
            <w:tcW w:w="960" w:type="dxa"/>
            <w:noWrap/>
            <w:hideMark/>
          </w:tcPr>
          <w:p w14:paraId="2298FD7A" w14:textId="77777777" w:rsidR="00A13D17" w:rsidRPr="00A13D17" w:rsidRDefault="00A13D17" w:rsidP="00A13D17">
            <w:r w:rsidRPr="00A13D17">
              <w:t>5.530869</w:t>
            </w:r>
          </w:p>
        </w:tc>
      </w:tr>
      <w:tr w:rsidR="00A13D17" w:rsidRPr="00A13D17" w14:paraId="09E55A04" w14:textId="77777777" w:rsidTr="00A13D17">
        <w:trPr>
          <w:trHeight w:val="300"/>
        </w:trPr>
        <w:tc>
          <w:tcPr>
            <w:tcW w:w="960" w:type="dxa"/>
            <w:noWrap/>
            <w:hideMark/>
          </w:tcPr>
          <w:p w14:paraId="6FAA2B5D" w14:textId="77777777" w:rsidR="00A13D17" w:rsidRPr="00A13D17" w:rsidRDefault="00A13D17" w:rsidP="00A13D17">
            <w:r w:rsidRPr="00A13D17">
              <w:t>2.335247</w:t>
            </w:r>
          </w:p>
        </w:tc>
        <w:tc>
          <w:tcPr>
            <w:tcW w:w="960" w:type="dxa"/>
            <w:noWrap/>
            <w:hideMark/>
          </w:tcPr>
          <w:p w14:paraId="6E4E828C" w14:textId="77777777" w:rsidR="00A13D17" w:rsidRPr="00A13D17" w:rsidRDefault="00A13D17" w:rsidP="00A13D17">
            <w:r w:rsidRPr="00A13D17">
              <w:t>2.793182</w:t>
            </w:r>
          </w:p>
        </w:tc>
        <w:tc>
          <w:tcPr>
            <w:tcW w:w="960" w:type="dxa"/>
            <w:noWrap/>
            <w:hideMark/>
          </w:tcPr>
          <w:p w14:paraId="54F32720" w14:textId="77777777" w:rsidR="00A13D17" w:rsidRPr="00A13D17" w:rsidRDefault="00A13D17" w:rsidP="00A13D17">
            <w:r w:rsidRPr="00A13D17">
              <w:t>3.756892</w:t>
            </w:r>
          </w:p>
        </w:tc>
        <w:tc>
          <w:tcPr>
            <w:tcW w:w="960" w:type="dxa"/>
            <w:noWrap/>
            <w:hideMark/>
          </w:tcPr>
          <w:p w14:paraId="0F30D09E" w14:textId="77777777" w:rsidR="00A13D17" w:rsidRPr="00A13D17" w:rsidRDefault="00A13D17" w:rsidP="00A13D17">
            <w:r w:rsidRPr="00A13D17">
              <w:t>5.803964</w:t>
            </w:r>
          </w:p>
        </w:tc>
        <w:tc>
          <w:tcPr>
            <w:tcW w:w="960" w:type="dxa"/>
            <w:noWrap/>
            <w:hideMark/>
          </w:tcPr>
          <w:p w14:paraId="5EBFF6A4" w14:textId="77777777" w:rsidR="00A13D17" w:rsidRPr="00A13D17" w:rsidRDefault="00A13D17" w:rsidP="00A13D17">
            <w:r w:rsidRPr="00A13D17">
              <w:t>5.876934</w:t>
            </w:r>
          </w:p>
        </w:tc>
        <w:tc>
          <w:tcPr>
            <w:tcW w:w="960" w:type="dxa"/>
            <w:noWrap/>
            <w:hideMark/>
          </w:tcPr>
          <w:p w14:paraId="0565E918" w14:textId="77777777" w:rsidR="00A13D17" w:rsidRPr="00A13D17" w:rsidRDefault="00A13D17" w:rsidP="00A13D17">
            <w:r w:rsidRPr="00A13D17">
              <w:t>2.202442</w:t>
            </w:r>
          </w:p>
        </w:tc>
        <w:tc>
          <w:tcPr>
            <w:tcW w:w="960" w:type="dxa"/>
            <w:noWrap/>
            <w:hideMark/>
          </w:tcPr>
          <w:p w14:paraId="31ABE655" w14:textId="77777777" w:rsidR="00A13D17" w:rsidRPr="00A13D17" w:rsidRDefault="00A13D17" w:rsidP="00A13D17">
            <w:r w:rsidRPr="00A13D17">
              <w:t>2.658267</w:t>
            </w:r>
          </w:p>
        </w:tc>
        <w:tc>
          <w:tcPr>
            <w:tcW w:w="960" w:type="dxa"/>
            <w:noWrap/>
            <w:hideMark/>
          </w:tcPr>
          <w:p w14:paraId="2AB00F97" w14:textId="77777777" w:rsidR="00A13D17" w:rsidRPr="00A13D17" w:rsidRDefault="00A13D17" w:rsidP="00A13D17">
            <w:r w:rsidRPr="00A13D17">
              <w:t>4.272976</w:t>
            </w:r>
          </w:p>
        </w:tc>
        <w:tc>
          <w:tcPr>
            <w:tcW w:w="960" w:type="dxa"/>
            <w:noWrap/>
            <w:hideMark/>
          </w:tcPr>
          <w:p w14:paraId="3F52DCFC" w14:textId="77777777" w:rsidR="00A13D17" w:rsidRPr="00A13D17" w:rsidRDefault="00A13D17" w:rsidP="00A13D17">
            <w:r w:rsidRPr="00A13D17">
              <w:t>4.382584</w:t>
            </w:r>
          </w:p>
        </w:tc>
        <w:tc>
          <w:tcPr>
            <w:tcW w:w="960" w:type="dxa"/>
            <w:noWrap/>
            <w:hideMark/>
          </w:tcPr>
          <w:p w14:paraId="68F4942C" w14:textId="77777777" w:rsidR="00A13D17" w:rsidRPr="00A13D17" w:rsidRDefault="00A13D17" w:rsidP="00A13D17">
            <w:r w:rsidRPr="00A13D17">
              <w:t>6.79265</w:t>
            </w:r>
          </w:p>
        </w:tc>
      </w:tr>
      <w:tr w:rsidR="00A13D17" w:rsidRPr="00A13D17" w14:paraId="51FC4016" w14:textId="77777777" w:rsidTr="00A13D17">
        <w:trPr>
          <w:trHeight w:val="300"/>
        </w:trPr>
        <w:tc>
          <w:tcPr>
            <w:tcW w:w="960" w:type="dxa"/>
            <w:noWrap/>
            <w:hideMark/>
          </w:tcPr>
          <w:p w14:paraId="3EBB12DC" w14:textId="77777777" w:rsidR="00A13D17" w:rsidRPr="00A13D17" w:rsidRDefault="00A13D17" w:rsidP="00A13D17">
            <w:r w:rsidRPr="00A13D17">
              <w:t>2.122258</w:t>
            </w:r>
          </w:p>
        </w:tc>
        <w:tc>
          <w:tcPr>
            <w:tcW w:w="960" w:type="dxa"/>
            <w:noWrap/>
            <w:hideMark/>
          </w:tcPr>
          <w:p w14:paraId="29CF5FBC" w14:textId="77777777" w:rsidR="00A13D17" w:rsidRPr="00A13D17" w:rsidRDefault="00A13D17" w:rsidP="00A13D17">
            <w:r w:rsidRPr="00A13D17">
              <w:t>2.614249</w:t>
            </w:r>
          </w:p>
        </w:tc>
        <w:tc>
          <w:tcPr>
            <w:tcW w:w="960" w:type="dxa"/>
            <w:noWrap/>
            <w:hideMark/>
          </w:tcPr>
          <w:p w14:paraId="139872A9" w14:textId="77777777" w:rsidR="00A13D17" w:rsidRPr="00A13D17" w:rsidRDefault="00A13D17" w:rsidP="00A13D17">
            <w:r w:rsidRPr="00A13D17">
              <w:t>3.598606</w:t>
            </w:r>
          </w:p>
        </w:tc>
        <w:tc>
          <w:tcPr>
            <w:tcW w:w="960" w:type="dxa"/>
            <w:noWrap/>
            <w:hideMark/>
          </w:tcPr>
          <w:p w14:paraId="5A737C2F" w14:textId="77777777" w:rsidR="00A13D17" w:rsidRPr="00A13D17" w:rsidRDefault="00A13D17" w:rsidP="00A13D17">
            <w:r w:rsidRPr="00A13D17">
              <w:t>5.599315</w:t>
            </w:r>
          </w:p>
        </w:tc>
        <w:tc>
          <w:tcPr>
            <w:tcW w:w="960" w:type="dxa"/>
            <w:noWrap/>
            <w:hideMark/>
          </w:tcPr>
          <w:p w14:paraId="1B6FF928" w14:textId="77777777" w:rsidR="00A13D17" w:rsidRPr="00A13D17" w:rsidRDefault="00A13D17" w:rsidP="00A13D17">
            <w:r w:rsidRPr="00A13D17">
              <w:t>7.770778</w:t>
            </w:r>
          </w:p>
        </w:tc>
        <w:tc>
          <w:tcPr>
            <w:tcW w:w="960" w:type="dxa"/>
            <w:noWrap/>
            <w:hideMark/>
          </w:tcPr>
          <w:p w14:paraId="31B64474" w14:textId="77777777" w:rsidR="00A13D17" w:rsidRPr="00A13D17" w:rsidRDefault="00A13D17" w:rsidP="00A13D17">
            <w:r w:rsidRPr="00A13D17">
              <w:t>2.13156</w:t>
            </w:r>
          </w:p>
        </w:tc>
        <w:tc>
          <w:tcPr>
            <w:tcW w:w="960" w:type="dxa"/>
            <w:noWrap/>
            <w:hideMark/>
          </w:tcPr>
          <w:p w14:paraId="386CF693" w14:textId="77777777" w:rsidR="00A13D17" w:rsidRPr="00A13D17" w:rsidRDefault="00A13D17" w:rsidP="00A13D17">
            <w:r w:rsidRPr="00A13D17">
              <w:t>2.58936</w:t>
            </w:r>
          </w:p>
        </w:tc>
        <w:tc>
          <w:tcPr>
            <w:tcW w:w="960" w:type="dxa"/>
            <w:noWrap/>
            <w:hideMark/>
          </w:tcPr>
          <w:p w14:paraId="473C367A" w14:textId="77777777" w:rsidR="00A13D17" w:rsidRPr="00A13D17" w:rsidRDefault="00A13D17" w:rsidP="00A13D17">
            <w:r w:rsidRPr="00A13D17">
              <w:t>4.26689</w:t>
            </w:r>
          </w:p>
        </w:tc>
        <w:tc>
          <w:tcPr>
            <w:tcW w:w="960" w:type="dxa"/>
            <w:noWrap/>
            <w:hideMark/>
          </w:tcPr>
          <w:p w14:paraId="6C02AE53" w14:textId="77777777" w:rsidR="00A13D17" w:rsidRPr="00A13D17" w:rsidRDefault="00A13D17" w:rsidP="00A13D17">
            <w:r w:rsidRPr="00A13D17">
              <w:t>4.599645</w:t>
            </w:r>
          </w:p>
        </w:tc>
        <w:tc>
          <w:tcPr>
            <w:tcW w:w="960" w:type="dxa"/>
            <w:noWrap/>
            <w:hideMark/>
          </w:tcPr>
          <w:p w14:paraId="3DE69559" w14:textId="77777777" w:rsidR="00A13D17" w:rsidRPr="00A13D17" w:rsidRDefault="00A13D17" w:rsidP="00A13D17">
            <w:r w:rsidRPr="00A13D17">
              <w:t>5.265474</w:t>
            </w:r>
          </w:p>
        </w:tc>
      </w:tr>
      <w:tr w:rsidR="00A13D17" w:rsidRPr="00A13D17" w14:paraId="17C97DBF" w14:textId="77777777" w:rsidTr="00A13D17">
        <w:trPr>
          <w:trHeight w:val="300"/>
        </w:trPr>
        <w:tc>
          <w:tcPr>
            <w:tcW w:w="960" w:type="dxa"/>
            <w:noWrap/>
            <w:hideMark/>
          </w:tcPr>
          <w:p w14:paraId="55337424" w14:textId="77777777" w:rsidR="00A13D17" w:rsidRPr="00A13D17" w:rsidRDefault="00A13D17" w:rsidP="00A13D17">
            <w:r w:rsidRPr="00A13D17">
              <w:t>2.378067</w:t>
            </w:r>
          </w:p>
        </w:tc>
        <w:tc>
          <w:tcPr>
            <w:tcW w:w="960" w:type="dxa"/>
            <w:noWrap/>
            <w:hideMark/>
          </w:tcPr>
          <w:p w14:paraId="31FB755A" w14:textId="77777777" w:rsidR="00A13D17" w:rsidRPr="00A13D17" w:rsidRDefault="00A13D17" w:rsidP="00A13D17">
            <w:r w:rsidRPr="00A13D17">
              <w:t>3.627939</w:t>
            </w:r>
          </w:p>
        </w:tc>
        <w:tc>
          <w:tcPr>
            <w:tcW w:w="960" w:type="dxa"/>
            <w:noWrap/>
            <w:hideMark/>
          </w:tcPr>
          <w:p w14:paraId="16D1C33B" w14:textId="77777777" w:rsidR="00A13D17" w:rsidRPr="00A13D17" w:rsidRDefault="00A13D17" w:rsidP="00A13D17">
            <w:r w:rsidRPr="00A13D17">
              <w:t>5.119414</w:t>
            </w:r>
          </w:p>
        </w:tc>
        <w:tc>
          <w:tcPr>
            <w:tcW w:w="960" w:type="dxa"/>
            <w:noWrap/>
            <w:hideMark/>
          </w:tcPr>
          <w:p w14:paraId="083B777E" w14:textId="77777777" w:rsidR="00A13D17" w:rsidRPr="00A13D17" w:rsidRDefault="00A13D17" w:rsidP="00A13D17">
            <w:r w:rsidRPr="00A13D17">
              <w:t>5.778167</w:t>
            </w:r>
          </w:p>
        </w:tc>
        <w:tc>
          <w:tcPr>
            <w:tcW w:w="960" w:type="dxa"/>
            <w:noWrap/>
            <w:hideMark/>
          </w:tcPr>
          <w:p w14:paraId="6C63D411" w14:textId="77777777" w:rsidR="00A13D17" w:rsidRPr="00A13D17" w:rsidRDefault="00A13D17" w:rsidP="00A13D17">
            <w:r w:rsidRPr="00A13D17">
              <w:t>5.712686</w:t>
            </w:r>
          </w:p>
        </w:tc>
        <w:tc>
          <w:tcPr>
            <w:tcW w:w="960" w:type="dxa"/>
            <w:noWrap/>
            <w:hideMark/>
          </w:tcPr>
          <w:p w14:paraId="4CCB9253" w14:textId="77777777" w:rsidR="00A13D17" w:rsidRPr="00A13D17" w:rsidRDefault="00A13D17" w:rsidP="00A13D17">
            <w:r w:rsidRPr="00A13D17">
              <w:t>2.302636</w:t>
            </w:r>
          </w:p>
        </w:tc>
        <w:tc>
          <w:tcPr>
            <w:tcW w:w="960" w:type="dxa"/>
            <w:noWrap/>
            <w:hideMark/>
          </w:tcPr>
          <w:p w14:paraId="38B967A0" w14:textId="77777777" w:rsidR="00A13D17" w:rsidRPr="00A13D17" w:rsidRDefault="00A13D17" w:rsidP="00A13D17">
            <w:r w:rsidRPr="00A13D17">
              <w:t>2.690054</w:t>
            </w:r>
          </w:p>
        </w:tc>
        <w:tc>
          <w:tcPr>
            <w:tcW w:w="960" w:type="dxa"/>
            <w:noWrap/>
            <w:hideMark/>
          </w:tcPr>
          <w:p w14:paraId="3BC92710" w14:textId="77777777" w:rsidR="00A13D17" w:rsidRPr="00A13D17" w:rsidRDefault="00A13D17" w:rsidP="00A13D17">
            <w:r w:rsidRPr="00A13D17">
              <w:t>4.195671</w:t>
            </w:r>
          </w:p>
        </w:tc>
        <w:tc>
          <w:tcPr>
            <w:tcW w:w="960" w:type="dxa"/>
            <w:noWrap/>
            <w:hideMark/>
          </w:tcPr>
          <w:p w14:paraId="2EEC64A9" w14:textId="77777777" w:rsidR="00A13D17" w:rsidRPr="00A13D17" w:rsidRDefault="00A13D17" w:rsidP="00A13D17">
            <w:r w:rsidRPr="00A13D17">
              <w:t>4.638115</w:t>
            </w:r>
          </w:p>
        </w:tc>
        <w:tc>
          <w:tcPr>
            <w:tcW w:w="960" w:type="dxa"/>
            <w:noWrap/>
            <w:hideMark/>
          </w:tcPr>
          <w:p w14:paraId="3DDE64B0" w14:textId="77777777" w:rsidR="00A13D17" w:rsidRPr="00A13D17" w:rsidRDefault="00A13D17" w:rsidP="00A13D17">
            <w:r w:rsidRPr="00A13D17">
              <w:t>6.246079</w:t>
            </w:r>
          </w:p>
        </w:tc>
      </w:tr>
      <w:tr w:rsidR="00A13D17" w:rsidRPr="00A13D17" w14:paraId="096C2C38" w14:textId="77777777" w:rsidTr="00A13D17">
        <w:trPr>
          <w:trHeight w:val="300"/>
        </w:trPr>
        <w:tc>
          <w:tcPr>
            <w:tcW w:w="960" w:type="dxa"/>
            <w:noWrap/>
            <w:hideMark/>
          </w:tcPr>
          <w:p w14:paraId="27E9B8A4" w14:textId="77777777" w:rsidR="00A13D17" w:rsidRPr="00A13D17" w:rsidRDefault="00A13D17" w:rsidP="00A13D17">
            <w:r w:rsidRPr="00A13D17">
              <w:t>2.726647</w:t>
            </w:r>
          </w:p>
        </w:tc>
        <w:tc>
          <w:tcPr>
            <w:tcW w:w="960" w:type="dxa"/>
            <w:noWrap/>
            <w:hideMark/>
          </w:tcPr>
          <w:p w14:paraId="4C5D4485" w14:textId="77777777" w:rsidR="00A13D17" w:rsidRPr="00A13D17" w:rsidRDefault="00A13D17" w:rsidP="00A13D17">
            <w:r w:rsidRPr="00A13D17">
              <w:t>3.366448</w:t>
            </w:r>
          </w:p>
        </w:tc>
        <w:tc>
          <w:tcPr>
            <w:tcW w:w="960" w:type="dxa"/>
            <w:noWrap/>
            <w:hideMark/>
          </w:tcPr>
          <w:p w14:paraId="311A6D19" w14:textId="77777777" w:rsidR="00A13D17" w:rsidRPr="00A13D17" w:rsidRDefault="00A13D17" w:rsidP="00A13D17">
            <w:r w:rsidRPr="00A13D17">
              <w:t>4.258536</w:t>
            </w:r>
          </w:p>
        </w:tc>
        <w:tc>
          <w:tcPr>
            <w:tcW w:w="960" w:type="dxa"/>
            <w:noWrap/>
            <w:hideMark/>
          </w:tcPr>
          <w:p w14:paraId="5DD81632" w14:textId="77777777" w:rsidR="00A13D17" w:rsidRPr="00A13D17" w:rsidRDefault="00A13D17" w:rsidP="00A13D17">
            <w:r w:rsidRPr="00A13D17">
              <w:t>5.292827</w:t>
            </w:r>
          </w:p>
        </w:tc>
        <w:tc>
          <w:tcPr>
            <w:tcW w:w="960" w:type="dxa"/>
            <w:noWrap/>
            <w:hideMark/>
          </w:tcPr>
          <w:p w14:paraId="45D86C42" w14:textId="77777777" w:rsidR="00A13D17" w:rsidRPr="00A13D17" w:rsidRDefault="00A13D17" w:rsidP="00A13D17">
            <w:r w:rsidRPr="00A13D17">
              <w:t>6.765987</w:t>
            </w:r>
          </w:p>
        </w:tc>
        <w:tc>
          <w:tcPr>
            <w:tcW w:w="960" w:type="dxa"/>
            <w:noWrap/>
            <w:hideMark/>
          </w:tcPr>
          <w:p w14:paraId="1ABDEFA1" w14:textId="77777777" w:rsidR="00A13D17" w:rsidRPr="00A13D17" w:rsidRDefault="00A13D17" w:rsidP="00A13D17">
            <w:r w:rsidRPr="00A13D17">
              <w:t>1.47146</w:t>
            </w:r>
          </w:p>
        </w:tc>
        <w:tc>
          <w:tcPr>
            <w:tcW w:w="960" w:type="dxa"/>
            <w:noWrap/>
            <w:hideMark/>
          </w:tcPr>
          <w:p w14:paraId="039EAA31" w14:textId="77777777" w:rsidR="00A13D17" w:rsidRPr="00A13D17" w:rsidRDefault="00A13D17" w:rsidP="00A13D17">
            <w:r w:rsidRPr="00A13D17">
              <w:t>3.74382</w:t>
            </w:r>
          </w:p>
        </w:tc>
        <w:tc>
          <w:tcPr>
            <w:tcW w:w="960" w:type="dxa"/>
            <w:noWrap/>
            <w:hideMark/>
          </w:tcPr>
          <w:p w14:paraId="78F3BDD7" w14:textId="77777777" w:rsidR="00A13D17" w:rsidRPr="00A13D17" w:rsidRDefault="00A13D17" w:rsidP="00A13D17">
            <w:r w:rsidRPr="00A13D17">
              <w:t>4.387382</w:t>
            </w:r>
          </w:p>
        </w:tc>
        <w:tc>
          <w:tcPr>
            <w:tcW w:w="960" w:type="dxa"/>
            <w:noWrap/>
            <w:hideMark/>
          </w:tcPr>
          <w:p w14:paraId="39C6C91B" w14:textId="77777777" w:rsidR="00A13D17" w:rsidRPr="00A13D17" w:rsidRDefault="00A13D17" w:rsidP="00A13D17">
            <w:r w:rsidRPr="00A13D17">
              <w:t>4.809996</w:t>
            </w:r>
          </w:p>
        </w:tc>
        <w:tc>
          <w:tcPr>
            <w:tcW w:w="960" w:type="dxa"/>
            <w:noWrap/>
            <w:hideMark/>
          </w:tcPr>
          <w:p w14:paraId="1A1DEF25" w14:textId="77777777" w:rsidR="00A13D17" w:rsidRPr="00A13D17" w:rsidRDefault="00A13D17" w:rsidP="00A13D17">
            <w:r w:rsidRPr="00A13D17">
              <w:t>8.258318</w:t>
            </w:r>
          </w:p>
        </w:tc>
      </w:tr>
      <w:tr w:rsidR="00A13D17" w:rsidRPr="00A13D17" w14:paraId="680C3D75" w14:textId="77777777" w:rsidTr="00A13D17">
        <w:trPr>
          <w:trHeight w:val="300"/>
        </w:trPr>
        <w:tc>
          <w:tcPr>
            <w:tcW w:w="960" w:type="dxa"/>
            <w:noWrap/>
            <w:hideMark/>
          </w:tcPr>
          <w:p w14:paraId="15E928A7" w14:textId="77777777" w:rsidR="00A13D17" w:rsidRPr="00A13D17" w:rsidRDefault="00A13D17" w:rsidP="00A13D17">
            <w:r w:rsidRPr="00A13D17">
              <w:t>2.491118</w:t>
            </w:r>
          </w:p>
        </w:tc>
        <w:tc>
          <w:tcPr>
            <w:tcW w:w="960" w:type="dxa"/>
            <w:noWrap/>
            <w:hideMark/>
          </w:tcPr>
          <w:p w14:paraId="2CC94D03" w14:textId="77777777" w:rsidR="00A13D17" w:rsidRPr="00A13D17" w:rsidRDefault="00A13D17" w:rsidP="00A13D17">
            <w:r w:rsidRPr="00A13D17">
              <w:t>2.691921</w:t>
            </w:r>
          </w:p>
        </w:tc>
        <w:tc>
          <w:tcPr>
            <w:tcW w:w="960" w:type="dxa"/>
            <w:noWrap/>
            <w:hideMark/>
          </w:tcPr>
          <w:p w14:paraId="419C245C" w14:textId="77777777" w:rsidR="00A13D17" w:rsidRPr="00A13D17" w:rsidRDefault="00A13D17" w:rsidP="00A13D17">
            <w:r w:rsidRPr="00A13D17">
              <w:t>5.129013</w:t>
            </w:r>
          </w:p>
        </w:tc>
        <w:tc>
          <w:tcPr>
            <w:tcW w:w="960" w:type="dxa"/>
            <w:noWrap/>
            <w:hideMark/>
          </w:tcPr>
          <w:p w14:paraId="1E2BC713" w14:textId="77777777" w:rsidR="00A13D17" w:rsidRPr="00A13D17" w:rsidRDefault="00A13D17" w:rsidP="00A13D17">
            <w:r w:rsidRPr="00A13D17">
              <w:t>6.582533</w:t>
            </w:r>
          </w:p>
        </w:tc>
        <w:tc>
          <w:tcPr>
            <w:tcW w:w="960" w:type="dxa"/>
            <w:noWrap/>
            <w:hideMark/>
          </w:tcPr>
          <w:p w14:paraId="1080DBBA" w14:textId="77777777" w:rsidR="00A13D17" w:rsidRPr="00A13D17" w:rsidRDefault="00A13D17" w:rsidP="00A13D17">
            <w:r w:rsidRPr="00A13D17">
              <w:t>6.233247</w:t>
            </w:r>
          </w:p>
        </w:tc>
        <w:tc>
          <w:tcPr>
            <w:tcW w:w="960" w:type="dxa"/>
            <w:noWrap/>
            <w:hideMark/>
          </w:tcPr>
          <w:p w14:paraId="3A7A2E69" w14:textId="77777777" w:rsidR="00A13D17" w:rsidRPr="00A13D17" w:rsidRDefault="00A13D17" w:rsidP="00A13D17">
            <w:r w:rsidRPr="00A13D17">
              <w:t>1.796952</w:t>
            </w:r>
          </w:p>
        </w:tc>
        <w:tc>
          <w:tcPr>
            <w:tcW w:w="960" w:type="dxa"/>
            <w:noWrap/>
            <w:hideMark/>
          </w:tcPr>
          <w:p w14:paraId="7C5342B0" w14:textId="77777777" w:rsidR="00A13D17" w:rsidRPr="00A13D17" w:rsidRDefault="00A13D17" w:rsidP="00A13D17">
            <w:r w:rsidRPr="00A13D17">
              <w:t>2.509085</w:t>
            </w:r>
          </w:p>
        </w:tc>
        <w:tc>
          <w:tcPr>
            <w:tcW w:w="960" w:type="dxa"/>
            <w:noWrap/>
            <w:hideMark/>
          </w:tcPr>
          <w:p w14:paraId="21326442" w14:textId="77777777" w:rsidR="00A13D17" w:rsidRPr="00A13D17" w:rsidRDefault="00A13D17" w:rsidP="00A13D17">
            <w:r w:rsidRPr="00A13D17">
              <w:t>3.922567</w:t>
            </w:r>
          </w:p>
        </w:tc>
        <w:tc>
          <w:tcPr>
            <w:tcW w:w="960" w:type="dxa"/>
            <w:noWrap/>
            <w:hideMark/>
          </w:tcPr>
          <w:p w14:paraId="253CF771" w14:textId="77777777" w:rsidR="00A13D17" w:rsidRPr="00A13D17" w:rsidRDefault="00A13D17" w:rsidP="00A13D17">
            <w:r w:rsidRPr="00A13D17">
              <w:t>4.897275</w:t>
            </w:r>
          </w:p>
        </w:tc>
        <w:tc>
          <w:tcPr>
            <w:tcW w:w="960" w:type="dxa"/>
            <w:noWrap/>
            <w:hideMark/>
          </w:tcPr>
          <w:p w14:paraId="2EED7E1F" w14:textId="77777777" w:rsidR="00A13D17" w:rsidRPr="00A13D17" w:rsidRDefault="00A13D17" w:rsidP="00A13D17">
            <w:r w:rsidRPr="00A13D17">
              <w:t>5.82338</w:t>
            </w:r>
          </w:p>
        </w:tc>
      </w:tr>
      <w:tr w:rsidR="00A13D17" w:rsidRPr="00A13D17" w14:paraId="7909E30B" w14:textId="77777777" w:rsidTr="00A13D17">
        <w:trPr>
          <w:trHeight w:val="300"/>
        </w:trPr>
        <w:tc>
          <w:tcPr>
            <w:tcW w:w="960" w:type="dxa"/>
            <w:noWrap/>
            <w:hideMark/>
          </w:tcPr>
          <w:p w14:paraId="389E954F" w14:textId="77777777" w:rsidR="00A13D17" w:rsidRPr="00A13D17" w:rsidRDefault="00A13D17" w:rsidP="00A13D17">
            <w:r w:rsidRPr="00A13D17">
              <w:t>2.132546</w:t>
            </w:r>
          </w:p>
        </w:tc>
        <w:tc>
          <w:tcPr>
            <w:tcW w:w="960" w:type="dxa"/>
            <w:noWrap/>
            <w:hideMark/>
          </w:tcPr>
          <w:p w14:paraId="36D2CF71" w14:textId="77777777" w:rsidR="00A13D17" w:rsidRPr="00A13D17" w:rsidRDefault="00A13D17" w:rsidP="00A13D17">
            <w:r w:rsidRPr="00A13D17">
              <w:t>2.743887</w:t>
            </w:r>
          </w:p>
        </w:tc>
        <w:tc>
          <w:tcPr>
            <w:tcW w:w="960" w:type="dxa"/>
            <w:noWrap/>
            <w:hideMark/>
          </w:tcPr>
          <w:p w14:paraId="506CF06D" w14:textId="77777777" w:rsidR="00A13D17" w:rsidRPr="00A13D17" w:rsidRDefault="00A13D17" w:rsidP="00A13D17">
            <w:r w:rsidRPr="00A13D17">
              <w:t>4.715348</w:t>
            </w:r>
          </w:p>
        </w:tc>
        <w:tc>
          <w:tcPr>
            <w:tcW w:w="960" w:type="dxa"/>
            <w:noWrap/>
            <w:hideMark/>
          </w:tcPr>
          <w:p w14:paraId="7E505F49" w14:textId="77777777" w:rsidR="00A13D17" w:rsidRPr="00A13D17" w:rsidRDefault="00A13D17" w:rsidP="00A13D17">
            <w:r w:rsidRPr="00A13D17">
              <w:t>5.673623</w:t>
            </w:r>
          </w:p>
        </w:tc>
        <w:tc>
          <w:tcPr>
            <w:tcW w:w="960" w:type="dxa"/>
            <w:noWrap/>
            <w:hideMark/>
          </w:tcPr>
          <w:p w14:paraId="6C645D9E" w14:textId="77777777" w:rsidR="00A13D17" w:rsidRPr="00A13D17" w:rsidRDefault="00A13D17" w:rsidP="00A13D17">
            <w:r w:rsidRPr="00A13D17">
              <w:t>6.33576</w:t>
            </w:r>
          </w:p>
        </w:tc>
        <w:tc>
          <w:tcPr>
            <w:tcW w:w="960" w:type="dxa"/>
            <w:noWrap/>
            <w:hideMark/>
          </w:tcPr>
          <w:p w14:paraId="61685807" w14:textId="77777777" w:rsidR="00A13D17" w:rsidRPr="00A13D17" w:rsidRDefault="00A13D17" w:rsidP="00A13D17">
            <w:r w:rsidRPr="00A13D17">
              <w:t>1.786884</w:t>
            </w:r>
          </w:p>
        </w:tc>
        <w:tc>
          <w:tcPr>
            <w:tcW w:w="960" w:type="dxa"/>
            <w:noWrap/>
            <w:hideMark/>
          </w:tcPr>
          <w:p w14:paraId="7B05F874" w14:textId="77777777" w:rsidR="00A13D17" w:rsidRPr="00A13D17" w:rsidRDefault="00A13D17" w:rsidP="00A13D17">
            <w:r w:rsidRPr="00A13D17">
              <w:t>3.403644</w:t>
            </w:r>
          </w:p>
        </w:tc>
        <w:tc>
          <w:tcPr>
            <w:tcW w:w="960" w:type="dxa"/>
            <w:noWrap/>
            <w:hideMark/>
          </w:tcPr>
          <w:p w14:paraId="2F197A45" w14:textId="77777777" w:rsidR="00A13D17" w:rsidRPr="00A13D17" w:rsidRDefault="00A13D17" w:rsidP="00A13D17">
            <w:r w:rsidRPr="00A13D17">
              <w:t>4.354132</w:t>
            </w:r>
          </w:p>
        </w:tc>
        <w:tc>
          <w:tcPr>
            <w:tcW w:w="960" w:type="dxa"/>
            <w:noWrap/>
            <w:hideMark/>
          </w:tcPr>
          <w:p w14:paraId="7F7473EB" w14:textId="77777777" w:rsidR="00A13D17" w:rsidRPr="00A13D17" w:rsidRDefault="00A13D17" w:rsidP="00A13D17">
            <w:r w:rsidRPr="00A13D17">
              <w:t>5.44583</w:t>
            </w:r>
          </w:p>
        </w:tc>
        <w:tc>
          <w:tcPr>
            <w:tcW w:w="960" w:type="dxa"/>
            <w:noWrap/>
            <w:hideMark/>
          </w:tcPr>
          <w:p w14:paraId="318FE9D2" w14:textId="77777777" w:rsidR="00A13D17" w:rsidRPr="00A13D17" w:rsidRDefault="00A13D17" w:rsidP="00A13D17">
            <w:r w:rsidRPr="00A13D17">
              <w:t>7.767586</w:t>
            </w:r>
          </w:p>
        </w:tc>
      </w:tr>
      <w:tr w:rsidR="00A13D17" w:rsidRPr="00A13D17" w14:paraId="2D1F0673" w14:textId="77777777" w:rsidTr="00A13D17">
        <w:trPr>
          <w:trHeight w:val="300"/>
        </w:trPr>
        <w:tc>
          <w:tcPr>
            <w:tcW w:w="960" w:type="dxa"/>
            <w:noWrap/>
            <w:hideMark/>
          </w:tcPr>
          <w:p w14:paraId="0B582153" w14:textId="77777777" w:rsidR="00A13D17" w:rsidRPr="00A13D17" w:rsidRDefault="00A13D17" w:rsidP="00A13D17">
            <w:r w:rsidRPr="00A13D17">
              <w:t>1.841254</w:t>
            </w:r>
          </w:p>
        </w:tc>
        <w:tc>
          <w:tcPr>
            <w:tcW w:w="960" w:type="dxa"/>
            <w:noWrap/>
            <w:hideMark/>
          </w:tcPr>
          <w:p w14:paraId="4F03183C" w14:textId="77777777" w:rsidR="00A13D17" w:rsidRPr="00A13D17" w:rsidRDefault="00A13D17" w:rsidP="00A13D17">
            <w:r w:rsidRPr="00A13D17">
              <w:t>3.632318</w:t>
            </w:r>
          </w:p>
        </w:tc>
        <w:tc>
          <w:tcPr>
            <w:tcW w:w="960" w:type="dxa"/>
            <w:noWrap/>
            <w:hideMark/>
          </w:tcPr>
          <w:p w14:paraId="44C5A0A5" w14:textId="77777777" w:rsidR="00A13D17" w:rsidRPr="00A13D17" w:rsidRDefault="00A13D17" w:rsidP="00A13D17">
            <w:r w:rsidRPr="00A13D17">
              <w:t>5.74917</w:t>
            </w:r>
          </w:p>
        </w:tc>
        <w:tc>
          <w:tcPr>
            <w:tcW w:w="960" w:type="dxa"/>
            <w:noWrap/>
            <w:hideMark/>
          </w:tcPr>
          <w:p w14:paraId="6CB0B487" w14:textId="77777777" w:rsidR="00A13D17" w:rsidRPr="00A13D17" w:rsidRDefault="00A13D17" w:rsidP="00A13D17">
            <w:r w:rsidRPr="00A13D17">
              <w:t>6.939247</w:t>
            </w:r>
          </w:p>
        </w:tc>
        <w:tc>
          <w:tcPr>
            <w:tcW w:w="960" w:type="dxa"/>
            <w:noWrap/>
            <w:hideMark/>
          </w:tcPr>
          <w:p w14:paraId="520A9009" w14:textId="77777777" w:rsidR="00A13D17" w:rsidRPr="00A13D17" w:rsidRDefault="00A13D17" w:rsidP="00A13D17">
            <w:r w:rsidRPr="00A13D17">
              <w:t>8.772526</w:t>
            </w:r>
          </w:p>
        </w:tc>
        <w:tc>
          <w:tcPr>
            <w:tcW w:w="960" w:type="dxa"/>
            <w:noWrap/>
            <w:hideMark/>
          </w:tcPr>
          <w:p w14:paraId="7A447FCF" w14:textId="77777777" w:rsidR="00A13D17" w:rsidRPr="00A13D17" w:rsidRDefault="00A13D17" w:rsidP="00A13D17">
            <w:r w:rsidRPr="00A13D17">
              <w:t>1.87523</w:t>
            </w:r>
          </w:p>
        </w:tc>
        <w:tc>
          <w:tcPr>
            <w:tcW w:w="960" w:type="dxa"/>
            <w:noWrap/>
            <w:hideMark/>
          </w:tcPr>
          <w:p w14:paraId="30E82089" w14:textId="77777777" w:rsidR="00A13D17" w:rsidRPr="00A13D17" w:rsidRDefault="00A13D17" w:rsidP="00A13D17">
            <w:r w:rsidRPr="00A13D17">
              <w:t>3.801192</w:t>
            </w:r>
          </w:p>
        </w:tc>
        <w:tc>
          <w:tcPr>
            <w:tcW w:w="960" w:type="dxa"/>
            <w:noWrap/>
            <w:hideMark/>
          </w:tcPr>
          <w:p w14:paraId="5434F6D1" w14:textId="77777777" w:rsidR="00A13D17" w:rsidRPr="00A13D17" w:rsidRDefault="00A13D17" w:rsidP="00A13D17">
            <w:r w:rsidRPr="00A13D17">
              <w:t>4.28547</w:t>
            </w:r>
          </w:p>
        </w:tc>
        <w:tc>
          <w:tcPr>
            <w:tcW w:w="960" w:type="dxa"/>
            <w:noWrap/>
            <w:hideMark/>
          </w:tcPr>
          <w:p w14:paraId="0EEDA1F8" w14:textId="77777777" w:rsidR="00A13D17" w:rsidRPr="00A13D17" w:rsidRDefault="00A13D17" w:rsidP="00A13D17">
            <w:r w:rsidRPr="00A13D17">
              <w:t>4.953755</w:t>
            </w:r>
          </w:p>
        </w:tc>
        <w:tc>
          <w:tcPr>
            <w:tcW w:w="960" w:type="dxa"/>
            <w:noWrap/>
            <w:hideMark/>
          </w:tcPr>
          <w:p w14:paraId="4D6B6C1A" w14:textId="77777777" w:rsidR="00A13D17" w:rsidRPr="00A13D17" w:rsidRDefault="00A13D17" w:rsidP="00A13D17">
            <w:r w:rsidRPr="00A13D17">
              <w:t>6.285131</w:t>
            </w:r>
          </w:p>
        </w:tc>
      </w:tr>
      <w:tr w:rsidR="00A13D17" w:rsidRPr="00A13D17" w14:paraId="3D9E9453" w14:textId="77777777" w:rsidTr="00A13D17">
        <w:trPr>
          <w:trHeight w:val="300"/>
        </w:trPr>
        <w:tc>
          <w:tcPr>
            <w:tcW w:w="960" w:type="dxa"/>
            <w:noWrap/>
            <w:hideMark/>
          </w:tcPr>
          <w:p w14:paraId="1A473DED" w14:textId="77777777" w:rsidR="00A13D17" w:rsidRPr="00A13D17" w:rsidRDefault="00A13D17" w:rsidP="00A13D17">
            <w:pPr>
              <w:rPr>
                <w:b/>
                <w:bCs/>
              </w:rPr>
            </w:pPr>
            <w:r w:rsidRPr="00A13D17">
              <w:rPr>
                <w:b/>
                <w:bCs/>
              </w:rPr>
              <w:t>2.155849</w:t>
            </w:r>
          </w:p>
        </w:tc>
        <w:tc>
          <w:tcPr>
            <w:tcW w:w="960" w:type="dxa"/>
            <w:noWrap/>
            <w:hideMark/>
          </w:tcPr>
          <w:p w14:paraId="3A1F5FE6" w14:textId="77777777" w:rsidR="00A13D17" w:rsidRPr="00A13D17" w:rsidRDefault="00A13D17" w:rsidP="00A13D17">
            <w:pPr>
              <w:rPr>
                <w:b/>
                <w:bCs/>
              </w:rPr>
            </w:pPr>
            <w:r w:rsidRPr="00A13D17">
              <w:rPr>
                <w:b/>
                <w:bCs/>
              </w:rPr>
              <w:t>2.81575</w:t>
            </w:r>
          </w:p>
        </w:tc>
        <w:tc>
          <w:tcPr>
            <w:tcW w:w="960" w:type="dxa"/>
            <w:noWrap/>
            <w:hideMark/>
          </w:tcPr>
          <w:p w14:paraId="60AEDA3D" w14:textId="77777777" w:rsidR="00A13D17" w:rsidRPr="00A13D17" w:rsidRDefault="00A13D17" w:rsidP="00A13D17">
            <w:pPr>
              <w:rPr>
                <w:b/>
                <w:bCs/>
              </w:rPr>
            </w:pPr>
            <w:r w:rsidRPr="00A13D17">
              <w:rPr>
                <w:b/>
                <w:bCs/>
              </w:rPr>
              <w:t>4.435022</w:t>
            </w:r>
          </w:p>
        </w:tc>
        <w:tc>
          <w:tcPr>
            <w:tcW w:w="960" w:type="dxa"/>
            <w:noWrap/>
            <w:hideMark/>
          </w:tcPr>
          <w:p w14:paraId="2EF72E47" w14:textId="77777777" w:rsidR="00A13D17" w:rsidRPr="00A13D17" w:rsidRDefault="00A13D17" w:rsidP="00A13D17">
            <w:pPr>
              <w:rPr>
                <w:b/>
                <w:bCs/>
              </w:rPr>
            </w:pPr>
            <w:r w:rsidRPr="00A13D17">
              <w:rPr>
                <w:b/>
                <w:bCs/>
              </w:rPr>
              <w:t>5.669618</w:t>
            </w:r>
          </w:p>
        </w:tc>
        <w:tc>
          <w:tcPr>
            <w:tcW w:w="960" w:type="dxa"/>
            <w:noWrap/>
            <w:hideMark/>
          </w:tcPr>
          <w:p w14:paraId="5BB724A5" w14:textId="77777777" w:rsidR="00A13D17" w:rsidRPr="00A13D17" w:rsidRDefault="00A13D17" w:rsidP="00A13D17">
            <w:pPr>
              <w:rPr>
                <w:b/>
                <w:bCs/>
              </w:rPr>
            </w:pPr>
            <w:r w:rsidRPr="00A13D17">
              <w:rPr>
                <w:b/>
                <w:bCs/>
              </w:rPr>
              <w:t>6.433723</w:t>
            </w:r>
          </w:p>
        </w:tc>
        <w:tc>
          <w:tcPr>
            <w:tcW w:w="960" w:type="dxa"/>
            <w:noWrap/>
            <w:hideMark/>
          </w:tcPr>
          <w:p w14:paraId="1C05B964" w14:textId="77777777" w:rsidR="00A13D17" w:rsidRPr="00A13D17" w:rsidRDefault="00A13D17" w:rsidP="00A13D17">
            <w:pPr>
              <w:rPr>
                <w:b/>
                <w:bCs/>
              </w:rPr>
            </w:pPr>
            <w:r w:rsidRPr="00A13D17">
              <w:rPr>
                <w:b/>
                <w:bCs/>
              </w:rPr>
              <w:t>2.01673</w:t>
            </w:r>
          </w:p>
        </w:tc>
        <w:tc>
          <w:tcPr>
            <w:tcW w:w="960" w:type="dxa"/>
            <w:noWrap/>
            <w:hideMark/>
          </w:tcPr>
          <w:p w14:paraId="22A5F6F0" w14:textId="77777777" w:rsidR="00A13D17" w:rsidRPr="00A13D17" w:rsidRDefault="00A13D17" w:rsidP="00A13D17">
            <w:pPr>
              <w:rPr>
                <w:b/>
                <w:bCs/>
              </w:rPr>
            </w:pPr>
            <w:r w:rsidRPr="00A13D17">
              <w:rPr>
                <w:b/>
                <w:bCs/>
              </w:rPr>
              <w:t>2.86032</w:t>
            </w:r>
          </w:p>
        </w:tc>
        <w:tc>
          <w:tcPr>
            <w:tcW w:w="960" w:type="dxa"/>
            <w:noWrap/>
            <w:hideMark/>
          </w:tcPr>
          <w:p w14:paraId="53FF2536" w14:textId="77777777" w:rsidR="00A13D17" w:rsidRPr="00A13D17" w:rsidRDefault="00A13D17" w:rsidP="00A13D17">
            <w:pPr>
              <w:rPr>
                <w:b/>
                <w:bCs/>
              </w:rPr>
            </w:pPr>
            <w:r w:rsidRPr="00A13D17">
              <w:rPr>
                <w:b/>
                <w:bCs/>
              </w:rPr>
              <w:t>4.051853</w:t>
            </w:r>
          </w:p>
        </w:tc>
        <w:tc>
          <w:tcPr>
            <w:tcW w:w="960" w:type="dxa"/>
            <w:noWrap/>
            <w:hideMark/>
          </w:tcPr>
          <w:p w14:paraId="7E436227" w14:textId="77777777" w:rsidR="00A13D17" w:rsidRPr="00A13D17" w:rsidRDefault="00A13D17" w:rsidP="00A13D17">
            <w:pPr>
              <w:rPr>
                <w:b/>
                <w:bCs/>
              </w:rPr>
            </w:pPr>
            <w:r w:rsidRPr="00A13D17">
              <w:rPr>
                <w:b/>
                <w:bCs/>
              </w:rPr>
              <w:t>4.857464</w:t>
            </w:r>
          </w:p>
        </w:tc>
        <w:tc>
          <w:tcPr>
            <w:tcW w:w="960" w:type="dxa"/>
            <w:noWrap/>
            <w:hideMark/>
          </w:tcPr>
          <w:p w14:paraId="7A1974B1" w14:textId="77777777" w:rsidR="00A13D17" w:rsidRPr="00A13D17" w:rsidRDefault="00A13D17" w:rsidP="00A13D17">
            <w:pPr>
              <w:rPr>
                <w:b/>
                <w:bCs/>
              </w:rPr>
            </w:pPr>
            <w:r w:rsidRPr="00A13D17">
              <w:rPr>
                <w:b/>
                <w:bCs/>
              </w:rPr>
              <w:t>6.440753</w:t>
            </w:r>
          </w:p>
        </w:tc>
      </w:tr>
    </w:tbl>
    <w:p w14:paraId="7F1DFA28" w14:textId="2E8F701A" w:rsidR="00435557" w:rsidRDefault="00435557" w:rsidP="00F529BC"/>
    <w:p w14:paraId="49DDB4DC" w14:textId="77777777" w:rsidR="00A13D1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786AF0E1" w14:textId="77777777" w:rsidTr="00A13D17">
        <w:trPr>
          <w:trHeight w:val="300"/>
        </w:trPr>
        <w:tc>
          <w:tcPr>
            <w:tcW w:w="960" w:type="dxa"/>
            <w:noWrap/>
            <w:hideMark/>
          </w:tcPr>
          <w:p w14:paraId="59703F20" w14:textId="77777777" w:rsidR="00A13D17" w:rsidRPr="00A13D17" w:rsidRDefault="00A13D17" w:rsidP="00A13D17">
            <w:r w:rsidRPr="00A13D17">
              <w:t>Tx01</w:t>
            </w:r>
          </w:p>
        </w:tc>
        <w:tc>
          <w:tcPr>
            <w:tcW w:w="960" w:type="dxa"/>
            <w:noWrap/>
            <w:hideMark/>
          </w:tcPr>
          <w:p w14:paraId="42329B59" w14:textId="77777777" w:rsidR="00A13D17" w:rsidRPr="00A13D17" w:rsidRDefault="00A13D17" w:rsidP="00A13D17">
            <w:r w:rsidRPr="00A13D17">
              <w:t>Tx02</w:t>
            </w:r>
          </w:p>
        </w:tc>
        <w:tc>
          <w:tcPr>
            <w:tcW w:w="960" w:type="dxa"/>
            <w:noWrap/>
            <w:hideMark/>
          </w:tcPr>
          <w:p w14:paraId="2A7E6E50" w14:textId="77777777" w:rsidR="00A13D17" w:rsidRPr="00A13D17" w:rsidRDefault="00A13D17" w:rsidP="00A13D17">
            <w:r w:rsidRPr="00A13D17">
              <w:t>Tx03</w:t>
            </w:r>
          </w:p>
        </w:tc>
        <w:tc>
          <w:tcPr>
            <w:tcW w:w="960" w:type="dxa"/>
            <w:noWrap/>
            <w:hideMark/>
          </w:tcPr>
          <w:p w14:paraId="4F5AC9C1" w14:textId="77777777" w:rsidR="00A13D17" w:rsidRPr="00A13D17" w:rsidRDefault="00A13D17" w:rsidP="00A13D17">
            <w:r w:rsidRPr="00A13D17">
              <w:t>Tx04</w:t>
            </w:r>
          </w:p>
        </w:tc>
        <w:tc>
          <w:tcPr>
            <w:tcW w:w="960" w:type="dxa"/>
            <w:noWrap/>
            <w:hideMark/>
          </w:tcPr>
          <w:p w14:paraId="68FAD105" w14:textId="77777777" w:rsidR="00A13D17" w:rsidRPr="00A13D17" w:rsidRDefault="00A13D17" w:rsidP="00A13D17">
            <w:r w:rsidRPr="00A13D17">
              <w:t>Tx05</w:t>
            </w:r>
          </w:p>
        </w:tc>
        <w:tc>
          <w:tcPr>
            <w:tcW w:w="960" w:type="dxa"/>
            <w:noWrap/>
            <w:hideMark/>
          </w:tcPr>
          <w:p w14:paraId="793199D5" w14:textId="77777777" w:rsidR="00A13D17" w:rsidRPr="00A13D17" w:rsidRDefault="00A13D17" w:rsidP="00A13D17">
            <w:r w:rsidRPr="00A13D17">
              <w:t>Tx06</w:t>
            </w:r>
          </w:p>
        </w:tc>
        <w:tc>
          <w:tcPr>
            <w:tcW w:w="960" w:type="dxa"/>
            <w:noWrap/>
            <w:hideMark/>
          </w:tcPr>
          <w:p w14:paraId="7EE78B98" w14:textId="77777777" w:rsidR="00A13D17" w:rsidRPr="00A13D17" w:rsidRDefault="00A13D17" w:rsidP="00A13D17">
            <w:r w:rsidRPr="00A13D17">
              <w:t>Tx07</w:t>
            </w:r>
          </w:p>
        </w:tc>
        <w:tc>
          <w:tcPr>
            <w:tcW w:w="960" w:type="dxa"/>
            <w:noWrap/>
            <w:hideMark/>
          </w:tcPr>
          <w:p w14:paraId="13E332F1" w14:textId="77777777" w:rsidR="00A13D17" w:rsidRPr="00A13D17" w:rsidRDefault="00A13D17" w:rsidP="00A13D17">
            <w:r w:rsidRPr="00A13D17">
              <w:t>Tx08</w:t>
            </w:r>
          </w:p>
        </w:tc>
        <w:tc>
          <w:tcPr>
            <w:tcW w:w="960" w:type="dxa"/>
            <w:noWrap/>
            <w:hideMark/>
          </w:tcPr>
          <w:p w14:paraId="0E26109C" w14:textId="77777777" w:rsidR="00A13D17" w:rsidRPr="00A13D17" w:rsidRDefault="00A13D17" w:rsidP="00A13D17">
            <w:r w:rsidRPr="00A13D17">
              <w:t>Tx09</w:t>
            </w:r>
          </w:p>
        </w:tc>
        <w:tc>
          <w:tcPr>
            <w:tcW w:w="960" w:type="dxa"/>
            <w:noWrap/>
            <w:hideMark/>
          </w:tcPr>
          <w:p w14:paraId="6557E7F8" w14:textId="77777777" w:rsidR="00A13D17" w:rsidRPr="00A13D17" w:rsidRDefault="00A13D17" w:rsidP="00A13D17">
            <w:r w:rsidRPr="00A13D17">
              <w:t>Tx10</w:t>
            </w:r>
          </w:p>
        </w:tc>
      </w:tr>
      <w:tr w:rsidR="00A13D17" w:rsidRPr="00A13D17" w14:paraId="089004BC" w14:textId="77777777" w:rsidTr="00A13D17">
        <w:trPr>
          <w:trHeight w:val="300"/>
        </w:trPr>
        <w:tc>
          <w:tcPr>
            <w:tcW w:w="960" w:type="dxa"/>
            <w:noWrap/>
            <w:hideMark/>
          </w:tcPr>
          <w:p w14:paraId="39A7D522" w14:textId="77777777" w:rsidR="00A13D17" w:rsidRPr="00A13D17" w:rsidRDefault="00A13D17" w:rsidP="00A13D17">
            <w:r w:rsidRPr="00A13D17">
              <w:t>2.209482</w:t>
            </w:r>
          </w:p>
        </w:tc>
        <w:tc>
          <w:tcPr>
            <w:tcW w:w="960" w:type="dxa"/>
            <w:noWrap/>
            <w:hideMark/>
          </w:tcPr>
          <w:p w14:paraId="76A85AAE" w14:textId="77777777" w:rsidR="00A13D17" w:rsidRPr="00A13D17" w:rsidRDefault="00A13D17" w:rsidP="00A13D17">
            <w:r w:rsidRPr="00A13D17">
              <w:t>1.960589</w:t>
            </w:r>
          </w:p>
        </w:tc>
        <w:tc>
          <w:tcPr>
            <w:tcW w:w="960" w:type="dxa"/>
            <w:noWrap/>
            <w:hideMark/>
          </w:tcPr>
          <w:p w14:paraId="33ABC38B" w14:textId="77777777" w:rsidR="00A13D17" w:rsidRPr="00A13D17" w:rsidRDefault="00A13D17" w:rsidP="00A13D17">
            <w:r w:rsidRPr="00A13D17">
              <w:t>3.317023</w:t>
            </w:r>
          </w:p>
        </w:tc>
        <w:tc>
          <w:tcPr>
            <w:tcW w:w="960" w:type="dxa"/>
            <w:noWrap/>
            <w:hideMark/>
          </w:tcPr>
          <w:p w14:paraId="5F796890" w14:textId="77777777" w:rsidR="00A13D17" w:rsidRPr="00A13D17" w:rsidRDefault="00A13D17" w:rsidP="00A13D17">
            <w:r w:rsidRPr="00A13D17">
              <w:t>5.157796</w:t>
            </w:r>
          </w:p>
        </w:tc>
        <w:tc>
          <w:tcPr>
            <w:tcW w:w="960" w:type="dxa"/>
            <w:noWrap/>
            <w:hideMark/>
          </w:tcPr>
          <w:p w14:paraId="4FAD3793" w14:textId="77777777" w:rsidR="00A13D17" w:rsidRPr="00A13D17" w:rsidRDefault="00A13D17" w:rsidP="00A13D17">
            <w:r w:rsidRPr="00A13D17">
              <w:t>5.597856</w:t>
            </w:r>
          </w:p>
        </w:tc>
        <w:tc>
          <w:tcPr>
            <w:tcW w:w="960" w:type="dxa"/>
            <w:noWrap/>
            <w:hideMark/>
          </w:tcPr>
          <w:p w14:paraId="4339E562" w14:textId="77777777" w:rsidR="00A13D17" w:rsidRPr="00A13D17" w:rsidRDefault="00A13D17" w:rsidP="00A13D17">
            <w:r w:rsidRPr="00A13D17">
              <w:t>2.801233</w:t>
            </w:r>
          </w:p>
        </w:tc>
        <w:tc>
          <w:tcPr>
            <w:tcW w:w="960" w:type="dxa"/>
            <w:noWrap/>
            <w:hideMark/>
          </w:tcPr>
          <w:p w14:paraId="1F21B86B" w14:textId="77777777" w:rsidR="00A13D17" w:rsidRPr="00A13D17" w:rsidRDefault="00A13D17" w:rsidP="00A13D17">
            <w:r w:rsidRPr="00A13D17">
              <w:t>1.94453</w:t>
            </w:r>
          </w:p>
        </w:tc>
        <w:tc>
          <w:tcPr>
            <w:tcW w:w="960" w:type="dxa"/>
            <w:noWrap/>
            <w:hideMark/>
          </w:tcPr>
          <w:p w14:paraId="6BACB636" w14:textId="77777777" w:rsidR="00A13D17" w:rsidRPr="00A13D17" w:rsidRDefault="00A13D17" w:rsidP="00A13D17">
            <w:r w:rsidRPr="00A13D17">
              <w:t>3.296879</w:t>
            </w:r>
          </w:p>
        </w:tc>
        <w:tc>
          <w:tcPr>
            <w:tcW w:w="960" w:type="dxa"/>
            <w:noWrap/>
            <w:hideMark/>
          </w:tcPr>
          <w:p w14:paraId="5BD7318C" w14:textId="77777777" w:rsidR="00A13D17" w:rsidRPr="00A13D17" w:rsidRDefault="00A13D17" w:rsidP="00A13D17">
            <w:r w:rsidRPr="00A13D17">
              <w:t>4.504218</w:t>
            </w:r>
          </w:p>
        </w:tc>
        <w:tc>
          <w:tcPr>
            <w:tcW w:w="960" w:type="dxa"/>
            <w:noWrap/>
            <w:hideMark/>
          </w:tcPr>
          <w:p w14:paraId="6994B27B" w14:textId="77777777" w:rsidR="00A13D17" w:rsidRPr="00A13D17" w:rsidRDefault="00A13D17" w:rsidP="00A13D17">
            <w:r w:rsidRPr="00A13D17">
              <w:t>6.257027</w:t>
            </w:r>
          </w:p>
        </w:tc>
      </w:tr>
      <w:tr w:rsidR="00A13D17" w:rsidRPr="00A13D17" w14:paraId="4E4A0F9C" w14:textId="77777777" w:rsidTr="00A13D17">
        <w:trPr>
          <w:trHeight w:val="300"/>
        </w:trPr>
        <w:tc>
          <w:tcPr>
            <w:tcW w:w="960" w:type="dxa"/>
            <w:noWrap/>
            <w:hideMark/>
          </w:tcPr>
          <w:p w14:paraId="181250EE" w14:textId="77777777" w:rsidR="00A13D17" w:rsidRPr="00A13D17" w:rsidRDefault="00A13D17" w:rsidP="00A13D17">
            <w:r w:rsidRPr="00A13D17">
              <w:t>1.841332</w:t>
            </w:r>
          </w:p>
        </w:tc>
        <w:tc>
          <w:tcPr>
            <w:tcW w:w="960" w:type="dxa"/>
            <w:noWrap/>
            <w:hideMark/>
          </w:tcPr>
          <w:p w14:paraId="11B76985" w14:textId="77777777" w:rsidR="00A13D17" w:rsidRPr="00A13D17" w:rsidRDefault="00A13D17" w:rsidP="00A13D17">
            <w:r w:rsidRPr="00A13D17">
              <w:t>2.458429</w:t>
            </w:r>
          </w:p>
        </w:tc>
        <w:tc>
          <w:tcPr>
            <w:tcW w:w="960" w:type="dxa"/>
            <w:noWrap/>
            <w:hideMark/>
          </w:tcPr>
          <w:p w14:paraId="4457C97D" w14:textId="77777777" w:rsidR="00A13D17" w:rsidRPr="00A13D17" w:rsidRDefault="00A13D17" w:rsidP="00A13D17">
            <w:r w:rsidRPr="00A13D17">
              <w:t>3.586298</w:t>
            </w:r>
          </w:p>
        </w:tc>
        <w:tc>
          <w:tcPr>
            <w:tcW w:w="960" w:type="dxa"/>
            <w:noWrap/>
            <w:hideMark/>
          </w:tcPr>
          <w:p w14:paraId="76D9A6C2" w14:textId="77777777" w:rsidR="00A13D17" w:rsidRPr="00A13D17" w:rsidRDefault="00A13D17" w:rsidP="00A13D17">
            <w:r w:rsidRPr="00A13D17">
              <w:t>5.17994</w:t>
            </w:r>
          </w:p>
        </w:tc>
        <w:tc>
          <w:tcPr>
            <w:tcW w:w="960" w:type="dxa"/>
            <w:noWrap/>
            <w:hideMark/>
          </w:tcPr>
          <w:p w14:paraId="16DF6554" w14:textId="77777777" w:rsidR="00A13D17" w:rsidRPr="00A13D17" w:rsidRDefault="00A13D17" w:rsidP="00A13D17">
            <w:r w:rsidRPr="00A13D17">
              <w:t>5.395041</w:t>
            </w:r>
          </w:p>
        </w:tc>
        <w:tc>
          <w:tcPr>
            <w:tcW w:w="960" w:type="dxa"/>
            <w:noWrap/>
            <w:hideMark/>
          </w:tcPr>
          <w:p w14:paraId="133EFCF1" w14:textId="77777777" w:rsidR="00A13D17" w:rsidRPr="00A13D17" w:rsidRDefault="00A13D17" w:rsidP="00A13D17">
            <w:r w:rsidRPr="00A13D17">
              <w:t>1.741933</w:t>
            </w:r>
          </w:p>
        </w:tc>
        <w:tc>
          <w:tcPr>
            <w:tcW w:w="960" w:type="dxa"/>
            <w:noWrap/>
            <w:hideMark/>
          </w:tcPr>
          <w:p w14:paraId="727A7094" w14:textId="77777777" w:rsidR="00A13D17" w:rsidRPr="00A13D17" w:rsidRDefault="00A13D17" w:rsidP="00A13D17">
            <w:r w:rsidRPr="00A13D17">
              <w:t>2.242362</w:t>
            </w:r>
          </w:p>
        </w:tc>
        <w:tc>
          <w:tcPr>
            <w:tcW w:w="960" w:type="dxa"/>
            <w:noWrap/>
            <w:hideMark/>
          </w:tcPr>
          <w:p w14:paraId="5E3DE576" w14:textId="77777777" w:rsidR="00A13D17" w:rsidRPr="00A13D17" w:rsidRDefault="00A13D17" w:rsidP="00A13D17">
            <w:r w:rsidRPr="00A13D17">
              <w:t>3.627018</w:t>
            </w:r>
          </w:p>
        </w:tc>
        <w:tc>
          <w:tcPr>
            <w:tcW w:w="960" w:type="dxa"/>
            <w:noWrap/>
            <w:hideMark/>
          </w:tcPr>
          <w:p w14:paraId="0798B7E9" w14:textId="77777777" w:rsidR="00A13D17" w:rsidRPr="00A13D17" w:rsidRDefault="00A13D17" w:rsidP="00A13D17">
            <w:r w:rsidRPr="00A13D17">
              <w:t>5.86804</w:t>
            </w:r>
          </w:p>
        </w:tc>
        <w:tc>
          <w:tcPr>
            <w:tcW w:w="960" w:type="dxa"/>
            <w:noWrap/>
            <w:hideMark/>
          </w:tcPr>
          <w:p w14:paraId="08D42989" w14:textId="77777777" w:rsidR="00A13D17" w:rsidRPr="00A13D17" w:rsidRDefault="00A13D17" w:rsidP="00A13D17">
            <w:r w:rsidRPr="00A13D17">
              <w:t>5.147646</w:t>
            </w:r>
          </w:p>
        </w:tc>
      </w:tr>
      <w:tr w:rsidR="00A13D17" w:rsidRPr="00A13D17" w14:paraId="2753D520" w14:textId="77777777" w:rsidTr="00A13D17">
        <w:trPr>
          <w:trHeight w:val="300"/>
        </w:trPr>
        <w:tc>
          <w:tcPr>
            <w:tcW w:w="960" w:type="dxa"/>
            <w:noWrap/>
            <w:hideMark/>
          </w:tcPr>
          <w:p w14:paraId="0A45BF46" w14:textId="77777777" w:rsidR="00A13D17" w:rsidRPr="00A13D17" w:rsidRDefault="00A13D17" w:rsidP="00A13D17">
            <w:r w:rsidRPr="00A13D17">
              <w:t>2.720555</w:t>
            </w:r>
          </w:p>
        </w:tc>
        <w:tc>
          <w:tcPr>
            <w:tcW w:w="960" w:type="dxa"/>
            <w:noWrap/>
            <w:hideMark/>
          </w:tcPr>
          <w:p w14:paraId="30C78D9D" w14:textId="77777777" w:rsidR="00A13D17" w:rsidRPr="00A13D17" w:rsidRDefault="00A13D17" w:rsidP="00A13D17">
            <w:r w:rsidRPr="00A13D17">
              <w:t>2.609685</w:t>
            </w:r>
          </w:p>
        </w:tc>
        <w:tc>
          <w:tcPr>
            <w:tcW w:w="960" w:type="dxa"/>
            <w:noWrap/>
            <w:hideMark/>
          </w:tcPr>
          <w:p w14:paraId="729087D0" w14:textId="77777777" w:rsidR="00A13D17" w:rsidRPr="00A13D17" w:rsidRDefault="00A13D17" w:rsidP="00A13D17">
            <w:r w:rsidRPr="00A13D17">
              <w:t>3.780155</w:t>
            </w:r>
          </w:p>
        </w:tc>
        <w:tc>
          <w:tcPr>
            <w:tcW w:w="960" w:type="dxa"/>
            <w:noWrap/>
            <w:hideMark/>
          </w:tcPr>
          <w:p w14:paraId="2DB73737" w14:textId="77777777" w:rsidR="00A13D17" w:rsidRPr="00A13D17" w:rsidRDefault="00A13D17" w:rsidP="00A13D17">
            <w:r w:rsidRPr="00A13D17">
              <w:t>5.120293</w:t>
            </w:r>
          </w:p>
        </w:tc>
        <w:tc>
          <w:tcPr>
            <w:tcW w:w="960" w:type="dxa"/>
            <w:noWrap/>
            <w:hideMark/>
          </w:tcPr>
          <w:p w14:paraId="68CE0E2C" w14:textId="77777777" w:rsidR="00A13D17" w:rsidRPr="00A13D17" w:rsidRDefault="00A13D17" w:rsidP="00A13D17">
            <w:r w:rsidRPr="00A13D17">
              <w:t>6.589697</w:t>
            </w:r>
          </w:p>
        </w:tc>
        <w:tc>
          <w:tcPr>
            <w:tcW w:w="960" w:type="dxa"/>
            <w:noWrap/>
            <w:hideMark/>
          </w:tcPr>
          <w:p w14:paraId="44029BFB" w14:textId="77777777" w:rsidR="00A13D17" w:rsidRPr="00A13D17" w:rsidRDefault="00A13D17" w:rsidP="00A13D17">
            <w:r w:rsidRPr="00A13D17">
              <w:t>1.910774</w:t>
            </w:r>
          </w:p>
        </w:tc>
        <w:tc>
          <w:tcPr>
            <w:tcW w:w="960" w:type="dxa"/>
            <w:noWrap/>
            <w:hideMark/>
          </w:tcPr>
          <w:p w14:paraId="3326B889" w14:textId="77777777" w:rsidR="00A13D17" w:rsidRPr="00A13D17" w:rsidRDefault="00A13D17" w:rsidP="00A13D17">
            <w:r w:rsidRPr="00A13D17">
              <w:t>2.397001</w:t>
            </w:r>
          </w:p>
        </w:tc>
        <w:tc>
          <w:tcPr>
            <w:tcW w:w="960" w:type="dxa"/>
            <w:noWrap/>
            <w:hideMark/>
          </w:tcPr>
          <w:p w14:paraId="6F823D21" w14:textId="77777777" w:rsidR="00A13D17" w:rsidRPr="00A13D17" w:rsidRDefault="00A13D17" w:rsidP="00A13D17">
            <w:r w:rsidRPr="00A13D17">
              <w:t>3.56678</w:t>
            </w:r>
          </w:p>
        </w:tc>
        <w:tc>
          <w:tcPr>
            <w:tcW w:w="960" w:type="dxa"/>
            <w:noWrap/>
            <w:hideMark/>
          </w:tcPr>
          <w:p w14:paraId="72700143" w14:textId="77777777" w:rsidR="00A13D17" w:rsidRPr="00A13D17" w:rsidRDefault="00A13D17" w:rsidP="00A13D17">
            <w:r w:rsidRPr="00A13D17">
              <w:t>5.229747</w:t>
            </w:r>
          </w:p>
        </w:tc>
        <w:tc>
          <w:tcPr>
            <w:tcW w:w="960" w:type="dxa"/>
            <w:noWrap/>
            <w:hideMark/>
          </w:tcPr>
          <w:p w14:paraId="4DED654B" w14:textId="77777777" w:rsidR="00A13D17" w:rsidRPr="00A13D17" w:rsidRDefault="00A13D17" w:rsidP="00A13D17">
            <w:r w:rsidRPr="00A13D17">
              <w:t>7.519228</w:t>
            </w:r>
          </w:p>
        </w:tc>
      </w:tr>
      <w:tr w:rsidR="00A13D17" w:rsidRPr="00A13D17" w14:paraId="2BD3C5BD" w14:textId="77777777" w:rsidTr="00A13D17">
        <w:trPr>
          <w:trHeight w:val="300"/>
        </w:trPr>
        <w:tc>
          <w:tcPr>
            <w:tcW w:w="960" w:type="dxa"/>
            <w:noWrap/>
            <w:hideMark/>
          </w:tcPr>
          <w:p w14:paraId="5623EF29" w14:textId="77777777" w:rsidR="00A13D17" w:rsidRPr="00A13D17" w:rsidRDefault="00A13D17" w:rsidP="00A13D17">
            <w:r w:rsidRPr="00A13D17">
              <w:t>2.318604</w:t>
            </w:r>
          </w:p>
        </w:tc>
        <w:tc>
          <w:tcPr>
            <w:tcW w:w="960" w:type="dxa"/>
            <w:noWrap/>
            <w:hideMark/>
          </w:tcPr>
          <w:p w14:paraId="3B9ADD20" w14:textId="77777777" w:rsidR="00A13D17" w:rsidRPr="00A13D17" w:rsidRDefault="00A13D17" w:rsidP="00A13D17">
            <w:r w:rsidRPr="00A13D17">
              <w:t>2.513422</w:t>
            </w:r>
          </w:p>
        </w:tc>
        <w:tc>
          <w:tcPr>
            <w:tcW w:w="960" w:type="dxa"/>
            <w:noWrap/>
            <w:hideMark/>
          </w:tcPr>
          <w:p w14:paraId="3F21D750" w14:textId="77777777" w:rsidR="00A13D17" w:rsidRPr="00A13D17" w:rsidRDefault="00A13D17" w:rsidP="00A13D17">
            <w:r w:rsidRPr="00A13D17">
              <w:t>4.443964</w:t>
            </w:r>
          </w:p>
        </w:tc>
        <w:tc>
          <w:tcPr>
            <w:tcW w:w="960" w:type="dxa"/>
            <w:noWrap/>
            <w:hideMark/>
          </w:tcPr>
          <w:p w14:paraId="104DE4DE" w14:textId="77777777" w:rsidR="00A13D17" w:rsidRPr="00A13D17" w:rsidRDefault="00A13D17" w:rsidP="00A13D17">
            <w:r w:rsidRPr="00A13D17">
              <w:t>5.142034</w:t>
            </w:r>
          </w:p>
        </w:tc>
        <w:tc>
          <w:tcPr>
            <w:tcW w:w="960" w:type="dxa"/>
            <w:noWrap/>
            <w:hideMark/>
          </w:tcPr>
          <w:p w14:paraId="1751D318" w14:textId="77777777" w:rsidR="00A13D17" w:rsidRPr="00A13D17" w:rsidRDefault="00A13D17" w:rsidP="00A13D17">
            <w:r w:rsidRPr="00A13D17">
              <w:t>6.690971</w:t>
            </w:r>
          </w:p>
        </w:tc>
        <w:tc>
          <w:tcPr>
            <w:tcW w:w="960" w:type="dxa"/>
            <w:noWrap/>
            <w:hideMark/>
          </w:tcPr>
          <w:p w14:paraId="391C0D45" w14:textId="77777777" w:rsidR="00A13D17" w:rsidRPr="00A13D17" w:rsidRDefault="00A13D17" w:rsidP="00A13D17">
            <w:r w:rsidRPr="00A13D17">
              <w:t>2.215738</w:t>
            </w:r>
          </w:p>
        </w:tc>
        <w:tc>
          <w:tcPr>
            <w:tcW w:w="960" w:type="dxa"/>
            <w:noWrap/>
            <w:hideMark/>
          </w:tcPr>
          <w:p w14:paraId="0435E9D6" w14:textId="77777777" w:rsidR="00A13D17" w:rsidRPr="00A13D17" w:rsidRDefault="00A13D17" w:rsidP="00A13D17">
            <w:r w:rsidRPr="00A13D17">
              <w:t>2.292283</w:t>
            </w:r>
          </w:p>
        </w:tc>
        <w:tc>
          <w:tcPr>
            <w:tcW w:w="960" w:type="dxa"/>
            <w:noWrap/>
            <w:hideMark/>
          </w:tcPr>
          <w:p w14:paraId="23585B16" w14:textId="77777777" w:rsidR="00A13D17" w:rsidRPr="00A13D17" w:rsidRDefault="00A13D17" w:rsidP="00A13D17">
            <w:r w:rsidRPr="00A13D17">
              <w:t>4.671212</w:t>
            </w:r>
          </w:p>
        </w:tc>
        <w:tc>
          <w:tcPr>
            <w:tcW w:w="960" w:type="dxa"/>
            <w:noWrap/>
            <w:hideMark/>
          </w:tcPr>
          <w:p w14:paraId="0FAB1225" w14:textId="77777777" w:rsidR="00A13D17" w:rsidRPr="00A13D17" w:rsidRDefault="00A13D17" w:rsidP="00A13D17">
            <w:r w:rsidRPr="00A13D17">
              <w:t>4.56925</w:t>
            </w:r>
          </w:p>
        </w:tc>
        <w:tc>
          <w:tcPr>
            <w:tcW w:w="960" w:type="dxa"/>
            <w:noWrap/>
            <w:hideMark/>
          </w:tcPr>
          <w:p w14:paraId="30E3BCEE" w14:textId="77777777" w:rsidR="00A13D17" w:rsidRPr="00A13D17" w:rsidRDefault="00A13D17" w:rsidP="00A13D17">
            <w:r w:rsidRPr="00A13D17">
              <w:t>5.191094</w:t>
            </w:r>
          </w:p>
        </w:tc>
      </w:tr>
      <w:tr w:rsidR="00A13D17" w:rsidRPr="00A13D17" w14:paraId="0A969F88" w14:textId="77777777" w:rsidTr="00A13D17">
        <w:trPr>
          <w:trHeight w:val="300"/>
        </w:trPr>
        <w:tc>
          <w:tcPr>
            <w:tcW w:w="960" w:type="dxa"/>
            <w:noWrap/>
            <w:hideMark/>
          </w:tcPr>
          <w:p w14:paraId="76559DE0" w14:textId="77777777" w:rsidR="00A13D17" w:rsidRPr="00A13D17" w:rsidRDefault="00A13D17" w:rsidP="00A13D17">
            <w:r w:rsidRPr="00A13D17">
              <w:t>2.242539</w:t>
            </w:r>
          </w:p>
        </w:tc>
        <w:tc>
          <w:tcPr>
            <w:tcW w:w="960" w:type="dxa"/>
            <w:noWrap/>
            <w:hideMark/>
          </w:tcPr>
          <w:p w14:paraId="4D969FBF" w14:textId="77777777" w:rsidR="00A13D17" w:rsidRPr="00A13D17" w:rsidRDefault="00A13D17" w:rsidP="00A13D17">
            <w:r w:rsidRPr="00A13D17">
              <w:t>2.646861</w:t>
            </w:r>
          </w:p>
        </w:tc>
        <w:tc>
          <w:tcPr>
            <w:tcW w:w="960" w:type="dxa"/>
            <w:noWrap/>
            <w:hideMark/>
          </w:tcPr>
          <w:p w14:paraId="267B4884" w14:textId="77777777" w:rsidR="00A13D17" w:rsidRPr="00A13D17" w:rsidRDefault="00A13D17" w:rsidP="00A13D17">
            <w:r w:rsidRPr="00A13D17">
              <w:t>3.832461</w:t>
            </w:r>
          </w:p>
        </w:tc>
        <w:tc>
          <w:tcPr>
            <w:tcW w:w="960" w:type="dxa"/>
            <w:noWrap/>
            <w:hideMark/>
          </w:tcPr>
          <w:p w14:paraId="6299B988" w14:textId="77777777" w:rsidR="00A13D17" w:rsidRPr="00A13D17" w:rsidRDefault="00A13D17" w:rsidP="00A13D17">
            <w:r w:rsidRPr="00A13D17">
              <w:t>5.95981</w:t>
            </w:r>
          </w:p>
        </w:tc>
        <w:tc>
          <w:tcPr>
            <w:tcW w:w="960" w:type="dxa"/>
            <w:noWrap/>
            <w:hideMark/>
          </w:tcPr>
          <w:p w14:paraId="3E6F7E7B" w14:textId="77777777" w:rsidR="00A13D17" w:rsidRPr="00A13D17" w:rsidRDefault="00A13D17" w:rsidP="00A13D17">
            <w:r w:rsidRPr="00A13D17">
              <w:t>5.541611</w:t>
            </w:r>
          </w:p>
        </w:tc>
        <w:tc>
          <w:tcPr>
            <w:tcW w:w="960" w:type="dxa"/>
            <w:noWrap/>
            <w:hideMark/>
          </w:tcPr>
          <w:p w14:paraId="565419FC" w14:textId="77777777" w:rsidR="00A13D17" w:rsidRPr="00A13D17" w:rsidRDefault="00A13D17" w:rsidP="00A13D17">
            <w:r w:rsidRPr="00A13D17">
              <w:t>1.349933</w:t>
            </w:r>
          </w:p>
        </w:tc>
        <w:tc>
          <w:tcPr>
            <w:tcW w:w="960" w:type="dxa"/>
            <w:noWrap/>
            <w:hideMark/>
          </w:tcPr>
          <w:p w14:paraId="7375C890" w14:textId="77777777" w:rsidR="00A13D17" w:rsidRPr="00A13D17" w:rsidRDefault="00A13D17" w:rsidP="00A13D17">
            <w:r w:rsidRPr="00A13D17">
              <w:t>2.206654</w:t>
            </w:r>
          </w:p>
        </w:tc>
        <w:tc>
          <w:tcPr>
            <w:tcW w:w="960" w:type="dxa"/>
            <w:noWrap/>
            <w:hideMark/>
          </w:tcPr>
          <w:p w14:paraId="089C2B5C" w14:textId="77777777" w:rsidR="00A13D17" w:rsidRPr="00A13D17" w:rsidRDefault="00A13D17" w:rsidP="00A13D17">
            <w:r w:rsidRPr="00A13D17">
              <w:t>4.381669</w:t>
            </w:r>
          </w:p>
        </w:tc>
        <w:tc>
          <w:tcPr>
            <w:tcW w:w="960" w:type="dxa"/>
            <w:noWrap/>
            <w:hideMark/>
          </w:tcPr>
          <w:p w14:paraId="6A382363" w14:textId="77777777" w:rsidR="00A13D17" w:rsidRPr="00A13D17" w:rsidRDefault="00A13D17" w:rsidP="00A13D17">
            <w:r w:rsidRPr="00A13D17">
              <w:t>4.751854</w:t>
            </w:r>
          </w:p>
        </w:tc>
        <w:tc>
          <w:tcPr>
            <w:tcW w:w="960" w:type="dxa"/>
            <w:noWrap/>
            <w:hideMark/>
          </w:tcPr>
          <w:p w14:paraId="06B28B4C" w14:textId="77777777" w:rsidR="00A13D17" w:rsidRPr="00A13D17" w:rsidRDefault="00A13D17" w:rsidP="00A13D17">
            <w:r w:rsidRPr="00A13D17">
              <w:t>5.518161</w:t>
            </w:r>
          </w:p>
        </w:tc>
      </w:tr>
      <w:tr w:rsidR="00A13D17" w:rsidRPr="00A13D17" w14:paraId="3DBAE517" w14:textId="77777777" w:rsidTr="00A13D17">
        <w:trPr>
          <w:trHeight w:val="300"/>
        </w:trPr>
        <w:tc>
          <w:tcPr>
            <w:tcW w:w="960" w:type="dxa"/>
            <w:noWrap/>
            <w:hideMark/>
          </w:tcPr>
          <w:p w14:paraId="4F72CB5E" w14:textId="77777777" w:rsidR="00A13D17" w:rsidRPr="00A13D17" w:rsidRDefault="00A13D17" w:rsidP="00A13D17">
            <w:r w:rsidRPr="00A13D17">
              <w:t>2.153668</w:t>
            </w:r>
          </w:p>
        </w:tc>
        <w:tc>
          <w:tcPr>
            <w:tcW w:w="960" w:type="dxa"/>
            <w:noWrap/>
            <w:hideMark/>
          </w:tcPr>
          <w:p w14:paraId="01F0C060" w14:textId="77777777" w:rsidR="00A13D17" w:rsidRPr="00A13D17" w:rsidRDefault="00A13D17" w:rsidP="00A13D17">
            <w:r w:rsidRPr="00A13D17">
              <w:t>2.965077</w:t>
            </w:r>
          </w:p>
        </w:tc>
        <w:tc>
          <w:tcPr>
            <w:tcW w:w="960" w:type="dxa"/>
            <w:noWrap/>
            <w:hideMark/>
          </w:tcPr>
          <w:p w14:paraId="0C10D395" w14:textId="77777777" w:rsidR="00A13D17" w:rsidRPr="00A13D17" w:rsidRDefault="00A13D17" w:rsidP="00A13D17">
            <w:r w:rsidRPr="00A13D17">
              <w:t>4.418398</w:t>
            </w:r>
          </w:p>
        </w:tc>
        <w:tc>
          <w:tcPr>
            <w:tcW w:w="960" w:type="dxa"/>
            <w:noWrap/>
            <w:hideMark/>
          </w:tcPr>
          <w:p w14:paraId="7C91B127" w14:textId="77777777" w:rsidR="00A13D17" w:rsidRPr="00A13D17" w:rsidRDefault="00A13D17" w:rsidP="00A13D17">
            <w:r w:rsidRPr="00A13D17">
              <w:t>5.537235</w:t>
            </w:r>
          </w:p>
        </w:tc>
        <w:tc>
          <w:tcPr>
            <w:tcW w:w="960" w:type="dxa"/>
            <w:noWrap/>
            <w:hideMark/>
          </w:tcPr>
          <w:p w14:paraId="7C461493" w14:textId="77777777" w:rsidR="00A13D17" w:rsidRPr="00A13D17" w:rsidRDefault="00A13D17" w:rsidP="00A13D17">
            <w:r w:rsidRPr="00A13D17">
              <w:t>6.618996</w:t>
            </w:r>
          </w:p>
        </w:tc>
        <w:tc>
          <w:tcPr>
            <w:tcW w:w="960" w:type="dxa"/>
            <w:noWrap/>
            <w:hideMark/>
          </w:tcPr>
          <w:p w14:paraId="27904038" w14:textId="77777777" w:rsidR="00A13D17" w:rsidRPr="00A13D17" w:rsidRDefault="00A13D17" w:rsidP="00A13D17">
            <w:r w:rsidRPr="00A13D17">
              <w:t>1.899641</w:t>
            </w:r>
          </w:p>
        </w:tc>
        <w:tc>
          <w:tcPr>
            <w:tcW w:w="960" w:type="dxa"/>
            <w:noWrap/>
            <w:hideMark/>
          </w:tcPr>
          <w:p w14:paraId="63FC5EB6" w14:textId="77777777" w:rsidR="00A13D17" w:rsidRPr="00A13D17" w:rsidRDefault="00A13D17" w:rsidP="00A13D17">
            <w:r w:rsidRPr="00A13D17">
              <w:t>2.242199</w:t>
            </w:r>
          </w:p>
        </w:tc>
        <w:tc>
          <w:tcPr>
            <w:tcW w:w="960" w:type="dxa"/>
            <w:noWrap/>
            <w:hideMark/>
          </w:tcPr>
          <w:p w14:paraId="63CA5910" w14:textId="77777777" w:rsidR="00A13D17" w:rsidRPr="00A13D17" w:rsidRDefault="00A13D17" w:rsidP="00A13D17">
            <w:r w:rsidRPr="00A13D17">
              <w:t>4.187449</w:t>
            </w:r>
          </w:p>
        </w:tc>
        <w:tc>
          <w:tcPr>
            <w:tcW w:w="960" w:type="dxa"/>
            <w:noWrap/>
            <w:hideMark/>
          </w:tcPr>
          <w:p w14:paraId="64C798B2" w14:textId="77777777" w:rsidR="00A13D17" w:rsidRPr="00A13D17" w:rsidRDefault="00A13D17" w:rsidP="00A13D17">
            <w:r w:rsidRPr="00A13D17">
              <w:t>4.841752</w:t>
            </w:r>
          </w:p>
        </w:tc>
        <w:tc>
          <w:tcPr>
            <w:tcW w:w="960" w:type="dxa"/>
            <w:noWrap/>
            <w:hideMark/>
          </w:tcPr>
          <w:p w14:paraId="5839D55B" w14:textId="77777777" w:rsidR="00A13D17" w:rsidRPr="00A13D17" w:rsidRDefault="00A13D17" w:rsidP="00A13D17">
            <w:r w:rsidRPr="00A13D17">
              <w:t>6.529739</w:t>
            </w:r>
          </w:p>
        </w:tc>
      </w:tr>
      <w:tr w:rsidR="00A13D17" w:rsidRPr="00A13D17" w14:paraId="0EDD62F3" w14:textId="77777777" w:rsidTr="00A13D17">
        <w:trPr>
          <w:trHeight w:val="300"/>
        </w:trPr>
        <w:tc>
          <w:tcPr>
            <w:tcW w:w="960" w:type="dxa"/>
            <w:noWrap/>
            <w:hideMark/>
          </w:tcPr>
          <w:p w14:paraId="45F385D0" w14:textId="77777777" w:rsidR="00A13D17" w:rsidRPr="00A13D17" w:rsidRDefault="00A13D17" w:rsidP="00A13D17">
            <w:r w:rsidRPr="00A13D17">
              <w:t>1.49499</w:t>
            </w:r>
          </w:p>
        </w:tc>
        <w:tc>
          <w:tcPr>
            <w:tcW w:w="960" w:type="dxa"/>
            <w:noWrap/>
            <w:hideMark/>
          </w:tcPr>
          <w:p w14:paraId="2A6149F7" w14:textId="77777777" w:rsidR="00A13D17" w:rsidRPr="00A13D17" w:rsidRDefault="00A13D17" w:rsidP="00A13D17">
            <w:r w:rsidRPr="00A13D17">
              <w:t>2.413031</w:t>
            </w:r>
          </w:p>
        </w:tc>
        <w:tc>
          <w:tcPr>
            <w:tcW w:w="960" w:type="dxa"/>
            <w:noWrap/>
            <w:hideMark/>
          </w:tcPr>
          <w:p w14:paraId="715F548E" w14:textId="77777777" w:rsidR="00A13D17" w:rsidRPr="00A13D17" w:rsidRDefault="00A13D17" w:rsidP="00A13D17">
            <w:r w:rsidRPr="00A13D17">
              <w:t>4.158585</w:t>
            </w:r>
          </w:p>
        </w:tc>
        <w:tc>
          <w:tcPr>
            <w:tcW w:w="960" w:type="dxa"/>
            <w:noWrap/>
            <w:hideMark/>
          </w:tcPr>
          <w:p w14:paraId="713BC4E4" w14:textId="77777777" w:rsidR="00A13D17" w:rsidRPr="00A13D17" w:rsidRDefault="00A13D17" w:rsidP="00A13D17">
            <w:r w:rsidRPr="00A13D17">
              <w:t>5.76604</w:t>
            </w:r>
          </w:p>
        </w:tc>
        <w:tc>
          <w:tcPr>
            <w:tcW w:w="960" w:type="dxa"/>
            <w:noWrap/>
            <w:hideMark/>
          </w:tcPr>
          <w:p w14:paraId="1CFD6208" w14:textId="77777777" w:rsidR="00A13D17" w:rsidRPr="00A13D17" w:rsidRDefault="00A13D17" w:rsidP="00A13D17">
            <w:r w:rsidRPr="00A13D17">
              <w:t>6.338742</w:t>
            </w:r>
          </w:p>
        </w:tc>
        <w:tc>
          <w:tcPr>
            <w:tcW w:w="960" w:type="dxa"/>
            <w:noWrap/>
            <w:hideMark/>
          </w:tcPr>
          <w:p w14:paraId="3FA6827B" w14:textId="77777777" w:rsidR="00A13D17" w:rsidRPr="00A13D17" w:rsidRDefault="00A13D17" w:rsidP="00A13D17">
            <w:r w:rsidRPr="00A13D17">
              <w:t>2.259123</w:t>
            </w:r>
          </w:p>
        </w:tc>
        <w:tc>
          <w:tcPr>
            <w:tcW w:w="960" w:type="dxa"/>
            <w:noWrap/>
            <w:hideMark/>
          </w:tcPr>
          <w:p w14:paraId="71E87DA6" w14:textId="77777777" w:rsidR="00A13D17" w:rsidRPr="00A13D17" w:rsidRDefault="00A13D17" w:rsidP="00A13D17">
            <w:r w:rsidRPr="00A13D17">
              <w:t>3.75461</w:t>
            </w:r>
          </w:p>
        </w:tc>
        <w:tc>
          <w:tcPr>
            <w:tcW w:w="960" w:type="dxa"/>
            <w:noWrap/>
            <w:hideMark/>
          </w:tcPr>
          <w:p w14:paraId="7F2948C1" w14:textId="77777777" w:rsidR="00A13D17" w:rsidRPr="00A13D17" w:rsidRDefault="00A13D17" w:rsidP="00A13D17">
            <w:r w:rsidRPr="00A13D17">
              <w:t>4.417529</w:t>
            </w:r>
          </w:p>
        </w:tc>
        <w:tc>
          <w:tcPr>
            <w:tcW w:w="960" w:type="dxa"/>
            <w:noWrap/>
            <w:hideMark/>
          </w:tcPr>
          <w:p w14:paraId="6DD91344" w14:textId="77777777" w:rsidR="00A13D17" w:rsidRPr="00A13D17" w:rsidRDefault="00A13D17" w:rsidP="00A13D17">
            <w:r w:rsidRPr="00A13D17">
              <w:t>4.973345</w:t>
            </w:r>
          </w:p>
        </w:tc>
        <w:tc>
          <w:tcPr>
            <w:tcW w:w="960" w:type="dxa"/>
            <w:noWrap/>
            <w:hideMark/>
          </w:tcPr>
          <w:p w14:paraId="3BC4FAFC" w14:textId="77777777" w:rsidR="00A13D17" w:rsidRPr="00A13D17" w:rsidRDefault="00A13D17" w:rsidP="00A13D17">
            <w:r w:rsidRPr="00A13D17">
              <w:t>6.212246</w:t>
            </w:r>
          </w:p>
        </w:tc>
      </w:tr>
      <w:tr w:rsidR="00A13D17" w:rsidRPr="00A13D17" w14:paraId="2E749DCC" w14:textId="77777777" w:rsidTr="00A13D17">
        <w:trPr>
          <w:trHeight w:val="300"/>
        </w:trPr>
        <w:tc>
          <w:tcPr>
            <w:tcW w:w="960" w:type="dxa"/>
            <w:noWrap/>
            <w:hideMark/>
          </w:tcPr>
          <w:p w14:paraId="5E29D01A" w14:textId="77777777" w:rsidR="00A13D17" w:rsidRPr="00A13D17" w:rsidRDefault="00A13D17" w:rsidP="00A13D17">
            <w:r w:rsidRPr="00A13D17">
              <w:t>2.48779</w:t>
            </w:r>
          </w:p>
        </w:tc>
        <w:tc>
          <w:tcPr>
            <w:tcW w:w="960" w:type="dxa"/>
            <w:noWrap/>
            <w:hideMark/>
          </w:tcPr>
          <w:p w14:paraId="05216EC2" w14:textId="77777777" w:rsidR="00A13D17" w:rsidRPr="00A13D17" w:rsidRDefault="00A13D17" w:rsidP="00A13D17">
            <w:r w:rsidRPr="00A13D17">
              <w:t>3.117689</w:t>
            </w:r>
          </w:p>
        </w:tc>
        <w:tc>
          <w:tcPr>
            <w:tcW w:w="960" w:type="dxa"/>
            <w:noWrap/>
            <w:hideMark/>
          </w:tcPr>
          <w:p w14:paraId="6EA2BEDF" w14:textId="77777777" w:rsidR="00A13D17" w:rsidRPr="00A13D17" w:rsidRDefault="00A13D17" w:rsidP="00A13D17">
            <w:r w:rsidRPr="00A13D17">
              <w:t>4.474345</w:t>
            </w:r>
          </w:p>
        </w:tc>
        <w:tc>
          <w:tcPr>
            <w:tcW w:w="960" w:type="dxa"/>
            <w:noWrap/>
            <w:hideMark/>
          </w:tcPr>
          <w:p w14:paraId="74816C44" w14:textId="77777777" w:rsidR="00A13D17" w:rsidRPr="00A13D17" w:rsidRDefault="00A13D17" w:rsidP="00A13D17">
            <w:r w:rsidRPr="00A13D17">
              <w:t>5.431183</w:t>
            </w:r>
          </w:p>
        </w:tc>
        <w:tc>
          <w:tcPr>
            <w:tcW w:w="960" w:type="dxa"/>
            <w:noWrap/>
            <w:hideMark/>
          </w:tcPr>
          <w:p w14:paraId="24236544" w14:textId="77777777" w:rsidR="00A13D17" w:rsidRPr="00A13D17" w:rsidRDefault="00A13D17" w:rsidP="00A13D17">
            <w:r w:rsidRPr="00A13D17">
              <w:t>6.562137</w:t>
            </w:r>
          </w:p>
        </w:tc>
        <w:tc>
          <w:tcPr>
            <w:tcW w:w="960" w:type="dxa"/>
            <w:noWrap/>
            <w:hideMark/>
          </w:tcPr>
          <w:p w14:paraId="7CF09F37" w14:textId="77777777" w:rsidR="00A13D17" w:rsidRPr="00A13D17" w:rsidRDefault="00A13D17" w:rsidP="00A13D17">
            <w:r w:rsidRPr="00A13D17">
              <w:t>1.98073</w:t>
            </w:r>
          </w:p>
        </w:tc>
        <w:tc>
          <w:tcPr>
            <w:tcW w:w="960" w:type="dxa"/>
            <w:noWrap/>
            <w:hideMark/>
          </w:tcPr>
          <w:p w14:paraId="3619060E" w14:textId="77777777" w:rsidR="00A13D17" w:rsidRPr="00A13D17" w:rsidRDefault="00A13D17" w:rsidP="00A13D17">
            <w:r w:rsidRPr="00A13D17">
              <w:t>2.309445</w:t>
            </w:r>
          </w:p>
        </w:tc>
        <w:tc>
          <w:tcPr>
            <w:tcW w:w="960" w:type="dxa"/>
            <w:noWrap/>
            <w:hideMark/>
          </w:tcPr>
          <w:p w14:paraId="790A1156" w14:textId="77777777" w:rsidR="00A13D17" w:rsidRPr="00A13D17" w:rsidRDefault="00A13D17" w:rsidP="00A13D17">
            <w:r w:rsidRPr="00A13D17">
              <w:t>4.763621</w:t>
            </w:r>
          </w:p>
        </w:tc>
        <w:tc>
          <w:tcPr>
            <w:tcW w:w="960" w:type="dxa"/>
            <w:noWrap/>
            <w:hideMark/>
          </w:tcPr>
          <w:p w14:paraId="124810AC" w14:textId="77777777" w:rsidR="00A13D17" w:rsidRPr="00A13D17" w:rsidRDefault="00A13D17" w:rsidP="00A13D17">
            <w:r w:rsidRPr="00A13D17">
              <w:t>4.97073</w:t>
            </w:r>
          </w:p>
        </w:tc>
        <w:tc>
          <w:tcPr>
            <w:tcW w:w="960" w:type="dxa"/>
            <w:noWrap/>
            <w:hideMark/>
          </w:tcPr>
          <w:p w14:paraId="71B456D8" w14:textId="77777777" w:rsidR="00A13D17" w:rsidRPr="00A13D17" w:rsidRDefault="00A13D17" w:rsidP="00A13D17">
            <w:r w:rsidRPr="00A13D17">
              <w:t>7.307902</w:t>
            </w:r>
          </w:p>
        </w:tc>
      </w:tr>
      <w:tr w:rsidR="00A13D17" w:rsidRPr="00A13D17" w14:paraId="1A2CCC42" w14:textId="77777777" w:rsidTr="00A13D17">
        <w:trPr>
          <w:trHeight w:val="300"/>
        </w:trPr>
        <w:tc>
          <w:tcPr>
            <w:tcW w:w="960" w:type="dxa"/>
            <w:noWrap/>
            <w:hideMark/>
          </w:tcPr>
          <w:p w14:paraId="4AD6625E" w14:textId="77777777" w:rsidR="00A13D17" w:rsidRPr="00A13D17" w:rsidRDefault="00A13D17" w:rsidP="00A13D17">
            <w:r w:rsidRPr="00A13D17">
              <w:t>2.909579</w:t>
            </w:r>
          </w:p>
        </w:tc>
        <w:tc>
          <w:tcPr>
            <w:tcW w:w="960" w:type="dxa"/>
            <w:noWrap/>
            <w:hideMark/>
          </w:tcPr>
          <w:p w14:paraId="1D888006" w14:textId="77777777" w:rsidR="00A13D17" w:rsidRPr="00A13D17" w:rsidRDefault="00A13D17" w:rsidP="00A13D17">
            <w:r w:rsidRPr="00A13D17">
              <w:t>3.344692</w:t>
            </w:r>
          </w:p>
        </w:tc>
        <w:tc>
          <w:tcPr>
            <w:tcW w:w="960" w:type="dxa"/>
            <w:noWrap/>
            <w:hideMark/>
          </w:tcPr>
          <w:p w14:paraId="18A431C9" w14:textId="77777777" w:rsidR="00A13D17" w:rsidRPr="00A13D17" w:rsidRDefault="00A13D17" w:rsidP="00A13D17">
            <w:r w:rsidRPr="00A13D17">
              <w:t>4.752497</w:t>
            </w:r>
          </w:p>
        </w:tc>
        <w:tc>
          <w:tcPr>
            <w:tcW w:w="960" w:type="dxa"/>
            <w:noWrap/>
            <w:hideMark/>
          </w:tcPr>
          <w:p w14:paraId="6E16AA0F" w14:textId="77777777" w:rsidR="00A13D17" w:rsidRPr="00A13D17" w:rsidRDefault="00A13D17" w:rsidP="00A13D17">
            <w:r w:rsidRPr="00A13D17">
              <w:t>6.386481</w:t>
            </w:r>
          </w:p>
        </w:tc>
        <w:tc>
          <w:tcPr>
            <w:tcW w:w="960" w:type="dxa"/>
            <w:noWrap/>
            <w:hideMark/>
          </w:tcPr>
          <w:p w14:paraId="7686EA92" w14:textId="77777777" w:rsidR="00A13D17" w:rsidRPr="00A13D17" w:rsidRDefault="00A13D17" w:rsidP="00A13D17">
            <w:r w:rsidRPr="00A13D17">
              <w:t>7.916063</w:t>
            </w:r>
          </w:p>
        </w:tc>
        <w:tc>
          <w:tcPr>
            <w:tcW w:w="960" w:type="dxa"/>
            <w:noWrap/>
            <w:hideMark/>
          </w:tcPr>
          <w:p w14:paraId="30E1DD40" w14:textId="77777777" w:rsidR="00A13D17" w:rsidRPr="00A13D17" w:rsidRDefault="00A13D17" w:rsidP="00A13D17">
            <w:r w:rsidRPr="00A13D17">
              <w:t>2.422561</w:t>
            </w:r>
          </w:p>
        </w:tc>
        <w:tc>
          <w:tcPr>
            <w:tcW w:w="960" w:type="dxa"/>
            <w:noWrap/>
            <w:hideMark/>
          </w:tcPr>
          <w:p w14:paraId="63F19D9D" w14:textId="77777777" w:rsidR="00A13D17" w:rsidRPr="00A13D17" w:rsidRDefault="00A13D17" w:rsidP="00A13D17">
            <w:r w:rsidRPr="00A13D17">
              <w:t>3.411055</w:t>
            </w:r>
          </w:p>
        </w:tc>
        <w:tc>
          <w:tcPr>
            <w:tcW w:w="960" w:type="dxa"/>
            <w:noWrap/>
            <w:hideMark/>
          </w:tcPr>
          <w:p w14:paraId="4738872C" w14:textId="77777777" w:rsidR="00A13D17" w:rsidRPr="00A13D17" w:rsidRDefault="00A13D17" w:rsidP="00A13D17">
            <w:r w:rsidRPr="00A13D17">
              <w:t>4.18708</w:t>
            </w:r>
          </w:p>
        </w:tc>
        <w:tc>
          <w:tcPr>
            <w:tcW w:w="960" w:type="dxa"/>
            <w:noWrap/>
            <w:hideMark/>
          </w:tcPr>
          <w:p w14:paraId="5EA6757B" w14:textId="77777777" w:rsidR="00A13D17" w:rsidRPr="00A13D17" w:rsidRDefault="00A13D17" w:rsidP="00A13D17">
            <w:r w:rsidRPr="00A13D17">
              <w:t>5.22508</w:t>
            </w:r>
          </w:p>
        </w:tc>
        <w:tc>
          <w:tcPr>
            <w:tcW w:w="960" w:type="dxa"/>
            <w:noWrap/>
            <w:hideMark/>
          </w:tcPr>
          <w:p w14:paraId="32F5C900" w14:textId="77777777" w:rsidR="00A13D17" w:rsidRPr="00A13D17" w:rsidRDefault="00A13D17" w:rsidP="00A13D17">
            <w:r w:rsidRPr="00A13D17">
              <w:t>5.743566</w:t>
            </w:r>
          </w:p>
        </w:tc>
      </w:tr>
      <w:tr w:rsidR="00A13D17" w:rsidRPr="00A13D17" w14:paraId="7BC335A2" w14:textId="77777777" w:rsidTr="00A13D17">
        <w:trPr>
          <w:trHeight w:val="300"/>
        </w:trPr>
        <w:tc>
          <w:tcPr>
            <w:tcW w:w="960" w:type="dxa"/>
            <w:noWrap/>
            <w:hideMark/>
          </w:tcPr>
          <w:p w14:paraId="43A4CFDA" w14:textId="77777777" w:rsidR="00A13D17" w:rsidRPr="00A13D17" w:rsidRDefault="00A13D17" w:rsidP="00A13D17">
            <w:r w:rsidRPr="00A13D17">
              <w:t>2.213323</w:t>
            </w:r>
          </w:p>
        </w:tc>
        <w:tc>
          <w:tcPr>
            <w:tcW w:w="960" w:type="dxa"/>
            <w:noWrap/>
            <w:hideMark/>
          </w:tcPr>
          <w:p w14:paraId="24C6A9CD" w14:textId="77777777" w:rsidR="00A13D17" w:rsidRPr="00A13D17" w:rsidRDefault="00A13D17" w:rsidP="00A13D17">
            <w:r w:rsidRPr="00A13D17">
              <w:t>3.643092</w:t>
            </w:r>
          </w:p>
        </w:tc>
        <w:tc>
          <w:tcPr>
            <w:tcW w:w="960" w:type="dxa"/>
            <w:noWrap/>
            <w:hideMark/>
          </w:tcPr>
          <w:p w14:paraId="746CDB83" w14:textId="77777777" w:rsidR="00A13D17" w:rsidRPr="00A13D17" w:rsidRDefault="00A13D17" w:rsidP="00A13D17">
            <w:r w:rsidRPr="00A13D17">
              <w:t>4.809487</w:t>
            </w:r>
          </w:p>
        </w:tc>
        <w:tc>
          <w:tcPr>
            <w:tcW w:w="960" w:type="dxa"/>
            <w:noWrap/>
            <w:hideMark/>
          </w:tcPr>
          <w:p w14:paraId="0F2E19B8" w14:textId="77777777" w:rsidR="00A13D17" w:rsidRPr="00A13D17" w:rsidRDefault="00A13D17" w:rsidP="00A13D17">
            <w:r w:rsidRPr="00A13D17">
              <w:t>5.575312</w:t>
            </w:r>
          </w:p>
        </w:tc>
        <w:tc>
          <w:tcPr>
            <w:tcW w:w="960" w:type="dxa"/>
            <w:noWrap/>
            <w:hideMark/>
          </w:tcPr>
          <w:p w14:paraId="769D5552" w14:textId="77777777" w:rsidR="00A13D17" w:rsidRPr="00A13D17" w:rsidRDefault="00A13D17" w:rsidP="00A13D17">
            <w:r w:rsidRPr="00A13D17">
              <w:t>6.382456</w:t>
            </w:r>
          </w:p>
        </w:tc>
        <w:tc>
          <w:tcPr>
            <w:tcW w:w="960" w:type="dxa"/>
            <w:noWrap/>
            <w:hideMark/>
          </w:tcPr>
          <w:p w14:paraId="0CDF34CF" w14:textId="77777777" w:rsidR="00A13D17" w:rsidRPr="00A13D17" w:rsidRDefault="00A13D17" w:rsidP="00A13D17">
            <w:r w:rsidRPr="00A13D17">
              <w:t>2.477966</w:t>
            </w:r>
          </w:p>
        </w:tc>
        <w:tc>
          <w:tcPr>
            <w:tcW w:w="960" w:type="dxa"/>
            <w:noWrap/>
            <w:hideMark/>
          </w:tcPr>
          <w:p w14:paraId="69F9B327" w14:textId="77777777" w:rsidR="00A13D17" w:rsidRPr="00A13D17" w:rsidRDefault="00A13D17" w:rsidP="00A13D17">
            <w:r w:rsidRPr="00A13D17">
              <w:t>3.907515</w:t>
            </w:r>
          </w:p>
        </w:tc>
        <w:tc>
          <w:tcPr>
            <w:tcW w:w="960" w:type="dxa"/>
            <w:noWrap/>
            <w:hideMark/>
          </w:tcPr>
          <w:p w14:paraId="2B5AC3B9" w14:textId="77777777" w:rsidR="00A13D17" w:rsidRPr="00A13D17" w:rsidRDefault="00A13D17" w:rsidP="00A13D17">
            <w:r w:rsidRPr="00A13D17">
              <w:t>4.195621</w:t>
            </w:r>
          </w:p>
        </w:tc>
        <w:tc>
          <w:tcPr>
            <w:tcW w:w="960" w:type="dxa"/>
            <w:noWrap/>
            <w:hideMark/>
          </w:tcPr>
          <w:p w14:paraId="541360E7" w14:textId="77777777" w:rsidR="00A13D17" w:rsidRPr="00A13D17" w:rsidRDefault="00A13D17" w:rsidP="00A13D17">
            <w:r w:rsidRPr="00A13D17">
              <w:t>5.662171</w:t>
            </w:r>
          </w:p>
        </w:tc>
        <w:tc>
          <w:tcPr>
            <w:tcW w:w="960" w:type="dxa"/>
            <w:noWrap/>
            <w:hideMark/>
          </w:tcPr>
          <w:p w14:paraId="06796FD0" w14:textId="77777777" w:rsidR="00A13D17" w:rsidRPr="00A13D17" w:rsidRDefault="00A13D17" w:rsidP="00A13D17">
            <w:r w:rsidRPr="00A13D17">
              <w:t>7.958946</w:t>
            </w:r>
          </w:p>
        </w:tc>
      </w:tr>
      <w:tr w:rsidR="00A13D17" w:rsidRPr="00A13D17" w14:paraId="30925BC5" w14:textId="77777777" w:rsidTr="00A13D17">
        <w:trPr>
          <w:trHeight w:val="300"/>
        </w:trPr>
        <w:tc>
          <w:tcPr>
            <w:tcW w:w="960" w:type="dxa"/>
            <w:noWrap/>
            <w:hideMark/>
          </w:tcPr>
          <w:p w14:paraId="0AED751A" w14:textId="77777777" w:rsidR="00A13D17" w:rsidRPr="00A13D17" w:rsidRDefault="00A13D17" w:rsidP="00A13D17">
            <w:pPr>
              <w:rPr>
                <w:b/>
                <w:bCs/>
              </w:rPr>
            </w:pPr>
            <w:r w:rsidRPr="00A13D17">
              <w:rPr>
                <w:b/>
                <w:bCs/>
              </w:rPr>
              <w:t>2.259186</w:t>
            </w:r>
          </w:p>
        </w:tc>
        <w:tc>
          <w:tcPr>
            <w:tcW w:w="960" w:type="dxa"/>
            <w:noWrap/>
            <w:hideMark/>
          </w:tcPr>
          <w:p w14:paraId="52B213A0" w14:textId="77777777" w:rsidR="00A13D17" w:rsidRPr="00A13D17" w:rsidRDefault="00A13D17" w:rsidP="00A13D17">
            <w:pPr>
              <w:rPr>
                <w:b/>
                <w:bCs/>
              </w:rPr>
            </w:pPr>
            <w:r w:rsidRPr="00A13D17">
              <w:rPr>
                <w:b/>
                <w:bCs/>
              </w:rPr>
              <w:t>2.767257</w:t>
            </w:r>
          </w:p>
        </w:tc>
        <w:tc>
          <w:tcPr>
            <w:tcW w:w="960" w:type="dxa"/>
            <w:noWrap/>
            <w:hideMark/>
          </w:tcPr>
          <w:p w14:paraId="14A7CF46" w14:textId="77777777" w:rsidR="00A13D17" w:rsidRPr="00A13D17" w:rsidRDefault="00A13D17" w:rsidP="00A13D17">
            <w:pPr>
              <w:rPr>
                <w:b/>
                <w:bCs/>
              </w:rPr>
            </w:pPr>
            <w:r w:rsidRPr="00A13D17">
              <w:rPr>
                <w:b/>
                <w:bCs/>
              </w:rPr>
              <w:t>4.157321</w:t>
            </w:r>
          </w:p>
        </w:tc>
        <w:tc>
          <w:tcPr>
            <w:tcW w:w="960" w:type="dxa"/>
            <w:noWrap/>
            <w:hideMark/>
          </w:tcPr>
          <w:p w14:paraId="04C7645C" w14:textId="77777777" w:rsidR="00A13D17" w:rsidRPr="00A13D17" w:rsidRDefault="00A13D17" w:rsidP="00A13D17">
            <w:pPr>
              <w:rPr>
                <w:b/>
                <w:bCs/>
              </w:rPr>
            </w:pPr>
            <w:r w:rsidRPr="00A13D17">
              <w:rPr>
                <w:b/>
                <w:bCs/>
              </w:rPr>
              <w:t>5.525612</w:t>
            </w:r>
          </w:p>
        </w:tc>
        <w:tc>
          <w:tcPr>
            <w:tcW w:w="960" w:type="dxa"/>
            <w:noWrap/>
            <w:hideMark/>
          </w:tcPr>
          <w:p w14:paraId="7061CC2D" w14:textId="77777777" w:rsidR="00A13D17" w:rsidRPr="00A13D17" w:rsidRDefault="00A13D17" w:rsidP="00A13D17">
            <w:pPr>
              <w:rPr>
                <w:b/>
                <w:bCs/>
              </w:rPr>
            </w:pPr>
            <w:r w:rsidRPr="00A13D17">
              <w:rPr>
                <w:b/>
                <w:bCs/>
              </w:rPr>
              <w:t>6.363357</w:t>
            </w:r>
          </w:p>
        </w:tc>
        <w:tc>
          <w:tcPr>
            <w:tcW w:w="960" w:type="dxa"/>
            <w:noWrap/>
            <w:hideMark/>
          </w:tcPr>
          <w:p w14:paraId="72E2C15F" w14:textId="77777777" w:rsidR="00A13D17" w:rsidRPr="00A13D17" w:rsidRDefault="00A13D17" w:rsidP="00A13D17">
            <w:pPr>
              <w:rPr>
                <w:b/>
                <w:bCs/>
              </w:rPr>
            </w:pPr>
            <w:r w:rsidRPr="00A13D17">
              <w:rPr>
                <w:b/>
                <w:bCs/>
              </w:rPr>
              <w:t>2.105963</w:t>
            </w:r>
          </w:p>
        </w:tc>
        <w:tc>
          <w:tcPr>
            <w:tcW w:w="960" w:type="dxa"/>
            <w:noWrap/>
            <w:hideMark/>
          </w:tcPr>
          <w:p w14:paraId="0021506D" w14:textId="77777777" w:rsidR="00A13D17" w:rsidRPr="00A13D17" w:rsidRDefault="00A13D17" w:rsidP="00A13D17">
            <w:pPr>
              <w:rPr>
                <w:b/>
                <w:bCs/>
              </w:rPr>
            </w:pPr>
            <w:r w:rsidRPr="00A13D17">
              <w:rPr>
                <w:b/>
                <w:bCs/>
              </w:rPr>
              <w:t>2.670765</w:t>
            </w:r>
          </w:p>
        </w:tc>
        <w:tc>
          <w:tcPr>
            <w:tcW w:w="960" w:type="dxa"/>
            <w:noWrap/>
            <w:hideMark/>
          </w:tcPr>
          <w:p w14:paraId="19172344" w14:textId="77777777" w:rsidR="00A13D17" w:rsidRPr="00A13D17" w:rsidRDefault="00A13D17" w:rsidP="00A13D17">
            <w:pPr>
              <w:rPr>
                <w:b/>
                <w:bCs/>
              </w:rPr>
            </w:pPr>
            <w:r w:rsidRPr="00A13D17">
              <w:rPr>
                <w:b/>
                <w:bCs/>
              </w:rPr>
              <w:t>4.129486</w:t>
            </w:r>
          </w:p>
        </w:tc>
        <w:tc>
          <w:tcPr>
            <w:tcW w:w="960" w:type="dxa"/>
            <w:noWrap/>
            <w:hideMark/>
          </w:tcPr>
          <w:p w14:paraId="27B0ADFD" w14:textId="77777777" w:rsidR="00A13D17" w:rsidRPr="00A13D17" w:rsidRDefault="00A13D17" w:rsidP="00A13D17">
            <w:pPr>
              <w:rPr>
                <w:b/>
                <w:bCs/>
              </w:rPr>
            </w:pPr>
            <w:r w:rsidRPr="00A13D17">
              <w:rPr>
                <w:b/>
                <w:bCs/>
              </w:rPr>
              <w:t>5.059619</w:t>
            </w:r>
          </w:p>
        </w:tc>
        <w:tc>
          <w:tcPr>
            <w:tcW w:w="960" w:type="dxa"/>
            <w:noWrap/>
            <w:hideMark/>
          </w:tcPr>
          <w:p w14:paraId="400F934A" w14:textId="77777777" w:rsidR="00A13D17" w:rsidRPr="00A13D17" w:rsidRDefault="00A13D17" w:rsidP="00A13D17">
            <w:pPr>
              <w:rPr>
                <w:b/>
                <w:bCs/>
              </w:rPr>
            </w:pPr>
            <w:r w:rsidRPr="00A13D17">
              <w:rPr>
                <w:b/>
                <w:bCs/>
              </w:rPr>
              <w:t>6.338556</w:t>
            </w:r>
          </w:p>
        </w:tc>
      </w:tr>
    </w:tbl>
    <w:p w14:paraId="1935EC51" w14:textId="77777777" w:rsidR="00A13D1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5E922703" w14:textId="77777777" w:rsidTr="00A13D17">
        <w:trPr>
          <w:trHeight w:val="300"/>
        </w:trPr>
        <w:tc>
          <w:tcPr>
            <w:tcW w:w="960" w:type="dxa"/>
            <w:noWrap/>
            <w:hideMark/>
          </w:tcPr>
          <w:p w14:paraId="44B79826" w14:textId="77777777" w:rsidR="00A13D17" w:rsidRPr="00A13D17" w:rsidRDefault="00A13D17" w:rsidP="00A13D17">
            <w:r w:rsidRPr="00A13D17">
              <w:t>Tx01</w:t>
            </w:r>
          </w:p>
        </w:tc>
        <w:tc>
          <w:tcPr>
            <w:tcW w:w="960" w:type="dxa"/>
            <w:noWrap/>
            <w:hideMark/>
          </w:tcPr>
          <w:p w14:paraId="5254B089" w14:textId="77777777" w:rsidR="00A13D17" w:rsidRPr="00A13D17" w:rsidRDefault="00A13D17" w:rsidP="00A13D17">
            <w:r w:rsidRPr="00A13D17">
              <w:t>Tx02</w:t>
            </w:r>
          </w:p>
        </w:tc>
        <w:tc>
          <w:tcPr>
            <w:tcW w:w="960" w:type="dxa"/>
            <w:noWrap/>
            <w:hideMark/>
          </w:tcPr>
          <w:p w14:paraId="16056398" w14:textId="77777777" w:rsidR="00A13D17" w:rsidRPr="00A13D17" w:rsidRDefault="00A13D17" w:rsidP="00A13D17">
            <w:r w:rsidRPr="00A13D17">
              <w:t>Tx03</w:t>
            </w:r>
          </w:p>
        </w:tc>
        <w:tc>
          <w:tcPr>
            <w:tcW w:w="960" w:type="dxa"/>
            <w:noWrap/>
            <w:hideMark/>
          </w:tcPr>
          <w:p w14:paraId="67CA804E" w14:textId="77777777" w:rsidR="00A13D17" w:rsidRPr="00A13D17" w:rsidRDefault="00A13D17" w:rsidP="00A13D17">
            <w:r w:rsidRPr="00A13D17">
              <w:t>Tx04</w:t>
            </w:r>
          </w:p>
        </w:tc>
        <w:tc>
          <w:tcPr>
            <w:tcW w:w="960" w:type="dxa"/>
            <w:noWrap/>
            <w:hideMark/>
          </w:tcPr>
          <w:p w14:paraId="5EA9121E" w14:textId="77777777" w:rsidR="00A13D17" w:rsidRPr="00A13D17" w:rsidRDefault="00A13D17" w:rsidP="00A13D17">
            <w:r w:rsidRPr="00A13D17">
              <w:t>Tx05</w:t>
            </w:r>
          </w:p>
        </w:tc>
        <w:tc>
          <w:tcPr>
            <w:tcW w:w="960" w:type="dxa"/>
            <w:noWrap/>
            <w:hideMark/>
          </w:tcPr>
          <w:p w14:paraId="1728E450" w14:textId="77777777" w:rsidR="00A13D17" w:rsidRPr="00A13D17" w:rsidRDefault="00A13D17" w:rsidP="00A13D17">
            <w:r w:rsidRPr="00A13D17">
              <w:t>Tx06</w:t>
            </w:r>
          </w:p>
        </w:tc>
        <w:tc>
          <w:tcPr>
            <w:tcW w:w="960" w:type="dxa"/>
            <w:noWrap/>
            <w:hideMark/>
          </w:tcPr>
          <w:p w14:paraId="16CB9B9E" w14:textId="77777777" w:rsidR="00A13D17" w:rsidRPr="00A13D17" w:rsidRDefault="00A13D17" w:rsidP="00A13D17">
            <w:r w:rsidRPr="00A13D17">
              <w:t>Tx07</w:t>
            </w:r>
          </w:p>
        </w:tc>
        <w:tc>
          <w:tcPr>
            <w:tcW w:w="960" w:type="dxa"/>
            <w:noWrap/>
            <w:hideMark/>
          </w:tcPr>
          <w:p w14:paraId="1C1DCBFA" w14:textId="77777777" w:rsidR="00A13D17" w:rsidRPr="00A13D17" w:rsidRDefault="00A13D17" w:rsidP="00A13D17">
            <w:r w:rsidRPr="00A13D17">
              <w:t>Tx08</w:t>
            </w:r>
          </w:p>
        </w:tc>
        <w:tc>
          <w:tcPr>
            <w:tcW w:w="960" w:type="dxa"/>
            <w:noWrap/>
            <w:hideMark/>
          </w:tcPr>
          <w:p w14:paraId="3E26E58D" w14:textId="77777777" w:rsidR="00A13D17" w:rsidRPr="00A13D17" w:rsidRDefault="00A13D17" w:rsidP="00A13D17">
            <w:r w:rsidRPr="00A13D17">
              <w:t>Tx09</w:t>
            </w:r>
          </w:p>
        </w:tc>
        <w:tc>
          <w:tcPr>
            <w:tcW w:w="960" w:type="dxa"/>
            <w:noWrap/>
            <w:hideMark/>
          </w:tcPr>
          <w:p w14:paraId="754120BF" w14:textId="77777777" w:rsidR="00A13D17" w:rsidRPr="00A13D17" w:rsidRDefault="00A13D17" w:rsidP="00A13D17">
            <w:r w:rsidRPr="00A13D17">
              <w:t>Tx10</w:t>
            </w:r>
          </w:p>
        </w:tc>
      </w:tr>
      <w:tr w:rsidR="00A13D17" w:rsidRPr="00A13D17" w14:paraId="6DABF21D" w14:textId="77777777" w:rsidTr="00A13D17">
        <w:trPr>
          <w:trHeight w:val="300"/>
        </w:trPr>
        <w:tc>
          <w:tcPr>
            <w:tcW w:w="960" w:type="dxa"/>
            <w:noWrap/>
            <w:hideMark/>
          </w:tcPr>
          <w:p w14:paraId="27EF8006" w14:textId="77777777" w:rsidR="00A13D17" w:rsidRPr="00A13D17" w:rsidRDefault="00A13D17" w:rsidP="00A13D17">
            <w:r w:rsidRPr="00A13D17">
              <w:t>1.780226</w:t>
            </w:r>
          </w:p>
        </w:tc>
        <w:tc>
          <w:tcPr>
            <w:tcW w:w="960" w:type="dxa"/>
            <w:noWrap/>
            <w:hideMark/>
          </w:tcPr>
          <w:p w14:paraId="2A0F292B" w14:textId="77777777" w:rsidR="00A13D17" w:rsidRPr="00A13D17" w:rsidRDefault="00A13D17" w:rsidP="00A13D17">
            <w:r w:rsidRPr="00A13D17">
              <w:t>2.325712</w:t>
            </w:r>
          </w:p>
        </w:tc>
        <w:tc>
          <w:tcPr>
            <w:tcW w:w="960" w:type="dxa"/>
            <w:noWrap/>
            <w:hideMark/>
          </w:tcPr>
          <w:p w14:paraId="22AB18EF" w14:textId="77777777" w:rsidR="00A13D17" w:rsidRPr="00A13D17" w:rsidRDefault="00A13D17" w:rsidP="00A13D17">
            <w:r w:rsidRPr="00A13D17">
              <w:t>4.543236</w:t>
            </w:r>
          </w:p>
        </w:tc>
        <w:tc>
          <w:tcPr>
            <w:tcW w:w="960" w:type="dxa"/>
            <w:noWrap/>
            <w:hideMark/>
          </w:tcPr>
          <w:p w14:paraId="18E85926" w14:textId="77777777" w:rsidR="00A13D17" w:rsidRPr="00A13D17" w:rsidRDefault="00A13D17" w:rsidP="00A13D17">
            <w:r w:rsidRPr="00A13D17">
              <w:t>4.689452</w:t>
            </w:r>
          </w:p>
        </w:tc>
        <w:tc>
          <w:tcPr>
            <w:tcW w:w="960" w:type="dxa"/>
            <w:noWrap/>
            <w:hideMark/>
          </w:tcPr>
          <w:p w14:paraId="24B0D5DB" w14:textId="77777777" w:rsidR="00A13D17" w:rsidRPr="00A13D17" w:rsidRDefault="00A13D17" w:rsidP="00A13D17">
            <w:r w:rsidRPr="00A13D17">
              <w:t>5.780648</w:t>
            </w:r>
          </w:p>
        </w:tc>
        <w:tc>
          <w:tcPr>
            <w:tcW w:w="960" w:type="dxa"/>
            <w:noWrap/>
            <w:hideMark/>
          </w:tcPr>
          <w:p w14:paraId="2F08FE3D" w14:textId="77777777" w:rsidR="00A13D17" w:rsidRPr="00A13D17" w:rsidRDefault="00A13D17" w:rsidP="00A13D17">
            <w:r w:rsidRPr="00A13D17">
              <w:t>2.786189</w:t>
            </w:r>
          </w:p>
        </w:tc>
        <w:tc>
          <w:tcPr>
            <w:tcW w:w="960" w:type="dxa"/>
            <w:noWrap/>
            <w:hideMark/>
          </w:tcPr>
          <w:p w14:paraId="070E2F2C" w14:textId="77777777" w:rsidR="00A13D17" w:rsidRPr="00A13D17" w:rsidRDefault="00A13D17" w:rsidP="00A13D17">
            <w:r w:rsidRPr="00A13D17">
              <w:t>2.261661</w:t>
            </w:r>
          </w:p>
        </w:tc>
        <w:tc>
          <w:tcPr>
            <w:tcW w:w="960" w:type="dxa"/>
            <w:noWrap/>
            <w:hideMark/>
          </w:tcPr>
          <w:p w14:paraId="463469A0" w14:textId="77777777" w:rsidR="00A13D17" w:rsidRPr="00A13D17" w:rsidRDefault="00A13D17" w:rsidP="00A13D17">
            <w:r w:rsidRPr="00A13D17">
              <w:t>2.845231</w:t>
            </w:r>
          </w:p>
        </w:tc>
        <w:tc>
          <w:tcPr>
            <w:tcW w:w="960" w:type="dxa"/>
            <w:noWrap/>
            <w:hideMark/>
          </w:tcPr>
          <w:p w14:paraId="63C4F345" w14:textId="77777777" w:rsidR="00A13D17" w:rsidRPr="00A13D17" w:rsidRDefault="00A13D17" w:rsidP="00A13D17">
            <w:r w:rsidRPr="00A13D17">
              <w:t>4.802391</w:t>
            </w:r>
          </w:p>
        </w:tc>
        <w:tc>
          <w:tcPr>
            <w:tcW w:w="960" w:type="dxa"/>
            <w:noWrap/>
            <w:hideMark/>
          </w:tcPr>
          <w:p w14:paraId="15B5773C" w14:textId="77777777" w:rsidR="00A13D17" w:rsidRPr="00A13D17" w:rsidRDefault="00A13D17" w:rsidP="00A13D17">
            <w:r w:rsidRPr="00A13D17">
              <w:t>5.710802</w:t>
            </w:r>
          </w:p>
        </w:tc>
      </w:tr>
      <w:tr w:rsidR="00A13D17" w:rsidRPr="00A13D17" w14:paraId="62282643" w14:textId="77777777" w:rsidTr="00A13D17">
        <w:trPr>
          <w:trHeight w:val="300"/>
        </w:trPr>
        <w:tc>
          <w:tcPr>
            <w:tcW w:w="960" w:type="dxa"/>
            <w:noWrap/>
            <w:hideMark/>
          </w:tcPr>
          <w:p w14:paraId="78744103" w14:textId="77777777" w:rsidR="00A13D17" w:rsidRPr="00A13D17" w:rsidRDefault="00A13D17" w:rsidP="00A13D17">
            <w:r w:rsidRPr="00A13D17">
              <w:t>1.71977</w:t>
            </w:r>
          </w:p>
        </w:tc>
        <w:tc>
          <w:tcPr>
            <w:tcW w:w="960" w:type="dxa"/>
            <w:noWrap/>
            <w:hideMark/>
          </w:tcPr>
          <w:p w14:paraId="1EEF014F" w14:textId="77777777" w:rsidR="00A13D17" w:rsidRPr="00A13D17" w:rsidRDefault="00A13D17" w:rsidP="00A13D17">
            <w:r w:rsidRPr="00A13D17">
              <w:t>2.272898</w:t>
            </w:r>
          </w:p>
        </w:tc>
        <w:tc>
          <w:tcPr>
            <w:tcW w:w="960" w:type="dxa"/>
            <w:noWrap/>
            <w:hideMark/>
          </w:tcPr>
          <w:p w14:paraId="5211F8DB" w14:textId="77777777" w:rsidR="00A13D17" w:rsidRPr="00A13D17" w:rsidRDefault="00A13D17" w:rsidP="00A13D17">
            <w:r w:rsidRPr="00A13D17">
              <w:t>3.802075</w:t>
            </w:r>
          </w:p>
        </w:tc>
        <w:tc>
          <w:tcPr>
            <w:tcW w:w="960" w:type="dxa"/>
            <w:noWrap/>
            <w:hideMark/>
          </w:tcPr>
          <w:p w14:paraId="1684DC80" w14:textId="77777777" w:rsidR="00A13D17" w:rsidRPr="00A13D17" w:rsidRDefault="00A13D17" w:rsidP="00A13D17">
            <w:r w:rsidRPr="00A13D17">
              <w:t>5.512396</w:t>
            </w:r>
          </w:p>
        </w:tc>
        <w:tc>
          <w:tcPr>
            <w:tcW w:w="960" w:type="dxa"/>
            <w:noWrap/>
            <w:hideMark/>
          </w:tcPr>
          <w:p w14:paraId="020BE668" w14:textId="77777777" w:rsidR="00A13D17" w:rsidRPr="00A13D17" w:rsidRDefault="00A13D17" w:rsidP="00A13D17">
            <w:r w:rsidRPr="00A13D17">
              <w:t>5.469207</w:t>
            </w:r>
          </w:p>
        </w:tc>
        <w:tc>
          <w:tcPr>
            <w:tcW w:w="960" w:type="dxa"/>
            <w:noWrap/>
            <w:hideMark/>
          </w:tcPr>
          <w:p w14:paraId="1D92D756" w14:textId="77777777" w:rsidR="00A13D17" w:rsidRPr="00A13D17" w:rsidRDefault="00A13D17" w:rsidP="00A13D17">
            <w:r w:rsidRPr="00A13D17">
              <w:t>1.912464</w:t>
            </w:r>
          </w:p>
        </w:tc>
        <w:tc>
          <w:tcPr>
            <w:tcW w:w="960" w:type="dxa"/>
            <w:noWrap/>
            <w:hideMark/>
          </w:tcPr>
          <w:p w14:paraId="255BB086" w14:textId="77777777" w:rsidR="00A13D17" w:rsidRPr="00A13D17" w:rsidRDefault="00A13D17" w:rsidP="00A13D17">
            <w:r w:rsidRPr="00A13D17">
              <w:t>2.208956</w:t>
            </w:r>
          </w:p>
        </w:tc>
        <w:tc>
          <w:tcPr>
            <w:tcW w:w="960" w:type="dxa"/>
            <w:noWrap/>
            <w:hideMark/>
          </w:tcPr>
          <w:p w14:paraId="498FCA96" w14:textId="77777777" w:rsidR="00A13D17" w:rsidRPr="00A13D17" w:rsidRDefault="00A13D17" w:rsidP="00A13D17">
            <w:r w:rsidRPr="00A13D17">
              <w:t>3.815961</w:t>
            </w:r>
          </w:p>
        </w:tc>
        <w:tc>
          <w:tcPr>
            <w:tcW w:w="960" w:type="dxa"/>
            <w:noWrap/>
            <w:hideMark/>
          </w:tcPr>
          <w:p w14:paraId="2C5BC864" w14:textId="77777777" w:rsidR="00A13D17" w:rsidRPr="00A13D17" w:rsidRDefault="00A13D17" w:rsidP="00A13D17">
            <w:r w:rsidRPr="00A13D17">
              <w:t>5.559586</w:t>
            </w:r>
          </w:p>
        </w:tc>
        <w:tc>
          <w:tcPr>
            <w:tcW w:w="960" w:type="dxa"/>
            <w:noWrap/>
            <w:hideMark/>
          </w:tcPr>
          <w:p w14:paraId="58236D62" w14:textId="77777777" w:rsidR="00A13D17" w:rsidRPr="00A13D17" w:rsidRDefault="00A13D17" w:rsidP="00A13D17">
            <w:r w:rsidRPr="00A13D17">
              <w:t>5.72772</w:t>
            </w:r>
          </w:p>
        </w:tc>
      </w:tr>
      <w:tr w:rsidR="00A13D17" w:rsidRPr="00A13D17" w14:paraId="168E942D" w14:textId="77777777" w:rsidTr="00A13D17">
        <w:trPr>
          <w:trHeight w:val="300"/>
        </w:trPr>
        <w:tc>
          <w:tcPr>
            <w:tcW w:w="960" w:type="dxa"/>
            <w:noWrap/>
            <w:hideMark/>
          </w:tcPr>
          <w:p w14:paraId="3950B421" w14:textId="77777777" w:rsidR="00A13D17" w:rsidRPr="00A13D17" w:rsidRDefault="00A13D17" w:rsidP="00A13D17">
            <w:r w:rsidRPr="00A13D17">
              <w:t>1.851797</w:t>
            </w:r>
          </w:p>
        </w:tc>
        <w:tc>
          <w:tcPr>
            <w:tcW w:w="960" w:type="dxa"/>
            <w:noWrap/>
            <w:hideMark/>
          </w:tcPr>
          <w:p w14:paraId="681B1D05" w14:textId="77777777" w:rsidR="00A13D17" w:rsidRPr="00A13D17" w:rsidRDefault="00A13D17" w:rsidP="00A13D17">
            <w:r w:rsidRPr="00A13D17">
              <w:t>2.960119</w:t>
            </w:r>
          </w:p>
        </w:tc>
        <w:tc>
          <w:tcPr>
            <w:tcW w:w="960" w:type="dxa"/>
            <w:noWrap/>
            <w:hideMark/>
          </w:tcPr>
          <w:p w14:paraId="73352A25" w14:textId="77777777" w:rsidR="00A13D17" w:rsidRPr="00A13D17" w:rsidRDefault="00A13D17" w:rsidP="00A13D17">
            <w:r w:rsidRPr="00A13D17">
              <w:t>3.643168</w:t>
            </w:r>
          </w:p>
        </w:tc>
        <w:tc>
          <w:tcPr>
            <w:tcW w:w="960" w:type="dxa"/>
            <w:noWrap/>
            <w:hideMark/>
          </w:tcPr>
          <w:p w14:paraId="599ECBC5" w14:textId="77777777" w:rsidR="00A13D17" w:rsidRPr="00A13D17" w:rsidRDefault="00A13D17" w:rsidP="00A13D17">
            <w:r w:rsidRPr="00A13D17">
              <w:t>4.841528</w:t>
            </w:r>
          </w:p>
        </w:tc>
        <w:tc>
          <w:tcPr>
            <w:tcW w:w="960" w:type="dxa"/>
            <w:noWrap/>
            <w:hideMark/>
          </w:tcPr>
          <w:p w14:paraId="3BFC27FF" w14:textId="77777777" w:rsidR="00A13D17" w:rsidRPr="00A13D17" w:rsidRDefault="00A13D17" w:rsidP="00A13D17">
            <w:r w:rsidRPr="00A13D17">
              <w:t>6.475506</w:t>
            </w:r>
          </w:p>
        </w:tc>
        <w:tc>
          <w:tcPr>
            <w:tcW w:w="960" w:type="dxa"/>
            <w:noWrap/>
            <w:hideMark/>
          </w:tcPr>
          <w:p w14:paraId="53973CE6" w14:textId="77777777" w:rsidR="00A13D17" w:rsidRPr="00A13D17" w:rsidRDefault="00A13D17" w:rsidP="00A13D17">
            <w:r w:rsidRPr="00A13D17">
              <w:t>1.944923</w:t>
            </w:r>
          </w:p>
        </w:tc>
        <w:tc>
          <w:tcPr>
            <w:tcW w:w="960" w:type="dxa"/>
            <w:noWrap/>
            <w:hideMark/>
          </w:tcPr>
          <w:p w14:paraId="6C082688" w14:textId="77777777" w:rsidR="00A13D17" w:rsidRPr="00A13D17" w:rsidRDefault="00A13D17" w:rsidP="00A13D17">
            <w:r w:rsidRPr="00A13D17">
              <w:t>2.203386</w:t>
            </w:r>
          </w:p>
        </w:tc>
        <w:tc>
          <w:tcPr>
            <w:tcW w:w="960" w:type="dxa"/>
            <w:noWrap/>
            <w:hideMark/>
          </w:tcPr>
          <w:p w14:paraId="0FBB2D97" w14:textId="77777777" w:rsidR="00A13D17" w:rsidRPr="00A13D17" w:rsidRDefault="00A13D17" w:rsidP="00A13D17">
            <w:r w:rsidRPr="00A13D17">
              <w:t>3.587602</w:t>
            </w:r>
          </w:p>
        </w:tc>
        <w:tc>
          <w:tcPr>
            <w:tcW w:w="960" w:type="dxa"/>
            <w:noWrap/>
            <w:hideMark/>
          </w:tcPr>
          <w:p w14:paraId="1AD0A8D7" w14:textId="77777777" w:rsidR="00A13D17" w:rsidRPr="00A13D17" w:rsidRDefault="00A13D17" w:rsidP="00A13D17">
            <w:r w:rsidRPr="00A13D17">
              <w:t>5.607324</w:t>
            </w:r>
          </w:p>
        </w:tc>
        <w:tc>
          <w:tcPr>
            <w:tcW w:w="960" w:type="dxa"/>
            <w:noWrap/>
            <w:hideMark/>
          </w:tcPr>
          <w:p w14:paraId="51E9EF4F" w14:textId="77777777" w:rsidR="00A13D17" w:rsidRPr="00A13D17" w:rsidRDefault="00A13D17" w:rsidP="00A13D17">
            <w:r w:rsidRPr="00A13D17">
              <w:t>5.774979</w:t>
            </w:r>
          </w:p>
        </w:tc>
      </w:tr>
      <w:tr w:rsidR="00A13D17" w:rsidRPr="00A13D17" w14:paraId="00135E88" w14:textId="77777777" w:rsidTr="00A13D17">
        <w:trPr>
          <w:trHeight w:val="300"/>
        </w:trPr>
        <w:tc>
          <w:tcPr>
            <w:tcW w:w="960" w:type="dxa"/>
            <w:noWrap/>
            <w:hideMark/>
          </w:tcPr>
          <w:p w14:paraId="76D73A17" w14:textId="77777777" w:rsidR="00A13D17" w:rsidRPr="00A13D17" w:rsidRDefault="00A13D17" w:rsidP="00A13D17">
            <w:r w:rsidRPr="00A13D17">
              <w:t>1.287928</w:t>
            </w:r>
          </w:p>
        </w:tc>
        <w:tc>
          <w:tcPr>
            <w:tcW w:w="960" w:type="dxa"/>
            <w:noWrap/>
            <w:hideMark/>
          </w:tcPr>
          <w:p w14:paraId="39DC89F4" w14:textId="77777777" w:rsidR="00A13D17" w:rsidRPr="00A13D17" w:rsidRDefault="00A13D17" w:rsidP="00A13D17">
            <w:r w:rsidRPr="00A13D17">
              <w:t>2.367682</w:t>
            </w:r>
          </w:p>
        </w:tc>
        <w:tc>
          <w:tcPr>
            <w:tcW w:w="960" w:type="dxa"/>
            <w:noWrap/>
            <w:hideMark/>
          </w:tcPr>
          <w:p w14:paraId="5CA52A62" w14:textId="77777777" w:rsidR="00A13D17" w:rsidRPr="00A13D17" w:rsidRDefault="00A13D17" w:rsidP="00A13D17">
            <w:r w:rsidRPr="00A13D17">
              <w:t>3.955483</w:t>
            </w:r>
          </w:p>
        </w:tc>
        <w:tc>
          <w:tcPr>
            <w:tcW w:w="960" w:type="dxa"/>
            <w:noWrap/>
            <w:hideMark/>
          </w:tcPr>
          <w:p w14:paraId="4757DC26" w14:textId="77777777" w:rsidR="00A13D17" w:rsidRPr="00A13D17" w:rsidRDefault="00A13D17" w:rsidP="00A13D17">
            <w:r w:rsidRPr="00A13D17">
              <w:t>5.348245</w:t>
            </w:r>
          </w:p>
        </w:tc>
        <w:tc>
          <w:tcPr>
            <w:tcW w:w="960" w:type="dxa"/>
            <w:noWrap/>
            <w:hideMark/>
          </w:tcPr>
          <w:p w14:paraId="10A582E3" w14:textId="77777777" w:rsidR="00A13D17" w:rsidRPr="00A13D17" w:rsidRDefault="00A13D17" w:rsidP="00A13D17">
            <w:r w:rsidRPr="00A13D17">
              <w:t>6.823981</w:t>
            </w:r>
          </w:p>
        </w:tc>
        <w:tc>
          <w:tcPr>
            <w:tcW w:w="960" w:type="dxa"/>
            <w:noWrap/>
            <w:hideMark/>
          </w:tcPr>
          <w:p w14:paraId="389AF337" w14:textId="77777777" w:rsidR="00A13D17" w:rsidRPr="00A13D17" w:rsidRDefault="00A13D17" w:rsidP="00A13D17">
            <w:r w:rsidRPr="00A13D17">
              <w:t>1.975272</w:t>
            </w:r>
          </w:p>
        </w:tc>
        <w:tc>
          <w:tcPr>
            <w:tcW w:w="960" w:type="dxa"/>
            <w:noWrap/>
            <w:hideMark/>
          </w:tcPr>
          <w:p w14:paraId="2B715A07" w14:textId="77777777" w:rsidR="00A13D17" w:rsidRPr="00A13D17" w:rsidRDefault="00A13D17" w:rsidP="00A13D17">
            <w:r w:rsidRPr="00A13D17">
              <w:t>2.445833</w:t>
            </w:r>
          </w:p>
        </w:tc>
        <w:tc>
          <w:tcPr>
            <w:tcW w:w="960" w:type="dxa"/>
            <w:noWrap/>
            <w:hideMark/>
          </w:tcPr>
          <w:p w14:paraId="3697783D" w14:textId="77777777" w:rsidR="00A13D17" w:rsidRPr="00A13D17" w:rsidRDefault="00A13D17" w:rsidP="00A13D17">
            <w:r w:rsidRPr="00A13D17">
              <w:t>4.164185</w:t>
            </w:r>
          </w:p>
        </w:tc>
        <w:tc>
          <w:tcPr>
            <w:tcW w:w="960" w:type="dxa"/>
            <w:noWrap/>
            <w:hideMark/>
          </w:tcPr>
          <w:p w14:paraId="6BEC90C0" w14:textId="77777777" w:rsidR="00A13D17" w:rsidRPr="00A13D17" w:rsidRDefault="00A13D17" w:rsidP="00A13D17">
            <w:r w:rsidRPr="00A13D17">
              <w:t>4.446574</w:t>
            </w:r>
          </w:p>
        </w:tc>
        <w:tc>
          <w:tcPr>
            <w:tcW w:w="960" w:type="dxa"/>
            <w:noWrap/>
            <w:hideMark/>
          </w:tcPr>
          <w:p w14:paraId="6D7A18B9" w14:textId="77777777" w:rsidR="00A13D17" w:rsidRPr="00A13D17" w:rsidRDefault="00A13D17" w:rsidP="00A13D17">
            <w:r w:rsidRPr="00A13D17">
              <w:t>6.6751</w:t>
            </w:r>
          </w:p>
        </w:tc>
      </w:tr>
      <w:tr w:rsidR="00A13D17" w:rsidRPr="00A13D17" w14:paraId="50176D01" w14:textId="77777777" w:rsidTr="00A13D17">
        <w:trPr>
          <w:trHeight w:val="300"/>
        </w:trPr>
        <w:tc>
          <w:tcPr>
            <w:tcW w:w="960" w:type="dxa"/>
            <w:noWrap/>
            <w:hideMark/>
          </w:tcPr>
          <w:p w14:paraId="021E3B7C" w14:textId="77777777" w:rsidR="00A13D17" w:rsidRPr="00A13D17" w:rsidRDefault="00A13D17" w:rsidP="00A13D17">
            <w:r w:rsidRPr="00A13D17">
              <w:t>2.301442</w:t>
            </w:r>
          </w:p>
        </w:tc>
        <w:tc>
          <w:tcPr>
            <w:tcW w:w="960" w:type="dxa"/>
            <w:noWrap/>
            <w:hideMark/>
          </w:tcPr>
          <w:p w14:paraId="5CDCC0BD" w14:textId="77777777" w:rsidR="00A13D17" w:rsidRPr="00A13D17" w:rsidRDefault="00A13D17" w:rsidP="00A13D17">
            <w:r w:rsidRPr="00A13D17">
              <w:t>2.419046</w:t>
            </w:r>
          </w:p>
        </w:tc>
        <w:tc>
          <w:tcPr>
            <w:tcW w:w="960" w:type="dxa"/>
            <w:noWrap/>
            <w:hideMark/>
          </w:tcPr>
          <w:p w14:paraId="1BDAFF1A" w14:textId="77777777" w:rsidR="00A13D17" w:rsidRPr="00A13D17" w:rsidRDefault="00A13D17" w:rsidP="00A13D17">
            <w:r w:rsidRPr="00A13D17">
              <w:t>3.697852</w:t>
            </w:r>
          </w:p>
        </w:tc>
        <w:tc>
          <w:tcPr>
            <w:tcW w:w="960" w:type="dxa"/>
            <w:noWrap/>
            <w:hideMark/>
          </w:tcPr>
          <w:p w14:paraId="3B79540C" w14:textId="77777777" w:rsidR="00A13D17" w:rsidRPr="00A13D17" w:rsidRDefault="00A13D17" w:rsidP="00A13D17">
            <w:r w:rsidRPr="00A13D17">
              <w:t>5.835942</w:t>
            </w:r>
          </w:p>
        </w:tc>
        <w:tc>
          <w:tcPr>
            <w:tcW w:w="960" w:type="dxa"/>
            <w:noWrap/>
            <w:hideMark/>
          </w:tcPr>
          <w:p w14:paraId="389A34C4" w14:textId="77777777" w:rsidR="00A13D17" w:rsidRPr="00A13D17" w:rsidRDefault="00A13D17" w:rsidP="00A13D17">
            <w:r w:rsidRPr="00A13D17">
              <w:t>7.852061</w:t>
            </w:r>
          </w:p>
        </w:tc>
        <w:tc>
          <w:tcPr>
            <w:tcW w:w="960" w:type="dxa"/>
            <w:noWrap/>
            <w:hideMark/>
          </w:tcPr>
          <w:p w14:paraId="0EE705F8" w14:textId="77777777" w:rsidR="00A13D17" w:rsidRPr="00A13D17" w:rsidRDefault="00A13D17" w:rsidP="00A13D17">
            <w:r w:rsidRPr="00A13D17">
              <w:t>2.146134</w:t>
            </w:r>
          </w:p>
        </w:tc>
        <w:tc>
          <w:tcPr>
            <w:tcW w:w="960" w:type="dxa"/>
            <w:noWrap/>
            <w:hideMark/>
          </w:tcPr>
          <w:p w14:paraId="4FDCA880" w14:textId="77777777" w:rsidR="00A13D17" w:rsidRPr="00A13D17" w:rsidRDefault="00A13D17" w:rsidP="00A13D17">
            <w:r w:rsidRPr="00A13D17">
              <w:t>3.746729</w:t>
            </w:r>
          </w:p>
        </w:tc>
        <w:tc>
          <w:tcPr>
            <w:tcW w:w="960" w:type="dxa"/>
            <w:noWrap/>
            <w:hideMark/>
          </w:tcPr>
          <w:p w14:paraId="5F39132F" w14:textId="77777777" w:rsidR="00A13D17" w:rsidRPr="00A13D17" w:rsidRDefault="00A13D17" w:rsidP="00A13D17">
            <w:r w:rsidRPr="00A13D17">
              <w:t>4.365759</w:t>
            </w:r>
          </w:p>
        </w:tc>
        <w:tc>
          <w:tcPr>
            <w:tcW w:w="960" w:type="dxa"/>
            <w:noWrap/>
            <w:hideMark/>
          </w:tcPr>
          <w:p w14:paraId="2BA1E65D" w14:textId="77777777" w:rsidR="00A13D17" w:rsidRPr="00A13D17" w:rsidRDefault="00A13D17" w:rsidP="00A13D17">
            <w:r w:rsidRPr="00A13D17">
              <w:t>5.240736</w:t>
            </w:r>
          </w:p>
        </w:tc>
        <w:tc>
          <w:tcPr>
            <w:tcW w:w="960" w:type="dxa"/>
            <w:noWrap/>
            <w:hideMark/>
          </w:tcPr>
          <w:p w14:paraId="7D0F5406" w14:textId="77777777" w:rsidR="00A13D17" w:rsidRPr="00A13D17" w:rsidRDefault="00A13D17" w:rsidP="00A13D17">
            <w:r w:rsidRPr="00A13D17">
              <w:t>5.944428</w:t>
            </w:r>
          </w:p>
        </w:tc>
      </w:tr>
      <w:tr w:rsidR="00A13D17" w:rsidRPr="00A13D17" w14:paraId="5DF1E9C8" w14:textId="77777777" w:rsidTr="00A13D17">
        <w:trPr>
          <w:trHeight w:val="300"/>
        </w:trPr>
        <w:tc>
          <w:tcPr>
            <w:tcW w:w="960" w:type="dxa"/>
            <w:noWrap/>
            <w:hideMark/>
          </w:tcPr>
          <w:p w14:paraId="2DBD9EE6" w14:textId="77777777" w:rsidR="00A13D17" w:rsidRPr="00A13D17" w:rsidRDefault="00A13D17" w:rsidP="00A13D17">
            <w:r w:rsidRPr="00A13D17">
              <w:t>2.303258</w:t>
            </w:r>
          </w:p>
        </w:tc>
        <w:tc>
          <w:tcPr>
            <w:tcW w:w="960" w:type="dxa"/>
            <w:noWrap/>
            <w:hideMark/>
          </w:tcPr>
          <w:p w14:paraId="5E85A7BB" w14:textId="77777777" w:rsidR="00A13D17" w:rsidRPr="00A13D17" w:rsidRDefault="00A13D17" w:rsidP="00A13D17">
            <w:r w:rsidRPr="00A13D17">
              <w:t>2.733277</w:t>
            </w:r>
          </w:p>
        </w:tc>
        <w:tc>
          <w:tcPr>
            <w:tcW w:w="960" w:type="dxa"/>
            <w:noWrap/>
            <w:hideMark/>
          </w:tcPr>
          <w:p w14:paraId="4880AA64" w14:textId="77777777" w:rsidR="00A13D17" w:rsidRPr="00A13D17" w:rsidRDefault="00A13D17" w:rsidP="00A13D17">
            <w:r w:rsidRPr="00A13D17">
              <w:t>4.644349</w:t>
            </w:r>
          </w:p>
        </w:tc>
        <w:tc>
          <w:tcPr>
            <w:tcW w:w="960" w:type="dxa"/>
            <w:noWrap/>
            <w:hideMark/>
          </w:tcPr>
          <w:p w14:paraId="0B15A908" w14:textId="77777777" w:rsidR="00A13D17" w:rsidRPr="00A13D17" w:rsidRDefault="00A13D17" w:rsidP="00A13D17">
            <w:r w:rsidRPr="00A13D17">
              <w:t>5.437479</w:t>
            </w:r>
          </w:p>
        </w:tc>
        <w:tc>
          <w:tcPr>
            <w:tcW w:w="960" w:type="dxa"/>
            <w:noWrap/>
            <w:hideMark/>
          </w:tcPr>
          <w:p w14:paraId="59023E32" w14:textId="77777777" w:rsidR="00A13D17" w:rsidRPr="00A13D17" w:rsidRDefault="00A13D17" w:rsidP="00A13D17">
            <w:r w:rsidRPr="00A13D17">
              <w:t>6.109837</w:t>
            </w:r>
          </w:p>
        </w:tc>
        <w:tc>
          <w:tcPr>
            <w:tcW w:w="960" w:type="dxa"/>
            <w:noWrap/>
            <w:hideMark/>
          </w:tcPr>
          <w:p w14:paraId="4618D709" w14:textId="77777777" w:rsidR="00A13D17" w:rsidRPr="00A13D17" w:rsidRDefault="00A13D17" w:rsidP="00A13D17">
            <w:r w:rsidRPr="00A13D17">
              <w:t>1.764369</w:t>
            </w:r>
          </w:p>
        </w:tc>
        <w:tc>
          <w:tcPr>
            <w:tcW w:w="960" w:type="dxa"/>
            <w:noWrap/>
            <w:hideMark/>
          </w:tcPr>
          <w:p w14:paraId="41FE4A10" w14:textId="77777777" w:rsidR="00A13D17" w:rsidRPr="00A13D17" w:rsidRDefault="00A13D17" w:rsidP="00A13D17">
            <w:r w:rsidRPr="00A13D17">
              <w:t>2.403891</w:t>
            </w:r>
          </w:p>
        </w:tc>
        <w:tc>
          <w:tcPr>
            <w:tcW w:w="960" w:type="dxa"/>
            <w:noWrap/>
            <w:hideMark/>
          </w:tcPr>
          <w:p w14:paraId="536C20D4" w14:textId="77777777" w:rsidR="00A13D17" w:rsidRPr="00A13D17" w:rsidRDefault="00A13D17" w:rsidP="00A13D17">
            <w:r w:rsidRPr="00A13D17">
              <w:t>4.927061</w:t>
            </w:r>
          </w:p>
        </w:tc>
        <w:tc>
          <w:tcPr>
            <w:tcW w:w="960" w:type="dxa"/>
            <w:noWrap/>
            <w:hideMark/>
          </w:tcPr>
          <w:p w14:paraId="763436C2" w14:textId="77777777" w:rsidR="00A13D17" w:rsidRPr="00A13D17" w:rsidRDefault="00A13D17" w:rsidP="00A13D17">
            <w:r w:rsidRPr="00A13D17">
              <w:t>4.961614</w:t>
            </w:r>
          </w:p>
        </w:tc>
        <w:tc>
          <w:tcPr>
            <w:tcW w:w="960" w:type="dxa"/>
            <w:noWrap/>
            <w:hideMark/>
          </w:tcPr>
          <w:p w14:paraId="4C25B732" w14:textId="77777777" w:rsidR="00A13D17" w:rsidRPr="00A13D17" w:rsidRDefault="00A13D17" w:rsidP="00A13D17">
            <w:r w:rsidRPr="00A13D17">
              <w:t>6.42789</w:t>
            </w:r>
          </w:p>
        </w:tc>
      </w:tr>
      <w:tr w:rsidR="00A13D17" w:rsidRPr="003E73B1" w14:paraId="1030E902" w14:textId="77777777" w:rsidTr="00A13D17">
        <w:trPr>
          <w:trHeight w:val="300"/>
        </w:trPr>
        <w:tc>
          <w:tcPr>
            <w:tcW w:w="960" w:type="dxa"/>
            <w:noWrap/>
            <w:hideMark/>
          </w:tcPr>
          <w:p w14:paraId="24A277B9" w14:textId="77777777" w:rsidR="00A13D17" w:rsidRPr="00A13D17" w:rsidRDefault="00A13D17" w:rsidP="00A13D17">
            <w:r w:rsidRPr="00A13D17">
              <w:t>2.620808</w:t>
            </w:r>
          </w:p>
        </w:tc>
        <w:tc>
          <w:tcPr>
            <w:tcW w:w="960" w:type="dxa"/>
            <w:noWrap/>
            <w:hideMark/>
          </w:tcPr>
          <w:p w14:paraId="07D7B46D" w14:textId="77777777" w:rsidR="00A13D17" w:rsidRPr="00A13D17" w:rsidRDefault="00A13D17" w:rsidP="00A13D17">
            <w:r w:rsidRPr="00A13D17">
              <w:t>3.301315</w:t>
            </w:r>
          </w:p>
        </w:tc>
        <w:tc>
          <w:tcPr>
            <w:tcW w:w="960" w:type="dxa"/>
            <w:noWrap/>
            <w:hideMark/>
          </w:tcPr>
          <w:p w14:paraId="79316042" w14:textId="77777777" w:rsidR="00A13D17" w:rsidRPr="00A13D17" w:rsidRDefault="00A13D17" w:rsidP="00A13D17">
            <w:r w:rsidRPr="00A13D17">
              <w:t>4.241848</w:t>
            </w:r>
          </w:p>
        </w:tc>
        <w:tc>
          <w:tcPr>
            <w:tcW w:w="960" w:type="dxa"/>
            <w:noWrap/>
            <w:hideMark/>
          </w:tcPr>
          <w:p w14:paraId="7646B9B0" w14:textId="77777777" w:rsidR="00A13D17" w:rsidRPr="00A13D17" w:rsidRDefault="00A13D17" w:rsidP="00A13D17">
            <w:r w:rsidRPr="00A13D17">
              <w:t>5.453539</w:t>
            </w:r>
          </w:p>
        </w:tc>
        <w:tc>
          <w:tcPr>
            <w:tcW w:w="960" w:type="dxa"/>
            <w:noWrap/>
            <w:hideMark/>
          </w:tcPr>
          <w:p w14:paraId="124E7C91" w14:textId="77777777" w:rsidR="00A13D17" w:rsidRPr="00A13D17" w:rsidRDefault="00A13D17" w:rsidP="00A13D17">
            <w:r w:rsidRPr="00A13D17">
              <w:t>5.864716</w:t>
            </w:r>
          </w:p>
        </w:tc>
        <w:tc>
          <w:tcPr>
            <w:tcW w:w="960" w:type="dxa"/>
            <w:noWrap/>
            <w:hideMark/>
          </w:tcPr>
          <w:p w14:paraId="680D823E" w14:textId="77777777" w:rsidR="00A13D17" w:rsidRPr="00A13D17" w:rsidRDefault="00A13D17" w:rsidP="00A13D17">
            <w:r w:rsidRPr="00A13D17">
              <w:t>2.266276</w:t>
            </w:r>
          </w:p>
        </w:tc>
        <w:tc>
          <w:tcPr>
            <w:tcW w:w="960" w:type="dxa"/>
            <w:noWrap/>
            <w:hideMark/>
          </w:tcPr>
          <w:p w14:paraId="694A6DDF" w14:textId="77777777" w:rsidR="00A13D17" w:rsidRPr="00A13D17" w:rsidRDefault="00A13D17" w:rsidP="00A13D17">
            <w:r w:rsidRPr="00A13D17">
              <w:t>2.805622</w:t>
            </w:r>
          </w:p>
        </w:tc>
        <w:tc>
          <w:tcPr>
            <w:tcW w:w="960" w:type="dxa"/>
            <w:noWrap/>
            <w:hideMark/>
          </w:tcPr>
          <w:p w14:paraId="6765ECAF" w14:textId="77777777" w:rsidR="00A13D17" w:rsidRPr="00A13D17" w:rsidRDefault="00A13D17" w:rsidP="00A13D17">
            <w:r w:rsidRPr="00A13D17">
              <w:t>4.222135</w:t>
            </w:r>
          </w:p>
        </w:tc>
        <w:tc>
          <w:tcPr>
            <w:tcW w:w="960" w:type="dxa"/>
            <w:noWrap/>
            <w:hideMark/>
          </w:tcPr>
          <w:p w14:paraId="4C35EC43" w14:textId="77777777" w:rsidR="00A13D17" w:rsidRPr="00A13D17" w:rsidRDefault="00A13D17" w:rsidP="00A13D17">
            <w:r w:rsidRPr="00A13D17">
              <w:t>4.96875</w:t>
            </w:r>
          </w:p>
        </w:tc>
        <w:tc>
          <w:tcPr>
            <w:tcW w:w="960" w:type="dxa"/>
            <w:noWrap/>
            <w:hideMark/>
          </w:tcPr>
          <w:p w14:paraId="4BB59564" w14:textId="77777777" w:rsidR="00A13D17" w:rsidRPr="00A13D17" w:rsidRDefault="00A13D17" w:rsidP="00A13D17">
            <w:r w:rsidRPr="00A13D17">
              <w:t>5.795954</w:t>
            </w:r>
          </w:p>
        </w:tc>
      </w:tr>
      <w:tr w:rsidR="00A13D17" w:rsidRPr="00A13D17" w14:paraId="57C5C49A" w14:textId="77777777" w:rsidTr="00A13D17">
        <w:trPr>
          <w:trHeight w:val="300"/>
        </w:trPr>
        <w:tc>
          <w:tcPr>
            <w:tcW w:w="960" w:type="dxa"/>
            <w:noWrap/>
            <w:hideMark/>
          </w:tcPr>
          <w:p w14:paraId="3F67B6BC" w14:textId="77777777" w:rsidR="00A13D17" w:rsidRPr="00A13D17" w:rsidRDefault="00A13D17" w:rsidP="00A13D17">
            <w:r w:rsidRPr="00A13D17">
              <w:t>2.367253</w:t>
            </w:r>
          </w:p>
        </w:tc>
        <w:tc>
          <w:tcPr>
            <w:tcW w:w="960" w:type="dxa"/>
            <w:noWrap/>
            <w:hideMark/>
          </w:tcPr>
          <w:p w14:paraId="08DA2F4E" w14:textId="77777777" w:rsidR="00A13D17" w:rsidRPr="00A13D17" w:rsidRDefault="00A13D17" w:rsidP="00A13D17">
            <w:r w:rsidRPr="00A13D17">
              <w:t>3.271972</w:t>
            </w:r>
          </w:p>
        </w:tc>
        <w:tc>
          <w:tcPr>
            <w:tcW w:w="960" w:type="dxa"/>
            <w:noWrap/>
            <w:hideMark/>
          </w:tcPr>
          <w:p w14:paraId="3555711E" w14:textId="77777777" w:rsidR="00A13D17" w:rsidRPr="00A13D17" w:rsidRDefault="00A13D17" w:rsidP="00A13D17">
            <w:r w:rsidRPr="00A13D17">
              <w:t>4.909391</w:t>
            </w:r>
          </w:p>
        </w:tc>
        <w:tc>
          <w:tcPr>
            <w:tcW w:w="960" w:type="dxa"/>
            <w:noWrap/>
            <w:hideMark/>
          </w:tcPr>
          <w:p w14:paraId="29E16511" w14:textId="77777777" w:rsidR="00A13D17" w:rsidRPr="00A13D17" w:rsidRDefault="00A13D17" w:rsidP="00A13D17">
            <w:r w:rsidRPr="00A13D17">
              <w:t>5.301663</w:t>
            </w:r>
          </w:p>
        </w:tc>
        <w:tc>
          <w:tcPr>
            <w:tcW w:w="960" w:type="dxa"/>
            <w:noWrap/>
            <w:hideMark/>
          </w:tcPr>
          <w:p w14:paraId="46EEF67F" w14:textId="77777777" w:rsidR="00A13D17" w:rsidRPr="00A13D17" w:rsidRDefault="00A13D17" w:rsidP="00A13D17">
            <w:r w:rsidRPr="00A13D17">
              <w:t>8.768766</w:t>
            </w:r>
          </w:p>
        </w:tc>
        <w:tc>
          <w:tcPr>
            <w:tcW w:w="960" w:type="dxa"/>
            <w:noWrap/>
            <w:hideMark/>
          </w:tcPr>
          <w:p w14:paraId="58733E40" w14:textId="77777777" w:rsidR="00A13D17" w:rsidRPr="00A13D17" w:rsidRDefault="00A13D17" w:rsidP="00A13D17">
            <w:r w:rsidRPr="00A13D17">
              <w:t>2.158946</w:t>
            </w:r>
          </w:p>
        </w:tc>
        <w:tc>
          <w:tcPr>
            <w:tcW w:w="960" w:type="dxa"/>
            <w:noWrap/>
            <w:hideMark/>
          </w:tcPr>
          <w:p w14:paraId="58280E77" w14:textId="77777777" w:rsidR="00A13D17" w:rsidRPr="00A13D17" w:rsidRDefault="00A13D17" w:rsidP="00A13D17">
            <w:r w:rsidRPr="00A13D17">
              <w:t>3.841745</w:t>
            </w:r>
          </w:p>
        </w:tc>
        <w:tc>
          <w:tcPr>
            <w:tcW w:w="960" w:type="dxa"/>
            <w:noWrap/>
            <w:hideMark/>
          </w:tcPr>
          <w:p w14:paraId="13BFD6AE" w14:textId="77777777" w:rsidR="00A13D17" w:rsidRPr="00A13D17" w:rsidRDefault="00A13D17" w:rsidP="00A13D17">
            <w:r w:rsidRPr="00A13D17">
              <w:t>4.951618</w:t>
            </w:r>
          </w:p>
        </w:tc>
        <w:tc>
          <w:tcPr>
            <w:tcW w:w="960" w:type="dxa"/>
            <w:noWrap/>
            <w:hideMark/>
          </w:tcPr>
          <w:p w14:paraId="419B96D2" w14:textId="77777777" w:rsidR="00A13D17" w:rsidRPr="00A13D17" w:rsidRDefault="00A13D17" w:rsidP="00A13D17">
            <w:r w:rsidRPr="00A13D17">
              <w:t>5.753558</w:t>
            </w:r>
          </w:p>
        </w:tc>
        <w:tc>
          <w:tcPr>
            <w:tcW w:w="960" w:type="dxa"/>
            <w:noWrap/>
            <w:hideMark/>
          </w:tcPr>
          <w:p w14:paraId="08F5C651" w14:textId="77777777" w:rsidR="00A13D17" w:rsidRPr="00A13D17" w:rsidRDefault="00A13D17" w:rsidP="00A13D17">
            <w:r w:rsidRPr="00A13D17">
              <w:t>5.974405</w:t>
            </w:r>
          </w:p>
        </w:tc>
      </w:tr>
      <w:tr w:rsidR="00A13D17" w:rsidRPr="00A13D17" w14:paraId="10533E5C" w14:textId="77777777" w:rsidTr="00A13D17">
        <w:trPr>
          <w:trHeight w:val="300"/>
        </w:trPr>
        <w:tc>
          <w:tcPr>
            <w:tcW w:w="960" w:type="dxa"/>
            <w:noWrap/>
            <w:hideMark/>
          </w:tcPr>
          <w:p w14:paraId="5914241B" w14:textId="77777777" w:rsidR="00A13D17" w:rsidRPr="00A13D17" w:rsidRDefault="00A13D17" w:rsidP="00A13D17">
            <w:r w:rsidRPr="00A13D17">
              <w:t>2.115294</w:t>
            </w:r>
          </w:p>
        </w:tc>
        <w:tc>
          <w:tcPr>
            <w:tcW w:w="960" w:type="dxa"/>
            <w:noWrap/>
            <w:hideMark/>
          </w:tcPr>
          <w:p w14:paraId="74BA09AE" w14:textId="77777777" w:rsidR="00A13D17" w:rsidRPr="00A13D17" w:rsidRDefault="00A13D17" w:rsidP="00A13D17">
            <w:r w:rsidRPr="00A13D17">
              <w:t>3.602833</w:t>
            </w:r>
          </w:p>
        </w:tc>
        <w:tc>
          <w:tcPr>
            <w:tcW w:w="960" w:type="dxa"/>
            <w:noWrap/>
            <w:hideMark/>
          </w:tcPr>
          <w:p w14:paraId="20124B4E" w14:textId="77777777" w:rsidR="00A13D17" w:rsidRPr="00A13D17" w:rsidRDefault="00A13D17" w:rsidP="00A13D17">
            <w:r w:rsidRPr="00A13D17">
              <w:t>4.609901</w:t>
            </w:r>
          </w:p>
        </w:tc>
        <w:tc>
          <w:tcPr>
            <w:tcW w:w="960" w:type="dxa"/>
            <w:noWrap/>
            <w:hideMark/>
          </w:tcPr>
          <w:p w14:paraId="78DFA2CF" w14:textId="77777777" w:rsidR="00A13D17" w:rsidRPr="00A13D17" w:rsidRDefault="00A13D17" w:rsidP="00A13D17">
            <w:r w:rsidRPr="00A13D17">
              <w:t>5.533994</w:t>
            </w:r>
          </w:p>
        </w:tc>
        <w:tc>
          <w:tcPr>
            <w:tcW w:w="960" w:type="dxa"/>
            <w:noWrap/>
            <w:hideMark/>
          </w:tcPr>
          <w:p w14:paraId="3675D73C" w14:textId="77777777" w:rsidR="00A13D17" w:rsidRPr="00A13D17" w:rsidRDefault="00A13D17" w:rsidP="00A13D17">
            <w:r w:rsidRPr="00A13D17">
              <w:t>6.1627</w:t>
            </w:r>
          </w:p>
        </w:tc>
        <w:tc>
          <w:tcPr>
            <w:tcW w:w="960" w:type="dxa"/>
            <w:noWrap/>
            <w:hideMark/>
          </w:tcPr>
          <w:p w14:paraId="61CEF256" w14:textId="77777777" w:rsidR="00A13D17" w:rsidRPr="00A13D17" w:rsidRDefault="00A13D17" w:rsidP="00A13D17">
            <w:r w:rsidRPr="00A13D17">
              <w:t>2.431262</w:t>
            </w:r>
          </w:p>
        </w:tc>
        <w:tc>
          <w:tcPr>
            <w:tcW w:w="960" w:type="dxa"/>
            <w:noWrap/>
            <w:hideMark/>
          </w:tcPr>
          <w:p w14:paraId="5B33A967" w14:textId="77777777" w:rsidR="00A13D17" w:rsidRPr="00A13D17" w:rsidRDefault="00A13D17" w:rsidP="00A13D17">
            <w:r w:rsidRPr="00A13D17">
              <w:t>2.675191</w:t>
            </w:r>
          </w:p>
        </w:tc>
        <w:tc>
          <w:tcPr>
            <w:tcW w:w="960" w:type="dxa"/>
            <w:noWrap/>
            <w:hideMark/>
          </w:tcPr>
          <w:p w14:paraId="67F6BE4A" w14:textId="77777777" w:rsidR="00A13D17" w:rsidRPr="00A13D17" w:rsidRDefault="00A13D17" w:rsidP="00A13D17">
            <w:r w:rsidRPr="00A13D17">
              <w:t>4.668935</w:t>
            </w:r>
          </w:p>
        </w:tc>
        <w:tc>
          <w:tcPr>
            <w:tcW w:w="960" w:type="dxa"/>
            <w:noWrap/>
            <w:hideMark/>
          </w:tcPr>
          <w:p w14:paraId="7FEF0FF8" w14:textId="77777777" w:rsidR="00A13D17" w:rsidRPr="00A13D17" w:rsidRDefault="00A13D17" w:rsidP="00A13D17">
            <w:r w:rsidRPr="00A13D17">
              <w:t>6.435096</w:t>
            </w:r>
          </w:p>
        </w:tc>
        <w:tc>
          <w:tcPr>
            <w:tcW w:w="960" w:type="dxa"/>
            <w:noWrap/>
            <w:hideMark/>
          </w:tcPr>
          <w:p w14:paraId="11449D4D" w14:textId="77777777" w:rsidR="00A13D17" w:rsidRPr="00A13D17" w:rsidRDefault="00A13D17" w:rsidP="00A13D17">
            <w:r w:rsidRPr="00A13D17">
              <w:t>7.610098</w:t>
            </w:r>
          </w:p>
        </w:tc>
      </w:tr>
      <w:tr w:rsidR="00A13D17" w:rsidRPr="00A13D17" w14:paraId="06A09299" w14:textId="77777777" w:rsidTr="00A13D17">
        <w:trPr>
          <w:trHeight w:val="300"/>
        </w:trPr>
        <w:tc>
          <w:tcPr>
            <w:tcW w:w="960" w:type="dxa"/>
            <w:noWrap/>
            <w:hideMark/>
          </w:tcPr>
          <w:p w14:paraId="648C096A" w14:textId="77777777" w:rsidR="00A13D17" w:rsidRPr="00A13D17" w:rsidRDefault="00A13D17" w:rsidP="00A13D17">
            <w:r w:rsidRPr="00A13D17">
              <w:t>2.824877</w:t>
            </w:r>
          </w:p>
        </w:tc>
        <w:tc>
          <w:tcPr>
            <w:tcW w:w="960" w:type="dxa"/>
            <w:noWrap/>
            <w:hideMark/>
          </w:tcPr>
          <w:p w14:paraId="6B5217F9" w14:textId="77777777" w:rsidR="00A13D17" w:rsidRPr="00A13D17" w:rsidRDefault="00A13D17" w:rsidP="00A13D17">
            <w:r w:rsidRPr="00A13D17">
              <w:t>3.463722</w:t>
            </w:r>
          </w:p>
        </w:tc>
        <w:tc>
          <w:tcPr>
            <w:tcW w:w="960" w:type="dxa"/>
            <w:noWrap/>
            <w:hideMark/>
          </w:tcPr>
          <w:p w14:paraId="476E9DF3" w14:textId="77777777" w:rsidR="00A13D17" w:rsidRPr="00A13D17" w:rsidRDefault="00A13D17" w:rsidP="00A13D17">
            <w:r w:rsidRPr="00A13D17">
              <w:t>5.200654</w:t>
            </w:r>
          </w:p>
        </w:tc>
        <w:tc>
          <w:tcPr>
            <w:tcW w:w="960" w:type="dxa"/>
            <w:noWrap/>
            <w:hideMark/>
          </w:tcPr>
          <w:p w14:paraId="79AE3BBB" w14:textId="77777777" w:rsidR="00A13D17" w:rsidRPr="00A13D17" w:rsidRDefault="00A13D17" w:rsidP="00A13D17">
            <w:r w:rsidRPr="00A13D17">
              <w:t>5.195943</w:t>
            </w:r>
          </w:p>
        </w:tc>
        <w:tc>
          <w:tcPr>
            <w:tcW w:w="960" w:type="dxa"/>
            <w:noWrap/>
            <w:hideMark/>
          </w:tcPr>
          <w:p w14:paraId="2C366793" w14:textId="77777777" w:rsidR="00A13D17" w:rsidRPr="00A13D17" w:rsidRDefault="00A13D17" w:rsidP="00A13D17">
            <w:r w:rsidRPr="00A13D17">
              <w:t>8.561149</w:t>
            </w:r>
          </w:p>
        </w:tc>
        <w:tc>
          <w:tcPr>
            <w:tcW w:w="960" w:type="dxa"/>
            <w:noWrap/>
            <w:hideMark/>
          </w:tcPr>
          <w:p w14:paraId="3E3048F2" w14:textId="77777777" w:rsidR="00A13D17" w:rsidRPr="00A13D17" w:rsidRDefault="00A13D17" w:rsidP="00A13D17">
            <w:r w:rsidRPr="00A13D17">
              <w:t>2.35736</w:t>
            </w:r>
          </w:p>
        </w:tc>
        <w:tc>
          <w:tcPr>
            <w:tcW w:w="960" w:type="dxa"/>
            <w:noWrap/>
            <w:hideMark/>
          </w:tcPr>
          <w:p w14:paraId="5D6B3DE2" w14:textId="77777777" w:rsidR="00A13D17" w:rsidRPr="00A13D17" w:rsidRDefault="00A13D17" w:rsidP="00A13D17">
            <w:r w:rsidRPr="00A13D17">
              <w:t>3.735326</w:t>
            </w:r>
          </w:p>
        </w:tc>
        <w:tc>
          <w:tcPr>
            <w:tcW w:w="960" w:type="dxa"/>
            <w:noWrap/>
            <w:hideMark/>
          </w:tcPr>
          <w:p w14:paraId="7631FC5D" w14:textId="77777777" w:rsidR="00A13D17" w:rsidRPr="00A13D17" w:rsidRDefault="00A13D17" w:rsidP="00A13D17">
            <w:r w:rsidRPr="00A13D17">
              <w:t>4.277272</w:t>
            </w:r>
          </w:p>
        </w:tc>
        <w:tc>
          <w:tcPr>
            <w:tcW w:w="960" w:type="dxa"/>
            <w:noWrap/>
            <w:hideMark/>
          </w:tcPr>
          <w:p w14:paraId="76AB5FE3" w14:textId="77777777" w:rsidR="00A13D17" w:rsidRPr="00A13D17" w:rsidRDefault="00A13D17" w:rsidP="00A13D17">
            <w:r w:rsidRPr="00A13D17">
              <w:t>5.218462</w:t>
            </w:r>
          </w:p>
        </w:tc>
        <w:tc>
          <w:tcPr>
            <w:tcW w:w="960" w:type="dxa"/>
            <w:noWrap/>
            <w:hideMark/>
          </w:tcPr>
          <w:p w14:paraId="278A7B15" w14:textId="77777777" w:rsidR="00A13D17" w:rsidRPr="00A13D17" w:rsidRDefault="00A13D17" w:rsidP="00A13D17">
            <w:r w:rsidRPr="00A13D17">
              <w:t>6.286061</w:t>
            </w:r>
          </w:p>
        </w:tc>
      </w:tr>
      <w:tr w:rsidR="00A13D17" w:rsidRPr="00A13D17" w14:paraId="043E086A" w14:textId="77777777" w:rsidTr="00A13D17">
        <w:trPr>
          <w:trHeight w:val="300"/>
        </w:trPr>
        <w:tc>
          <w:tcPr>
            <w:tcW w:w="960" w:type="dxa"/>
            <w:noWrap/>
            <w:hideMark/>
          </w:tcPr>
          <w:p w14:paraId="5924B360" w14:textId="77777777" w:rsidR="00A13D17" w:rsidRPr="00A13D17" w:rsidRDefault="00A13D17" w:rsidP="00A13D17">
            <w:pPr>
              <w:rPr>
                <w:b/>
                <w:bCs/>
              </w:rPr>
            </w:pPr>
            <w:r w:rsidRPr="00A13D17">
              <w:rPr>
                <w:b/>
                <w:bCs/>
              </w:rPr>
              <w:t>2.117265</w:t>
            </w:r>
          </w:p>
        </w:tc>
        <w:tc>
          <w:tcPr>
            <w:tcW w:w="960" w:type="dxa"/>
            <w:noWrap/>
            <w:hideMark/>
          </w:tcPr>
          <w:p w14:paraId="700241C3" w14:textId="77777777" w:rsidR="00A13D17" w:rsidRPr="00A13D17" w:rsidRDefault="00A13D17" w:rsidP="00A13D17">
            <w:pPr>
              <w:rPr>
                <w:b/>
                <w:bCs/>
              </w:rPr>
            </w:pPr>
            <w:r w:rsidRPr="00A13D17">
              <w:rPr>
                <w:b/>
                <w:bCs/>
              </w:rPr>
              <w:t>2.871858</w:t>
            </w:r>
          </w:p>
        </w:tc>
        <w:tc>
          <w:tcPr>
            <w:tcW w:w="960" w:type="dxa"/>
            <w:noWrap/>
            <w:hideMark/>
          </w:tcPr>
          <w:p w14:paraId="21A1D884" w14:textId="77777777" w:rsidR="00A13D17" w:rsidRPr="00A13D17" w:rsidRDefault="00A13D17" w:rsidP="00A13D17">
            <w:pPr>
              <w:rPr>
                <w:b/>
                <w:bCs/>
              </w:rPr>
            </w:pPr>
            <w:r w:rsidRPr="00A13D17">
              <w:rPr>
                <w:b/>
                <w:bCs/>
              </w:rPr>
              <w:t>4.324796</w:t>
            </w:r>
          </w:p>
        </w:tc>
        <w:tc>
          <w:tcPr>
            <w:tcW w:w="960" w:type="dxa"/>
            <w:noWrap/>
            <w:hideMark/>
          </w:tcPr>
          <w:p w14:paraId="58FC1166" w14:textId="77777777" w:rsidR="00A13D17" w:rsidRPr="00A13D17" w:rsidRDefault="00A13D17" w:rsidP="00A13D17">
            <w:pPr>
              <w:rPr>
                <w:b/>
                <w:bCs/>
              </w:rPr>
            </w:pPr>
            <w:r w:rsidRPr="00A13D17">
              <w:rPr>
                <w:b/>
                <w:bCs/>
              </w:rPr>
              <w:t>5.315018</w:t>
            </w:r>
          </w:p>
        </w:tc>
        <w:tc>
          <w:tcPr>
            <w:tcW w:w="960" w:type="dxa"/>
            <w:noWrap/>
            <w:hideMark/>
          </w:tcPr>
          <w:p w14:paraId="593460E7" w14:textId="77777777" w:rsidR="00A13D17" w:rsidRPr="00A13D17" w:rsidRDefault="00A13D17" w:rsidP="00A13D17">
            <w:pPr>
              <w:rPr>
                <w:b/>
                <w:bCs/>
              </w:rPr>
            </w:pPr>
            <w:r w:rsidRPr="00A13D17">
              <w:rPr>
                <w:b/>
                <w:bCs/>
              </w:rPr>
              <w:t>6.786857</w:t>
            </w:r>
          </w:p>
        </w:tc>
        <w:tc>
          <w:tcPr>
            <w:tcW w:w="960" w:type="dxa"/>
            <w:noWrap/>
            <w:hideMark/>
          </w:tcPr>
          <w:p w14:paraId="49765882" w14:textId="77777777" w:rsidR="00A13D17" w:rsidRPr="00A13D17" w:rsidRDefault="00A13D17" w:rsidP="00A13D17">
            <w:pPr>
              <w:rPr>
                <w:b/>
                <w:bCs/>
              </w:rPr>
            </w:pPr>
            <w:r w:rsidRPr="00A13D17">
              <w:rPr>
                <w:b/>
                <w:bCs/>
              </w:rPr>
              <w:t>2.174319</w:t>
            </w:r>
          </w:p>
        </w:tc>
        <w:tc>
          <w:tcPr>
            <w:tcW w:w="960" w:type="dxa"/>
            <w:noWrap/>
            <w:hideMark/>
          </w:tcPr>
          <w:p w14:paraId="5C2E3DDB" w14:textId="77777777" w:rsidR="00A13D17" w:rsidRPr="00A13D17" w:rsidRDefault="00A13D17" w:rsidP="00A13D17">
            <w:pPr>
              <w:rPr>
                <w:b/>
                <w:bCs/>
              </w:rPr>
            </w:pPr>
            <w:r w:rsidRPr="00A13D17">
              <w:rPr>
                <w:b/>
                <w:bCs/>
              </w:rPr>
              <w:t>2.832834</w:t>
            </w:r>
          </w:p>
        </w:tc>
        <w:tc>
          <w:tcPr>
            <w:tcW w:w="960" w:type="dxa"/>
            <w:noWrap/>
            <w:hideMark/>
          </w:tcPr>
          <w:p w14:paraId="7507D119" w14:textId="77777777" w:rsidR="00A13D17" w:rsidRPr="00A13D17" w:rsidRDefault="00A13D17" w:rsidP="00A13D17">
            <w:pPr>
              <w:rPr>
                <w:b/>
                <w:bCs/>
              </w:rPr>
            </w:pPr>
            <w:r w:rsidRPr="00A13D17">
              <w:rPr>
                <w:b/>
                <w:bCs/>
              </w:rPr>
              <w:t>4.182576</w:t>
            </w:r>
          </w:p>
        </w:tc>
        <w:tc>
          <w:tcPr>
            <w:tcW w:w="960" w:type="dxa"/>
            <w:noWrap/>
            <w:hideMark/>
          </w:tcPr>
          <w:p w14:paraId="47EDA46B" w14:textId="77777777" w:rsidR="00A13D17" w:rsidRPr="00A13D17" w:rsidRDefault="00A13D17" w:rsidP="00A13D17">
            <w:pPr>
              <w:rPr>
                <w:b/>
                <w:bCs/>
              </w:rPr>
            </w:pPr>
            <w:r w:rsidRPr="00A13D17">
              <w:rPr>
                <w:b/>
                <w:bCs/>
              </w:rPr>
              <w:t>5.299409</w:t>
            </w:r>
          </w:p>
        </w:tc>
        <w:tc>
          <w:tcPr>
            <w:tcW w:w="960" w:type="dxa"/>
            <w:noWrap/>
            <w:hideMark/>
          </w:tcPr>
          <w:p w14:paraId="02C96BED" w14:textId="77777777" w:rsidR="00A13D17" w:rsidRPr="00A13D17" w:rsidRDefault="00A13D17" w:rsidP="00A13D17">
            <w:pPr>
              <w:rPr>
                <w:b/>
                <w:bCs/>
              </w:rPr>
            </w:pPr>
            <w:r w:rsidRPr="00A13D17">
              <w:rPr>
                <w:b/>
                <w:bCs/>
              </w:rPr>
              <w:t>6.192744</w:t>
            </w:r>
          </w:p>
        </w:tc>
      </w:tr>
    </w:tbl>
    <w:p w14:paraId="2C212774" w14:textId="3FED99E6" w:rsidR="00435557" w:rsidRDefault="00435557" w:rsidP="00F529BC"/>
    <w:p w14:paraId="14EA1C08" w14:textId="77777777" w:rsidR="00F529BC" w:rsidRDefault="00F529BC" w:rsidP="00DD05AD"/>
    <w:p w14:paraId="427A854E" w14:textId="7158D195" w:rsidR="00650C20" w:rsidRDefault="00650C20" w:rsidP="00DD05AD"/>
    <w:p w14:paraId="776D2F92" w14:textId="77777777" w:rsidR="00650C20" w:rsidRDefault="00650C20" w:rsidP="00DD05AD"/>
    <w:p w14:paraId="27BAEA16" w14:textId="77777777" w:rsidR="00DD05AD" w:rsidRDefault="00DD05AD"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347"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347"/>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Nakhon Si Thammarat</w:t>
            </w:r>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55"/>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F8AD2" w14:textId="77777777" w:rsidR="00AC6210" w:rsidRDefault="00AC6210" w:rsidP="008C5EA2">
      <w:r>
        <w:separator/>
      </w:r>
    </w:p>
  </w:endnote>
  <w:endnote w:type="continuationSeparator" w:id="0">
    <w:p w14:paraId="446B76C6" w14:textId="77777777" w:rsidR="00AC6210" w:rsidRDefault="00AC6210"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676B6" w14:textId="77777777" w:rsidR="00AC6210" w:rsidRDefault="00AC6210" w:rsidP="008C5EA2">
      <w:r>
        <w:separator/>
      </w:r>
    </w:p>
  </w:footnote>
  <w:footnote w:type="continuationSeparator" w:id="0">
    <w:p w14:paraId="4296A68E" w14:textId="77777777" w:rsidR="00AC6210" w:rsidRDefault="00AC6210"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4C1A"/>
    <w:rsid w:val="00005414"/>
    <w:rsid w:val="00005783"/>
    <w:rsid w:val="00006734"/>
    <w:rsid w:val="0000737E"/>
    <w:rsid w:val="000074A9"/>
    <w:rsid w:val="00007E5D"/>
    <w:rsid w:val="0001063B"/>
    <w:rsid w:val="00010A15"/>
    <w:rsid w:val="00010C17"/>
    <w:rsid w:val="000128F8"/>
    <w:rsid w:val="00012F1E"/>
    <w:rsid w:val="00012F6B"/>
    <w:rsid w:val="00013F77"/>
    <w:rsid w:val="00014781"/>
    <w:rsid w:val="00014E59"/>
    <w:rsid w:val="0001500D"/>
    <w:rsid w:val="00016091"/>
    <w:rsid w:val="000160CD"/>
    <w:rsid w:val="000203DA"/>
    <w:rsid w:val="000206BA"/>
    <w:rsid w:val="00021439"/>
    <w:rsid w:val="00021584"/>
    <w:rsid w:val="00021708"/>
    <w:rsid w:val="0002194A"/>
    <w:rsid w:val="000223B7"/>
    <w:rsid w:val="00023017"/>
    <w:rsid w:val="00023646"/>
    <w:rsid w:val="00023E1A"/>
    <w:rsid w:val="000244B7"/>
    <w:rsid w:val="00024A1E"/>
    <w:rsid w:val="00025069"/>
    <w:rsid w:val="000250B0"/>
    <w:rsid w:val="00025551"/>
    <w:rsid w:val="000255A7"/>
    <w:rsid w:val="00025772"/>
    <w:rsid w:val="0002611F"/>
    <w:rsid w:val="000264B4"/>
    <w:rsid w:val="000265F4"/>
    <w:rsid w:val="00030968"/>
    <w:rsid w:val="0003235A"/>
    <w:rsid w:val="00033A67"/>
    <w:rsid w:val="00033B80"/>
    <w:rsid w:val="00033BA7"/>
    <w:rsid w:val="00033D5D"/>
    <w:rsid w:val="00034327"/>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07CF"/>
    <w:rsid w:val="00051658"/>
    <w:rsid w:val="00053126"/>
    <w:rsid w:val="00053447"/>
    <w:rsid w:val="00053715"/>
    <w:rsid w:val="00053A0A"/>
    <w:rsid w:val="00053B74"/>
    <w:rsid w:val="00053EA5"/>
    <w:rsid w:val="00054D81"/>
    <w:rsid w:val="0005558A"/>
    <w:rsid w:val="00055FB4"/>
    <w:rsid w:val="00056ADB"/>
    <w:rsid w:val="00056C77"/>
    <w:rsid w:val="0005751D"/>
    <w:rsid w:val="00057725"/>
    <w:rsid w:val="00057D82"/>
    <w:rsid w:val="00057E6F"/>
    <w:rsid w:val="00060122"/>
    <w:rsid w:val="00061176"/>
    <w:rsid w:val="00061177"/>
    <w:rsid w:val="000617D7"/>
    <w:rsid w:val="0006184B"/>
    <w:rsid w:val="00062749"/>
    <w:rsid w:val="00063F2C"/>
    <w:rsid w:val="000640CE"/>
    <w:rsid w:val="000641EF"/>
    <w:rsid w:val="0006533E"/>
    <w:rsid w:val="00065EB3"/>
    <w:rsid w:val="00067A32"/>
    <w:rsid w:val="00067D2F"/>
    <w:rsid w:val="00067F83"/>
    <w:rsid w:val="00072413"/>
    <w:rsid w:val="00072CC5"/>
    <w:rsid w:val="00072D70"/>
    <w:rsid w:val="0007379C"/>
    <w:rsid w:val="00073AE6"/>
    <w:rsid w:val="000742C3"/>
    <w:rsid w:val="00074631"/>
    <w:rsid w:val="00074999"/>
    <w:rsid w:val="00074FF2"/>
    <w:rsid w:val="000754E7"/>
    <w:rsid w:val="000759DF"/>
    <w:rsid w:val="00075B02"/>
    <w:rsid w:val="00076067"/>
    <w:rsid w:val="00076951"/>
    <w:rsid w:val="00076A69"/>
    <w:rsid w:val="00076E06"/>
    <w:rsid w:val="00076EAE"/>
    <w:rsid w:val="000771EA"/>
    <w:rsid w:val="0008005A"/>
    <w:rsid w:val="000811AC"/>
    <w:rsid w:val="0008124E"/>
    <w:rsid w:val="00081DE6"/>
    <w:rsid w:val="00082CE3"/>
    <w:rsid w:val="0008338D"/>
    <w:rsid w:val="00083AD4"/>
    <w:rsid w:val="000845E1"/>
    <w:rsid w:val="00084A3B"/>
    <w:rsid w:val="00084C8C"/>
    <w:rsid w:val="000858EA"/>
    <w:rsid w:val="0008592A"/>
    <w:rsid w:val="00087970"/>
    <w:rsid w:val="000902B9"/>
    <w:rsid w:val="000917E3"/>
    <w:rsid w:val="00091865"/>
    <w:rsid w:val="00092179"/>
    <w:rsid w:val="000933C7"/>
    <w:rsid w:val="00093BF3"/>
    <w:rsid w:val="00093C2D"/>
    <w:rsid w:val="00093DAF"/>
    <w:rsid w:val="000943F7"/>
    <w:rsid w:val="00094609"/>
    <w:rsid w:val="0009616F"/>
    <w:rsid w:val="000A0067"/>
    <w:rsid w:val="000A09D5"/>
    <w:rsid w:val="000A14AC"/>
    <w:rsid w:val="000A2806"/>
    <w:rsid w:val="000A3126"/>
    <w:rsid w:val="000A313D"/>
    <w:rsid w:val="000A32C5"/>
    <w:rsid w:val="000A38C6"/>
    <w:rsid w:val="000A5652"/>
    <w:rsid w:val="000A58F6"/>
    <w:rsid w:val="000A65F5"/>
    <w:rsid w:val="000A6EFE"/>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476"/>
    <w:rsid w:val="000C6B59"/>
    <w:rsid w:val="000C6D90"/>
    <w:rsid w:val="000C6E8E"/>
    <w:rsid w:val="000C7FB6"/>
    <w:rsid w:val="000D2E62"/>
    <w:rsid w:val="000D366E"/>
    <w:rsid w:val="000D3C2C"/>
    <w:rsid w:val="000D3ED4"/>
    <w:rsid w:val="000D4869"/>
    <w:rsid w:val="000D4B48"/>
    <w:rsid w:val="000D5E74"/>
    <w:rsid w:val="000D7F02"/>
    <w:rsid w:val="000E05C7"/>
    <w:rsid w:val="000E07F3"/>
    <w:rsid w:val="000E22E1"/>
    <w:rsid w:val="000E232A"/>
    <w:rsid w:val="000E2527"/>
    <w:rsid w:val="000E40A9"/>
    <w:rsid w:val="000E4D76"/>
    <w:rsid w:val="000E5874"/>
    <w:rsid w:val="000E5FCF"/>
    <w:rsid w:val="000E6102"/>
    <w:rsid w:val="000E6A45"/>
    <w:rsid w:val="000E7D8A"/>
    <w:rsid w:val="000F0242"/>
    <w:rsid w:val="000F1A85"/>
    <w:rsid w:val="000F1FE9"/>
    <w:rsid w:val="000F20EB"/>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26901"/>
    <w:rsid w:val="00126DD1"/>
    <w:rsid w:val="001302C8"/>
    <w:rsid w:val="001308FF"/>
    <w:rsid w:val="00130CB9"/>
    <w:rsid w:val="00131750"/>
    <w:rsid w:val="0013175C"/>
    <w:rsid w:val="00131CB8"/>
    <w:rsid w:val="00131FC8"/>
    <w:rsid w:val="001328CF"/>
    <w:rsid w:val="0013465C"/>
    <w:rsid w:val="00134BA3"/>
    <w:rsid w:val="00135455"/>
    <w:rsid w:val="00136680"/>
    <w:rsid w:val="00136A00"/>
    <w:rsid w:val="001370C2"/>
    <w:rsid w:val="001376D8"/>
    <w:rsid w:val="00137E57"/>
    <w:rsid w:val="0014064E"/>
    <w:rsid w:val="00140F5F"/>
    <w:rsid w:val="00142251"/>
    <w:rsid w:val="001425AA"/>
    <w:rsid w:val="00142CDA"/>
    <w:rsid w:val="001431D3"/>
    <w:rsid w:val="00143D17"/>
    <w:rsid w:val="00143DF4"/>
    <w:rsid w:val="001451E0"/>
    <w:rsid w:val="001455E9"/>
    <w:rsid w:val="00145684"/>
    <w:rsid w:val="001456A3"/>
    <w:rsid w:val="001456DA"/>
    <w:rsid w:val="00146059"/>
    <w:rsid w:val="00146FD4"/>
    <w:rsid w:val="00147B67"/>
    <w:rsid w:val="001508EC"/>
    <w:rsid w:val="00150BD4"/>
    <w:rsid w:val="001517E0"/>
    <w:rsid w:val="001521E6"/>
    <w:rsid w:val="00154DEB"/>
    <w:rsid w:val="001551B4"/>
    <w:rsid w:val="00155A75"/>
    <w:rsid w:val="0015629C"/>
    <w:rsid w:val="001572A8"/>
    <w:rsid w:val="001578EC"/>
    <w:rsid w:val="0016217E"/>
    <w:rsid w:val="00162951"/>
    <w:rsid w:val="00163A63"/>
    <w:rsid w:val="00163CE3"/>
    <w:rsid w:val="00163E15"/>
    <w:rsid w:val="001640EA"/>
    <w:rsid w:val="001646DF"/>
    <w:rsid w:val="00164883"/>
    <w:rsid w:val="00166183"/>
    <w:rsid w:val="00166317"/>
    <w:rsid w:val="00166EB6"/>
    <w:rsid w:val="001674DA"/>
    <w:rsid w:val="0017032A"/>
    <w:rsid w:val="00170412"/>
    <w:rsid w:val="001704AE"/>
    <w:rsid w:val="0017069B"/>
    <w:rsid w:val="00171004"/>
    <w:rsid w:val="001710E0"/>
    <w:rsid w:val="001715AB"/>
    <w:rsid w:val="00171831"/>
    <w:rsid w:val="00171E16"/>
    <w:rsid w:val="00171FD3"/>
    <w:rsid w:val="0017284E"/>
    <w:rsid w:val="0017286D"/>
    <w:rsid w:val="00172A3E"/>
    <w:rsid w:val="00172F80"/>
    <w:rsid w:val="00173662"/>
    <w:rsid w:val="00173C64"/>
    <w:rsid w:val="0017444E"/>
    <w:rsid w:val="00174644"/>
    <w:rsid w:val="00175F39"/>
    <w:rsid w:val="00176134"/>
    <w:rsid w:val="00177817"/>
    <w:rsid w:val="00180A95"/>
    <w:rsid w:val="0018168A"/>
    <w:rsid w:val="00181982"/>
    <w:rsid w:val="00181DC1"/>
    <w:rsid w:val="00181DD9"/>
    <w:rsid w:val="001821C8"/>
    <w:rsid w:val="00182598"/>
    <w:rsid w:val="00182FA3"/>
    <w:rsid w:val="00183F96"/>
    <w:rsid w:val="001842B2"/>
    <w:rsid w:val="00184762"/>
    <w:rsid w:val="0018480A"/>
    <w:rsid w:val="001856DE"/>
    <w:rsid w:val="00185743"/>
    <w:rsid w:val="001858DB"/>
    <w:rsid w:val="0018591E"/>
    <w:rsid w:val="00185FBC"/>
    <w:rsid w:val="00186635"/>
    <w:rsid w:val="00186C0D"/>
    <w:rsid w:val="00186C6A"/>
    <w:rsid w:val="001873B0"/>
    <w:rsid w:val="00187428"/>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1EF"/>
    <w:rsid w:val="001A4EAE"/>
    <w:rsid w:val="001A52B5"/>
    <w:rsid w:val="001A54A5"/>
    <w:rsid w:val="001A6AB9"/>
    <w:rsid w:val="001A6B99"/>
    <w:rsid w:val="001A6C47"/>
    <w:rsid w:val="001A6E44"/>
    <w:rsid w:val="001A6FCA"/>
    <w:rsid w:val="001A7729"/>
    <w:rsid w:val="001B044E"/>
    <w:rsid w:val="001B07B1"/>
    <w:rsid w:val="001B0D1A"/>
    <w:rsid w:val="001B0FD7"/>
    <w:rsid w:val="001B27EC"/>
    <w:rsid w:val="001B317E"/>
    <w:rsid w:val="001B31C3"/>
    <w:rsid w:val="001B3FA2"/>
    <w:rsid w:val="001B3FED"/>
    <w:rsid w:val="001B562A"/>
    <w:rsid w:val="001B69CD"/>
    <w:rsid w:val="001B6A64"/>
    <w:rsid w:val="001B7143"/>
    <w:rsid w:val="001B75B4"/>
    <w:rsid w:val="001B781D"/>
    <w:rsid w:val="001B7D3F"/>
    <w:rsid w:val="001C15FC"/>
    <w:rsid w:val="001C1D34"/>
    <w:rsid w:val="001C23A3"/>
    <w:rsid w:val="001C319A"/>
    <w:rsid w:val="001C3234"/>
    <w:rsid w:val="001C35FD"/>
    <w:rsid w:val="001C36F4"/>
    <w:rsid w:val="001C3F96"/>
    <w:rsid w:val="001C4A2D"/>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48CF"/>
    <w:rsid w:val="001E48EB"/>
    <w:rsid w:val="001E4BE0"/>
    <w:rsid w:val="001E591A"/>
    <w:rsid w:val="001E5AC8"/>
    <w:rsid w:val="001E6110"/>
    <w:rsid w:val="001E6DF6"/>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244"/>
    <w:rsid w:val="001F7D9F"/>
    <w:rsid w:val="001F7E61"/>
    <w:rsid w:val="001F7F53"/>
    <w:rsid w:val="001F7F9B"/>
    <w:rsid w:val="00200D68"/>
    <w:rsid w:val="002016BE"/>
    <w:rsid w:val="002021E7"/>
    <w:rsid w:val="00202C70"/>
    <w:rsid w:val="0020430D"/>
    <w:rsid w:val="00205DA5"/>
    <w:rsid w:val="00205DB2"/>
    <w:rsid w:val="00205FEC"/>
    <w:rsid w:val="00206626"/>
    <w:rsid w:val="00207406"/>
    <w:rsid w:val="0021027A"/>
    <w:rsid w:val="0021098D"/>
    <w:rsid w:val="00210C42"/>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33"/>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0FCB"/>
    <w:rsid w:val="0023134A"/>
    <w:rsid w:val="00231AC5"/>
    <w:rsid w:val="00231B92"/>
    <w:rsid w:val="00232E34"/>
    <w:rsid w:val="002336F7"/>
    <w:rsid w:val="00233893"/>
    <w:rsid w:val="00233A2A"/>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47D1"/>
    <w:rsid w:val="002458CC"/>
    <w:rsid w:val="00246932"/>
    <w:rsid w:val="00247B31"/>
    <w:rsid w:val="00250083"/>
    <w:rsid w:val="00251344"/>
    <w:rsid w:val="00251983"/>
    <w:rsid w:val="00251F66"/>
    <w:rsid w:val="0025271D"/>
    <w:rsid w:val="00252CC1"/>
    <w:rsid w:val="00252E91"/>
    <w:rsid w:val="00252FF1"/>
    <w:rsid w:val="002533FF"/>
    <w:rsid w:val="0025371D"/>
    <w:rsid w:val="002539F0"/>
    <w:rsid w:val="00254BDB"/>
    <w:rsid w:val="00254DE1"/>
    <w:rsid w:val="00254E4B"/>
    <w:rsid w:val="00255597"/>
    <w:rsid w:val="00256B31"/>
    <w:rsid w:val="002578D5"/>
    <w:rsid w:val="00261FD0"/>
    <w:rsid w:val="00262026"/>
    <w:rsid w:val="0026249B"/>
    <w:rsid w:val="00263106"/>
    <w:rsid w:val="00263EBC"/>
    <w:rsid w:val="0026541F"/>
    <w:rsid w:val="002654AA"/>
    <w:rsid w:val="002659C4"/>
    <w:rsid w:val="00267A72"/>
    <w:rsid w:val="002701A0"/>
    <w:rsid w:val="00270469"/>
    <w:rsid w:val="00270661"/>
    <w:rsid w:val="00270799"/>
    <w:rsid w:val="0027102D"/>
    <w:rsid w:val="002711CE"/>
    <w:rsid w:val="00272EAB"/>
    <w:rsid w:val="00273CC3"/>
    <w:rsid w:val="00273F88"/>
    <w:rsid w:val="00274151"/>
    <w:rsid w:val="00275558"/>
    <w:rsid w:val="00275964"/>
    <w:rsid w:val="00276007"/>
    <w:rsid w:val="002766BE"/>
    <w:rsid w:val="00276D6C"/>
    <w:rsid w:val="00277A38"/>
    <w:rsid w:val="00280151"/>
    <w:rsid w:val="00280545"/>
    <w:rsid w:val="0028063D"/>
    <w:rsid w:val="002812A7"/>
    <w:rsid w:val="0028192F"/>
    <w:rsid w:val="002828CA"/>
    <w:rsid w:val="00283CD1"/>
    <w:rsid w:val="00284A7F"/>
    <w:rsid w:val="00284B50"/>
    <w:rsid w:val="00285C87"/>
    <w:rsid w:val="00286DE7"/>
    <w:rsid w:val="00290195"/>
    <w:rsid w:val="002911CB"/>
    <w:rsid w:val="0029292E"/>
    <w:rsid w:val="002929B0"/>
    <w:rsid w:val="0029314E"/>
    <w:rsid w:val="002936FA"/>
    <w:rsid w:val="002937C6"/>
    <w:rsid w:val="00294693"/>
    <w:rsid w:val="0029589C"/>
    <w:rsid w:val="002958A2"/>
    <w:rsid w:val="00296127"/>
    <w:rsid w:val="0029631F"/>
    <w:rsid w:val="0029632D"/>
    <w:rsid w:val="00297A8E"/>
    <w:rsid w:val="00297CB9"/>
    <w:rsid w:val="002A1524"/>
    <w:rsid w:val="002A19EB"/>
    <w:rsid w:val="002A1A97"/>
    <w:rsid w:val="002A27EE"/>
    <w:rsid w:val="002A2C21"/>
    <w:rsid w:val="002A2C25"/>
    <w:rsid w:val="002A349A"/>
    <w:rsid w:val="002A5034"/>
    <w:rsid w:val="002A543D"/>
    <w:rsid w:val="002A54DF"/>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2A0"/>
    <w:rsid w:val="002D5CF1"/>
    <w:rsid w:val="002D5ED9"/>
    <w:rsid w:val="002D61F7"/>
    <w:rsid w:val="002D7287"/>
    <w:rsid w:val="002D7811"/>
    <w:rsid w:val="002D7881"/>
    <w:rsid w:val="002D7D17"/>
    <w:rsid w:val="002E0267"/>
    <w:rsid w:val="002E0E2F"/>
    <w:rsid w:val="002E1D60"/>
    <w:rsid w:val="002E1E41"/>
    <w:rsid w:val="002E236B"/>
    <w:rsid w:val="002E2AB4"/>
    <w:rsid w:val="002E2F2E"/>
    <w:rsid w:val="002E349C"/>
    <w:rsid w:val="002E3AAB"/>
    <w:rsid w:val="002E3F6E"/>
    <w:rsid w:val="002E513E"/>
    <w:rsid w:val="002E60FF"/>
    <w:rsid w:val="002E6689"/>
    <w:rsid w:val="002E6B96"/>
    <w:rsid w:val="002E7036"/>
    <w:rsid w:val="002E72AE"/>
    <w:rsid w:val="002E7C4B"/>
    <w:rsid w:val="002F082D"/>
    <w:rsid w:val="002F08A6"/>
    <w:rsid w:val="002F20A5"/>
    <w:rsid w:val="002F35BC"/>
    <w:rsid w:val="002F445C"/>
    <w:rsid w:val="002F457E"/>
    <w:rsid w:val="002F47DC"/>
    <w:rsid w:val="002F4D4F"/>
    <w:rsid w:val="002F640A"/>
    <w:rsid w:val="002F6E08"/>
    <w:rsid w:val="00300CC2"/>
    <w:rsid w:val="003013E7"/>
    <w:rsid w:val="0030269B"/>
    <w:rsid w:val="00302E82"/>
    <w:rsid w:val="00302FF7"/>
    <w:rsid w:val="003031F7"/>
    <w:rsid w:val="00304497"/>
    <w:rsid w:val="00304612"/>
    <w:rsid w:val="00304F3D"/>
    <w:rsid w:val="003058F9"/>
    <w:rsid w:val="00305DE8"/>
    <w:rsid w:val="00306B2D"/>
    <w:rsid w:val="003100D9"/>
    <w:rsid w:val="0031048E"/>
    <w:rsid w:val="00311329"/>
    <w:rsid w:val="0031186A"/>
    <w:rsid w:val="0031213A"/>
    <w:rsid w:val="00313D3E"/>
    <w:rsid w:val="0031425E"/>
    <w:rsid w:val="00314D88"/>
    <w:rsid w:val="00315721"/>
    <w:rsid w:val="00316645"/>
    <w:rsid w:val="003168F6"/>
    <w:rsid w:val="00320932"/>
    <w:rsid w:val="003229CC"/>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1D46"/>
    <w:rsid w:val="00332775"/>
    <w:rsid w:val="00332909"/>
    <w:rsid w:val="00332DAE"/>
    <w:rsid w:val="0033364B"/>
    <w:rsid w:val="00333A10"/>
    <w:rsid w:val="00333B2E"/>
    <w:rsid w:val="00333D19"/>
    <w:rsid w:val="00335C0D"/>
    <w:rsid w:val="00336953"/>
    <w:rsid w:val="003370C2"/>
    <w:rsid w:val="00337286"/>
    <w:rsid w:val="003404D0"/>
    <w:rsid w:val="003405C4"/>
    <w:rsid w:val="003407AA"/>
    <w:rsid w:val="003409E1"/>
    <w:rsid w:val="00340B33"/>
    <w:rsid w:val="0034105F"/>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4FBC"/>
    <w:rsid w:val="0035501F"/>
    <w:rsid w:val="003553F1"/>
    <w:rsid w:val="00355DD4"/>
    <w:rsid w:val="00356058"/>
    <w:rsid w:val="003560EE"/>
    <w:rsid w:val="003565AB"/>
    <w:rsid w:val="00357D61"/>
    <w:rsid w:val="00361488"/>
    <w:rsid w:val="003617B5"/>
    <w:rsid w:val="00361A1B"/>
    <w:rsid w:val="00361D3E"/>
    <w:rsid w:val="00362CCA"/>
    <w:rsid w:val="00362E94"/>
    <w:rsid w:val="0036424C"/>
    <w:rsid w:val="00364A2A"/>
    <w:rsid w:val="003650BC"/>
    <w:rsid w:val="00365878"/>
    <w:rsid w:val="003662BA"/>
    <w:rsid w:val="0036636A"/>
    <w:rsid w:val="0036677B"/>
    <w:rsid w:val="0037046C"/>
    <w:rsid w:val="00370C7D"/>
    <w:rsid w:val="00371A3A"/>
    <w:rsid w:val="00371EEF"/>
    <w:rsid w:val="00371F61"/>
    <w:rsid w:val="0037285F"/>
    <w:rsid w:val="00372A91"/>
    <w:rsid w:val="0037363F"/>
    <w:rsid w:val="00374A4A"/>
    <w:rsid w:val="00374EE8"/>
    <w:rsid w:val="00374FB5"/>
    <w:rsid w:val="003769B2"/>
    <w:rsid w:val="0037799D"/>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00BE"/>
    <w:rsid w:val="003A16D0"/>
    <w:rsid w:val="003A19A7"/>
    <w:rsid w:val="003A1F11"/>
    <w:rsid w:val="003A26E0"/>
    <w:rsid w:val="003A27D0"/>
    <w:rsid w:val="003A2936"/>
    <w:rsid w:val="003A2A4C"/>
    <w:rsid w:val="003A3068"/>
    <w:rsid w:val="003A3269"/>
    <w:rsid w:val="003A3F86"/>
    <w:rsid w:val="003A4711"/>
    <w:rsid w:val="003A511B"/>
    <w:rsid w:val="003A5277"/>
    <w:rsid w:val="003A5BB1"/>
    <w:rsid w:val="003A651A"/>
    <w:rsid w:val="003A6877"/>
    <w:rsid w:val="003B0572"/>
    <w:rsid w:val="003B0F42"/>
    <w:rsid w:val="003B1302"/>
    <w:rsid w:val="003B134A"/>
    <w:rsid w:val="003B1745"/>
    <w:rsid w:val="003B1A30"/>
    <w:rsid w:val="003B1BB7"/>
    <w:rsid w:val="003B20DE"/>
    <w:rsid w:val="003B2F86"/>
    <w:rsid w:val="003B371F"/>
    <w:rsid w:val="003B5A42"/>
    <w:rsid w:val="003B6FCD"/>
    <w:rsid w:val="003B71BE"/>
    <w:rsid w:val="003C0930"/>
    <w:rsid w:val="003C1569"/>
    <w:rsid w:val="003C1FD3"/>
    <w:rsid w:val="003C20D4"/>
    <w:rsid w:val="003C2783"/>
    <w:rsid w:val="003C341F"/>
    <w:rsid w:val="003C3DAB"/>
    <w:rsid w:val="003C5239"/>
    <w:rsid w:val="003C5475"/>
    <w:rsid w:val="003C57F9"/>
    <w:rsid w:val="003C5910"/>
    <w:rsid w:val="003C722D"/>
    <w:rsid w:val="003C7B06"/>
    <w:rsid w:val="003D1C23"/>
    <w:rsid w:val="003D1E1E"/>
    <w:rsid w:val="003D2259"/>
    <w:rsid w:val="003D2444"/>
    <w:rsid w:val="003D2A6B"/>
    <w:rsid w:val="003D2F8B"/>
    <w:rsid w:val="003D352C"/>
    <w:rsid w:val="003D459E"/>
    <w:rsid w:val="003D4893"/>
    <w:rsid w:val="003D701F"/>
    <w:rsid w:val="003D73B2"/>
    <w:rsid w:val="003E288C"/>
    <w:rsid w:val="003E35EF"/>
    <w:rsid w:val="003E39AD"/>
    <w:rsid w:val="003E5BF9"/>
    <w:rsid w:val="003E644E"/>
    <w:rsid w:val="003E6FF2"/>
    <w:rsid w:val="003E707E"/>
    <w:rsid w:val="003E73B1"/>
    <w:rsid w:val="003E792B"/>
    <w:rsid w:val="003E7BE7"/>
    <w:rsid w:val="003F013E"/>
    <w:rsid w:val="003F01D5"/>
    <w:rsid w:val="003F0485"/>
    <w:rsid w:val="003F071C"/>
    <w:rsid w:val="003F0B82"/>
    <w:rsid w:val="003F1C2E"/>
    <w:rsid w:val="003F2121"/>
    <w:rsid w:val="003F2281"/>
    <w:rsid w:val="003F2736"/>
    <w:rsid w:val="003F2E40"/>
    <w:rsid w:val="003F3B9D"/>
    <w:rsid w:val="003F4F0F"/>
    <w:rsid w:val="003F4FC5"/>
    <w:rsid w:val="003F6D78"/>
    <w:rsid w:val="003F7259"/>
    <w:rsid w:val="003F7DA5"/>
    <w:rsid w:val="004004FE"/>
    <w:rsid w:val="004026CB"/>
    <w:rsid w:val="004034FF"/>
    <w:rsid w:val="00403839"/>
    <w:rsid w:val="00403F5E"/>
    <w:rsid w:val="004046EF"/>
    <w:rsid w:val="004048C7"/>
    <w:rsid w:val="00404AA9"/>
    <w:rsid w:val="00404F3D"/>
    <w:rsid w:val="004057CB"/>
    <w:rsid w:val="00405C7F"/>
    <w:rsid w:val="004061BD"/>
    <w:rsid w:val="00406A9B"/>
    <w:rsid w:val="00407D03"/>
    <w:rsid w:val="00407D69"/>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27F1C"/>
    <w:rsid w:val="00432696"/>
    <w:rsid w:val="004327F7"/>
    <w:rsid w:val="004328E4"/>
    <w:rsid w:val="00432936"/>
    <w:rsid w:val="00433410"/>
    <w:rsid w:val="00433825"/>
    <w:rsid w:val="004352BE"/>
    <w:rsid w:val="00435557"/>
    <w:rsid w:val="00435665"/>
    <w:rsid w:val="00435AEB"/>
    <w:rsid w:val="00437758"/>
    <w:rsid w:val="004403A8"/>
    <w:rsid w:val="00441267"/>
    <w:rsid w:val="004415CF"/>
    <w:rsid w:val="00441DE7"/>
    <w:rsid w:val="0044372A"/>
    <w:rsid w:val="00443B91"/>
    <w:rsid w:val="00443DCE"/>
    <w:rsid w:val="00444311"/>
    <w:rsid w:val="00445464"/>
    <w:rsid w:val="00445E60"/>
    <w:rsid w:val="00446531"/>
    <w:rsid w:val="00446DA3"/>
    <w:rsid w:val="0044738A"/>
    <w:rsid w:val="00450F05"/>
    <w:rsid w:val="004513BE"/>
    <w:rsid w:val="004517DB"/>
    <w:rsid w:val="00452008"/>
    <w:rsid w:val="00452340"/>
    <w:rsid w:val="00452DF7"/>
    <w:rsid w:val="00453ACA"/>
    <w:rsid w:val="00453D7C"/>
    <w:rsid w:val="00454528"/>
    <w:rsid w:val="00454CE9"/>
    <w:rsid w:val="004557CA"/>
    <w:rsid w:val="00455D82"/>
    <w:rsid w:val="00456301"/>
    <w:rsid w:val="004565F1"/>
    <w:rsid w:val="00456926"/>
    <w:rsid w:val="00457DCB"/>
    <w:rsid w:val="004615E0"/>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2B4"/>
    <w:rsid w:val="00471BD6"/>
    <w:rsid w:val="00472572"/>
    <w:rsid w:val="00473D2F"/>
    <w:rsid w:val="0047410A"/>
    <w:rsid w:val="00476739"/>
    <w:rsid w:val="00476C6D"/>
    <w:rsid w:val="004778D3"/>
    <w:rsid w:val="00477D76"/>
    <w:rsid w:val="004809CD"/>
    <w:rsid w:val="004812B3"/>
    <w:rsid w:val="004819FC"/>
    <w:rsid w:val="00482201"/>
    <w:rsid w:val="00482F34"/>
    <w:rsid w:val="00483422"/>
    <w:rsid w:val="004837F6"/>
    <w:rsid w:val="00483B6F"/>
    <w:rsid w:val="00484937"/>
    <w:rsid w:val="00485A4D"/>
    <w:rsid w:val="00485CA9"/>
    <w:rsid w:val="004867F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11"/>
    <w:rsid w:val="004A1626"/>
    <w:rsid w:val="004A176F"/>
    <w:rsid w:val="004A40F1"/>
    <w:rsid w:val="004A43F1"/>
    <w:rsid w:val="004A58B0"/>
    <w:rsid w:val="004A6782"/>
    <w:rsid w:val="004A6936"/>
    <w:rsid w:val="004A72DB"/>
    <w:rsid w:val="004A73FD"/>
    <w:rsid w:val="004A763E"/>
    <w:rsid w:val="004A7740"/>
    <w:rsid w:val="004A7A89"/>
    <w:rsid w:val="004B02F8"/>
    <w:rsid w:val="004B058F"/>
    <w:rsid w:val="004B08D6"/>
    <w:rsid w:val="004B0992"/>
    <w:rsid w:val="004B0DF5"/>
    <w:rsid w:val="004B1316"/>
    <w:rsid w:val="004B15C6"/>
    <w:rsid w:val="004B2D2B"/>
    <w:rsid w:val="004B3E5F"/>
    <w:rsid w:val="004B4453"/>
    <w:rsid w:val="004B4956"/>
    <w:rsid w:val="004B4EA6"/>
    <w:rsid w:val="004B4F40"/>
    <w:rsid w:val="004B5BC8"/>
    <w:rsid w:val="004B6AB2"/>
    <w:rsid w:val="004B6D8B"/>
    <w:rsid w:val="004B70A0"/>
    <w:rsid w:val="004C0009"/>
    <w:rsid w:val="004C0557"/>
    <w:rsid w:val="004C125F"/>
    <w:rsid w:val="004C16DC"/>
    <w:rsid w:val="004C2F1D"/>
    <w:rsid w:val="004C30DD"/>
    <w:rsid w:val="004C461D"/>
    <w:rsid w:val="004C4D29"/>
    <w:rsid w:val="004C56C3"/>
    <w:rsid w:val="004C5AE7"/>
    <w:rsid w:val="004C5B96"/>
    <w:rsid w:val="004C6C50"/>
    <w:rsid w:val="004C74F6"/>
    <w:rsid w:val="004C7737"/>
    <w:rsid w:val="004D036E"/>
    <w:rsid w:val="004D0D22"/>
    <w:rsid w:val="004D15BB"/>
    <w:rsid w:val="004D1AFB"/>
    <w:rsid w:val="004D24B6"/>
    <w:rsid w:val="004D2549"/>
    <w:rsid w:val="004D2789"/>
    <w:rsid w:val="004D452E"/>
    <w:rsid w:val="004D5199"/>
    <w:rsid w:val="004D5F7D"/>
    <w:rsid w:val="004D69E2"/>
    <w:rsid w:val="004D70C7"/>
    <w:rsid w:val="004D7458"/>
    <w:rsid w:val="004D75CD"/>
    <w:rsid w:val="004D76AE"/>
    <w:rsid w:val="004E065A"/>
    <w:rsid w:val="004E2051"/>
    <w:rsid w:val="004E2CAF"/>
    <w:rsid w:val="004E3BCC"/>
    <w:rsid w:val="004E4421"/>
    <w:rsid w:val="004E4CE0"/>
    <w:rsid w:val="004E572E"/>
    <w:rsid w:val="004E5F03"/>
    <w:rsid w:val="004E6689"/>
    <w:rsid w:val="004E6AA4"/>
    <w:rsid w:val="004E6BA5"/>
    <w:rsid w:val="004E6FBB"/>
    <w:rsid w:val="004E7ABB"/>
    <w:rsid w:val="004F0307"/>
    <w:rsid w:val="004F162D"/>
    <w:rsid w:val="004F282D"/>
    <w:rsid w:val="004F2D8A"/>
    <w:rsid w:val="004F3280"/>
    <w:rsid w:val="004F33E1"/>
    <w:rsid w:val="004F3851"/>
    <w:rsid w:val="004F417A"/>
    <w:rsid w:val="004F47E5"/>
    <w:rsid w:val="004F4876"/>
    <w:rsid w:val="004F4A3D"/>
    <w:rsid w:val="004F4A90"/>
    <w:rsid w:val="004F525C"/>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400"/>
    <w:rsid w:val="00520BC6"/>
    <w:rsid w:val="00520C42"/>
    <w:rsid w:val="00520F31"/>
    <w:rsid w:val="005226A7"/>
    <w:rsid w:val="005231DE"/>
    <w:rsid w:val="005236D8"/>
    <w:rsid w:val="00523E19"/>
    <w:rsid w:val="00523E3E"/>
    <w:rsid w:val="005240BF"/>
    <w:rsid w:val="005256F7"/>
    <w:rsid w:val="00525D5D"/>
    <w:rsid w:val="0052616F"/>
    <w:rsid w:val="005263D4"/>
    <w:rsid w:val="005264C4"/>
    <w:rsid w:val="0052667A"/>
    <w:rsid w:val="00526808"/>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625D"/>
    <w:rsid w:val="005376DD"/>
    <w:rsid w:val="005378AA"/>
    <w:rsid w:val="00537C81"/>
    <w:rsid w:val="00537FB6"/>
    <w:rsid w:val="00540934"/>
    <w:rsid w:val="005409E5"/>
    <w:rsid w:val="00540D0F"/>
    <w:rsid w:val="005415F5"/>
    <w:rsid w:val="00542028"/>
    <w:rsid w:val="00542475"/>
    <w:rsid w:val="00542FCD"/>
    <w:rsid w:val="00544452"/>
    <w:rsid w:val="00544ECD"/>
    <w:rsid w:val="0054545A"/>
    <w:rsid w:val="005458BA"/>
    <w:rsid w:val="00546F98"/>
    <w:rsid w:val="0054751C"/>
    <w:rsid w:val="005477F6"/>
    <w:rsid w:val="00547DBF"/>
    <w:rsid w:val="0055072E"/>
    <w:rsid w:val="00550A97"/>
    <w:rsid w:val="00550BC7"/>
    <w:rsid w:val="00550F3F"/>
    <w:rsid w:val="00551926"/>
    <w:rsid w:val="00552350"/>
    <w:rsid w:val="00552353"/>
    <w:rsid w:val="00552810"/>
    <w:rsid w:val="005528D8"/>
    <w:rsid w:val="00552940"/>
    <w:rsid w:val="00552B0D"/>
    <w:rsid w:val="005542CD"/>
    <w:rsid w:val="00554895"/>
    <w:rsid w:val="00555AD4"/>
    <w:rsid w:val="00556697"/>
    <w:rsid w:val="00556F7A"/>
    <w:rsid w:val="00557333"/>
    <w:rsid w:val="00560417"/>
    <w:rsid w:val="00560E1E"/>
    <w:rsid w:val="00561DED"/>
    <w:rsid w:val="005622FE"/>
    <w:rsid w:val="00563443"/>
    <w:rsid w:val="005638BF"/>
    <w:rsid w:val="0056394F"/>
    <w:rsid w:val="00563CB8"/>
    <w:rsid w:val="00563D78"/>
    <w:rsid w:val="00564271"/>
    <w:rsid w:val="00564951"/>
    <w:rsid w:val="005654B9"/>
    <w:rsid w:val="0056656D"/>
    <w:rsid w:val="00566A2A"/>
    <w:rsid w:val="00567A8D"/>
    <w:rsid w:val="00570878"/>
    <w:rsid w:val="00571281"/>
    <w:rsid w:val="00571732"/>
    <w:rsid w:val="00571883"/>
    <w:rsid w:val="005718AF"/>
    <w:rsid w:val="00571CE5"/>
    <w:rsid w:val="00572425"/>
    <w:rsid w:val="00572A37"/>
    <w:rsid w:val="005732E7"/>
    <w:rsid w:val="00574357"/>
    <w:rsid w:val="00574CF8"/>
    <w:rsid w:val="00575856"/>
    <w:rsid w:val="00576011"/>
    <w:rsid w:val="0057661A"/>
    <w:rsid w:val="0058075A"/>
    <w:rsid w:val="00580BFC"/>
    <w:rsid w:val="00581693"/>
    <w:rsid w:val="00581827"/>
    <w:rsid w:val="00582B47"/>
    <w:rsid w:val="00582CC1"/>
    <w:rsid w:val="00583094"/>
    <w:rsid w:val="005832FF"/>
    <w:rsid w:val="005847CE"/>
    <w:rsid w:val="00587DB2"/>
    <w:rsid w:val="00587F19"/>
    <w:rsid w:val="005906B2"/>
    <w:rsid w:val="0059139E"/>
    <w:rsid w:val="00591F05"/>
    <w:rsid w:val="00592B45"/>
    <w:rsid w:val="005930C1"/>
    <w:rsid w:val="005933C7"/>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5930"/>
    <w:rsid w:val="005A661E"/>
    <w:rsid w:val="005A6FEB"/>
    <w:rsid w:val="005A7C23"/>
    <w:rsid w:val="005A7E1C"/>
    <w:rsid w:val="005B00EA"/>
    <w:rsid w:val="005B0681"/>
    <w:rsid w:val="005B1314"/>
    <w:rsid w:val="005B190C"/>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5E3C"/>
    <w:rsid w:val="005C628B"/>
    <w:rsid w:val="005C71AE"/>
    <w:rsid w:val="005C7277"/>
    <w:rsid w:val="005C7AE1"/>
    <w:rsid w:val="005D017E"/>
    <w:rsid w:val="005D18C4"/>
    <w:rsid w:val="005D1A33"/>
    <w:rsid w:val="005D3421"/>
    <w:rsid w:val="005D3CB7"/>
    <w:rsid w:val="005D4985"/>
    <w:rsid w:val="005D56A5"/>
    <w:rsid w:val="005D5F02"/>
    <w:rsid w:val="005E01F5"/>
    <w:rsid w:val="005E1D7C"/>
    <w:rsid w:val="005E1F04"/>
    <w:rsid w:val="005E2259"/>
    <w:rsid w:val="005E2A00"/>
    <w:rsid w:val="005E359B"/>
    <w:rsid w:val="005E3DC0"/>
    <w:rsid w:val="005E3E71"/>
    <w:rsid w:val="005E51E6"/>
    <w:rsid w:val="005E526C"/>
    <w:rsid w:val="005E5BB6"/>
    <w:rsid w:val="005E5E5F"/>
    <w:rsid w:val="005E643E"/>
    <w:rsid w:val="005E64B1"/>
    <w:rsid w:val="005E7924"/>
    <w:rsid w:val="005E7D0E"/>
    <w:rsid w:val="005E7EAB"/>
    <w:rsid w:val="005F1F8C"/>
    <w:rsid w:val="005F384E"/>
    <w:rsid w:val="005F4976"/>
    <w:rsid w:val="005F4DD3"/>
    <w:rsid w:val="005F5370"/>
    <w:rsid w:val="005F57DE"/>
    <w:rsid w:val="005F696D"/>
    <w:rsid w:val="005F7472"/>
    <w:rsid w:val="005F7F16"/>
    <w:rsid w:val="00600BCA"/>
    <w:rsid w:val="00600BDD"/>
    <w:rsid w:val="006012FC"/>
    <w:rsid w:val="006016C8"/>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3C08"/>
    <w:rsid w:val="00615176"/>
    <w:rsid w:val="00615290"/>
    <w:rsid w:val="00615576"/>
    <w:rsid w:val="00615F9F"/>
    <w:rsid w:val="00616062"/>
    <w:rsid w:val="00616622"/>
    <w:rsid w:val="0062001D"/>
    <w:rsid w:val="00621000"/>
    <w:rsid w:val="006218A3"/>
    <w:rsid w:val="0062295B"/>
    <w:rsid w:val="006232C7"/>
    <w:rsid w:val="0062408A"/>
    <w:rsid w:val="00624809"/>
    <w:rsid w:val="00624D8E"/>
    <w:rsid w:val="00630255"/>
    <w:rsid w:val="006302DA"/>
    <w:rsid w:val="00630829"/>
    <w:rsid w:val="00630E3B"/>
    <w:rsid w:val="0063166A"/>
    <w:rsid w:val="006318B0"/>
    <w:rsid w:val="00632327"/>
    <w:rsid w:val="00632959"/>
    <w:rsid w:val="0063310A"/>
    <w:rsid w:val="00633715"/>
    <w:rsid w:val="00633BF8"/>
    <w:rsid w:val="0063506F"/>
    <w:rsid w:val="0063570F"/>
    <w:rsid w:val="0063766C"/>
    <w:rsid w:val="0064016C"/>
    <w:rsid w:val="006402F7"/>
    <w:rsid w:val="00640AB0"/>
    <w:rsid w:val="006420CE"/>
    <w:rsid w:val="0064292B"/>
    <w:rsid w:val="0064332C"/>
    <w:rsid w:val="00643574"/>
    <w:rsid w:val="0064396E"/>
    <w:rsid w:val="0064508F"/>
    <w:rsid w:val="00646239"/>
    <w:rsid w:val="00646A06"/>
    <w:rsid w:val="00646E52"/>
    <w:rsid w:val="006470E5"/>
    <w:rsid w:val="0064710A"/>
    <w:rsid w:val="0064722B"/>
    <w:rsid w:val="006476E6"/>
    <w:rsid w:val="006476F2"/>
    <w:rsid w:val="006501A0"/>
    <w:rsid w:val="0065030A"/>
    <w:rsid w:val="00650C20"/>
    <w:rsid w:val="00650FCD"/>
    <w:rsid w:val="00650FF9"/>
    <w:rsid w:val="006510B8"/>
    <w:rsid w:val="006516CC"/>
    <w:rsid w:val="006517F8"/>
    <w:rsid w:val="00651EBA"/>
    <w:rsid w:val="00652D8F"/>
    <w:rsid w:val="00653703"/>
    <w:rsid w:val="00654650"/>
    <w:rsid w:val="00655287"/>
    <w:rsid w:val="00655E24"/>
    <w:rsid w:val="00660BA6"/>
    <w:rsid w:val="006613D6"/>
    <w:rsid w:val="00661F77"/>
    <w:rsid w:val="006644C7"/>
    <w:rsid w:val="00664601"/>
    <w:rsid w:val="00664612"/>
    <w:rsid w:val="00664C6B"/>
    <w:rsid w:val="0066593D"/>
    <w:rsid w:val="00665C87"/>
    <w:rsid w:val="00666300"/>
    <w:rsid w:val="00666C5A"/>
    <w:rsid w:val="00670F10"/>
    <w:rsid w:val="00671086"/>
    <w:rsid w:val="0067137F"/>
    <w:rsid w:val="00672226"/>
    <w:rsid w:val="0067240B"/>
    <w:rsid w:val="006733E4"/>
    <w:rsid w:val="00673C40"/>
    <w:rsid w:val="00673DBA"/>
    <w:rsid w:val="006746DE"/>
    <w:rsid w:val="006754A0"/>
    <w:rsid w:val="00676A97"/>
    <w:rsid w:val="00676E2A"/>
    <w:rsid w:val="00676F85"/>
    <w:rsid w:val="00680AAD"/>
    <w:rsid w:val="00680AC9"/>
    <w:rsid w:val="00680EC7"/>
    <w:rsid w:val="00681147"/>
    <w:rsid w:val="00681704"/>
    <w:rsid w:val="00681A37"/>
    <w:rsid w:val="00682811"/>
    <w:rsid w:val="0068282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247F"/>
    <w:rsid w:val="00693D8B"/>
    <w:rsid w:val="00694053"/>
    <w:rsid w:val="00694169"/>
    <w:rsid w:val="00694835"/>
    <w:rsid w:val="00695425"/>
    <w:rsid w:val="00695B3C"/>
    <w:rsid w:val="00695F0C"/>
    <w:rsid w:val="006961C1"/>
    <w:rsid w:val="00696718"/>
    <w:rsid w:val="00697680"/>
    <w:rsid w:val="00697FF2"/>
    <w:rsid w:val="006A1E09"/>
    <w:rsid w:val="006A1E4D"/>
    <w:rsid w:val="006A2C8D"/>
    <w:rsid w:val="006A3EC1"/>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03DA"/>
    <w:rsid w:val="006C2329"/>
    <w:rsid w:val="006C25FB"/>
    <w:rsid w:val="006C287E"/>
    <w:rsid w:val="006C3541"/>
    <w:rsid w:val="006C56D4"/>
    <w:rsid w:val="006C5D7D"/>
    <w:rsid w:val="006C6196"/>
    <w:rsid w:val="006C7E4E"/>
    <w:rsid w:val="006C7F09"/>
    <w:rsid w:val="006D0B3C"/>
    <w:rsid w:val="006D0F51"/>
    <w:rsid w:val="006D1EE3"/>
    <w:rsid w:val="006D201F"/>
    <w:rsid w:val="006D21CF"/>
    <w:rsid w:val="006D2C92"/>
    <w:rsid w:val="006D3687"/>
    <w:rsid w:val="006D3A08"/>
    <w:rsid w:val="006D3ABD"/>
    <w:rsid w:val="006D3D78"/>
    <w:rsid w:val="006D4E73"/>
    <w:rsid w:val="006D7920"/>
    <w:rsid w:val="006D7C96"/>
    <w:rsid w:val="006E0AC6"/>
    <w:rsid w:val="006E1BEB"/>
    <w:rsid w:val="006E23AD"/>
    <w:rsid w:val="006E2F55"/>
    <w:rsid w:val="006E35AA"/>
    <w:rsid w:val="006E38AA"/>
    <w:rsid w:val="006E39F1"/>
    <w:rsid w:val="006E4122"/>
    <w:rsid w:val="006E4AAB"/>
    <w:rsid w:val="006F080C"/>
    <w:rsid w:val="006F1488"/>
    <w:rsid w:val="006F30DD"/>
    <w:rsid w:val="006F33B9"/>
    <w:rsid w:val="006F3BC8"/>
    <w:rsid w:val="006F3D45"/>
    <w:rsid w:val="006F3D51"/>
    <w:rsid w:val="006F4277"/>
    <w:rsid w:val="006F491E"/>
    <w:rsid w:val="006F4DAF"/>
    <w:rsid w:val="006F5167"/>
    <w:rsid w:val="006F5214"/>
    <w:rsid w:val="006F57FF"/>
    <w:rsid w:val="006F58E8"/>
    <w:rsid w:val="006F5CCD"/>
    <w:rsid w:val="006F5FD5"/>
    <w:rsid w:val="006F6133"/>
    <w:rsid w:val="006F71CE"/>
    <w:rsid w:val="006F7262"/>
    <w:rsid w:val="006F7421"/>
    <w:rsid w:val="007011EE"/>
    <w:rsid w:val="007014D0"/>
    <w:rsid w:val="00701A23"/>
    <w:rsid w:val="0070244A"/>
    <w:rsid w:val="00703149"/>
    <w:rsid w:val="00703A64"/>
    <w:rsid w:val="00703CB5"/>
    <w:rsid w:val="007049AB"/>
    <w:rsid w:val="00704C2F"/>
    <w:rsid w:val="00705995"/>
    <w:rsid w:val="0070670A"/>
    <w:rsid w:val="00706851"/>
    <w:rsid w:val="00706B47"/>
    <w:rsid w:val="00707530"/>
    <w:rsid w:val="0070794D"/>
    <w:rsid w:val="007113E7"/>
    <w:rsid w:val="00711B11"/>
    <w:rsid w:val="00711FA1"/>
    <w:rsid w:val="00712305"/>
    <w:rsid w:val="0071321C"/>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486"/>
    <w:rsid w:val="007328B3"/>
    <w:rsid w:val="0073292A"/>
    <w:rsid w:val="007338B1"/>
    <w:rsid w:val="00733D63"/>
    <w:rsid w:val="00734183"/>
    <w:rsid w:val="00734839"/>
    <w:rsid w:val="0073522F"/>
    <w:rsid w:val="00735AAE"/>
    <w:rsid w:val="00735D90"/>
    <w:rsid w:val="007369AE"/>
    <w:rsid w:val="00737723"/>
    <w:rsid w:val="007408C7"/>
    <w:rsid w:val="007409F5"/>
    <w:rsid w:val="007428DA"/>
    <w:rsid w:val="00742C82"/>
    <w:rsid w:val="00743A5F"/>
    <w:rsid w:val="00743CF4"/>
    <w:rsid w:val="007440EE"/>
    <w:rsid w:val="00744205"/>
    <w:rsid w:val="00744ED2"/>
    <w:rsid w:val="00745048"/>
    <w:rsid w:val="0074538B"/>
    <w:rsid w:val="00745CBF"/>
    <w:rsid w:val="007463E4"/>
    <w:rsid w:val="007474E3"/>
    <w:rsid w:val="0075172B"/>
    <w:rsid w:val="00753DB7"/>
    <w:rsid w:val="00754E90"/>
    <w:rsid w:val="007557FB"/>
    <w:rsid w:val="0075699E"/>
    <w:rsid w:val="00757C34"/>
    <w:rsid w:val="007600CF"/>
    <w:rsid w:val="00761728"/>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1F9B"/>
    <w:rsid w:val="00772284"/>
    <w:rsid w:val="00772B15"/>
    <w:rsid w:val="00773A65"/>
    <w:rsid w:val="00773B9E"/>
    <w:rsid w:val="00773BD9"/>
    <w:rsid w:val="007742AC"/>
    <w:rsid w:val="00774612"/>
    <w:rsid w:val="00774B47"/>
    <w:rsid w:val="007755D6"/>
    <w:rsid w:val="007760B1"/>
    <w:rsid w:val="00776A5C"/>
    <w:rsid w:val="00776E01"/>
    <w:rsid w:val="0078143F"/>
    <w:rsid w:val="00781771"/>
    <w:rsid w:val="007817F4"/>
    <w:rsid w:val="00782592"/>
    <w:rsid w:val="0078304A"/>
    <w:rsid w:val="007832FE"/>
    <w:rsid w:val="007841CA"/>
    <w:rsid w:val="00784CDB"/>
    <w:rsid w:val="00784FF7"/>
    <w:rsid w:val="00785143"/>
    <w:rsid w:val="00785794"/>
    <w:rsid w:val="00790B5E"/>
    <w:rsid w:val="00790FCD"/>
    <w:rsid w:val="00791210"/>
    <w:rsid w:val="007921B5"/>
    <w:rsid w:val="007928F0"/>
    <w:rsid w:val="00792DEB"/>
    <w:rsid w:val="007937EC"/>
    <w:rsid w:val="00793C59"/>
    <w:rsid w:val="00793CA8"/>
    <w:rsid w:val="00793D19"/>
    <w:rsid w:val="00794770"/>
    <w:rsid w:val="00794BA6"/>
    <w:rsid w:val="00794D3B"/>
    <w:rsid w:val="00795AB1"/>
    <w:rsid w:val="007963E9"/>
    <w:rsid w:val="00797408"/>
    <w:rsid w:val="00797976"/>
    <w:rsid w:val="00797ABA"/>
    <w:rsid w:val="007A0863"/>
    <w:rsid w:val="007A0B90"/>
    <w:rsid w:val="007A1BE1"/>
    <w:rsid w:val="007A20F7"/>
    <w:rsid w:val="007A2580"/>
    <w:rsid w:val="007A2ED9"/>
    <w:rsid w:val="007A2F1F"/>
    <w:rsid w:val="007A39B1"/>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870"/>
    <w:rsid w:val="007B295C"/>
    <w:rsid w:val="007B2B4B"/>
    <w:rsid w:val="007B3027"/>
    <w:rsid w:val="007B39E1"/>
    <w:rsid w:val="007B5134"/>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49"/>
    <w:rsid w:val="007D116C"/>
    <w:rsid w:val="007D1415"/>
    <w:rsid w:val="007D23BB"/>
    <w:rsid w:val="007D29CD"/>
    <w:rsid w:val="007D2FD5"/>
    <w:rsid w:val="007D3713"/>
    <w:rsid w:val="007D531B"/>
    <w:rsid w:val="007D5C1C"/>
    <w:rsid w:val="007D691A"/>
    <w:rsid w:val="007D71BE"/>
    <w:rsid w:val="007D7A16"/>
    <w:rsid w:val="007E0061"/>
    <w:rsid w:val="007E0755"/>
    <w:rsid w:val="007E0BA2"/>
    <w:rsid w:val="007E182E"/>
    <w:rsid w:val="007E1A74"/>
    <w:rsid w:val="007E1D85"/>
    <w:rsid w:val="007E2143"/>
    <w:rsid w:val="007E339B"/>
    <w:rsid w:val="007E34EF"/>
    <w:rsid w:val="007E3779"/>
    <w:rsid w:val="007E3E24"/>
    <w:rsid w:val="007E5DC1"/>
    <w:rsid w:val="007E6116"/>
    <w:rsid w:val="007E61AC"/>
    <w:rsid w:val="007E7595"/>
    <w:rsid w:val="007F023B"/>
    <w:rsid w:val="007F0F22"/>
    <w:rsid w:val="007F1789"/>
    <w:rsid w:val="007F1EC4"/>
    <w:rsid w:val="007F2D9E"/>
    <w:rsid w:val="007F4E91"/>
    <w:rsid w:val="007F5230"/>
    <w:rsid w:val="007F53A0"/>
    <w:rsid w:val="007F5899"/>
    <w:rsid w:val="007F604F"/>
    <w:rsid w:val="007F642C"/>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423A"/>
    <w:rsid w:val="00815985"/>
    <w:rsid w:val="008176F0"/>
    <w:rsid w:val="00820112"/>
    <w:rsid w:val="00821380"/>
    <w:rsid w:val="00821910"/>
    <w:rsid w:val="0082250F"/>
    <w:rsid w:val="008227A7"/>
    <w:rsid w:val="00822A40"/>
    <w:rsid w:val="008239B2"/>
    <w:rsid w:val="00823F44"/>
    <w:rsid w:val="008245F0"/>
    <w:rsid w:val="00824867"/>
    <w:rsid w:val="00824A00"/>
    <w:rsid w:val="00824DEE"/>
    <w:rsid w:val="00825132"/>
    <w:rsid w:val="008257F0"/>
    <w:rsid w:val="00826026"/>
    <w:rsid w:val="00826504"/>
    <w:rsid w:val="00826AC7"/>
    <w:rsid w:val="008271D5"/>
    <w:rsid w:val="00831310"/>
    <w:rsid w:val="008328F6"/>
    <w:rsid w:val="008333E7"/>
    <w:rsid w:val="00833C11"/>
    <w:rsid w:val="008347B7"/>
    <w:rsid w:val="008349FF"/>
    <w:rsid w:val="00834F70"/>
    <w:rsid w:val="0083533F"/>
    <w:rsid w:val="00836051"/>
    <w:rsid w:val="008363DB"/>
    <w:rsid w:val="00836CC1"/>
    <w:rsid w:val="008370F5"/>
    <w:rsid w:val="00837954"/>
    <w:rsid w:val="00837A8A"/>
    <w:rsid w:val="0084007D"/>
    <w:rsid w:val="00840442"/>
    <w:rsid w:val="00840583"/>
    <w:rsid w:val="00841628"/>
    <w:rsid w:val="00841C36"/>
    <w:rsid w:val="008425EC"/>
    <w:rsid w:val="00842DBB"/>
    <w:rsid w:val="00842E46"/>
    <w:rsid w:val="008433B7"/>
    <w:rsid w:val="00844DFC"/>
    <w:rsid w:val="008452DB"/>
    <w:rsid w:val="00845692"/>
    <w:rsid w:val="0084577E"/>
    <w:rsid w:val="00845A42"/>
    <w:rsid w:val="00846039"/>
    <w:rsid w:val="0084619E"/>
    <w:rsid w:val="00847709"/>
    <w:rsid w:val="00847A59"/>
    <w:rsid w:val="008500F8"/>
    <w:rsid w:val="008505E7"/>
    <w:rsid w:val="00850E7E"/>
    <w:rsid w:val="00851064"/>
    <w:rsid w:val="00851304"/>
    <w:rsid w:val="00851CFA"/>
    <w:rsid w:val="00851F07"/>
    <w:rsid w:val="0085456C"/>
    <w:rsid w:val="008545D4"/>
    <w:rsid w:val="00855AE1"/>
    <w:rsid w:val="00856E66"/>
    <w:rsid w:val="00856E89"/>
    <w:rsid w:val="00857563"/>
    <w:rsid w:val="00857920"/>
    <w:rsid w:val="00860629"/>
    <w:rsid w:val="00860688"/>
    <w:rsid w:val="00861051"/>
    <w:rsid w:val="00862D81"/>
    <w:rsid w:val="0086312C"/>
    <w:rsid w:val="0086423C"/>
    <w:rsid w:val="008659BF"/>
    <w:rsid w:val="00865FB4"/>
    <w:rsid w:val="008672A0"/>
    <w:rsid w:val="0086797D"/>
    <w:rsid w:val="0087044E"/>
    <w:rsid w:val="0087069F"/>
    <w:rsid w:val="00870B69"/>
    <w:rsid w:val="00870E54"/>
    <w:rsid w:val="00871122"/>
    <w:rsid w:val="00872DCA"/>
    <w:rsid w:val="00873722"/>
    <w:rsid w:val="00873A06"/>
    <w:rsid w:val="00874216"/>
    <w:rsid w:val="008745B9"/>
    <w:rsid w:val="00875D9C"/>
    <w:rsid w:val="00876695"/>
    <w:rsid w:val="008777C4"/>
    <w:rsid w:val="008779A1"/>
    <w:rsid w:val="00877AD9"/>
    <w:rsid w:val="008802FD"/>
    <w:rsid w:val="008824BE"/>
    <w:rsid w:val="008824DB"/>
    <w:rsid w:val="00882BDC"/>
    <w:rsid w:val="00882E9A"/>
    <w:rsid w:val="00883A8E"/>
    <w:rsid w:val="00883F30"/>
    <w:rsid w:val="008841AF"/>
    <w:rsid w:val="00884379"/>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0AB4"/>
    <w:rsid w:val="008B123E"/>
    <w:rsid w:val="008B1BC0"/>
    <w:rsid w:val="008B2ADF"/>
    <w:rsid w:val="008B3A2B"/>
    <w:rsid w:val="008B3C3D"/>
    <w:rsid w:val="008B4480"/>
    <w:rsid w:val="008B44AA"/>
    <w:rsid w:val="008B4AF4"/>
    <w:rsid w:val="008B4BBD"/>
    <w:rsid w:val="008B4D5E"/>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2299"/>
    <w:rsid w:val="008C3281"/>
    <w:rsid w:val="008C41CF"/>
    <w:rsid w:val="008C5900"/>
    <w:rsid w:val="008C5D7F"/>
    <w:rsid w:val="008C5EA2"/>
    <w:rsid w:val="008C7043"/>
    <w:rsid w:val="008C79F2"/>
    <w:rsid w:val="008D00B9"/>
    <w:rsid w:val="008D0DEE"/>
    <w:rsid w:val="008D12BC"/>
    <w:rsid w:val="008D20D6"/>
    <w:rsid w:val="008D301D"/>
    <w:rsid w:val="008D49CE"/>
    <w:rsid w:val="008D4B5F"/>
    <w:rsid w:val="008D58EB"/>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41A"/>
    <w:rsid w:val="008F46A0"/>
    <w:rsid w:val="008F4741"/>
    <w:rsid w:val="008F50AF"/>
    <w:rsid w:val="008F6205"/>
    <w:rsid w:val="008F6E67"/>
    <w:rsid w:val="008F7005"/>
    <w:rsid w:val="008F7502"/>
    <w:rsid w:val="008F79FB"/>
    <w:rsid w:val="008F7A0F"/>
    <w:rsid w:val="008F7FB9"/>
    <w:rsid w:val="009004A0"/>
    <w:rsid w:val="00900821"/>
    <w:rsid w:val="00900B55"/>
    <w:rsid w:val="00901F6E"/>
    <w:rsid w:val="00903289"/>
    <w:rsid w:val="00903CFB"/>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61D"/>
    <w:rsid w:val="00912749"/>
    <w:rsid w:val="00912756"/>
    <w:rsid w:val="009130E4"/>
    <w:rsid w:val="00913202"/>
    <w:rsid w:val="00913691"/>
    <w:rsid w:val="00913992"/>
    <w:rsid w:val="00914428"/>
    <w:rsid w:val="009153FB"/>
    <w:rsid w:val="009160E5"/>
    <w:rsid w:val="0091637F"/>
    <w:rsid w:val="00916848"/>
    <w:rsid w:val="00917805"/>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2E79"/>
    <w:rsid w:val="009341A9"/>
    <w:rsid w:val="0093487F"/>
    <w:rsid w:val="009348E6"/>
    <w:rsid w:val="009357D6"/>
    <w:rsid w:val="00935BE4"/>
    <w:rsid w:val="00935C10"/>
    <w:rsid w:val="00935D9B"/>
    <w:rsid w:val="00936039"/>
    <w:rsid w:val="00937CED"/>
    <w:rsid w:val="00937F2A"/>
    <w:rsid w:val="00940654"/>
    <w:rsid w:val="00940FB3"/>
    <w:rsid w:val="00941388"/>
    <w:rsid w:val="00941DA1"/>
    <w:rsid w:val="009425B9"/>
    <w:rsid w:val="00942A34"/>
    <w:rsid w:val="009430BA"/>
    <w:rsid w:val="00943DCC"/>
    <w:rsid w:val="009440BF"/>
    <w:rsid w:val="00944AA2"/>
    <w:rsid w:val="00945245"/>
    <w:rsid w:val="009458E8"/>
    <w:rsid w:val="00945B0C"/>
    <w:rsid w:val="00946A9B"/>
    <w:rsid w:val="009470A1"/>
    <w:rsid w:val="009500FE"/>
    <w:rsid w:val="009502C4"/>
    <w:rsid w:val="00950E2D"/>
    <w:rsid w:val="00951411"/>
    <w:rsid w:val="00951CBB"/>
    <w:rsid w:val="009521CC"/>
    <w:rsid w:val="00952794"/>
    <w:rsid w:val="009527CF"/>
    <w:rsid w:val="00952E2F"/>
    <w:rsid w:val="009536DA"/>
    <w:rsid w:val="00953A5A"/>
    <w:rsid w:val="0095407B"/>
    <w:rsid w:val="009547D8"/>
    <w:rsid w:val="00955AA9"/>
    <w:rsid w:val="009562FB"/>
    <w:rsid w:val="00956341"/>
    <w:rsid w:val="00960AFF"/>
    <w:rsid w:val="009612EB"/>
    <w:rsid w:val="00961F40"/>
    <w:rsid w:val="0096263F"/>
    <w:rsid w:val="00963BD9"/>
    <w:rsid w:val="00963F13"/>
    <w:rsid w:val="0096498E"/>
    <w:rsid w:val="00964A81"/>
    <w:rsid w:val="00965406"/>
    <w:rsid w:val="009657F1"/>
    <w:rsid w:val="00966193"/>
    <w:rsid w:val="009724F0"/>
    <w:rsid w:val="00972CAD"/>
    <w:rsid w:val="0097307C"/>
    <w:rsid w:val="009734F0"/>
    <w:rsid w:val="00974057"/>
    <w:rsid w:val="009742E3"/>
    <w:rsid w:val="00974309"/>
    <w:rsid w:val="00974EB1"/>
    <w:rsid w:val="00975665"/>
    <w:rsid w:val="009763FE"/>
    <w:rsid w:val="00976739"/>
    <w:rsid w:val="00976A97"/>
    <w:rsid w:val="00976E76"/>
    <w:rsid w:val="009773C4"/>
    <w:rsid w:val="009800C8"/>
    <w:rsid w:val="009815EA"/>
    <w:rsid w:val="0098189C"/>
    <w:rsid w:val="00981D53"/>
    <w:rsid w:val="00981F53"/>
    <w:rsid w:val="009820C8"/>
    <w:rsid w:val="00982427"/>
    <w:rsid w:val="00983726"/>
    <w:rsid w:val="00983E13"/>
    <w:rsid w:val="0098453E"/>
    <w:rsid w:val="00985A01"/>
    <w:rsid w:val="00985C2F"/>
    <w:rsid w:val="00986224"/>
    <w:rsid w:val="00986F83"/>
    <w:rsid w:val="00987564"/>
    <w:rsid w:val="00987FBE"/>
    <w:rsid w:val="0099128B"/>
    <w:rsid w:val="009936BD"/>
    <w:rsid w:val="009938DB"/>
    <w:rsid w:val="00994385"/>
    <w:rsid w:val="00994CD9"/>
    <w:rsid w:val="00994D17"/>
    <w:rsid w:val="0099645B"/>
    <w:rsid w:val="00996747"/>
    <w:rsid w:val="00997711"/>
    <w:rsid w:val="009A1158"/>
    <w:rsid w:val="009A170E"/>
    <w:rsid w:val="009A1813"/>
    <w:rsid w:val="009A1A66"/>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0871"/>
    <w:rsid w:val="009C1A5D"/>
    <w:rsid w:val="009C2407"/>
    <w:rsid w:val="009C2F51"/>
    <w:rsid w:val="009C3625"/>
    <w:rsid w:val="009C3AE8"/>
    <w:rsid w:val="009C4AF6"/>
    <w:rsid w:val="009C517F"/>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41BE"/>
    <w:rsid w:val="009E4210"/>
    <w:rsid w:val="009E50F7"/>
    <w:rsid w:val="009E59BD"/>
    <w:rsid w:val="009E5D2C"/>
    <w:rsid w:val="009E6047"/>
    <w:rsid w:val="009E7296"/>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9F7E08"/>
    <w:rsid w:val="00A0013C"/>
    <w:rsid w:val="00A0163B"/>
    <w:rsid w:val="00A023B8"/>
    <w:rsid w:val="00A02480"/>
    <w:rsid w:val="00A02519"/>
    <w:rsid w:val="00A0258B"/>
    <w:rsid w:val="00A02CB7"/>
    <w:rsid w:val="00A02D9A"/>
    <w:rsid w:val="00A0398C"/>
    <w:rsid w:val="00A03AB6"/>
    <w:rsid w:val="00A04377"/>
    <w:rsid w:val="00A043BC"/>
    <w:rsid w:val="00A044DC"/>
    <w:rsid w:val="00A04590"/>
    <w:rsid w:val="00A050BA"/>
    <w:rsid w:val="00A052D4"/>
    <w:rsid w:val="00A05E96"/>
    <w:rsid w:val="00A068D5"/>
    <w:rsid w:val="00A070A3"/>
    <w:rsid w:val="00A0719B"/>
    <w:rsid w:val="00A0719F"/>
    <w:rsid w:val="00A071E0"/>
    <w:rsid w:val="00A10030"/>
    <w:rsid w:val="00A109DB"/>
    <w:rsid w:val="00A11652"/>
    <w:rsid w:val="00A118B5"/>
    <w:rsid w:val="00A11B88"/>
    <w:rsid w:val="00A12B1D"/>
    <w:rsid w:val="00A12C77"/>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E7"/>
    <w:rsid w:val="00A227C6"/>
    <w:rsid w:val="00A22B23"/>
    <w:rsid w:val="00A23288"/>
    <w:rsid w:val="00A23868"/>
    <w:rsid w:val="00A23CEF"/>
    <w:rsid w:val="00A24293"/>
    <w:rsid w:val="00A24A12"/>
    <w:rsid w:val="00A24D2A"/>
    <w:rsid w:val="00A2570C"/>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50B"/>
    <w:rsid w:val="00A42F14"/>
    <w:rsid w:val="00A43CDD"/>
    <w:rsid w:val="00A45117"/>
    <w:rsid w:val="00A45882"/>
    <w:rsid w:val="00A45ACB"/>
    <w:rsid w:val="00A460F4"/>
    <w:rsid w:val="00A4722F"/>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5A51"/>
    <w:rsid w:val="00A65E80"/>
    <w:rsid w:val="00A66913"/>
    <w:rsid w:val="00A66AFB"/>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77E06"/>
    <w:rsid w:val="00A800FE"/>
    <w:rsid w:val="00A806BA"/>
    <w:rsid w:val="00A81BD9"/>
    <w:rsid w:val="00A81CE0"/>
    <w:rsid w:val="00A81ED3"/>
    <w:rsid w:val="00A81FB9"/>
    <w:rsid w:val="00A823DF"/>
    <w:rsid w:val="00A82CFD"/>
    <w:rsid w:val="00A8304C"/>
    <w:rsid w:val="00A837DE"/>
    <w:rsid w:val="00A847A8"/>
    <w:rsid w:val="00A847E1"/>
    <w:rsid w:val="00A84807"/>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4FFD"/>
    <w:rsid w:val="00A95C2D"/>
    <w:rsid w:val="00A9644A"/>
    <w:rsid w:val="00A971C3"/>
    <w:rsid w:val="00A973FA"/>
    <w:rsid w:val="00A974B4"/>
    <w:rsid w:val="00A976F2"/>
    <w:rsid w:val="00A97772"/>
    <w:rsid w:val="00A97F26"/>
    <w:rsid w:val="00AA0353"/>
    <w:rsid w:val="00AA039D"/>
    <w:rsid w:val="00AA12F1"/>
    <w:rsid w:val="00AA1E27"/>
    <w:rsid w:val="00AA3324"/>
    <w:rsid w:val="00AA3B76"/>
    <w:rsid w:val="00AA4821"/>
    <w:rsid w:val="00AA4ACC"/>
    <w:rsid w:val="00AA4E84"/>
    <w:rsid w:val="00AA5D49"/>
    <w:rsid w:val="00AA5F76"/>
    <w:rsid w:val="00AA7B26"/>
    <w:rsid w:val="00AB0B91"/>
    <w:rsid w:val="00AB0F14"/>
    <w:rsid w:val="00AB10D0"/>
    <w:rsid w:val="00AB1D69"/>
    <w:rsid w:val="00AB2450"/>
    <w:rsid w:val="00AB258E"/>
    <w:rsid w:val="00AB3208"/>
    <w:rsid w:val="00AB34AC"/>
    <w:rsid w:val="00AB3D7A"/>
    <w:rsid w:val="00AB3E52"/>
    <w:rsid w:val="00AB5193"/>
    <w:rsid w:val="00AB600B"/>
    <w:rsid w:val="00AB639A"/>
    <w:rsid w:val="00AB6813"/>
    <w:rsid w:val="00AB6FE5"/>
    <w:rsid w:val="00AB71A8"/>
    <w:rsid w:val="00AB72C3"/>
    <w:rsid w:val="00AC084F"/>
    <w:rsid w:val="00AC142E"/>
    <w:rsid w:val="00AC1810"/>
    <w:rsid w:val="00AC1B9F"/>
    <w:rsid w:val="00AC4B91"/>
    <w:rsid w:val="00AC5780"/>
    <w:rsid w:val="00AC6210"/>
    <w:rsid w:val="00AC7336"/>
    <w:rsid w:val="00AC7C61"/>
    <w:rsid w:val="00AD0057"/>
    <w:rsid w:val="00AD123D"/>
    <w:rsid w:val="00AD16AB"/>
    <w:rsid w:val="00AD34B0"/>
    <w:rsid w:val="00AD369F"/>
    <w:rsid w:val="00AD3C53"/>
    <w:rsid w:val="00AD3FD3"/>
    <w:rsid w:val="00AD42F1"/>
    <w:rsid w:val="00AD4A16"/>
    <w:rsid w:val="00AD5103"/>
    <w:rsid w:val="00AD52EF"/>
    <w:rsid w:val="00AD58D0"/>
    <w:rsid w:val="00AD6045"/>
    <w:rsid w:val="00AD64B7"/>
    <w:rsid w:val="00AD7F1C"/>
    <w:rsid w:val="00AE0403"/>
    <w:rsid w:val="00AE051E"/>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F03A2"/>
    <w:rsid w:val="00AF07A5"/>
    <w:rsid w:val="00AF0A21"/>
    <w:rsid w:val="00AF1072"/>
    <w:rsid w:val="00AF1347"/>
    <w:rsid w:val="00AF1933"/>
    <w:rsid w:val="00AF1D55"/>
    <w:rsid w:val="00AF2064"/>
    <w:rsid w:val="00AF2A1E"/>
    <w:rsid w:val="00AF2E30"/>
    <w:rsid w:val="00AF3779"/>
    <w:rsid w:val="00AF4EFF"/>
    <w:rsid w:val="00AF5149"/>
    <w:rsid w:val="00AF51F8"/>
    <w:rsid w:val="00AF626C"/>
    <w:rsid w:val="00AF628B"/>
    <w:rsid w:val="00AF6EDA"/>
    <w:rsid w:val="00AF71DE"/>
    <w:rsid w:val="00AF7493"/>
    <w:rsid w:val="00B00A6B"/>
    <w:rsid w:val="00B0108D"/>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22"/>
    <w:rsid w:val="00B12973"/>
    <w:rsid w:val="00B12CBD"/>
    <w:rsid w:val="00B12D47"/>
    <w:rsid w:val="00B12ED5"/>
    <w:rsid w:val="00B131A1"/>
    <w:rsid w:val="00B1329E"/>
    <w:rsid w:val="00B134A4"/>
    <w:rsid w:val="00B15085"/>
    <w:rsid w:val="00B159CF"/>
    <w:rsid w:val="00B1667F"/>
    <w:rsid w:val="00B167CF"/>
    <w:rsid w:val="00B17594"/>
    <w:rsid w:val="00B1786A"/>
    <w:rsid w:val="00B17E87"/>
    <w:rsid w:val="00B209F6"/>
    <w:rsid w:val="00B20E1F"/>
    <w:rsid w:val="00B2195B"/>
    <w:rsid w:val="00B21AA4"/>
    <w:rsid w:val="00B226BB"/>
    <w:rsid w:val="00B22C32"/>
    <w:rsid w:val="00B2352F"/>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35"/>
    <w:rsid w:val="00B40AF3"/>
    <w:rsid w:val="00B40F32"/>
    <w:rsid w:val="00B40F50"/>
    <w:rsid w:val="00B40FCD"/>
    <w:rsid w:val="00B4193A"/>
    <w:rsid w:val="00B41E67"/>
    <w:rsid w:val="00B4253D"/>
    <w:rsid w:val="00B4342E"/>
    <w:rsid w:val="00B441AB"/>
    <w:rsid w:val="00B44E37"/>
    <w:rsid w:val="00B44EE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736"/>
    <w:rsid w:val="00B54A9C"/>
    <w:rsid w:val="00B54CB3"/>
    <w:rsid w:val="00B55A64"/>
    <w:rsid w:val="00B55F1C"/>
    <w:rsid w:val="00B56216"/>
    <w:rsid w:val="00B578DB"/>
    <w:rsid w:val="00B57A8A"/>
    <w:rsid w:val="00B57D3F"/>
    <w:rsid w:val="00B57D7B"/>
    <w:rsid w:val="00B6002C"/>
    <w:rsid w:val="00B61B73"/>
    <w:rsid w:val="00B61F73"/>
    <w:rsid w:val="00B62B5E"/>
    <w:rsid w:val="00B634EA"/>
    <w:rsid w:val="00B6453E"/>
    <w:rsid w:val="00B64596"/>
    <w:rsid w:val="00B65488"/>
    <w:rsid w:val="00B658C3"/>
    <w:rsid w:val="00B66745"/>
    <w:rsid w:val="00B66AA7"/>
    <w:rsid w:val="00B67105"/>
    <w:rsid w:val="00B67457"/>
    <w:rsid w:val="00B67A9A"/>
    <w:rsid w:val="00B702F3"/>
    <w:rsid w:val="00B70982"/>
    <w:rsid w:val="00B70A10"/>
    <w:rsid w:val="00B70ABC"/>
    <w:rsid w:val="00B70F39"/>
    <w:rsid w:val="00B70F60"/>
    <w:rsid w:val="00B71284"/>
    <w:rsid w:val="00B72463"/>
    <w:rsid w:val="00B73160"/>
    <w:rsid w:val="00B73367"/>
    <w:rsid w:val="00B736E2"/>
    <w:rsid w:val="00B750E2"/>
    <w:rsid w:val="00B7545B"/>
    <w:rsid w:val="00B757CB"/>
    <w:rsid w:val="00B76D58"/>
    <w:rsid w:val="00B76EA0"/>
    <w:rsid w:val="00B76FCE"/>
    <w:rsid w:val="00B77010"/>
    <w:rsid w:val="00B77122"/>
    <w:rsid w:val="00B77D7A"/>
    <w:rsid w:val="00B77FD7"/>
    <w:rsid w:val="00B80DDE"/>
    <w:rsid w:val="00B80F42"/>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DEB"/>
    <w:rsid w:val="00B94E9F"/>
    <w:rsid w:val="00B9533B"/>
    <w:rsid w:val="00B95CFA"/>
    <w:rsid w:val="00B96F56"/>
    <w:rsid w:val="00BA01CC"/>
    <w:rsid w:val="00BA045C"/>
    <w:rsid w:val="00BA07C3"/>
    <w:rsid w:val="00BA08B4"/>
    <w:rsid w:val="00BA0FCA"/>
    <w:rsid w:val="00BA0FEE"/>
    <w:rsid w:val="00BA1453"/>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B7627"/>
    <w:rsid w:val="00BB78EC"/>
    <w:rsid w:val="00BC0342"/>
    <w:rsid w:val="00BC0A08"/>
    <w:rsid w:val="00BC16CF"/>
    <w:rsid w:val="00BC2199"/>
    <w:rsid w:val="00BC27AF"/>
    <w:rsid w:val="00BC2F5B"/>
    <w:rsid w:val="00BC4BAA"/>
    <w:rsid w:val="00BC4E14"/>
    <w:rsid w:val="00BC57E4"/>
    <w:rsid w:val="00BC586E"/>
    <w:rsid w:val="00BC5A0F"/>
    <w:rsid w:val="00BC5E83"/>
    <w:rsid w:val="00BC7839"/>
    <w:rsid w:val="00BC7A9E"/>
    <w:rsid w:val="00BC7B53"/>
    <w:rsid w:val="00BC7EAC"/>
    <w:rsid w:val="00BD0654"/>
    <w:rsid w:val="00BD0AE4"/>
    <w:rsid w:val="00BD0FAB"/>
    <w:rsid w:val="00BD12FA"/>
    <w:rsid w:val="00BD1489"/>
    <w:rsid w:val="00BD17F2"/>
    <w:rsid w:val="00BD2146"/>
    <w:rsid w:val="00BD23E1"/>
    <w:rsid w:val="00BD2BD3"/>
    <w:rsid w:val="00BD2DF0"/>
    <w:rsid w:val="00BD394F"/>
    <w:rsid w:val="00BD4259"/>
    <w:rsid w:val="00BD4471"/>
    <w:rsid w:val="00BD46A4"/>
    <w:rsid w:val="00BD4CF4"/>
    <w:rsid w:val="00BD5BAA"/>
    <w:rsid w:val="00BD66CA"/>
    <w:rsid w:val="00BD68B9"/>
    <w:rsid w:val="00BD692C"/>
    <w:rsid w:val="00BD6972"/>
    <w:rsid w:val="00BD6CA1"/>
    <w:rsid w:val="00BD717E"/>
    <w:rsid w:val="00BD765E"/>
    <w:rsid w:val="00BD78DA"/>
    <w:rsid w:val="00BE028C"/>
    <w:rsid w:val="00BE2379"/>
    <w:rsid w:val="00BE26ED"/>
    <w:rsid w:val="00BE26F0"/>
    <w:rsid w:val="00BE315A"/>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B99"/>
    <w:rsid w:val="00BF7E9A"/>
    <w:rsid w:val="00C00BA3"/>
    <w:rsid w:val="00C0235D"/>
    <w:rsid w:val="00C02DFB"/>
    <w:rsid w:val="00C02E41"/>
    <w:rsid w:val="00C0341B"/>
    <w:rsid w:val="00C03A91"/>
    <w:rsid w:val="00C04040"/>
    <w:rsid w:val="00C0408D"/>
    <w:rsid w:val="00C043B3"/>
    <w:rsid w:val="00C04F01"/>
    <w:rsid w:val="00C059E8"/>
    <w:rsid w:val="00C05FC9"/>
    <w:rsid w:val="00C06EAA"/>
    <w:rsid w:val="00C078FC"/>
    <w:rsid w:val="00C07CB7"/>
    <w:rsid w:val="00C10C1F"/>
    <w:rsid w:val="00C11E33"/>
    <w:rsid w:val="00C12364"/>
    <w:rsid w:val="00C143B2"/>
    <w:rsid w:val="00C149D4"/>
    <w:rsid w:val="00C153E1"/>
    <w:rsid w:val="00C15F46"/>
    <w:rsid w:val="00C160CF"/>
    <w:rsid w:val="00C162D5"/>
    <w:rsid w:val="00C1666A"/>
    <w:rsid w:val="00C169CA"/>
    <w:rsid w:val="00C174A6"/>
    <w:rsid w:val="00C17D8B"/>
    <w:rsid w:val="00C17F58"/>
    <w:rsid w:val="00C201CC"/>
    <w:rsid w:val="00C20F85"/>
    <w:rsid w:val="00C2139A"/>
    <w:rsid w:val="00C2191D"/>
    <w:rsid w:val="00C222CA"/>
    <w:rsid w:val="00C22DBF"/>
    <w:rsid w:val="00C22EF4"/>
    <w:rsid w:val="00C2310A"/>
    <w:rsid w:val="00C231DE"/>
    <w:rsid w:val="00C232F7"/>
    <w:rsid w:val="00C23751"/>
    <w:rsid w:val="00C23FEA"/>
    <w:rsid w:val="00C25731"/>
    <w:rsid w:val="00C25A1B"/>
    <w:rsid w:val="00C27376"/>
    <w:rsid w:val="00C274F4"/>
    <w:rsid w:val="00C27FA4"/>
    <w:rsid w:val="00C301B8"/>
    <w:rsid w:val="00C3078E"/>
    <w:rsid w:val="00C3089C"/>
    <w:rsid w:val="00C312FF"/>
    <w:rsid w:val="00C31D92"/>
    <w:rsid w:val="00C31E98"/>
    <w:rsid w:val="00C32592"/>
    <w:rsid w:val="00C33012"/>
    <w:rsid w:val="00C3309C"/>
    <w:rsid w:val="00C3315E"/>
    <w:rsid w:val="00C3407C"/>
    <w:rsid w:val="00C34A01"/>
    <w:rsid w:val="00C34E23"/>
    <w:rsid w:val="00C35565"/>
    <w:rsid w:val="00C35AF4"/>
    <w:rsid w:val="00C363C6"/>
    <w:rsid w:val="00C3641C"/>
    <w:rsid w:val="00C368F0"/>
    <w:rsid w:val="00C37F29"/>
    <w:rsid w:val="00C40C47"/>
    <w:rsid w:val="00C40D05"/>
    <w:rsid w:val="00C41304"/>
    <w:rsid w:val="00C41FD3"/>
    <w:rsid w:val="00C43B38"/>
    <w:rsid w:val="00C43B42"/>
    <w:rsid w:val="00C43F98"/>
    <w:rsid w:val="00C443DB"/>
    <w:rsid w:val="00C447C9"/>
    <w:rsid w:val="00C44B6E"/>
    <w:rsid w:val="00C457D2"/>
    <w:rsid w:val="00C45A06"/>
    <w:rsid w:val="00C461E4"/>
    <w:rsid w:val="00C463AE"/>
    <w:rsid w:val="00C4686F"/>
    <w:rsid w:val="00C47A4F"/>
    <w:rsid w:val="00C47C3E"/>
    <w:rsid w:val="00C47DB6"/>
    <w:rsid w:val="00C52B33"/>
    <w:rsid w:val="00C52D89"/>
    <w:rsid w:val="00C52E11"/>
    <w:rsid w:val="00C53D84"/>
    <w:rsid w:val="00C56C27"/>
    <w:rsid w:val="00C56FA4"/>
    <w:rsid w:val="00C60253"/>
    <w:rsid w:val="00C60C0D"/>
    <w:rsid w:val="00C6129E"/>
    <w:rsid w:val="00C6185A"/>
    <w:rsid w:val="00C61E55"/>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73E"/>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1A9"/>
    <w:rsid w:val="00C86B83"/>
    <w:rsid w:val="00C86E9F"/>
    <w:rsid w:val="00C870FA"/>
    <w:rsid w:val="00C8716E"/>
    <w:rsid w:val="00C90196"/>
    <w:rsid w:val="00C902F9"/>
    <w:rsid w:val="00C90368"/>
    <w:rsid w:val="00C90AF1"/>
    <w:rsid w:val="00C926AA"/>
    <w:rsid w:val="00C93592"/>
    <w:rsid w:val="00C93660"/>
    <w:rsid w:val="00C94567"/>
    <w:rsid w:val="00C9475C"/>
    <w:rsid w:val="00C94C6E"/>
    <w:rsid w:val="00C9576C"/>
    <w:rsid w:val="00C978DE"/>
    <w:rsid w:val="00CA276D"/>
    <w:rsid w:val="00CA279A"/>
    <w:rsid w:val="00CA2829"/>
    <w:rsid w:val="00CA2CA4"/>
    <w:rsid w:val="00CA2FB1"/>
    <w:rsid w:val="00CA3A6B"/>
    <w:rsid w:val="00CA4D18"/>
    <w:rsid w:val="00CA4F4A"/>
    <w:rsid w:val="00CA525E"/>
    <w:rsid w:val="00CA5931"/>
    <w:rsid w:val="00CA59DD"/>
    <w:rsid w:val="00CA5C1C"/>
    <w:rsid w:val="00CA5C67"/>
    <w:rsid w:val="00CA63CF"/>
    <w:rsid w:val="00CA6E1B"/>
    <w:rsid w:val="00CA6E6E"/>
    <w:rsid w:val="00CA7371"/>
    <w:rsid w:val="00CA7437"/>
    <w:rsid w:val="00CB0E2F"/>
    <w:rsid w:val="00CB12C7"/>
    <w:rsid w:val="00CB12C8"/>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68AC"/>
    <w:rsid w:val="00CB71A2"/>
    <w:rsid w:val="00CB7446"/>
    <w:rsid w:val="00CB7BFC"/>
    <w:rsid w:val="00CB7D42"/>
    <w:rsid w:val="00CC0954"/>
    <w:rsid w:val="00CC1130"/>
    <w:rsid w:val="00CC25A4"/>
    <w:rsid w:val="00CC3BB1"/>
    <w:rsid w:val="00CC4E64"/>
    <w:rsid w:val="00CC5CAE"/>
    <w:rsid w:val="00CC6901"/>
    <w:rsid w:val="00CC7184"/>
    <w:rsid w:val="00CD1437"/>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7E7"/>
    <w:rsid w:val="00CE1BB3"/>
    <w:rsid w:val="00CE1CE8"/>
    <w:rsid w:val="00CE2005"/>
    <w:rsid w:val="00CE2724"/>
    <w:rsid w:val="00CE2859"/>
    <w:rsid w:val="00CE2F23"/>
    <w:rsid w:val="00CE32EB"/>
    <w:rsid w:val="00CE3DCC"/>
    <w:rsid w:val="00CE4759"/>
    <w:rsid w:val="00CE55E1"/>
    <w:rsid w:val="00CE6EF4"/>
    <w:rsid w:val="00CE72AB"/>
    <w:rsid w:val="00CE75D5"/>
    <w:rsid w:val="00CE7B13"/>
    <w:rsid w:val="00CF0014"/>
    <w:rsid w:val="00CF025F"/>
    <w:rsid w:val="00CF07C2"/>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07CAC"/>
    <w:rsid w:val="00D103CA"/>
    <w:rsid w:val="00D10D13"/>
    <w:rsid w:val="00D11606"/>
    <w:rsid w:val="00D1166F"/>
    <w:rsid w:val="00D118CE"/>
    <w:rsid w:val="00D12B05"/>
    <w:rsid w:val="00D142DB"/>
    <w:rsid w:val="00D14BFD"/>
    <w:rsid w:val="00D14D31"/>
    <w:rsid w:val="00D15039"/>
    <w:rsid w:val="00D15774"/>
    <w:rsid w:val="00D15AEE"/>
    <w:rsid w:val="00D15DE6"/>
    <w:rsid w:val="00D163C1"/>
    <w:rsid w:val="00D16678"/>
    <w:rsid w:val="00D2093B"/>
    <w:rsid w:val="00D20EFA"/>
    <w:rsid w:val="00D217AE"/>
    <w:rsid w:val="00D22281"/>
    <w:rsid w:val="00D224C2"/>
    <w:rsid w:val="00D22E47"/>
    <w:rsid w:val="00D22F28"/>
    <w:rsid w:val="00D239BB"/>
    <w:rsid w:val="00D24138"/>
    <w:rsid w:val="00D247CC"/>
    <w:rsid w:val="00D247E9"/>
    <w:rsid w:val="00D24828"/>
    <w:rsid w:val="00D267D6"/>
    <w:rsid w:val="00D2693F"/>
    <w:rsid w:val="00D26A6C"/>
    <w:rsid w:val="00D26B81"/>
    <w:rsid w:val="00D26F2F"/>
    <w:rsid w:val="00D27893"/>
    <w:rsid w:val="00D30650"/>
    <w:rsid w:val="00D306BF"/>
    <w:rsid w:val="00D30D35"/>
    <w:rsid w:val="00D30FAE"/>
    <w:rsid w:val="00D3190F"/>
    <w:rsid w:val="00D319FA"/>
    <w:rsid w:val="00D33368"/>
    <w:rsid w:val="00D33C24"/>
    <w:rsid w:val="00D342A7"/>
    <w:rsid w:val="00D34CD3"/>
    <w:rsid w:val="00D34DE8"/>
    <w:rsid w:val="00D35A3F"/>
    <w:rsid w:val="00D35CB2"/>
    <w:rsid w:val="00D35D30"/>
    <w:rsid w:val="00D35E20"/>
    <w:rsid w:val="00D37641"/>
    <w:rsid w:val="00D37B9F"/>
    <w:rsid w:val="00D37BC1"/>
    <w:rsid w:val="00D40AED"/>
    <w:rsid w:val="00D41373"/>
    <w:rsid w:val="00D4159F"/>
    <w:rsid w:val="00D41D99"/>
    <w:rsid w:val="00D42859"/>
    <w:rsid w:val="00D43C08"/>
    <w:rsid w:val="00D4431A"/>
    <w:rsid w:val="00D4511C"/>
    <w:rsid w:val="00D45F10"/>
    <w:rsid w:val="00D46045"/>
    <w:rsid w:val="00D46118"/>
    <w:rsid w:val="00D46E80"/>
    <w:rsid w:val="00D472D3"/>
    <w:rsid w:val="00D4792A"/>
    <w:rsid w:val="00D501EF"/>
    <w:rsid w:val="00D5059D"/>
    <w:rsid w:val="00D5105A"/>
    <w:rsid w:val="00D51169"/>
    <w:rsid w:val="00D51A56"/>
    <w:rsid w:val="00D54450"/>
    <w:rsid w:val="00D5577B"/>
    <w:rsid w:val="00D55CF4"/>
    <w:rsid w:val="00D55E63"/>
    <w:rsid w:val="00D56131"/>
    <w:rsid w:val="00D57328"/>
    <w:rsid w:val="00D57E7D"/>
    <w:rsid w:val="00D60154"/>
    <w:rsid w:val="00D61344"/>
    <w:rsid w:val="00D618D4"/>
    <w:rsid w:val="00D61C49"/>
    <w:rsid w:val="00D61DAE"/>
    <w:rsid w:val="00D624A8"/>
    <w:rsid w:val="00D628FF"/>
    <w:rsid w:val="00D645EF"/>
    <w:rsid w:val="00D64851"/>
    <w:rsid w:val="00D64945"/>
    <w:rsid w:val="00D64A8F"/>
    <w:rsid w:val="00D64F72"/>
    <w:rsid w:val="00D652C3"/>
    <w:rsid w:val="00D654A7"/>
    <w:rsid w:val="00D655DE"/>
    <w:rsid w:val="00D65FA2"/>
    <w:rsid w:val="00D66316"/>
    <w:rsid w:val="00D6706D"/>
    <w:rsid w:val="00D6760B"/>
    <w:rsid w:val="00D704D4"/>
    <w:rsid w:val="00D70DAB"/>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2765"/>
    <w:rsid w:val="00D82A69"/>
    <w:rsid w:val="00D83AB0"/>
    <w:rsid w:val="00D845DC"/>
    <w:rsid w:val="00D84940"/>
    <w:rsid w:val="00D84980"/>
    <w:rsid w:val="00D84C76"/>
    <w:rsid w:val="00D84CD3"/>
    <w:rsid w:val="00D8530E"/>
    <w:rsid w:val="00D85521"/>
    <w:rsid w:val="00D856E0"/>
    <w:rsid w:val="00D8600C"/>
    <w:rsid w:val="00D866E1"/>
    <w:rsid w:val="00D86834"/>
    <w:rsid w:val="00D8770A"/>
    <w:rsid w:val="00D879A7"/>
    <w:rsid w:val="00D87AA9"/>
    <w:rsid w:val="00D87F70"/>
    <w:rsid w:val="00D91E46"/>
    <w:rsid w:val="00D92638"/>
    <w:rsid w:val="00D92A9C"/>
    <w:rsid w:val="00D9339E"/>
    <w:rsid w:val="00D93EF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5FE5"/>
    <w:rsid w:val="00DA6677"/>
    <w:rsid w:val="00DA6B86"/>
    <w:rsid w:val="00DA6CC7"/>
    <w:rsid w:val="00DA7ADE"/>
    <w:rsid w:val="00DB04A9"/>
    <w:rsid w:val="00DB081D"/>
    <w:rsid w:val="00DB1299"/>
    <w:rsid w:val="00DB13E4"/>
    <w:rsid w:val="00DB175B"/>
    <w:rsid w:val="00DB202C"/>
    <w:rsid w:val="00DB2F50"/>
    <w:rsid w:val="00DB3714"/>
    <w:rsid w:val="00DB38FC"/>
    <w:rsid w:val="00DB4D9B"/>
    <w:rsid w:val="00DB5B3B"/>
    <w:rsid w:val="00DB62F7"/>
    <w:rsid w:val="00DB74E4"/>
    <w:rsid w:val="00DB75D9"/>
    <w:rsid w:val="00DB7723"/>
    <w:rsid w:val="00DB781E"/>
    <w:rsid w:val="00DC217B"/>
    <w:rsid w:val="00DC3AC9"/>
    <w:rsid w:val="00DC4C6F"/>
    <w:rsid w:val="00DC6E77"/>
    <w:rsid w:val="00DC705C"/>
    <w:rsid w:val="00DC7AA2"/>
    <w:rsid w:val="00DD0267"/>
    <w:rsid w:val="00DD05AD"/>
    <w:rsid w:val="00DD06DF"/>
    <w:rsid w:val="00DD10A6"/>
    <w:rsid w:val="00DD1151"/>
    <w:rsid w:val="00DD2CDD"/>
    <w:rsid w:val="00DD2FFA"/>
    <w:rsid w:val="00DD3074"/>
    <w:rsid w:val="00DD3D8C"/>
    <w:rsid w:val="00DD48E9"/>
    <w:rsid w:val="00DD5939"/>
    <w:rsid w:val="00DD5AE0"/>
    <w:rsid w:val="00DD5DF6"/>
    <w:rsid w:val="00DD674A"/>
    <w:rsid w:val="00DD6F1C"/>
    <w:rsid w:val="00DD7554"/>
    <w:rsid w:val="00DE0F59"/>
    <w:rsid w:val="00DE16C2"/>
    <w:rsid w:val="00DE1BE9"/>
    <w:rsid w:val="00DE1F25"/>
    <w:rsid w:val="00DE23C6"/>
    <w:rsid w:val="00DE2D04"/>
    <w:rsid w:val="00DE2F82"/>
    <w:rsid w:val="00DE329E"/>
    <w:rsid w:val="00DE3A22"/>
    <w:rsid w:val="00DE3F0A"/>
    <w:rsid w:val="00DE4046"/>
    <w:rsid w:val="00DE4D16"/>
    <w:rsid w:val="00DE61D3"/>
    <w:rsid w:val="00DE6449"/>
    <w:rsid w:val="00DE6732"/>
    <w:rsid w:val="00DF1FD9"/>
    <w:rsid w:val="00DF2651"/>
    <w:rsid w:val="00DF37EC"/>
    <w:rsid w:val="00DF3AA7"/>
    <w:rsid w:val="00DF4200"/>
    <w:rsid w:val="00DF65E1"/>
    <w:rsid w:val="00DF6A95"/>
    <w:rsid w:val="00DF6AC8"/>
    <w:rsid w:val="00DF6E06"/>
    <w:rsid w:val="00DF703D"/>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49F7"/>
    <w:rsid w:val="00E2682F"/>
    <w:rsid w:val="00E30969"/>
    <w:rsid w:val="00E30E17"/>
    <w:rsid w:val="00E30E3D"/>
    <w:rsid w:val="00E31899"/>
    <w:rsid w:val="00E31B35"/>
    <w:rsid w:val="00E3373F"/>
    <w:rsid w:val="00E33AA3"/>
    <w:rsid w:val="00E33BF2"/>
    <w:rsid w:val="00E33C17"/>
    <w:rsid w:val="00E33EBB"/>
    <w:rsid w:val="00E33F50"/>
    <w:rsid w:val="00E35256"/>
    <w:rsid w:val="00E35291"/>
    <w:rsid w:val="00E35C5D"/>
    <w:rsid w:val="00E36DD3"/>
    <w:rsid w:val="00E37421"/>
    <w:rsid w:val="00E3753E"/>
    <w:rsid w:val="00E3772C"/>
    <w:rsid w:val="00E37A58"/>
    <w:rsid w:val="00E404D2"/>
    <w:rsid w:val="00E40595"/>
    <w:rsid w:val="00E4132D"/>
    <w:rsid w:val="00E421D0"/>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648"/>
    <w:rsid w:val="00E65E52"/>
    <w:rsid w:val="00E66868"/>
    <w:rsid w:val="00E66C78"/>
    <w:rsid w:val="00E670C5"/>
    <w:rsid w:val="00E67588"/>
    <w:rsid w:val="00E701F8"/>
    <w:rsid w:val="00E70CA4"/>
    <w:rsid w:val="00E710E1"/>
    <w:rsid w:val="00E716B7"/>
    <w:rsid w:val="00E727F7"/>
    <w:rsid w:val="00E72DBD"/>
    <w:rsid w:val="00E74256"/>
    <w:rsid w:val="00E7505E"/>
    <w:rsid w:val="00E752FF"/>
    <w:rsid w:val="00E75661"/>
    <w:rsid w:val="00E75866"/>
    <w:rsid w:val="00E75AED"/>
    <w:rsid w:val="00E75BEC"/>
    <w:rsid w:val="00E774C0"/>
    <w:rsid w:val="00E77613"/>
    <w:rsid w:val="00E7783F"/>
    <w:rsid w:val="00E77C32"/>
    <w:rsid w:val="00E80FCD"/>
    <w:rsid w:val="00E81AC9"/>
    <w:rsid w:val="00E81B84"/>
    <w:rsid w:val="00E81F49"/>
    <w:rsid w:val="00E82136"/>
    <w:rsid w:val="00E836E5"/>
    <w:rsid w:val="00E83ED0"/>
    <w:rsid w:val="00E83F83"/>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4D4C"/>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01D"/>
    <w:rsid w:val="00EB383E"/>
    <w:rsid w:val="00EB45B7"/>
    <w:rsid w:val="00EB5503"/>
    <w:rsid w:val="00EB559D"/>
    <w:rsid w:val="00EB61A1"/>
    <w:rsid w:val="00EB632C"/>
    <w:rsid w:val="00EB690C"/>
    <w:rsid w:val="00EB73A9"/>
    <w:rsid w:val="00EB7557"/>
    <w:rsid w:val="00EB75C8"/>
    <w:rsid w:val="00EB77B8"/>
    <w:rsid w:val="00EB79C0"/>
    <w:rsid w:val="00EC1515"/>
    <w:rsid w:val="00EC18EF"/>
    <w:rsid w:val="00EC1EC9"/>
    <w:rsid w:val="00EC2656"/>
    <w:rsid w:val="00EC2C89"/>
    <w:rsid w:val="00EC2CCA"/>
    <w:rsid w:val="00EC2EB5"/>
    <w:rsid w:val="00EC2EB8"/>
    <w:rsid w:val="00EC3241"/>
    <w:rsid w:val="00EC3CC0"/>
    <w:rsid w:val="00EC5E28"/>
    <w:rsid w:val="00EC6B6E"/>
    <w:rsid w:val="00EC6DAA"/>
    <w:rsid w:val="00EC78E2"/>
    <w:rsid w:val="00ED0310"/>
    <w:rsid w:val="00ED06FA"/>
    <w:rsid w:val="00ED14F0"/>
    <w:rsid w:val="00ED2E75"/>
    <w:rsid w:val="00ED3105"/>
    <w:rsid w:val="00ED32AC"/>
    <w:rsid w:val="00ED34D1"/>
    <w:rsid w:val="00ED424A"/>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63E4"/>
    <w:rsid w:val="00EE71B8"/>
    <w:rsid w:val="00EE72AE"/>
    <w:rsid w:val="00EE7BBB"/>
    <w:rsid w:val="00EF0521"/>
    <w:rsid w:val="00EF0A11"/>
    <w:rsid w:val="00EF0C05"/>
    <w:rsid w:val="00EF10B0"/>
    <w:rsid w:val="00EF10D4"/>
    <w:rsid w:val="00EF138D"/>
    <w:rsid w:val="00EF15B5"/>
    <w:rsid w:val="00EF1D35"/>
    <w:rsid w:val="00EF271F"/>
    <w:rsid w:val="00EF366A"/>
    <w:rsid w:val="00EF4467"/>
    <w:rsid w:val="00EF44A8"/>
    <w:rsid w:val="00EF463A"/>
    <w:rsid w:val="00EF4A12"/>
    <w:rsid w:val="00EF4ADF"/>
    <w:rsid w:val="00EF4DBA"/>
    <w:rsid w:val="00EF50FD"/>
    <w:rsid w:val="00EF5697"/>
    <w:rsid w:val="00EF6201"/>
    <w:rsid w:val="00EF74EC"/>
    <w:rsid w:val="00EF7562"/>
    <w:rsid w:val="00EF7BF8"/>
    <w:rsid w:val="00EF7DF3"/>
    <w:rsid w:val="00EF7E79"/>
    <w:rsid w:val="00F00876"/>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0F9"/>
    <w:rsid w:val="00F167A7"/>
    <w:rsid w:val="00F17533"/>
    <w:rsid w:val="00F20218"/>
    <w:rsid w:val="00F20CB9"/>
    <w:rsid w:val="00F218DC"/>
    <w:rsid w:val="00F219AF"/>
    <w:rsid w:val="00F21D22"/>
    <w:rsid w:val="00F21DF9"/>
    <w:rsid w:val="00F22AD1"/>
    <w:rsid w:val="00F233D4"/>
    <w:rsid w:val="00F234E8"/>
    <w:rsid w:val="00F237D6"/>
    <w:rsid w:val="00F23B1A"/>
    <w:rsid w:val="00F23EAE"/>
    <w:rsid w:val="00F24AF5"/>
    <w:rsid w:val="00F25446"/>
    <w:rsid w:val="00F25ADA"/>
    <w:rsid w:val="00F25C7A"/>
    <w:rsid w:val="00F2608B"/>
    <w:rsid w:val="00F26F22"/>
    <w:rsid w:val="00F26FE8"/>
    <w:rsid w:val="00F3035F"/>
    <w:rsid w:val="00F31354"/>
    <w:rsid w:val="00F315DC"/>
    <w:rsid w:val="00F323CC"/>
    <w:rsid w:val="00F32FF7"/>
    <w:rsid w:val="00F339A7"/>
    <w:rsid w:val="00F35A1B"/>
    <w:rsid w:val="00F36871"/>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1FC"/>
    <w:rsid w:val="00F55DC6"/>
    <w:rsid w:val="00F5619A"/>
    <w:rsid w:val="00F56A97"/>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AA9"/>
    <w:rsid w:val="00F67F9B"/>
    <w:rsid w:val="00F705D4"/>
    <w:rsid w:val="00F71653"/>
    <w:rsid w:val="00F71B2D"/>
    <w:rsid w:val="00F73BD6"/>
    <w:rsid w:val="00F762AE"/>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86658"/>
    <w:rsid w:val="00F869CA"/>
    <w:rsid w:val="00F87AB0"/>
    <w:rsid w:val="00F91488"/>
    <w:rsid w:val="00F91767"/>
    <w:rsid w:val="00F919B6"/>
    <w:rsid w:val="00F91C93"/>
    <w:rsid w:val="00F9278A"/>
    <w:rsid w:val="00F93AFC"/>
    <w:rsid w:val="00F95571"/>
    <w:rsid w:val="00F959B4"/>
    <w:rsid w:val="00F961C9"/>
    <w:rsid w:val="00F9770E"/>
    <w:rsid w:val="00F979B5"/>
    <w:rsid w:val="00F979BC"/>
    <w:rsid w:val="00FA037B"/>
    <w:rsid w:val="00FA056D"/>
    <w:rsid w:val="00FA0C74"/>
    <w:rsid w:val="00FA1188"/>
    <w:rsid w:val="00FA122C"/>
    <w:rsid w:val="00FA2708"/>
    <w:rsid w:val="00FA2823"/>
    <w:rsid w:val="00FA2DB1"/>
    <w:rsid w:val="00FA336C"/>
    <w:rsid w:val="00FA3A4A"/>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58D6"/>
    <w:rsid w:val="00FB6998"/>
    <w:rsid w:val="00FB772F"/>
    <w:rsid w:val="00FC04CD"/>
    <w:rsid w:val="00FC04F4"/>
    <w:rsid w:val="00FC103E"/>
    <w:rsid w:val="00FC11BF"/>
    <w:rsid w:val="00FC27D8"/>
    <w:rsid w:val="00FC3EF3"/>
    <w:rsid w:val="00FC462C"/>
    <w:rsid w:val="00FC6E8B"/>
    <w:rsid w:val="00FC6EF0"/>
    <w:rsid w:val="00FC702B"/>
    <w:rsid w:val="00FC730B"/>
    <w:rsid w:val="00FD0563"/>
    <w:rsid w:val="00FD0A53"/>
    <w:rsid w:val="00FD0AB6"/>
    <w:rsid w:val="00FD1C46"/>
    <w:rsid w:val="00FD4747"/>
    <w:rsid w:val="00FD5344"/>
    <w:rsid w:val="00FD5C33"/>
    <w:rsid w:val="00FD61F3"/>
    <w:rsid w:val="00FD64CB"/>
    <w:rsid w:val="00FD667B"/>
    <w:rsid w:val="00FD6794"/>
    <w:rsid w:val="00FD7966"/>
    <w:rsid w:val="00FE018F"/>
    <w:rsid w:val="00FE0FE4"/>
    <w:rsid w:val="00FE1B67"/>
    <w:rsid w:val="00FE1CB4"/>
    <w:rsid w:val="00FE206B"/>
    <w:rsid w:val="00FE20BE"/>
    <w:rsid w:val="00FE21C9"/>
    <w:rsid w:val="00FE2617"/>
    <w:rsid w:val="00FE279C"/>
    <w:rsid w:val="00FE292C"/>
    <w:rsid w:val="00FE2D03"/>
    <w:rsid w:val="00FE2E04"/>
    <w:rsid w:val="00FE2F24"/>
    <w:rsid w:val="00FE3375"/>
    <w:rsid w:val="00FE40BE"/>
    <w:rsid w:val="00FE459E"/>
    <w:rsid w:val="00FE4A09"/>
    <w:rsid w:val="00FE4E8F"/>
    <w:rsid w:val="00FE64F6"/>
    <w:rsid w:val="00FE6FDD"/>
    <w:rsid w:val="00FE784B"/>
    <w:rsid w:val="00FF133D"/>
    <w:rsid w:val="00FF17ED"/>
    <w:rsid w:val="00FF20E6"/>
    <w:rsid w:val="00FF219C"/>
    <w:rsid w:val="00FF2E0C"/>
    <w:rsid w:val="00FF3876"/>
    <w:rsid w:val="00FF3CF9"/>
    <w:rsid w:val="00FF4744"/>
    <w:rsid w:val="00FF4D82"/>
    <w:rsid w:val="00FF5DA4"/>
    <w:rsid w:val="00FF6296"/>
    <w:rsid w:val="00FF7B12"/>
    <w:rsid w:val="00FF7EB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62A"/>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37.png"/><Relationship Id="rId170" Type="http://schemas.openxmlformats.org/officeDocument/2006/relationships/image" Target="media/image148.png"/><Relationship Id="rId191" Type="http://schemas.openxmlformats.org/officeDocument/2006/relationships/image" Target="media/image169.png"/><Relationship Id="rId205" Type="http://schemas.openxmlformats.org/officeDocument/2006/relationships/image" Target="media/image183.png"/><Relationship Id="rId226" Type="http://schemas.openxmlformats.org/officeDocument/2006/relationships/image" Target="media/image204.png"/><Relationship Id="rId247" Type="http://schemas.openxmlformats.org/officeDocument/2006/relationships/image" Target="media/image225.png"/><Relationship Id="rId107" Type="http://schemas.openxmlformats.org/officeDocument/2006/relationships/image" Target="media/image90.png"/><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header" Target="header13.xml"/><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38.png"/><Relationship Id="rId181" Type="http://schemas.openxmlformats.org/officeDocument/2006/relationships/image" Target="media/image159.png"/><Relationship Id="rId216" Type="http://schemas.openxmlformats.org/officeDocument/2006/relationships/image" Target="media/image194.png"/><Relationship Id="rId237" Type="http://schemas.openxmlformats.org/officeDocument/2006/relationships/image" Target="media/image215.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28.png"/><Relationship Id="rId171" Type="http://schemas.openxmlformats.org/officeDocument/2006/relationships/image" Target="media/image149.png"/><Relationship Id="rId192" Type="http://schemas.openxmlformats.org/officeDocument/2006/relationships/image" Target="media/image170.png"/><Relationship Id="rId206" Type="http://schemas.openxmlformats.org/officeDocument/2006/relationships/image" Target="media/image184.png"/><Relationship Id="rId227" Type="http://schemas.openxmlformats.org/officeDocument/2006/relationships/image" Target="media/image205.png"/><Relationship Id="rId248" Type="http://schemas.openxmlformats.org/officeDocument/2006/relationships/image" Target="media/image226.png"/><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image" Target="media/image123.png"/><Relationship Id="rId145" Type="http://schemas.openxmlformats.org/officeDocument/2006/relationships/chart" Target="charts/chart1.xml"/><Relationship Id="rId161" Type="http://schemas.openxmlformats.org/officeDocument/2006/relationships/image" Target="media/image139.png"/><Relationship Id="rId166" Type="http://schemas.openxmlformats.org/officeDocument/2006/relationships/image" Target="media/image144.png"/><Relationship Id="rId182" Type="http://schemas.openxmlformats.org/officeDocument/2006/relationships/image" Target="media/image160.png"/><Relationship Id="rId187" Type="http://schemas.openxmlformats.org/officeDocument/2006/relationships/image" Target="media/image165.png"/><Relationship Id="rId217" Type="http://schemas.openxmlformats.org/officeDocument/2006/relationships/image" Target="media/image19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0.png"/><Relationship Id="rId233" Type="http://schemas.openxmlformats.org/officeDocument/2006/relationships/image" Target="media/image211.png"/><Relationship Id="rId238" Type="http://schemas.openxmlformats.org/officeDocument/2006/relationships/image" Target="media/image216.png"/><Relationship Id="rId254" Type="http://schemas.openxmlformats.org/officeDocument/2006/relationships/header" Target="header14.xml"/><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51" Type="http://schemas.openxmlformats.org/officeDocument/2006/relationships/image" Target="media/image129.png"/><Relationship Id="rId156" Type="http://schemas.openxmlformats.org/officeDocument/2006/relationships/image" Target="media/image134.png"/><Relationship Id="rId177" Type="http://schemas.openxmlformats.org/officeDocument/2006/relationships/image" Target="media/image155.png"/><Relationship Id="rId198" Type="http://schemas.openxmlformats.org/officeDocument/2006/relationships/image" Target="media/image176.png"/><Relationship Id="rId172" Type="http://schemas.openxmlformats.org/officeDocument/2006/relationships/image" Target="media/image150.png"/><Relationship Id="rId193" Type="http://schemas.openxmlformats.org/officeDocument/2006/relationships/image" Target="media/image171.png"/><Relationship Id="rId202" Type="http://schemas.openxmlformats.org/officeDocument/2006/relationships/image" Target="media/image180.png"/><Relationship Id="rId207" Type="http://schemas.openxmlformats.org/officeDocument/2006/relationships/image" Target="media/image185.png"/><Relationship Id="rId223" Type="http://schemas.openxmlformats.org/officeDocument/2006/relationships/image" Target="media/image201.png"/><Relationship Id="rId228" Type="http://schemas.openxmlformats.org/officeDocument/2006/relationships/image" Target="media/image206.png"/><Relationship Id="rId244" Type="http://schemas.openxmlformats.org/officeDocument/2006/relationships/image" Target="media/image222.png"/><Relationship Id="rId249" Type="http://schemas.openxmlformats.org/officeDocument/2006/relationships/image" Target="media/image227.png"/><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chart" Target="charts/chart2.xml"/><Relationship Id="rId167" Type="http://schemas.openxmlformats.org/officeDocument/2006/relationships/image" Target="media/image145.png"/><Relationship Id="rId188" Type="http://schemas.openxmlformats.org/officeDocument/2006/relationships/image" Target="media/image166.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0.png"/><Relationship Id="rId183" Type="http://schemas.openxmlformats.org/officeDocument/2006/relationships/image" Target="media/image161.png"/><Relationship Id="rId213" Type="http://schemas.openxmlformats.org/officeDocument/2006/relationships/image" Target="media/image191.png"/><Relationship Id="rId218" Type="http://schemas.openxmlformats.org/officeDocument/2006/relationships/image" Target="media/image196.png"/><Relationship Id="rId234" Type="http://schemas.openxmlformats.org/officeDocument/2006/relationships/image" Target="media/image212.png"/><Relationship Id="rId239" Type="http://schemas.openxmlformats.org/officeDocument/2006/relationships/image" Target="media/image217.png"/><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228.png"/><Relationship Id="rId255" Type="http://schemas.openxmlformats.org/officeDocument/2006/relationships/header" Target="header15.xml"/><Relationship Id="rId24" Type="http://schemas.openxmlformats.org/officeDocument/2006/relationships/header" Target="header10.xml"/><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35.png"/><Relationship Id="rId178" Type="http://schemas.openxmlformats.org/officeDocument/2006/relationships/image" Target="media/image156.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0.PNG"/><Relationship Id="rId173" Type="http://schemas.openxmlformats.org/officeDocument/2006/relationships/image" Target="media/image151.png"/><Relationship Id="rId194" Type="http://schemas.openxmlformats.org/officeDocument/2006/relationships/image" Target="media/image172.png"/><Relationship Id="rId199" Type="http://schemas.openxmlformats.org/officeDocument/2006/relationships/image" Target="media/image177.png"/><Relationship Id="rId203" Type="http://schemas.openxmlformats.org/officeDocument/2006/relationships/image" Target="media/image181.png"/><Relationship Id="rId208" Type="http://schemas.openxmlformats.org/officeDocument/2006/relationships/image" Target="media/image186.png"/><Relationship Id="rId229" Type="http://schemas.openxmlformats.org/officeDocument/2006/relationships/image" Target="media/image207.png"/><Relationship Id="rId19" Type="http://schemas.openxmlformats.org/officeDocument/2006/relationships/header" Target="header9.xml"/><Relationship Id="rId224" Type="http://schemas.openxmlformats.org/officeDocument/2006/relationships/image" Target="media/image202.png"/><Relationship Id="rId240" Type="http://schemas.openxmlformats.org/officeDocument/2006/relationships/image" Target="media/image218.png"/><Relationship Id="rId245" Type="http://schemas.openxmlformats.org/officeDocument/2006/relationships/image" Target="media/image223.png"/><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header" Target="header11.xml"/><Relationship Id="rId168" Type="http://schemas.openxmlformats.org/officeDocument/2006/relationships/image" Target="media/image146.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1.png"/><Relationship Id="rId184" Type="http://schemas.openxmlformats.org/officeDocument/2006/relationships/image" Target="media/image162.png"/><Relationship Id="rId189" Type="http://schemas.openxmlformats.org/officeDocument/2006/relationships/image" Target="media/image167.png"/><Relationship Id="rId219" Type="http://schemas.openxmlformats.org/officeDocument/2006/relationships/image" Target="media/image197.png"/><Relationship Id="rId3" Type="http://schemas.openxmlformats.org/officeDocument/2006/relationships/styles" Target="styles.xml"/><Relationship Id="rId214" Type="http://schemas.openxmlformats.org/officeDocument/2006/relationships/image" Target="media/image192.png"/><Relationship Id="rId230" Type="http://schemas.openxmlformats.org/officeDocument/2006/relationships/image" Target="media/image208.png"/><Relationship Id="rId235" Type="http://schemas.openxmlformats.org/officeDocument/2006/relationships/image" Target="media/image213.png"/><Relationship Id="rId251" Type="http://schemas.openxmlformats.org/officeDocument/2006/relationships/image" Target="media/image229.png"/><Relationship Id="rId256" Type="http://schemas.openxmlformats.org/officeDocument/2006/relationships/fontTable" Target="fontTable.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6.png"/><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1.PNG"/><Relationship Id="rId174" Type="http://schemas.openxmlformats.org/officeDocument/2006/relationships/image" Target="media/image152.png"/><Relationship Id="rId179" Type="http://schemas.openxmlformats.org/officeDocument/2006/relationships/image" Target="media/image157.png"/><Relationship Id="rId195" Type="http://schemas.openxmlformats.org/officeDocument/2006/relationships/image" Target="media/image173.png"/><Relationship Id="rId209" Type="http://schemas.openxmlformats.org/officeDocument/2006/relationships/image" Target="media/image187.png"/><Relationship Id="rId190" Type="http://schemas.openxmlformats.org/officeDocument/2006/relationships/image" Target="media/image168.png"/><Relationship Id="rId204" Type="http://schemas.openxmlformats.org/officeDocument/2006/relationships/image" Target="media/image182.png"/><Relationship Id="rId220" Type="http://schemas.openxmlformats.org/officeDocument/2006/relationships/image" Target="media/image198.png"/><Relationship Id="rId225" Type="http://schemas.openxmlformats.org/officeDocument/2006/relationships/image" Target="media/image203.png"/><Relationship Id="rId241" Type="http://schemas.openxmlformats.org/officeDocument/2006/relationships/image" Target="media/image219.png"/><Relationship Id="rId246" Type="http://schemas.openxmlformats.org/officeDocument/2006/relationships/image" Target="media/image224.png"/><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header" Target="header12.xml"/><Relationship Id="rId164" Type="http://schemas.openxmlformats.org/officeDocument/2006/relationships/image" Target="media/image142.png"/><Relationship Id="rId169" Type="http://schemas.openxmlformats.org/officeDocument/2006/relationships/image" Target="media/image147.png"/><Relationship Id="rId185" Type="http://schemas.openxmlformats.org/officeDocument/2006/relationships/image" Target="media/image163.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58.png"/><Relationship Id="rId210" Type="http://schemas.openxmlformats.org/officeDocument/2006/relationships/image" Target="media/image188.png"/><Relationship Id="rId215" Type="http://schemas.openxmlformats.org/officeDocument/2006/relationships/image" Target="media/image193.png"/><Relationship Id="rId236" Type="http://schemas.openxmlformats.org/officeDocument/2006/relationships/image" Target="media/image214.png"/><Relationship Id="rId257" Type="http://schemas.openxmlformats.org/officeDocument/2006/relationships/theme" Target="theme/theme1.xml"/><Relationship Id="rId26" Type="http://schemas.openxmlformats.org/officeDocument/2006/relationships/image" Target="media/image9.png"/><Relationship Id="rId231" Type="http://schemas.openxmlformats.org/officeDocument/2006/relationships/image" Target="media/image209.png"/><Relationship Id="rId252" Type="http://schemas.openxmlformats.org/officeDocument/2006/relationships/image" Target="media/image230.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2.png"/><Relationship Id="rId175" Type="http://schemas.openxmlformats.org/officeDocument/2006/relationships/image" Target="media/image153.png"/><Relationship Id="rId196" Type="http://schemas.openxmlformats.org/officeDocument/2006/relationships/image" Target="media/image174.png"/><Relationship Id="rId200" Type="http://schemas.openxmlformats.org/officeDocument/2006/relationships/image" Target="media/image178.png"/><Relationship Id="rId16" Type="http://schemas.openxmlformats.org/officeDocument/2006/relationships/image" Target="media/image1.jpeg"/><Relationship Id="rId221" Type="http://schemas.openxmlformats.org/officeDocument/2006/relationships/image" Target="media/image199.png"/><Relationship Id="rId242" Type="http://schemas.openxmlformats.org/officeDocument/2006/relationships/image" Target="media/image220.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3.png"/><Relationship Id="rId186" Type="http://schemas.openxmlformats.org/officeDocument/2006/relationships/image" Target="media/image164.png"/><Relationship Id="rId211" Type="http://schemas.openxmlformats.org/officeDocument/2006/relationships/image" Target="media/image189.png"/><Relationship Id="rId232" Type="http://schemas.openxmlformats.org/officeDocument/2006/relationships/image" Target="media/image210.png"/><Relationship Id="rId253" Type="http://schemas.openxmlformats.org/officeDocument/2006/relationships/image" Target="media/image231.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3.png"/><Relationship Id="rId176" Type="http://schemas.openxmlformats.org/officeDocument/2006/relationships/image" Target="media/image154.png"/><Relationship Id="rId197" Type="http://schemas.openxmlformats.org/officeDocument/2006/relationships/image" Target="media/image175.png"/><Relationship Id="rId201" Type="http://schemas.openxmlformats.org/officeDocument/2006/relationships/image" Target="media/image179.png"/><Relationship Id="rId222" Type="http://schemas.openxmlformats.org/officeDocument/2006/relationships/image" Target="media/image200.png"/><Relationship Id="rId243" Type="http://schemas.openxmlformats.org/officeDocument/2006/relationships/image" Target="media/image221.png"/><Relationship Id="rId17" Type="http://schemas.openxmlformats.org/officeDocument/2006/relationships/image" Target="media/image2.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6.8032131911000002</c:v>
                </c:pt>
                <c:pt idx="9">
                  <c:v>6.067564807000001</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ocess time required to complete the Document Query </a:t>
            </a:r>
            <a:br>
              <a:rPr lang="en-US"/>
            </a:br>
            <a:r>
              <a:rPr lang="en-US"/>
              <a:t>compared between minimum keywords and maximum keyword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5BBD-40A0-8AA6-683AC5598AB5}"/>
            </c:ext>
          </c:extLst>
        </c:ser>
        <c:ser>
          <c:idx val="1"/>
          <c:order val="1"/>
          <c:tx>
            <c:strRef>
              <c:f>Sheet1!$C$1</c:f>
              <c:strCache>
                <c:ptCount val="1"/>
                <c:pt idx="0">
                  <c:v>Maximum Search Keyword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95.48902520000001</c:v>
                </c:pt>
                <c:pt idx="1">
                  <c:v>294.89255250000002</c:v>
                </c:pt>
                <c:pt idx="2">
                  <c:v>303.00812669999999</c:v>
                </c:pt>
                <c:pt idx="3">
                  <c:v>295.32568670000001</c:v>
                </c:pt>
                <c:pt idx="4">
                  <c:v>304.44729530000001</c:v>
                </c:pt>
                <c:pt idx="5">
                  <c:v>314.55403669999998</c:v>
                </c:pt>
                <c:pt idx="6">
                  <c:v>304.53769439999996</c:v>
                </c:pt>
                <c:pt idx="7">
                  <c:v>292.65902240000003</c:v>
                </c:pt>
                <c:pt idx="8">
                  <c:v>288.95786229999999</c:v>
                </c:pt>
                <c:pt idx="9">
                  <c:v>295.45835600000004</c:v>
                </c:pt>
              </c:numCache>
            </c:numRef>
          </c:val>
          <c:smooth val="0"/>
          <c:extLst>
            <c:ext xmlns:c16="http://schemas.microsoft.com/office/drawing/2014/chart" uri="{C3380CC4-5D6E-409C-BE32-E72D297353CC}">
              <c16:uniqueId val="{00000001-5BBD-40A0-8AA6-683AC5598AB5}"/>
            </c:ext>
          </c:extLst>
        </c:ser>
        <c:dLbls>
          <c:showLegendKey val="0"/>
          <c:showVal val="0"/>
          <c:showCatName val="0"/>
          <c:showSerName val="0"/>
          <c:showPercent val="0"/>
          <c:showBubbleSize val="0"/>
        </c:dLbls>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E3B0C5-8133-43C7-87A6-A8B9607A2E60}">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305</Pages>
  <Words>45883</Words>
  <Characters>261537</Characters>
  <Application>Microsoft Office Word</Application>
  <DocSecurity>0</DocSecurity>
  <Lines>2179</Lines>
  <Paragraphs>61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30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54</cp:revision>
  <cp:lastPrinted>2021-07-09T14:18:00Z</cp:lastPrinted>
  <dcterms:created xsi:type="dcterms:W3CDTF">2021-08-07T19:09:00Z</dcterms:created>
  <dcterms:modified xsi:type="dcterms:W3CDTF">2021-08-08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